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7DFB3E" w14:textId="77777777" w:rsidR="00BD4AB9" w:rsidRDefault="00EB49FD">
      <w:pPr>
        <w:spacing w:line="240" w:lineRule="auto"/>
        <w:jc w:val="center"/>
        <w:rPr>
          <w:b/>
        </w:rPr>
      </w:pPr>
      <w:r>
        <w:rPr>
          <w:b/>
        </w:rPr>
        <w:t>LAPORAN PRAKTEK KERJA LAPANGAN</w:t>
      </w:r>
    </w:p>
    <w:p w14:paraId="511C5C81" w14:textId="77777777" w:rsidR="00BD4AB9" w:rsidRDefault="00EB49FD">
      <w:pPr>
        <w:spacing w:line="240" w:lineRule="auto"/>
        <w:jc w:val="center"/>
        <w:rPr>
          <w:b/>
        </w:rPr>
      </w:pPr>
      <w:r>
        <w:rPr>
          <w:b/>
        </w:rPr>
        <w:t>PROGRAM INTERVENSI GIZI MASYARAKAT (PKL PIGM)</w:t>
      </w:r>
    </w:p>
    <w:p w14:paraId="481598AE" w14:textId="571AE550" w:rsidR="00BD4AB9" w:rsidRDefault="00EB49FD">
      <w:pPr>
        <w:spacing w:line="240" w:lineRule="auto"/>
        <w:jc w:val="center"/>
        <w:rPr>
          <w:b/>
        </w:rPr>
      </w:pPr>
      <w:r>
        <w:rPr>
          <w:b/>
        </w:rPr>
        <w:t>DI DESA BARENGKOK, KECAMA</w:t>
      </w:r>
      <w:r w:rsidR="002E2C52">
        <w:rPr>
          <w:b/>
        </w:rPr>
        <w:t>TAN LEUWILIANG, KABUPATEN BOGOR</w:t>
      </w:r>
    </w:p>
    <w:p w14:paraId="284C3B65" w14:textId="17B3407A" w:rsidR="002E2C52" w:rsidRDefault="002E2C52" w:rsidP="002E2C52">
      <w:pPr>
        <w:jc w:val="center"/>
        <w:rPr>
          <w:b/>
        </w:rPr>
      </w:pPr>
      <w:r>
        <w:rPr>
          <w:b/>
          <w:noProof/>
          <w:lang w:eastAsia="en-US"/>
        </w:rPr>
        <w:drawing>
          <wp:anchor distT="0" distB="0" distL="114300" distR="114300" simplePos="0" relativeHeight="251685376" behindDoc="0" locked="0" layoutInCell="1" allowOverlap="1" wp14:anchorId="023FA41D" wp14:editId="5AE94AD4">
            <wp:simplePos x="0" y="0"/>
            <wp:positionH relativeFrom="margin">
              <wp:align>center</wp:align>
            </wp:positionH>
            <wp:positionV relativeFrom="paragraph">
              <wp:posOffset>517525</wp:posOffset>
            </wp:positionV>
            <wp:extent cx="1788795" cy="1753870"/>
            <wp:effectExtent l="0" t="0" r="1905"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792502" cy="1757388"/>
                    </a:xfrm>
                    <a:prstGeom prst="rect">
                      <a:avLst/>
                    </a:prstGeom>
                  </pic:spPr>
                </pic:pic>
              </a:graphicData>
            </a:graphic>
            <wp14:sizeRelH relativeFrom="margin">
              <wp14:pctWidth>0</wp14:pctWidth>
            </wp14:sizeRelH>
            <wp14:sizeRelV relativeFrom="margin">
              <wp14:pctHeight>0</wp14:pctHeight>
            </wp14:sizeRelV>
          </wp:anchor>
        </w:drawing>
      </w:r>
      <w:r>
        <w:rPr>
          <w:b/>
        </w:rPr>
        <w:t>TANGGAL 21 NOVEMBER – 15 DESEMBER 2022</w:t>
      </w:r>
    </w:p>
    <w:p w14:paraId="30E0BD28" w14:textId="344526D6" w:rsidR="00BD4AB9" w:rsidRDefault="00BD4AB9" w:rsidP="002E2C52">
      <w:pPr>
        <w:spacing w:line="240" w:lineRule="auto"/>
        <w:rPr>
          <w:b/>
        </w:rPr>
      </w:pPr>
    </w:p>
    <w:p w14:paraId="38C56BCB" w14:textId="77777777" w:rsidR="00BD4AB9" w:rsidRDefault="00EB49FD">
      <w:pPr>
        <w:jc w:val="center"/>
        <w:rPr>
          <w:b/>
        </w:rPr>
      </w:pPr>
      <w:r>
        <w:rPr>
          <w:b/>
        </w:rPr>
        <w:t>Oleh:</w:t>
      </w:r>
    </w:p>
    <w:p w14:paraId="08C5106F" w14:textId="77777777" w:rsidR="00BD4AB9" w:rsidRDefault="00EB49FD">
      <w:pPr>
        <w:jc w:val="center"/>
        <w:rPr>
          <w:b/>
        </w:rPr>
      </w:pPr>
      <w:r>
        <w:rPr>
          <w:b/>
        </w:rPr>
        <w:t>Alya Adzkia Al-Banna</w:t>
      </w:r>
      <w:r>
        <w:rPr>
          <w:b/>
        </w:rPr>
        <w:tab/>
        <w:t>P2.13.31.1.19.007</w:t>
      </w:r>
    </w:p>
    <w:p w14:paraId="0B1422F5" w14:textId="77777777" w:rsidR="00BD4AB9" w:rsidRDefault="00EB49FD">
      <w:pPr>
        <w:jc w:val="center"/>
        <w:rPr>
          <w:b/>
        </w:rPr>
      </w:pPr>
      <w:r>
        <w:rPr>
          <w:b/>
        </w:rPr>
        <w:t>Gugus Kartiko Peni</w:t>
      </w:r>
      <w:r>
        <w:rPr>
          <w:b/>
        </w:rPr>
        <w:tab/>
      </w:r>
      <w:r>
        <w:rPr>
          <w:b/>
        </w:rPr>
        <w:tab/>
        <w:t>P2.13.31.1.19.031</w:t>
      </w:r>
    </w:p>
    <w:p w14:paraId="1E8DC010" w14:textId="77777777" w:rsidR="00BD4AB9" w:rsidRDefault="00EB49FD">
      <w:pPr>
        <w:jc w:val="center"/>
        <w:rPr>
          <w:b/>
        </w:rPr>
      </w:pPr>
      <w:r>
        <w:rPr>
          <w:b/>
        </w:rPr>
        <w:t>Haniah Ayuningtiyas</w:t>
      </w:r>
      <w:r>
        <w:rPr>
          <w:b/>
        </w:rPr>
        <w:tab/>
        <w:t>P2.13.31.1.19.032</w:t>
      </w:r>
    </w:p>
    <w:p w14:paraId="3F0DDBFC" w14:textId="77777777" w:rsidR="00BD4AB9" w:rsidRDefault="00EB49FD">
      <w:pPr>
        <w:jc w:val="center"/>
        <w:rPr>
          <w:b/>
        </w:rPr>
      </w:pPr>
      <w:r>
        <w:rPr>
          <w:b/>
        </w:rPr>
        <w:t>Maysa Suryaningsih</w:t>
      </w:r>
      <w:r>
        <w:rPr>
          <w:b/>
        </w:rPr>
        <w:tab/>
      </w:r>
      <w:r>
        <w:rPr>
          <w:b/>
        </w:rPr>
        <w:tab/>
        <w:t>P2.13.31.1.19.038</w:t>
      </w:r>
    </w:p>
    <w:p w14:paraId="11BD38E7" w14:textId="77777777" w:rsidR="00BD4AB9" w:rsidRDefault="00EB49FD">
      <w:pPr>
        <w:jc w:val="center"/>
        <w:rPr>
          <w:b/>
        </w:rPr>
      </w:pPr>
      <w:r>
        <w:rPr>
          <w:b/>
        </w:rPr>
        <w:t>Muthmainnah</w:t>
      </w:r>
      <w:r>
        <w:rPr>
          <w:b/>
        </w:rPr>
        <w:tab/>
      </w:r>
      <w:r>
        <w:rPr>
          <w:b/>
        </w:rPr>
        <w:tab/>
        <w:t>P2.13.31.1.19.039</w:t>
      </w:r>
    </w:p>
    <w:p w14:paraId="233CAE0B" w14:textId="77777777" w:rsidR="00BD4AB9" w:rsidRDefault="00EB49FD">
      <w:pPr>
        <w:jc w:val="center"/>
        <w:rPr>
          <w:b/>
        </w:rPr>
      </w:pPr>
      <w:r>
        <w:rPr>
          <w:b/>
        </w:rPr>
        <w:t>Pradnya Natiesha Revi</w:t>
      </w:r>
      <w:r>
        <w:rPr>
          <w:b/>
        </w:rPr>
        <w:tab/>
        <w:t>P2.13.31.1.19.046</w:t>
      </w:r>
    </w:p>
    <w:p w14:paraId="69ED9158" w14:textId="77777777" w:rsidR="00BD4AB9" w:rsidRDefault="00EB49FD">
      <w:pPr>
        <w:jc w:val="center"/>
        <w:rPr>
          <w:b/>
        </w:rPr>
      </w:pPr>
      <w:r>
        <w:rPr>
          <w:b/>
        </w:rPr>
        <w:t>Qorry Az-Zahra</w:t>
      </w:r>
      <w:r>
        <w:rPr>
          <w:b/>
        </w:rPr>
        <w:tab/>
      </w:r>
      <w:r>
        <w:rPr>
          <w:b/>
        </w:rPr>
        <w:tab/>
        <w:t>P2.13.31.1.19.048</w:t>
      </w:r>
    </w:p>
    <w:p w14:paraId="59EDC365" w14:textId="77777777" w:rsidR="00BD4AB9" w:rsidRDefault="00EB49FD">
      <w:pPr>
        <w:jc w:val="center"/>
        <w:rPr>
          <w:b/>
        </w:rPr>
      </w:pPr>
      <w:r>
        <w:rPr>
          <w:b/>
        </w:rPr>
        <w:t>Rama Shellia</w:t>
      </w:r>
      <w:r>
        <w:rPr>
          <w:b/>
        </w:rPr>
        <w:tab/>
      </w:r>
      <w:r>
        <w:rPr>
          <w:b/>
        </w:rPr>
        <w:tab/>
      </w:r>
      <w:r>
        <w:rPr>
          <w:b/>
        </w:rPr>
        <w:tab/>
        <w:t>P2.13.31.1.19.051</w:t>
      </w:r>
    </w:p>
    <w:p w14:paraId="116DDF26" w14:textId="77777777" w:rsidR="00BD4AB9" w:rsidRDefault="00EB49FD">
      <w:pPr>
        <w:jc w:val="center"/>
        <w:rPr>
          <w:b/>
        </w:rPr>
      </w:pPr>
      <w:r>
        <w:rPr>
          <w:b/>
        </w:rPr>
        <w:t>Safira Anindya</w:t>
      </w:r>
      <w:r>
        <w:rPr>
          <w:b/>
        </w:rPr>
        <w:tab/>
      </w:r>
      <w:r>
        <w:rPr>
          <w:b/>
        </w:rPr>
        <w:tab/>
        <w:t>P2.13.31.1.19.060</w:t>
      </w:r>
    </w:p>
    <w:p w14:paraId="3F166608" w14:textId="77777777" w:rsidR="00BD4AB9" w:rsidRDefault="00EB49FD">
      <w:pPr>
        <w:jc w:val="center"/>
        <w:rPr>
          <w:b/>
        </w:rPr>
      </w:pPr>
      <w:r>
        <w:rPr>
          <w:b/>
        </w:rPr>
        <w:t>Zefany Lydia Vevita</w:t>
      </w:r>
      <w:r>
        <w:rPr>
          <w:b/>
        </w:rPr>
        <w:tab/>
      </w:r>
      <w:r>
        <w:rPr>
          <w:b/>
        </w:rPr>
        <w:tab/>
        <w:t>P2.13.31.1.19.073</w:t>
      </w:r>
    </w:p>
    <w:p w14:paraId="595527B5" w14:textId="77777777" w:rsidR="00BD4AB9" w:rsidRDefault="00BD4AB9">
      <w:pPr>
        <w:jc w:val="center"/>
        <w:rPr>
          <w:b/>
        </w:rPr>
      </w:pPr>
    </w:p>
    <w:p w14:paraId="32E12CB0" w14:textId="77777777" w:rsidR="00BD4AB9" w:rsidRDefault="00EB49FD">
      <w:pPr>
        <w:spacing w:line="240" w:lineRule="auto"/>
        <w:jc w:val="center"/>
        <w:rPr>
          <w:b/>
        </w:rPr>
      </w:pPr>
      <w:r>
        <w:rPr>
          <w:b/>
        </w:rPr>
        <w:t>PROGRAM STUDI SARJANA TERAPAN GIZI DAN DIETETIKA</w:t>
      </w:r>
    </w:p>
    <w:p w14:paraId="037C1EED" w14:textId="77777777" w:rsidR="00BD4AB9" w:rsidRDefault="00EB49FD">
      <w:pPr>
        <w:spacing w:line="240" w:lineRule="auto"/>
        <w:jc w:val="center"/>
        <w:rPr>
          <w:b/>
        </w:rPr>
      </w:pPr>
      <w:r>
        <w:rPr>
          <w:b/>
        </w:rPr>
        <w:t>POLITEKNIK KESEHATAN KEMENTERIAN KESEHATAN JAKARTA II</w:t>
      </w:r>
    </w:p>
    <w:p w14:paraId="4BBB2C69" w14:textId="77777777" w:rsidR="00BD4AB9" w:rsidRDefault="00EB49FD">
      <w:pPr>
        <w:spacing w:line="240" w:lineRule="auto"/>
        <w:jc w:val="center"/>
        <w:rPr>
          <w:b/>
        </w:rPr>
      </w:pPr>
      <w:r>
        <w:rPr>
          <w:b/>
        </w:rPr>
        <w:t>JAKARTA</w:t>
      </w:r>
    </w:p>
    <w:p w14:paraId="66A38877" w14:textId="76FE0341" w:rsidR="00BD4AB9" w:rsidRDefault="007A725F">
      <w:pPr>
        <w:spacing w:line="240" w:lineRule="auto"/>
        <w:jc w:val="center"/>
        <w:rPr>
          <w:b/>
        </w:rPr>
        <w:sectPr w:rsidR="00BD4AB9" w:rsidSect="008A4B65">
          <w:headerReference w:type="even" r:id="rId11"/>
          <w:headerReference w:type="default" r:id="rId12"/>
          <w:footerReference w:type="even" r:id="rId13"/>
          <w:footerReference w:type="default" r:id="rId14"/>
          <w:headerReference w:type="first" r:id="rId15"/>
          <w:footerReference w:type="first" r:id="rId16"/>
          <w:pgSz w:w="11906" w:h="16838" w:code="9"/>
          <w:pgMar w:top="1440" w:right="1440" w:bottom="1440" w:left="1440" w:header="720" w:footer="720" w:gutter="0"/>
          <w:pgNumType w:start="1"/>
          <w:cols w:space="720"/>
          <w:docGrid w:linePitch="326"/>
        </w:sectPr>
      </w:pPr>
      <w:r>
        <w:rPr>
          <w:b/>
        </w:rPr>
        <w:t>2023</w:t>
      </w:r>
    </w:p>
    <w:p w14:paraId="5EFD656D" w14:textId="7EA28E60" w:rsidR="00686840" w:rsidRDefault="00FE6D6B">
      <w:bookmarkStart w:id="0" w:name="_GoBack"/>
      <w:r>
        <w:rPr>
          <w:noProof/>
          <w:lang w:eastAsia="en-US"/>
        </w:rPr>
        <w:lastRenderedPageBreak/>
        <w:drawing>
          <wp:anchor distT="0" distB="0" distL="114300" distR="114300" simplePos="0" relativeHeight="251686400" behindDoc="1" locked="0" layoutInCell="1" allowOverlap="1" wp14:anchorId="6E074D1D" wp14:editId="450567BB">
            <wp:simplePos x="0" y="0"/>
            <wp:positionH relativeFrom="column">
              <wp:posOffset>0</wp:posOffset>
            </wp:positionH>
            <wp:positionV relativeFrom="paragraph">
              <wp:posOffset>472440</wp:posOffset>
            </wp:positionV>
            <wp:extent cx="5731510" cy="7455535"/>
            <wp:effectExtent l="0" t="0" r="2540" b="0"/>
            <wp:wrapTight wrapText="bothSides">
              <wp:wrapPolygon edited="0">
                <wp:start x="0" y="0"/>
                <wp:lineTo x="0" y="21525"/>
                <wp:lineTo x="21538" y="21525"/>
                <wp:lineTo x="21538" y="0"/>
                <wp:lineTo x="0" y="0"/>
              </wp:wrapPolygon>
            </wp:wrapTight>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5-05 at 20.14.16.jpeg"/>
                    <pic:cNvPicPr/>
                  </pic:nvPicPr>
                  <pic:blipFill>
                    <a:blip r:embed="rId17">
                      <a:extLst>
                        <a:ext uri="{28A0092B-C50C-407E-A947-70E740481C1C}">
                          <a14:useLocalDpi xmlns:a14="http://schemas.microsoft.com/office/drawing/2010/main" val="0"/>
                        </a:ext>
                      </a:extLst>
                    </a:blip>
                    <a:stretch>
                      <a:fillRect/>
                    </a:stretch>
                  </pic:blipFill>
                  <pic:spPr>
                    <a:xfrm>
                      <a:off x="0" y="0"/>
                      <a:ext cx="5731510" cy="7455535"/>
                    </a:xfrm>
                    <a:prstGeom prst="rect">
                      <a:avLst/>
                    </a:prstGeom>
                  </pic:spPr>
                </pic:pic>
              </a:graphicData>
            </a:graphic>
            <wp14:sizeRelH relativeFrom="page">
              <wp14:pctWidth>0</wp14:pctWidth>
            </wp14:sizeRelH>
            <wp14:sizeRelV relativeFrom="page">
              <wp14:pctHeight>0</wp14:pctHeight>
            </wp14:sizeRelV>
          </wp:anchor>
        </w:drawing>
      </w:r>
      <w:bookmarkEnd w:id="0"/>
      <w:r w:rsidR="00686840">
        <w:br w:type="page"/>
      </w:r>
    </w:p>
    <w:p w14:paraId="3A28FDBC" w14:textId="77777777" w:rsidR="001442AF" w:rsidRPr="00686840" w:rsidRDefault="001442AF" w:rsidP="00686840">
      <w:pPr>
        <w:spacing w:after="20" w:line="240" w:lineRule="auto"/>
        <w:rPr>
          <w:color w:val="000000" w:themeColor="text1"/>
          <w:u w:val="single"/>
        </w:rPr>
      </w:pPr>
    </w:p>
    <w:p w14:paraId="2E2F9D12" w14:textId="5521B22C" w:rsidR="001442AF" w:rsidRDefault="00EB49FD" w:rsidP="00CA6CEF">
      <w:pPr>
        <w:pStyle w:val="Heading1"/>
      </w:pPr>
      <w:bookmarkStart w:id="1" w:name="_Toc124106387"/>
      <w:r>
        <w:t>DAFTAR IS</w:t>
      </w:r>
      <w:r w:rsidR="001442AF">
        <w:t>I</w:t>
      </w:r>
      <w:bookmarkEnd w:id="1"/>
    </w:p>
    <w:sdt>
      <w:sdtPr>
        <w:rPr>
          <w:rFonts w:ascii="Times New Roman" w:eastAsia="Times New Roman" w:hAnsi="Times New Roman" w:cs="Times New Roman"/>
          <w:color w:val="auto"/>
          <w:sz w:val="24"/>
          <w:szCs w:val="24"/>
          <w:lang w:val="en-US"/>
        </w:rPr>
        <w:id w:val="524520398"/>
        <w:docPartObj>
          <w:docPartGallery w:val="Table of Contents"/>
          <w:docPartUnique/>
        </w:docPartObj>
      </w:sdtPr>
      <w:sdtEndPr>
        <w:rPr>
          <w:b/>
          <w:bCs/>
        </w:rPr>
      </w:sdtEndPr>
      <w:sdtContent>
        <w:p w14:paraId="73A98B69" w14:textId="77777777" w:rsidR="00016DAE" w:rsidRDefault="00016DAE">
          <w:pPr>
            <w:pStyle w:val="TOCHeading"/>
          </w:pPr>
        </w:p>
        <w:p w14:paraId="4A562D1C" w14:textId="10A7B2A0" w:rsidR="006D7AF2" w:rsidRDefault="00016DAE">
          <w:pPr>
            <w:pStyle w:val="TOC1"/>
            <w:tabs>
              <w:tab w:val="right" w:leader="dot" w:pos="9016"/>
            </w:tabs>
            <w:rPr>
              <w:rFonts w:asciiTheme="minorHAnsi" w:eastAsiaTheme="minorEastAsia" w:hAnsiTheme="minorHAnsi" w:cstheme="minorBidi"/>
              <w:noProof/>
              <w:sz w:val="22"/>
              <w:szCs w:val="22"/>
              <w:lang w:val="id-ID"/>
            </w:rPr>
          </w:pPr>
          <w:r>
            <w:fldChar w:fldCharType="begin"/>
          </w:r>
          <w:r>
            <w:instrText xml:space="preserve"> TOC \o "1-3" \h \z \u </w:instrText>
          </w:r>
          <w:r>
            <w:fldChar w:fldCharType="separate"/>
          </w:r>
          <w:hyperlink w:anchor="_Toc124106386" w:history="1">
            <w:r w:rsidR="006D7AF2" w:rsidRPr="00EE6764">
              <w:rPr>
                <w:rStyle w:val="Hyperlink"/>
                <w:noProof/>
              </w:rPr>
              <w:t>LEMBAR PERSETUJUAN</w:t>
            </w:r>
            <w:r w:rsidR="006D7AF2">
              <w:rPr>
                <w:noProof/>
                <w:webHidden/>
              </w:rPr>
              <w:tab/>
            </w:r>
            <w:r w:rsidR="006D7AF2">
              <w:rPr>
                <w:noProof/>
                <w:webHidden/>
              </w:rPr>
              <w:fldChar w:fldCharType="begin"/>
            </w:r>
            <w:r w:rsidR="006D7AF2">
              <w:rPr>
                <w:noProof/>
                <w:webHidden/>
              </w:rPr>
              <w:instrText xml:space="preserve"> PAGEREF _Toc124106386 \h </w:instrText>
            </w:r>
            <w:r w:rsidR="006D7AF2">
              <w:rPr>
                <w:noProof/>
                <w:webHidden/>
              </w:rPr>
            </w:r>
            <w:r w:rsidR="006D7AF2">
              <w:rPr>
                <w:noProof/>
                <w:webHidden/>
              </w:rPr>
              <w:fldChar w:fldCharType="separate"/>
            </w:r>
            <w:r w:rsidR="00896CA1">
              <w:rPr>
                <w:noProof/>
                <w:webHidden/>
              </w:rPr>
              <w:t>i</w:t>
            </w:r>
            <w:r w:rsidR="006D7AF2">
              <w:rPr>
                <w:noProof/>
                <w:webHidden/>
              </w:rPr>
              <w:fldChar w:fldCharType="end"/>
            </w:r>
          </w:hyperlink>
        </w:p>
        <w:p w14:paraId="670D6FA6" w14:textId="29FB00DF" w:rsidR="006D7AF2" w:rsidRDefault="00BB288C">
          <w:pPr>
            <w:pStyle w:val="TOC1"/>
            <w:tabs>
              <w:tab w:val="right" w:leader="dot" w:pos="9016"/>
            </w:tabs>
            <w:rPr>
              <w:rFonts w:asciiTheme="minorHAnsi" w:eastAsiaTheme="minorEastAsia" w:hAnsiTheme="minorHAnsi" w:cstheme="minorBidi"/>
              <w:noProof/>
              <w:sz w:val="22"/>
              <w:szCs w:val="22"/>
              <w:lang w:val="id-ID"/>
            </w:rPr>
          </w:pPr>
          <w:hyperlink w:anchor="_Toc124106387" w:history="1">
            <w:r w:rsidR="006D7AF2" w:rsidRPr="00EE6764">
              <w:rPr>
                <w:rStyle w:val="Hyperlink"/>
                <w:noProof/>
              </w:rPr>
              <w:t>DAFTAR ISI</w:t>
            </w:r>
            <w:r w:rsidR="006D7AF2">
              <w:rPr>
                <w:noProof/>
                <w:webHidden/>
              </w:rPr>
              <w:tab/>
            </w:r>
            <w:r w:rsidR="006D7AF2">
              <w:rPr>
                <w:noProof/>
                <w:webHidden/>
              </w:rPr>
              <w:fldChar w:fldCharType="begin"/>
            </w:r>
            <w:r w:rsidR="006D7AF2">
              <w:rPr>
                <w:noProof/>
                <w:webHidden/>
              </w:rPr>
              <w:instrText xml:space="preserve"> PAGEREF _Toc124106387 \h </w:instrText>
            </w:r>
            <w:r w:rsidR="006D7AF2">
              <w:rPr>
                <w:noProof/>
                <w:webHidden/>
              </w:rPr>
            </w:r>
            <w:r w:rsidR="006D7AF2">
              <w:rPr>
                <w:noProof/>
                <w:webHidden/>
              </w:rPr>
              <w:fldChar w:fldCharType="separate"/>
            </w:r>
            <w:r w:rsidR="00896CA1">
              <w:rPr>
                <w:noProof/>
                <w:webHidden/>
              </w:rPr>
              <w:t>ii</w:t>
            </w:r>
            <w:r w:rsidR="006D7AF2">
              <w:rPr>
                <w:noProof/>
                <w:webHidden/>
              </w:rPr>
              <w:fldChar w:fldCharType="end"/>
            </w:r>
          </w:hyperlink>
        </w:p>
        <w:p w14:paraId="09812367" w14:textId="3146A30C" w:rsidR="006D7AF2" w:rsidRDefault="00BB288C">
          <w:pPr>
            <w:pStyle w:val="TOC1"/>
            <w:tabs>
              <w:tab w:val="right" w:leader="dot" w:pos="9016"/>
            </w:tabs>
            <w:rPr>
              <w:rFonts w:asciiTheme="minorHAnsi" w:eastAsiaTheme="minorEastAsia" w:hAnsiTheme="minorHAnsi" w:cstheme="minorBidi"/>
              <w:noProof/>
              <w:sz w:val="22"/>
              <w:szCs w:val="22"/>
              <w:lang w:val="id-ID"/>
            </w:rPr>
          </w:pPr>
          <w:hyperlink w:anchor="_Toc124106388" w:history="1">
            <w:r w:rsidR="006D7AF2" w:rsidRPr="00EE6764">
              <w:rPr>
                <w:rStyle w:val="Hyperlink"/>
                <w:noProof/>
              </w:rPr>
              <w:t>DAFTAR TABEL</w:t>
            </w:r>
            <w:r w:rsidR="006D7AF2">
              <w:rPr>
                <w:noProof/>
                <w:webHidden/>
              </w:rPr>
              <w:tab/>
            </w:r>
            <w:r w:rsidR="006D7AF2">
              <w:rPr>
                <w:noProof/>
                <w:webHidden/>
              </w:rPr>
              <w:fldChar w:fldCharType="begin"/>
            </w:r>
            <w:r w:rsidR="006D7AF2">
              <w:rPr>
                <w:noProof/>
                <w:webHidden/>
              </w:rPr>
              <w:instrText xml:space="preserve"> PAGEREF _Toc124106388 \h </w:instrText>
            </w:r>
            <w:r w:rsidR="006D7AF2">
              <w:rPr>
                <w:noProof/>
                <w:webHidden/>
              </w:rPr>
            </w:r>
            <w:r w:rsidR="006D7AF2">
              <w:rPr>
                <w:noProof/>
                <w:webHidden/>
              </w:rPr>
              <w:fldChar w:fldCharType="separate"/>
            </w:r>
            <w:r w:rsidR="00896CA1">
              <w:rPr>
                <w:noProof/>
                <w:webHidden/>
              </w:rPr>
              <w:t>iv</w:t>
            </w:r>
            <w:r w:rsidR="006D7AF2">
              <w:rPr>
                <w:noProof/>
                <w:webHidden/>
              </w:rPr>
              <w:fldChar w:fldCharType="end"/>
            </w:r>
          </w:hyperlink>
        </w:p>
        <w:p w14:paraId="3A37CFB4" w14:textId="359D2557" w:rsidR="006D7AF2" w:rsidRDefault="00BB288C">
          <w:pPr>
            <w:pStyle w:val="TOC1"/>
            <w:tabs>
              <w:tab w:val="right" w:leader="dot" w:pos="9016"/>
            </w:tabs>
            <w:rPr>
              <w:rFonts w:asciiTheme="minorHAnsi" w:eastAsiaTheme="minorEastAsia" w:hAnsiTheme="minorHAnsi" w:cstheme="minorBidi"/>
              <w:noProof/>
              <w:sz w:val="22"/>
              <w:szCs w:val="22"/>
              <w:lang w:val="id-ID"/>
            </w:rPr>
          </w:pPr>
          <w:hyperlink w:anchor="_Toc124106389" w:history="1">
            <w:r w:rsidR="006D7AF2" w:rsidRPr="00EE6764">
              <w:rPr>
                <w:rStyle w:val="Hyperlink"/>
                <w:noProof/>
              </w:rPr>
              <w:t>DAFTAR GAMBAR</w:t>
            </w:r>
            <w:r w:rsidR="006D7AF2">
              <w:rPr>
                <w:noProof/>
                <w:webHidden/>
              </w:rPr>
              <w:tab/>
            </w:r>
            <w:r w:rsidR="006D7AF2">
              <w:rPr>
                <w:noProof/>
                <w:webHidden/>
              </w:rPr>
              <w:fldChar w:fldCharType="begin"/>
            </w:r>
            <w:r w:rsidR="006D7AF2">
              <w:rPr>
                <w:noProof/>
                <w:webHidden/>
              </w:rPr>
              <w:instrText xml:space="preserve"> PAGEREF _Toc124106389 \h </w:instrText>
            </w:r>
            <w:r w:rsidR="006D7AF2">
              <w:rPr>
                <w:noProof/>
                <w:webHidden/>
              </w:rPr>
            </w:r>
            <w:r w:rsidR="006D7AF2">
              <w:rPr>
                <w:noProof/>
                <w:webHidden/>
              </w:rPr>
              <w:fldChar w:fldCharType="separate"/>
            </w:r>
            <w:r w:rsidR="00896CA1">
              <w:rPr>
                <w:noProof/>
                <w:webHidden/>
              </w:rPr>
              <w:t>v</w:t>
            </w:r>
            <w:r w:rsidR="006D7AF2">
              <w:rPr>
                <w:noProof/>
                <w:webHidden/>
              </w:rPr>
              <w:fldChar w:fldCharType="end"/>
            </w:r>
          </w:hyperlink>
        </w:p>
        <w:p w14:paraId="0A280975" w14:textId="2EAE957B" w:rsidR="006D7AF2" w:rsidRDefault="00BB288C">
          <w:pPr>
            <w:pStyle w:val="TOC1"/>
            <w:tabs>
              <w:tab w:val="right" w:leader="dot" w:pos="9016"/>
            </w:tabs>
            <w:rPr>
              <w:rFonts w:asciiTheme="minorHAnsi" w:eastAsiaTheme="minorEastAsia" w:hAnsiTheme="minorHAnsi" w:cstheme="minorBidi"/>
              <w:noProof/>
              <w:sz w:val="22"/>
              <w:szCs w:val="22"/>
              <w:lang w:val="id-ID"/>
            </w:rPr>
          </w:pPr>
          <w:hyperlink w:anchor="_Toc124106390" w:history="1">
            <w:r w:rsidR="006D7AF2" w:rsidRPr="00EE6764">
              <w:rPr>
                <w:rStyle w:val="Hyperlink"/>
                <w:noProof/>
              </w:rPr>
              <w:t>DAFTAR LAMPIRAN</w:t>
            </w:r>
            <w:r w:rsidR="006D7AF2">
              <w:rPr>
                <w:noProof/>
                <w:webHidden/>
              </w:rPr>
              <w:tab/>
            </w:r>
            <w:r w:rsidR="006D7AF2">
              <w:rPr>
                <w:noProof/>
                <w:webHidden/>
              </w:rPr>
              <w:fldChar w:fldCharType="begin"/>
            </w:r>
            <w:r w:rsidR="006D7AF2">
              <w:rPr>
                <w:noProof/>
                <w:webHidden/>
              </w:rPr>
              <w:instrText xml:space="preserve"> PAGEREF _Toc124106390 \h </w:instrText>
            </w:r>
            <w:r w:rsidR="006D7AF2">
              <w:rPr>
                <w:noProof/>
                <w:webHidden/>
              </w:rPr>
            </w:r>
            <w:r w:rsidR="006D7AF2">
              <w:rPr>
                <w:noProof/>
                <w:webHidden/>
              </w:rPr>
              <w:fldChar w:fldCharType="separate"/>
            </w:r>
            <w:r w:rsidR="00896CA1">
              <w:rPr>
                <w:noProof/>
                <w:webHidden/>
              </w:rPr>
              <w:t>vi</w:t>
            </w:r>
            <w:r w:rsidR="006D7AF2">
              <w:rPr>
                <w:noProof/>
                <w:webHidden/>
              </w:rPr>
              <w:fldChar w:fldCharType="end"/>
            </w:r>
          </w:hyperlink>
        </w:p>
        <w:p w14:paraId="3CFF718C" w14:textId="5DB0B4E9" w:rsidR="006D7AF2" w:rsidRDefault="00BB288C">
          <w:pPr>
            <w:pStyle w:val="TOC1"/>
            <w:tabs>
              <w:tab w:val="right" w:leader="dot" w:pos="9016"/>
            </w:tabs>
            <w:rPr>
              <w:rFonts w:asciiTheme="minorHAnsi" w:eastAsiaTheme="minorEastAsia" w:hAnsiTheme="minorHAnsi" w:cstheme="minorBidi"/>
              <w:noProof/>
              <w:sz w:val="22"/>
              <w:szCs w:val="22"/>
              <w:lang w:val="id-ID"/>
            </w:rPr>
          </w:pPr>
          <w:hyperlink w:anchor="_Toc124106391" w:history="1">
            <w:r w:rsidR="006D7AF2" w:rsidRPr="00EE6764">
              <w:rPr>
                <w:rStyle w:val="Hyperlink"/>
                <w:noProof/>
              </w:rPr>
              <w:t>BAB I</w:t>
            </w:r>
            <w:r w:rsidR="00BF7669">
              <w:rPr>
                <w:rStyle w:val="Hyperlink"/>
                <w:noProof/>
              </w:rPr>
              <w:t xml:space="preserve"> PENDAHULUAN</w:t>
            </w:r>
            <w:r w:rsidR="006D7AF2">
              <w:rPr>
                <w:noProof/>
                <w:webHidden/>
              </w:rPr>
              <w:tab/>
            </w:r>
            <w:r w:rsidR="006D7AF2">
              <w:rPr>
                <w:noProof/>
                <w:webHidden/>
              </w:rPr>
              <w:fldChar w:fldCharType="begin"/>
            </w:r>
            <w:r w:rsidR="006D7AF2">
              <w:rPr>
                <w:noProof/>
                <w:webHidden/>
              </w:rPr>
              <w:instrText xml:space="preserve"> PAGEREF _Toc124106391 \h </w:instrText>
            </w:r>
            <w:r w:rsidR="006D7AF2">
              <w:rPr>
                <w:noProof/>
                <w:webHidden/>
              </w:rPr>
            </w:r>
            <w:r w:rsidR="006D7AF2">
              <w:rPr>
                <w:noProof/>
                <w:webHidden/>
              </w:rPr>
              <w:fldChar w:fldCharType="separate"/>
            </w:r>
            <w:r w:rsidR="00896CA1">
              <w:rPr>
                <w:noProof/>
                <w:webHidden/>
              </w:rPr>
              <w:t>1</w:t>
            </w:r>
            <w:r w:rsidR="006D7AF2">
              <w:rPr>
                <w:noProof/>
                <w:webHidden/>
              </w:rPr>
              <w:fldChar w:fldCharType="end"/>
            </w:r>
          </w:hyperlink>
        </w:p>
        <w:p w14:paraId="2EB3C97F" w14:textId="15C65DFD" w:rsidR="006D7AF2" w:rsidRDefault="00BB288C">
          <w:pPr>
            <w:pStyle w:val="TOC2"/>
            <w:tabs>
              <w:tab w:val="left" w:pos="880"/>
              <w:tab w:val="right" w:leader="dot" w:pos="9016"/>
            </w:tabs>
            <w:rPr>
              <w:rFonts w:asciiTheme="minorHAnsi" w:eastAsiaTheme="minorEastAsia" w:hAnsiTheme="minorHAnsi" w:cstheme="minorBidi"/>
              <w:noProof/>
              <w:sz w:val="22"/>
              <w:szCs w:val="22"/>
              <w:lang w:val="id-ID"/>
            </w:rPr>
          </w:pPr>
          <w:hyperlink w:anchor="_Toc124106392" w:history="1">
            <w:r w:rsidR="006D7AF2" w:rsidRPr="00EE6764">
              <w:rPr>
                <w:rStyle w:val="Hyperlink"/>
                <w:noProof/>
              </w:rPr>
              <w:t>A.</w:t>
            </w:r>
            <w:r w:rsidR="006D7AF2">
              <w:rPr>
                <w:rFonts w:asciiTheme="minorHAnsi" w:eastAsiaTheme="minorEastAsia" w:hAnsiTheme="minorHAnsi" w:cstheme="minorBidi"/>
                <w:noProof/>
                <w:sz w:val="22"/>
                <w:szCs w:val="22"/>
              </w:rPr>
              <w:t xml:space="preserve">  </w:t>
            </w:r>
            <w:r w:rsidR="006D7AF2" w:rsidRPr="00EE6764">
              <w:rPr>
                <w:rStyle w:val="Hyperlink"/>
                <w:noProof/>
              </w:rPr>
              <w:t>Latar Belakang</w:t>
            </w:r>
            <w:r w:rsidR="006D7AF2">
              <w:rPr>
                <w:noProof/>
                <w:webHidden/>
              </w:rPr>
              <w:tab/>
            </w:r>
            <w:r w:rsidR="006D7AF2">
              <w:rPr>
                <w:noProof/>
                <w:webHidden/>
              </w:rPr>
              <w:fldChar w:fldCharType="begin"/>
            </w:r>
            <w:r w:rsidR="006D7AF2">
              <w:rPr>
                <w:noProof/>
                <w:webHidden/>
              </w:rPr>
              <w:instrText xml:space="preserve"> PAGEREF _Toc124106392 \h </w:instrText>
            </w:r>
            <w:r w:rsidR="006D7AF2">
              <w:rPr>
                <w:noProof/>
                <w:webHidden/>
              </w:rPr>
            </w:r>
            <w:r w:rsidR="006D7AF2">
              <w:rPr>
                <w:noProof/>
                <w:webHidden/>
              </w:rPr>
              <w:fldChar w:fldCharType="separate"/>
            </w:r>
            <w:r w:rsidR="00896CA1">
              <w:rPr>
                <w:noProof/>
                <w:webHidden/>
              </w:rPr>
              <w:t>1</w:t>
            </w:r>
            <w:r w:rsidR="006D7AF2">
              <w:rPr>
                <w:noProof/>
                <w:webHidden/>
              </w:rPr>
              <w:fldChar w:fldCharType="end"/>
            </w:r>
          </w:hyperlink>
        </w:p>
        <w:p w14:paraId="4245EB79" w14:textId="716AF22B" w:rsidR="006D7AF2" w:rsidRDefault="00BB288C">
          <w:pPr>
            <w:pStyle w:val="TOC2"/>
            <w:tabs>
              <w:tab w:val="left" w:pos="880"/>
              <w:tab w:val="right" w:leader="dot" w:pos="9016"/>
            </w:tabs>
            <w:rPr>
              <w:rFonts w:asciiTheme="minorHAnsi" w:eastAsiaTheme="minorEastAsia" w:hAnsiTheme="minorHAnsi" w:cstheme="minorBidi"/>
              <w:noProof/>
              <w:sz w:val="22"/>
              <w:szCs w:val="22"/>
              <w:lang w:val="id-ID"/>
            </w:rPr>
          </w:pPr>
          <w:hyperlink w:anchor="_Toc124106393" w:history="1">
            <w:r w:rsidR="006D7AF2" w:rsidRPr="00EE6764">
              <w:rPr>
                <w:rStyle w:val="Hyperlink"/>
                <w:noProof/>
              </w:rPr>
              <w:t>B.</w:t>
            </w:r>
            <w:r w:rsidR="006D7AF2">
              <w:rPr>
                <w:rFonts w:asciiTheme="minorHAnsi" w:eastAsiaTheme="minorEastAsia" w:hAnsiTheme="minorHAnsi" w:cstheme="minorBidi"/>
                <w:noProof/>
                <w:sz w:val="22"/>
                <w:szCs w:val="22"/>
              </w:rPr>
              <w:t xml:space="preserve">  </w:t>
            </w:r>
            <w:r w:rsidR="006D7AF2" w:rsidRPr="00EE6764">
              <w:rPr>
                <w:rStyle w:val="Hyperlink"/>
                <w:noProof/>
              </w:rPr>
              <w:t>Tujuan</w:t>
            </w:r>
            <w:r w:rsidR="006D7AF2">
              <w:rPr>
                <w:noProof/>
                <w:webHidden/>
              </w:rPr>
              <w:tab/>
            </w:r>
            <w:r w:rsidR="006D7AF2">
              <w:rPr>
                <w:noProof/>
                <w:webHidden/>
              </w:rPr>
              <w:fldChar w:fldCharType="begin"/>
            </w:r>
            <w:r w:rsidR="006D7AF2">
              <w:rPr>
                <w:noProof/>
                <w:webHidden/>
              </w:rPr>
              <w:instrText xml:space="preserve"> PAGEREF _Toc124106393 \h </w:instrText>
            </w:r>
            <w:r w:rsidR="006D7AF2">
              <w:rPr>
                <w:noProof/>
                <w:webHidden/>
              </w:rPr>
            </w:r>
            <w:r w:rsidR="006D7AF2">
              <w:rPr>
                <w:noProof/>
                <w:webHidden/>
              </w:rPr>
              <w:fldChar w:fldCharType="separate"/>
            </w:r>
            <w:r w:rsidR="00896CA1">
              <w:rPr>
                <w:noProof/>
                <w:webHidden/>
              </w:rPr>
              <w:t>3</w:t>
            </w:r>
            <w:r w:rsidR="006D7AF2">
              <w:rPr>
                <w:noProof/>
                <w:webHidden/>
              </w:rPr>
              <w:fldChar w:fldCharType="end"/>
            </w:r>
          </w:hyperlink>
        </w:p>
        <w:p w14:paraId="0F674EBC" w14:textId="3FAFE41D" w:rsidR="006D7AF2" w:rsidRDefault="00BB288C">
          <w:pPr>
            <w:pStyle w:val="TOC2"/>
            <w:tabs>
              <w:tab w:val="left" w:pos="880"/>
              <w:tab w:val="right" w:leader="dot" w:pos="9016"/>
            </w:tabs>
            <w:rPr>
              <w:rFonts w:asciiTheme="minorHAnsi" w:eastAsiaTheme="minorEastAsia" w:hAnsiTheme="minorHAnsi" w:cstheme="minorBidi"/>
              <w:noProof/>
              <w:sz w:val="22"/>
              <w:szCs w:val="22"/>
              <w:lang w:val="id-ID"/>
            </w:rPr>
          </w:pPr>
          <w:hyperlink w:anchor="_Toc124106394" w:history="1">
            <w:r w:rsidR="006D7AF2" w:rsidRPr="00EE6764">
              <w:rPr>
                <w:rStyle w:val="Hyperlink"/>
                <w:noProof/>
              </w:rPr>
              <w:t>C.</w:t>
            </w:r>
            <w:r w:rsidR="006D7AF2">
              <w:rPr>
                <w:rFonts w:asciiTheme="minorHAnsi" w:eastAsiaTheme="minorEastAsia" w:hAnsiTheme="minorHAnsi" w:cstheme="minorBidi"/>
                <w:noProof/>
                <w:sz w:val="22"/>
                <w:szCs w:val="22"/>
              </w:rPr>
              <w:t xml:space="preserve">  </w:t>
            </w:r>
            <w:r w:rsidR="006D7AF2" w:rsidRPr="00EE6764">
              <w:rPr>
                <w:rStyle w:val="Hyperlink"/>
                <w:noProof/>
              </w:rPr>
              <w:t>Manfaat</w:t>
            </w:r>
            <w:r w:rsidR="006D7AF2">
              <w:rPr>
                <w:noProof/>
                <w:webHidden/>
              </w:rPr>
              <w:tab/>
            </w:r>
            <w:r w:rsidR="006D7AF2">
              <w:rPr>
                <w:noProof/>
                <w:webHidden/>
              </w:rPr>
              <w:fldChar w:fldCharType="begin"/>
            </w:r>
            <w:r w:rsidR="006D7AF2">
              <w:rPr>
                <w:noProof/>
                <w:webHidden/>
              </w:rPr>
              <w:instrText xml:space="preserve"> PAGEREF _Toc124106394 \h </w:instrText>
            </w:r>
            <w:r w:rsidR="006D7AF2">
              <w:rPr>
                <w:noProof/>
                <w:webHidden/>
              </w:rPr>
            </w:r>
            <w:r w:rsidR="006D7AF2">
              <w:rPr>
                <w:noProof/>
                <w:webHidden/>
              </w:rPr>
              <w:fldChar w:fldCharType="separate"/>
            </w:r>
            <w:r w:rsidR="00896CA1">
              <w:rPr>
                <w:noProof/>
                <w:webHidden/>
              </w:rPr>
              <w:t>4</w:t>
            </w:r>
            <w:r w:rsidR="006D7AF2">
              <w:rPr>
                <w:noProof/>
                <w:webHidden/>
              </w:rPr>
              <w:fldChar w:fldCharType="end"/>
            </w:r>
          </w:hyperlink>
        </w:p>
        <w:p w14:paraId="09444A9B" w14:textId="2DA9FCDD" w:rsidR="006D7AF2" w:rsidRDefault="00BB288C">
          <w:pPr>
            <w:pStyle w:val="TOC1"/>
            <w:tabs>
              <w:tab w:val="right" w:leader="dot" w:pos="9016"/>
            </w:tabs>
            <w:rPr>
              <w:rFonts w:asciiTheme="minorHAnsi" w:eastAsiaTheme="minorEastAsia" w:hAnsiTheme="minorHAnsi" w:cstheme="minorBidi"/>
              <w:noProof/>
              <w:sz w:val="22"/>
              <w:szCs w:val="22"/>
              <w:lang w:val="id-ID"/>
            </w:rPr>
          </w:pPr>
          <w:hyperlink w:anchor="_Toc124106395" w:history="1">
            <w:r w:rsidR="006D7AF2" w:rsidRPr="00EE6764">
              <w:rPr>
                <w:rStyle w:val="Hyperlink"/>
                <w:noProof/>
              </w:rPr>
              <w:t>BAB II</w:t>
            </w:r>
            <w:r w:rsidR="00BF7669">
              <w:rPr>
                <w:rStyle w:val="Hyperlink"/>
                <w:noProof/>
              </w:rPr>
              <w:t xml:space="preserve"> GAMBARAN UMUM</w:t>
            </w:r>
            <w:r w:rsidR="006D7AF2">
              <w:rPr>
                <w:noProof/>
                <w:webHidden/>
              </w:rPr>
              <w:tab/>
            </w:r>
            <w:r w:rsidR="006D7AF2">
              <w:rPr>
                <w:noProof/>
                <w:webHidden/>
              </w:rPr>
              <w:fldChar w:fldCharType="begin"/>
            </w:r>
            <w:r w:rsidR="006D7AF2">
              <w:rPr>
                <w:noProof/>
                <w:webHidden/>
              </w:rPr>
              <w:instrText xml:space="preserve"> PAGEREF _Toc124106395 \h </w:instrText>
            </w:r>
            <w:r w:rsidR="006D7AF2">
              <w:rPr>
                <w:noProof/>
                <w:webHidden/>
              </w:rPr>
            </w:r>
            <w:r w:rsidR="006D7AF2">
              <w:rPr>
                <w:noProof/>
                <w:webHidden/>
              </w:rPr>
              <w:fldChar w:fldCharType="separate"/>
            </w:r>
            <w:r w:rsidR="00896CA1">
              <w:rPr>
                <w:noProof/>
                <w:webHidden/>
              </w:rPr>
              <w:t>5</w:t>
            </w:r>
            <w:r w:rsidR="006D7AF2">
              <w:rPr>
                <w:noProof/>
                <w:webHidden/>
              </w:rPr>
              <w:fldChar w:fldCharType="end"/>
            </w:r>
          </w:hyperlink>
        </w:p>
        <w:p w14:paraId="1BEEDAA7" w14:textId="27AB7C6E" w:rsidR="006D7AF2" w:rsidRDefault="00BB288C">
          <w:pPr>
            <w:pStyle w:val="TOC2"/>
            <w:tabs>
              <w:tab w:val="left" w:pos="880"/>
              <w:tab w:val="right" w:leader="dot" w:pos="9016"/>
            </w:tabs>
            <w:rPr>
              <w:rFonts w:asciiTheme="minorHAnsi" w:eastAsiaTheme="minorEastAsia" w:hAnsiTheme="minorHAnsi" w:cstheme="minorBidi"/>
              <w:noProof/>
              <w:sz w:val="22"/>
              <w:szCs w:val="22"/>
              <w:lang w:val="id-ID"/>
            </w:rPr>
          </w:pPr>
          <w:hyperlink w:anchor="_Toc124106396" w:history="1">
            <w:r w:rsidR="006D7AF2" w:rsidRPr="00EE6764">
              <w:rPr>
                <w:rStyle w:val="Hyperlink"/>
                <w:noProof/>
              </w:rPr>
              <w:t>A.</w:t>
            </w:r>
            <w:r w:rsidR="006D7AF2">
              <w:rPr>
                <w:rFonts w:asciiTheme="minorHAnsi" w:eastAsiaTheme="minorEastAsia" w:hAnsiTheme="minorHAnsi" w:cstheme="minorBidi"/>
                <w:noProof/>
                <w:sz w:val="22"/>
                <w:szCs w:val="22"/>
              </w:rPr>
              <w:t xml:space="preserve">  </w:t>
            </w:r>
            <w:r w:rsidR="006D7AF2" w:rsidRPr="00EE6764">
              <w:rPr>
                <w:rStyle w:val="Hyperlink"/>
                <w:noProof/>
              </w:rPr>
              <w:t>Gambaran Umum Kabupaten</w:t>
            </w:r>
            <w:r w:rsidR="006D7AF2">
              <w:rPr>
                <w:noProof/>
                <w:webHidden/>
              </w:rPr>
              <w:tab/>
            </w:r>
            <w:r w:rsidR="006D7AF2">
              <w:rPr>
                <w:noProof/>
                <w:webHidden/>
              </w:rPr>
              <w:fldChar w:fldCharType="begin"/>
            </w:r>
            <w:r w:rsidR="006D7AF2">
              <w:rPr>
                <w:noProof/>
                <w:webHidden/>
              </w:rPr>
              <w:instrText xml:space="preserve"> PAGEREF _Toc124106396 \h </w:instrText>
            </w:r>
            <w:r w:rsidR="006D7AF2">
              <w:rPr>
                <w:noProof/>
                <w:webHidden/>
              </w:rPr>
            </w:r>
            <w:r w:rsidR="006D7AF2">
              <w:rPr>
                <w:noProof/>
                <w:webHidden/>
              </w:rPr>
              <w:fldChar w:fldCharType="separate"/>
            </w:r>
            <w:r w:rsidR="00896CA1">
              <w:rPr>
                <w:noProof/>
                <w:webHidden/>
              </w:rPr>
              <w:t>5</w:t>
            </w:r>
            <w:r w:rsidR="006D7AF2">
              <w:rPr>
                <w:noProof/>
                <w:webHidden/>
              </w:rPr>
              <w:fldChar w:fldCharType="end"/>
            </w:r>
          </w:hyperlink>
        </w:p>
        <w:p w14:paraId="3546F0F1" w14:textId="78611D86" w:rsidR="006D7AF2" w:rsidRDefault="00BB288C">
          <w:pPr>
            <w:pStyle w:val="TOC2"/>
            <w:tabs>
              <w:tab w:val="left" w:pos="880"/>
              <w:tab w:val="right" w:leader="dot" w:pos="9016"/>
            </w:tabs>
            <w:rPr>
              <w:rFonts w:asciiTheme="minorHAnsi" w:eastAsiaTheme="minorEastAsia" w:hAnsiTheme="minorHAnsi" w:cstheme="minorBidi"/>
              <w:noProof/>
              <w:sz w:val="22"/>
              <w:szCs w:val="22"/>
              <w:lang w:val="id-ID"/>
            </w:rPr>
          </w:pPr>
          <w:hyperlink w:anchor="_Toc124106397" w:history="1">
            <w:r w:rsidR="006D7AF2" w:rsidRPr="00EE6764">
              <w:rPr>
                <w:rStyle w:val="Hyperlink"/>
                <w:noProof/>
              </w:rPr>
              <w:t>B.</w:t>
            </w:r>
            <w:r w:rsidR="006D7AF2">
              <w:rPr>
                <w:rStyle w:val="Hyperlink"/>
                <w:noProof/>
              </w:rPr>
              <w:t xml:space="preserve"> </w:t>
            </w:r>
            <w:r w:rsidR="006D7AF2">
              <w:rPr>
                <w:rFonts w:asciiTheme="minorHAnsi" w:eastAsiaTheme="minorEastAsia" w:hAnsiTheme="minorHAnsi" w:cstheme="minorBidi"/>
                <w:noProof/>
                <w:sz w:val="22"/>
                <w:szCs w:val="22"/>
              </w:rPr>
              <w:t xml:space="preserve"> </w:t>
            </w:r>
            <w:r w:rsidR="006D7AF2" w:rsidRPr="00EE6764">
              <w:rPr>
                <w:rStyle w:val="Hyperlink"/>
                <w:noProof/>
              </w:rPr>
              <w:t>Gambaran Umum Kecamatan</w:t>
            </w:r>
            <w:r w:rsidR="006D7AF2">
              <w:rPr>
                <w:noProof/>
                <w:webHidden/>
              </w:rPr>
              <w:tab/>
            </w:r>
            <w:r w:rsidR="006D7AF2">
              <w:rPr>
                <w:noProof/>
                <w:webHidden/>
              </w:rPr>
              <w:fldChar w:fldCharType="begin"/>
            </w:r>
            <w:r w:rsidR="006D7AF2">
              <w:rPr>
                <w:noProof/>
                <w:webHidden/>
              </w:rPr>
              <w:instrText xml:space="preserve"> PAGEREF _Toc124106397 \h </w:instrText>
            </w:r>
            <w:r w:rsidR="006D7AF2">
              <w:rPr>
                <w:noProof/>
                <w:webHidden/>
              </w:rPr>
            </w:r>
            <w:r w:rsidR="006D7AF2">
              <w:rPr>
                <w:noProof/>
                <w:webHidden/>
              </w:rPr>
              <w:fldChar w:fldCharType="separate"/>
            </w:r>
            <w:r w:rsidR="00896CA1">
              <w:rPr>
                <w:noProof/>
                <w:webHidden/>
              </w:rPr>
              <w:t>6</w:t>
            </w:r>
            <w:r w:rsidR="006D7AF2">
              <w:rPr>
                <w:noProof/>
                <w:webHidden/>
              </w:rPr>
              <w:fldChar w:fldCharType="end"/>
            </w:r>
          </w:hyperlink>
        </w:p>
        <w:p w14:paraId="7D9610D5" w14:textId="3030701B" w:rsidR="006D7AF2" w:rsidRDefault="00BB288C">
          <w:pPr>
            <w:pStyle w:val="TOC2"/>
            <w:tabs>
              <w:tab w:val="left" w:pos="880"/>
              <w:tab w:val="right" w:leader="dot" w:pos="9016"/>
            </w:tabs>
            <w:rPr>
              <w:rFonts w:asciiTheme="minorHAnsi" w:eastAsiaTheme="minorEastAsia" w:hAnsiTheme="minorHAnsi" w:cstheme="minorBidi"/>
              <w:noProof/>
              <w:sz w:val="22"/>
              <w:szCs w:val="22"/>
              <w:lang w:val="id-ID"/>
            </w:rPr>
          </w:pPr>
          <w:hyperlink w:anchor="_Toc124106398" w:history="1">
            <w:r w:rsidR="006D7AF2" w:rsidRPr="00EE6764">
              <w:rPr>
                <w:rStyle w:val="Hyperlink"/>
                <w:noProof/>
              </w:rPr>
              <w:t>C.</w:t>
            </w:r>
            <w:r w:rsidR="006D7AF2">
              <w:rPr>
                <w:rFonts w:asciiTheme="minorHAnsi" w:eastAsiaTheme="minorEastAsia" w:hAnsiTheme="minorHAnsi" w:cstheme="minorBidi"/>
                <w:noProof/>
                <w:sz w:val="22"/>
                <w:szCs w:val="22"/>
              </w:rPr>
              <w:t xml:space="preserve">  </w:t>
            </w:r>
            <w:r w:rsidR="006D7AF2" w:rsidRPr="00EE6764">
              <w:rPr>
                <w:rStyle w:val="Hyperlink"/>
                <w:noProof/>
              </w:rPr>
              <w:t>Gambaran Umum Desa</w:t>
            </w:r>
            <w:r w:rsidR="006D7AF2">
              <w:rPr>
                <w:noProof/>
                <w:webHidden/>
              </w:rPr>
              <w:tab/>
            </w:r>
            <w:r w:rsidR="006D7AF2">
              <w:rPr>
                <w:noProof/>
                <w:webHidden/>
              </w:rPr>
              <w:fldChar w:fldCharType="begin"/>
            </w:r>
            <w:r w:rsidR="006D7AF2">
              <w:rPr>
                <w:noProof/>
                <w:webHidden/>
              </w:rPr>
              <w:instrText xml:space="preserve"> PAGEREF _Toc124106398 \h </w:instrText>
            </w:r>
            <w:r w:rsidR="006D7AF2">
              <w:rPr>
                <w:noProof/>
                <w:webHidden/>
              </w:rPr>
            </w:r>
            <w:r w:rsidR="006D7AF2">
              <w:rPr>
                <w:noProof/>
                <w:webHidden/>
              </w:rPr>
              <w:fldChar w:fldCharType="separate"/>
            </w:r>
            <w:r w:rsidR="00896CA1">
              <w:rPr>
                <w:noProof/>
                <w:webHidden/>
              </w:rPr>
              <w:t>8</w:t>
            </w:r>
            <w:r w:rsidR="006D7AF2">
              <w:rPr>
                <w:noProof/>
                <w:webHidden/>
              </w:rPr>
              <w:fldChar w:fldCharType="end"/>
            </w:r>
          </w:hyperlink>
        </w:p>
        <w:p w14:paraId="0110BFEE" w14:textId="19F6BB67" w:rsidR="006D7AF2" w:rsidRDefault="00BB288C">
          <w:pPr>
            <w:pStyle w:val="TOC1"/>
            <w:tabs>
              <w:tab w:val="right" w:leader="dot" w:pos="9016"/>
            </w:tabs>
            <w:rPr>
              <w:rFonts w:asciiTheme="minorHAnsi" w:eastAsiaTheme="minorEastAsia" w:hAnsiTheme="minorHAnsi" w:cstheme="minorBidi"/>
              <w:noProof/>
              <w:sz w:val="22"/>
              <w:szCs w:val="22"/>
              <w:lang w:val="id-ID"/>
            </w:rPr>
          </w:pPr>
          <w:hyperlink w:anchor="_Toc124106399" w:history="1">
            <w:r w:rsidR="006D7AF2" w:rsidRPr="00EE6764">
              <w:rPr>
                <w:rStyle w:val="Hyperlink"/>
                <w:noProof/>
              </w:rPr>
              <w:t>BAB III</w:t>
            </w:r>
            <w:r w:rsidR="00BF7669">
              <w:rPr>
                <w:rStyle w:val="Hyperlink"/>
                <w:noProof/>
              </w:rPr>
              <w:t xml:space="preserve"> RENCANA INTERVENSI</w:t>
            </w:r>
            <w:r w:rsidR="006D7AF2">
              <w:rPr>
                <w:noProof/>
                <w:webHidden/>
              </w:rPr>
              <w:tab/>
            </w:r>
            <w:r w:rsidR="006D7AF2">
              <w:rPr>
                <w:noProof/>
                <w:webHidden/>
              </w:rPr>
              <w:fldChar w:fldCharType="begin"/>
            </w:r>
            <w:r w:rsidR="006D7AF2">
              <w:rPr>
                <w:noProof/>
                <w:webHidden/>
              </w:rPr>
              <w:instrText xml:space="preserve"> PAGEREF _Toc124106399 \h </w:instrText>
            </w:r>
            <w:r w:rsidR="006D7AF2">
              <w:rPr>
                <w:noProof/>
                <w:webHidden/>
              </w:rPr>
            </w:r>
            <w:r w:rsidR="006D7AF2">
              <w:rPr>
                <w:noProof/>
                <w:webHidden/>
              </w:rPr>
              <w:fldChar w:fldCharType="separate"/>
            </w:r>
            <w:r w:rsidR="00896CA1">
              <w:rPr>
                <w:noProof/>
                <w:webHidden/>
              </w:rPr>
              <w:t>12</w:t>
            </w:r>
            <w:r w:rsidR="006D7AF2">
              <w:rPr>
                <w:noProof/>
                <w:webHidden/>
              </w:rPr>
              <w:fldChar w:fldCharType="end"/>
            </w:r>
          </w:hyperlink>
        </w:p>
        <w:p w14:paraId="7A9FCD5F" w14:textId="45120603" w:rsidR="006D7AF2" w:rsidRDefault="00BB288C">
          <w:pPr>
            <w:pStyle w:val="TOC2"/>
            <w:tabs>
              <w:tab w:val="left" w:pos="880"/>
              <w:tab w:val="right" w:leader="dot" w:pos="9016"/>
            </w:tabs>
            <w:rPr>
              <w:rFonts w:asciiTheme="minorHAnsi" w:eastAsiaTheme="minorEastAsia" w:hAnsiTheme="minorHAnsi" w:cstheme="minorBidi"/>
              <w:noProof/>
              <w:sz w:val="22"/>
              <w:szCs w:val="22"/>
              <w:lang w:val="id-ID"/>
            </w:rPr>
          </w:pPr>
          <w:hyperlink w:anchor="_Toc124106400" w:history="1">
            <w:r w:rsidR="006D7AF2" w:rsidRPr="00EE6764">
              <w:rPr>
                <w:rStyle w:val="Hyperlink"/>
                <w:noProof/>
              </w:rPr>
              <w:t>A.</w:t>
            </w:r>
            <w:r w:rsidR="006D7AF2">
              <w:rPr>
                <w:rFonts w:asciiTheme="minorHAnsi" w:eastAsiaTheme="minorEastAsia" w:hAnsiTheme="minorHAnsi" w:cstheme="minorBidi"/>
                <w:noProof/>
                <w:sz w:val="22"/>
                <w:szCs w:val="22"/>
              </w:rPr>
              <w:t xml:space="preserve">  </w:t>
            </w:r>
            <w:r w:rsidR="006D7AF2" w:rsidRPr="00EE6764">
              <w:rPr>
                <w:rStyle w:val="Hyperlink"/>
                <w:noProof/>
              </w:rPr>
              <w:t>Analisis Situasi</w:t>
            </w:r>
            <w:r w:rsidR="006D7AF2">
              <w:rPr>
                <w:noProof/>
                <w:webHidden/>
              </w:rPr>
              <w:tab/>
            </w:r>
            <w:r w:rsidR="006D7AF2">
              <w:rPr>
                <w:noProof/>
                <w:webHidden/>
              </w:rPr>
              <w:fldChar w:fldCharType="begin"/>
            </w:r>
            <w:r w:rsidR="006D7AF2">
              <w:rPr>
                <w:noProof/>
                <w:webHidden/>
              </w:rPr>
              <w:instrText xml:space="preserve"> PAGEREF _Toc124106400 \h </w:instrText>
            </w:r>
            <w:r w:rsidR="006D7AF2">
              <w:rPr>
                <w:noProof/>
                <w:webHidden/>
              </w:rPr>
            </w:r>
            <w:r w:rsidR="006D7AF2">
              <w:rPr>
                <w:noProof/>
                <w:webHidden/>
              </w:rPr>
              <w:fldChar w:fldCharType="separate"/>
            </w:r>
            <w:r w:rsidR="00896CA1">
              <w:rPr>
                <w:noProof/>
                <w:webHidden/>
              </w:rPr>
              <w:t>12</w:t>
            </w:r>
            <w:r w:rsidR="006D7AF2">
              <w:rPr>
                <w:noProof/>
                <w:webHidden/>
              </w:rPr>
              <w:fldChar w:fldCharType="end"/>
            </w:r>
          </w:hyperlink>
        </w:p>
        <w:p w14:paraId="5F96B364" w14:textId="76FF65BB" w:rsidR="006D7AF2" w:rsidRDefault="00BB288C">
          <w:pPr>
            <w:pStyle w:val="TOC2"/>
            <w:tabs>
              <w:tab w:val="left" w:pos="880"/>
              <w:tab w:val="right" w:leader="dot" w:pos="9016"/>
            </w:tabs>
            <w:rPr>
              <w:rFonts w:asciiTheme="minorHAnsi" w:eastAsiaTheme="minorEastAsia" w:hAnsiTheme="minorHAnsi" w:cstheme="minorBidi"/>
              <w:noProof/>
              <w:sz w:val="22"/>
              <w:szCs w:val="22"/>
              <w:lang w:val="id-ID"/>
            </w:rPr>
          </w:pPr>
          <w:hyperlink w:anchor="_Toc124106401" w:history="1">
            <w:r w:rsidR="006D7AF2" w:rsidRPr="00EE6764">
              <w:rPr>
                <w:rStyle w:val="Hyperlink"/>
                <w:noProof/>
              </w:rPr>
              <w:t>B.</w:t>
            </w:r>
            <w:r w:rsidR="006D7AF2">
              <w:rPr>
                <w:rFonts w:asciiTheme="minorHAnsi" w:eastAsiaTheme="minorEastAsia" w:hAnsiTheme="minorHAnsi" w:cstheme="minorBidi"/>
                <w:noProof/>
                <w:sz w:val="22"/>
                <w:szCs w:val="22"/>
              </w:rPr>
              <w:t xml:space="preserve">  </w:t>
            </w:r>
            <w:r w:rsidR="006D7AF2" w:rsidRPr="00EE6764">
              <w:rPr>
                <w:rStyle w:val="Hyperlink"/>
                <w:noProof/>
              </w:rPr>
              <w:t>Kerangka Konsep</w:t>
            </w:r>
            <w:r w:rsidR="006D7AF2">
              <w:rPr>
                <w:noProof/>
                <w:webHidden/>
              </w:rPr>
              <w:tab/>
            </w:r>
            <w:r w:rsidR="006D7AF2">
              <w:rPr>
                <w:noProof/>
                <w:webHidden/>
              </w:rPr>
              <w:fldChar w:fldCharType="begin"/>
            </w:r>
            <w:r w:rsidR="006D7AF2">
              <w:rPr>
                <w:noProof/>
                <w:webHidden/>
              </w:rPr>
              <w:instrText xml:space="preserve"> PAGEREF _Toc124106401 \h </w:instrText>
            </w:r>
            <w:r w:rsidR="006D7AF2">
              <w:rPr>
                <w:noProof/>
                <w:webHidden/>
              </w:rPr>
            </w:r>
            <w:r w:rsidR="006D7AF2">
              <w:rPr>
                <w:noProof/>
                <w:webHidden/>
              </w:rPr>
              <w:fldChar w:fldCharType="separate"/>
            </w:r>
            <w:r w:rsidR="00896CA1">
              <w:rPr>
                <w:noProof/>
                <w:webHidden/>
              </w:rPr>
              <w:t>13</w:t>
            </w:r>
            <w:r w:rsidR="006D7AF2">
              <w:rPr>
                <w:noProof/>
                <w:webHidden/>
              </w:rPr>
              <w:fldChar w:fldCharType="end"/>
            </w:r>
          </w:hyperlink>
        </w:p>
        <w:p w14:paraId="336CEEB4" w14:textId="296EBE41" w:rsidR="006D7AF2" w:rsidRDefault="00BB288C">
          <w:pPr>
            <w:pStyle w:val="TOC2"/>
            <w:tabs>
              <w:tab w:val="left" w:pos="880"/>
              <w:tab w:val="right" w:leader="dot" w:pos="9016"/>
            </w:tabs>
            <w:rPr>
              <w:rFonts w:asciiTheme="minorHAnsi" w:eastAsiaTheme="minorEastAsia" w:hAnsiTheme="minorHAnsi" w:cstheme="minorBidi"/>
              <w:noProof/>
              <w:sz w:val="22"/>
              <w:szCs w:val="22"/>
              <w:lang w:val="id-ID"/>
            </w:rPr>
          </w:pPr>
          <w:hyperlink w:anchor="_Toc124106402" w:history="1">
            <w:r w:rsidR="006D7AF2" w:rsidRPr="00EE6764">
              <w:rPr>
                <w:rStyle w:val="Hyperlink"/>
                <w:noProof/>
              </w:rPr>
              <w:t>C.</w:t>
            </w:r>
            <w:r w:rsidR="006D7AF2">
              <w:rPr>
                <w:rFonts w:asciiTheme="minorHAnsi" w:eastAsiaTheme="minorEastAsia" w:hAnsiTheme="minorHAnsi" w:cstheme="minorBidi"/>
                <w:noProof/>
                <w:sz w:val="22"/>
                <w:szCs w:val="22"/>
              </w:rPr>
              <w:t xml:space="preserve">  </w:t>
            </w:r>
            <w:r w:rsidR="006D7AF2" w:rsidRPr="00EE6764">
              <w:rPr>
                <w:rStyle w:val="Hyperlink"/>
                <w:noProof/>
              </w:rPr>
              <w:t>Rencana Intervensi Gizi dan Kesehatan</w:t>
            </w:r>
            <w:r w:rsidR="006D7AF2">
              <w:rPr>
                <w:noProof/>
                <w:webHidden/>
              </w:rPr>
              <w:tab/>
            </w:r>
            <w:r w:rsidR="006D7AF2">
              <w:rPr>
                <w:noProof/>
                <w:webHidden/>
              </w:rPr>
              <w:fldChar w:fldCharType="begin"/>
            </w:r>
            <w:r w:rsidR="006D7AF2">
              <w:rPr>
                <w:noProof/>
                <w:webHidden/>
              </w:rPr>
              <w:instrText xml:space="preserve"> PAGEREF _Toc124106402 \h </w:instrText>
            </w:r>
            <w:r w:rsidR="006D7AF2">
              <w:rPr>
                <w:noProof/>
                <w:webHidden/>
              </w:rPr>
            </w:r>
            <w:r w:rsidR="006D7AF2">
              <w:rPr>
                <w:noProof/>
                <w:webHidden/>
              </w:rPr>
              <w:fldChar w:fldCharType="separate"/>
            </w:r>
            <w:r w:rsidR="00896CA1">
              <w:rPr>
                <w:noProof/>
                <w:webHidden/>
              </w:rPr>
              <w:t>13</w:t>
            </w:r>
            <w:r w:rsidR="006D7AF2">
              <w:rPr>
                <w:noProof/>
                <w:webHidden/>
              </w:rPr>
              <w:fldChar w:fldCharType="end"/>
            </w:r>
          </w:hyperlink>
        </w:p>
        <w:p w14:paraId="750E2E07" w14:textId="042A3895" w:rsidR="006D7AF2" w:rsidRDefault="00BB288C">
          <w:pPr>
            <w:pStyle w:val="TOC1"/>
            <w:tabs>
              <w:tab w:val="right" w:leader="dot" w:pos="9016"/>
            </w:tabs>
            <w:rPr>
              <w:rFonts w:asciiTheme="minorHAnsi" w:eastAsiaTheme="minorEastAsia" w:hAnsiTheme="minorHAnsi" w:cstheme="minorBidi"/>
              <w:noProof/>
              <w:sz w:val="22"/>
              <w:szCs w:val="22"/>
              <w:lang w:val="id-ID"/>
            </w:rPr>
          </w:pPr>
          <w:hyperlink w:anchor="_Toc124106403" w:history="1">
            <w:r w:rsidR="006D7AF2" w:rsidRPr="00EE6764">
              <w:rPr>
                <w:rStyle w:val="Hyperlink"/>
                <w:noProof/>
              </w:rPr>
              <w:t>BAB IV</w:t>
            </w:r>
            <w:r w:rsidR="00BF7669">
              <w:rPr>
                <w:rStyle w:val="Hyperlink"/>
                <w:noProof/>
              </w:rPr>
              <w:t xml:space="preserve"> HASIL PELAKSANAAN KEGIATAN</w:t>
            </w:r>
            <w:r w:rsidR="006D7AF2">
              <w:rPr>
                <w:noProof/>
                <w:webHidden/>
              </w:rPr>
              <w:tab/>
            </w:r>
            <w:r w:rsidR="006D7AF2">
              <w:rPr>
                <w:noProof/>
                <w:webHidden/>
              </w:rPr>
              <w:fldChar w:fldCharType="begin"/>
            </w:r>
            <w:r w:rsidR="006D7AF2">
              <w:rPr>
                <w:noProof/>
                <w:webHidden/>
              </w:rPr>
              <w:instrText xml:space="preserve"> PAGEREF _Toc124106403 \h </w:instrText>
            </w:r>
            <w:r w:rsidR="006D7AF2">
              <w:rPr>
                <w:noProof/>
                <w:webHidden/>
              </w:rPr>
            </w:r>
            <w:r w:rsidR="006D7AF2">
              <w:rPr>
                <w:noProof/>
                <w:webHidden/>
              </w:rPr>
              <w:fldChar w:fldCharType="separate"/>
            </w:r>
            <w:r w:rsidR="00896CA1">
              <w:rPr>
                <w:noProof/>
                <w:webHidden/>
              </w:rPr>
              <w:t>19</w:t>
            </w:r>
            <w:r w:rsidR="006D7AF2">
              <w:rPr>
                <w:noProof/>
                <w:webHidden/>
              </w:rPr>
              <w:fldChar w:fldCharType="end"/>
            </w:r>
          </w:hyperlink>
        </w:p>
        <w:p w14:paraId="3C08BD0D" w14:textId="4F96F34E" w:rsidR="006D7AF2" w:rsidRDefault="00BB288C">
          <w:pPr>
            <w:pStyle w:val="TOC2"/>
            <w:tabs>
              <w:tab w:val="left" w:pos="880"/>
              <w:tab w:val="right" w:leader="dot" w:pos="9016"/>
            </w:tabs>
            <w:rPr>
              <w:rFonts w:asciiTheme="minorHAnsi" w:eastAsiaTheme="minorEastAsia" w:hAnsiTheme="minorHAnsi" w:cstheme="minorBidi"/>
              <w:noProof/>
              <w:sz w:val="22"/>
              <w:szCs w:val="22"/>
              <w:lang w:val="id-ID"/>
            </w:rPr>
          </w:pPr>
          <w:hyperlink w:anchor="_Toc124106404" w:history="1">
            <w:r w:rsidR="006D7AF2" w:rsidRPr="00EE6764">
              <w:rPr>
                <w:rStyle w:val="Hyperlink"/>
                <w:noProof/>
              </w:rPr>
              <w:t>A.</w:t>
            </w:r>
            <w:r w:rsidR="006D7AF2">
              <w:rPr>
                <w:rStyle w:val="Hyperlink"/>
                <w:noProof/>
              </w:rPr>
              <w:t xml:space="preserve">  </w:t>
            </w:r>
            <w:r w:rsidR="006D7AF2" w:rsidRPr="00EE6764">
              <w:rPr>
                <w:rStyle w:val="Hyperlink"/>
                <w:noProof/>
              </w:rPr>
              <w:t>Musyawarah Masyarakat Desa (MMD)</w:t>
            </w:r>
            <w:r w:rsidR="006D7AF2">
              <w:rPr>
                <w:noProof/>
                <w:webHidden/>
              </w:rPr>
              <w:tab/>
            </w:r>
            <w:r w:rsidR="006D7AF2">
              <w:rPr>
                <w:noProof/>
                <w:webHidden/>
              </w:rPr>
              <w:fldChar w:fldCharType="begin"/>
            </w:r>
            <w:r w:rsidR="006D7AF2">
              <w:rPr>
                <w:noProof/>
                <w:webHidden/>
              </w:rPr>
              <w:instrText xml:space="preserve"> PAGEREF _Toc124106404 \h </w:instrText>
            </w:r>
            <w:r w:rsidR="006D7AF2">
              <w:rPr>
                <w:noProof/>
                <w:webHidden/>
              </w:rPr>
            </w:r>
            <w:r w:rsidR="006D7AF2">
              <w:rPr>
                <w:noProof/>
                <w:webHidden/>
              </w:rPr>
              <w:fldChar w:fldCharType="separate"/>
            </w:r>
            <w:r w:rsidR="00896CA1">
              <w:rPr>
                <w:noProof/>
                <w:webHidden/>
              </w:rPr>
              <w:t>19</w:t>
            </w:r>
            <w:r w:rsidR="006D7AF2">
              <w:rPr>
                <w:noProof/>
                <w:webHidden/>
              </w:rPr>
              <w:fldChar w:fldCharType="end"/>
            </w:r>
          </w:hyperlink>
        </w:p>
        <w:p w14:paraId="364974F7" w14:textId="12C2A87D" w:rsidR="006D7AF2" w:rsidRDefault="00BB288C">
          <w:pPr>
            <w:pStyle w:val="TOC2"/>
            <w:tabs>
              <w:tab w:val="left" w:pos="880"/>
              <w:tab w:val="right" w:leader="dot" w:pos="9016"/>
            </w:tabs>
            <w:rPr>
              <w:rFonts w:asciiTheme="minorHAnsi" w:eastAsiaTheme="minorEastAsia" w:hAnsiTheme="minorHAnsi" w:cstheme="minorBidi"/>
              <w:noProof/>
              <w:sz w:val="22"/>
              <w:szCs w:val="22"/>
              <w:lang w:val="id-ID"/>
            </w:rPr>
          </w:pPr>
          <w:hyperlink w:anchor="_Toc124106405" w:history="1">
            <w:r w:rsidR="006D7AF2" w:rsidRPr="00EE6764">
              <w:rPr>
                <w:rStyle w:val="Hyperlink"/>
                <w:noProof/>
              </w:rPr>
              <w:t>B.</w:t>
            </w:r>
            <w:r w:rsidR="006D7AF2">
              <w:rPr>
                <w:rFonts w:asciiTheme="minorHAnsi" w:eastAsiaTheme="minorEastAsia" w:hAnsiTheme="minorHAnsi" w:cstheme="minorBidi"/>
                <w:noProof/>
                <w:sz w:val="22"/>
                <w:szCs w:val="22"/>
              </w:rPr>
              <w:t xml:space="preserve">  </w:t>
            </w:r>
            <w:r w:rsidR="006D7AF2" w:rsidRPr="00EE6764">
              <w:rPr>
                <w:rStyle w:val="Hyperlink"/>
                <w:noProof/>
              </w:rPr>
              <w:t>Edukasi Gizi dan Kesehatan</w:t>
            </w:r>
            <w:r w:rsidR="006D7AF2">
              <w:rPr>
                <w:noProof/>
                <w:webHidden/>
              </w:rPr>
              <w:tab/>
            </w:r>
            <w:r w:rsidR="006D7AF2">
              <w:rPr>
                <w:noProof/>
                <w:webHidden/>
              </w:rPr>
              <w:fldChar w:fldCharType="begin"/>
            </w:r>
            <w:r w:rsidR="006D7AF2">
              <w:rPr>
                <w:noProof/>
                <w:webHidden/>
              </w:rPr>
              <w:instrText xml:space="preserve"> PAGEREF _Toc124106405 \h </w:instrText>
            </w:r>
            <w:r w:rsidR="006D7AF2">
              <w:rPr>
                <w:noProof/>
                <w:webHidden/>
              </w:rPr>
            </w:r>
            <w:r w:rsidR="006D7AF2">
              <w:rPr>
                <w:noProof/>
                <w:webHidden/>
              </w:rPr>
              <w:fldChar w:fldCharType="separate"/>
            </w:r>
            <w:r w:rsidR="00896CA1">
              <w:rPr>
                <w:noProof/>
                <w:webHidden/>
              </w:rPr>
              <w:t>22</w:t>
            </w:r>
            <w:r w:rsidR="006D7AF2">
              <w:rPr>
                <w:noProof/>
                <w:webHidden/>
              </w:rPr>
              <w:fldChar w:fldCharType="end"/>
            </w:r>
          </w:hyperlink>
        </w:p>
        <w:p w14:paraId="3B18E805" w14:textId="09963569" w:rsidR="006D7AF2" w:rsidRDefault="00BB288C">
          <w:pPr>
            <w:pStyle w:val="TOC2"/>
            <w:tabs>
              <w:tab w:val="right" w:leader="dot" w:pos="9016"/>
            </w:tabs>
            <w:rPr>
              <w:rFonts w:asciiTheme="minorHAnsi" w:eastAsiaTheme="minorEastAsia" w:hAnsiTheme="minorHAnsi" w:cstheme="minorBidi"/>
              <w:noProof/>
              <w:sz w:val="22"/>
              <w:szCs w:val="22"/>
              <w:lang w:val="id-ID"/>
            </w:rPr>
          </w:pPr>
          <w:hyperlink w:anchor="_Toc124106406" w:history="1">
            <w:r w:rsidR="006D7AF2" w:rsidRPr="00EE6764">
              <w:rPr>
                <w:rStyle w:val="Hyperlink"/>
                <w:noProof/>
              </w:rPr>
              <w:t>C.</w:t>
            </w:r>
            <w:r w:rsidR="006D7AF2">
              <w:rPr>
                <w:rStyle w:val="Hyperlink"/>
                <w:noProof/>
              </w:rPr>
              <w:t xml:space="preserve">  </w:t>
            </w:r>
            <w:r w:rsidR="006D7AF2" w:rsidRPr="00EE6764">
              <w:rPr>
                <w:rStyle w:val="Hyperlink"/>
                <w:noProof/>
              </w:rPr>
              <w:t>Teknologi Tepat Guna (TTG) Bidang Gizi</w:t>
            </w:r>
            <w:r w:rsidR="006D7AF2">
              <w:rPr>
                <w:noProof/>
                <w:webHidden/>
              </w:rPr>
              <w:tab/>
            </w:r>
            <w:r w:rsidR="006D7AF2">
              <w:rPr>
                <w:noProof/>
                <w:webHidden/>
              </w:rPr>
              <w:fldChar w:fldCharType="begin"/>
            </w:r>
            <w:r w:rsidR="006D7AF2">
              <w:rPr>
                <w:noProof/>
                <w:webHidden/>
              </w:rPr>
              <w:instrText xml:space="preserve"> PAGEREF _Toc124106406 \h </w:instrText>
            </w:r>
            <w:r w:rsidR="006D7AF2">
              <w:rPr>
                <w:noProof/>
                <w:webHidden/>
              </w:rPr>
            </w:r>
            <w:r w:rsidR="006D7AF2">
              <w:rPr>
                <w:noProof/>
                <w:webHidden/>
              </w:rPr>
              <w:fldChar w:fldCharType="separate"/>
            </w:r>
            <w:r w:rsidR="00896CA1">
              <w:rPr>
                <w:noProof/>
                <w:webHidden/>
              </w:rPr>
              <w:t>58</w:t>
            </w:r>
            <w:r w:rsidR="006D7AF2">
              <w:rPr>
                <w:noProof/>
                <w:webHidden/>
              </w:rPr>
              <w:fldChar w:fldCharType="end"/>
            </w:r>
          </w:hyperlink>
        </w:p>
        <w:p w14:paraId="4589DBD0" w14:textId="7A629754" w:rsidR="006D7AF2" w:rsidRDefault="00BB288C">
          <w:pPr>
            <w:pStyle w:val="TOC2"/>
            <w:tabs>
              <w:tab w:val="left" w:pos="880"/>
              <w:tab w:val="right" w:leader="dot" w:pos="9016"/>
            </w:tabs>
            <w:rPr>
              <w:rFonts w:asciiTheme="minorHAnsi" w:eastAsiaTheme="minorEastAsia" w:hAnsiTheme="minorHAnsi" w:cstheme="minorBidi"/>
              <w:noProof/>
              <w:sz w:val="22"/>
              <w:szCs w:val="22"/>
              <w:lang w:val="id-ID"/>
            </w:rPr>
          </w:pPr>
          <w:hyperlink w:anchor="_Toc124106407" w:history="1">
            <w:r w:rsidR="006D7AF2" w:rsidRPr="00EE6764">
              <w:rPr>
                <w:rStyle w:val="Hyperlink"/>
                <w:noProof/>
              </w:rPr>
              <w:t>D.</w:t>
            </w:r>
            <w:r w:rsidR="006D7AF2">
              <w:rPr>
                <w:rFonts w:asciiTheme="minorHAnsi" w:eastAsiaTheme="minorEastAsia" w:hAnsiTheme="minorHAnsi" w:cstheme="minorBidi"/>
                <w:noProof/>
                <w:sz w:val="22"/>
                <w:szCs w:val="22"/>
              </w:rPr>
              <w:t xml:space="preserve">  </w:t>
            </w:r>
            <w:r w:rsidR="006D7AF2" w:rsidRPr="00EE6764">
              <w:rPr>
                <w:rStyle w:val="Hyperlink"/>
                <w:noProof/>
              </w:rPr>
              <w:t>Pelatihan Kader</w:t>
            </w:r>
            <w:r w:rsidR="006D7AF2">
              <w:rPr>
                <w:noProof/>
                <w:webHidden/>
              </w:rPr>
              <w:tab/>
            </w:r>
            <w:r w:rsidR="006D7AF2">
              <w:rPr>
                <w:noProof/>
                <w:webHidden/>
              </w:rPr>
              <w:fldChar w:fldCharType="begin"/>
            </w:r>
            <w:r w:rsidR="006D7AF2">
              <w:rPr>
                <w:noProof/>
                <w:webHidden/>
              </w:rPr>
              <w:instrText xml:space="preserve"> PAGEREF _Toc124106407 \h </w:instrText>
            </w:r>
            <w:r w:rsidR="006D7AF2">
              <w:rPr>
                <w:noProof/>
                <w:webHidden/>
              </w:rPr>
            </w:r>
            <w:r w:rsidR="006D7AF2">
              <w:rPr>
                <w:noProof/>
                <w:webHidden/>
              </w:rPr>
              <w:fldChar w:fldCharType="separate"/>
            </w:r>
            <w:r w:rsidR="00896CA1">
              <w:rPr>
                <w:noProof/>
                <w:webHidden/>
              </w:rPr>
              <w:t>62</w:t>
            </w:r>
            <w:r w:rsidR="006D7AF2">
              <w:rPr>
                <w:noProof/>
                <w:webHidden/>
              </w:rPr>
              <w:fldChar w:fldCharType="end"/>
            </w:r>
          </w:hyperlink>
        </w:p>
        <w:p w14:paraId="54C285CA" w14:textId="4AB28909" w:rsidR="006D7AF2" w:rsidRDefault="00BB288C">
          <w:pPr>
            <w:pStyle w:val="TOC2"/>
            <w:tabs>
              <w:tab w:val="left" w:pos="880"/>
              <w:tab w:val="right" w:leader="dot" w:pos="9016"/>
            </w:tabs>
            <w:rPr>
              <w:rFonts w:asciiTheme="minorHAnsi" w:eastAsiaTheme="minorEastAsia" w:hAnsiTheme="minorHAnsi" w:cstheme="minorBidi"/>
              <w:noProof/>
              <w:sz w:val="22"/>
              <w:szCs w:val="22"/>
              <w:lang w:val="id-ID"/>
            </w:rPr>
          </w:pPr>
          <w:hyperlink w:anchor="_Toc124106408" w:history="1">
            <w:r w:rsidR="006D7AF2" w:rsidRPr="00EE6764">
              <w:rPr>
                <w:rStyle w:val="Hyperlink"/>
                <w:noProof/>
              </w:rPr>
              <w:t>E.</w:t>
            </w:r>
            <w:r w:rsidR="006D7AF2">
              <w:rPr>
                <w:rFonts w:asciiTheme="minorHAnsi" w:eastAsiaTheme="minorEastAsia" w:hAnsiTheme="minorHAnsi" w:cstheme="minorBidi"/>
                <w:noProof/>
                <w:sz w:val="22"/>
                <w:szCs w:val="22"/>
              </w:rPr>
              <w:t xml:space="preserve">  </w:t>
            </w:r>
            <w:r w:rsidR="006D7AF2" w:rsidRPr="00EE6764">
              <w:rPr>
                <w:rStyle w:val="Hyperlink"/>
                <w:noProof/>
              </w:rPr>
              <w:t>Pendampingan Posyandu</w:t>
            </w:r>
            <w:r w:rsidR="006D7AF2">
              <w:rPr>
                <w:noProof/>
                <w:webHidden/>
              </w:rPr>
              <w:tab/>
            </w:r>
            <w:r w:rsidR="006D7AF2">
              <w:rPr>
                <w:noProof/>
                <w:webHidden/>
              </w:rPr>
              <w:fldChar w:fldCharType="begin"/>
            </w:r>
            <w:r w:rsidR="006D7AF2">
              <w:rPr>
                <w:noProof/>
                <w:webHidden/>
              </w:rPr>
              <w:instrText xml:space="preserve"> PAGEREF _Toc124106408 \h </w:instrText>
            </w:r>
            <w:r w:rsidR="006D7AF2">
              <w:rPr>
                <w:noProof/>
                <w:webHidden/>
              </w:rPr>
            </w:r>
            <w:r w:rsidR="006D7AF2">
              <w:rPr>
                <w:noProof/>
                <w:webHidden/>
              </w:rPr>
              <w:fldChar w:fldCharType="separate"/>
            </w:r>
            <w:r w:rsidR="00896CA1">
              <w:rPr>
                <w:noProof/>
                <w:webHidden/>
              </w:rPr>
              <w:t>66</w:t>
            </w:r>
            <w:r w:rsidR="006D7AF2">
              <w:rPr>
                <w:noProof/>
                <w:webHidden/>
              </w:rPr>
              <w:fldChar w:fldCharType="end"/>
            </w:r>
          </w:hyperlink>
        </w:p>
        <w:p w14:paraId="45937E4F" w14:textId="43588380" w:rsidR="006D7AF2" w:rsidRDefault="00BB288C">
          <w:pPr>
            <w:pStyle w:val="TOC2"/>
            <w:tabs>
              <w:tab w:val="left" w:pos="660"/>
              <w:tab w:val="right" w:leader="dot" w:pos="9016"/>
            </w:tabs>
            <w:rPr>
              <w:rFonts w:asciiTheme="minorHAnsi" w:eastAsiaTheme="minorEastAsia" w:hAnsiTheme="minorHAnsi" w:cstheme="minorBidi"/>
              <w:noProof/>
              <w:sz w:val="22"/>
              <w:szCs w:val="22"/>
              <w:lang w:val="id-ID"/>
            </w:rPr>
          </w:pPr>
          <w:hyperlink w:anchor="_Toc124106409" w:history="1">
            <w:r w:rsidR="006D7AF2" w:rsidRPr="00EE6764">
              <w:rPr>
                <w:rStyle w:val="Hyperlink"/>
                <w:noProof/>
              </w:rPr>
              <w:t>F.</w:t>
            </w:r>
            <w:r w:rsidR="006D7AF2">
              <w:rPr>
                <w:rFonts w:asciiTheme="minorHAnsi" w:eastAsiaTheme="minorEastAsia" w:hAnsiTheme="minorHAnsi" w:cstheme="minorBidi"/>
                <w:noProof/>
                <w:sz w:val="22"/>
                <w:szCs w:val="22"/>
              </w:rPr>
              <w:t xml:space="preserve">  </w:t>
            </w:r>
            <w:r w:rsidR="006D7AF2" w:rsidRPr="00EE6764">
              <w:rPr>
                <w:rStyle w:val="Hyperlink"/>
                <w:noProof/>
              </w:rPr>
              <w:t>Keluarga Binaan</w:t>
            </w:r>
            <w:r w:rsidR="006D7AF2">
              <w:rPr>
                <w:noProof/>
                <w:webHidden/>
              </w:rPr>
              <w:tab/>
            </w:r>
            <w:r w:rsidR="006D7AF2">
              <w:rPr>
                <w:noProof/>
                <w:webHidden/>
              </w:rPr>
              <w:fldChar w:fldCharType="begin"/>
            </w:r>
            <w:r w:rsidR="006D7AF2">
              <w:rPr>
                <w:noProof/>
                <w:webHidden/>
              </w:rPr>
              <w:instrText xml:space="preserve"> PAGEREF _Toc124106409 \h </w:instrText>
            </w:r>
            <w:r w:rsidR="006D7AF2">
              <w:rPr>
                <w:noProof/>
                <w:webHidden/>
              </w:rPr>
            </w:r>
            <w:r w:rsidR="006D7AF2">
              <w:rPr>
                <w:noProof/>
                <w:webHidden/>
              </w:rPr>
              <w:fldChar w:fldCharType="separate"/>
            </w:r>
            <w:r w:rsidR="00896CA1">
              <w:rPr>
                <w:noProof/>
                <w:webHidden/>
              </w:rPr>
              <w:t>70</w:t>
            </w:r>
            <w:r w:rsidR="006D7AF2">
              <w:rPr>
                <w:noProof/>
                <w:webHidden/>
              </w:rPr>
              <w:fldChar w:fldCharType="end"/>
            </w:r>
          </w:hyperlink>
        </w:p>
        <w:p w14:paraId="46617411" w14:textId="07E46B16" w:rsidR="006D7AF2" w:rsidRDefault="00BB288C">
          <w:pPr>
            <w:pStyle w:val="TOC2"/>
            <w:tabs>
              <w:tab w:val="left" w:pos="880"/>
              <w:tab w:val="right" w:leader="dot" w:pos="9016"/>
            </w:tabs>
            <w:rPr>
              <w:rFonts w:asciiTheme="minorHAnsi" w:eastAsiaTheme="minorEastAsia" w:hAnsiTheme="minorHAnsi" w:cstheme="minorBidi"/>
              <w:noProof/>
              <w:sz w:val="22"/>
              <w:szCs w:val="22"/>
              <w:lang w:val="id-ID"/>
            </w:rPr>
          </w:pPr>
          <w:hyperlink w:anchor="_Toc124106410" w:history="1">
            <w:r w:rsidR="006D7AF2" w:rsidRPr="00EE6764">
              <w:rPr>
                <w:rStyle w:val="Hyperlink"/>
                <w:noProof/>
              </w:rPr>
              <w:t>G.</w:t>
            </w:r>
            <w:r w:rsidR="006D7AF2">
              <w:rPr>
                <w:rFonts w:asciiTheme="minorHAnsi" w:eastAsiaTheme="minorEastAsia" w:hAnsiTheme="minorHAnsi" w:cstheme="minorBidi"/>
                <w:noProof/>
                <w:sz w:val="22"/>
                <w:szCs w:val="22"/>
              </w:rPr>
              <w:t xml:space="preserve">  </w:t>
            </w:r>
            <w:r w:rsidR="006D7AF2" w:rsidRPr="00EE6764">
              <w:rPr>
                <w:rStyle w:val="Hyperlink"/>
                <w:noProof/>
              </w:rPr>
              <w:t>Pameran Gizi dan Kesehatan</w:t>
            </w:r>
            <w:r w:rsidR="006D7AF2">
              <w:rPr>
                <w:noProof/>
                <w:webHidden/>
              </w:rPr>
              <w:tab/>
            </w:r>
            <w:r w:rsidR="006D7AF2">
              <w:rPr>
                <w:noProof/>
                <w:webHidden/>
              </w:rPr>
              <w:fldChar w:fldCharType="begin"/>
            </w:r>
            <w:r w:rsidR="006D7AF2">
              <w:rPr>
                <w:noProof/>
                <w:webHidden/>
              </w:rPr>
              <w:instrText xml:space="preserve"> PAGEREF _Toc124106410 \h </w:instrText>
            </w:r>
            <w:r w:rsidR="006D7AF2">
              <w:rPr>
                <w:noProof/>
                <w:webHidden/>
              </w:rPr>
            </w:r>
            <w:r w:rsidR="006D7AF2">
              <w:rPr>
                <w:noProof/>
                <w:webHidden/>
              </w:rPr>
              <w:fldChar w:fldCharType="separate"/>
            </w:r>
            <w:r w:rsidR="00896CA1">
              <w:rPr>
                <w:noProof/>
                <w:webHidden/>
              </w:rPr>
              <w:t>75</w:t>
            </w:r>
            <w:r w:rsidR="006D7AF2">
              <w:rPr>
                <w:noProof/>
                <w:webHidden/>
              </w:rPr>
              <w:fldChar w:fldCharType="end"/>
            </w:r>
          </w:hyperlink>
        </w:p>
        <w:p w14:paraId="23AE8213" w14:textId="02C19F52" w:rsidR="006D7AF2" w:rsidRDefault="00BB288C">
          <w:pPr>
            <w:pStyle w:val="TOC2"/>
            <w:tabs>
              <w:tab w:val="left" w:pos="880"/>
              <w:tab w:val="right" w:leader="dot" w:pos="9016"/>
            </w:tabs>
            <w:rPr>
              <w:rFonts w:asciiTheme="minorHAnsi" w:eastAsiaTheme="minorEastAsia" w:hAnsiTheme="minorHAnsi" w:cstheme="minorBidi"/>
              <w:noProof/>
              <w:sz w:val="22"/>
              <w:szCs w:val="22"/>
              <w:lang w:val="id-ID"/>
            </w:rPr>
          </w:pPr>
          <w:hyperlink w:anchor="_Toc124106411" w:history="1">
            <w:r w:rsidR="006D7AF2" w:rsidRPr="00EE6764">
              <w:rPr>
                <w:rStyle w:val="Hyperlink"/>
                <w:noProof/>
              </w:rPr>
              <w:t>H.</w:t>
            </w:r>
            <w:r w:rsidR="006D7AF2">
              <w:rPr>
                <w:rFonts w:asciiTheme="minorHAnsi" w:eastAsiaTheme="minorEastAsia" w:hAnsiTheme="minorHAnsi" w:cstheme="minorBidi"/>
                <w:noProof/>
                <w:sz w:val="22"/>
                <w:szCs w:val="22"/>
              </w:rPr>
              <w:t xml:space="preserve">  </w:t>
            </w:r>
            <w:r w:rsidR="006D7AF2" w:rsidRPr="00EE6764">
              <w:rPr>
                <w:rStyle w:val="Hyperlink"/>
                <w:noProof/>
              </w:rPr>
              <w:t>Lomba Puzzle Gizi Seimbang Tingkat Desa</w:t>
            </w:r>
            <w:r w:rsidR="006D7AF2">
              <w:rPr>
                <w:noProof/>
                <w:webHidden/>
              </w:rPr>
              <w:tab/>
            </w:r>
            <w:r w:rsidR="006D7AF2">
              <w:rPr>
                <w:noProof/>
                <w:webHidden/>
              </w:rPr>
              <w:fldChar w:fldCharType="begin"/>
            </w:r>
            <w:r w:rsidR="006D7AF2">
              <w:rPr>
                <w:noProof/>
                <w:webHidden/>
              </w:rPr>
              <w:instrText xml:space="preserve"> PAGEREF _Toc124106411 \h </w:instrText>
            </w:r>
            <w:r w:rsidR="006D7AF2">
              <w:rPr>
                <w:noProof/>
                <w:webHidden/>
              </w:rPr>
            </w:r>
            <w:r w:rsidR="006D7AF2">
              <w:rPr>
                <w:noProof/>
                <w:webHidden/>
              </w:rPr>
              <w:fldChar w:fldCharType="separate"/>
            </w:r>
            <w:r w:rsidR="00896CA1">
              <w:rPr>
                <w:noProof/>
                <w:webHidden/>
              </w:rPr>
              <w:t>78</w:t>
            </w:r>
            <w:r w:rsidR="006D7AF2">
              <w:rPr>
                <w:noProof/>
                <w:webHidden/>
              </w:rPr>
              <w:fldChar w:fldCharType="end"/>
            </w:r>
          </w:hyperlink>
        </w:p>
        <w:p w14:paraId="78C0DAD5" w14:textId="72BC1E2A" w:rsidR="006D7AF2" w:rsidRDefault="00BB288C">
          <w:pPr>
            <w:pStyle w:val="TOC2"/>
            <w:tabs>
              <w:tab w:val="left" w:pos="660"/>
              <w:tab w:val="right" w:leader="dot" w:pos="9016"/>
            </w:tabs>
            <w:rPr>
              <w:rFonts w:asciiTheme="minorHAnsi" w:eastAsiaTheme="minorEastAsia" w:hAnsiTheme="minorHAnsi" w:cstheme="minorBidi"/>
              <w:noProof/>
              <w:sz w:val="22"/>
              <w:szCs w:val="22"/>
              <w:lang w:val="id-ID"/>
            </w:rPr>
          </w:pPr>
          <w:hyperlink w:anchor="_Toc124106412" w:history="1">
            <w:r w:rsidR="006D7AF2" w:rsidRPr="00EE6764">
              <w:rPr>
                <w:rStyle w:val="Hyperlink"/>
                <w:noProof/>
              </w:rPr>
              <w:t>I.</w:t>
            </w:r>
            <w:r w:rsidR="006D7AF2">
              <w:rPr>
                <w:rFonts w:asciiTheme="minorHAnsi" w:eastAsiaTheme="minorEastAsia" w:hAnsiTheme="minorHAnsi" w:cstheme="minorBidi"/>
                <w:noProof/>
                <w:sz w:val="22"/>
                <w:szCs w:val="22"/>
              </w:rPr>
              <w:t xml:space="preserve">  </w:t>
            </w:r>
            <w:r w:rsidR="006D7AF2" w:rsidRPr="00EE6764">
              <w:rPr>
                <w:rStyle w:val="Hyperlink"/>
                <w:noProof/>
              </w:rPr>
              <w:t>Lomba Kreasi Tingkat Desa</w:t>
            </w:r>
            <w:r w:rsidR="006D7AF2">
              <w:rPr>
                <w:noProof/>
                <w:webHidden/>
              </w:rPr>
              <w:tab/>
            </w:r>
            <w:r w:rsidR="006D7AF2">
              <w:rPr>
                <w:noProof/>
                <w:webHidden/>
              </w:rPr>
              <w:fldChar w:fldCharType="begin"/>
            </w:r>
            <w:r w:rsidR="006D7AF2">
              <w:rPr>
                <w:noProof/>
                <w:webHidden/>
              </w:rPr>
              <w:instrText xml:space="preserve"> PAGEREF _Toc124106412 \h </w:instrText>
            </w:r>
            <w:r w:rsidR="006D7AF2">
              <w:rPr>
                <w:noProof/>
                <w:webHidden/>
              </w:rPr>
            </w:r>
            <w:r w:rsidR="006D7AF2">
              <w:rPr>
                <w:noProof/>
                <w:webHidden/>
              </w:rPr>
              <w:fldChar w:fldCharType="separate"/>
            </w:r>
            <w:r w:rsidR="00896CA1">
              <w:rPr>
                <w:noProof/>
                <w:webHidden/>
              </w:rPr>
              <w:t>82</w:t>
            </w:r>
            <w:r w:rsidR="006D7AF2">
              <w:rPr>
                <w:noProof/>
                <w:webHidden/>
              </w:rPr>
              <w:fldChar w:fldCharType="end"/>
            </w:r>
          </w:hyperlink>
        </w:p>
        <w:p w14:paraId="1998059B" w14:textId="0182AAB3" w:rsidR="006D7AF2" w:rsidRDefault="00BB288C">
          <w:pPr>
            <w:pStyle w:val="TOC2"/>
            <w:tabs>
              <w:tab w:val="left" w:pos="660"/>
              <w:tab w:val="right" w:leader="dot" w:pos="9016"/>
            </w:tabs>
            <w:rPr>
              <w:rFonts w:asciiTheme="minorHAnsi" w:eastAsiaTheme="minorEastAsia" w:hAnsiTheme="minorHAnsi" w:cstheme="minorBidi"/>
              <w:noProof/>
              <w:sz w:val="22"/>
              <w:szCs w:val="22"/>
              <w:lang w:val="id-ID"/>
            </w:rPr>
          </w:pPr>
          <w:hyperlink w:anchor="_Toc124106413" w:history="1">
            <w:r w:rsidR="006D7AF2" w:rsidRPr="00EE6764">
              <w:rPr>
                <w:rStyle w:val="Hyperlink"/>
                <w:noProof/>
              </w:rPr>
              <w:t>J.</w:t>
            </w:r>
            <w:r w:rsidR="006D7AF2">
              <w:rPr>
                <w:rFonts w:asciiTheme="minorHAnsi" w:eastAsiaTheme="minorEastAsia" w:hAnsiTheme="minorHAnsi" w:cstheme="minorBidi"/>
                <w:noProof/>
                <w:sz w:val="22"/>
                <w:szCs w:val="22"/>
              </w:rPr>
              <w:t xml:space="preserve">  </w:t>
            </w:r>
            <w:r w:rsidR="006D7AF2" w:rsidRPr="00EE6764">
              <w:rPr>
                <w:rStyle w:val="Hyperlink"/>
                <w:noProof/>
              </w:rPr>
              <w:t>Lomba Mewarnai Tingkat Desa</w:t>
            </w:r>
            <w:r w:rsidR="006D7AF2">
              <w:rPr>
                <w:noProof/>
                <w:webHidden/>
              </w:rPr>
              <w:tab/>
            </w:r>
            <w:r w:rsidR="006D7AF2">
              <w:rPr>
                <w:noProof/>
                <w:webHidden/>
              </w:rPr>
              <w:fldChar w:fldCharType="begin"/>
            </w:r>
            <w:r w:rsidR="006D7AF2">
              <w:rPr>
                <w:noProof/>
                <w:webHidden/>
              </w:rPr>
              <w:instrText xml:space="preserve"> PAGEREF _Toc124106413 \h </w:instrText>
            </w:r>
            <w:r w:rsidR="006D7AF2">
              <w:rPr>
                <w:noProof/>
                <w:webHidden/>
              </w:rPr>
            </w:r>
            <w:r w:rsidR="006D7AF2">
              <w:rPr>
                <w:noProof/>
                <w:webHidden/>
              </w:rPr>
              <w:fldChar w:fldCharType="separate"/>
            </w:r>
            <w:r w:rsidR="00896CA1">
              <w:rPr>
                <w:noProof/>
                <w:webHidden/>
              </w:rPr>
              <w:t>86</w:t>
            </w:r>
            <w:r w:rsidR="006D7AF2">
              <w:rPr>
                <w:noProof/>
                <w:webHidden/>
              </w:rPr>
              <w:fldChar w:fldCharType="end"/>
            </w:r>
          </w:hyperlink>
        </w:p>
        <w:p w14:paraId="781BD842" w14:textId="6191BDB2" w:rsidR="006D7AF2" w:rsidRDefault="00BB288C">
          <w:pPr>
            <w:pStyle w:val="TOC2"/>
            <w:tabs>
              <w:tab w:val="left" w:pos="880"/>
              <w:tab w:val="right" w:leader="dot" w:pos="9016"/>
            </w:tabs>
            <w:rPr>
              <w:rFonts w:asciiTheme="minorHAnsi" w:eastAsiaTheme="minorEastAsia" w:hAnsiTheme="minorHAnsi" w:cstheme="minorBidi"/>
              <w:noProof/>
              <w:sz w:val="22"/>
              <w:szCs w:val="22"/>
              <w:lang w:val="id-ID"/>
            </w:rPr>
          </w:pPr>
          <w:hyperlink w:anchor="_Toc124106414" w:history="1">
            <w:r w:rsidR="006D7AF2" w:rsidRPr="00EE6764">
              <w:rPr>
                <w:rStyle w:val="Hyperlink"/>
                <w:noProof/>
              </w:rPr>
              <w:t>K.</w:t>
            </w:r>
            <w:r w:rsidR="006D7AF2">
              <w:rPr>
                <w:rFonts w:asciiTheme="minorHAnsi" w:eastAsiaTheme="minorEastAsia" w:hAnsiTheme="minorHAnsi" w:cstheme="minorBidi"/>
                <w:noProof/>
                <w:sz w:val="22"/>
                <w:szCs w:val="22"/>
              </w:rPr>
              <w:t xml:space="preserve">  </w:t>
            </w:r>
            <w:r w:rsidR="006D7AF2" w:rsidRPr="00EE6764">
              <w:rPr>
                <w:rStyle w:val="Hyperlink"/>
                <w:noProof/>
              </w:rPr>
              <w:t>Lomba Cerdas Cermat Kader Tingkat Desa</w:t>
            </w:r>
            <w:r w:rsidR="006D7AF2">
              <w:rPr>
                <w:noProof/>
                <w:webHidden/>
              </w:rPr>
              <w:tab/>
            </w:r>
            <w:r w:rsidR="006D7AF2">
              <w:rPr>
                <w:noProof/>
                <w:webHidden/>
              </w:rPr>
              <w:fldChar w:fldCharType="begin"/>
            </w:r>
            <w:r w:rsidR="006D7AF2">
              <w:rPr>
                <w:noProof/>
                <w:webHidden/>
              </w:rPr>
              <w:instrText xml:space="preserve"> PAGEREF _Toc124106414 \h </w:instrText>
            </w:r>
            <w:r w:rsidR="006D7AF2">
              <w:rPr>
                <w:noProof/>
                <w:webHidden/>
              </w:rPr>
            </w:r>
            <w:r w:rsidR="006D7AF2">
              <w:rPr>
                <w:noProof/>
                <w:webHidden/>
              </w:rPr>
              <w:fldChar w:fldCharType="separate"/>
            </w:r>
            <w:r w:rsidR="00896CA1">
              <w:rPr>
                <w:noProof/>
                <w:webHidden/>
              </w:rPr>
              <w:t>89</w:t>
            </w:r>
            <w:r w:rsidR="006D7AF2">
              <w:rPr>
                <w:noProof/>
                <w:webHidden/>
              </w:rPr>
              <w:fldChar w:fldCharType="end"/>
            </w:r>
          </w:hyperlink>
        </w:p>
        <w:p w14:paraId="5F444AB8" w14:textId="67F5DDBA" w:rsidR="006D7AF2" w:rsidRDefault="00BB288C">
          <w:pPr>
            <w:pStyle w:val="TOC1"/>
            <w:tabs>
              <w:tab w:val="right" w:leader="dot" w:pos="9016"/>
            </w:tabs>
            <w:rPr>
              <w:rFonts w:asciiTheme="minorHAnsi" w:eastAsiaTheme="minorEastAsia" w:hAnsiTheme="minorHAnsi" w:cstheme="minorBidi"/>
              <w:noProof/>
              <w:sz w:val="22"/>
              <w:szCs w:val="22"/>
              <w:lang w:val="id-ID"/>
            </w:rPr>
          </w:pPr>
          <w:hyperlink w:anchor="_Toc124106415" w:history="1">
            <w:r w:rsidR="006D7AF2" w:rsidRPr="00EE6764">
              <w:rPr>
                <w:rStyle w:val="Hyperlink"/>
                <w:noProof/>
              </w:rPr>
              <w:t>BAB V</w:t>
            </w:r>
            <w:r w:rsidR="00BF7669">
              <w:rPr>
                <w:rStyle w:val="Hyperlink"/>
                <w:noProof/>
              </w:rPr>
              <w:t xml:space="preserve"> PEMBAHASAN</w:t>
            </w:r>
            <w:r w:rsidR="006D7AF2">
              <w:rPr>
                <w:noProof/>
                <w:webHidden/>
              </w:rPr>
              <w:tab/>
            </w:r>
            <w:r w:rsidR="006D7AF2">
              <w:rPr>
                <w:noProof/>
                <w:webHidden/>
              </w:rPr>
              <w:fldChar w:fldCharType="begin"/>
            </w:r>
            <w:r w:rsidR="006D7AF2">
              <w:rPr>
                <w:noProof/>
                <w:webHidden/>
              </w:rPr>
              <w:instrText xml:space="preserve"> PAGEREF _Toc124106415 \h </w:instrText>
            </w:r>
            <w:r w:rsidR="006D7AF2">
              <w:rPr>
                <w:noProof/>
                <w:webHidden/>
              </w:rPr>
            </w:r>
            <w:r w:rsidR="006D7AF2">
              <w:rPr>
                <w:noProof/>
                <w:webHidden/>
              </w:rPr>
              <w:fldChar w:fldCharType="separate"/>
            </w:r>
            <w:r w:rsidR="00896CA1">
              <w:rPr>
                <w:noProof/>
                <w:webHidden/>
              </w:rPr>
              <w:t>92</w:t>
            </w:r>
            <w:r w:rsidR="006D7AF2">
              <w:rPr>
                <w:noProof/>
                <w:webHidden/>
              </w:rPr>
              <w:fldChar w:fldCharType="end"/>
            </w:r>
          </w:hyperlink>
        </w:p>
        <w:p w14:paraId="59F360AA" w14:textId="3AC87D12" w:rsidR="006D7AF2" w:rsidRDefault="00BB288C">
          <w:pPr>
            <w:pStyle w:val="TOC2"/>
            <w:tabs>
              <w:tab w:val="left" w:pos="880"/>
              <w:tab w:val="right" w:leader="dot" w:pos="9016"/>
            </w:tabs>
            <w:rPr>
              <w:rFonts w:asciiTheme="minorHAnsi" w:eastAsiaTheme="minorEastAsia" w:hAnsiTheme="minorHAnsi" w:cstheme="minorBidi"/>
              <w:noProof/>
              <w:sz w:val="22"/>
              <w:szCs w:val="22"/>
              <w:lang w:val="id-ID"/>
            </w:rPr>
          </w:pPr>
          <w:hyperlink w:anchor="_Toc124106416" w:history="1">
            <w:r w:rsidR="006D7AF2" w:rsidRPr="00EE6764">
              <w:rPr>
                <w:rStyle w:val="Hyperlink"/>
                <w:noProof/>
              </w:rPr>
              <w:t>A.</w:t>
            </w:r>
            <w:r w:rsidR="00BF7669">
              <w:rPr>
                <w:rStyle w:val="Hyperlink"/>
                <w:noProof/>
              </w:rPr>
              <w:t xml:space="preserve"> </w:t>
            </w:r>
            <w:r w:rsidR="00BF7669">
              <w:rPr>
                <w:rFonts w:asciiTheme="minorHAnsi" w:eastAsiaTheme="minorEastAsia" w:hAnsiTheme="minorHAnsi" w:cstheme="minorBidi"/>
                <w:noProof/>
                <w:sz w:val="22"/>
                <w:szCs w:val="22"/>
              </w:rPr>
              <w:t xml:space="preserve"> </w:t>
            </w:r>
            <w:r w:rsidR="006D7AF2" w:rsidRPr="00EE6764">
              <w:rPr>
                <w:rStyle w:val="Hyperlink"/>
                <w:noProof/>
              </w:rPr>
              <w:t>Musyawarah Masyarakat Desa (MMD)</w:t>
            </w:r>
            <w:r w:rsidR="006D7AF2">
              <w:rPr>
                <w:noProof/>
                <w:webHidden/>
              </w:rPr>
              <w:tab/>
            </w:r>
            <w:r w:rsidR="006D7AF2">
              <w:rPr>
                <w:noProof/>
                <w:webHidden/>
              </w:rPr>
              <w:fldChar w:fldCharType="begin"/>
            </w:r>
            <w:r w:rsidR="006D7AF2">
              <w:rPr>
                <w:noProof/>
                <w:webHidden/>
              </w:rPr>
              <w:instrText xml:space="preserve"> PAGEREF _Toc124106416 \h </w:instrText>
            </w:r>
            <w:r w:rsidR="006D7AF2">
              <w:rPr>
                <w:noProof/>
                <w:webHidden/>
              </w:rPr>
            </w:r>
            <w:r w:rsidR="006D7AF2">
              <w:rPr>
                <w:noProof/>
                <w:webHidden/>
              </w:rPr>
              <w:fldChar w:fldCharType="separate"/>
            </w:r>
            <w:r w:rsidR="00896CA1">
              <w:rPr>
                <w:noProof/>
                <w:webHidden/>
              </w:rPr>
              <w:t>92</w:t>
            </w:r>
            <w:r w:rsidR="006D7AF2">
              <w:rPr>
                <w:noProof/>
                <w:webHidden/>
              </w:rPr>
              <w:fldChar w:fldCharType="end"/>
            </w:r>
          </w:hyperlink>
        </w:p>
        <w:p w14:paraId="68D04235" w14:textId="01CE15CC" w:rsidR="006D7AF2" w:rsidRDefault="00BB288C">
          <w:pPr>
            <w:pStyle w:val="TOC2"/>
            <w:tabs>
              <w:tab w:val="left" w:pos="880"/>
              <w:tab w:val="right" w:leader="dot" w:pos="9016"/>
            </w:tabs>
            <w:rPr>
              <w:rFonts w:asciiTheme="minorHAnsi" w:eastAsiaTheme="minorEastAsia" w:hAnsiTheme="minorHAnsi" w:cstheme="minorBidi"/>
              <w:noProof/>
              <w:sz w:val="22"/>
              <w:szCs w:val="22"/>
              <w:lang w:val="id-ID"/>
            </w:rPr>
          </w:pPr>
          <w:hyperlink w:anchor="_Toc124106417" w:history="1">
            <w:r w:rsidR="006D7AF2" w:rsidRPr="00EE6764">
              <w:rPr>
                <w:rStyle w:val="Hyperlink"/>
                <w:noProof/>
              </w:rPr>
              <w:t>B.</w:t>
            </w:r>
            <w:r w:rsidR="00BF7669">
              <w:rPr>
                <w:rFonts w:asciiTheme="minorHAnsi" w:eastAsiaTheme="minorEastAsia" w:hAnsiTheme="minorHAnsi" w:cstheme="minorBidi"/>
                <w:noProof/>
                <w:sz w:val="22"/>
                <w:szCs w:val="22"/>
              </w:rPr>
              <w:t xml:space="preserve">  </w:t>
            </w:r>
            <w:r w:rsidR="006D7AF2" w:rsidRPr="00EE6764">
              <w:rPr>
                <w:rStyle w:val="Hyperlink"/>
                <w:noProof/>
              </w:rPr>
              <w:t>Edukasi Gizi dan Kesehatan</w:t>
            </w:r>
            <w:r w:rsidR="006D7AF2">
              <w:rPr>
                <w:noProof/>
                <w:webHidden/>
              </w:rPr>
              <w:tab/>
            </w:r>
            <w:r w:rsidR="006D7AF2">
              <w:rPr>
                <w:noProof/>
                <w:webHidden/>
              </w:rPr>
              <w:fldChar w:fldCharType="begin"/>
            </w:r>
            <w:r w:rsidR="006D7AF2">
              <w:rPr>
                <w:noProof/>
                <w:webHidden/>
              </w:rPr>
              <w:instrText xml:space="preserve"> PAGEREF _Toc124106417 \h </w:instrText>
            </w:r>
            <w:r w:rsidR="006D7AF2">
              <w:rPr>
                <w:noProof/>
                <w:webHidden/>
              </w:rPr>
            </w:r>
            <w:r w:rsidR="006D7AF2">
              <w:rPr>
                <w:noProof/>
                <w:webHidden/>
              </w:rPr>
              <w:fldChar w:fldCharType="separate"/>
            </w:r>
            <w:r w:rsidR="00896CA1">
              <w:rPr>
                <w:noProof/>
                <w:webHidden/>
              </w:rPr>
              <w:t>92</w:t>
            </w:r>
            <w:r w:rsidR="006D7AF2">
              <w:rPr>
                <w:noProof/>
                <w:webHidden/>
              </w:rPr>
              <w:fldChar w:fldCharType="end"/>
            </w:r>
          </w:hyperlink>
        </w:p>
        <w:p w14:paraId="1888CD0A" w14:textId="58930473" w:rsidR="006D7AF2" w:rsidRDefault="00BB288C">
          <w:pPr>
            <w:pStyle w:val="TOC2"/>
            <w:tabs>
              <w:tab w:val="left" w:pos="880"/>
              <w:tab w:val="right" w:leader="dot" w:pos="9016"/>
            </w:tabs>
            <w:rPr>
              <w:rFonts w:asciiTheme="minorHAnsi" w:eastAsiaTheme="minorEastAsia" w:hAnsiTheme="minorHAnsi" w:cstheme="minorBidi"/>
              <w:noProof/>
              <w:sz w:val="22"/>
              <w:szCs w:val="22"/>
              <w:lang w:val="id-ID"/>
            </w:rPr>
          </w:pPr>
          <w:hyperlink w:anchor="_Toc124106418" w:history="1">
            <w:r w:rsidR="006D7AF2" w:rsidRPr="00EE6764">
              <w:rPr>
                <w:rStyle w:val="Hyperlink"/>
                <w:noProof/>
              </w:rPr>
              <w:t>C.</w:t>
            </w:r>
            <w:r w:rsidR="00BF7669">
              <w:rPr>
                <w:rFonts w:asciiTheme="minorHAnsi" w:eastAsiaTheme="minorEastAsia" w:hAnsiTheme="minorHAnsi" w:cstheme="minorBidi"/>
                <w:noProof/>
                <w:sz w:val="22"/>
                <w:szCs w:val="22"/>
              </w:rPr>
              <w:t xml:space="preserve">  </w:t>
            </w:r>
            <w:r w:rsidR="006D7AF2" w:rsidRPr="00EE6764">
              <w:rPr>
                <w:rStyle w:val="Hyperlink"/>
                <w:noProof/>
              </w:rPr>
              <w:t>Teknologi Tepat Guna (TTG) Bidang Gizi</w:t>
            </w:r>
            <w:r w:rsidR="006D7AF2">
              <w:rPr>
                <w:noProof/>
                <w:webHidden/>
              </w:rPr>
              <w:tab/>
            </w:r>
            <w:r w:rsidR="006D7AF2">
              <w:rPr>
                <w:noProof/>
                <w:webHidden/>
              </w:rPr>
              <w:fldChar w:fldCharType="begin"/>
            </w:r>
            <w:r w:rsidR="006D7AF2">
              <w:rPr>
                <w:noProof/>
                <w:webHidden/>
              </w:rPr>
              <w:instrText xml:space="preserve"> PAGEREF _Toc124106418 \h </w:instrText>
            </w:r>
            <w:r w:rsidR="006D7AF2">
              <w:rPr>
                <w:noProof/>
                <w:webHidden/>
              </w:rPr>
            </w:r>
            <w:r w:rsidR="006D7AF2">
              <w:rPr>
                <w:noProof/>
                <w:webHidden/>
              </w:rPr>
              <w:fldChar w:fldCharType="separate"/>
            </w:r>
            <w:r w:rsidR="00896CA1">
              <w:rPr>
                <w:noProof/>
                <w:webHidden/>
              </w:rPr>
              <w:t>97</w:t>
            </w:r>
            <w:r w:rsidR="006D7AF2">
              <w:rPr>
                <w:noProof/>
                <w:webHidden/>
              </w:rPr>
              <w:fldChar w:fldCharType="end"/>
            </w:r>
          </w:hyperlink>
        </w:p>
        <w:p w14:paraId="532EADAE" w14:textId="7214F9D3" w:rsidR="006D7AF2" w:rsidRDefault="00BB288C">
          <w:pPr>
            <w:pStyle w:val="TOC2"/>
            <w:tabs>
              <w:tab w:val="right" w:leader="dot" w:pos="9016"/>
            </w:tabs>
            <w:rPr>
              <w:rFonts w:asciiTheme="minorHAnsi" w:eastAsiaTheme="minorEastAsia" w:hAnsiTheme="minorHAnsi" w:cstheme="minorBidi"/>
              <w:noProof/>
              <w:sz w:val="22"/>
              <w:szCs w:val="22"/>
              <w:lang w:val="id-ID"/>
            </w:rPr>
          </w:pPr>
          <w:hyperlink w:anchor="_Toc124106419" w:history="1">
            <w:r w:rsidR="006D7AF2" w:rsidRPr="00EE6764">
              <w:rPr>
                <w:rStyle w:val="Hyperlink"/>
                <w:noProof/>
              </w:rPr>
              <w:t xml:space="preserve">D. </w:t>
            </w:r>
            <w:r w:rsidR="00BF7669">
              <w:rPr>
                <w:rStyle w:val="Hyperlink"/>
                <w:noProof/>
              </w:rPr>
              <w:t xml:space="preserve"> </w:t>
            </w:r>
            <w:r w:rsidR="006D7AF2" w:rsidRPr="00EE6764">
              <w:rPr>
                <w:rStyle w:val="Hyperlink"/>
                <w:noProof/>
              </w:rPr>
              <w:t>Pelatihan Kader</w:t>
            </w:r>
            <w:r w:rsidR="006D7AF2">
              <w:rPr>
                <w:noProof/>
                <w:webHidden/>
              </w:rPr>
              <w:tab/>
            </w:r>
            <w:r w:rsidR="006D7AF2">
              <w:rPr>
                <w:noProof/>
                <w:webHidden/>
              </w:rPr>
              <w:fldChar w:fldCharType="begin"/>
            </w:r>
            <w:r w:rsidR="006D7AF2">
              <w:rPr>
                <w:noProof/>
                <w:webHidden/>
              </w:rPr>
              <w:instrText xml:space="preserve"> PAGEREF _Toc124106419 \h </w:instrText>
            </w:r>
            <w:r w:rsidR="006D7AF2">
              <w:rPr>
                <w:noProof/>
                <w:webHidden/>
              </w:rPr>
            </w:r>
            <w:r w:rsidR="006D7AF2">
              <w:rPr>
                <w:noProof/>
                <w:webHidden/>
              </w:rPr>
              <w:fldChar w:fldCharType="separate"/>
            </w:r>
            <w:r w:rsidR="00896CA1">
              <w:rPr>
                <w:noProof/>
                <w:webHidden/>
              </w:rPr>
              <w:t>98</w:t>
            </w:r>
            <w:r w:rsidR="006D7AF2">
              <w:rPr>
                <w:noProof/>
                <w:webHidden/>
              </w:rPr>
              <w:fldChar w:fldCharType="end"/>
            </w:r>
          </w:hyperlink>
        </w:p>
        <w:p w14:paraId="40C9DD21" w14:textId="41F157BB" w:rsidR="006D7AF2" w:rsidRDefault="00BB288C">
          <w:pPr>
            <w:pStyle w:val="TOC2"/>
            <w:tabs>
              <w:tab w:val="right" w:leader="dot" w:pos="9016"/>
            </w:tabs>
            <w:rPr>
              <w:rFonts w:asciiTheme="minorHAnsi" w:eastAsiaTheme="minorEastAsia" w:hAnsiTheme="minorHAnsi" w:cstheme="minorBidi"/>
              <w:noProof/>
              <w:sz w:val="22"/>
              <w:szCs w:val="22"/>
              <w:lang w:val="id-ID"/>
            </w:rPr>
          </w:pPr>
          <w:hyperlink w:anchor="_Toc124106420" w:history="1">
            <w:r w:rsidR="006D7AF2" w:rsidRPr="00EE6764">
              <w:rPr>
                <w:rStyle w:val="Hyperlink"/>
                <w:noProof/>
              </w:rPr>
              <w:t>E.</w:t>
            </w:r>
            <w:r w:rsidR="00BF7669">
              <w:rPr>
                <w:rStyle w:val="Hyperlink"/>
                <w:noProof/>
              </w:rPr>
              <w:t xml:space="preserve"> </w:t>
            </w:r>
            <w:r w:rsidR="006D7AF2" w:rsidRPr="00EE6764">
              <w:rPr>
                <w:rStyle w:val="Hyperlink"/>
                <w:noProof/>
              </w:rPr>
              <w:t xml:space="preserve"> Pendampingan Posyandu</w:t>
            </w:r>
            <w:r w:rsidR="006D7AF2">
              <w:rPr>
                <w:noProof/>
                <w:webHidden/>
              </w:rPr>
              <w:tab/>
            </w:r>
            <w:r w:rsidR="006D7AF2">
              <w:rPr>
                <w:noProof/>
                <w:webHidden/>
              </w:rPr>
              <w:fldChar w:fldCharType="begin"/>
            </w:r>
            <w:r w:rsidR="006D7AF2">
              <w:rPr>
                <w:noProof/>
                <w:webHidden/>
              </w:rPr>
              <w:instrText xml:space="preserve"> PAGEREF _Toc124106420 \h </w:instrText>
            </w:r>
            <w:r w:rsidR="006D7AF2">
              <w:rPr>
                <w:noProof/>
                <w:webHidden/>
              </w:rPr>
            </w:r>
            <w:r w:rsidR="006D7AF2">
              <w:rPr>
                <w:noProof/>
                <w:webHidden/>
              </w:rPr>
              <w:fldChar w:fldCharType="separate"/>
            </w:r>
            <w:r w:rsidR="00896CA1">
              <w:rPr>
                <w:noProof/>
                <w:webHidden/>
              </w:rPr>
              <w:t>99</w:t>
            </w:r>
            <w:r w:rsidR="006D7AF2">
              <w:rPr>
                <w:noProof/>
                <w:webHidden/>
              </w:rPr>
              <w:fldChar w:fldCharType="end"/>
            </w:r>
          </w:hyperlink>
        </w:p>
        <w:p w14:paraId="1B350A91" w14:textId="263AB6B9" w:rsidR="006D7AF2" w:rsidRDefault="00BB288C">
          <w:pPr>
            <w:pStyle w:val="TOC2"/>
            <w:tabs>
              <w:tab w:val="right" w:leader="dot" w:pos="9016"/>
            </w:tabs>
            <w:rPr>
              <w:rFonts w:asciiTheme="minorHAnsi" w:eastAsiaTheme="minorEastAsia" w:hAnsiTheme="minorHAnsi" w:cstheme="minorBidi"/>
              <w:noProof/>
              <w:sz w:val="22"/>
              <w:szCs w:val="22"/>
              <w:lang w:val="id-ID"/>
            </w:rPr>
          </w:pPr>
          <w:hyperlink w:anchor="_Toc124106421" w:history="1">
            <w:r w:rsidR="006D7AF2" w:rsidRPr="00EE6764">
              <w:rPr>
                <w:rStyle w:val="Hyperlink"/>
                <w:noProof/>
              </w:rPr>
              <w:t xml:space="preserve">F. </w:t>
            </w:r>
            <w:r w:rsidR="00BF7669">
              <w:rPr>
                <w:rStyle w:val="Hyperlink"/>
                <w:noProof/>
              </w:rPr>
              <w:t xml:space="preserve"> </w:t>
            </w:r>
            <w:r w:rsidR="006D7AF2" w:rsidRPr="00EE6764">
              <w:rPr>
                <w:rStyle w:val="Hyperlink"/>
                <w:noProof/>
              </w:rPr>
              <w:t>Keluarga Binaan</w:t>
            </w:r>
            <w:r w:rsidR="006D7AF2">
              <w:rPr>
                <w:noProof/>
                <w:webHidden/>
              </w:rPr>
              <w:tab/>
            </w:r>
            <w:r w:rsidR="006D7AF2">
              <w:rPr>
                <w:noProof/>
                <w:webHidden/>
              </w:rPr>
              <w:fldChar w:fldCharType="begin"/>
            </w:r>
            <w:r w:rsidR="006D7AF2">
              <w:rPr>
                <w:noProof/>
                <w:webHidden/>
              </w:rPr>
              <w:instrText xml:space="preserve"> PAGEREF _Toc124106421 \h </w:instrText>
            </w:r>
            <w:r w:rsidR="006D7AF2">
              <w:rPr>
                <w:noProof/>
                <w:webHidden/>
              </w:rPr>
            </w:r>
            <w:r w:rsidR="006D7AF2">
              <w:rPr>
                <w:noProof/>
                <w:webHidden/>
              </w:rPr>
              <w:fldChar w:fldCharType="separate"/>
            </w:r>
            <w:r w:rsidR="00896CA1">
              <w:rPr>
                <w:noProof/>
                <w:webHidden/>
              </w:rPr>
              <w:t>99</w:t>
            </w:r>
            <w:r w:rsidR="006D7AF2">
              <w:rPr>
                <w:noProof/>
                <w:webHidden/>
              </w:rPr>
              <w:fldChar w:fldCharType="end"/>
            </w:r>
          </w:hyperlink>
        </w:p>
        <w:p w14:paraId="5CE30C67" w14:textId="19498CBA" w:rsidR="006D7AF2" w:rsidRDefault="00BB288C">
          <w:pPr>
            <w:pStyle w:val="TOC2"/>
            <w:tabs>
              <w:tab w:val="right" w:leader="dot" w:pos="9016"/>
            </w:tabs>
            <w:rPr>
              <w:rFonts w:asciiTheme="minorHAnsi" w:eastAsiaTheme="minorEastAsia" w:hAnsiTheme="minorHAnsi" w:cstheme="minorBidi"/>
              <w:noProof/>
              <w:sz w:val="22"/>
              <w:szCs w:val="22"/>
              <w:lang w:val="id-ID"/>
            </w:rPr>
          </w:pPr>
          <w:hyperlink w:anchor="_Toc124106422" w:history="1">
            <w:r w:rsidR="006D7AF2" w:rsidRPr="00EE6764">
              <w:rPr>
                <w:rStyle w:val="Hyperlink"/>
                <w:noProof/>
              </w:rPr>
              <w:t xml:space="preserve">G. </w:t>
            </w:r>
            <w:r w:rsidR="00BF7669">
              <w:rPr>
                <w:rStyle w:val="Hyperlink"/>
                <w:noProof/>
              </w:rPr>
              <w:t xml:space="preserve"> </w:t>
            </w:r>
            <w:r w:rsidR="006D7AF2" w:rsidRPr="00EE6764">
              <w:rPr>
                <w:rStyle w:val="Hyperlink"/>
                <w:noProof/>
              </w:rPr>
              <w:t>Pameran Gizi dan Kesehatan</w:t>
            </w:r>
            <w:r w:rsidR="006D7AF2">
              <w:rPr>
                <w:noProof/>
                <w:webHidden/>
              </w:rPr>
              <w:tab/>
            </w:r>
            <w:r w:rsidR="006D7AF2">
              <w:rPr>
                <w:noProof/>
                <w:webHidden/>
              </w:rPr>
              <w:fldChar w:fldCharType="begin"/>
            </w:r>
            <w:r w:rsidR="006D7AF2">
              <w:rPr>
                <w:noProof/>
                <w:webHidden/>
              </w:rPr>
              <w:instrText xml:space="preserve"> PAGEREF _Toc124106422 \h </w:instrText>
            </w:r>
            <w:r w:rsidR="006D7AF2">
              <w:rPr>
                <w:noProof/>
                <w:webHidden/>
              </w:rPr>
            </w:r>
            <w:r w:rsidR="006D7AF2">
              <w:rPr>
                <w:noProof/>
                <w:webHidden/>
              </w:rPr>
              <w:fldChar w:fldCharType="separate"/>
            </w:r>
            <w:r w:rsidR="00896CA1">
              <w:rPr>
                <w:noProof/>
                <w:webHidden/>
              </w:rPr>
              <w:t>101</w:t>
            </w:r>
            <w:r w:rsidR="006D7AF2">
              <w:rPr>
                <w:noProof/>
                <w:webHidden/>
              </w:rPr>
              <w:fldChar w:fldCharType="end"/>
            </w:r>
          </w:hyperlink>
        </w:p>
        <w:p w14:paraId="0D5FC04F" w14:textId="0EB11E5C" w:rsidR="006D7AF2" w:rsidRDefault="00BB288C">
          <w:pPr>
            <w:pStyle w:val="TOC2"/>
            <w:tabs>
              <w:tab w:val="right" w:leader="dot" w:pos="9016"/>
            </w:tabs>
            <w:rPr>
              <w:rFonts w:asciiTheme="minorHAnsi" w:eastAsiaTheme="minorEastAsia" w:hAnsiTheme="minorHAnsi" w:cstheme="minorBidi"/>
              <w:noProof/>
              <w:sz w:val="22"/>
              <w:szCs w:val="22"/>
              <w:lang w:val="id-ID"/>
            </w:rPr>
          </w:pPr>
          <w:hyperlink w:anchor="_Toc124106423" w:history="1">
            <w:r w:rsidR="006D7AF2" w:rsidRPr="00EE6764">
              <w:rPr>
                <w:rStyle w:val="Hyperlink"/>
                <w:noProof/>
              </w:rPr>
              <w:t xml:space="preserve">H. </w:t>
            </w:r>
            <w:r w:rsidR="00BF7669">
              <w:rPr>
                <w:rStyle w:val="Hyperlink"/>
                <w:noProof/>
              </w:rPr>
              <w:t xml:space="preserve"> </w:t>
            </w:r>
            <w:r w:rsidR="006D7AF2" w:rsidRPr="00EE6764">
              <w:rPr>
                <w:rStyle w:val="Hyperlink"/>
                <w:noProof/>
              </w:rPr>
              <w:t>Lomba Puzzle Gizi Seimbang Tingkat Desa</w:t>
            </w:r>
            <w:r w:rsidR="006D7AF2">
              <w:rPr>
                <w:noProof/>
                <w:webHidden/>
              </w:rPr>
              <w:tab/>
            </w:r>
            <w:r w:rsidR="006D7AF2">
              <w:rPr>
                <w:noProof/>
                <w:webHidden/>
              </w:rPr>
              <w:fldChar w:fldCharType="begin"/>
            </w:r>
            <w:r w:rsidR="006D7AF2">
              <w:rPr>
                <w:noProof/>
                <w:webHidden/>
              </w:rPr>
              <w:instrText xml:space="preserve"> PAGEREF _Toc124106423 \h </w:instrText>
            </w:r>
            <w:r w:rsidR="006D7AF2">
              <w:rPr>
                <w:noProof/>
                <w:webHidden/>
              </w:rPr>
            </w:r>
            <w:r w:rsidR="006D7AF2">
              <w:rPr>
                <w:noProof/>
                <w:webHidden/>
              </w:rPr>
              <w:fldChar w:fldCharType="separate"/>
            </w:r>
            <w:r w:rsidR="00896CA1">
              <w:rPr>
                <w:noProof/>
                <w:webHidden/>
              </w:rPr>
              <w:t>102</w:t>
            </w:r>
            <w:r w:rsidR="006D7AF2">
              <w:rPr>
                <w:noProof/>
                <w:webHidden/>
              </w:rPr>
              <w:fldChar w:fldCharType="end"/>
            </w:r>
          </w:hyperlink>
        </w:p>
        <w:p w14:paraId="2D6157F7" w14:textId="30205879" w:rsidR="006D7AF2" w:rsidRDefault="00BB288C">
          <w:pPr>
            <w:pStyle w:val="TOC2"/>
            <w:tabs>
              <w:tab w:val="left" w:pos="660"/>
              <w:tab w:val="right" w:leader="dot" w:pos="9016"/>
            </w:tabs>
            <w:rPr>
              <w:rFonts w:asciiTheme="minorHAnsi" w:eastAsiaTheme="minorEastAsia" w:hAnsiTheme="minorHAnsi" w:cstheme="minorBidi"/>
              <w:noProof/>
              <w:sz w:val="22"/>
              <w:szCs w:val="22"/>
              <w:lang w:val="id-ID"/>
            </w:rPr>
          </w:pPr>
          <w:hyperlink w:anchor="_Toc124106424" w:history="1">
            <w:r w:rsidR="006D7AF2" w:rsidRPr="00EE6764">
              <w:rPr>
                <w:rStyle w:val="Hyperlink"/>
                <w:noProof/>
              </w:rPr>
              <w:t>I.</w:t>
            </w:r>
            <w:r w:rsidR="00BF7669">
              <w:rPr>
                <w:rFonts w:asciiTheme="minorHAnsi" w:eastAsiaTheme="minorEastAsia" w:hAnsiTheme="minorHAnsi" w:cstheme="minorBidi"/>
                <w:noProof/>
                <w:sz w:val="22"/>
                <w:szCs w:val="22"/>
              </w:rPr>
              <w:t xml:space="preserve">  </w:t>
            </w:r>
            <w:r w:rsidR="006D7AF2" w:rsidRPr="00EE6764">
              <w:rPr>
                <w:rStyle w:val="Hyperlink"/>
                <w:noProof/>
              </w:rPr>
              <w:t>Lomba Kreasi Tingkat Desa</w:t>
            </w:r>
            <w:r w:rsidR="006D7AF2">
              <w:rPr>
                <w:noProof/>
                <w:webHidden/>
              </w:rPr>
              <w:tab/>
            </w:r>
            <w:r w:rsidR="006D7AF2">
              <w:rPr>
                <w:noProof/>
                <w:webHidden/>
              </w:rPr>
              <w:fldChar w:fldCharType="begin"/>
            </w:r>
            <w:r w:rsidR="006D7AF2">
              <w:rPr>
                <w:noProof/>
                <w:webHidden/>
              </w:rPr>
              <w:instrText xml:space="preserve"> PAGEREF _Toc124106424 \h </w:instrText>
            </w:r>
            <w:r w:rsidR="006D7AF2">
              <w:rPr>
                <w:noProof/>
                <w:webHidden/>
              </w:rPr>
            </w:r>
            <w:r w:rsidR="006D7AF2">
              <w:rPr>
                <w:noProof/>
                <w:webHidden/>
              </w:rPr>
              <w:fldChar w:fldCharType="separate"/>
            </w:r>
            <w:r w:rsidR="00896CA1">
              <w:rPr>
                <w:noProof/>
                <w:webHidden/>
              </w:rPr>
              <w:t>103</w:t>
            </w:r>
            <w:r w:rsidR="006D7AF2">
              <w:rPr>
                <w:noProof/>
                <w:webHidden/>
              </w:rPr>
              <w:fldChar w:fldCharType="end"/>
            </w:r>
          </w:hyperlink>
        </w:p>
        <w:p w14:paraId="0A785A3A" w14:textId="4CDDDCE3" w:rsidR="006D7AF2" w:rsidRDefault="00BB288C">
          <w:pPr>
            <w:pStyle w:val="TOC2"/>
            <w:tabs>
              <w:tab w:val="right" w:leader="dot" w:pos="9016"/>
            </w:tabs>
            <w:rPr>
              <w:rFonts w:asciiTheme="minorHAnsi" w:eastAsiaTheme="minorEastAsia" w:hAnsiTheme="minorHAnsi" w:cstheme="minorBidi"/>
              <w:noProof/>
              <w:sz w:val="22"/>
              <w:szCs w:val="22"/>
              <w:lang w:val="id-ID"/>
            </w:rPr>
          </w:pPr>
          <w:hyperlink w:anchor="_Toc124106425" w:history="1">
            <w:r w:rsidR="006D7AF2" w:rsidRPr="00EE6764">
              <w:rPr>
                <w:rStyle w:val="Hyperlink"/>
                <w:noProof/>
              </w:rPr>
              <w:t xml:space="preserve">J. </w:t>
            </w:r>
            <w:r w:rsidR="00BF7669">
              <w:rPr>
                <w:rStyle w:val="Hyperlink"/>
                <w:noProof/>
              </w:rPr>
              <w:t xml:space="preserve"> </w:t>
            </w:r>
            <w:r w:rsidR="006D7AF2" w:rsidRPr="00EE6764">
              <w:rPr>
                <w:rStyle w:val="Hyperlink"/>
                <w:noProof/>
              </w:rPr>
              <w:t>Lomba Mewarnai Tingkat Desa</w:t>
            </w:r>
            <w:r w:rsidR="006D7AF2">
              <w:rPr>
                <w:noProof/>
                <w:webHidden/>
              </w:rPr>
              <w:tab/>
            </w:r>
            <w:r w:rsidR="006D7AF2">
              <w:rPr>
                <w:noProof/>
                <w:webHidden/>
              </w:rPr>
              <w:fldChar w:fldCharType="begin"/>
            </w:r>
            <w:r w:rsidR="006D7AF2">
              <w:rPr>
                <w:noProof/>
                <w:webHidden/>
              </w:rPr>
              <w:instrText xml:space="preserve"> PAGEREF _Toc124106425 \h </w:instrText>
            </w:r>
            <w:r w:rsidR="006D7AF2">
              <w:rPr>
                <w:noProof/>
                <w:webHidden/>
              </w:rPr>
            </w:r>
            <w:r w:rsidR="006D7AF2">
              <w:rPr>
                <w:noProof/>
                <w:webHidden/>
              </w:rPr>
              <w:fldChar w:fldCharType="separate"/>
            </w:r>
            <w:r w:rsidR="00896CA1">
              <w:rPr>
                <w:noProof/>
                <w:webHidden/>
              </w:rPr>
              <w:t>103</w:t>
            </w:r>
            <w:r w:rsidR="006D7AF2">
              <w:rPr>
                <w:noProof/>
                <w:webHidden/>
              </w:rPr>
              <w:fldChar w:fldCharType="end"/>
            </w:r>
          </w:hyperlink>
        </w:p>
        <w:p w14:paraId="462A1F16" w14:textId="5BF505CB" w:rsidR="006D7AF2" w:rsidRDefault="00BB288C">
          <w:pPr>
            <w:pStyle w:val="TOC2"/>
            <w:tabs>
              <w:tab w:val="right" w:leader="dot" w:pos="9016"/>
            </w:tabs>
            <w:rPr>
              <w:rFonts w:asciiTheme="minorHAnsi" w:eastAsiaTheme="minorEastAsia" w:hAnsiTheme="minorHAnsi" w:cstheme="minorBidi"/>
              <w:noProof/>
              <w:sz w:val="22"/>
              <w:szCs w:val="22"/>
              <w:lang w:val="id-ID"/>
            </w:rPr>
          </w:pPr>
          <w:hyperlink w:anchor="_Toc124106426" w:history="1">
            <w:r w:rsidR="006D7AF2" w:rsidRPr="00EE6764">
              <w:rPr>
                <w:rStyle w:val="Hyperlink"/>
                <w:noProof/>
              </w:rPr>
              <w:t xml:space="preserve">K. </w:t>
            </w:r>
            <w:r w:rsidR="00BF7669">
              <w:rPr>
                <w:rStyle w:val="Hyperlink"/>
                <w:noProof/>
              </w:rPr>
              <w:t xml:space="preserve"> </w:t>
            </w:r>
            <w:r w:rsidR="006D7AF2" w:rsidRPr="00EE6764">
              <w:rPr>
                <w:rStyle w:val="Hyperlink"/>
                <w:noProof/>
              </w:rPr>
              <w:t>Lomba Cerdas Cermat Kader Tingkat Desa</w:t>
            </w:r>
            <w:r w:rsidR="006D7AF2">
              <w:rPr>
                <w:noProof/>
                <w:webHidden/>
              </w:rPr>
              <w:tab/>
            </w:r>
            <w:r w:rsidR="006D7AF2">
              <w:rPr>
                <w:noProof/>
                <w:webHidden/>
              </w:rPr>
              <w:fldChar w:fldCharType="begin"/>
            </w:r>
            <w:r w:rsidR="006D7AF2">
              <w:rPr>
                <w:noProof/>
                <w:webHidden/>
              </w:rPr>
              <w:instrText xml:space="preserve"> PAGEREF _Toc124106426 \h </w:instrText>
            </w:r>
            <w:r w:rsidR="006D7AF2">
              <w:rPr>
                <w:noProof/>
                <w:webHidden/>
              </w:rPr>
            </w:r>
            <w:r w:rsidR="006D7AF2">
              <w:rPr>
                <w:noProof/>
                <w:webHidden/>
              </w:rPr>
              <w:fldChar w:fldCharType="separate"/>
            </w:r>
            <w:r w:rsidR="00896CA1">
              <w:rPr>
                <w:noProof/>
                <w:webHidden/>
              </w:rPr>
              <w:t>104</w:t>
            </w:r>
            <w:r w:rsidR="006D7AF2">
              <w:rPr>
                <w:noProof/>
                <w:webHidden/>
              </w:rPr>
              <w:fldChar w:fldCharType="end"/>
            </w:r>
          </w:hyperlink>
        </w:p>
        <w:p w14:paraId="58F77BC9" w14:textId="12180EDB" w:rsidR="006D7AF2" w:rsidRDefault="00BB288C">
          <w:pPr>
            <w:pStyle w:val="TOC1"/>
            <w:tabs>
              <w:tab w:val="right" w:leader="dot" w:pos="9016"/>
            </w:tabs>
            <w:rPr>
              <w:rFonts w:asciiTheme="minorHAnsi" w:eastAsiaTheme="minorEastAsia" w:hAnsiTheme="minorHAnsi" w:cstheme="minorBidi"/>
              <w:noProof/>
              <w:sz w:val="22"/>
              <w:szCs w:val="22"/>
              <w:lang w:val="id-ID"/>
            </w:rPr>
          </w:pPr>
          <w:hyperlink w:anchor="_Toc124106427" w:history="1">
            <w:r w:rsidR="006D7AF2" w:rsidRPr="00EE6764">
              <w:rPr>
                <w:rStyle w:val="Hyperlink"/>
                <w:noProof/>
              </w:rPr>
              <w:t>BAB VI</w:t>
            </w:r>
            <w:r w:rsidR="00BF7669">
              <w:rPr>
                <w:rStyle w:val="Hyperlink"/>
                <w:noProof/>
              </w:rPr>
              <w:t xml:space="preserve"> PENUTUP</w:t>
            </w:r>
            <w:r w:rsidR="006D7AF2">
              <w:rPr>
                <w:noProof/>
                <w:webHidden/>
              </w:rPr>
              <w:tab/>
            </w:r>
            <w:r w:rsidR="006D7AF2">
              <w:rPr>
                <w:noProof/>
                <w:webHidden/>
              </w:rPr>
              <w:fldChar w:fldCharType="begin"/>
            </w:r>
            <w:r w:rsidR="006D7AF2">
              <w:rPr>
                <w:noProof/>
                <w:webHidden/>
              </w:rPr>
              <w:instrText xml:space="preserve"> PAGEREF _Toc124106427 \h </w:instrText>
            </w:r>
            <w:r w:rsidR="006D7AF2">
              <w:rPr>
                <w:noProof/>
                <w:webHidden/>
              </w:rPr>
            </w:r>
            <w:r w:rsidR="006D7AF2">
              <w:rPr>
                <w:noProof/>
                <w:webHidden/>
              </w:rPr>
              <w:fldChar w:fldCharType="separate"/>
            </w:r>
            <w:r w:rsidR="00896CA1">
              <w:rPr>
                <w:noProof/>
                <w:webHidden/>
              </w:rPr>
              <w:t>105</w:t>
            </w:r>
            <w:r w:rsidR="006D7AF2">
              <w:rPr>
                <w:noProof/>
                <w:webHidden/>
              </w:rPr>
              <w:fldChar w:fldCharType="end"/>
            </w:r>
          </w:hyperlink>
        </w:p>
        <w:p w14:paraId="2954C455" w14:textId="1922907E" w:rsidR="006D7AF2" w:rsidRDefault="00BB288C">
          <w:pPr>
            <w:pStyle w:val="TOC2"/>
            <w:tabs>
              <w:tab w:val="left" w:pos="880"/>
              <w:tab w:val="right" w:leader="dot" w:pos="9016"/>
            </w:tabs>
            <w:rPr>
              <w:rFonts w:asciiTheme="minorHAnsi" w:eastAsiaTheme="minorEastAsia" w:hAnsiTheme="minorHAnsi" w:cstheme="minorBidi"/>
              <w:noProof/>
              <w:sz w:val="22"/>
              <w:szCs w:val="22"/>
              <w:lang w:val="id-ID"/>
            </w:rPr>
          </w:pPr>
          <w:hyperlink w:anchor="_Toc124106428" w:history="1">
            <w:r w:rsidR="006D7AF2" w:rsidRPr="00EE6764">
              <w:rPr>
                <w:rStyle w:val="Hyperlink"/>
                <w:noProof/>
              </w:rPr>
              <w:t>A.</w:t>
            </w:r>
            <w:r w:rsidR="00BF7669">
              <w:rPr>
                <w:rFonts w:asciiTheme="minorHAnsi" w:eastAsiaTheme="minorEastAsia" w:hAnsiTheme="minorHAnsi" w:cstheme="minorBidi"/>
                <w:noProof/>
                <w:sz w:val="22"/>
                <w:szCs w:val="22"/>
              </w:rPr>
              <w:t xml:space="preserve">  </w:t>
            </w:r>
            <w:r w:rsidR="006D7AF2" w:rsidRPr="00EE6764">
              <w:rPr>
                <w:rStyle w:val="Hyperlink"/>
                <w:noProof/>
              </w:rPr>
              <w:t>Kesimpulan</w:t>
            </w:r>
            <w:r w:rsidR="006D7AF2">
              <w:rPr>
                <w:noProof/>
                <w:webHidden/>
              </w:rPr>
              <w:tab/>
            </w:r>
            <w:r w:rsidR="006D7AF2">
              <w:rPr>
                <w:noProof/>
                <w:webHidden/>
              </w:rPr>
              <w:fldChar w:fldCharType="begin"/>
            </w:r>
            <w:r w:rsidR="006D7AF2">
              <w:rPr>
                <w:noProof/>
                <w:webHidden/>
              </w:rPr>
              <w:instrText xml:space="preserve"> PAGEREF _Toc124106428 \h </w:instrText>
            </w:r>
            <w:r w:rsidR="006D7AF2">
              <w:rPr>
                <w:noProof/>
                <w:webHidden/>
              </w:rPr>
            </w:r>
            <w:r w:rsidR="006D7AF2">
              <w:rPr>
                <w:noProof/>
                <w:webHidden/>
              </w:rPr>
              <w:fldChar w:fldCharType="separate"/>
            </w:r>
            <w:r w:rsidR="00896CA1">
              <w:rPr>
                <w:noProof/>
                <w:webHidden/>
              </w:rPr>
              <w:t>105</w:t>
            </w:r>
            <w:r w:rsidR="006D7AF2">
              <w:rPr>
                <w:noProof/>
                <w:webHidden/>
              </w:rPr>
              <w:fldChar w:fldCharType="end"/>
            </w:r>
          </w:hyperlink>
        </w:p>
        <w:p w14:paraId="33FCC373" w14:textId="2A8E4FD8" w:rsidR="006D7AF2" w:rsidRDefault="00BB288C">
          <w:pPr>
            <w:pStyle w:val="TOC2"/>
            <w:tabs>
              <w:tab w:val="left" w:pos="880"/>
              <w:tab w:val="right" w:leader="dot" w:pos="9016"/>
            </w:tabs>
            <w:rPr>
              <w:rFonts w:asciiTheme="minorHAnsi" w:eastAsiaTheme="minorEastAsia" w:hAnsiTheme="minorHAnsi" w:cstheme="minorBidi"/>
              <w:noProof/>
              <w:sz w:val="22"/>
              <w:szCs w:val="22"/>
              <w:lang w:val="id-ID"/>
            </w:rPr>
          </w:pPr>
          <w:hyperlink w:anchor="_Toc124106429" w:history="1">
            <w:r w:rsidR="006D7AF2" w:rsidRPr="00EE6764">
              <w:rPr>
                <w:rStyle w:val="Hyperlink"/>
                <w:noProof/>
              </w:rPr>
              <w:t>B.</w:t>
            </w:r>
            <w:r w:rsidR="00BF7669">
              <w:rPr>
                <w:rFonts w:asciiTheme="minorHAnsi" w:eastAsiaTheme="minorEastAsia" w:hAnsiTheme="minorHAnsi" w:cstheme="minorBidi"/>
                <w:noProof/>
                <w:sz w:val="22"/>
                <w:szCs w:val="22"/>
              </w:rPr>
              <w:t xml:space="preserve">  </w:t>
            </w:r>
            <w:r w:rsidR="006D7AF2" w:rsidRPr="00EE6764">
              <w:rPr>
                <w:rStyle w:val="Hyperlink"/>
                <w:noProof/>
              </w:rPr>
              <w:t>Saran</w:t>
            </w:r>
            <w:r w:rsidR="006D7AF2">
              <w:rPr>
                <w:noProof/>
                <w:webHidden/>
              </w:rPr>
              <w:tab/>
            </w:r>
            <w:r w:rsidR="006D7AF2">
              <w:rPr>
                <w:noProof/>
                <w:webHidden/>
              </w:rPr>
              <w:fldChar w:fldCharType="begin"/>
            </w:r>
            <w:r w:rsidR="006D7AF2">
              <w:rPr>
                <w:noProof/>
                <w:webHidden/>
              </w:rPr>
              <w:instrText xml:space="preserve"> PAGEREF _Toc124106429 \h </w:instrText>
            </w:r>
            <w:r w:rsidR="006D7AF2">
              <w:rPr>
                <w:noProof/>
                <w:webHidden/>
              </w:rPr>
            </w:r>
            <w:r w:rsidR="006D7AF2">
              <w:rPr>
                <w:noProof/>
                <w:webHidden/>
              </w:rPr>
              <w:fldChar w:fldCharType="separate"/>
            </w:r>
            <w:r w:rsidR="00896CA1">
              <w:rPr>
                <w:noProof/>
                <w:webHidden/>
              </w:rPr>
              <w:t>108</w:t>
            </w:r>
            <w:r w:rsidR="006D7AF2">
              <w:rPr>
                <w:noProof/>
                <w:webHidden/>
              </w:rPr>
              <w:fldChar w:fldCharType="end"/>
            </w:r>
          </w:hyperlink>
        </w:p>
        <w:p w14:paraId="02E2F310" w14:textId="1CEE8C12" w:rsidR="006D7AF2" w:rsidRDefault="00BB288C">
          <w:pPr>
            <w:pStyle w:val="TOC1"/>
            <w:tabs>
              <w:tab w:val="right" w:leader="dot" w:pos="9016"/>
            </w:tabs>
            <w:rPr>
              <w:rFonts w:asciiTheme="minorHAnsi" w:eastAsiaTheme="minorEastAsia" w:hAnsiTheme="minorHAnsi" w:cstheme="minorBidi"/>
              <w:noProof/>
              <w:sz w:val="22"/>
              <w:szCs w:val="22"/>
              <w:lang w:val="id-ID"/>
            </w:rPr>
          </w:pPr>
          <w:hyperlink w:anchor="_Toc124106430" w:history="1">
            <w:r w:rsidR="006D7AF2" w:rsidRPr="00EE6764">
              <w:rPr>
                <w:rStyle w:val="Hyperlink"/>
                <w:noProof/>
              </w:rPr>
              <w:t>DAFTAR PUSTAKA</w:t>
            </w:r>
            <w:r w:rsidR="006D7AF2">
              <w:rPr>
                <w:noProof/>
                <w:webHidden/>
              </w:rPr>
              <w:tab/>
            </w:r>
            <w:r w:rsidR="006D7AF2">
              <w:rPr>
                <w:noProof/>
                <w:webHidden/>
              </w:rPr>
              <w:fldChar w:fldCharType="begin"/>
            </w:r>
            <w:r w:rsidR="006D7AF2">
              <w:rPr>
                <w:noProof/>
                <w:webHidden/>
              </w:rPr>
              <w:instrText xml:space="preserve"> PAGEREF _Toc124106430 \h </w:instrText>
            </w:r>
            <w:r w:rsidR="006D7AF2">
              <w:rPr>
                <w:noProof/>
                <w:webHidden/>
              </w:rPr>
            </w:r>
            <w:r w:rsidR="006D7AF2">
              <w:rPr>
                <w:noProof/>
                <w:webHidden/>
              </w:rPr>
              <w:fldChar w:fldCharType="separate"/>
            </w:r>
            <w:r w:rsidR="00896CA1">
              <w:rPr>
                <w:noProof/>
                <w:webHidden/>
              </w:rPr>
              <w:t>109</w:t>
            </w:r>
            <w:r w:rsidR="006D7AF2">
              <w:rPr>
                <w:noProof/>
                <w:webHidden/>
              </w:rPr>
              <w:fldChar w:fldCharType="end"/>
            </w:r>
          </w:hyperlink>
        </w:p>
        <w:p w14:paraId="57936FF2" w14:textId="7D54682F" w:rsidR="006D7AF2" w:rsidRDefault="00BB288C">
          <w:pPr>
            <w:pStyle w:val="TOC1"/>
            <w:tabs>
              <w:tab w:val="right" w:leader="dot" w:pos="9016"/>
            </w:tabs>
            <w:rPr>
              <w:rFonts w:asciiTheme="minorHAnsi" w:eastAsiaTheme="minorEastAsia" w:hAnsiTheme="minorHAnsi" w:cstheme="minorBidi"/>
              <w:noProof/>
              <w:sz w:val="22"/>
              <w:szCs w:val="22"/>
              <w:lang w:val="id-ID"/>
            </w:rPr>
          </w:pPr>
          <w:hyperlink w:anchor="_Toc124106431" w:history="1">
            <w:r w:rsidR="006D7AF2" w:rsidRPr="00EE6764">
              <w:rPr>
                <w:rStyle w:val="Hyperlink"/>
                <w:noProof/>
              </w:rPr>
              <w:t>LAMPIRAN</w:t>
            </w:r>
            <w:r w:rsidR="006D7AF2">
              <w:rPr>
                <w:noProof/>
                <w:webHidden/>
              </w:rPr>
              <w:tab/>
            </w:r>
            <w:r w:rsidR="006D7AF2">
              <w:rPr>
                <w:noProof/>
                <w:webHidden/>
              </w:rPr>
              <w:fldChar w:fldCharType="begin"/>
            </w:r>
            <w:r w:rsidR="006D7AF2">
              <w:rPr>
                <w:noProof/>
                <w:webHidden/>
              </w:rPr>
              <w:instrText xml:space="preserve"> PAGEREF _Toc124106431 \h </w:instrText>
            </w:r>
            <w:r w:rsidR="006D7AF2">
              <w:rPr>
                <w:noProof/>
                <w:webHidden/>
              </w:rPr>
            </w:r>
            <w:r w:rsidR="006D7AF2">
              <w:rPr>
                <w:noProof/>
                <w:webHidden/>
              </w:rPr>
              <w:fldChar w:fldCharType="separate"/>
            </w:r>
            <w:r w:rsidR="00896CA1">
              <w:rPr>
                <w:noProof/>
                <w:webHidden/>
              </w:rPr>
              <w:t>112</w:t>
            </w:r>
            <w:r w:rsidR="006D7AF2">
              <w:rPr>
                <w:noProof/>
                <w:webHidden/>
              </w:rPr>
              <w:fldChar w:fldCharType="end"/>
            </w:r>
          </w:hyperlink>
        </w:p>
        <w:p w14:paraId="4E3A8D87" w14:textId="77777777" w:rsidR="00016DAE" w:rsidRDefault="00016DAE">
          <w:r>
            <w:rPr>
              <w:b/>
              <w:bCs/>
            </w:rPr>
            <w:fldChar w:fldCharType="end"/>
          </w:r>
        </w:p>
      </w:sdtContent>
    </w:sdt>
    <w:p w14:paraId="37545321" w14:textId="77777777" w:rsidR="00016DAE" w:rsidRPr="001442AF" w:rsidRDefault="00016DAE" w:rsidP="001442AF">
      <w:pPr>
        <w:sectPr w:rsidR="00016DAE" w:rsidRPr="001442AF" w:rsidSect="00B26EEC">
          <w:footerReference w:type="default" r:id="rId18"/>
          <w:pgSz w:w="11906" w:h="16838" w:code="9"/>
          <w:pgMar w:top="1440" w:right="1440" w:bottom="1440" w:left="1440" w:header="720" w:footer="720" w:gutter="0"/>
          <w:pgNumType w:fmt="lowerRoman" w:start="1"/>
          <w:cols w:space="720"/>
          <w:docGrid w:linePitch="326"/>
        </w:sectPr>
      </w:pPr>
    </w:p>
    <w:p w14:paraId="3905DFB9" w14:textId="77777777" w:rsidR="001442AF" w:rsidRDefault="001442AF" w:rsidP="001442AF">
      <w:pPr>
        <w:pStyle w:val="Heading1"/>
      </w:pPr>
      <w:bookmarkStart w:id="2" w:name="_Toc124106388"/>
      <w:r>
        <w:lastRenderedPageBreak/>
        <w:t>DAFTAR TABEL</w:t>
      </w:r>
      <w:bookmarkEnd w:id="2"/>
    </w:p>
    <w:p w14:paraId="0AF80D46" w14:textId="77777777" w:rsidR="00D7525D" w:rsidRPr="00D7525D" w:rsidRDefault="00D7525D" w:rsidP="00D7525D"/>
    <w:p w14:paraId="19B8AE7C" w14:textId="77777777" w:rsidR="005950C3" w:rsidRPr="005950C3" w:rsidRDefault="004827BD">
      <w:pPr>
        <w:pStyle w:val="TableofFigures"/>
        <w:tabs>
          <w:tab w:val="right" w:leader="dot" w:pos="9016"/>
        </w:tabs>
        <w:rPr>
          <w:rFonts w:asciiTheme="minorHAnsi" w:eastAsiaTheme="minorEastAsia" w:hAnsiTheme="minorHAnsi" w:cstheme="minorBidi"/>
          <w:noProof/>
          <w:sz w:val="22"/>
          <w:szCs w:val="22"/>
          <w:lang w:eastAsia="en-US"/>
        </w:rPr>
      </w:pPr>
      <w:r w:rsidRPr="005950C3">
        <w:fldChar w:fldCharType="begin"/>
      </w:r>
      <w:r w:rsidRPr="005950C3">
        <w:instrText xml:space="preserve"> TOC \h \z \c "Tabel " </w:instrText>
      </w:r>
      <w:r w:rsidRPr="005950C3">
        <w:fldChar w:fldCharType="separate"/>
      </w:r>
      <w:hyperlink w:anchor="_Toc129861621" w:history="1">
        <w:r w:rsidR="005950C3" w:rsidRPr="005950C3">
          <w:rPr>
            <w:rStyle w:val="Hyperlink"/>
            <w:noProof/>
          </w:rPr>
          <w:t>Tabel  1 Batas-batas Kabupaten Bogor</w:t>
        </w:r>
        <w:r w:rsidR="005950C3" w:rsidRPr="005950C3">
          <w:rPr>
            <w:noProof/>
            <w:webHidden/>
          </w:rPr>
          <w:tab/>
        </w:r>
        <w:r w:rsidR="005950C3" w:rsidRPr="005950C3">
          <w:rPr>
            <w:noProof/>
            <w:webHidden/>
          </w:rPr>
          <w:fldChar w:fldCharType="begin"/>
        </w:r>
        <w:r w:rsidR="005950C3" w:rsidRPr="005950C3">
          <w:rPr>
            <w:noProof/>
            <w:webHidden/>
          </w:rPr>
          <w:instrText xml:space="preserve"> PAGEREF _Toc129861621 \h </w:instrText>
        </w:r>
        <w:r w:rsidR="005950C3" w:rsidRPr="005950C3">
          <w:rPr>
            <w:noProof/>
            <w:webHidden/>
          </w:rPr>
        </w:r>
        <w:r w:rsidR="005950C3" w:rsidRPr="005950C3">
          <w:rPr>
            <w:noProof/>
            <w:webHidden/>
          </w:rPr>
          <w:fldChar w:fldCharType="separate"/>
        </w:r>
        <w:r w:rsidR="00896CA1">
          <w:rPr>
            <w:noProof/>
            <w:webHidden/>
          </w:rPr>
          <w:t>6</w:t>
        </w:r>
        <w:r w:rsidR="005950C3" w:rsidRPr="005950C3">
          <w:rPr>
            <w:noProof/>
            <w:webHidden/>
          </w:rPr>
          <w:fldChar w:fldCharType="end"/>
        </w:r>
      </w:hyperlink>
    </w:p>
    <w:p w14:paraId="5D0A8989" w14:textId="77777777" w:rsidR="005950C3" w:rsidRPr="005950C3" w:rsidRDefault="00BB288C">
      <w:pPr>
        <w:pStyle w:val="TableofFigures"/>
        <w:tabs>
          <w:tab w:val="right" w:leader="dot" w:pos="9016"/>
        </w:tabs>
        <w:rPr>
          <w:rFonts w:asciiTheme="minorHAnsi" w:eastAsiaTheme="minorEastAsia" w:hAnsiTheme="minorHAnsi" w:cstheme="minorBidi"/>
          <w:noProof/>
          <w:sz w:val="22"/>
          <w:szCs w:val="22"/>
          <w:lang w:eastAsia="en-US"/>
        </w:rPr>
      </w:pPr>
      <w:hyperlink w:anchor="_Toc129861622" w:history="1">
        <w:r w:rsidR="005950C3" w:rsidRPr="005950C3">
          <w:rPr>
            <w:rStyle w:val="Hyperlink"/>
            <w:noProof/>
          </w:rPr>
          <w:t>Tabel  2 Desa/Kelurahan di Kecamatan Leuwiliang</w:t>
        </w:r>
        <w:r w:rsidR="005950C3" w:rsidRPr="005950C3">
          <w:rPr>
            <w:noProof/>
            <w:webHidden/>
          </w:rPr>
          <w:tab/>
        </w:r>
        <w:r w:rsidR="005950C3" w:rsidRPr="005950C3">
          <w:rPr>
            <w:noProof/>
            <w:webHidden/>
          </w:rPr>
          <w:fldChar w:fldCharType="begin"/>
        </w:r>
        <w:r w:rsidR="005950C3" w:rsidRPr="005950C3">
          <w:rPr>
            <w:noProof/>
            <w:webHidden/>
          </w:rPr>
          <w:instrText xml:space="preserve"> PAGEREF _Toc129861622 \h </w:instrText>
        </w:r>
        <w:r w:rsidR="005950C3" w:rsidRPr="005950C3">
          <w:rPr>
            <w:noProof/>
            <w:webHidden/>
          </w:rPr>
        </w:r>
        <w:r w:rsidR="005950C3" w:rsidRPr="005950C3">
          <w:rPr>
            <w:noProof/>
            <w:webHidden/>
          </w:rPr>
          <w:fldChar w:fldCharType="separate"/>
        </w:r>
        <w:r w:rsidR="00896CA1">
          <w:rPr>
            <w:noProof/>
            <w:webHidden/>
          </w:rPr>
          <w:t>7</w:t>
        </w:r>
        <w:r w:rsidR="005950C3" w:rsidRPr="005950C3">
          <w:rPr>
            <w:noProof/>
            <w:webHidden/>
          </w:rPr>
          <w:fldChar w:fldCharType="end"/>
        </w:r>
      </w:hyperlink>
    </w:p>
    <w:p w14:paraId="784B3956" w14:textId="77777777" w:rsidR="005950C3" w:rsidRPr="005950C3" w:rsidRDefault="00BB288C">
      <w:pPr>
        <w:pStyle w:val="TableofFigures"/>
        <w:tabs>
          <w:tab w:val="right" w:leader="dot" w:pos="9016"/>
        </w:tabs>
        <w:rPr>
          <w:rFonts w:asciiTheme="minorHAnsi" w:eastAsiaTheme="minorEastAsia" w:hAnsiTheme="minorHAnsi" w:cstheme="minorBidi"/>
          <w:noProof/>
          <w:sz w:val="22"/>
          <w:szCs w:val="22"/>
          <w:lang w:eastAsia="en-US"/>
        </w:rPr>
      </w:pPr>
      <w:hyperlink w:anchor="_Toc129861623" w:history="1">
        <w:r w:rsidR="005950C3" w:rsidRPr="005950C3">
          <w:rPr>
            <w:rStyle w:val="Hyperlink"/>
            <w:noProof/>
          </w:rPr>
          <w:t>Tabel  3 Jumlah Penduduk Desa Barengkok</w:t>
        </w:r>
        <w:r w:rsidR="005950C3" w:rsidRPr="005950C3">
          <w:rPr>
            <w:noProof/>
            <w:webHidden/>
          </w:rPr>
          <w:tab/>
        </w:r>
        <w:r w:rsidR="005950C3" w:rsidRPr="005950C3">
          <w:rPr>
            <w:noProof/>
            <w:webHidden/>
          </w:rPr>
          <w:fldChar w:fldCharType="begin"/>
        </w:r>
        <w:r w:rsidR="005950C3" w:rsidRPr="005950C3">
          <w:rPr>
            <w:noProof/>
            <w:webHidden/>
          </w:rPr>
          <w:instrText xml:space="preserve"> PAGEREF _Toc129861623 \h </w:instrText>
        </w:r>
        <w:r w:rsidR="005950C3" w:rsidRPr="005950C3">
          <w:rPr>
            <w:noProof/>
            <w:webHidden/>
          </w:rPr>
        </w:r>
        <w:r w:rsidR="005950C3" w:rsidRPr="005950C3">
          <w:rPr>
            <w:noProof/>
            <w:webHidden/>
          </w:rPr>
          <w:fldChar w:fldCharType="separate"/>
        </w:r>
        <w:r w:rsidR="00896CA1">
          <w:rPr>
            <w:noProof/>
            <w:webHidden/>
          </w:rPr>
          <w:t>8</w:t>
        </w:r>
        <w:r w:rsidR="005950C3" w:rsidRPr="005950C3">
          <w:rPr>
            <w:noProof/>
            <w:webHidden/>
          </w:rPr>
          <w:fldChar w:fldCharType="end"/>
        </w:r>
      </w:hyperlink>
    </w:p>
    <w:p w14:paraId="78E3A002" w14:textId="77777777" w:rsidR="005950C3" w:rsidRPr="005950C3" w:rsidRDefault="00BB288C">
      <w:pPr>
        <w:pStyle w:val="TableofFigures"/>
        <w:tabs>
          <w:tab w:val="right" w:leader="dot" w:pos="9016"/>
        </w:tabs>
        <w:rPr>
          <w:rFonts w:asciiTheme="minorHAnsi" w:eastAsiaTheme="minorEastAsia" w:hAnsiTheme="minorHAnsi" w:cstheme="minorBidi"/>
          <w:noProof/>
          <w:sz w:val="22"/>
          <w:szCs w:val="22"/>
          <w:lang w:eastAsia="en-US"/>
        </w:rPr>
      </w:pPr>
      <w:hyperlink w:anchor="_Toc129861624" w:history="1">
        <w:r w:rsidR="005950C3" w:rsidRPr="005950C3">
          <w:rPr>
            <w:rStyle w:val="Hyperlink"/>
            <w:noProof/>
          </w:rPr>
          <w:t>Tabel  4 Jumlah Kelahiran dan Kematian Bayi per 3 Bulan Terakhir</w:t>
        </w:r>
        <w:r w:rsidR="005950C3" w:rsidRPr="005950C3">
          <w:rPr>
            <w:noProof/>
            <w:webHidden/>
          </w:rPr>
          <w:tab/>
        </w:r>
        <w:r w:rsidR="005950C3" w:rsidRPr="005950C3">
          <w:rPr>
            <w:noProof/>
            <w:webHidden/>
          </w:rPr>
          <w:fldChar w:fldCharType="begin"/>
        </w:r>
        <w:r w:rsidR="005950C3" w:rsidRPr="005950C3">
          <w:rPr>
            <w:noProof/>
            <w:webHidden/>
          </w:rPr>
          <w:instrText xml:space="preserve"> PAGEREF _Toc129861624 \h </w:instrText>
        </w:r>
        <w:r w:rsidR="005950C3" w:rsidRPr="005950C3">
          <w:rPr>
            <w:noProof/>
            <w:webHidden/>
          </w:rPr>
        </w:r>
        <w:r w:rsidR="005950C3" w:rsidRPr="005950C3">
          <w:rPr>
            <w:noProof/>
            <w:webHidden/>
          </w:rPr>
          <w:fldChar w:fldCharType="separate"/>
        </w:r>
        <w:r w:rsidR="00896CA1">
          <w:rPr>
            <w:noProof/>
            <w:webHidden/>
          </w:rPr>
          <w:t>8</w:t>
        </w:r>
        <w:r w:rsidR="005950C3" w:rsidRPr="005950C3">
          <w:rPr>
            <w:noProof/>
            <w:webHidden/>
          </w:rPr>
          <w:fldChar w:fldCharType="end"/>
        </w:r>
      </w:hyperlink>
    </w:p>
    <w:p w14:paraId="4F7E7206" w14:textId="77777777" w:rsidR="005950C3" w:rsidRPr="005950C3" w:rsidRDefault="00BB288C">
      <w:pPr>
        <w:pStyle w:val="TableofFigures"/>
        <w:tabs>
          <w:tab w:val="right" w:leader="dot" w:pos="9016"/>
        </w:tabs>
        <w:rPr>
          <w:rFonts w:asciiTheme="minorHAnsi" w:eastAsiaTheme="minorEastAsia" w:hAnsiTheme="minorHAnsi" w:cstheme="minorBidi"/>
          <w:noProof/>
          <w:sz w:val="22"/>
          <w:szCs w:val="22"/>
          <w:lang w:eastAsia="en-US"/>
        </w:rPr>
      </w:pPr>
      <w:hyperlink w:anchor="_Toc129861625" w:history="1">
        <w:r w:rsidR="005950C3" w:rsidRPr="005950C3">
          <w:rPr>
            <w:rStyle w:val="Hyperlink"/>
            <w:noProof/>
          </w:rPr>
          <w:t>Tabel  5 Tingkat Pendidikan Masyarakat Desa Barengkok</w:t>
        </w:r>
        <w:r w:rsidR="005950C3" w:rsidRPr="005950C3">
          <w:rPr>
            <w:noProof/>
            <w:webHidden/>
          </w:rPr>
          <w:tab/>
        </w:r>
        <w:r w:rsidR="005950C3" w:rsidRPr="005950C3">
          <w:rPr>
            <w:noProof/>
            <w:webHidden/>
          </w:rPr>
          <w:fldChar w:fldCharType="begin"/>
        </w:r>
        <w:r w:rsidR="005950C3" w:rsidRPr="005950C3">
          <w:rPr>
            <w:noProof/>
            <w:webHidden/>
          </w:rPr>
          <w:instrText xml:space="preserve"> PAGEREF _Toc129861625 \h </w:instrText>
        </w:r>
        <w:r w:rsidR="005950C3" w:rsidRPr="005950C3">
          <w:rPr>
            <w:noProof/>
            <w:webHidden/>
          </w:rPr>
        </w:r>
        <w:r w:rsidR="005950C3" w:rsidRPr="005950C3">
          <w:rPr>
            <w:noProof/>
            <w:webHidden/>
          </w:rPr>
          <w:fldChar w:fldCharType="separate"/>
        </w:r>
        <w:r w:rsidR="00896CA1">
          <w:rPr>
            <w:noProof/>
            <w:webHidden/>
          </w:rPr>
          <w:t>8</w:t>
        </w:r>
        <w:r w:rsidR="005950C3" w:rsidRPr="005950C3">
          <w:rPr>
            <w:noProof/>
            <w:webHidden/>
          </w:rPr>
          <w:fldChar w:fldCharType="end"/>
        </w:r>
      </w:hyperlink>
    </w:p>
    <w:p w14:paraId="40E92F6A" w14:textId="77777777" w:rsidR="005950C3" w:rsidRPr="005950C3" w:rsidRDefault="00BB288C">
      <w:pPr>
        <w:pStyle w:val="TableofFigures"/>
        <w:tabs>
          <w:tab w:val="right" w:leader="dot" w:pos="9016"/>
        </w:tabs>
        <w:rPr>
          <w:rFonts w:asciiTheme="minorHAnsi" w:eastAsiaTheme="minorEastAsia" w:hAnsiTheme="minorHAnsi" w:cstheme="minorBidi"/>
          <w:noProof/>
          <w:sz w:val="22"/>
          <w:szCs w:val="22"/>
          <w:lang w:eastAsia="en-US"/>
        </w:rPr>
      </w:pPr>
      <w:hyperlink w:anchor="_Toc129861626" w:history="1">
        <w:r w:rsidR="005950C3" w:rsidRPr="005950C3">
          <w:rPr>
            <w:rStyle w:val="Hyperlink"/>
            <w:noProof/>
          </w:rPr>
          <w:t>Tabel  6 Jenis Pekerjaan Masyarakat Desa Barengkok</w:t>
        </w:r>
        <w:r w:rsidR="005950C3" w:rsidRPr="005950C3">
          <w:rPr>
            <w:noProof/>
            <w:webHidden/>
          </w:rPr>
          <w:tab/>
        </w:r>
        <w:r w:rsidR="005950C3" w:rsidRPr="005950C3">
          <w:rPr>
            <w:noProof/>
            <w:webHidden/>
          </w:rPr>
          <w:fldChar w:fldCharType="begin"/>
        </w:r>
        <w:r w:rsidR="005950C3" w:rsidRPr="005950C3">
          <w:rPr>
            <w:noProof/>
            <w:webHidden/>
          </w:rPr>
          <w:instrText xml:space="preserve"> PAGEREF _Toc129861626 \h </w:instrText>
        </w:r>
        <w:r w:rsidR="005950C3" w:rsidRPr="005950C3">
          <w:rPr>
            <w:noProof/>
            <w:webHidden/>
          </w:rPr>
        </w:r>
        <w:r w:rsidR="005950C3" w:rsidRPr="005950C3">
          <w:rPr>
            <w:noProof/>
            <w:webHidden/>
          </w:rPr>
          <w:fldChar w:fldCharType="separate"/>
        </w:r>
        <w:r w:rsidR="00896CA1">
          <w:rPr>
            <w:noProof/>
            <w:webHidden/>
          </w:rPr>
          <w:t>9</w:t>
        </w:r>
        <w:r w:rsidR="005950C3" w:rsidRPr="005950C3">
          <w:rPr>
            <w:noProof/>
            <w:webHidden/>
          </w:rPr>
          <w:fldChar w:fldCharType="end"/>
        </w:r>
      </w:hyperlink>
    </w:p>
    <w:p w14:paraId="4CCCCA2D" w14:textId="77777777" w:rsidR="005950C3" w:rsidRPr="005950C3" w:rsidRDefault="00BB288C">
      <w:pPr>
        <w:pStyle w:val="TableofFigures"/>
        <w:tabs>
          <w:tab w:val="right" w:leader="dot" w:pos="9016"/>
        </w:tabs>
        <w:rPr>
          <w:rFonts w:asciiTheme="minorHAnsi" w:eastAsiaTheme="minorEastAsia" w:hAnsiTheme="minorHAnsi" w:cstheme="minorBidi"/>
          <w:noProof/>
          <w:sz w:val="22"/>
          <w:szCs w:val="22"/>
          <w:lang w:eastAsia="en-US"/>
        </w:rPr>
      </w:pPr>
      <w:hyperlink w:anchor="_Toc129861627" w:history="1">
        <w:r w:rsidR="005950C3" w:rsidRPr="005950C3">
          <w:rPr>
            <w:rStyle w:val="Hyperlink"/>
            <w:noProof/>
          </w:rPr>
          <w:t>Tabel  7 Sarana Pendidikan di Desa Barengkok</w:t>
        </w:r>
        <w:r w:rsidR="005950C3" w:rsidRPr="005950C3">
          <w:rPr>
            <w:noProof/>
            <w:webHidden/>
          </w:rPr>
          <w:tab/>
        </w:r>
        <w:r w:rsidR="005950C3" w:rsidRPr="005950C3">
          <w:rPr>
            <w:noProof/>
            <w:webHidden/>
          </w:rPr>
          <w:fldChar w:fldCharType="begin"/>
        </w:r>
        <w:r w:rsidR="005950C3" w:rsidRPr="005950C3">
          <w:rPr>
            <w:noProof/>
            <w:webHidden/>
          </w:rPr>
          <w:instrText xml:space="preserve"> PAGEREF _Toc129861627 \h </w:instrText>
        </w:r>
        <w:r w:rsidR="005950C3" w:rsidRPr="005950C3">
          <w:rPr>
            <w:noProof/>
            <w:webHidden/>
          </w:rPr>
        </w:r>
        <w:r w:rsidR="005950C3" w:rsidRPr="005950C3">
          <w:rPr>
            <w:noProof/>
            <w:webHidden/>
          </w:rPr>
          <w:fldChar w:fldCharType="separate"/>
        </w:r>
        <w:r w:rsidR="00896CA1">
          <w:rPr>
            <w:noProof/>
            <w:webHidden/>
          </w:rPr>
          <w:t>9</w:t>
        </w:r>
        <w:r w:rsidR="005950C3" w:rsidRPr="005950C3">
          <w:rPr>
            <w:noProof/>
            <w:webHidden/>
          </w:rPr>
          <w:fldChar w:fldCharType="end"/>
        </w:r>
      </w:hyperlink>
    </w:p>
    <w:p w14:paraId="677503ED" w14:textId="77777777" w:rsidR="005950C3" w:rsidRPr="005950C3" w:rsidRDefault="00BB288C">
      <w:pPr>
        <w:pStyle w:val="TableofFigures"/>
        <w:tabs>
          <w:tab w:val="right" w:leader="dot" w:pos="9016"/>
        </w:tabs>
        <w:rPr>
          <w:rFonts w:asciiTheme="minorHAnsi" w:eastAsiaTheme="minorEastAsia" w:hAnsiTheme="minorHAnsi" w:cstheme="minorBidi"/>
          <w:noProof/>
          <w:sz w:val="22"/>
          <w:szCs w:val="22"/>
          <w:lang w:eastAsia="en-US"/>
        </w:rPr>
      </w:pPr>
      <w:hyperlink w:anchor="_Toc129861628" w:history="1">
        <w:r w:rsidR="005950C3" w:rsidRPr="005950C3">
          <w:rPr>
            <w:rStyle w:val="Hyperlink"/>
            <w:noProof/>
          </w:rPr>
          <w:t>Tabel  8 Sarana Kesehatan di Desa Barengkok</w:t>
        </w:r>
        <w:r w:rsidR="005950C3" w:rsidRPr="005950C3">
          <w:rPr>
            <w:noProof/>
            <w:webHidden/>
          </w:rPr>
          <w:tab/>
        </w:r>
        <w:r w:rsidR="005950C3" w:rsidRPr="005950C3">
          <w:rPr>
            <w:noProof/>
            <w:webHidden/>
          </w:rPr>
          <w:fldChar w:fldCharType="begin"/>
        </w:r>
        <w:r w:rsidR="005950C3" w:rsidRPr="005950C3">
          <w:rPr>
            <w:noProof/>
            <w:webHidden/>
          </w:rPr>
          <w:instrText xml:space="preserve"> PAGEREF _Toc129861628 \h </w:instrText>
        </w:r>
        <w:r w:rsidR="005950C3" w:rsidRPr="005950C3">
          <w:rPr>
            <w:noProof/>
            <w:webHidden/>
          </w:rPr>
        </w:r>
        <w:r w:rsidR="005950C3" w:rsidRPr="005950C3">
          <w:rPr>
            <w:noProof/>
            <w:webHidden/>
          </w:rPr>
          <w:fldChar w:fldCharType="separate"/>
        </w:r>
        <w:r w:rsidR="00896CA1">
          <w:rPr>
            <w:noProof/>
            <w:webHidden/>
          </w:rPr>
          <w:t>10</w:t>
        </w:r>
        <w:r w:rsidR="005950C3" w:rsidRPr="005950C3">
          <w:rPr>
            <w:noProof/>
            <w:webHidden/>
          </w:rPr>
          <w:fldChar w:fldCharType="end"/>
        </w:r>
      </w:hyperlink>
    </w:p>
    <w:p w14:paraId="0F24844D" w14:textId="77777777" w:rsidR="005950C3" w:rsidRPr="005950C3" w:rsidRDefault="00BB288C">
      <w:pPr>
        <w:pStyle w:val="TableofFigures"/>
        <w:tabs>
          <w:tab w:val="right" w:leader="dot" w:pos="9016"/>
        </w:tabs>
        <w:rPr>
          <w:rFonts w:asciiTheme="minorHAnsi" w:eastAsiaTheme="minorEastAsia" w:hAnsiTheme="minorHAnsi" w:cstheme="minorBidi"/>
          <w:noProof/>
          <w:sz w:val="22"/>
          <w:szCs w:val="22"/>
          <w:lang w:eastAsia="en-US"/>
        </w:rPr>
      </w:pPr>
      <w:hyperlink w:anchor="_Toc129861629" w:history="1">
        <w:r w:rsidR="005950C3" w:rsidRPr="005950C3">
          <w:rPr>
            <w:rStyle w:val="Hyperlink"/>
            <w:noProof/>
          </w:rPr>
          <w:t>Tabel  9 Sarana Kesehatan Swadaya Masyarakat di Desa Barengkok</w:t>
        </w:r>
        <w:r w:rsidR="005950C3" w:rsidRPr="005950C3">
          <w:rPr>
            <w:noProof/>
            <w:webHidden/>
          </w:rPr>
          <w:tab/>
        </w:r>
        <w:r w:rsidR="005950C3" w:rsidRPr="005950C3">
          <w:rPr>
            <w:noProof/>
            <w:webHidden/>
          </w:rPr>
          <w:fldChar w:fldCharType="begin"/>
        </w:r>
        <w:r w:rsidR="005950C3" w:rsidRPr="005950C3">
          <w:rPr>
            <w:noProof/>
            <w:webHidden/>
          </w:rPr>
          <w:instrText xml:space="preserve"> PAGEREF _Toc129861629 \h </w:instrText>
        </w:r>
        <w:r w:rsidR="005950C3" w:rsidRPr="005950C3">
          <w:rPr>
            <w:noProof/>
            <w:webHidden/>
          </w:rPr>
        </w:r>
        <w:r w:rsidR="005950C3" w:rsidRPr="005950C3">
          <w:rPr>
            <w:noProof/>
            <w:webHidden/>
          </w:rPr>
          <w:fldChar w:fldCharType="separate"/>
        </w:r>
        <w:r w:rsidR="00896CA1">
          <w:rPr>
            <w:noProof/>
            <w:webHidden/>
          </w:rPr>
          <w:t>10</w:t>
        </w:r>
        <w:r w:rsidR="005950C3" w:rsidRPr="005950C3">
          <w:rPr>
            <w:noProof/>
            <w:webHidden/>
          </w:rPr>
          <w:fldChar w:fldCharType="end"/>
        </w:r>
      </w:hyperlink>
    </w:p>
    <w:p w14:paraId="06F4325A" w14:textId="77777777" w:rsidR="005950C3" w:rsidRPr="005950C3" w:rsidRDefault="00BB288C">
      <w:pPr>
        <w:pStyle w:val="TableofFigures"/>
        <w:tabs>
          <w:tab w:val="right" w:leader="dot" w:pos="9016"/>
        </w:tabs>
        <w:rPr>
          <w:rFonts w:asciiTheme="minorHAnsi" w:eastAsiaTheme="minorEastAsia" w:hAnsiTheme="minorHAnsi" w:cstheme="minorBidi"/>
          <w:noProof/>
          <w:sz w:val="22"/>
          <w:szCs w:val="22"/>
          <w:lang w:eastAsia="en-US"/>
        </w:rPr>
      </w:pPr>
      <w:hyperlink w:anchor="_Toc129861630" w:history="1">
        <w:r w:rsidR="005950C3" w:rsidRPr="005950C3">
          <w:rPr>
            <w:rStyle w:val="Hyperlink"/>
            <w:noProof/>
          </w:rPr>
          <w:t>Tabel  10 Sarana Transportasi di Desa Barengkok</w:t>
        </w:r>
        <w:r w:rsidR="005950C3" w:rsidRPr="005950C3">
          <w:rPr>
            <w:noProof/>
            <w:webHidden/>
          </w:rPr>
          <w:tab/>
        </w:r>
        <w:r w:rsidR="005950C3" w:rsidRPr="005950C3">
          <w:rPr>
            <w:noProof/>
            <w:webHidden/>
          </w:rPr>
          <w:fldChar w:fldCharType="begin"/>
        </w:r>
        <w:r w:rsidR="005950C3" w:rsidRPr="005950C3">
          <w:rPr>
            <w:noProof/>
            <w:webHidden/>
          </w:rPr>
          <w:instrText xml:space="preserve"> PAGEREF _Toc129861630 \h </w:instrText>
        </w:r>
        <w:r w:rsidR="005950C3" w:rsidRPr="005950C3">
          <w:rPr>
            <w:noProof/>
            <w:webHidden/>
          </w:rPr>
        </w:r>
        <w:r w:rsidR="005950C3" w:rsidRPr="005950C3">
          <w:rPr>
            <w:noProof/>
            <w:webHidden/>
          </w:rPr>
          <w:fldChar w:fldCharType="separate"/>
        </w:r>
        <w:r w:rsidR="00896CA1">
          <w:rPr>
            <w:noProof/>
            <w:webHidden/>
          </w:rPr>
          <w:t>10</w:t>
        </w:r>
        <w:r w:rsidR="005950C3" w:rsidRPr="005950C3">
          <w:rPr>
            <w:noProof/>
            <w:webHidden/>
          </w:rPr>
          <w:fldChar w:fldCharType="end"/>
        </w:r>
      </w:hyperlink>
    </w:p>
    <w:p w14:paraId="613C58E5" w14:textId="77777777" w:rsidR="005950C3" w:rsidRPr="005950C3" w:rsidRDefault="00BB288C">
      <w:pPr>
        <w:pStyle w:val="TableofFigures"/>
        <w:tabs>
          <w:tab w:val="right" w:leader="dot" w:pos="9016"/>
        </w:tabs>
        <w:rPr>
          <w:rFonts w:asciiTheme="minorHAnsi" w:eastAsiaTheme="minorEastAsia" w:hAnsiTheme="minorHAnsi" w:cstheme="minorBidi"/>
          <w:noProof/>
          <w:sz w:val="22"/>
          <w:szCs w:val="22"/>
          <w:lang w:eastAsia="en-US"/>
        </w:rPr>
      </w:pPr>
      <w:hyperlink w:anchor="_Toc129861631" w:history="1">
        <w:r w:rsidR="005950C3" w:rsidRPr="005950C3">
          <w:rPr>
            <w:rStyle w:val="Hyperlink"/>
            <w:noProof/>
          </w:rPr>
          <w:t>Tabel  11 Sarana Ibadah di Desa Barengkok</w:t>
        </w:r>
        <w:r w:rsidR="005950C3" w:rsidRPr="005950C3">
          <w:rPr>
            <w:noProof/>
            <w:webHidden/>
          </w:rPr>
          <w:tab/>
        </w:r>
        <w:r w:rsidR="005950C3" w:rsidRPr="005950C3">
          <w:rPr>
            <w:noProof/>
            <w:webHidden/>
          </w:rPr>
          <w:fldChar w:fldCharType="begin"/>
        </w:r>
        <w:r w:rsidR="005950C3" w:rsidRPr="005950C3">
          <w:rPr>
            <w:noProof/>
            <w:webHidden/>
          </w:rPr>
          <w:instrText xml:space="preserve"> PAGEREF _Toc129861631 \h </w:instrText>
        </w:r>
        <w:r w:rsidR="005950C3" w:rsidRPr="005950C3">
          <w:rPr>
            <w:noProof/>
            <w:webHidden/>
          </w:rPr>
        </w:r>
        <w:r w:rsidR="005950C3" w:rsidRPr="005950C3">
          <w:rPr>
            <w:noProof/>
            <w:webHidden/>
          </w:rPr>
          <w:fldChar w:fldCharType="separate"/>
        </w:r>
        <w:r w:rsidR="00896CA1">
          <w:rPr>
            <w:noProof/>
            <w:webHidden/>
          </w:rPr>
          <w:t>11</w:t>
        </w:r>
        <w:r w:rsidR="005950C3" w:rsidRPr="005950C3">
          <w:rPr>
            <w:noProof/>
            <w:webHidden/>
          </w:rPr>
          <w:fldChar w:fldCharType="end"/>
        </w:r>
      </w:hyperlink>
    </w:p>
    <w:p w14:paraId="632B3DDA" w14:textId="77777777" w:rsidR="005950C3" w:rsidRPr="005950C3" w:rsidRDefault="00BB288C">
      <w:pPr>
        <w:pStyle w:val="TableofFigures"/>
        <w:tabs>
          <w:tab w:val="right" w:leader="dot" w:pos="9016"/>
        </w:tabs>
        <w:rPr>
          <w:rFonts w:asciiTheme="minorHAnsi" w:eastAsiaTheme="minorEastAsia" w:hAnsiTheme="minorHAnsi" w:cstheme="minorBidi"/>
          <w:noProof/>
          <w:sz w:val="22"/>
          <w:szCs w:val="22"/>
          <w:lang w:eastAsia="en-US"/>
        </w:rPr>
      </w:pPr>
      <w:hyperlink w:anchor="_Toc129861632" w:history="1">
        <w:r w:rsidR="005950C3" w:rsidRPr="005950C3">
          <w:rPr>
            <w:rStyle w:val="Hyperlink"/>
            <w:noProof/>
          </w:rPr>
          <w:t>Tabel  12 Organisasi Kemasyarakatan di Desa Barengkok</w:t>
        </w:r>
        <w:r w:rsidR="005950C3" w:rsidRPr="005950C3">
          <w:rPr>
            <w:noProof/>
            <w:webHidden/>
          </w:rPr>
          <w:tab/>
        </w:r>
        <w:r w:rsidR="005950C3" w:rsidRPr="005950C3">
          <w:rPr>
            <w:noProof/>
            <w:webHidden/>
          </w:rPr>
          <w:fldChar w:fldCharType="begin"/>
        </w:r>
        <w:r w:rsidR="005950C3" w:rsidRPr="005950C3">
          <w:rPr>
            <w:noProof/>
            <w:webHidden/>
          </w:rPr>
          <w:instrText xml:space="preserve"> PAGEREF _Toc129861632 \h </w:instrText>
        </w:r>
        <w:r w:rsidR="005950C3" w:rsidRPr="005950C3">
          <w:rPr>
            <w:noProof/>
            <w:webHidden/>
          </w:rPr>
        </w:r>
        <w:r w:rsidR="005950C3" w:rsidRPr="005950C3">
          <w:rPr>
            <w:noProof/>
            <w:webHidden/>
          </w:rPr>
          <w:fldChar w:fldCharType="separate"/>
        </w:r>
        <w:r w:rsidR="00896CA1">
          <w:rPr>
            <w:noProof/>
            <w:webHidden/>
          </w:rPr>
          <w:t>11</w:t>
        </w:r>
        <w:r w:rsidR="005950C3" w:rsidRPr="005950C3">
          <w:rPr>
            <w:noProof/>
            <w:webHidden/>
          </w:rPr>
          <w:fldChar w:fldCharType="end"/>
        </w:r>
      </w:hyperlink>
    </w:p>
    <w:p w14:paraId="0CF0CD48" w14:textId="77777777" w:rsidR="005950C3" w:rsidRPr="005950C3" w:rsidRDefault="00BB288C">
      <w:pPr>
        <w:pStyle w:val="TableofFigures"/>
        <w:tabs>
          <w:tab w:val="right" w:leader="dot" w:pos="9016"/>
        </w:tabs>
        <w:rPr>
          <w:rFonts w:asciiTheme="minorHAnsi" w:eastAsiaTheme="minorEastAsia" w:hAnsiTheme="minorHAnsi" w:cstheme="minorBidi"/>
          <w:noProof/>
          <w:sz w:val="22"/>
          <w:szCs w:val="22"/>
          <w:lang w:eastAsia="en-US"/>
        </w:rPr>
      </w:pPr>
      <w:hyperlink w:anchor="_Toc129861633" w:history="1">
        <w:r w:rsidR="005950C3" w:rsidRPr="005950C3">
          <w:rPr>
            <w:rStyle w:val="Hyperlink"/>
            <w:noProof/>
          </w:rPr>
          <w:t>Tabel  13 Masalah Gizi di Desa Barengkok</w:t>
        </w:r>
        <w:r w:rsidR="005950C3" w:rsidRPr="005950C3">
          <w:rPr>
            <w:noProof/>
            <w:webHidden/>
          </w:rPr>
          <w:tab/>
        </w:r>
        <w:r w:rsidR="005950C3" w:rsidRPr="005950C3">
          <w:rPr>
            <w:noProof/>
            <w:webHidden/>
          </w:rPr>
          <w:fldChar w:fldCharType="begin"/>
        </w:r>
        <w:r w:rsidR="005950C3" w:rsidRPr="005950C3">
          <w:rPr>
            <w:noProof/>
            <w:webHidden/>
          </w:rPr>
          <w:instrText xml:space="preserve"> PAGEREF _Toc129861633 \h </w:instrText>
        </w:r>
        <w:r w:rsidR="005950C3" w:rsidRPr="005950C3">
          <w:rPr>
            <w:noProof/>
            <w:webHidden/>
          </w:rPr>
        </w:r>
        <w:r w:rsidR="005950C3" w:rsidRPr="005950C3">
          <w:rPr>
            <w:noProof/>
            <w:webHidden/>
          </w:rPr>
          <w:fldChar w:fldCharType="separate"/>
        </w:r>
        <w:r w:rsidR="00896CA1">
          <w:rPr>
            <w:noProof/>
            <w:webHidden/>
          </w:rPr>
          <w:t>12</w:t>
        </w:r>
        <w:r w:rsidR="005950C3" w:rsidRPr="005950C3">
          <w:rPr>
            <w:noProof/>
            <w:webHidden/>
          </w:rPr>
          <w:fldChar w:fldCharType="end"/>
        </w:r>
      </w:hyperlink>
    </w:p>
    <w:p w14:paraId="0D000B04" w14:textId="77777777" w:rsidR="005950C3" w:rsidRPr="005950C3" w:rsidRDefault="00BB288C">
      <w:pPr>
        <w:pStyle w:val="TableofFigures"/>
        <w:tabs>
          <w:tab w:val="right" w:leader="dot" w:pos="9016"/>
        </w:tabs>
        <w:rPr>
          <w:rFonts w:asciiTheme="minorHAnsi" w:eastAsiaTheme="minorEastAsia" w:hAnsiTheme="minorHAnsi" w:cstheme="minorBidi"/>
          <w:noProof/>
          <w:sz w:val="22"/>
          <w:szCs w:val="22"/>
          <w:lang w:eastAsia="en-US"/>
        </w:rPr>
      </w:pPr>
      <w:hyperlink w:anchor="_Toc129861634" w:history="1">
        <w:r w:rsidR="005950C3" w:rsidRPr="005950C3">
          <w:rPr>
            <w:rStyle w:val="Hyperlink"/>
            <w:noProof/>
          </w:rPr>
          <w:t>Tabel  14 Hasil Skor Penyuluhan Stunting</w:t>
        </w:r>
        <w:r w:rsidR="005950C3" w:rsidRPr="005950C3">
          <w:rPr>
            <w:noProof/>
            <w:webHidden/>
          </w:rPr>
          <w:tab/>
        </w:r>
        <w:r w:rsidR="005950C3" w:rsidRPr="005950C3">
          <w:rPr>
            <w:noProof/>
            <w:webHidden/>
          </w:rPr>
          <w:fldChar w:fldCharType="begin"/>
        </w:r>
        <w:r w:rsidR="005950C3" w:rsidRPr="005950C3">
          <w:rPr>
            <w:noProof/>
            <w:webHidden/>
          </w:rPr>
          <w:instrText xml:space="preserve"> PAGEREF _Toc129861634 \h </w:instrText>
        </w:r>
        <w:r w:rsidR="005950C3" w:rsidRPr="005950C3">
          <w:rPr>
            <w:noProof/>
            <w:webHidden/>
          </w:rPr>
        </w:r>
        <w:r w:rsidR="005950C3" w:rsidRPr="005950C3">
          <w:rPr>
            <w:noProof/>
            <w:webHidden/>
          </w:rPr>
          <w:fldChar w:fldCharType="separate"/>
        </w:r>
        <w:r w:rsidR="00896CA1">
          <w:rPr>
            <w:noProof/>
            <w:webHidden/>
          </w:rPr>
          <w:t>27</w:t>
        </w:r>
        <w:r w:rsidR="005950C3" w:rsidRPr="005950C3">
          <w:rPr>
            <w:noProof/>
            <w:webHidden/>
          </w:rPr>
          <w:fldChar w:fldCharType="end"/>
        </w:r>
      </w:hyperlink>
    </w:p>
    <w:p w14:paraId="55B35359" w14:textId="77777777" w:rsidR="005950C3" w:rsidRPr="005950C3" w:rsidRDefault="00BB288C">
      <w:pPr>
        <w:pStyle w:val="TableofFigures"/>
        <w:tabs>
          <w:tab w:val="right" w:leader="dot" w:pos="9016"/>
        </w:tabs>
        <w:rPr>
          <w:rFonts w:asciiTheme="minorHAnsi" w:eastAsiaTheme="minorEastAsia" w:hAnsiTheme="minorHAnsi" w:cstheme="minorBidi"/>
          <w:noProof/>
          <w:sz w:val="22"/>
          <w:szCs w:val="22"/>
          <w:lang w:eastAsia="en-US"/>
        </w:rPr>
      </w:pPr>
      <w:hyperlink w:anchor="_Toc129861635" w:history="1">
        <w:r w:rsidR="005950C3" w:rsidRPr="005950C3">
          <w:rPr>
            <w:rStyle w:val="Hyperlink"/>
            <w:noProof/>
          </w:rPr>
          <w:t>Tabel  15 Hasil Skor Penyuluhan Jajanan Sehat</w:t>
        </w:r>
        <w:r w:rsidR="005950C3" w:rsidRPr="005950C3">
          <w:rPr>
            <w:noProof/>
            <w:webHidden/>
          </w:rPr>
          <w:tab/>
        </w:r>
        <w:r w:rsidR="005950C3" w:rsidRPr="005950C3">
          <w:rPr>
            <w:noProof/>
            <w:webHidden/>
          </w:rPr>
          <w:fldChar w:fldCharType="begin"/>
        </w:r>
        <w:r w:rsidR="005950C3" w:rsidRPr="005950C3">
          <w:rPr>
            <w:noProof/>
            <w:webHidden/>
          </w:rPr>
          <w:instrText xml:space="preserve"> PAGEREF _Toc129861635 \h </w:instrText>
        </w:r>
        <w:r w:rsidR="005950C3" w:rsidRPr="005950C3">
          <w:rPr>
            <w:noProof/>
            <w:webHidden/>
          </w:rPr>
        </w:r>
        <w:r w:rsidR="005950C3" w:rsidRPr="005950C3">
          <w:rPr>
            <w:noProof/>
            <w:webHidden/>
          </w:rPr>
          <w:fldChar w:fldCharType="separate"/>
        </w:r>
        <w:r w:rsidR="00896CA1">
          <w:rPr>
            <w:noProof/>
            <w:webHidden/>
          </w:rPr>
          <w:t>31</w:t>
        </w:r>
        <w:r w:rsidR="005950C3" w:rsidRPr="005950C3">
          <w:rPr>
            <w:noProof/>
            <w:webHidden/>
          </w:rPr>
          <w:fldChar w:fldCharType="end"/>
        </w:r>
      </w:hyperlink>
    </w:p>
    <w:p w14:paraId="5B914E54" w14:textId="77777777" w:rsidR="005950C3" w:rsidRPr="005950C3" w:rsidRDefault="00BB288C">
      <w:pPr>
        <w:pStyle w:val="TableofFigures"/>
        <w:tabs>
          <w:tab w:val="right" w:leader="dot" w:pos="9016"/>
        </w:tabs>
        <w:rPr>
          <w:rFonts w:asciiTheme="minorHAnsi" w:eastAsiaTheme="minorEastAsia" w:hAnsiTheme="minorHAnsi" w:cstheme="minorBidi"/>
          <w:noProof/>
          <w:sz w:val="22"/>
          <w:szCs w:val="22"/>
          <w:lang w:eastAsia="en-US"/>
        </w:rPr>
      </w:pPr>
      <w:hyperlink w:anchor="_Toc129861636" w:history="1">
        <w:r w:rsidR="005950C3" w:rsidRPr="005950C3">
          <w:rPr>
            <w:rStyle w:val="Hyperlink"/>
            <w:noProof/>
          </w:rPr>
          <w:t>Tabel  16 Hasil Skor Penyuluhan Anemia</w:t>
        </w:r>
        <w:r w:rsidR="005950C3" w:rsidRPr="005950C3">
          <w:rPr>
            <w:noProof/>
            <w:webHidden/>
          </w:rPr>
          <w:tab/>
        </w:r>
        <w:r w:rsidR="005950C3" w:rsidRPr="005950C3">
          <w:rPr>
            <w:noProof/>
            <w:webHidden/>
          </w:rPr>
          <w:fldChar w:fldCharType="begin"/>
        </w:r>
        <w:r w:rsidR="005950C3" w:rsidRPr="005950C3">
          <w:rPr>
            <w:noProof/>
            <w:webHidden/>
          </w:rPr>
          <w:instrText xml:space="preserve"> PAGEREF _Toc129861636 \h </w:instrText>
        </w:r>
        <w:r w:rsidR="005950C3" w:rsidRPr="005950C3">
          <w:rPr>
            <w:noProof/>
            <w:webHidden/>
          </w:rPr>
        </w:r>
        <w:r w:rsidR="005950C3" w:rsidRPr="005950C3">
          <w:rPr>
            <w:noProof/>
            <w:webHidden/>
          </w:rPr>
          <w:fldChar w:fldCharType="separate"/>
        </w:r>
        <w:r w:rsidR="00896CA1">
          <w:rPr>
            <w:noProof/>
            <w:webHidden/>
          </w:rPr>
          <w:t>36</w:t>
        </w:r>
        <w:r w:rsidR="005950C3" w:rsidRPr="005950C3">
          <w:rPr>
            <w:noProof/>
            <w:webHidden/>
          </w:rPr>
          <w:fldChar w:fldCharType="end"/>
        </w:r>
      </w:hyperlink>
    </w:p>
    <w:p w14:paraId="7076D3EA" w14:textId="77777777" w:rsidR="005950C3" w:rsidRPr="005950C3" w:rsidRDefault="00BB288C">
      <w:pPr>
        <w:pStyle w:val="TableofFigures"/>
        <w:tabs>
          <w:tab w:val="right" w:leader="dot" w:pos="9016"/>
        </w:tabs>
        <w:rPr>
          <w:rFonts w:asciiTheme="minorHAnsi" w:eastAsiaTheme="minorEastAsia" w:hAnsiTheme="minorHAnsi" w:cstheme="minorBidi"/>
          <w:noProof/>
          <w:sz w:val="22"/>
          <w:szCs w:val="22"/>
          <w:lang w:eastAsia="en-US"/>
        </w:rPr>
      </w:pPr>
      <w:hyperlink w:anchor="_Toc129861637" w:history="1">
        <w:r w:rsidR="005950C3" w:rsidRPr="005950C3">
          <w:rPr>
            <w:rStyle w:val="Hyperlink"/>
            <w:noProof/>
          </w:rPr>
          <w:t>Tabel  17 Hasil Skor Penyuluhan Sayur Buah</w:t>
        </w:r>
        <w:r w:rsidR="005950C3" w:rsidRPr="005950C3">
          <w:rPr>
            <w:noProof/>
            <w:webHidden/>
          </w:rPr>
          <w:tab/>
        </w:r>
        <w:r w:rsidR="005950C3" w:rsidRPr="005950C3">
          <w:rPr>
            <w:noProof/>
            <w:webHidden/>
          </w:rPr>
          <w:fldChar w:fldCharType="begin"/>
        </w:r>
        <w:r w:rsidR="005950C3" w:rsidRPr="005950C3">
          <w:rPr>
            <w:noProof/>
            <w:webHidden/>
          </w:rPr>
          <w:instrText xml:space="preserve"> PAGEREF _Toc129861637 \h </w:instrText>
        </w:r>
        <w:r w:rsidR="005950C3" w:rsidRPr="005950C3">
          <w:rPr>
            <w:noProof/>
            <w:webHidden/>
          </w:rPr>
        </w:r>
        <w:r w:rsidR="005950C3" w:rsidRPr="005950C3">
          <w:rPr>
            <w:noProof/>
            <w:webHidden/>
          </w:rPr>
          <w:fldChar w:fldCharType="separate"/>
        </w:r>
        <w:r w:rsidR="00896CA1">
          <w:rPr>
            <w:noProof/>
            <w:webHidden/>
          </w:rPr>
          <w:t>40</w:t>
        </w:r>
        <w:r w:rsidR="005950C3" w:rsidRPr="005950C3">
          <w:rPr>
            <w:noProof/>
            <w:webHidden/>
          </w:rPr>
          <w:fldChar w:fldCharType="end"/>
        </w:r>
      </w:hyperlink>
    </w:p>
    <w:p w14:paraId="19ACAB53" w14:textId="77777777" w:rsidR="005950C3" w:rsidRPr="005950C3" w:rsidRDefault="00BB288C">
      <w:pPr>
        <w:pStyle w:val="TableofFigures"/>
        <w:tabs>
          <w:tab w:val="right" w:leader="dot" w:pos="9016"/>
        </w:tabs>
        <w:rPr>
          <w:rFonts w:asciiTheme="minorHAnsi" w:eastAsiaTheme="minorEastAsia" w:hAnsiTheme="minorHAnsi" w:cstheme="minorBidi"/>
          <w:noProof/>
          <w:sz w:val="22"/>
          <w:szCs w:val="22"/>
          <w:lang w:eastAsia="en-US"/>
        </w:rPr>
      </w:pPr>
      <w:hyperlink w:anchor="_Toc129861638" w:history="1">
        <w:r w:rsidR="005950C3" w:rsidRPr="005950C3">
          <w:rPr>
            <w:rStyle w:val="Hyperlink"/>
            <w:noProof/>
          </w:rPr>
          <w:t>Tabel  18 Hasil Skor Penyuluhan ASI MPASI</w:t>
        </w:r>
        <w:r w:rsidR="005950C3" w:rsidRPr="005950C3">
          <w:rPr>
            <w:noProof/>
            <w:webHidden/>
          </w:rPr>
          <w:tab/>
        </w:r>
        <w:r w:rsidR="005950C3" w:rsidRPr="005950C3">
          <w:rPr>
            <w:noProof/>
            <w:webHidden/>
          </w:rPr>
          <w:fldChar w:fldCharType="begin"/>
        </w:r>
        <w:r w:rsidR="005950C3" w:rsidRPr="005950C3">
          <w:rPr>
            <w:noProof/>
            <w:webHidden/>
          </w:rPr>
          <w:instrText xml:space="preserve"> PAGEREF _Toc129861638 \h </w:instrText>
        </w:r>
        <w:r w:rsidR="005950C3" w:rsidRPr="005950C3">
          <w:rPr>
            <w:noProof/>
            <w:webHidden/>
          </w:rPr>
        </w:r>
        <w:r w:rsidR="005950C3" w:rsidRPr="005950C3">
          <w:rPr>
            <w:noProof/>
            <w:webHidden/>
          </w:rPr>
          <w:fldChar w:fldCharType="separate"/>
        </w:r>
        <w:r w:rsidR="00896CA1">
          <w:rPr>
            <w:noProof/>
            <w:webHidden/>
          </w:rPr>
          <w:t>45</w:t>
        </w:r>
        <w:r w:rsidR="005950C3" w:rsidRPr="005950C3">
          <w:rPr>
            <w:noProof/>
            <w:webHidden/>
          </w:rPr>
          <w:fldChar w:fldCharType="end"/>
        </w:r>
      </w:hyperlink>
    </w:p>
    <w:p w14:paraId="1035579C" w14:textId="77777777" w:rsidR="005950C3" w:rsidRPr="005950C3" w:rsidRDefault="00BB288C">
      <w:pPr>
        <w:pStyle w:val="TableofFigures"/>
        <w:tabs>
          <w:tab w:val="right" w:leader="dot" w:pos="9016"/>
        </w:tabs>
        <w:rPr>
          <w:rFonts w:asciiTheme="minorHAnsi" w:eastAsiaTheme="minorEastAsia" w:hAnsiTheme="minorHAnsi" w:cstheme="minorBidi"/>
          <w:noProof/>
          <w:sz w:val="22"/>
          <w:szCs w:val="22"/>
          <w:lang w:eastAsia="en-US"/>
        </w:rPr>
      </w:pPr>
      <w:hyperlink w:anchor="_Toc129861639" w:history="1">
        <w:r w:rsidR="005950C3" w:rsidRPr="005950C3">
          <w:rPr>
            <w:rStyle w:val="Hyperlink"/>
            <w:noProof/>
          </w:rPr>
          <w:t>Tabel  19 Hasil Skor Penyuluhan PHBS</w:t>
        </w:r>
        <w:r w:rsidR="005950C3" w:rsidRPr="005950C3">
          <w:rPr>
            <w:noProof/>
            <w:webHidden/>
          </w:rPr>
          <w:tab/>
        </w:r>
        <w:r w:rsidR="005950C3" w:rsidRPr="005950C3">
          <w:rPr>
            <w:noProof/>
            <w:webHidden/>
          </w:rPr>
          <w:fldChar w:fldCharType="begin"/>
        </w:r>
        <w:r w:rsidR="005950C3" w:rsidRPr="005950C3">
          <w:rPr>
            <w:noProof/>
            <w:webHidden/>
          </w:rPr>
          <w:instrText xml:space="preserve"> PAGEREF _Toc129861639 \h </w:instrText>
        </w:r>
        <w:r w:rsidR="005950C3" w:rsidRPr="005950C3">
          <w:rPr>
            <w:noProof/>
            <w:webHidden/>
          </w:rPr>
        </w:r>
        <w:r w:rsidR="005950C3" w:rsidRPr="005950C3">
          <w:rPr>
            <w:noProof/>
            <w:webHidden/>
          </w:rPr>
          <w:fldChar w:fldCharType="separate"/>
        </w:r>
        <w:r w:rsidR="00896CA1">
          <w:rPr>
            <w:noProof/>
            <w:webHidden/>
          </w:rPr>
          <w:t>52</w:t>
        </w:r>
        <w:r w:rsidR="005950C3" w:rsidRPr="005950C3">
          <w:rPr>
            <w:noProof/>
            <w:webHidden/>
          </w:rPr>
          <w:fldChar w:fldCharType="end"/>
        </w:r>
      </w:hyperlink>
    </w:p>
    <w:p w14:paraId="696EC7F2" w14:textId="77777777" w:rsidR="005950C3" w:rsidRPr="005950C3" w:rsidRDefault="00BB288C">
      <w:pPr>
        <w:pStyle w:val="TableofFigures"/>
        <w:tabs>
          <w:tab w:val="right" w:leader="dot" w:pos="9016"/>
        </w:tabs>
        <w:rPr>
          <w:rFonts w:asciiTheme="minorHAnsi" w:eastAsiaTheme="minorEastAsia" w:hAnsiTheme="minorHAnsi" w:cstheme="minorBidi"/>
          <w:noProof/>
          <w:sz w:val="22"/>
          <w:szCs w:val="22"/>
          <w:lang w:eastAsia="en-US"/>
        </w:rPr>
      </w:pPr>
      <w:hyperlink w:anchor="_Toc129861640" w:history="1">
        <w:r w:rsidR="005950C3" w:rsidRPr="005950C3">
          <w:rPr>
            <w:rStyle w:val="Hyperlink"/>
            <w:noProof/>
          </w:rPr>
          <w:t>Tabel  20 Hasil Skor Penyuluhan Penyakit Degeneratif</w:t>
        </w:r>
        <w:r w:rsidR="005950C3" w:rsidRPr="005950C3">
          <w:rPr>
            <w:noProof/>
            <w:webHidden/>
          </w:rPr>
          <w:tab/>
        </w:r>
        <w:r w:rsidR="005950C3" w:rsidRPr="005950C3">
          <w:rPr>
            <w:noProof/>
            <w:webHidden/>
          </w:rPr>
          <w:fldChar w:fldCharType="begin"/>
        </w:r>
        <w:r w:rsidR="005950C3" w:rsidRPr="005950C3">
          <w:rPr>
            <w:noProof/>
            <w:webHidden/>
          </w:rPr>
          <w:instrText xml:space="preserve"> PAGEREF _Toc129861640 \h </w:instrText>
        </w:r>
        <w:r w:rsidR="005950C3" w:rsidRPr="005950C3">
          <w:rPr>
            <w:noProof/>
            <w:webHidden/>
          </w:rPr>
        </w:r>
        <w:r w:rsidR="005950C3" w:rsidRPr="005950C3">
          <w:rPr>
            <w:noProof/>
            <w:webHidden/>
          </w:rPr>
          <w:fldChar w:fldCharType="separate"/>
        </w:r>
        <w:r w:rsidR="00896CA1">
          <w:rPr>
            <w:noProof/>
            <w:webHidden/>
          </w:rPr>
          <w:t>56</w:t>
        </w:r>
        <w:r w:rsidR="005950C3" w:rsidRPr="005950C3">
          <w:rPr>
            <w:noProof/>
            <w:webHidden/>
          </w:rPr>
          <w:fldChar w:fldCharType="end"/>
        </w:r>
      </w:hyperlink>
    </w:p>
    <w:p w14:paraId="59F98BAB" w14:textId="77777777" w:rsidR="005950C3" w:rsidRPr="005950C3" w:rsidRDefault="00BB288C">
      <w:pPr>
        <w:pStyle w:val="TableofFigures"/>
        <w:tabs>
          <w:tab w:val="right" w:leader="dot" w:pos="9016"/>
        </w:tabs>
        <w:rPr>
          <w:rFonts w:asciiTheme="minorHAnsi" w:eastAsiaTheme="minorEastAsia" w:hAnsiTheme="minorHAnsi" w:cstheme="minorBidi"/>
          <w:noProof/>
          <w:sz w:val="22"/>
          <w:szCs w:val="22"/>
          <w:lang w:eastAsia="en-US"/>
        </w:rPr>
      </w:pPr>
      <w:hyperlink w:anchor="_Toc129861641" w:history="1">
        <w:r w:rsidR="005950C3" w:rsidRPr="005950C3">
          <w:rPr>
            <w:rStyle w:val="Hyperlink"/>
            <w:noProof/>
          </w:rPr>
          <w:t>Tabel  21 Hasil Skor Pelatihan Kader</w:t>
        </w:r>
        <w:r w:rsidR="005950C3" w:rsidRPr="005950C3">
          <w:rPr>
            <w:noProof/>
            <w:webHidden/>
          </w:rPr>
          <w:tab/>
        </w:r>
        <w:r w:rsidR="005950C3" w:rsidRPr="005950C3">
          <w:rPr>
            <w:noProof/>
            <w:webHidden/>
          </w:rPr>
          <w:fldChar w:fldCharType="begin"/>
        </w:r>
        <w:r w:rsidR="005950C3" w:rsidRPr="005950C3">
          <w:rPr>
            <w:noProof/>
            <w:webHidden/>
          </w:rPr>
          <w:instrText xml:space="preserve"> PAGEREF _Toc129861641 \h </w:instrText>
        </w:r>
        <w:r w:rsidR="005950C3" w:rsidRPr="005950C3">
          <w:rPr>
            <w:noProof/>
            <w:webHidden/>
          </w:rPr>
        </w:r>
        <w:r w:rsidR="005950C3" w:rsidRPr="005950C3">
          <w:rPr>
            <w:noProof/>
            <w:webHidden/>
          </w:rPr>
          <w:fldChar w:fldCharType="separate"/>
        </w:r>
        <w:r w:rsidR="00896CA1">
          <w:rPr>
            <w:noProof/>
            <w:webHidden/>
          </w:rPr>
          <w:t>65</w:t>
        </w:r>
        <w:r w:rsidR="005950C3" w:rsidRPr="005950C3">
          <w:rPr>
            <w:noProof/>
            <w:webHidden/>
          </w:rPr>
          <w:fldChar w:fldCharType="end"/>
        </w:r>
      </w:hyperlink>
    </w:p>
    <w:p w14:paraId="316481AB" w14:textId="77777777" w:rsidR="00741217" w:rsidRPr="004827BD" w:rsidRDefault="004827BD" w:rsidP="00741217">
      <w:r w:rsidRPr="005950C3">
        <w:fldChar w:fldCharType="end"/>
      </w:r>
    </w:p>
    <w:p w14:paraId="18FD686B" w14:textId="6B7EB65D" w:rsidR="00CA6CEF" w:rsidRDefault="00C35F8D" w:rsidP="00CA6CEF">
      <w:pPr>
        <w:pStyle w:val="TableofFigures"/>
        <w:tabs>
          <w:tab w:val="right" w:leader="dot" w:pos="9016"/>
        </w:tabs>
        <w:rPr>
          <w:rFonts w:asciiTheme="minorHAnsi" w:eastAsiaTheme="minorEastAsia" w:hAnsiTheme="minorHAnsi" w:cstheme="minorBidi"/>
          <w:noProof/>
          <w:sz w:val="22"/>
          <w:szCs w:val="22"/>
          <w:lang w:eastAsia="en-US"/>
        </w:rPr>
      </w:pPr>
      <w:r w:rsidRPr="00C35F8D">
        <w:fldChar w:fldCharType="begin"/>
      </w:r>
      <w:r w:rsidRPr="00C35F8D">
        <w:instrText xml:space="preserve"> TOC \h \z \c "Tabel" </w:instrText>
      </w:r>
      <w:r w:rsidRPr="00C35F8D">
        <w:fldChar w:fldCharType="separate"/>
      </w:r>
    </w:p>
    <w:p w14:paraId="5A4DB647" w14:textId="1332D989" w:rsidR="00CA6CEF" w:rsidRDefault="00CA6CEF">
      <w:pPr>
        <w:pStyle w:val="TableofFigures"/>
        <w:tabs>
          <w:tab w:val="right" w:leader="dot" w:pos="9016"/>
        </w:tabs>
        <w:rPr>
          <w:rFonts w:asciiTheme="minorHAnsi" w:eastAsiaTheme="minorEastAsia" w:hAnsiTheme="minorHAnsi" w:cstheme="minorBidi"/>
          <w:noProof/>
          <w:sz w:val="22"/>
          <w:szCs w:val="22"/>
          <w:lang w:eastAsia="en-US"/>
        </w:rPr>
      </w:pPr>
    </w:p>
    <w:p w14:paraId="4A449EC9" w14:textId="7C9C041F" w:rsidR="001442AF" w:rsidRDefault="00C35F8D">
      <w:pPr>
        <w:rPr>
          <w:rFonts w:eastAsiaTheme="majorEastAsia" w:cstheme="majorBidi"/>
          <w:b/>
          <w:bCs/>
          <w:szCs w:val="28"/>
        </w:rPr>
      </w:pPr>
      <w:r w:rsidRPr="00C35F8D">
        <w:fldChar w:fldCharType="end"/>
      </w:r>
      <w:r w:rsidR="001442AF">
        <w:br w:type="page"/>
      </w:r>
    </w:p>
    <w:p w14:paraId="458C6E38" w14:textId="77777777" w:rsidR="001442AF" w:rsidRDefault="001442AF" w:rsidP="001442AF">
      <w:pPr>
        <w:pStyle w:val="Heading1"/>
      </w:pPr>
      <w:bookmarkStart w:id="3" w:name="_Toc124106389"/>
      <w:r>
        <w:lastRenderedPageBreak/>
        <w:t>DAFTAR GAMBAR</w:t>
      </w:r>
      <w:bookmarkEnd w:id="3"/>
    </w:p>
    <w:p w14:paraId="376D3515" w14:textId="77777777" w:rsidR="00741217" w:rsidRDefault="00741217"/>
    <w:p w14:paraId="739A3F31" w14:textId="77777777" w:rsidR="00741217" w:rsidRDefault="00741217">
      <w:pPr>
        <w:pStyle w:val="TableofFigures"/>
        <w:tabs>
          <w:tab w:val="right" w:leader="dot" w:pos="9016"/>
        </w:tabs>
        <w:rPr>
          <w:rFonts w:asciiTheme="minorHAnsi" w:eastAsiaTheme="minorEastAsia" w:hAnsiTheme="minorHAnsi" w:cstheme="minorBidi"/>
          <w:noProof/>
          <w:sz w:val="22"/>
          <w:szCs w:val="22"/>
          <w:lang w:val="id-ID"/>
        </w:rPr>
      </w:pPr>
      <w:r>
        <w:fldChar w:fldCharType="begin"/>
      </w:r>
      <w:r>
        <w:instrText xml:space="preserve"> TOC \h \z \c "Gambar." </w:instrText>
      </w:r>
      <w:r>
        <w:fldChar w:fldCharType="separate"/>
      </w:r>
      <w:hyperlink w:anchor="_Toc124106691" w:history="1">
        <w:r w:rsidRPr="00F57BB7">
          <w:rPr>
            <w:rStyle w:val="Hyperlink"/>
            <w:noProof/>
          </w:rPr>
          <w:t>Gambar. 1  Kerangka Pikir Penyebab Masalah Gizi</w:t>
        </w:r>
        <w:r>
          <w:rPr>
            <w:noProof/>
            <w:webHidden/>
          </w:rPr>
          <w:tab/>
        </w:r>
        <w:r>
          <w:rPr>
            <w:noProof/>
            <w:webHidden/>
          </w:rPr>
          <w:fldChar w:fldCharType="begin"/>
        </w:r>
        <w:r>
          <w:rPr>
            <w:noProof/>
            <w:webHidden/>
          </w:rPr>
          <w:instrText xml:space="preserve"> PAGEREF _Toc124106691 \h </w:instrText>
        </w:r>
        <w:r>
          <w:rPr>
            <w:noProof/>
            <w:webHidden/>
          </w:rPr>
        </w:r>
        <w:r>
          <w:rPr>
            <w:noProof/>
            <w:webHidden/>
          </w:rPr>
          <w:fldChar w:fldCharType="separate"/>
        </w:r>
        <w:r w:rsidR="00896CA1">
          <w:rPr>
            <w:noProof/>
            <w:webHidden/>
          </w:rPr>
          <w:t>13</w:t>
        </w:r>
        <w:r>
          <w:rPr>
            <w:noProof/>
            <w:webHidden/>
          </w:rPr>
          <w:fldChar w:fldCharType="end"/>
        </w:r>
      </w:hyperlink>
    </w:p>
    <w:p w14:paraId="7F772F76" w14:textId="77777777" w:rsidR="001442AF" w:rsidRDefault="00741217">
      <w:pPr>
        <w:rPr>
          <w:rFonts w:eastAsiaTheme="majorEastAsia" w:cstheme="majorBidi"/>
          <w:b/>
          <w:bCs/>
          <w:szCs w:val="28"/>
        </w:rPr>
      </w:pPr>
      <w:r>
        <w:fldChar w:fldCharType="end"/>
      </w:r>
      <w:r w:rsidR="001442AF">
        <w:br w:type="page"/>
      </w:r>
    </w:p>
    <w:p w14:paraId="1A64BB07" w14:textId="77777777" w:rsidR="001442AF" w:rsidRDefault="001442AF" w:rsidP="001442AF">
      <w:pPr>
        <w:pStyle w:val="Heading1"/>
      </w:pPr>
      <w:bookmarkStart w:id="4" w:name="_Toc124106390"/>
      <w:r>
        <w:lastRenderedPageBreak/>
        <w:t>DAFTAR LAMPIRAN</w:t>
      </w:r>
      <w:bookmarkEnd w:id="4"/>
    </w:p>
    <w:p w14:paraId="2567CA72" w14:textId="77777777" w:rsidR="00741217" w:rsidRDefault="00741217">
      <w:pPr>
        <w:pStyle w:val="TableofFigures"/>
        <w:tabs>
          <w:tab w:val="right" w:leader="dot" w:pos="9016"/>
        </w:tabs>
      </w:pPr>
    </w:p>
    <w:p w14:paraId="19CE3528" w14:textId="1136913A" w:rsidR="00741217" w:rsidRDefault="00741217">
      <w:pPr>
        <w:pStyle w:val="TableofFigures"/>
        <w:tabs>
          <w:tab w:val="right" w:leader="dot" w:pos="9016"/>
        </w:tabs>
        <w:rPr>
          <w:rFonts w:asciiTheme="minorHAnsi" w:eastAsiaTheme="minorEastAsia" w:hAnsiTheme="minorHAnsi" w:cstheme="minorBidi"/>
          <w:noProof/>
          <w:sz w:val="22"/>
          <w:szCs w:val="22"/>
          <w:lang w:val="id-ID"/>
        </w:rPr>
      </w:pPr>
      <w:r>
        <w:fldChar w:fldCharType="begin"/>
      </w:r>
      <w:r>
        <w:instrText xml:space="preserve"> TOC \h \z \c "Lampiran." </w:instrText>
      </w:r>
      <w:r>
        <w:fldChar w:fldCharType="separate"/>
      </w:r>
      <w:hyperlink w:anchor="_Toc124106693" w:history="1">
        <w:r w:rsidRPr="00F262A7">
          <w:rPr>
            <w:rStyle w:val="Hyperlink"/>
            <w:noProof/>
          </w:rPr>
          <w:t>Lampiran. 1  Dokumentasi Kegiatan</w:t>
        </w:r>
        <w:r>
          <w:rPr>
            <w:noProof/>
            <w:webHidden/>
          </w:rPr>
          <w:tab/>
        </w:r>
        <w:r>
          <w:rPr>
            <w:noProof/>
            <w:webHidden/>
          </w:rPr>
          <w:fldChar w:fldCharType="begin"/>
        </w:r>
        <w:r>
          <w:rPr>
            <w:noProof/>
            <w:webHidden/>
          </w:rPr>
          <w:instrText xml:space="preserve"> PAGEREF _Toc124106693 \h </w:instrText>
        </w:r>
        <w:r>
          <w:rPr>
            <w:noProof/>
            <w:webHidden/>
          </w:rPr>
        </w:r>
        <w:r>
          <w:rPr>
            <w:noProof/>
            <w:webHidden/>
          </w:rPr>
          <w:fldChar w:fldCharType="separate"/>
        </w:r>
        <w:r w:rsidR="00896CA1">
          <w:rPr>
            <w:noProof/>
            <w:webHidden/>
          </w:rPr>
          <w:t>112</w:t>
        </w:r>
        <w:r>
          <w:rPr>
            <w:noProof/>
            <w:webHidden/>
          </w:rPr>
          <w:fldChar w:fldCharType="end"/>
        </w:r>
      </w:hyperlink>
    </w:p>
    <w:p w14:paraId="16DA0CC9" w14:textId="16077959" w:rsidR="00741217" w:rsidRDefault="00BB288C">
      <w:pPr>
        <w:pStyle w:val="TableofFigures"/>
        <w:tabs>
          <w:tab w:val="right" w:leader="dot" w:pos="9016"/>
        </w:tabs>
        <w:rPr>
          <w:rFonts w:asciiTheme="minorHAnsi" w:eastAsiaTheme="minorEastAsia" w:hAnsiTheme="minorHAnsi" w:cstheme="minorBidi"/>
          <w:noProof/>
          <w:sz w:val="22"/>
          <w:szCs w:val="22"/>
          <w:lang w:val="id-ID"/>
        </w:rPr>
      </w:pPr>
      <w:hyperlink w:anchor="_Toc124106694" w:history="1">
        <w:r w:rsidR="00741217" w:rsidRPr="00F262A7">
          <w:rPr>
            <w:rStyle w:val="Hyperlink"/>
            <w:noProof/>
          </w:rPr>
          <w:t>Lampiran. 2  Media Penyuluhan</w:t>
        </w:r>
        <w:r w:rsidR="00741217">
          <w:rPr>
            <w:noProof/>
            <w:webHidden/>
          </w:rPr>
          <w:tab/>
        </w:r>
        <w:r w:rsidR="00741217">
          <w:rPr>
            <w:noProof/>
            <w:webHidden/>
          </w:rPr>
          <w:fldChar w:fldCharType="begin"/>
        </w:r>
        <w:r w:rsidR="00741217">
          <w:rPr>
            <w:noProof/>
            <w:webHidden/>
          </w:rPr>
          <w:instrText xml:space="preserve"> PAGEREF _Toc124106694 \h </w:instrText>
        </w:r>
        <w:r w:rsidR="00741217">
          <w:rPr>
            <w:noProof/>
            <w:webHidden/>
          </w:rPr>
        </w:r>
        <w:r w:rsidR="00741217">
          <w:rPr>
            <w:noProof/>
            <w:webHidden/>
          </w:rPr>
          <w:fldChar w:fldCharType="separate"/>
        </w:r>
        <w:r w:rsidR="00896CA1">
          <w:rPr>
            <w:noProof/>
            <w:webHidden/>
          </w:rPr>
          <w:t>117</w:t>
        </w:r>
        <w:r w:rsidR="00741217">
          <w:rPr>
            <w:noProof/>
            <w:webHidden/>
          </w:rPr>
          <w:fldChar w:fldCharType="end"/>
        </w:r>
      </w:hyperlink>
    </w:p>
    <w:p w14:paraId="462938E9" w14:textId="37216F44" w:rsidR="00741217" w:rsidRDefault="00BB288C">
      <w:pPr>
        <w:pStyle w:val="TableofFigures"/>
        <w:tabs>
          <w:tab w:val="right" w:leader="dot" w:pos="9016"/>
        </w:tabs>
        <w:rPr>
          <w:rFonts w:asciiTheme="minorHAnsi" w:eastAsiaTheme="minorEastAsia" w:hAnsiTheme="minorHAnsi" w:cstheme="minorBidi"/>
          <w:noProof/>
          <w:sz w:val="22"/>
          <w:szCs w:val="22"/>
          <w:lang w:val="id-ID"/>
        </w:rPr>
      </w:pPr>
      <w:hyperlink w:anchor="_Toc124106695" w:history="1">
        <w:r w:rsidR="00741217" w:rsidRPr="00F262A7">
          <w:rPr>
            <w:rStyle w:val="Hyperlink"/>
            <w:noProof/>
          </w:rPr>
          <w:t>Lampiran. 3  Rencana Kegiatan (Gantt Chart)</w:t>
        </w:r>
        <w:r w:rsidR="00741217">
          <w:rPr>
            <w:noProof/>
            <w:webHidden/>
          </w:rPr>
          <w:tab/>
        </w:r>
        <w:r w:rsidR="00741217">
          <w:rPr>
            <w:noProof/>
            <w:webHidden/>
          </w:rPr>
          <w:fldChar w:fldCharType="begin"/>
        </w:r>
        <w:r w:rsidR="00741217">
          <w:rPr>
            <w:noProof/>
            <w:webHidden/>
          </w:rPr>
          <w:instrText xml:space="preserve"> PAGEREF _Toc124106695 \h </w:instrText>
        </w:r>
        <w:r w:rsidR="00741217">
          <w:rPr>
            <w:noProof/>
            <w:webHidden/>
          </w:rPr>
        </w:r>
        <w:r w:rsidR="00741217">
          <w:rPr>
            <w:noProof/>
            <w:webHidden/>
          </w:rPr>
          <w:fldChar w:fldCharType="separate"/>
        </w:r>
        <w:r w:rsidR="00896CA1">
          <w:rPr>
            <w:noProof/>
            <w:webHidden/>
          </w:rPr>
          <w:t>118</w:t>
        </w:r>
        <w:r w:rsidR="00741217">
          <w:rPr>
            <w:noProof/>
            <w:webHidden/>
          </w:rPr>
          <w:fldChar w:fldCharType="end"/>
        </w:r>
      </w:hyperlink>
    </w:p>
    <w:p w14:paraId="36791DD5" w14:textId="3CE25CC6" w:rsidR="00741217" w:rsidRDefault="00BB288C">
      <w:pPr>
        <w:pStyle w:val="TableofFigures"/>
        <w:tabs>
          <w:tab w:val="right" w:leader="dot" w:pos="9016"/>
        </w:tabs>
        <w:rPr>
          <w:rFonts w:asciiTheme="minorHAnsi" w:eastAsiaTheme="minorEastAsia" w:hAnsiTheme="minorHAnsi" w:cstheme="minorBidi"/>
          <w:noProof/>
          <w:sz w:val="22"/>
          <w:szCs w:val="22"/>
          <w:lang w:val="id-ID"/>
        </w:rPr>
      </w:pPr>
      <w:hyperlink w:anchor="_Toc124106696" w:history="1">
        <w:r w:rsidR="00741217" w:rsidRPr="00F262A7">
          <w:rPr>
            <w:rStyle w:val="Hyperlink"/>
            <w:noProof/>
          </w:rPr>
          <w:t>Lampiran. 4  POA Kegiatan Desa</w:t>
        </w:r>
        <w:r w:rsidR="00741217">
          <w:rPr>
            <w:noProof/>
            <w:webHidden/>
          </w:rPr>
          <w:tab/>
        </w:r>
        <w:r w:rsidR="00741217">
          <w:rPr>
            <w:noProof/>
            <w:webHidden/>
          </w:rPr>
          <w:fldChar w:fldCharType="begin"/>
        </w:r>
        <w:r w:rsidR="00741217">
          <w:rPr>
            <w:noProof/>
            <w:webHidden/>
          </w:rPr>
          <w:instrText xml:space="preserve"> PAGEREF _Toc124106696 \h </w:instrText>
        </w:r>
        <w:r w:rsidR="00741217">
          <w:rPr>
            <w:noProof/>
            <w:webHidden/>
          </w:rPr>
        </w:r>
        <w:r w:rsidR="00741217">
          <w:rPr>
            <w:noProof/>
            <w:webHidden/>
          </w:rPr>
          <w:fldChar w:fldCharType="separate"/>
        </w:r>
        <w:r w:rsidR="00896CA1">
          <w:rPr>
            <w:noProof/>
            <w:webHidden/>
          </w:rPr>
          <w:t>119</w:t>
        </w:r>
        <w:r w:rsidR="00741217">
          <w:rPr>
            <w:noProof/>
            <w:webHidden/>
          </w:rPr>
          <w:fldChar w:fldCharType="end"/>
        </w:r>
      </w:hyperlink>
    </w:p>
    <w:p w14:paraId="5F7A5064" w14:textId="71149ECE" w:rsidR="00741217" w:rsidRDefault="00BB288C">
      <w:pPr>
        <w:pStyle w:val="TableofFigures"/>
        <w:tabs>
          <w:tab w:val="right" w:leader="dot" w:pos="9016"/>
        </w:tabs>
        <w:rPr>
          <w:rFonts w:asciiTheme="minorHAnsi" w:eastAsiaTheme="minorEastAsia" w:hAnsiTheme="minorHAnsi" w:cstheme="minorBidi"/>
          <w:noProof/>
          <w:sz w:val="22"/>
          <w:szCs w:val="22"/>
          <w:lang w:val="id-ID"/>
        </w:rPr>
      </w:pPr>
      <w:hyperlink w:anchor="_Toc124106697" w:history="1">
        <w:r w:rsidR="00741217" w:rsidRPr="00F262A7">
          <w:rPr>
            <w:rStyle w:val="Hyperlink"/>
            <w:noProof/>
          </w:rPr>
          <w:t>Lampiran. 5  Resep Teknologi Tepat Guna (TTG) → Resep, Nilai Gizi, Biaya</w:t>
        </w:r>
        <w:r w:rsidR="00741217">
          <w:rPr>
            <w:noProof/>
            <w:webHidden/>
          </w:rPr>
          <w:tab/>
        </w:r>
        <w:r w:rsidR="00741217">
          <w:rPr>
            <w:noProof/>
            <w:webHidden/>
          </w:rPr>
          <w:fldChar w:fldCharType="begin"/>
        </w:r>
        <w:r w:rsidR="00741217">
          <w:rPr>
            <w:noProof/>
            <w:webHidden/>
          </w:rPr>
          <w:instrText xml:space="preserve"> PAGEREF _Toc124106697 \h </w:instrText>
        </w:r>
        <w:r w:rsidR="00741217">
          <w:rPr>
            <w:noProof/>
            <w:webHidden/>
          </w:rPr>
        </w:r>
        <w:r w:rsidR="00741217">
          <w:rPr>
            <w:noProof/>
            <w:webHidden/>
          </w:rPr>
          <w:fldChar w:fldCharType="separate"/>
        </w:r>
        <w:r w:rsidR="00896CA1">
          <w:rPr>
            <w:noProof/>
            <w:webHidden/>
          </w:rPr>
          <w:t>197</w:t>
        </w:r>
        <w:r w:rsidR="00741217">
          <w:rPr>
            <w:noProof/>
            <w:webHidden/>
          </w:rPr>
          <w:fldChar w:fldCharType="end"/>
        </w:r>
      </w:hyperlink>
    </w:p>
    <w:p w14:paraId="726AE843" w14:textId="77777777" w:rsidR="001442AF" w:rsidRPr="001442AF" w:rsidRDefault="00741217" w:rsidP="001442AF">
      <w:pPr>
        <w:tabs>
          <w:tab w:val="left" w:pos="1670"/>
        </w:tabs>
        <w:sectPr w:rsidR="001442AF" w:rsidRPr="001442AF" w:rsidSect="00B26EEC">
          <w:pgSz w:w="11906" w:h="16838" w:code="9"/>
          <w:pgMar w:top="1440" w:right="1440" w:bottom="1440" w:left="1440" w:header="720" w:footer="720" w:gutter="0"/>
          <w:pgNumType w:fmt="lowerRoman" w:start="4"/>
          <w:cols w:space="720"/>
          <w:docGrid w:linePitch="326"/>
        </w:sectPr>
      </w:pPr>
      <w:r>
        <w:fldChar w:fldCharType="end"/>
      </w:r>
      <w:r w:rsidR="001442AF">
        <w:tab/>
      </w:r>
    </w:p>
    <w:p w14:paraId="0A5D4DAD" w14:textId="77777777" w:rsidR="00BD4AB9" w:rsidRDefault="00EB49FD" w:rsidP="001442AF">
      <w:pPr>
        <w:pStyle w:val="Heading1"/>
      </w:pPr>
      <w:bookmarkStart w:id="5" w:name="_Toc124106391"/>
      <w:r>
        <w:lastRenderedPageBreak/>
        <w:t>BAB I</w:t>
      </w:r>
      <w:bookmarkEnd w:id="5"/>
    </w:p>
    <w:p w14:paraId="387998BA" w14:textId="77777777" w:rsidR="00BD4AB9" w:rsidRDefault="00EB49FD">
      <w:pPr>
        <w:spacing w:line="360" w:lineRule="auto"/>
        <w:jc w:val="center"/>
        <w:rPr>
          <w:b/>
        </w:rPr>
      </w:pPr>
      <w:r>
        <w:rPr>
          <w:b/>
        </w:rPr>
        <w:t>PENDAHULUAN</w:t>
      </w:r>
    </w:p>
    <w:p w14:paraId="2BE4D7DC" w14:textId="77777777" w:rsidR="00BD4AB9" w:rsidRDefault="00EB49FD">
      <w:pPr>
        <w:pStyle w:val="Heading2"/>
        <w:numPr>
          <w:ilvl w:val="0"/>
          <w:numId w:val="240"/>
        </w:numPr>
      </w:pPr>
      <w:bookmarkStart w:id="6" w:name="_Toc124106392"/>
      <w:r>
        <w:t>Latar Belakang</w:t>
      </w:r>
      <w:bookmarkEnd w:id="6"/>
    </w:p>
    <w:p w14:paraId="0539E6EC" w14:textId="01DDEBA2" w:rsidR="00BD4AB9" w:rsidRDefault="00EB49FD">
      <w:pPr>
        <w:spacing w:line="360" w:lineRule="auto"/>
        <w:ind w:left="720" w:firstLine="413"/>
      </w:pPr>
      <w:r>
        <w:t>Gizi diartikan sebagai proses organisme menggunakan makanan yang dikonsumsi secara normal melalui proses pencernaan, penyerapan, transportasi, penyimpanan, metabolisme, dan pengeluaran zat gizi untuk mempertahankan kehidupan, pertumbuhan dan fungsi normal organ tubuh serta untuk menghasilkan tenaga. (Djoko Pekik Irianto, 2006: 2).</w:t>
      </w:r>
      <w:r w:rsidR="007B179E">
        <w:t xml:space="preserve"> </w:t>
      </w:r>
      <w:proofErr w:type="gramStart"/>
      <w:r>
        <w:t>Status gizi dapat dijadikan cerminan seseorang dalam pemenuhan kebutuhan sehari-hari.</w:t>
      </w:r>
      <w:proofErr w:type="gramEnd"/>
      <w:r>
        <w:t xml:space="preserve"> Ketika seseorang belum bisa memenuhi kebutuhan zat gizi dalam sehari untuk periode yang lama </w:t>
      </w:r>
      <w:proofErr w:type="gramStart"/>
      <w:r>
        <w:t>akan</w:t>
      </w:r>
      <w:proofErr w:type="gramEnd"/>
      <w:r>
        <w:t xml:space="preserve"> menyebabkan adanya status gizi kurang, begitu pula ketika terjadi kelebihan pemenuhan gizi sehari. </w:t>
      </w:r>
    </w:p>
    <w:p w14:paraId="195C909A" w14:textId="77777777" w:rsidR="00BD4AB9" w:rsidRDefault="00EB49FD">
      <w:pPr>
        <w:spacing w:line="360" w:lineRule="auto"/>
        <w:ind w:left="720" w:firstLine="413"/>
        <w:rPr>
          <w:color w:val="222222"/>
          <w:highlight w:val="white"/>
        </w:rPr>
      </w:pPr>
      <w:proofErr w:type="gramStart"/>
      <w:r>
        <w:t xml:space="preserve">Indonesia saat ini sedang dihadapkan dengan masalah gizi </w:t>
      </w:r>
      <w:r>
        <w:rPr>
          <w:i/>
        </w:rPr>
        <w:t xml:space="preserve">triple burden of malnutrition </w:t>
      </w:r>
      <w:r>
        <w:t>(tiga beban malnutrisi), meliputi gizi lebih, gizi kurang, dan defisiensi zat gizi mikro.</w:t>
      </w:r>
      <w:proofErr w:type="gramEnd"/>
      <w:r>
        <w:t xml:space="preserve"> </w:t>
      </w:r>
      <w:r>
        <w:rPr>
          <w:color w:val="222222"/>
          <w:highlight w:val="white"/>
        </w:rPr>
        <w:t xml:space="preserve">Istilah malnutrisi mencakup kelompok kondisi yang luas diantaranya yaitu kurang gizi yang mencakup </w:t>
      </w:r>
      <w:r w:rsidRPr="005E1A71">
        <w:rPr>
          <w:i/>
          <w:color w:val="222222"/>
          <w:highlight w:val="white"/>
        </w:rPr>
        <w:t>stunting</w:t>
      </w:r>
      <w:r>
        <w:rPr>
          <w:color w:val="222222"/>
          <w:highlight w:val="white"/>
        </w:rPr>
        <w:t xml:space="preserve">/kerdil (tinggi badan rendah menurut </w:t>
      </w:r>
      <w:proofErr w:type="gramStart"/>
      <w:r>
        <w:rPr>
          <w:color w:val="222222"/>
          <w:highlight w:val="white"/>
        </w:rPr>
        <w:t>usia</w:t>
      </w:r>
      <w:proofErr w:type="gramEnd"/>
      <w:r>
        <w:rPr>
          <w:color w:val="222222"/>
          <w:highlight w:val="white"/>
        </w:rPr>
        <w:t xml:space="preserve">), </w:t>
      </w:r>
      <w:r>
        <w:rPr>
          <w:i/>
          <w:color w:val="222222"/>
          <w:highlight w:val="white"/>
        </w:rPr>
        <w:t>wasting</w:t>
      </w:r>
      <w:r>
        <w:rPr>
          <w:color w:val="222222"/>
          <w:highlight w:val="white"/>
        </w:rPr>
        <w:t xml:space="preserve">/kurus (berat badan rendah menurut tinggi badan), </w:t>
      </w:r>
      <w:r>
        <w:rPr>
          <w:i/>
          <w:color w:val="222222"/>
          <w:highlight w:val="white"/>
        </w:rPr>
        <w:t>underweight</w:t>
      </w:r>
      <w:r>
        <w:rPr>
          <w:color w:val="222222"/>
          <w:highlight w:val="white"/>
        </w:rPr>
        <w:t>/kekurangan berat badan (berat badan rendah menurut usia) dan defisiensi mikronutrien (kekurangan vitamin dan mineral penting).</w:t>
      </w:r>
      <w:r>
        <w:rPr>
          <w:rFonts w:ascii="Roboto" w:eastAsia="Roboto" w:hAnsi="Roboto" w:cs="Roboto"/>
          <w:color w:val="222222"/>
          <w:highlight w:val="white"/>
        </w:rPr>
        <w:t xml:space="preserve">  </w:t>
      </w:r>
      <w:proofErr w:type="gramStart"/>
      <w:r>
        <w:rPr>
          <w:color w:val="222222"/>
          <w:highlight w:val="white"/>
        </w:rPr>
        <w:t>Dimana permasalahan ini kerap dialami oleh kelompok rentan seperti anak balita, ibu hamil, remaja, dan lansia.</w:t>
      </w:r>
      <w:proofErr w:type="gramEnd"/>
      <w:r>
        <w:rPr>
          <w:color w:val="222222"/>
          <w:highlight w:val="white"/>
        </w:rPr>
        <w:t xml:space="preserve"> </w:t>
      </w:r>
    </w:p>
    <w:p w14:paraId="6B4D7079" w14:textId="77777777" w:rsidR="00344E2F" w:rsidRDefault="00EB49FD">
      <w:pPr>
        <w:spacing w:line="360" w:lineRule="auto"/>
        <w:ind w:left="720" w:firstLine="413"/>
        <w:rPr>
          <w:color w:val="222222"/>
          <w:highlight w:val="white"/>
        </w:rPr>
      </w:pPr>
      <w:proofErr w:type="gramStart"/>
      <w:r>
        <w:rPr>
          <w:color w:val="222222"/>
          <w:highlight w:val="white"/>
        </w:rPr>
        <w:t xml:space="preserve">Maraknya kejadian </w:t>
      </w:r>
      <w:r w:rsidRPr="005E1A71">
        <w:rPr>
          <w:i/>
          <w:color w:val="222222"/>
          <w:highlight w:val="white"/>
        </w:rPr>
        <w:t>stunting</w:t>
      </w:r>
      <w:r>
        <w:rPr>
          <w:color w:val="222222"/>
          <w:highlight w:val="white"/>
        </w:rPr>
        <w:t xml:space="preserve"> merupakan salah satu dampak jangka panjang dari pelaksanaan 1000 hari pertama kehidupan yang kurang optimal.</w:t>
      </w:r>
      <w:proofErr w:type="gramEnd"/>
      <w:r>
        <w:rPr>
          <w:color w:val="222222"/>
          <w:highlight w:val="white"/>
        </w:rPr>
        <w:t xml:space="preserve"> </w:t>
      </w:r>
      <w:proofErr w:type="gramStart"/>
      <w:r>
        <w:rPr>
          <w:color w:val="222222"/>
          <w:highlight w:val="white"/>
        </w:rPr>
        <w:t xml:space="preserve">Periode 0-24 bulan atau bisa disebut 1000 Hari Pertama Kehidupan (HPK) adalah periode yang dapat menentukan kualitas kehidupan seseorang sehingga sering juga disebut </w:t>
      </w:r>
      <w:r>
        <w:rPr>
          <w:i/>
          <w:color w:val="222222"/>
          <w:highlight w:val="white"/>
        </w:rPr>
        <w:t xml:space="preserve">golden period </w:t>
      </w:r>
      <w:r>
        <w:rPr>
          <w:color w:val="222222"/>
          <w:highlight w:val="white"/>
        </w:rPr>
        <w:t>atau masa emas.</w:t>
      </w:r>
      <w:proofErr w:type="gramEnd"/>
      <w:r>
        <w:rPr>
          <w:color w:val="222222"/>
          <w:highlight w:val="white"/>
        </w:rPr>
        <w:t xml:space="preserve"> </w:t>
      </w:r>
    </w:p>
    <w:p w14:paraId="0AE65A61" w14:textId="77777777" w:rsidR="00344E2F" w:rsidRDefault="00344E2F">
      <w:pPr>
        <w:rPr>
          <w:color w:val="222222"/>
          <w:highlight w:val="white"/>
        </w:rPr>
      </w:pPr>
      <w:r>
        <w:rPr>
          <w:color w:val="222222"/>
          <w:highlight w:val="white"/>
        </w:rPr>
        <w:br w:type="page"/>
      </w:r>
    </w:p>
    <w:p w14:paraId="0F242583" w14:textId="14E0B0AB" w:rsidR="00BD4AB9" w:rsidRDefault="00EB49FD">
      <w:pPr>
        <w:spacing w:line="360" w:lineRule="auto"/>
        <w:ind w:left="720" w:firstLine="413"/>
        <w:rPr>
          <w:color w:val="222222"/>
          <w:highlight w:val="white"/>
        </w:rPr>
      </w:pPr>
      <w:r>
        <w:rPr>
          <w:color w:val="222222"/>
          <w:highlight w:val="white"/>
        </w:rPr>
        <w:lastRenderedPageBreak/>
        <w:t>Indonesia telah bergabung dengan beberapa negara lainnya untuk melaksanakan program Scaling Up Nutrition (SUN) yang dibuat oleh Persatuan Bangsa-Bangsa (PBB) kemudian diterapkan pada Gerakan 1000 HPK yang bertujuan untuk mengoptimalkan pencegahan permasalahan gizi di Indonesia</w:t>
      </w:r>
      <w:r w:rsidR="0058452E">
        <w:rPr>
          <w:color w:val="222222"/>
          <w:highlight w:val="white"/>
        </w:rPr>
        <w:t xml:space="preserve"> </w:t>
      </w:r>
      <w:r w:rsidR="0058452E">
        <w:rPr>
          <w:color w:val="222222"/>
          <w:highlight w:val="white"/>
        </w:rPr>
        <w:fldChar w:fldCharType="begin" w:fldLock="1"/>
      </w:r>
      <w:r w:rsidR="0058452E">
        <w:rPr>
          <w:color w:val="222222"/>
          <w:highlight w:val="white"/>
        </w:rPr>
        <w:instrText>ADDIN CSL_CITATION {"citationItems":[{"id":"ITEM-1","itemData":{"author":[{"dropping-particle":"","family":"Global Social Observatory","given":"","non-dropping-particle":"","parse-names":false,"suffix":""}],"id":"ITEM-1","issue":"January","issued":{"date-parts":[["2015"]]},"page":"9-65","title":"Engaging in the SUN Movement: Preventing and Managing Conflicts of Interest Reference Note and Toolkit","type":"article-journal"},"uris":["http://www.mendeley.com/documents/?uuid=57ee08e1-0e48-444e-86e9-8807195d0fc5"]}],"mendeley":{"formattedCitation":"(Global Social Observatory, 2015)","plainTextFormattedCitation":"(Global Social Observatory, 2015)","previouslyFormattedCitation":"(Global Social Observatory, 2015)"},"properties":{"noteIndex":0},"schema":"https://github.com/citation-style-language/schema/raw/master/csl-citation.json"}</w:instrText>
      </w:r>
      <w:r w:rsidR="0058452E">
        <w:rPr>
          <w:color w:val="222222"/>
          <w:highlight w:val="white"/>
        </w:rPr>
        <w:fldChar w:fldCharType="separate"/>
      </w:r>
      <w:r w:rsidR="0058452E" w:rsidRPr="0058452E">
        <w:rPr>
          <w:noProof/>
          <w:color w:val="222222"/>
          <w:highlight w:val="white"/>
        </w:rPr>
        <w:t>(Global Social Observatory, 2015)</w:t>
      </w:r>
      <w:r w:rsidR="0058452E">
        <w:rPr>
          <w:color w:val="222222"/>
          <w:highlight w:val="white"/>
        </w:rPr>
        <w:fldChar w:fldCharType="end"/>
      </w:r>
      <w:r>
        <w:rPr>
          <w:color w:val="222222"/>
          <w:highlight w:val="white"/>
        </w:rPr>
        <w:t xml:space="preserve">. </w:t>
      </w:r>
    </w:p>
    <w:p w14:paraId="78BFC397" w14:textId="77777777" w:rsidR="00BD4AB9" w:rsidRDefault="00EB49FD">
      <w:pPr>
        <w:spacing w:line="360" w:lineRule="auto"/>
        <w:ind w:left="720" w:firstLine="413"/>
        <w:rPr>
          <w:i/>
          <w:color w:val="222222"/>
        </w:rPr>
      </w:pPr>
      <w:r>
        <w:rPr>
          <w:color w:val="222222"/>
          <w:highlight w:val="white"/>
        </w:rPr>
        <w:t>Namun pada pelaksanaannya, masih terdapat beberapa hal yang belum tercapai dari program ini, seperti tingginya prevalensi anemia pada wanita usia subur, rendahnya partisipasi ASI eksklusif, rendahnya partisipasi masyarakat ke posyandu, serta cakupan imunisasi da</w:t>
      </w:r>
      <w:r w:rsidR="0058452E">
        <w:rPr>
          <w:color w:val="222222"/>
          <w:highlight w:val="white"/>
        </w:rPr>
        <w:t xml:space="preserve">sar yang belum mencapai target </w:t>
      </w:r>
      <w:r w:rsidR="0058452E">
        <w:rPr>
          <w:color w:val="222222"/>
          <w:highlight w:val="white"/>
        </w:rPr>
        <w:fldChar w:fldCharType="begin" w:fldLock="1"/>
      </w:r>
      <w:r w:rsidR="0058452E">
        <w:rPr>
          <w:color w:val="222222"/>
          <w:highlight w:val="white"/>
        </w:rPr>
        <w:instrText>ADDIN CSL_CITATION {"citationItems":[{"id":"ITEM-1","itemData":{"abstract":"Stunting merupakan suatu bentuk dari kegagalan pertumbuhan pada anak yang diakibatkan ketidakcukupan nutrisi mulai dari kehamilan sampai usia 24 bulan. Intervensi pada 1000 Hari Pertama Kehidupan berfokus pada dua jenis intervensi, yaitu intervensi gizi spesifik dan intervensi gizi sensitif. Penelitian ini bertujuan untuk mengidentifikasi hambatan dalam implementasi program Gerakan 1000 Hari Pertama Kehidupan. Metode yang digunakan dalam penulisan artikel ini adalah literature review. Hal yang belum tercapai seperti pada intervensi spesifik tingginya prevalensi anemia pada ibu hamil karena rendahnya cakupan Tablet Tambah Darah pada remaja dan ibu hamil dan rendahnya cakupan suplemen Fe, rendahnya partisipasi ibu yang memberi ASI eksklusif, rendahnya partisipasi masyarakat ke Posyandu, cakupan imunisasi dasar belum mencapai target, dan intervensi sensitif yaitu rendahnya Kelompok Bina Keluarga Remaja dan rendahnya Kelompok Bina Keluarga Lansia. Hambatan dari implementasi program Gerakan 1000 Hari Pertama yaitu masih belum adanya keterlibatan pemangku kepentingan, masih terbatasnya kecukupan dukungan sarana, prasarana, dan tenaga, belum adanya penganggaran khusus, minimnya monitoring dan evaluasi kegiatan program Gerakan 1000 Hari Pertama Kehidupan.","author":[{"dropping-particle":"","family":"Purwanti","given":"Aprilia Dwi","non-dropping-particle":"","parse-names":false,"suffix":""}],"container-title":"Cerdika : Jurnal Ilmiah Indonesia","id":"ITEM-1","issue":"6","issued":{"date-parts":[["2021"]]},"page":"622-631","title":"Hambatan Dalam Implementasi Program Gerakan 1000 Hari Pertama Kehidupan : A Review","type":"article-journal","volume":"1"},"uris":["http://www.mendeley.com/documents/?uuid=ca5cc789-9d58-4c02-9ec7-6383563f1460"]}],"mendeley":{"formattedCitation":"(Purwanti, 2021)","plainTextFormattedCitation":"(Purwanti, 2021)","previouslyFormattedCitation":"(Purwanti, 2021)"},"properties":{"noteIndex":0},"schema":"https://github.com/citation-style-language/schema/raw/master/csl-citation.json"}</w:instrText>
      </w:r>
      <w:r w:rsidR="0058452E">
        <w:rPr>
          <w:color w:val="222222"/>
          <w:highlight w:val="white"/>
        </w:rPr>
        <w:fldChar w:fldCharType="separate"/>
      </w:r>
      <w:r w:rsidR="0058452E" w:rsidRPr="0058452E">
        <w:rPr>
          <w:noProof/>
          <w:color w:val="222222"/>
          <w:highlight w:val="white"/>
        </w:rPr>
        <w:t>(Purwanti, 2021)</w:t>
      </w:r>
      <w:r w:rsidR="0058452E">
        <w:rPr>
          <w:color w:val="222222"/>
          <w:highlight w:val="white"/>
        </w:rPr>
        <w:fldChar w:fldCharType="end"/>
      </w:r>
      <w:r w:rsidR="0058452E">
        <w:rPr>
          <w:color w:val="222222"/>
          <w:highlight w:val="white"/>
        </w:rPr>
        <w:t>.</w:t>
      </w:r>
      <w:r w:rsidR="0058452E">
        <w:rPr>
          <w:color w:val="222222"/>
        </w:rPr>
        <w:t xml:space="preserve"> </w:t>
      </w:r>
      <w:r w:rsidR="001442AF" w:rsidRPr="001442AF">
        <w:rPr>
          <w:color w:val="222222"/>
        </w:rPr>
        <w:t xml:space="preserve">Tingginya prevalensi anemia berhubungan dengan cakupan dan jumlah tablet tambah darah (TTD) yang dikonsumsi oleh wanita </w:t>
      </w:r>
      <w:proofErr w:type="gramStart"/>
      <w:r w:rsidR="001442AF" w:rsidRPr="001442AF">
        <w:rPr>
          <w:color w:val="222222"/>
        </w:rPr>
        <w:t>usia</w:t>
      </w:r>
      <w:proofErr w:type="gramEnd"/>
      <w:r w:rsidR="001442AF" w:rsidRPr="001442AF">
        <w:rPr>
          <w:color w:val="222222"/>
        </w:rPr>
        <w:t xml:space="preserve"> subur, salah satunya ibu hamil. Menurut data SSGI 2021, sebanyak 87</w:t>
      </w:r>
      <w:proofErr w:type="gramStart"/>
      <w:r w:rsidR="001442AF" w:rsidRPr="001442AF">
        <w:rPr>
          <w:color w:val="222222"/>
        </w:rPr>
        <w:t>,7</w:t>
      </w:r>
      <w:proofErr w:type="gramEnd"/>
      <w:r w:rsidR="001442AF" w:rsidRPr="001442AF">
        <w:rPr>
          <w:color w:val="222222"/>
        </w:rPr>
        <w:t>% ibu hamil pernah mendapat TTD. Data pada Kabupaten Bogor, sebanyak 90,68% ibu hamil pernah mendapat TTD dan sebanyak 54,48% ibu hamil yang mendapat TTD ≥ 90 tablet, namun hanya 36,69% ibu hamil yang mengkonsumsi TTD ≥90 tablet selama kehamilan.</w:t>
      </w:r>
    </w:p>
    <w:p w14:paraId="6FBF701D" w14:textId="77777777" w:rsidR="00BD4AB9" w:rsidRDefault="00EB49FD">
      <w:pPr>
        <w:spacing w:line="360" w:lineRule="auto"/>
        <w:ind w:left="720" w:firstLine="413"/>
        <w:rPr>
          <w:color w:val="222222"/>
        </w:rPr>
      </w:pPr>
      <w:r>
        <w:rPr>
          <w:color w:val="222222"/>
        </w:rPr>
        <w:t>Selain itu, masih terdapat 24</w:t>
      </w:r>
      <w:proofErr w:type="gramStart"/>
      <w:r>
        <w:rPr>
          <w:color w:val="222222"/>
        </w:rPr>
        <w:t>,4</w:t>
      </w:r>
      <w:proofErr w:type="gramEnd"/>
      <w:r>
        <w:rPr>
          <w:color w:val="222222"/>
        </w:rPr>
        <w:t xml:space="preserve">% balita dengan status gizi </w:t>
      </w:r>
      <w:r>
        <w:rPr>
          <w:i/>
          <w:color w:val="222222"/>
        </w:rPr>
        <w:t xml:space="preserve">stunted </w:t>
      </w:r>
      <w:r>
        <w:rPr>
          <w:color w:val="222222"/>
        </w:rPr>
        <w:t>(TB/U), dan hanya sebesar 52,5% bayi yang mendapatkan ASI Eksklusif. Sementara, sebesar 24</w:t>
      </w:r>
      <w:proofErr w:type="gramStart"/>
      <w:r>
        <w:rPr>
          <w:color w:val="222222"/>
        </w:rPr>
        <w:t>,5</w:t>
      </w:r>
      <w:proofErr w:type="gramEnd"/>
      <w:r>
        <w:rPr>
          <w:color w:val="222222"/>
        </w:rPr>
        <w:t xml:space="preserve">% balita di Jawa Barat memiliki status gizi </w:t>
      </w:r>
      <w:r>
        <w:rPr>
          <w:i/>
          <w:color w:val="222222"/>
        </w:rPr>
        <w:t xml:space="preserve">stunted </w:t>
      </w:r>
      <w:r>
        <w:rPr>
          <w:color w:val="222222"/>
        </w:rPr>
        <w:t>(TB/U). Kabupaten Bogor menjadi salah satu yang tertinggi di Jawa Barat, yaitu sebesar 28</w:t>
      </w:r>
      <w:proofErr w:type="gramStart"/>
      <w:r>
        <w:rPr>
          <w:color w:val="222222"/>
        </w:rPr>
        <w:t>,6</w:t>
      </w:r>
      <w:proofErr w:type="gramEnd"/>
      <w:r>
        <w:rPr>
          <w:color w:val="222222"/>
        </w:rPr>
        <w:t xml:space="preserve">% balita dengan status gizi </w:t>
      </w:r>
      <w:r>
        <w:rPr>
          <w:i/>
          <w:color w:val="222222"/>
        </w:rPr>
        <w:t xml:space="preserve">stunted </w:t>
      </w:r>
      <w:r>
        <w:rPr>
          <w:color w:val="222222"/>
        </w:rPr>
        <w:t xml:space="preserve">(TB/U). Prevalensi balita stunted lebih dari 20% menurut standar WHO yang berarti wilayah tersebut masih dikategorikan sebagai wilayah yang mengalami masalah gizi akut </w:t>
      </w:r>
      <w:r w:rsidR="0058452E">
        <w:rPr>
          <w:color w:val="222222"/>
        </w:rPr>
        <w:fldChar w:fldCharType="begin" w:fldLock="1"/>
      </w:r>
      <w:r w:rsidR="007E5D75">
        <w:rPr>
          <w:color w:val="222222"/>
        </w:rPr>
        <w:instrText>ADDIN CSL_CITATION {"citationItems":[{"id":"ITEM-1","itemData":{"DOI":"10.36805/bi.v2i1.301","ISSN":"2541-6995","abstract":"DAFTAR ISI 1. Pengaruh Pengembangan Karir Dan Motivasi Kerja Terhadap Kepuasan Kerja Serta Dampaknya Pada Kinerja Pegawai Di Badan Pendapatan Daerah (Bapenda) Kabupaten Karawang Ahmad Yani .....................â€¦â€¦â€¦â€¦â€¦â€¦â€¦â€¦â€¦â€¦â€¦â€¦â€¦â€¦â€¦â€¦â€¦â€¦â€¦â€¦â€¦. 1 - 14 2. Analysis Of Quality Improvement And Employee Empowerment In Effort Of Performance Improvement On Manpower And Transmigration Office Of Karawang Regency Irma Hermayati..........................â€¦â€¦â€¦â€¦â€¦â€¦â€¦â€¦â€¦â€¦â€¦â€¦â€¦â€¦â€¦â€¦â€¦â€¦â€¦ 15 - 31 3. Pengaruh Penghargaan Dan Hukuman Terhadap Motivasi Yang Berdapak Kepada Kinerja Penyaluran Kredit Usaha Rakyat (Kur) Mikro Pada Pt. Bank Rakyat Indonesia (Persero) Tbk Kantor Cabang Purwakarta Indra Herwinda ............â€¦â€¦â€¦â€¦â€¦â€¦.â€¦â€¦â€¦â€¦â€¦â€¦â€¦...â€¦â€¦â€¦â€¦â€¦â€¦â€¦â€¦. 32 - 46 4. Suatu Kajian Pengaruh Manajerial Kepala Sekolah, Kompetensi Dan Motivasi Terhadap Kinerja Guru Sdn Rengasdengklok Selatan Ii Kecamatan Rengasdengklok Kabupaten Karawang Deni Iskandar As â€¦â€¦â€¦â€¦â€¦â€¦â€¦â€¦â€¦â€¦â€¦â€¦â€¦â€¦â€¦â€¦â€¦â€¦â€¦â€¦â€¦â€¦â€¦â€¦â€¦.47 - 66 5. Determinan Kinerja Guru (Studi Pada Sekolah Menengah Atas Dan Sekolah Menengah Kejuruan Se Kecamatan Jatisari Kabupaten Karawang) Eka Yuda Prasetya .........................â€¦â€¦â€¦â€¦â€¦â€¦â€¦â€¦â€¦â€¦â€¦â€¦â€¦â€¦â€¦â€¦â€¦â€¦. 67 - 86 6. Pengaruh Capital Adequacy Ratio (Car), Loan Deposit Ratio (Ldr), Operating Expenses To Operating Income Ratio, Dan Non Performing Loan (Npl) Terhadap Return On Asset (Roa) Pada Bank Perkreditan Rakyat (Studi Kasus Pada Bpr Di Kabupaten Karawang Periode 2012-2016) Danang Dwi Hardi Wibowoâ€¦â€¦â€¦â€¦â€¦â€¦â€¦â€¦â€¦â€¦â€¦â€¦â€¦â€¦â€¦â€¦â€¦â€¦â€¦â€¦â€¦. 87 - 107 7. Analisis Pengaruh Rasio Keuangan Terhadap Nilai Perusahaan Pada Perusahaan Yang Tergabung Dalam Indeks Lq45 Periode 2010 -2016 Ronny Catur Kushartono, Nunung Nurhasanah â€¦â€¦â€¦â€¦â€¦â€¦â€¦â€¦â€¦â€¦â€¦â€¦â€¦ 108 - 125 8. Analisis Rasio Keuangan Untuk Memprediksi Tingkat Laba Pada Perusahaan Subsektor Otomotif Dan Komponen Di Bei Tahun 2010 Sampai 2016 Abdul Majid â€¦â€¦â€¦â€¦â€¦â€¦â€¦â€¦â€¦â€¦â€¦â€¦â€¦â€¦â€¦â€¦â€¦â€¦â€¦â€¦â€¦â€¦â€¦â€¦â€¦â€¦.. 126 - 142 9. Pengaruh Kualitas Sumber Daya Manusia Dan Motivasi Kerja Terhadap Kinerja Pegawai Dan Dampaknya Terhadap Efektifitas Organisasi Pada Bagian Kesejahteraan Rakyat Sekretariat Daerah Kabupaten Karawang Yeni Maryani â€¦â€¦â€¦â€¦â€¦â€¦â€¦â€¦â€¦â€¦â€¦â€¦â€¦â€¦â€¦â€¦â€¦â€¦â€¦â€¦â€¦â€¦â€¦â€¦â€¦â€¦. 143 - 163 10. Pengaru…","author":[{"dropping-particle":"","family":"SSGI","given":"","non-dropping-particle":"","parse-names":false,"suffix":""}],"container-title":"Kementrian Kesehatan RI","id":"ITEM-1","issue":"1","issued":{"date-parts":[["2021"]]},"title":"Buku Saku Hasil Studi Status Gizi Indonesia","type":"article-journal","volume":"2"},"uris":["http://www.mendeley.com/documents/?uuid=8afd3304-ca4d-4a6d-9d84-b3b31970f8dd"]}],"mendeley":{"formattedCitation":"(SSGI, 2021)","plainTextFormattedCitation":"(SSGI, 2021)","previouslyFormattedCitation":"(SSGI, 2021)"},"properties":{"noteIndex":0},"schema":"https://github.com/citation-style-language/schema/raw/master/csl-citation.json"}</w:instrText>
      </w:r>
      <w:r w:rsidR="0058452E">
        <w:rPr>
          <w:color w:val="222222"/>
        </w:rPr>
        <w:fldChar w:fldCharType="separate"/>
      </w:r>
      <w:r w:rsidR="0058452E" w:rsidRPr="0058452E">
        <w:rPr>
          <w:noProof/>
          <w:color w:val="222222"/>
        </w:rPr>
        <w:t>(SSGI, 2021)</w:t>
      </w:r>
      <w:r w:rsidR="0058452E">
        <w:rPr>
          <w:color w:val="222222"/>
        </w:rPr>
        <w:fldChar w:fldCharType="end"/>
      </w:r>
      <w:r w:rsidR="0058452E">
        <w:rPr>
          <w:color w:val="222222"/>
        </w:rPr>
        <w:t xml:space="preserve">. </w:t>
      </w:r>
    </w:p>
    <w:p w14:paraId="444C53C4" w14:textId="77777777" w:rsidR="00344E2F" w:rsidRDefault="00EB49FD" w:rsidP="002F4C1A">
      <w:pPr>
        <w:spacing w:line="360" w:lineRule="auto"/>
        <w:ind w:left="720" w:firstLine="413"/>
        <w:rPr>
          <w:color w:val="222222"/>
        </w:rPr>
      </w:pPr>
      <w:r>
        <w:rPr>
          <w:color w:val="222222"/>
        </w:rPr>
        <w:t xml:space="preserve">Berdasarkan latar belakang di atas, kami memfokuskan Kecamatan Leuwiliang, Desa Barengkok sebagai tempat praktik kerja lapangan (PKL) dengan sasaran perangkat desa, kader posyandu, murid sekolah, dan warga setempat. </w:t>
      </w:r>
      <w:proofErr w:type="gramStart"/>
      <w:r>
        <w:rPr>
          <w:color w:val="222222"/>
        </w:rPr>
        <w:t>Dalam rangka penyelesaian masalah gizi kegiatan ini merupakan tindak lanjut dari permasalahan gizi yang ada di daerah tersebut.</w:t>
      </w:r>
      <w:proofErr w:type="gramEnd"/>
      <w:r>
        <w:rPr>
          <w:color w:val="222222"/>
        </w:rPr>
        <w:t xml:space="preserve"> </w:t>
      </w:r>
    </w:p>
    <w:p w14:paraId="2223CDC9" w14:textId="77777777" w:rsidR="00344E2F" w:rsidRDefault="00344E2F">
      <w:pPr>
        <w:rPr>
          <w:color w:val="222222"/>
        </w:rPr>
      </w:pPr>
      <w:r>
        <w:rPr>
          <w:color w:val="222222"/>
        </w:rPr>
        <w:br w:type="page"/>
      </w:r>
    </w:p>
    <w:p w14:paraId="1E3CF6E8" w14:textId="3F36533B" w:rsidR="00BD4AB9" w:rsidRDefault="00EB49FD" w:rsidP="002F4C1A">
      <w:pPr>
        <w:spacing w:line="360" w:lineRule="auto"/>
        <w:ind w:left="720" w:firstLine="413"/>
        <w:rPr>
          <w:color w:val="222222"/>
        </w:rPr>
      </w:pPr>
      <w:proofErr w:type="gramStart"/>
      <w:r>
        <w:rPr>
          <w:color w:val="222222"/>
        </w:rPr>
        <w:lastRenderedPageBreak/>
        <w:t>Pada kegiatan ini kami mengajak partisipasi masyarakat untuk bersama menanggulangi masalah gizi melalui kegiatan musyawarah masyarakat desa, pelatihan kader, penyuluhan kepada masyarakat, pendampingan posyandu, dan demonstrasi pembuatan teknologi tepat guna di bidang pangan.</w:t>
      </w:r>
      <w:proofErr w:type="gramEnd"/>
      <w:r>
        <w:rPr>
          <w:color w:val="222222"/>
        </w:rPr>
        <w:t xml:space="preserve"> </w:t>
      </w:r>
      <w:proofErr w:type="gramStart"/>
      <w:r>
        <w:rPr>
          <w:color w:val="222222"/>
        </w:rPr>
        <w:t>Rangkaian kegiatan yang kami lakukan, diharapkan dapat memberi dampak yang baik untuk masyarakat desa Barengkok.</w:t>
      </w:r>
      <w:proofErr w:type="gramEnd"/>
      <w:r>
        <w:rPr>
          <w:color w:val="222222"/>
        </w:rPr>
        <w:t xml:space="preserve"> </w:t>
      </w:r>
    </w:p>
    <w:p w14:paraId="23D8EB30" w14:textId="77777777" w:rsidR="00BD4AB9" w:rsidRDefault="00EB49FD">
      <w:pPr>
        <w:pStyle w:val="Heading2"/>
        <w:numPr>
          <w:ilvl w:val="0"/>
          <w:numId w:val="240"/>
        </w:numPr>
      </w:pPr>
      <w:bookmarkStart w:id="7" w:name="_Toc124106393"/>
      <w:r>
        <w:t>Tujuan</w:t>
      </w:r>
      <w:bookmarkEnd w:id="7"/>
    </w:p>
    <w:p w14:paraId="53C36029" w14:textId="77777777" w:rsidR="00BD4AB9" w:rsidRDefault="00EB49FD">
      <w:pPr>
        <w:numPr>
          <w:ilvl w:val="0"/>
          <w:numId w:val="242"/>
        </w:numPr>
        <w:pBdr>
          <w:top w:val="nil"/>
          <w:left w:val="nil"/>
          <w:bottom w:val="nil"/>
          <w:right w:val="nil"/>
          <w:between w:val="nil"/>
        </w:pBdr>
        <w:spacing w:after="0" w:line="360" w:lineRule="auto"/>
        <w:rPr>
          <w:color w:val="000000"/>
        </w:rPr>
      </w:pPr>
      <w:r>
        <w:rPr>
          <w:color w:val="000000"/>
        </w:rPr>
        <w:t>Tujuan Umum</w:t>
      </w:r>
    </w:p>
    <w:p w14:paraId="094CE8ED" w14:textId="77777777" w:rsidR="00BD4AB9" w:rsidRDefault="00EB49FD">
      <w:pPr>
        <w:pBdr>
          <w:top w:val="nil"/>
          <w:left w:val="nil"/>
          <w:bottom w:val="nil"/>
          <w:right w:val="nil"/>
          <w:between w:val="nil"/>
        </w:pBdr>
        <w:spacing w:after="0" w:line="360" w:lineRule="auto"/>
        <w:ind w:left="1080" w:firstLine="360"/>
        <w:rPr>
          <w:color w:val="000000"/>
        </w:rPr>
      </w:pPr>
      <w:proofErr w:type="gramStart"/>
      <w:r>
        <w:rPr>
          <w:color w:val="000000"/>
        </w:rPr>
        <w:t xml:space="preserve">Mahasiswa dapat melaksanakan </w:t>
      </w:r>
      <w:r>
        <w:t>praktek</w:t>
      </w:r>
      <w:r>
        <w:rPr>
          <w:color w:val="000000"/>
        </w:rPr>
        <w:t xml:space="preserve"> kerja lapangan manajemen intervensi gizi sesuai yang telah direncanakan di tingkat desa atau kelurahan.</w:t>
      </w:r>
      <w:proofErr w:type="gramEnd"/>
    </w:p>
    <w:p w14:paraId="66909261" w14:textId="77777777" w:rsidR="00BD4AB9" w:rsidRDefault="00EB49FD">
      <w:pPr>
        <w:numPr>
          <w:ilvl w:val="0"/>
          <w:numId w:val="242"/>
        </w:numPr>
        <w:pBdr>
          <w:top w:val="nil"/>
          <w:left w:val="nil"/>
          <w:bottom w:val="nil"/>
          <w:right w:val="nil"/>
          <w:between w:val="nil"/>
        </w:pBdr>
        <w:spacing w:after="0" w:line="360" w:lineRule="auto"/>
        <w:rPr>
          <w:color w:val="000000"/>
        </w:rPr>
      </w:pPr>
      <w:r>
        <w:rPr>
          <w:color w:val="000000"/>
        </w:rPr>
        <w:t>Tujuan Khusus</w:t>
      </w:r>
    </w:p>
    <w:p w14:paraId="534C7B9D" w14:textId="77777777" w:rsidR="00BD4AB9" w:rsidRDefault="00EB49FD">
      <w:pPr>
        <w:numPr>
          <w:ilvl w:val="0"/>
          <w:numId w:val="250"/>
        </w:numPr>
        <w:pBdr>
          <w:top w:val="nil"/>
          <w:left w:val="nil"/>
          <w:bottom w:val="nil"/>
          <w:right w:val="nil"/>
          <w:between w:val="nil"/>
        </w:pBdr>
        <w:spacing w:after="0" w:line="360" w:lineRule="auto"/>
        <w:rPr>
          <w:color w:val="000000"/>
        </w:rPr>
      </w:pPr>
      <w:r>
        <w:rPr>
          <w:color w:val="000000"/>
        </w:rPr>
        <w:t>Mengidentifikasi gambaran umum Kabupaten Bogor</w:t>
      </w:r>
    </w:p>
    <w:p w14:paraId="382F10D9" w14:textId="77777777" w:rsidR="00BD4AB9" w:rsidRDefault="00EB49FD">
      <w:pPr>
        <w:numPr>
          <w:ilvl w:val="0"/>
          <w:numId w:val="250"/>
        </w:numPr>
        <w:pBdr>
          <w:top w:val="nil"/>
          <w:left w:val="nil"/>
          <w:bottom w:val="nil"/>
          <w:right w:val="nil"/>
          <w:between w:val="nil"/>
        </w:pBdr>
        <w:spacing w:after="0" w:line="360" w:lineRule="auto"/>
        <w:rPr>
          <w:color w:val="000000"/>
        </w:rPr>
      </w:pPr>
      <w:r>
        <w:rPr>
          <w:color w:val="000000"/>
        </w:rPr>
        <w:t>Mengidentifikasi gambaran umum Kecamatan Leuwiliang</w:t>
      </w:r>
    </w:p>
    <w:p w14:paraId="00A6345F" w14:textId="77777777" w:rsidR="00BD4AB9" w:rsidRDefault="00EB49FD">
      <w:pPr>
        <w:numPr>
          <w:ilvl w:val="0"/>
          <w:numId w:val="250"/>
        </w:numPr>
        <w:pBdr>
          <w:top w:val="nil"/>
          <w:left w:val="nil"/>
          <w:bottom w:val="nil"/>
          <w:right w:val="nil"/>
          <w:between w:val="nil"/>
        </w:pBdr>
        <w:spacing w:after="0" w:line="360" w:lineRule="auto"/>
        <w:rPr>
          <w:color w:val="000000"/>
        </w:rPr>
      </w:pPr>
      <w:r>
        <w:rPr>
          <w:color w:val="000000"/>
        </w:rPr>
        <w:t>Mengidentifikasi gambaran umum Desa Barengkok</w:t>
      </w:r>
    </w:p>
    <w:p w14:paraId="0333C455" w14:textId="77777777" w:rsidR="00BD4AB9" w:rsidRDefault="00EB49FD">
      <w:pPr>
        <w:numPr>
          <w:ilvl w:val="0"/>
          <w:numId w:val="250"/>
        </w:numPr>
        <w:pBdr>
          <w:top w:val="nil"/>
          <w:left w:val="nil"/>
          <w:bottom w:val="nil"/>
          <w:right w:val="nil"/>
          <w:between w:val="nil"/>
        </w:pBdr>
        <w:spacing w:after="0" w:line="360" w:lineRule="auto"/>
        <w:rPr>
          <w:color w:val="000000"/>
        </w:rPr>
      </w:pPr>
      <w:r>
        <w:rPr>
          <w:color w:val="000000"/>
        </w:rPr>
        <w:t>Mengidentifikasi masalah gizi dan kesehatan di Desa Barengkok</w:t>
      </w:r>
    </w:p>
    <w:p w14:paraId="73FF9D9C" w14:textId="77777777" w:rsidR="00BD4AB9" w:rsidRDefault="00EB49FD">
      <w:pPr>
        <w:numPr>
          <w:ilvl w:val="0"/>
          <w:numId w:val="250"/>
        </w:numPr>
        <w:pBdr>
          <w:top w:val="nil"/>
          <w:left w:val="nil"/>
          <w:bottom w:val="nil"/>
          <w:right w:val="nil"/>
          <w:between w:val="nil"/>
        </w:pBdr>
        <w:spacing w:after="0" w:line="360" w:lineRule="auto"/>
        <w:rPr>
          <w:color w:val="000000"/>
        </w:rPr>
      </w:pPr>
      <w:r>
        <w:rPr>
          <w:color w:val="000000"/>
        </w:rPr>
        <w:t>Melakukan Musyawarah Masyarakat Desa (MMD) dalam rangka persiapan pelaksanaan kegiatan manajemen intervensi gizi</w:t>
      </w:r>
    </w:p>
    <w:p w14:paraId="304E5FDF" w14:textId="77777777" w:rsidR="00BD4AB9" w:rsidRDefault="00EB49FD">
      <w:pPr>
        <w:numPr>
          <w:ilvl w:val="0"/>
          <w:numId w:val="250"/>
        </w:numPr>
        <w:pBdr>
          <w:top w:val="nil"/>
          <w:left w:val="nil"/>
          <w:bottom w:val="nil"/>
          <w:right w:val="nil"/>
          <w:between w:val="nil"/>
        </w:pBdr>
        <w:spacing w:after="0" w:line="360" w:lineRule="auto"/>
        <w:rPr>
          <w:color w:val="000000"/>
        </w:rPr>
      </w:pPr>
      <w:r>
        <w:rPr>
          <w:color w:val="000000"/>
        </w:rPr>
        <w:t>Melaksanakan pelatihan kader posyandu sebagai pelaksana intervensi gizi</w:t>
      </w:r>
    </w:p>
    <w:p w14:paraId="49C0B26C" w14:textId="77777777" w:rsidR="00BD4AB9" w:rsidRDefault="00EB49FD">
      <w:pPr>
        <w:numPr>
          <w:ilvl w:val="0"/>
          <w:numId w:val="250"/>
        </w:numPr>
        <w:pBdr>
          <w:top w:val="nil"/>
          <w:left w:val="nil"/>
          <w:bottom w:val="nil"/>
          <w:right w:val="nil"/>
          <w:between w:val="nil"/>
        </w:pBdr>
        <w:spacing w:after="0" w:line="360" w:lineRule="auto"/>
        <w:rPr>
          <w:color w:val="000000"/>
        </w:rPr>
      </w:pPr>
      <w:r>
        <w:rPr>
          <w:color w:val="000000"/>
        </w:rPr>
        <w:t xml:space="preserve">Memberikan penyuluhan gizi secara individu, kelompok, ataupun massa dengan berbagai metode yang meliputi </w:t>
      </w:r>
      <w:r>
        <w:t>penyuluhan</w:t>
      </w:r>
      <w:r>
        <w:rPr>
          <w:color w:val="000000"/>
        </w:rPr>
        <w:t xml:space="preserve"> ASI Eksklusif, MP-ASI, </w:t>
      </w:r>
      <w:r w:rsidRPr="005E1A71">
        <w:rPr>
          <w:i/>
          <w:color w:val="000000"/>
        </w:rPr>
        <w:t>Stunting</w:t>
      </w:r>
      <w:r>
        <w:rPr>
          <w:color w:val="000000"/>
        </w:rPr>
        <w:t>, Anemia, Sayur dan Buah, Jajanan Sekolah, Penyakit Degeneratif, serta Perilaku Hidup Bersih dan Sehat (PHBS).</w:t>
      </w:r>
    </w:p>
    <w:p w14:paraId="0089ACDC" w14:textId="77777777" w:rsidR="00BD4AB9" w:rsidRDefault="00EB49FD">
      <w:pPr>
        <w:numPr>
          <w:ilvl w:val="0"/>
          <w:numId w:val="250"/>
        </w:numPr>
        <w:pBdr>
          <w:top w:val="nil"/>
          <w:left w:val="nil"/>
          <w:bottom w:val="nil"/>
          <w:right w:val="nil"/>
          <w:between w:val="nil"/>
        </w:pBdr>
        <w:spacing w:after="0" w:line="360" w:lineRule="auto"/>
        <w:rPr>
          <w:color w:val="000000"/>
        </w:rPr>
      </w:pPr>
      <w:r>
        <w:rPr>
          <w:color w:val="000000"/>
        </w:rPr>
        <w:t>Membuat produk makanan dengan memanfaatkan potensi desa yang ada (Teknologi Tepat Guna) yang bermanfaat dari segi nilai gizi bagi masyarakat sekitar.</w:t>
      </w:r>
    </w:p>
    <w:p w14:paraId="3CB91C4F" w14:textId="77777777" w:rsidR="00BD4AB9" w:rsidRDefault="00EB49FD">
      <w:pPr>
        <w:numPr>
          <w:ilvl w:val="0"/>
          <w:numId w:val="250"/>
        </w:numPr>
        <w:pBdr>
          <w:top w:val="nil"/>
          <w:left w:val="nil"/>
          <w:bottom w:val="nil"/>
          <w:right w:val="nil"/>
          <w:between w:val="nil"/>
        </w:pBdr>
        <w:spacing w:after="0" w:line="360" w:lineRule="auto"/>
        <w:rPr>
          <w:color w:val="000000"/>
        </w:rPr>
      </w:pPr>
      <w:r>
        <w:rPr>
          <w:color w:val="000000"/>
        </w:rPr>
        <w:t xml:space="preserve">Melaksanakan kegiatan </w:t>
      </w:r>
      <w:r>
        <w:t>pendampingan</w:t>
      </w:r>
      <w:r>
        <w:rPr>
          <w:color w:val="000000"/>
        </w:rPr>
        <w:t xml:space="preserve"> keluarga (program keluarga binaan) sesuai dengan intervensi yang telah direncanakan.</w:t>
      </w:r>
    </w:p>
    <w:p w14:paraId="247FD8DF" w14:textId="77777777" w:rsidR="00BD4AB9" w:rsidRDefault="00EB49FD">
      <w:pPr>
        <w:numPr>
          <w:ilvl w:val="0"/>
          <w:numId w:val="250"/>
        </w:numPr>
        <w:pBdr>
          <w:top w:val="nil"/>
          <w:left w:val="nil"/>
          <w:bottom w:val="nil"/>
          <w:right w:val="nil"/>
          <w:between w:val="nil"/>
        </w:pBdr>
        <w:spacing w:after="0" w:line="360" w:lineRule="auto"/>
        <w:rPr>
          <w:color w:val="000000"/>
        </w:rPr>
      </w:pPr>
      <w:r>
        <w:rPr>
          <w:color w:val="000000"/>
        </w:rPr>
        <w:t>Melaksanakan pendampingan posyandu.</w:t>
      </w:r>
    </w:p>
    <w:p w14:paraId="57AF9D9B" w14:textId="77777777" w:rsidR="00BD4AB9" w:rsidRDefault="00EB49FD">
      <w:pPr>
        <w:numPr>
          <w:ilvl w:val="0"/>
          <w:numId w:val="250"/>
        </w:numPr>
        <w:pBdr>
          <w:top w:val="nil"/>
          <w:left w:val="nil"/>
          <w:bottom w:val="nil"/>
          <w:right w:val="nil"/>
          <w:between w:val="nil"/>
        </w:pBdr>
        <w:spacing w:after="0" w:line="360" w:lineRule="auto"/>
        <w:rPr>
          <w:color w:val="000000"/>
        </w:rPr>
      </w:pPr>
      <w:r>
        <w:rPr>
          <w:color w:val="000000"/>
        </w:rPr>
        <w:lastRenderedPageBreak/>
        <w:t>Melaksanakan pameran gizi dan kesehatan untuk masyarakat Kecamatan Leuwiliang.</w:t>
      </w:r>
    </w:p>
    <w:p w14:paraId="073E1ECD" w14:textId="77777777" w:rsidR="00BD4AB9" w:rsidRDefault="00EB49FD">
      <w:pPr>
        <w:numPr>
          <w:ilvl w:val="0"/>
          <w:numId w:val="250"/>
        </w:numPr>
        <w:pBdr>
          <w:top w:val="nil"/>
          <w:left w:val="nil"/>
          <w:bottom w:val="nil"/>
          <w:right w:val="nil"/>
          <w:between w:val="nil"/>
        </w:pBdr>
        <w:spacing w:line="360" w:lineRule="auto"/>
        <w:rPr>
          <w:color w:val="000000"/>
        </w:rPr>
      </w:pPr>
      <w:r>
        <w:rPr>
          <w:color w:val="000000"/>
        </w:rPr>
        <w:t xml:space="preserve">Melaksanakan kegiatan tambahan sebagai </w:t>
      </w:r>
      <w:r>
        <w:rPr>
          <w:i/>
          <w:color w:val="000000"/>
        </w:rPr>
        <w:t xml:space="preserve">entry point </w:t>
      </w:r>
      <w:r>
        <w:rPr>
          <w:color w:val="000000"/>
        </w:rPr>
        <w:t>yang meliputi kegiatan kursus pelajaran, menari, mengaji, dan lomba.</w:t>
      </w:r>
    </w:p>
    <w:p w14:paraId="753049A1" w14:textId="77777777" w:rsidR="00BD4AB9" w:rsidRDefault="00EB49FD">
      <w:pPr>
        <w:pStyle w:val="Heading2"/>
        <w:numPr>
          <w:ilvl w:val="0"/>
          <w:numId w:val="240"/>
        </w:numPr>
      </w:pPr>
      <w:bookmarkStart w:id="8" w:name="_Toc124106394"/>
      <w:r>
        <w:t>Manfaat</w:t>
      </w:r>
      <w:bookmarkEnd w:id="8"/>
    </w:p>
    <w:p w14:paraId="5885974E" w14:textId="77777777" w:rsidR="00BD4AB9" w:rsidRDefault="00EB49FD">
      <w:pPr>
        <w:numPr>
          <w:ilvl w:val="0"/>
          <w:numId w:val="243"/>
        </w:numPr>
        <w:pBdr>
          <w:top w:val="nil"/>
          <w:left w:val="nil"/>
          <w:bottom w:val="nil"/>
          <w:right w:val="nil"/>
          <w:between w:val="nil"/>
        </w:pBdr>
        <w:spacing w:after="0" w:line="360" w:lineRule="auto"/>
        <w:rPr>
          <w:color w:val="000000"/>
        </w:rPr>
      </w:pPr>
      <w:r>
        <w:rPr>
          <w:color w:val="000000"/>
        </w:rPr>
        <w:t>Bagi Masyarakat Umum</w:t>
      </w:r>
    </w:p>
    <w:p w14:paraId="180A61E2" w14:textId="77777777" w:rsidR="00BD4AB9" w:rsidRDefault="00EB49FD">
      <w:pPr>
        <w:numPr>
          <w:ilvl w:val="0"/>
          <w:numId w:val="252"/>
        </w:numPr>
        <w:pBdr>
          <w:top w:val="nil"/>
          <w:left w:val="nil"/>
          <w:bottom w:val="nil"/>
          <w:right w:val="nil"/>
          <w:between w:val="nil"/>
        </w:pBdr>
        <w:spacing w:after="0" w:line="360" w:lineRule="auto"/>
        <w:rPr>
          <w:color w:val="000000"/>
        </w:rPr>
      </w:pPr>
      <w:r>
        <w:rPr>
          <w:color w:val="000000"/>
        </w:rPr>
        <w:t>Masyarakat dapat mengetahui masalah gizi dan kesehatan yang ada di Desa Barengkok.</w:t>
      </w:r>
    </w:p>
    <w:p w14:paraId="6159C6B5" w14:textId="77777777" w:rsidR="00BD4AB9" w:rsidRDefault="00EB49FD">
      <w:pPr>
        <w:numPr>
          <w:ilvl w:val="0"/>
          <w:numId w:val="252"/>
        </w:numPr>
        <w:pBdr>
          <w:top w:val="nil"/>
          <w:left w:val="nil"/>
          <w:bottom w:val="nil"/>
          <w:right w:val="nil"/>
          <w:between w:val="nil"/>
        </w:pBdr>
        <w:spacing w:after="0" w:line="360" w:lineRule="auto"/>
        <w:rPr>
          <w:color w:val="000000"/>
        </w:rPr>
      </w:pPr>
      <w:r>
        <w:rPr>
          <w:color w:val="000000"/>
        </w:rPr>
        <w:t>Masyarakat dapat mengatasi masalah gizi dan kesehatan.</w:t>
      </w:r>
    </w:p>
    <w:p w14:paraId="4C290304" w14:textId="77777777" w:rsidR="00BD4AB9" w:rsidRDefault="00EB49FD">
      <w:pPr>
        <w:numPr>
          <w:ilvl w:val="0"/>
          <w:numId w:val="252"/>
        </w:numPr>
        <w:pBdr>
          <w:top w:val="nil"/>
          <w:left w:val="nil"/>
          <w:bottom w:val="nil"/>
          <w:right w:val="nil"/>
          <w:between w:val="nil"/>
        </w:pBdr>
        <w:spacing w:after="0" w:line="360" w:lineRule="auto"/>
        <w:rPr>
          <w:color w:val="000000"/>
        </w:rPr>
      </w:pPr>
      <w:r>
        <w:rPr>
          <w:color w:val="000000"/>
        </w:rPr>
        <w:t>Masyarakat dapat memahami pentingnya gizi dan kesehatan bagi diri sendiri dan keluarga.</w:t>
      </w:r>
    </w:p>
    <w:p w14:paraId="5C65948E" w14:textId="77777777" w:rsidR="00BD4AB9" w:rsidRDefault="00EB49FD">
      <w:pPr>
        <w:numPr>
          <w:ilvl w:val="0"/>
          <w:numId w:val="243"/>
        </w:numPr>
        <w:pBdr>
          <w:top w:val="nil"/>
          <w:left w:val="nil"/>
          <w:bottom w:val="nil"/>
          <w:right w:val="nil"/>
          <w:between w:val="nil"/>
        </w:pBdr>
        <w:spacing w:after="0" w:line="360" w:lineRule="auto"/>
        <w:rPr>
          <w:color w:val="000000"/>
        </w:rPr>
      </w:pPr>
      <w:r>
        <w:rPr>
          <w:color w:val="000000"/>
        </w:rPr>
        <w:t>Bagi Kader</w:t>
      </w:r>
    </w:p>
    <w:p w14:paraId="4000FF33" w14:textId="77777777" w:rsidR="00BD4AB9" w:rsidRDefault="00EB49FD">
      <w:pPr>
        <w:numPr>
          <w:ilvl w:val="0"/>
          <w:numId w:val="255"/>
        </w:numPr>
        <w:pBdr>
          <w:top w:val="nil"/>
          <w:left w:val="nil"/>
          <w:bottom w:val="nil"/>
          <w:right w:val="nil"/>
          <w:between w:val="nil"/>
        </w:pBdr>
        <w:spacing w:after="0" w:line="360" w:lineRule="auto"/>
        <w:rPr>
          <w:color w:val="000000"/>
        </w:rPr>
      </w:pPr>
      <w:r>
        <w:rPr>
          <w:color w:val="000000"/>
        </w:rPr>
        <w:t>Kader dapat mengembangkan pengetahuan dan keterampilan dalam melaksanakan tugasnya sebagai kader posyandu.</w:t>
      </w:r>
    </w:p>
    <w:p w14:paraId="014B2BC9" w14:textId="77777777" w:rsidR="00BD4AB9" w:rsidRDefault="00EB49FD">
      <w:pPr>
        <w:numPr>
          <w:ilvl w:val="0"/>
          <w:numId w:val="255"/>
        </w:numPr>
        <w:pBdr>
          <w:top w:val="nil"/>
          <w:left w:val="nil"/>
          <w:bottom w:val="nil"/>
          <w:right w:val="nil"/>
          <w:between w:val="nil"/>
        </w:pBdr>
        <w:spacing w:after="0" w:line="360" w:lineRule="auto"/>
        <w:rPr>
          <w:color w:val="000000"/>
        </w:rPr>
      </w:pPr>
      <w:r>
        <w:rPr>
          <w:color w:val="000000"/>
        </w:rPr>
        <w:t>Kader dapat berperan aktif dalam mobilisasi masyarakat agar masyarakat berpartisipasi dalam kegiatan posyandu.</w:t>
      </w:r>
    </w:p>
    <w:p w14:paraId="3BDB72D8" w14:textId="77777777" w:rsidR="00BD4AB9" w:rsidRDefault="00EB49FD">
      <w:pPr>
        <w:numPr>
          <w:ilvl w:val="0"/>
          <w:numId w:val="243"/>
        </w:numPr>
        <w:pBdr>
          <w:top w:val="nil"/>
          <w:left w:val="nil"/>
          <w:bottom w:val="nil"/>
          <w:right w:val="nil"/>
          <w:between w:val="nil"/>
        </w:pBdr>
        <w:spacing w:after="0" w:line="360" w:lineRule="auto"/>
        <w:rPr>
          <w:color w:val="000000"/>
        </w:rPr>
      </w:pPr>
      <w:r>
        <w:rPr>
          <w:color w:val="000000"/>
        </w:rPr>
        <w:t>Bagi Mahasiswa</w:t>
      </w:r>
    </w:p>
    <w:p w14:paraId="6CD1A47B" w14:textId="77777777" w:rsidR="00BD4AB9" w:rsidRDefault="00EB49FD">
      <w:pPr>
        <w:numPr>
          <w:ilvl w:val="0"/>
          <w:numId w:val="300"/>
        </w:numPr>
        <w:pBdr>
          <w:top w:val="nil"/>
          <w:left w:val="nil"/>
          <w:bottom w:val="nil"/>
          <w:right w:val="nil"/>
          <w:between w:val="nil"/>
        </w:pBdr>
        <w:spacing w:after="0" w:line="360" w:lineRule="auto"/>
        <w:rPr>
          <w:color w:val="000000"/>
        </w:rPr>
      </w:pPr>
      <w:r>
        <w:rPr>
          <w:color w:val="000000"/>
        </w:rPr>
        <w:t>Mahasiswa dapat menambah pengetahuan dan pengalaman yang berhubungan dengan masyarakat serta menerapkan ilmu yang sudah didapat selama di perkuliahan untuk kegiatan intervensi gizi bersama masyarakat.</w:t>
      </w:r>
    </w:p>
    <w:p w14:paraId="419FEA16" w14:textId="77777777" w:rsidR="00BD4AB9" w:rsidRDefault="00EB49FD">
      <w:pPr>
        <w:numPr>
          <w:ilvl w:val="0"/>
          <w:numId w:val="300"/>
        </w:numPr>
        <w:pBdr>
          <w:top w:val="nil"/>
          <w:left w:val="nil"/>
          <w:bottom w:val="nil"/>
          <w:right w:val="nil"/>
          <w:between w:val="nil"/>
        </w:pBdr>
        <w:spacing w:line="360" w:lineRule="auto"/>
        <w:rPr>
          <w:color w:val="000000"/>
        </w:rPr>
      </w:pPr>
      <w:r>
        <w:rPr>
          <w:color w:val="000000"/>
        </w:rPr>
        <w:t>Mahasiswa dapat belajar memobilisasi masyarakat untuk melaksanakan kegiatan di lingkup komunitas dalam bidang gizi dan kesehatan.</w:t>
      </w:r>
    </w:p>
    <w:p w14:paraId="2EE41AF2" w14:textId="77777777" w:rsidR="00BD4AB9" w:rsidRDefault="00BD4AB9">
      <w:pPr>
        <w:pBdr>
          <w:top w:val="nil"/>
          <w:left w:val="nil"/>
          <w:bottom w:val="nil"/>
          <w:right w:val="nil"/>
          <w:between w:val="nil"/>
        </w:pBdr>
        <w:spacing w:line="360" w:lineRule="auto"/>
      </w:pPr>
    </w:p>
    <w:p w14:paraId="7FEA7E4B" w14:textId="77777777" w:rsidR="00BD4AB9" w:rsidRDefault="00BD4AB9">
      <w:pPr>
        <w:pBdr>
          <w:top w:val="nil"/>
          <w:left w:val="nil"/>
          <w:bottom w:val="nil"/>
          <w:right w:val="nil"/>
          <w:between w:val="nil"/>
        </w:pBdr>
        <w:spacing w:line="360" w:lineRule="auto"/>
      </w:pPr>
    </w:p>
    <w:p w14:paraId="61FBEEEB" w14:textId="77777777" w:rsidR="00BD4AB9" w:rsidRDefault="00BD4AB9">
      <w:pPr>
        <w:pBdr>
          <w:top w:val="nil"/>
          <w:left w:val="nil"/>
          <w:bottom w:val="nil"/>
          <w:right w:val="nil"/>
          <w:between w:val="nil"/>
        </w:pBdr>
        <w:spacing w:line="360" w:lineRule="auto"/>
      </w:pPr>
    </w:p>
    <w:p w14:paraId="190987F6" w14:textId="65C64F9E" w:rsidR="00BD4AB9" w:rsidRDefault="00BD4AB9">
      <w:pPr>
        <w:pBdr>
          <w:top w:val="nil"/>
          <w:left w:val="nil"/>
          <w:bottom w:val="nil"/>
          <w:right w:val="nil"/>
          <w:between w:val="nil"/>
        </w:pBdr>
        <w:spacing w:line="360" w:lineRule="auto"/>
      </w:pPr>
    </w:p>
    <w:p w14:paraId="1DB1B300" w14:textId="77777777" w:rsidR="001442AF" w:rsidRDefault="001442AF">
      <w:pPr>
        <w:rPr>
          <w:rFonts w:eastAsiaTheme="majorEastAsia" w:cstheme="majorBidi"/>
          <w:b/>
          <w:bCs/>
          <w:szCs w:val="28"/>
        </w:rPr>
      </w:pPr>
    </w:p>
    <w:p w14:paraId="452CB72E" w14:textId="77777777" w:rsidR="00BD4AB9" w:rsidRDefault="00EB49FD">
      <w:pPr>
        <w:pStyle w:val="Heading1"/>
      </w:pPr>
      <w:bookmarkStart w:id="9" w:name="_Toc124106395"/>
      <w:r>
        <w:lastRenderedPageBreak/>
        <w:t>BAB II</w:t>
      </w:r>
      <w:bookmarkEnd w:id="9"/>
    </w:p>
    <w:p w14:paraId="5F7C31AE" w14:textId="77777777" w:rsidR="00BD4AB9" w:rsidRDefault="00EB49FD">
      <w:pPr>
        <w:spacing w:line="360" w:lineRule="auto"/>
        <w:jc w:val="center"/>
        <w:rPr>
          <w:b/>
        </w:rPr>
      </w:pPr>
      <w:r>
        <w:rPr>
          <w:b/>
        </w:rPr>
        <w:t>GAMBARAN UMUM</w:t>
      </w:r>
    </w:p>
    <w:p w14:paraId="3A8AD579" w14:textId="77777777" w:rsidR="00BD4AB9" w:rsidRDefault="00EB49FD">
      <w:pPr>
        <w:pStyle w:val="Heading2"/>
        <w:numPr>
          <w:ilvl w:val="0"/>
          <w:numId w:val="245"/>
        </w:numPr>
      </w:pPr>
      <w:bookmarkStart w:id="10" w:name="_Toc124106396"/>
      <w:r>
        <w:t>Gambaran Umum Kabupaten</w:t>
      </w:r>
      <w:bookmarkEnd w:id="10"/>
    </w:p>
    <w:p w14:paraId="7B2C670F" w14:textId="77777777" w:rsidR="00BD4AB9" w:rsidRDefault="00EB49FD">
      <w:pPr>
        <w:spacing w:line="360" w:lineRule="auto"/>
        <w:ind w:left="720" w:firstLine="720"/>
      </w:pPr>
      <w:proofErr w:type="gramStart"/>
      <w:r w:rsidRPr="004701A1">
        <w:t>Kabupaten Bogor merupakan sebuah wilayah kabupaten yang terletak di Provinsi Jawa Barat, Indonesia.</w:t>
      </w:r>
      <w:proofErr w:type="gramEnd"/>
      <w:r w:rsidRPr="004701A1">
        <w:t xml:space="preserve"> Kabupaten Bogor berbatasan dengan Kabupaten Lebak di barat, Kabupaten Tangerang, Kota Tangerang Selatan, Kota Depok, Kota Bekasi, dan Kabupaten Bekasi di utara; Kabupaten Karawang dan Kabupaten Purwakarta di timur; Kabupaten Cianjur di tenggara.</w:t>
      </w:r>
    </w:p>
    <w:p w14:paraId="717A9E10" w14:textId="77777777" w:rsidR="00BD4AB9" w:rsidRDefault="00EB49FD">
      <w:pPr>
        <w:spacing w:line="360" w:lineRule="auto"/>
        <w:ind w:left="720" w:firstLine="720"/>
      </w:pPr>
      <w:proofErr w:type="gramStart"/>
      <w:r>
        <w:t>Kabupaten Bogor terdiri atas 40 kecamatan, yang dibagi atas sejumlah desa dan kelurahan.</w:t>
      </w:r>
      <w:proofErr w:type="gramEnd"/>
      <w:r>
        <w:t xml:space="preserve"> </w:t>
      </w:r>
      <w:proofErr w:type="gramStart"/>
      <w:r>
        <w:t>Pusat pemerintahan Kabupaten Bogor terletak di Kecamatan Cibinong, yang berada di sebelah utara Kota Bogor.</w:t>
      </w:r>
      <w:proofErr w:type="gramEnd"/>
    </w:p>
    <w:p w14:paraId="080EB025" w14:textId="77777777" w:rsidR="00BD4AB9" w:rsidRDefault="00EB49FD">
      <w:pPr>
        <w:numPr>
          <w:ilvl w:val="0"/>
          <w:numId w:val="125"/>
        </w:numPr>
        <w:spacing w:line="360" w:lineRule="auto"/>
        <w:ind w:left="1080"/>
      </w:pPr>
      <w:r>
        <w:t>Kondisi Geografis</w:t>
      </w:r>
    </w:p>
    <w:p w14:paraId="3688374F" w14:textId="77777777" w:rsidR="00BD4AB9" w:rsidRDefault="00EB49FD">
      <w:pPr>
        <w:spacing w:line="360" w:lineRule="auto"/>
        <w:ind w:left="1440" w:firstLine="720"/>
      </w:pPr>
      <w:proofErr w:type="gramStart"/>
      <w:r>
        <w:t>Wilayah Kabupaten Bogor memiliki luas ± 2.664 km².</w:t>
      </w:r>
      <w:proofErr w:type="gramEnd"/>
      <w:r>
        <w:t xml:space="preserve"> Secara geografis terletak di antara 6</w:t>
      </w:r>
      <w:r>
        <w:rPr>
          <w:rFonts w:ascii="Arial" w:eastAsia="Arial" w:hAnsi="Arial" w:cs="Arial"/>
          <w:b/>
          <w:color w:val="202124"/>
          <w:highlight w:val="white"/>
        </w:rPr>
        <w:t>°</w:t>
      </w:r>
      <w:r>
        <w:t>18'0" – 6</w:t>
      </w:r>
      <w:r>
        <w:rPr>
          <w:rFonts w:ascii="Arial" w:eastAsia="Arial" w:hAnsi="Arial" w:cs="Arial"/>
          <w:b/>
          <w:color w:val="202124"/>
          <w:highlight w:val="white"/>
        </w:rPr>
        <w:t>°</w:t>
      </w:r>
      <w:r>
        <w:t>47'10" Lintang Selatan dan 106</w:t>
      </w:r>
      <w:r>
        <w:rPr>
          <w:rFonts w:ascii="Arial" w:eastAsia="Arial" w:hAnsi="Arial" w:cs="Arial"/>
          <w:b/>
          <w:color w:val="202124"/>
          <w:highlight w:val="white"/>
        </w:rPr>
        <w:t>°</w:t>
      </w:r>
      <w:r>
        <w:t>23'45" – 107</w:t>
      </w:r>
      <w:r>
        <w:rPr>
          <w:rFonts w:ascii="Arial" w:eastAsia="Arial" w:hAnsi="Arial" w:cs="Arial"/>
          <w:b/>
          <w:color w:val="202124"/>
          <w:highlight w:val="white"/>
        </w:rPr>
        <w:t>°</w:t>
      </w:r>
      <w:r>
        <w:t xml:space="preserve">13'30" Bujur Timur, dengan tipe morfologi wilayah yang bervariasi, dari dataran yang relatif rendah di bagian utara hingga dataran tinggi di bagian selatan. </w:t>
      </w:r>
    </w:p>
    <w:p w14:paraId="065D2125" w14:textId="77777777" w:rsidR="00344E2F" w:rsidRDefault="00EB49FD" w:rsidP="002F4C1A">
      <w:pPr>
        <w:spacing w:line="360" w:lineRule="auto"/>
        <w:ind w:left="1440" w:firstLine="720"/>
      </w:pPr>
      <w:r>
        <w:t xml:space="preserve">Kabupaten Bogor memiliki beberapa rangkaian gunung atau pegunungan yang tinggi dan besar, antara lain di bagian barat ada Pegunungan Halimun Salak yang membentang dari Kabupaten Lebak, Banten hingga kaki timur Gunung Salak. Kemudian, dua pegunungan yang mengurung Kawasan Puncak di sebelah selatan, yaitu Pegunungan Gede Pangrango yang membentang di tiga wilayah Kabupaten Bogor, Kabupaten Cianjur dan Kabupaten Sukabumi, disebelah utara Puncak, ada Pegunungan Jonggol yang membentang dari Sentul, Sukamakmur (Jonggol) hingga Cipanas, Cianjur. </w:t>
      </w:r>
    </w:p>
    <w:p w14:paraId="07664231" w14:textId="77777777" w:rsidR="00344E2F" w:rsidRDefault="00344E2F">
      <w:r>
        <w:br w:type="page"/>
      </w:r>
    </w:p>
    <w:p w14:paraId="22BEB090" w14:textId="3DCD4895" w:rsidR="002F4C1A" w:rsidRDefault="00EB49FD" w:rsidP="00344E2F">
      <w:pPr>
        <w:spacing w:line="360" w:lineRule="auto"/>
        <w:ind w:left="1440"/>
      </w:pPr>
      <w:r>
        <w:lastRenderedPageBreak/>
        <w:t xml:space="preserve">Selain itu terdapat beberapa pegunungan kecil yang biasanya tandus dan terdiri atas batuan kapur, antara lain Pegunungan Cigudeg-Rumpin, Pegunungan Kapur Leuwiliang, Pegunungan Kapur Cileungsi dan Pegunungan Sanggabuana, Jonggol yang berbatasan dengan Kabupaten Karawang dan Kabupaten Purwakarta. </w:t>
      </w:r>
    </w:p>
    <w:p w14:paraId="5EADFF22" w14:textId="089FF333" w:rsidR="00DC5F57" w:rsidRPr="00CA6CEF" w:rsidRDefault="00CA6CEF" w:rsidP="00DC5F57">
      <w:pPr>
        <w:pStyle w:val="Caption"/>
        <w:keepNext/>
        <w:ind w:left="720"/>
        <w:jc w:val="center"/>
        <w:rPr>
          <w:b/>
          <w:bCs/>
          <w:i w:val="0"/>
          <w:iCs w:val="0"/>
          <w:color w:val="auto"/>
          <w:sz w:val="24"/>
          <w:szCs w:val="24"/>
        </w:rPr>
      </w:pPr>
      <w:bookmarkStart w:id="11" w:name="_Toc129861621"/>
      <w:bookmarkStart w:id="12" w:name="_Toc124783477"/>
      <w:bookmarkStart w:id="13" w:name="_Toc124999104"/>
      <w:proofErr w:type="gramStart"/>
      <w:r w:rsidRPr="00CA6CEF">
        <w:rPr>
          <w:b/>
          <w:i w:val="0"/>
          <w:color w:val="auto"/>
          <w:sz w:val="24"/>
          <w:szCs w:val="24"/>
        </w:rPr>
        <w:t xml:space="preserve">Tabel  </w:t>
      </w:r>
      <w:proofErr w:type="gramEnd"/>
      <w:r>
        <w:rPr>
          <w:b/>
          <w:i w:val="0"/>
          <w:color w:val="auto"/>
          <w:sz w:val="24"/>
          <w:szCs w:val="24"/>
        </w:rPr>
        <w:fldChar w:fldCharType="begin"/>
      </w:r>
      <w:r>
        <w:rPr>
          <w:b/>
          <w:i w:val="0"/>
          <w:color w:val="auto"/>
          <w:sz w:val="24"/>
          <w:szCs w:val="24"/>
        </w:rPr>
        <w:instrText xml:space="preserve"> SEQ Tabel_ \* ARABIC </w:instrText>
      </w:r>
      <w:r>
        <w:rPr>
          <w:b/>
          <w:i w:val="0"/>
          <w:color w:val="auto"/>
          <w:sz w:val="24"/>
          <w:szCs w:val="24"/>
        </w:rPr>
        <w:fldChar w:fldCharType="separate"/>
      </w:r>
      <w:r w:rsidR="00896CA1">
        <w:rPr>
          <w:b/>
          <w:i w:val="0"/>
          <w:noProof/>
          <w:color w:val="auto"/>
          <w:sz w:val="24"/>
          <w:szCs w:val="24"/>
        </w:rPr>
        <w:t>1</w:t>
      </w:r>
      <w:r>
        <w:rPr>
          <w:b/>
          <w:i w:val="0"/>
          <w:color w:val="auto"/>
          <w:sz w:val="24"/>
          <w:szCs w:val="24"/>
        </w:rPr>
        <w:fldChar w:fldCharType="end"/>
      </w:r>
      <w:r>
        <w:rPr>
          <w:b/>
          <w:i w:val="0"/>
          <w:color w:val="auto"/>
          <w:sz w:val="24"/>
          <w:szCs w:val="24"/>
        </w:rPr>
        <w:t xml:space="preserve"> </w:t>
      </w:r>
      <w:r w:rsidRPr="00CA6CEF">
        <w:rPr>
          <w:b/>
          <w:i w:val="0"/>
          <w:color w:val="auto"/>
          <w:sz w:val="24"/>
          <w:szCs w:val="24"/>
        </w:rPr>
        <w:t>Batas-batas Kabupaten Bogor</w:t>
      </w:r>
      <w:bookmarkEnd w:id="11"/>
      <w:r w:rsidRPr="00CA6CEF">
        <w:rPr>
          <w:b/>
          <w:bCs/>
          <w:i w:val="0"/>
          <w:iCs w:val="0"/>
          <w:color w:val="auto"/>
          <w:sz w:val="24"/>
          <w:szCs w:val="24"/>
        </w:rPr>
        <w:t xml:space="preserve"> </w:t>
      </w:r>
      <w:bookmarkEnd w:id="12"/>
      <w:bookmarkEnd w:id="13"/>
    </w:p>
    <w:tbl>
      <w:tblPr>
        <w:tblStyle w:val="a"/>
        <w:tblW w:w="6841" w:type="dxa"/>
        <w:tblInd w:w="11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70"/>
        <w:gridCol w:w="5271"/>
      </w:tblGrid>
      <w:tr w:rsidR="00BD4AB9" w14:paraId="175B3E2A" w14:textId="77777777" w:rsidTr="002F4C1A">
        <w:trPr>
          <w:trHeight w:val="476"/>
        </w:trPr>
        <w:tc>
          <w:tcPr>
            <w:tcW w:w="1570" w:type="dxa"/>
            <w:shd w:val="clear" w:color="auto" w:fill="auto"/>
            <w:tcMar>
              <w:top w:w="100" w:type="dxa"/>
              <w:left w:w="100" w:type="dxa"/>
              <w:bottom w:w="100" w:type="dxa"/>
              <w:right w:w="100" w:type="dxa"/>
            </w:tcMar>
          </w:tcPr>
          <w:p w14:paraId="6C91D4E6" w14:textId="77777777" w:rsidR="00BD4AB9" w:rsidRDefault="00EB49FD" w:rsidP="00CA6CEF">
            <w:pPr>
              <w:widowControl w:val="0"/>
              <w:pBdr>
                <w:top w:val="nil"/>
                <w:left w:val="nil"/>
                <w:bottom w:val="nil"/>
                <w:right w:val="nil"/>
                <w:between w:val="nil"/>
              </w:pBdr>
              <w:spacing w:after="0" w:line="240" w:lineRule="auto"/>
              <w:jc w:val="left"/>
            </w:pPr>
            <w:r>
              <w:t>Utara</w:t>
            </w:r>
          </w:p>
        </w:tc>
        <w:tc>
          <w:tcPr>
            <w:tcW w:w="5271" w:type="dxa"/>
            <w:shd w:val="clear" w:color="auto" w:fill="auto"/>
            <w:tcMar>
              <w:top w:w="100" w:type="dxa"/>
              <w:left w:w="100" w:type="dxa"/>
              <w:bottom w:w="100" w:type="dxa"/>
              <w:right w:w="100" w:type="dxa"/>
            </w:tcMar>
          </w:tcPr>
          <w:p w14:paraId="31A162E2" w14:textId="77777777" w:rsidR="00BD4AB9" w:rsidRDefault="00EB49FD" w:rsidP="00CA6CEF">
            <w:pPr>
              <w:widowControl w:val="0"/>
              <w:pBdr>
                <w:top w:val="nil"/>
                <w:left w:val="nil"/>
                <w:bottom w:val="nil"/>
                <w:right w:val="nil"/>
                <w:between w:val="nil"/>
              </w:pBdr>
              <w:spacing w:after="0" w:line="240" w:lineRule="auto"/>
            </w:pPr>
            <w:r>
              <w:t>Kabupaten Tangerang, Kota Tangerang Selatan, Kota Depok, Kabupaten/Kota Bekasi</w:t>
            </w:r>
          </w:p>
        </w:tc>
      </w:tr>
      <w:tr w:rsidR="00BD4AB9" w14:paraId="11EA67C8" w14:textId="77777777" w:rsidTr="002F4C1A">
        <w:trPr>
          <w:trHeight w:val="242"/>
        </w:trPr>
        <w:tc>
          <w:tcPr>
            <w:tcW w:w="1570" w:type="dxa"/>
            <w:shd w:val="clear" w:color="auto" w:fill="auto"/>
            <w:tcMar>
              <w:top w:w="100" w:type="dxa"/>
              <w:left w:w="100" w:type="dxa"/>
              <w:bottom w:w="100" w:type="dxa"/>
              <w:right w:w="100" w:type="dxa"/>
            </w:tcMar>
          </w:tcPr>
          <w:p w14:paraId="226C7E5E" w14:textId="77777777" w:rsidR="00BD4AB9" w:rsidRDefault="00EB49FD" w:rsidP="00CA6CEF">
            <w:pPr>
              <w:widowControl w:val="0"/>
              <w:pBdr>
                <w:top w:val="nil"/>
                <w:left w:val="nil"/>
                <w:bottom w:val="nil"/>
                <w:right w:val="nil"/>
                <w:between w:val="nil"/>
              </w:pBdr>
              <w:spacing w:after="0" w:line="240" w:lineRule="auto"/>
              <w:jc w:val="left"/>
            </w:pPr>
            <w:r>
              <w:t>Barat</w:t>
            </w:r>
          </w:p>
        </w:tc>
        <w:tc>
          <w:tcPr>
            <w:tcW w:w="5271" w:type="dxa"/>
            <w:shd w:val="clear" w:color="auto" w:fill="auto"/>
            <w:tcMar>
              <w:top w:w="100" w:type="dxa"/>
              <w:left w:w="100" w:type="dxa"/>
              <w:bottom w:w="100" w:type="dxa"/>
              <w:right w:w="100" w:type="dxa"/>
            </w:tcMar>
          </w:tcPr>
          <w:p w14:paraId="37389CF6" w14:textId="0E439A8B" w:rsidR="00BD4AB9" w:rsidRDefault="00EB49FD" w:rsidP="00CA6CEF">
            <w:pPr>
              <w:widowControl w:val="0"/>
              <w:pBdr>
                <w:top w:val="nil"/>
                <w:left w:val="nil"/>
                <w:bottom w:val="nil"/>
                <w:right w:val="nil"/>
                <w:between w:val="nil"/>
              </w:pBdr>
              <w:spacing w:after="0" w:line="240" w:lineRule="auto"/>
            </w:pPr>
            <w:r>
              <w:t xml:space="preserve">Kabupaten </w:t>
            </w:r>
            <w:r w:rsidR="004701A1">
              <w:t>Lebak</w:t>
            </w:r>
          </w:p>
        </w:tc>
      </w:tr>
      <w:tr w:rsidR="00BD4AB9" w14:paraId="5720B001" w14:textId="77777777" w:rsidTr="002F4C1A">
        <w:trPr>
          <w:trHeight w:val="233"/>
        </w:trPr>
        <w:tc>
          <w:tcPr>
            <w:tcW w:w="1570" w:type="dxa"/>
            <w:shd w:val="clear" w:color="auto" w:fill="auto"/>
            <w:tcMar>
              <w:top w:w="100" w:type="dxa"/>
              <w:left w:w="100" w:type="dxa"/>
              <w:bottom w:w="100" w:type="dxa"/>
              <w:right w:w="100" w:type="dxa"/>
            </w:tcMar>
          </w:tcPr>
          <w:p w14:paraId="689C1209" w14:textId="72CDDA60" w:rsidR="00BD4AB9" w:rsidRDefault="004701A1" w:rsidP="00CA6CEF">
            <w:pPr>
              <w:widowControl w:val="0"/>
              <w:pBdr>
                <w:top w:val="nil"/>
                <w:left w:val="nil"/>
                <w:bottom w:val="nil"/>
                <w:right w:val="nil"/>
                <w:between w:val="nil"/>
              </w:pBdr>
              <w:spacing w:after="0" w:line="240" w:lineRule="auto"/>
              <w:jc w:val="left"/>
            </w:pPr>
            <w:r>
              <w:t>Tenggara</w:t>
            </w:r>
          </w:p>
        </w:tc>
        <w:tc>
          <w:tcPr>
            <w:tcW w:w="5271" w:type="dxa"/>
            <w:shd w:val="clear" w:color="auto" w:fill="auto"/>
            <w:tcMar>
              <w:top w:w="100" w:type="dxa"/>
              <w:left w:w="100" w:type="dxa"/>
              <w:bottom w:w="100" w:type="dxa"/>
              <w:right w:w="100" w:type="dxa"/>
            </w:tcMar>
          </w:tcPr>
          <w:p w14:paraId="466CCDD1" w14:textId="5CE4636D" w:rsidR="00BD4AB9" w:rsidRDefault="00EB49FD" w:rsidP="00CA6CEF">
            <w:pPr>
              <w:widowControl w:val="0"/>
              <w:pBdr>
                <w:top w:val="nil"/>
                <w:left w:val="nil"/>
                <w:bottom w:val="nil"/>
                <w:right w:val="nil"/>
                <w:between w:val="nil"/>
              </w:pBdr>
              <w:spacing w:after="0" w:line="240" w:lineRule="auto"/>
            </w:pPr>
            <w:r>
              <w:t xml:space="preserve">Kabupaten </w:t>
            </w:r>
            <w:r w:rsidR="004701A1">
              <w:t>Cianjur</w:t>
            </w:r>
          </w:p>
        </w:tc>
      </w:tr>
      <w:tr w:rsidR="00BD4AB9" w14:paraId="76CC91D7" w14:textId="77777777" w:rsidTr="002F4C1A">
        <w:trPr>
          <w:trHeight w:val="485"/>
        </w:trPr>
        <w:tc>
          <w:tcPr>
            <w:tcW w:w="1570" w:type="dxa"/>
            <w:shd w:val="clear" w:color="auto" w:fill="auto"/>
            <w:tcMar>
              <w:top w:w="100" w:type="dxa"/>
              <w:left w:w="100" w:type="dxa"/>
              <w:bottom w:w="100" w:type="dxa"/>
              <w:right w:w="100" w:type="dxa"/>
            </w:tcMar>
          </w:tcPr>
          <w:p w14:paraId="1C0CF17B" w14:textId="77777777" w:rsidR="00BD4AB9" w:rsidRDefault="00EB49FD" w:rsidP="00CA6CEF">
            <w:pPr>
              <w:widowControl w:val="0"/>
              <w:pBdr>
                <w:top w:val="nil"/>
                <w:left w:val="nil"/>
                <w:bottom w:val="nil"/>
                <w:right w:val="nil"/>
                <w:between w:val="nil"/>
              </w:pBdr>
              <w:spacing w:after="0" w:line="240" w:lineRule="auto"/>
              <w:jc w:val="left"/>
            </w:pPr>
            <w:r>
              <w:t>Timur</w:t>
            </w:r>
          </w:p>
        </w:tc>
        <w:tc>
          <w:tcPr>
            <w:tcW w:w="5271" w:type="dxa"/>
            <w:shd w:val="clear" w:color="auto" w:fill="auto"/>
            <w:tcMar>
              <w:top w:w="100" w:type="dxa"/>
              <w:left w:w="100" w:type="dxa"/>
              <w:bottom w:w="100" w:type="dxa"/>
              <w:right w:w="100" w:type="dxa"/>
            </w:tcMar>
          </w:tcPr>
          <w:p w14:paraId="3798AA5D" w14:textId="3C5E05BB" w:rsidR="00BD4AB9" w:rsidRDefault="00EB49FD" w:rsidP="00CA6CEF">
            <w:pPr>
              <w:keepNext/>
              <w:widowControl w:val="0"/>
              <w:pBdr>
                <w:top w:val="nil"/>
                <w:left w:val="nil"/>
                <w:bottom w:val="nil"/>
                <w:right w:val="nil"/>
                <w:between w:val="nil"/>
              </w:pBdr>
              <w:spacing w:after="0" w:line="240" w:lineRule="auto"/>
            </w:pPr>
            <w:r>
              <w:t xml:space="preserve">Kabupaten </w:t>
            </w:r>
            <w:r w:rsidR="004701A1">
              <w:t>Karawang dan Purwakarta</w:t>
            </w:r>
          </w:p>
        </w:tc>
      </w:tr>
    </w:tbl>
    <w:p w14:paraId="2103E011" w14:textId="16C4B8D2" w:rsidR="00BD4AB9" w:rsidRDefault="00BD4AB9" w:rsidP="00CA6CEF">
      <w:pPr>
        <w:pStyle w:val="Caption"/>
      </w:pPr>
    </w:p>
    <w:p w14:paraId="2CB7A280" w14:textId="77777777" w:rsidR="00BD4AB9" w:rsidRDefault="00EB49FD">
      <w:pPr>
        <w:numPr>
          <w:ilvl w:val="0"/>
          <w:numId w:val="125"/>
        </w:numPr>
        <w:spacing w:line="360" w:lineRule="auto"/>
        <w:ind w:left="1080"/>
      </w:pPr>
      <w:r>
        <w:t>Pembagian Administratif</w:t>
      </w:r>
    </w:p>
    <w:p w14:paraId="1BE1D66E" w14:textId="77777777" w:rsidR="00BD4AB9" w:rsidRDefault="00EB49FD">
      <w:pPr>
        <w:spacing w:line="360" w:lineRule="auto"/>
        <w:ind w:left="1170" w:firstLine="720"/>
      </w:pPr>
      <w:proofErr w:type="gramStart"/>
      <w:r>
        <w:t>Kabupaten Bogor memiliki 40 kecamatan, 19 kelurahan, dan 416 desa.</w:t>
      </w:r>
      <w:proofErr w:type="gramEnd"/>
      <w:r>
        <w:t xml:space="preserve"> </w:t>
      </w:r>
    </w:p>
    <w:p w14:paraId="41EBE9D7" w14:textId="77777777" w:rsidR="00BD4AB9" w:rsidRDefault="00EB49FD">
      <w:pPr>
        <w:pStyle w:val="Heading2"/>
        <w:numPr>
          <w:ilvl w:val="0"/>
          <w:numId w:val="245"/>
        </w:numPr>
      </w:pPr>
      <w:bookmarkStart w:id="14" w:name="_Toc124106397"/>
      <w:r>
        <w:t>Gambaran Umum Kecamatan</w:t>
      </w:r>
      <w:bookmarkEnd w:id="14"/>
    </w:p>
    <w:p w14:paraId="1276B992" w14:textId="77777777" w:rsidR="00BD4AB9" w:rsidRDefault="00EB49FD">
      <w:pPr>
        <w:spacing w:line="360" w:lineRule="auto"/>
        <w:ind w:left="720" w:firstLine="720"/>
      </w:pPr>
      <w:proofErr w:type="gramStart"/>
      <w:r>
        <w:t>Kecamatan Leuwiliang berada di Jalan Mohnoh Nur, Leuwiliang, Kec.</w:t>
      </w:r>
      <w:proofErr w:type="gramEnd"/>
      <w:r>
        <w:t xml:space="preserve"> Leuwiliang, Kabupaten Bogor, Jawa Barat 16640, dengan luas wilayah kecamatan yaitu sebesar 91</w:t>
      </w:r>
      <w:proofErr w:type="gramStart"/>
      <w:r>
        <w:t>,03</w:t>
      </w:r>
      <w:proofErr w:type="gramEnd"/>
      <w:r>
        <w:t xml:space="preserve"> km2.  </w:t>
      </w:r>
      <w:proofErr w:type="gramStart"/>
      <w:r>
        <w:t>Jumlah penduduk di Kecamatan Leuwiliang sebanyak 111.743 orang.</w:t>
      </w:r>
      <w:proofErr w:type="gramEnd"/>
    </w:p>
    <w:p w14:paraId="6FB9CF0F" w14:textId="77777777" w:rsidR="00BD4AB9" w:rsidRDefault="00EB49FD">
      <w:pPr>
        <w:spacing w:after="0" w:line="360" w:lineRule="auto"/>
        <w:ind w:left="720"/>
      </w:pPr>
      <w:r>
        <w:t xml:space="preserve">Batas-Batas Wilayah Kecamatan Leuwiliang </w:t>
      </w:r>
      <w:proofErr w:type="gramStart"/>
      <w:r>
        <w:t>adalah :</w:t>
      </w:r>
      <w:proofErr w:type="gramEnd"/>
    </w:p>
    <w:p w14:paraId="4649550E" w14:textId="77777777" w:rsidR="00BD4AB9" w:rsidRDefault="00EB49FD" w:rsidP="002F4C1A">
      <w:pPr>
        <w:spacing w:after="0" w:line="360" w:lineRule="auto"/>
        <w:ind w:left="851"/>
      </w:pPr>
      <w:r>
        <w:t>-</w:t>
      </w:r>
      <w:r w:rsidR="002F4C1A">
        <w:t xml:space="preserve"> </w:t>
      </w:r>
      <w:r>
        <w:t>Utara</w:t>
      </w:r>
      <w:r w:rsidR="002F4C1A">
        <w:tab/>
      </w:r>
      <w:r>
        <w:t>: Kecamatan Rumpin</w:t>
      </w:r>
    </w:p>
    <w:p w14:paraId="0650D56D" w14:textId="77777777" w:rsidR="00BD4AB9" w:rsidRDefault="00EB49FD" w:rsidP="002F4C1A">
      <w:pPr>
        <w:spacing w:after="0" w:line="360" w:lineRule="auto"/>
        <w:ind w:left="851"/>
      </w:pPr>
      <w:r>
        <w:t>-</w:t>
      </w:r>
      <w:r w:rsidR="002F4C1A">
        <w:t xml:space="preserve"> </w:t>
      </w:r>
      <w:r>
        <w:t xml:space="preserve">Selatan </w:t>
      </w:r>
      <w:r w:rsidR="002F4C1A">
        <w:tab/>
      </w:r>
      <w:r>
        <w:t>: Kecamatan Pamijahan</w:t>
      </w:r>
    </w:p>
    <w:p w14:paraId="66187A2E" w14:textId="77777777" w:rsidR="00BD4AB9" w:rsidRDefault="00EB49FD" w:rsidP="002F4C1A">
      <w:pPr>
        <w:spacing w:after="0" w:line="360" w:lineRule="auto"/>
        <w:ind w:left="851"/>
      </w:pPr>
      <w:r>
        <w:t>-</w:t>
      </w:r>
      <w:r w:rsidR="002F4C1A">
        <w:t xml:space="preserve"> </w:t>
      </w:r>
      <w:r>
        <w:t>Timur</w:t>
      </w:r>
      <w:r w:rsidR="002F4C1A">
        <w:tab/>
      </w:r>
      <w:r>
        <w:t>: Kecamatan Cibungbulang</w:t>
      </w:r>
    </w:p>
    <w:p w14:paraId="5BD2385B" w14:textId="7C9C0CB2" w:rsidR="00344E2F" w:rsidRDefault="00EB49FD" w:rsidP="00344E2F">
      <w:pPr>
        <w:spacing w:after="0" w:line="360" w:lineRule="auto"/>
        <w:ind w:left="851"/>
      </w:pPr>
      <w:r>
        <w:t>-</w:t>
      </w:r>
      <w:r w:rsidR="002F4C1A">
        <w:t xml:space="preserve"> </w:t>
      </w:r>
      <w:r>
        <w:t xml:space="preserve">Barat </w:t>
      </w:r>
      <w:r w:rsidR="002F4C1A">
        <w:tab/>
      </w:r>
      <w:r w:rsidR="007B179E">
        <w:t>: Kecamatan Leuwisa</w:t>
      </w:r>
      <w:r>
        <w:t>d</w:t>
      </w:r>
      <w:r w:rsidR="007B179E">
        <w:t>e</w:t>
      </w:r>
      <w:r>
        <w:t>ng</w:t>
      </w:r>
    </w:p>
    <w:p w14:paraId="099FF611" w14:textId="77777777" w:rsidR="00344E2F" w:rsidRDefault="00344E2F">
      <w:r>
        <w:br w:type="page"/>
      </w:r>
    </w:p>
    <w:p w14:paraId="030BF3FE" w14:textId="77777777" w:rsidR="00DC5F57" w:rsidRPr="00344E2F" w:rsidRDefault="00DC5F57" w:rsidP="00344E2F">
      <w:pPr>
        <w:spacing w:after="0" w:line="360" w:lineRule="auto"/>
        <w:ind w:left="851"/>
      </w:pPr>
    </w:p>
    <w:p w14:paraId="7E496B1D" w14:textId="73E27034" w:rsidR="00CA6CEF" w:rsidRPr="00CA6CEF" w:rsidRDefault="00CA6CEF" w:rsidP="00CA6CEF">
      <w:pPr>
        <w:pStyle w:val="Caption"/>
        <w:keepNext/>
        <w:jc w:val="center"/>
        <w:rPr>
          <w:b/>
          <w:i w:val="0"/>
          <w:color w:val="auto"/>
          <w:sz w:val="24"/>
          <w:szCs w:val="24"/>
        </w:rPr>
      </w:pPr>
      <w:bookmarkStart w:id="15" w:name="_Toc129861622"/>
      <w:proofErr w:type="gramStart"/>
      <w:r w:rsidRPr="00CA6CEF">
        <w:rPr>
          <w:b/>
          <w:i w:val="0"/>
          <w:color w:val="auto"/>
          <w:sz w:val="24"/>
          <w:szCs w:val="24"/>
        </w:rPr>
        <w:t xml:space="preserve">Tabel  </w:t>
      </w:r>
      <w:proofErr w:type="gramEnd"/>
      <w:r w:rsidRPr="00CA6CEF">
        <w:rPr>
          <w:b/>
          <w:i w:val="0"/>
          <w:color w:val="auto"/>
          <w:sz w:val="24"/>
          <w:szCs w:val="24"/>
        </w:rPr>
        <w:fldChar w:fldCharType="begin"/>
      </w:r>
      <w:r w:rsidRPr="00CA6CEF">
        <w:rPr>
          <w:b/>
          <w:i w:val="0"/>
          <w:color w:val="auto"/>
          <w:sz w:val="24"/>
          <w:szCs w:val="24"/>
        </w:rPr>
        <w:instrText xml:space="preserve"> SEQ Tabel_ \* ARABIC </w:instrText>
      </w:r>
      <w:r w:rsidRPr="00CA6CEF">
        <w:rPr>
          <w:b/>
          <w:i w:val="0"/>
          <w:color w:val="auto"/>
          <w:sz w:val="24"/>
          <w:szCs w:val="24"/>
        </w:rPr>
        <w:fldChar w:fldCharType="separate"/>
      </w:r>
      <w:r w:rsidR="00896CA1">
        <w:rPr>
          <w:b/>
          <w:i w:val="0"/>
          <w:noProof/>
          <w:color w:val="auto"/>
          <w:sz w:val="24"/>
          <w:szCs w:val="24"/>
        </w:rPr>
        <w:t>2</w:t>
      </w:r>
      <w:r w:rsidRPr="00CA6CEF">
        <w:rPr>
          <w:b/>
          <w:i w:val="0"/>
          <w:color w:val="auto"/>
          <w:sz w:val="24"/>
          <w:szCs w:val="24"/>
        </w:rPr>
        <w:fldChar w:fldCharType="end"/>
      </w:r>
      <w:r w:rsidRPr="00CA6CEF">
        <w:rPr>
          <w:b/>
          <w:i w:val="0"/>
          <w:color w:val="auto"/>
          <w:sz w:val="24"/>
          <w:szCs w:val="24"/>
        </w:rPr>
        <w:t xml:space="preserve"> Desa/Kelurahan di Kecamatan Leuwiliang</w:t>
      </w:r>
      <w:bookmarkEnd w:id="15"/>
    </w:p>
    <w:tbl>
      <w:tblPr>
        <w:tblStyle w:val="a0"/>
        <w:tblW w:w="7650" w:type="dxa"/>
        <w:tblInd w:w="720" w:type="dxa"/>
        <w:tblBorders>
          <w:top w:val="nil"/>
          <w:left w:val="nil"/>
          <w:bottom w:val="nil"/>
          <w:right w:val="nil"/>
          <w:insideH w:val="nil"/>
          <w:insideV w:val="nil"/>
        </w:tblBorders>
        <w:tblLayout w:type="fixed"/>
        <w:tblLook w:val="0600" w:firstRow="0" w:lastRow="0" w:firstColumn="0" w:lastColumn="0" w:noHBand="1" w:noVBand="1"/>
      </w:tblPr>
      <w:tblGrid>
        <w:gridCol w:w="900"/>
        <w:gridCol w:w="2385"/>
        <w:gridCol w:w="1365"/>
        <w:gridCol w:w="1635"/>
        <w:gridCol w:w="1365"/>
      </w:tblGrid>
      <w:tr w:rsidR="00BD4AB9" w14:paraId="1A1B2F87" w14:textId="77777777" w:rsidTr="0058452E">
        <w:trPr>
          <w:trHeight w:val="485"/>
        </w:trPr>
        <w:tc>
          <w:tcPr>
            <w:tcW w:w="900" w:type="dxa"/>
            <w:vMerge w:val="restart"/>
            <w:tcBorders>
              <w:top w:val="single" w:sz="4" w:space="0" w:color="auto"/>
              <w:left w:val="nil"/>
              <w:bottom w:val="single" w:sz="8" w:space="0" w:color="000000"/>
              <w:right w:val="nil"/>
            </w:tcBorders>
            <w:tcMar>
              <w:top w:w="100" w:type="dxa"/>
              <w:left w:w="100" w:type="dxa"/>
              <w:bottom w:w="100" w:type="dxa"/>
              <w:right w:w="100" w:type="dxa"/>
            </w:tcMar>
            <w:vAlign w:val="center"/>
          </w:tcPr>
          <w:p w14:paraId="3DE6AC16" w14:textId="77777777" w:rsidR="00BD4AB9" w:rsidRDefault="00EB49FD" w:rsidP="00CA6CEF">
            <w:pPr>
              <w:spacing w:after="0" w:line="240" w:lineRule="auto"/>
              <w:ind w:left="140" w:right="140"/>
              <w:jc w:val="center"/>
            </w:pPr>
            <w:r>
              <w:t>No.</w:t>
            </w:r>
          </w:p>
        </w:tc>
        <w:tc>
          <w:tcPr>
            <w:tcW w:w="2385" w:type="dxa"/>
            <w:vMerge w:val="restart"/>
            <w:tcBorders>
              <w:top w:val="single" w:sz="4" w:space="0" w:color="auto"/>
              <w:left w:val="nil"/>
              <w:bottom w:val="single" w:sz="8" w:space="0" w:color="000000"/>
              <w:right w:val="nil"/>
            </w:tcBorders>
            <w:tcMar>
              <w:top w:w="100" w:type="dxa"/>
              <w:left w:w="100" w:type="dxa"/>
              <w:bottom w:w="100" w:type="dxa"/>
              <w:right w:w="100" w:type="dxa"/>
            </w:tcMar>
            <w:vAlign w:val="center"/>
          </w:tcPr>
          <w:p w14:paraId="55648B34" w14:textId="77777777" w:rsidR="00BD4AB9" w:rsidRDefault="00EB49FD" w:rsidP="00CA6CEF">
            <w:pPr>
              <w:spacing w:after="0" w:line="240" w:lineRule="auto"/>
              <w:ind w:left="140" w:right="140"/>
              <w:jc w:val="center"/>
            </w:pPr>
            <w:r>
              <w:t>Nama Desa/Kelurahan</w:t>
            </w:r>
          </w:p>
        </w:tc>
        <w:tc>
          <w:tcPr>
            <w:tcW w:w="3000" w:type="dxa"/>
            <w:gridSpan w:val="2"/>
            <w:tcBorders>
              <w:top w:val="single" w:sz="4" w:space="0" w:color="auto"/>
              <w:left w:val="nil"/>
              <w:bottom w:val="single" w:sz="8" w:space="0" w:color="000000"/>
              <w:right w:val="nil"/>
            </w:tcBorders>
            <w:tcMar>
              <w:top w:w="100" w:type="dxa"/>
              <w:left w:w="100" w:type="dxa"/>
              <w:bottom w:w="100" w:type="dxa"/>
              <w:right w:w="100" w:type="dxa"/>
            </w:tcMar>
            <w:vAlign w:val="center"/>
          </w:tcPr>
          <w:p w14:paraId="0D3D211C" w14:textId="77777777" w:rsidR="00BD4AB9" w:rsidRDefault="00EB49FD" w:rsidP="00CA6CEF">
            <w:pPr>
              <w:spacing w:after="0" w:line="240" w:lineRule="auto"/>
              <w:ind w:left="140" w:right="140"/>
              <w:jc w:val="center"/>
            </w:pPr>
            <w:r>
              <w:t>Jumlah Penduduk</w:t>
            </w:r>
          </w:p>
        </w:tc>
        <w:tc>
          <w:tcPr>
            <w:tcW w:w="1365" w:type="dxa"/>
            <w:vMerge w:val="restart"/>
            <w:tcBorders>
              <w:top w:val="single" w:sz="4" w:space="0" w:color="auto"/>
              <w:left w:val="nil"/>
              <w:bottom w:val="single" w:sz="8" w:space="0" w:color="000000"/>
              <w:right w:val="nil"/>
            </w:tcBorders>
            <w:shd w:val="clear" w:color="auto" w:fill="auto"/>
            <w:tcMar>
              <w:top w:w="100" w:type="dxa"/>
              <w:left w:w="100" w:type="dxa"/>
              <w:bottom w:w="100" w:type="dxa"/>
              <w:right w:w="100" w:type="dxa"/>
            </w:tcMar>
            <w:vAlign w:val="center"/>
          </w:tcPr>
          <w:p w14:paraId="7D2BF321" w14:textId="77777777" w:rsidR="00BD4AB9" w:rsidRDefault="00EB49FD" w:rsidP="00CA6CEF">
            <w:pPr>
              <w:spacing w:after="0" w:line="240" w:lineRule="auto"/>
              <w:ind w:left="140" w:right="140"/>
              <w:jc w:val="center"/>
            </w:pPr>
            <w:r>
              <w:t>Jumlah</w:t>
            </w:r>
          </w:p>
        </w:tc>
      </w:tr>
      <w:tr w:rsidR="00BD4AB9" w14:paraId="130689D0" w14:textId="77777777">
        <w:trPr>
          <w:trHeight w:val="575"/>
        </w:trPr>
        <w:tc>
          <w:tcPr>
            <w:tcW w:w="900" w:type="dxa"/>
            <w:vMerge/>
            <w:tcBorders>
              <w:top w:val="single" w:sz="8" w:space="0" w:color="000000"/>
              <w:left w:val="nil"/>
              <w:bottom w:val="single" w:sz="8" w:space="0" w:color="000000"/>
              <w:right w:val="nil"/>
            </w:tcBorders>
            <w:shd w:val="clear" w:color="auto" w:fill="auto"/>
            <w:tcMar>
              <w:top w:w="100" w:type="dxa"/>
              <w:left w:w="100" w:type="dxa"/>
              <w:bottom w:w="100" w:type="dxa"/>
              <w:right w:w="100" w:type="dxa"/>
            </w:tcMar>
            <w:vAlign w:val="center"/>
          </w:tcPr>
          <w:p w14:paraId="1FFB0F4F" w14:textId="77777777" w:rsidR="00BD4AB9" w:rsidRDefault="00BD4AB9" w:rsidP="00CA6CEF">
            <w:pPr>
              <w:spacing w:line="240" w:lineRule="auto"/>
              <w:ind w:left="140" w:right="140"/>
              <w:jc w:val="left"/>
            </w:pPr>
          </w:p>
        </w:tc>
        <w:tc>
          <w:tcPr>
            <w:tcW w:w="2385" w:type="dxa"/>
            <w:vMerge/>
            <w:tcBorders>
              <w:top w:val="single" w:sz="8" w:space="0" w:color="000000"/>
              <w:left w:val="nil"/>
              <w:bottom w:val="single" w:sz="8" w:space="0" w:color="000000"/>
              <w:right w:val="nil"/>
            </w:tcBorders>
            <w:shd w:val="clear" w:color="auto" w:fill="auto"/>
            <w:tcMar>
              <w:top w:w="100" w:type="dxa"/>
              <w:left w:w="100" w:type="dxa"/>
              <w:bottom w:w="100" w:type="dxa"/>
              <w:right w:w="100" w:type="dxa"/>
            </w:tcMar>
            <w:vAlign w:val="center"/>
          </w:tcPr>
          <w:p w14:paraId="7D870530" w14:textId="77777777" w:rsidR="00BD4AB9" w:rsidRDefault="00BD4AB9" w:rsidP="00CA6CEF">
            <w:pPr>
              <w:spacing w:line="240" w:lineRule="auto"/>
              <w:ind w:left="140" w:right="140"/>
              <w:jc w:val="left"/>
            </w:pPr>
          </w:p>
        </w:tc>
        <w:tc>
          <w:tcPr>
            <w:tcW w:w="1365"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3FDF0B2F" w14:textId="77777777" w:rsidR="00BD4AB9" w:rsidRDefault="00EB49FD" w:rsidP="00CA6CEF">
            <w:pPr>
              <w:spacing w:after="0" w:line="240" w:lineRule="auto"/>
              <w:ind w:left="140" w:right="140"/>
              <w:jc w:val="center"/>
            </w:pPr>
            <w:r>
              <w:t>Laki-laki</w:t>
            </w:r>
          </w:p>
        </w:tc>
        <w:tc>
          <w:tcPr>
            <w:tcW w:w="1635"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6ABCD094" w14:textId="77777777" w:rsidR="00BD4AB9" w:rsidRDefault="00EB49FD" w:rsidP="00CA6CEF">
            <w:pPr>
              <w:spacing w:after="0" w:line="240" w:lineRule="auto"/>
              <w:ind w:left="140" w:right="140"/>
              <w:jc w:val="center"/>
            </w:pPr>
            <w:r>
              <w:t>Perempuan</w:t>
            </w:r>
          </w:p>
        </w:tc>
        <w:tc>
          <w:tcPr>
            <w:tcW w:w="1365" w:type="dxa"/>
            <w:vMerge/>
            <w:tcBorders>
              <w:top w:val="single" w:sz="8" w:space="0" w:color="000000"/>
              <w:left w:val="nil"/>
              <w:bottom w:val="single" w:sz="8" w:space="0" w:color="000000"/>
              <w:right w:val="nil"/>
            </w:tcBorders>
            <w:shd w:val="clear" w:color="auto" w:fill="auto"/>
            <w:tcMar>
              <w:top w:w="100" w:type="dxa"/>
              <w:left w:w="100" w:type="dxa"/>
              <w:bottom w:w="100" w:type="dxa"/>
              <w:right w:w="100" w:type="dxa"/>
            </w:tcMar>
            <w:vAlign w:val="center"/>
          </w:tcPr>
          <w:p w14:paraId="689ABB0B" w14:textId="77777777" w:rsidR="00BD4AB9" w:rsidRDefault="00BD4AB9" w:rsidP="00CA6CEF">
            <w:pPr>
              <w:spacing w:line="240" w:lineRule="auto"/>
              <w:ind w:left="140" w:right="140"/>
              <w:jc w:val="left"/>
            </w:pPr>
          </w:p>
        </w:tc>
      </w:tr>
      <w:tr w:rsidR="00BD4AB9" w14:paraId="6570ACD7" w14:textId="77777777">
        <w:trPr>
          <w:trHeight w:val="545"/>
        </w:trPr>
        <w:tc>
          <w:tcPr>
            <w:tcW w:w="900"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7CE1AADA" w14:textId="77777777" w:rsidR="00BD4AB9" w:rsidRDefault="00EB49FD" w:rsidP="00CA6CEF">
            <w:pPr>
              <w:spacing w:after="0" w:line="240" w:lineRule="auto"/>
              <w:ind w:left="140" w:right="140"/>
              <w:jc w:val="center"/>
            </w:pPr>
            <w:r>
              <w:t>1</w:t>
            </w:r>
          </w:p>
        </w:tc>
        <w:tc>
          <w:tcPr>
            <w:tcW w:w="2385"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78647988" w14:textId="77777777" w:rsidR="00BD4AB9" w:rsidRDefault="00EB49FD" w:rsidP="00CA6CEF">
            <w:pPr>
              <w:spacing w:after="0" w:line="240" w:lineRule="auto"/>
              <w:ind w:left="140" w:right="140"/>
              <w:jc w:val="left"/>
            </w:pPr>
            <w:r>
              <w:t>Desa Purasari</w:t>
            </w:r>
          </w:p>
        </w:tc>
        <w:tc>
          <w:tcPr>
            <w:tcW w:w="1365"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41975EDA" w14:textId="77777777" w:rsidR="00BD4AB9" w:rsidRDefault="00EB49FD" w:rsidP="00CA6CEF">
            <w:pPr>
              <w:spacing w:after="0" w:line="240" w:lineRule="auto"/>
              <w:ind w:left="140" w:right="140"/>
              <w:jc w:val="left"/>
            </w:pPr>
            <w:r>
              <w:t>5.946</w:t>
            </w:r>
          </w:p>
        </w:tc>
        <w:tc>
          <w:tcPr>
            <w:tcW w:w="1635"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671EA231" w14:textId="77777777" w:rsidR="00BD4AB9" w:rsidRDefault="00EB49FD" w:rsidP="00CA6CEF">
            <w:pPr>
              <w:spacing w:after="0" w:line="240" w:lineRule="auto"/>
              <w:ind w:left="140" w:right="140"/>
              <w:jc w:val="left"/>
            </w:pPr>
            <w:r>
              <w:t>6.314</w:t>
            </w:r>
          </w:p>
        </w:tc>
        <w:tc>
          <w:tcPr>
            <w:tcW w:w="1365"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1D411934" w14:textId="77777777" w:rsidR="00BD4AB9" w:rsidRDefault="00EB49FD" w:rsidP="00CA6CEF">
            <w:pPr>
              <w:spacing w:after="0" w:line="240" w:lineRule="auto"/>
              <w:ind w:left="140" w:right="140"/>
              <w:jc w:val="left"/>
              <w:rPr>
                <w:b/>
              </w:rPr>
            </w:pPr>
            <w:r>
              <w:rPr>
                <w:b/>
              </w:rPr>
              <w:t>12.260</w:t>
            </w:r>
          </w:p>
        </w:tc>
      </w:tr>
      <w:tr w:rsidR="00BD4AB9" w14:paraId="7AF30116" w14:textId="77777777">
        <w:trPr>
          <w:trHeight w:val="500"/>
        </w:trPr>
        <w:tc>
          <w:tcPr>
            <w:tcW w:w="900"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2EA3A2DA" w14:textId="77777777" w:rsidR="00BD4AB9" w:rsidRDefault="00EB49FD" w:rsidP="00CA6CEF">
            <w:pPr>
              <w:spacing w:after="0" w:line="240" w:lineRule="auto"/>
              <w:ind w:left="140" w:right="140"/>
              <w:jc w:val="center"/>
            </w:pPr>
            <w:r>
              <w:t>2</w:t>
            </w:r>
          </w:p>
        </w:tc>
        <w:tc>
          <w:tcPr>
            <w:tcW w:w="2385"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56AB4A81" w14:textId="77777777" w:rsidR="00BD4AB9" w:rsidRDefault="00EB49FD" w:rsidP="00CA6CEF">
            <w:pPr>
              <w:spacing w:after="0" w:line="240" w:lineRule="auto"/>
              <w:ind w:left="140" w:right="140"/>
              <w:jc w:val="left"/>
            </w:pPr>
            <w:r>
              <w:t>Desa Karyasari</w:t>
            </w:r>
          </w:p>
        </w:tc>
        <w:tc>
          <w:tcPr>
            <w:tcW w:w="1365"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04561161" w14:textId="77777777" w:rsidR="00BD4AB9" w:rsidRDefault="00EB49FD" w:rsidP="00CA6CEF">
            <w:pPr>
              <w:spacing w:after="0" w:line="240" w:lineRule="auto"/>
              <w:ind w:left="140" w:right="140"/>
              <w:jc w:val="left"/>
            </w:pPr>
            <w:r>
              <w:t>4.304</w:t>
            </w:r>
          </w:p>
        </w:tc>
        <w:tc>
          <w:tcPr>
            <w:tcW w:w="1635"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74E579E5" w14:textId="77777777" w:rsidR="00BD4AB9" w:rsidRDefault="00EB49FD" w:rsidP="00CA6CEF">
            <w:pPr>
              <w:spacing w:after="0" w:line="240" w:lineRule="auto"/>
              <w:ind w:left="140" w:right="140"/>
              <w:jc w:val="left"/>
            </w:pPr>
            <w:r>
              <w:t>4.107</w:t>
            </w:r>
          </w:p>
        </w:tc>
        <w:tc>
          <w:tcPr>
            <w:tcW w:w="1365"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22824738" w14:textId="77777777" w:rsidR="00BD4AB9" w:rsidRDefault="00EB49FD" w:rsidP="00CA6CEF">
            <w:pPr>
              <w:spacing w:after="0" w:line="240" w:lineRule="auto"/>
              <w:ind w:left="140" w:right="140"/>
              <w:jc w:val="left"/>
              <w:rPr>
                <w:b/>
              </w:rPr>
            </w:pPr>
            <w:r>
              <w:rPr>
                <w:b/>
              </w:rPr>
              <w:t>8.411</w:t>
            </w:r>
          </w:p>
        </w:tc>
      </w:tr>
      <w:tr w:rsidR="00BD4AB9" w14:paraId="7EF39BD6" w14:textId="77777777">
        <w:trPr>
          <w:trHeight w:val="500"/>
        </w:trPr>
        <w:tc>
          <w:tcPr>
            <w:tcW w:w="900"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577DAFB6" w14:textId="77777777" w:rsidR="00BD4AB9" w:rsidRDefault="00EB49FD" w:rsidP="00CA6CEF">
            <w:pPr>
              <w:spacing w:after="0" w:line="240" w:lineRule="auto"/>
              <w:ind w:left="140" w:right="140"/>
              <w:jc w:val="center"/>
            </w:pPr>
            <w:r>
              <w:t>3</w:t>
            </w:r>
          </w:p>
        </w:tc>
        <w:tc>
          <w:tcPr>
            <w:tcW w:w="2385"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0BCAC9BD" w14:textId="77777777" w:rsidR="00BD4AB9" w:rsidRDefault="00EB49FD" w:rsidP="00CA6CEF">
            <w:pPr>
              <w:spacing w:after="0" w:line="240" w:lineRule="auto"/>
              <w:ind w:left="140" w:right="140"/>
              <w:jc w:val="left"/>
            </w:pPr>
            <w:r>
              <w:t>Desa Karacak</w:t>
            </w:r>
          </w:p>
        </w:tc>
        <w:tc>
          <w:tcPr>
            <w:tcW w:w="1365"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7DAA0B5B" w14:textId="77777777" w:rsidR="00BD4AB9" w:rsidRDefault="00EB49FD" w:rsidP="00CA6CEF">
            <w:pPr>
              <w:spacing w:after="0" w:line="240" w:lineRule="auto"/>
              <w:ind w:left="140" w:right="140"/>
              <w:jc w:val="left"/>
            </w:pPr>
            <w:r>
              <w:t>6.204</w:t>
            </w:r>
          </w:p>
        </w:tc>
        <w:tc>
          <w:tcPr>
            <w:tcW w:w="1635"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7F82AEFF" w14:textId="77777777" w:rsidR="00BD4AB9" w:rsidRDefault="00EB49FD" w:rsidP="00CA6CEF">
            <w:pPr>
              <w:spacing w:after="0" w:line="240" w:lineRule="auto"/>
              <w:ind w:left="140" w:right="140"/>
              <w:jc w:val="left"/>
            </w:pPr>
            <w:r>
              <w:t>6.082</w:t>
            </w:r>
          </w:p>
        </w:tc>
        <w:tc>
          <w:tcPr>
            <w:tcW w:w="1365"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5380601A" w14:textId="77777777" w:rsidR="00BD4AB9" w:rsidRDefault="00EB49FD" w:rsidP="00CA6CEF">
            <w:pPr>
              <w:spacing w:after="0" w:line="240" w:lineRule="auto"/>
              <w:ind w:left="140" w:right="140"/>
              <w:jc w:val="left"/>
              <w:rPr>
                <w:b/>
              </w:rPr>
            </w:pPr>
            <w:r>
              <w:rPr>
                <w:b/>
              </w:rPr>
              <w:t>12.286</w:t>
            </w:r>
          </w:p>
        </w:tc>
      </w:tr>
      <w:tr w:rsidR="00BD4AB9" w14:paraId="523B5F45" w14:textId="77777777">
        <w:trPr>
          <w:trHeight w:val="500"/>
        </w:trPr>
        <w:tc>
          <w:tcPr>
            <w:tcW w:w="900"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62AE4B23" w14:textId="77777777" w:rsidR="00BD4AB9" w:rsidRDefault="00EB49FD" w:rsidP="00CA6CEF">
            <w:pPr>
              <w:spacing w:after="0" w:line="240" w:lineRule="auto"/>
              <w:ind w:left="140" w:right="140"/>
              <w:jc w:val="center"/>
            </w:pPr>
            <w:r>
              <w:t>4</w:t>
            </w:r>
          </w:p>
        </w:tc>
        <w:tc>
          <w:tcPr>
            <w:tcW w:w="2385"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53857B38" w14:textId="77777777" w:rsidR="00BD4AB9" w:rsidRDefault="00EB49FD" w:rsidP="00CA6CEF">
            <w:pPr>
              <w:spacing w:after="0" w:line="240" w:lineRule="auto"/>
              <w:ind w:left="140" w:right="140"/>
              <w:jc w:val="left"/>
            </w:pPr>
            <w:r>
              <w:t>Desa Cibeber I</w:t>
            </w:r>
          </w:p>
        </w:tc>
        <w:tc>
          <w:tcPr>
            <w:tcW w:w="1365"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42D4F6B3" w14:textId="77777777" w:rsidR="00BD4AB9" w:rsidRDefault="00EB49FD" w:rsidP="00CA6CEF">
            <w:pPr>
              <w:spacing w:after="0" w:line="240" w:lineRule="auto"/>
              <w:ind w:left="140" w:right="140"/>
              <w:jc w:val="left"/>
            </w:pPr>
            <w:r>
              <w:t>5.487</w:t>
            </w:r>
          </w:p>
        </w:tc>
        <w:tc>
          <w:tcPr>
            <w:tcW w:w="1635"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7F090551" w14:textId="77777777" w:rsidR="00BD4AB9" w:rsidRDefault="00EB49FD" w:rsidP="00CA6CEF">
            <w:pPr>
              <w:spacing w:after="0" w:line="240" w:lineRule="auto"/>
              <w:ind w:left="140" w:right="140"/>
              <w:jc w:val="left"/>
            </w:pPr>
            <w:r>
              <w:t>6.080</w:t>
            </w:r>
          </w:p>
        </w:tc>
        <w:tc>
          <w:tcPr>
            <w:tcW w:w="1365"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181E01E5" w14:textId="77777777" w:rsidR="00BD4AB9" w:rsidRDefault="00EB49FD" w:rsidP="00CA6CEF">
            <w:pPr>
              <w:spacing w:after="0" w:line="240" w:lineRule="auto"/>
              <w:ind w:left="140" w:right="140"/>
              <w:jc w:val="left"/>
              <w:rPr>
                <w:b/>
              </w:rPr>
            </w:pPr>
            <w:r>
              <w:rPr>
                <w:b/>
              </w:rPr>
              <w:t>11.567</w:t>
            </w:r>
          </w:p>
        </w:tc>
      </w:tr>
      <w:tr w:rsidR="00BD4AB9" w14:paraId="123C5CE0" w14:textId="77777777">
        <w:trPr>
          <w:trHeight w:val="500"/>
        </w:trPr>
        <w:tc>
          <w:tcPr>
            <w:tcW w:w="900"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4AC2B2EE" w14:textId="77777777" w:rsidR="00BD4AB9" w:rsidRDefault="00EB49FD" w:rsidP="00CA6CEF">
            <w:pPr>
              <w:spacing w:after="0" w:line="240" w:lineRule="auto"/>
              <w:ind w:left="140" w:right="140"/>
              <w:jc w:val="center"/>
            </w:pPr>
            <w:r>
              <w:t>5</w:t>
            </w:r>
          </w:p>
        </w:tc>
        <w:tc>
          <w:tcPr>
            <w:tcW w:w="2385"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2A573EA3" w14:textId="77777777" w:rsidR="00BD4AB9" w:rsidRDefault="00EB49FD" w:rsidP="00CA6CEF">
            <w:pPr>
              <w:spacing w:after="0" w:line="240" w:lineRule="auto"/>
              <w:ind w:left="140" w:right="140"/>
            </w:pPr>
            <w:r>
              <w:t>Desa Leuwimekar</w:t>
            </w:r>
          </w:p>
        </w:tc>
        <w:tc>
          <w:tcPr>
            <w:tcW w:w="1365"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700AB573" w14:textId="77777777" w:rsidR="00BD4AB9" w:rsidRDefault="00EB49FD" w:rsidP="00CA6CEF">
            <w:pPr>
              <w:spacing w:after="0" w:line="240" w:lineRule="auto"/>
              <w:ind w:left="140" w:right="140"/>
              <w:jc w:val="left"/>
            </w:pPr>
            <w:r>
              <w:t>7.828</w:t>
            </w:r>
          </w:p>
        </w:tc>
        <w:tc>
          <w:tcPr>
            <w:tcW w:w="1635"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65DFEC7E" w14:textId="77777777" w:rsidR="00BD4AB9" w:rsidRDefault="00EB49FD" w:rsidP="00CA6CEF">
            <w:pPr>
              <w:spacing w:after="0" w:line="240" w:lineRule="auto"/>
              <w:ind w:left="140" w:right="140"/>
              <w:jc w:val="left"/>
            </w:pPr>
            <w:r>
              <w:t>15.790</w:t>
            </w:r>
          </w:p>
        </w:tc>
        <w:tc>
          <w:tcPr>
            <w:tcW w:w="1365"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5A809761" w14:textId="77777777" w:rsidR="00BD4AB9" w:rsidRDefault="00EB49FD" w:rsidP="00CA6CEF">
            <w:pPr>
              <w:spacing w:after="0" w:line="240" w:lineRule="auto"/>
              <w:ind w:left="140" w:right="140"/>
              <w:jc w:val="left"/>
              <w:rPr>
                <w:b/>
              </w:rPr>
            </w:pPr>
            <w:r>
              <w:rPr>
                <w:b/>
              </w:rPr>
              <w:t>23.618</w:t>
            </w:r>
          </w:p>
        </w:tc>
      </w:tr>
      <w:tr w:rsidR="00BD4AB9" w14:paraId="30D9D7AF" w14:textId="77777777">
        <w:trPr>
          <w:trHeight w:val="500"/>
        </w:trPr>
        <w:tc>
          <w:tcPr>
            <w:tcW w:w="900"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30C3C1C9" w14:textId="77777777" w:rsidR="00BD4AB9" w:rsidRDefault="00EB49FD" w:rsidP="00CA6CEF">
            <w:pPr>
              <w:spacing w:after="0" w:line="240" w:lineRule="auto"/>
              <w:ind w:left="140" w:right="140"/>
              <w:jc w:val="center"/>
            </w:pPr>
            <w:r>
              <w:t>6</w:t>
            </w:r>
          </w:p>
        </w:tc>
        <w:tc>
          <w:tcPr>
            <w:tcW w:w="2385"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60EE0FA3" w14:textId="77777777" w:rsidR="00BD4AB9" w:rsidRDefault="00EB49FD" w:rsidP="00CA6CEF">
            <w:pPr>
              <w:spacing w:after="0" w:line="240" w:lineRule="auto"/>
              <w:ind w:left="140" w:right="140"/>
            </w:pPr>
            <w:r>
              <w:t>Desa Karehkel</w:t>
            </w:r>
          </w:p>
        </w:tc>
        <w:tc>
          <w:tcPr>
            <w:tcW w:w="1365"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27DAD554" w14:textId="77777777" w:rsidR="00BD4AB9" w:rsidRDefault="00EB49FD" w:rsidP="00CA6CEF">
            <w:pPr>
              <w:spacing w:after="0" w:line="240" w:lineRule="auto"/>
              <w:ind w:left="140" w:right="140"/>
              <w:jc w:val="left"/>
            </w:pPr>
            <w:r>
              <w:t>4.650</w:t>
            </w:r>
          </w:p>
        </w:tc>
        <w:tc>
          <w:tcPr>
            <w:tcW w:w="1635"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1136CDB0" w14:textId="77777777" w:rsidR="00BD4AB9" w:rsidRDefault="00EB49FD" w:rsidP="00CA6CEF">
            <w:pPr>
              <w:spacing w:after="0" w:line="240" w:lineRule="auto"/>
              <w:ind w:left="140" w:right="140"/>
              <w:jc w:val="left"/>
            </w:pPr>
            <w:r>
              <w:t>4.318</w:t>
            </w:r>
          </w:p>
        </w:tc>
        <w:tc>
          <w:tcPr>
            <w:tcW w:w="1365"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7E7D8810" w14:textId="77777777" w:rsidR="00BD4AB9" w:rsidRDefault="00EB49FD" w:rsidP="00CA6CEF">
            <w:pPr>
              <w:spacing w:after="0" w:line="240" w:lineRule="auto"/>
              <w:ind w:left="140" w:right="140"/>
              <w:jc w:val="left"/>
              <w:rPr>
                <w:b/>
              </w:rPr>
            </w:pPr>
            <w:r>
              <w:rPr>
                <w:b/>
              </w:rPr>
              <w:t>8.968</w:t>
            </w:r>
          </w:p>
        </w:tc>
      </w:tr>
      <w:tr w:rsidR="00BD4AB9" w14:paraId="26043A90" w14:textId="77777777">
        <w:trPr>
          <w:trHeight w:val="500"/>
        </w:trPr>
        <w:tc>
          <w:tcPr>
            <w:tcW w:w="900"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30341071" w14:textId="77777777" w:rsidR="00BD4AB9" w:rsidRDefault="00EB49FD" w:rsidP="00CA6CEF">
            <w:pPr>
              <w:spacing w:after="0" w:line="240" w:lineRule="auto"/>
              <w:ind w:left="140" w:right="140"/>
              <w:jc w:val="center"/>
            </w:pPr>
            <w:r>
              <w:t>7</w:t>
            </w:r>
          </w:p>
        </w:tc>
        <w:tc>
          <w:tcPr>
            <w:tcW w:w="2385"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58679DE9" w14:textId="77777777" w:rsidR="00BD4AB9" w:rsidRDefault="00EB49FD" w:rsidP="00CA6CEF">
            <w:pPr>
              <w:spacing w:after="0" w:line="240" w:lineRule="auto"/>
              <w:ind w:left="140" w:right="140"/>
            </w:pPr>
            <w:r>
              <w:t>Desa Puraseda</w:t>
            </w:r>
          </w:p>
        </w:tc>
        <w:tc>
          <w:tcPr>
            <w:tcW w:w="1365"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1A21CBD6" w14:textId="77777777" w:rsidR="00BD4AB9" w:rsidRDefault="00EB49FD" w:rsidP="00CA6CEF">
            <w:pPr>
              <w:spacing w:after="0" w:line="240" w:lineRule="auto"/>
              <w:ind w:left="140" w:right="140"/>
              <w:jc w:val="left"/>
            </w:pPr>
            <w:r>
              <w:t>4.650</w:t>
            </w:r>
          </w:p>
        </w:tc>
        <w:tc>
          <w:tcPr>
            <w:tcW w:w="1635"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1D95A291" w14:textId="77777777" w:rsidR="00BD4AB9" w:rsidRDefault="00EB49FD" w:rsidP="00CA6CEF">
            <w:pPr>
              <w:spacing w:after="0" w:line="240" w:lineRule="auto"/>
              <w:ind w:left="140" w:right="140"/>
              <w:jc w:val="left"/>
            </w:pPr>
            <w:r>
              <w:t>4.318</w:t>
            </w:r>
          </w:p>
        </w:tc>
        <w:tc>
          <w:tcPr>
            <w:tcW w:w="1365"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108A55A4" w14:textId="77777777" w:rsidR="00BD4AB9" w:rsidRDefault="00EB49FD" w:rsidP="00CA6CEF">
            <w:pPr>
              <w:spacing w:after="0" w:line="240" w:lineRule="auto"/>
              <w:ind w:left="140" w:right="140"/>
              <w:jc w:val="left"/>
              <w:rPr>
                <w:b/>
              </w:rPr>
            </w:pPr>
            <w:r>
              <w:rPr>
                <w:b/>
              </w:rPr>
              <w:t>8.968</w:t>
            </w:r>
          </w:p>
        </w:tc>
      </w:tr>
      <w:tr w:rsidR="00BD4AB9" w14:paraId="7B11B7C3" w14:textId="77777777">
        <w:trPr>
          <w:trHeight w:val="500"/>
        </w:trPr>
        <w:tc>
          <w:tcPr>
            <w:tcW w:w="900"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0B4772D1" w14:textId="77777777" w:rsidR="00BD4AB9" w:rsidRDefault="00EB49FD" w:rsidP="00CA6CEF">
            <w:pPr>
              <w:spacing w:after="0" w:line="240" w:lineRule="auto"/>
              <w:ind w:left="140" w:right="140"/>
              <w:jc w:val="center"/>
            </w:pPr>
            <w:r>
              <w:t>8</w:t>
            </w:r>
          </w:p>
        </w:tc>
        <w:tc>
          <w:tcPr>
            <w:tcW w:w="2385"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4F0C80DC" w14:textId="77777777" w:rsidR="00BD4AB9" w:rsidRDefault="00EB49FD" w:rsidP="00CA6CEF">
            <w:pPr>
              <w:spacing w:after="0" w:line="240" w:lineRule="auto"/>
              <w:ind w:left="140" w:right="140"/>
            </w:pPr>
            <w:r>
              <w:t>Desa Pabangbon</w:t>
            </w:r>
          </w:p>
        </w:tc>
        <w:tc>
          <w:tcPr>
            <w:tcW w:w="1365"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2DB855F5" w14:textId="77777777" w:rsidR="00BD4AB9" w:rsidRDefault="00EB49FD" w:rsidP="00CA6CEF">
            <w:pPr>
              <w:spacing w:after="0" w:line="240" w:lineRule="auto"/>
              <w:ind w:left="140" w:right="140"/>
              <w:jc w:val="left"/>
            </w:pPr>
            <w:r>
              <w:t>3.147</w:t>
            </w:r>
          </w:p>
        </w:tc>
        <w:tc>
          <w:tcPr>
            <w:tcW w:w="1635"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13C67046" w14:textId="77777777" w:rsidR="00BD4AB9" w:rsidRDefault="00EB49FD" w:rsidP="00CA6CEF">
            <w:pPr>
              <w:spacing w:after="0" w:line="240" w:lineRule="auto"/>
              <w:ind w:left="140" w:right="140"/>
              <w:jc w:val="left"/>
            </w:pPr>
            <w:r>
              <w:t>2.991</w:t>
            </w:r>
          </w:p>
        </w:tc>
        <w:tc>
          <w:tcPr>
            <w:tcW w:w="1365"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3ECDDFDB" w14:textId="77777777" w:rsidR="00BD4AB9" w:rsidRDefault="00EB49FD" w:rsidP="00CA6CEF">
            <w:pPr>
              <w:spacing w:after="0" w:line="240" w:lineRule="auto"/>
              <w:ind w:left="140" w:right="140"/>
              <w:jc w:val="left"/>
              <w:rPr>
                <w:b/>
              </w:rPr>
            </w:pPr>
            <w:r>
              <w:rPr>
                <w:b/>
              </w:rPr>
              <w:t>6.138</w:t>
            </w:r>
          </w:p>
        </w:tc>
      </w:tr>
      <w:tr w:rsidR="00BD4AB9" w14:paraId="02935521" w14:textId="77777777">
        <w:trPr>
          <w:trHeight w:val="500"/>
        </w:trPr>
        <w:tc>
          <w:tcPr>
            <w:tcW w:w="900"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71C3A08F" w14:textId="77777777" w:rsidR="00BD4AB9" w:rsidRDefault="00EB49FD" w:rsidP="00CA6CEF">
            <w:pPr>
              <w:spacing w:after="0" w:line="240" w:lineRule="auto"/>
              <w:ind w:left="140" w:right="140"/>
              <w:jc w:val="center"/>
            </w:pPr>
            <w:r>
              <w:t>9</w:t>
            </w:r>
          </w:p>
        </w:tc>
        <w:tc>
          <w:tcPr>
            <w:tcW w:w="2385"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78F37D5D" w14:textId="77777777" w:rsidR="00BD4AB9" w:rsidRDefault="00EB49FD" w:rsidP="00CA6CEF">
            <w:pPr>
              <w:spacing w:after="0" w:line="240" w:lineRule="auto"/>
              <w:ind w:left="140" w:right="140"/>
            </w:pPr>
            <w:r>
              <w:t>Desa Barengkok</w:t>
            </w:r>
          </w:p>
        </w:tc>
        <w:tc>
          <w:tcPr>
            <w:tcW w:w="1365"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301D5CE3" w14:textId="77777777" w:rsidR="00BD4AB9" w:rsidRDefault="00EB49FD" w:rsidP="00CA6CEF">
            <w:pPr>
              <w:spacing w:after="0" w:line="240" w:lineRule="auto"/>
              <w:ind w:left="140" w:right="140"/>
              <w:jc w:val="left"/>
            </w:pPr>
            <w:r>
              <w:t>6.240</w:t>
            </w:r>
          </w:p>
        </w:tc>
        <w:tc>
          <w:tcPr>
            <w:tcW w:w="1635"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71812CEE" w14:textId="77777777" w:rsidR="00BD4AB9" w:rsidRDefault="00EB49FD" w:rsidP="00CA6CEF">
            <w:pPr>
              <w:spacing w:after="0" w:line="240" w:lineRule="auto"/>
              <w:ind w:left="140" w:right="140"/>
              <w:jc w:val="left"/>
            </w:pPr>
            <w:r>
              <w:t>5.894</w:t>
            </w:r>
          </w:p>
        </w:tc>
        <w:tc>
          <w:tcPr>
            <w:tcW w:w="1365"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03A596B5" w14:textId="77777777" w:rsidR="00BD4AB9" w:rsidRDefault="00EB49FD" w:rsidP="00CA6CEF">
            <w:pPr>
              <w:spacing w:after="0" w:line="240" w:lineRule="auto"/>
              <w:ind w:left="140" w:right="140"/>
              <w:jc w:val="left"/>
              <w:rPr>
                <w:b/>
              </w:rPr>
            </w:pPr>
            <w:r>
              <w:rPr>
                <w:b/>
              </w:rPr>
              <w:t>12.134</w:t>
            </w:r>
          </w:p>
        </w:tc>
      </w:tr>
      <w:tr w:rsidR="00BD4AB9" w14:paraId="4A981D4A" w14:textId="77777777">
        <w:trPr>
          <w:trHeight w:val="500"/>
        </w:trPr>
        <w:tc>
          <w:tcPr>
            <w:tcW w:w="900"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69358F61" w14:textId="77777777" w:rsidR="00BD4AB9" w:rsidRDefault="00EB49FD" w:rsidP="00CA6CEF">
            <w:pPr>
              <w:spacing w:after="0" w:line="240" w:lineRule="auto"/>
              <w:ind w:left="140" w:right="140"/>
              <w:jc w:val="center"/>
            </w:pPr>
            <w:r>
              <w:t>11</w:t>
            </w:r>
          </w:p>
        </w:tc>
        <w:tc>
          <w:tcPr>
            <w:tcW w:w="2385"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46CA6584" w14:textId="77777777" w:rsidR="00BD4AB9" w:rsidRDefault="00EB49FD" w:rsidP="00CA6CEF">
            <w:pPr>
              <w:spacing w:after="0" w:line="240" w:lineRule="auto"/>
              <w:ind w:left="140" w:right="140"/>
            </w:pPr>
            <w:r>
              <w:t>Desa Cibeber II</w:t>
            </w:r>
          </w:p>
        </w:tc>
        <w:tc>
          <w:tcPr>
            <w:tcW w:w="1365"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5DA54B4C" w14:textId="77777777" w:rsidR="00BD4AB9" w:rsidRDefault="00EB49FD" w:rsidP="00CA6CEF">
            <w:pPr>
              <w:spacing w:after="0" w:line="240" w:lineRule="auto"/>
              <w:ind w:left="140" w:right="140"/>
              <w:jc w:val="left"/>
            </w:pPr>
            <w:r>
              <w:t>4.337</w:t>
            </w:r>
          </w:p>
        </w:tc>
        <w:tc>
          <w:tcPr>
            <w:tcW w:w="1635"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2946945A" w14:textId="77777777" w:rsidR="00BD4AB9" w:rsidRDefault="00EB49FD" w:rsidP="00CA6CEF">
            <w:pPr>
              <w:spacing w:after="0" w:line="240" w:lineRule="auto"/>
              <w:ind w:left="140" w:right="140"/>
              <w:jc w:val="left"/>
            </w:pPr>
            <w:r>
              <w:t>4.571</w:t>
            </w:r>
          </w:p>
        </w:tc>
        <w:tc>
          <w:tcPr>
            <w:tcW w:w="1365"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13B61032" w14:textId="77777777" w:rsidR="00BD4AB9" w:rsidRDefault="00EB49FD" w:rsidP="00CA6CEF">
            <w:pPr>
              <w:spacing w:after="0" w:line="240" w:lineRule="auto"/>
              <w:ind w:left="140" w:right="140"/>
              <w:jc w:val="left"/>
              <w:rPr>
                <w:b/>
              </w:rPr>
            </w:pPr>
            <w:r>
              <w:rPr>
                <w:b/>
              </w:rPr>
              <w:t>8.908</w:t>
            </w:r>
          </w:p>
        </w:tc>
      </w:tr>
      <w:tr w:rsidR="00BD4AB9" w14:paraId="6AD53677" w14:textId="77777777" w:rsidTr="00CA6CEF">
        <w:trPr>
          <w:trHeight w:val="500"/>
        </w:trPr>
        <w:tc>
          <w:tcPr>
            <w:tcW w:w="900"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48A87287" w14:textId="77777777" w:rsidR="00BD4AB9" w:rsidRDefault="00EB49FD" w:rsidP="00CA6CEF">
            <w:pPr>
              <w:spacing w:after="0" w:line="240" w:lineRule="auto"/>
              <w:ind w:left="140" w:right="140"/>
              <w:jc w:val="center"/>
            </w:pPr>
            <w:r>
              <w:t>12</w:t>
            </w:r>
          </w:p>
        </w:tc>
        <w:tc>
          <w:tcPr>
            <w:tcW w:w="2385"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013E8C4C" w14:textId="77777777" w:rsidR="00BD4AB9" w:rsidRDefault="00EB49FD" w:rsidP="00CA6CEF">
            <w:pPr>
              <w:spacing w:after="0" w:line="240" w:lineRule="auto"/>
              <w:ind w:left="140" w:right="140"/>
            </w:pPr>
            <w:r>
              <w:t>Desa Leuwiliang</w:t>
            </w:r>
          </w:p>
        </w:tc>
        <w:tc>
          <w:tcPr>
            <w:tcW w:w="1365"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5798FE9F" w14:textId="77777777" w:rsidR="00BD4AB9" w:rsidRDefault="00EB49FD" w:rsidP="00CA6CEF">
            <w:pPr>
              <w:spacing w:after="0" w:line="240" w:lineRule="auto"/>
              <w:ind w:left="140" w:right="140"/>
              <w:jc w:val="left"/>
            </w:pPr>
            <w:r>
              <w:t>8.674</w:t>
            </w:r>
          </w:p>
        </w:tc>
        <w:tc>
          <w:tcPr>
            <w:tcW w:w="1635"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236D10C0" w14:textId="77777777" w:rsidR="00BD4AB9" w:rsidRDefault="00EB49FD" w:rsidP="00CA6CEF">
            <w:pPr>
              <w:spacing w:after="0" w:line="240" w:lineRule="auto"/>
              <w:ind w:left="140" w:right="140"/>
              <w:jc w:val="left"/>
            </w:pPr>
            <w:r>
              <w:t>8.231</w:t>
            </w:r>
          </w:p>
        </w:tc>
        <w:tc>
          <w:tcPr>
            <w:tcW w:w="1365"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2A2865C6" w14:textId="77777777" w:rsidR="00BD4AB9" w:rsidRDefault="00EB49FD" w:rsidP="00CA6CEF">
            <w:pPr>
              <w:spacing w:after="0" w:line="240" w:lineRule="auto"/>
              <w:ind w:left="140" w:right="140"/>
              <w:jc w:val="left"/>
              <w:rPr>
                <w:b/>
              </w:rPr>
            </w:pPr>
            <w:r>
              <w:rPr>
                <w:b/>
              </w:rPr>
              <w:t>16.905</w:t>
            </w:r>
          </w:p>
        </w:tc>
      </w:tr>
      <w:tr w:rsidR="00BD4AB9" w14:paraId="7CDDEA29" w14:textId="77777777" w:rsidTr="00CA6CEF">
        <w:trPr>
          <w:trHeight w:val="485"/>
        </w:trPr>
        <w:tc>
          <w:tcPr>
            <w:tcW w:w="3285" w:type="dxa"/>
            <w:gridSpan w:val="2"/>
            <w:tcBorders>
              <w:top w:val="single" w:sz="8" w:space="0" w:color="000000"/>
              <w:left w:val="nil"/>
              <w:bottom w:val="single" w:sz="4" w:space="0" w:color="auto"/>
              <w:right w:val="nil"/>
            </w:tcBorders>
            <w:shd w:val="clear" w:color="auto" w:fill="auto"/>
            <w:tcMar>
              <w:top w:w="100" w:type="dxa"/>
              <w:left w:w="100" w:type="dxa"/>
              <w:bottom w:w="100" w:type="dxa"/>
              <w:right w:w="100" w:type="dxa"/>
            </w:tcMar>
          </w:tcPr>
          <w:p w14:paraId="109775C2" w14:textId="77777777" w:rsidR="00BD4AB9" w:rsidRDefault="00EB49FD" w:rsidP="00CA6CEF">
            <w:pPr>
              <w:spacing w:after="0" w:line="240" w:lineRule="auto"/>
              <w:ind w:left="140" w:right="140"/>
              <w:jc w:val="center"/>
            </w:pPr>
            <w:r>
              <w:t>TOTAL</w:t>
            </w:r>
          </w:p>
        </w:tc>
        <w:tc>
          <w:tcPr>
            <w:tcW w:w="1365" w:type="dxa"/>
            <w:tcBorders>
              <w:top w:val="single" w:sz="8" w:space="0" w:color="000000"/>
              <w:left w:val="nil"/>
              <w:bottom w:val="single" w:sz="4" w:space="0" w:color="auto"/>
              <w:right w:val="nil"/>
            </w:tcBorders>
            <w:shd w:val="clear" w:color="auto" w:fill="auto"/>
            <w:tcMar>
              <w:top w:w="100" w:type="dxa"/>
              <w:left w:w="100" w:type="dxa"/>
              <w:bottom w:w="100" w:type="dxa"/>
              <w:right w:w="100" w:type="dxa"/>
            </w:tcMar>
          </w:tcPr>
          <w:p w14:paraId="1D8D5724" w14:textId="77777777" w:rsidR="00BD4AB9" w:rsidRDefault="00EB49FD" w:rsidP="00CA6CEF">
            <w:pPr>
              <w:spacing w:after="0" w:line="240" w:lineRule="auto"/>
              <w:ind w:left="140" w:right="140"/>
              <w:jc w:val="left"/>
            </w:pPr>
            <w:r>
              <w:t>47.481</w:t>
            </w:r>
          </w:p>
        </w:tc>
        <w:tc>
          <w:tcPr>
            <w:tcW w:w="1635" w:type="dxa"/>
            <w:tcBorders>
              <w:top w:val="single" w:sz="8" w:space="0" w:color="000000"/>
              <w:left w:val="nil"/>
              <w:bottom w:val="single" w:sz="4" w:space="0" w:color="auto"/>
              <w:right w:val="nil"/>
            </w:tcBorders>
            <w:shd w:val="clear" w:color="auto" w:fill="auto"/>
            <w:tcMar>
              <w:top w:w="100" w:type="dxa"/>
              <w:left w:w="100" w:type="dxa"/>
              <w:bottom w:w="100" w:type="dxa"/>
              <w:right w:w="100" w:type="dxa"/>
            </w:tcMar>
          </w:tcPr>
          <w:p w14:paraId="5254B461" w14:textId="77777777" w:rsidR="00BD4AB9" w:rsidRDefault="00EB49FD" w:rsidP="00CA6CEF">
            <w:pPr>
              <w:spacing w:after="0" w:line="240" w:lineRule="auto"/>
              <w:ind w:left="140" w:right="140"/>
              <w:jc w:val="left"/>
            </w:pPr>
            <w:r>
              <w:t>40.013</w:t>
            </w:r>
          </w:p>
        </w:tc>
        <w:tc>
          <w:tcPr>
            <w:tcW w:w="1365" w:type="dxa"/>
            <w:tcBorders>
              <w:top w:val="single" w:sz="8" w:space="0" w:color="000000"/>
              <w:left w:val="nil"/>
              <w:bottom w:val="single" w:sz="4" w:space="0" w:color="auto"/>
              <w:right w:val="nil"/>
            </w:tcBorders>
            <w:shd w:val="clear" w:color="auto" w:fill="auto"/>
            <w:tcMar>
              <w:top w:w="100" w:type="dxa"/>
              <w:left w:w="100" w:type="dxa"/>
              <w:bottom w:w="100" w:type="dxa"/>
              <w:right w:w="100" w:type="dxa"/>
            </w:tcMar>
          </w:tcPr>
          <w:p w14:paraId="1698BED7" w14:textId="77777777" w:rsidR="00BD4AB9" w:rsidRDefault="00EB49FD" w:rsidP="00CA6CEF">
            <w:pPr>
              <w:spacing w:after="0" w:line="240" w:lineRule="auto"/>
              <w:ind w:left="140" w:right="140"/>
              <w:jc w:val="left"/>
            </w:pPr>
            <w:r>
              <w:t>96.494</w:t>
            </w:r>
          </w:p>
        </w:tc>
      </w:tr>
    </w:tbl>
    <w:p w14:paraId="686D1F9A" w14:textId="77777777" w:rsidR="00BD4AB9" w:rsidRDefault="00BD4AB9">
      <w:pPr>
        <w:spacing w:line="360" w:lineRule="auto"/>
        <w:ind w:left="720"/>
      </w:pPr>
    </w:p>
    <w:p w14:paraId="3D6248C3" w14:textId="77777777" w:rsidR="0058452E" w:rsidRDefault="0058452E">
      <w:pPr>
        <w:spacing w:line="360" w:lineRule="auto"/>
        <w:ind w:left="720"/>
      </w:pPr>
    </w:p>
    <w:p w14:paraId="7E8E374E" w14:textId="77777777" w:rsidR="0058452E" w:rsidRDefault="0058452E">
      <w:pPr>
        <w:spacing w:line="360" w:lineRule="auto"/>
        <w:ind w:left="720"/>
      </w:pPr>
    </w:p>
    <w:p w14:paraId="30EC9CB4" w14:textId="77777777" w:rsidR="0058452E" w:rsidRDefault="0058452E">
      <w:pPr>
        <w:spacing w:line="360" w:lineRule="auto"/>
        <w:ind w:left="720"/>
      </w:pPr>
    </w:p>
    <w:p w14:paraId="0044787E" w14:textId="77777777" w:rsidR="00BD4AB9" w:rsidRDefault="00EB49FD">
      <w:pPr>
        <w:pStyle w:val="Heading2"/>
        <w:numPr>
          <w:ilvl w:val="0"/>
          <w:numId w:val="245"/>
        </w:numPr>
      </w:pPr>
      <w:bookmarkStart w:id="16" w:name="_Toc124106398"/>
      <w:r>
        <w:lastRenderedPageBreak/>
        <w:t>Gambaran Umum Desa</w:t>
      </w:r>
      <w:bookmarkEnd w:id="16"/>
    </w:p>
    <w:p w14:paraId="746699B8" w14:textId="7D91F710" w:rsidR="00DC5F57" w:rsidRPr="00CA6CEF" w:rsidRDefault="00EB49FD" w:rsidP="00CA6CEF">
      <w:pPr>
        <w:numPr>
          <w:ilvl w:val="0"/>
          <w:numId w:val="297"/>
        </w:numPr>
        <w:ind w:left="1080"/>
      </w:pPr>
      <w:r>
        <w:t>Jumlah Penduduk Desa Barengkok</w:t>
      </w:r>
    </w:p>
    <w:p w14:paraId="5DEC8C21" w14:textId="41AB24B6" w:rsidR="00CA6CEF" w:rsidRPr="00CA6CEF" w:rsidRDefault="00CA6CEF" w:rsidP="00CA6CEF">
      <w:pPr>
        <w:pStyle w:val="Caption"/>
        <w:keepNext/>
        <w:ind w:left="2160" w:firstLine="720"/>
        <w:rPr>
          <w:b/>
          <w:i w:val="0"/>
          <w:color w:val="auto"/>
          <w:sz w:val="24"/>
          <w:szCs w:val="24"/>
        </w:rPr>
      </w:pPr>
      <w:bookmarkStart w:id="17" w:name="_Toc129861623"/>
      <w:proofErr w:type="gramStart"/>
      <w:r w:rsidRPr="00CA6CEF">
        <w:rPr>
          <w:b/>
          <w:i w:val="0"/>
          <w:color w:val="auto"/>
          <w:sz w:val="24"/>
          <w:szCs w:val="24"/>
        </w:rPr>
        <w:t xml:space="preserve">Tabel  </w:t>
      </w:r>
      <w:proofErr w:type="gramEnd"/>
      <w:r w:rsidRPr="00CA6CEF">
        <w:rPr>
          <w:b/>
          <w:i w:val="0"/>
          <w:color w:val="auto"/>
          <w:sz w:val="24"/>
          <w:szCs w:val="24"/>
        </w:rPr>
        <w:fldChar w:fldCharType="begin"/>
      </w:r>
      <w:r w:rsidRPr="00CA6CEF">
        <w:rPr>
          <w:b/>
          <w:i w:val="0"/>
          <w:color w:val="auto"/>
          <w:sz w:val="24"/>
          <w:szCs w:val="24"/>
        </w:rPr>
        <w:instrText xml:space="preserve"> SEQ Tabel_ \* ARABIC </w:instrText>
      </w:r>
      <w:r w:rsidRPr="00CA6CEF">
        <w:rPr>
          <w:b/>
          <w:i w:val="0"/>
          <w:color w:val="auto"/>
          <w:sz w:val="24"/>
          <w:szCs w:val="24"/>
        </w:rPr>
        <w:fldChar w:fldCharType="separate"/>
      </w:r>
      <w:r w:rsidR="00896CA1">
        <w:rPr>
          <w:b/>
          <w:i w:val="0"/>
          <w:noProof/>
          <w:color w:val="auto"/>
          <w:sz w:val="24"/>
          <w:szCs w:val="24"/>
        </w:rPr>
        <w:t>3</w:t>
      </w:r>
      <w:r w:rsidRPr="00CA6CEF">
        <w:rPr>
          <w:b/>
          <w:i w:val="0"/>
          <w:color w:val="auto"/>
          <w:sz w:val="24"/>
          <w:szCs w:val="24"/>
        </w:rPr>
        <w:fldChar w:fldCharType="end"/>
      </w:r>
      <w:r w:rsidRPr="00CA6CEF">
        <w:rPr>
          <w:b/>
          <w:i w:val="0"/>
          <w:color w:val="auto"/>
          <w:sz w:val="24"/>
          <w:szCs w:val="24"/>
        </w:rPr>
        <w:t xml:space="preserve"> Jumlah Penduduk Desa Barengkok</w:t>
      </w:r>
      <w:bookmarkEnd w:id="17"/>
    </w:p>
    <w:tbl>
      <w:tblPr>
        <w:tblStyle w:val="a1"/>
        <w:tblW w:w="7199" w:type="dxa"/>
        <w:tblInd w:w="11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495"/>
        <w:gridCol w:w="3704"/>
      </w:tblGrid>
      <w:tr w:rsidR="00BD4AB9" w14:paraId="2030B7CC" w14:textId="77777777" w:rsidTr="009015C7">
        <w:tc>
          <w:tcPr>
            <w:tcW w:w="3495" w:type="dxa"/>
            <w:shd w:val="clear" w:color="auto" w:fill="auto"/>
            <w:tcMar>
              <w:top w:w="100" w:type="dxa"/>
              <w:left w:w="100" w:type="dxa"/>
              <w:bottom w:w="100" w:type="dxa"/>
              <w:right w:w="100" w:type="dxa"/>
            </w:tcMar>
          </w:tcPr>
          <w:p w14:paraId="53B6ABE4" w14:textId="77777777" w:rsidR="00BD4AB9" w:rsidRDefault="00EB49FD" w:rsidP="00CA6CEF">
            <w:pPr>
              <w:widowControl w:val="0"/>
              <w:spacing w:after="0" w:line="240" w:lineRule="auto"/>
              <w:jc w:val="center"/>
            </w:pPr>
            <w:r>
              <w:t xml:space="preserve">Jenis Kelamin </w:t>
            </w:r>
          </w:p>
        </w:tc>
        <w:tc>
          <w:tcPr>
            <w:tcW w:w="3704" w:type="dxa"/>
            <w:shd w:val="clear" w:color="auto" w:fill="auto"/>
            <w:tcMar>
              <w:top w:w="100" w:type="dxa"/>
              <w:left w:w="100" w:type="dxa"/>
              <w:bottom w:w="100" w:type="dxa"/>
              <w:right w:w="100" w:type="dxa"/>
            </w:tcMar>
          </w:tcPr>
          <w:p w14:paraId="21ED1AFA" w14:textId="77777777" w:rsidR="00BD4AB9" w:rsidRDefault="00EB49FD" w:rsidP="00CA6CEF">
            <w:pPr>
              <w:widowControl w:val="0"/>
              <w:spacing w:after="0" w:line="240" w:lineRule="auto"/>
              <w:jc w:val="center"/>
            </w:pPr>
            <w:r>
              <w:t>Jumlah (Orang)</w:t>
            </w:r>
          </w:p>
        </w:tc>
      </w:tr>
      <w:tr w:rsidR="00BD4AB9" w14:paraId="0E46A381" w14:textId="77777777" w:rsidTr="009015C7">
        <w:tc>
          <w:tcPr>
            <w:tcW w:w="3495" w:type="dxa"/>
            <w:shd w:val="clear" w:color="auto" w:fill="auto"/>
            <w:tcMar>
              <w:top w:w="100" w:type="dxa"/>
              <w:left w:w="100" w:type="dxa"/>
              <w:bottom w:w="100" w:type="dxa"/>
              <w:right w:w="100" w:type="dxa"/>
            </w:tcMar>
          </w:tcPr>
          <w:p w14:paraId="0807D1D3" w14:textId="77777777" w:rsidR="00BD4AB9" w:rsidRDefault="00EB49FD" w:rsidP="00CA6CEF">
            <w:pPr>
              <w:widowControl w:val="0"/>
              <w:spacing w:after="0" w:line="240" w:lineRule="auto"/>
              <w:jc w:val="left"/>
            </w:pPr>
            <w:r>
              <w:t xml:space="preserve">Laki-laki </w:t>
            </w:r>
          </w:p>
        </w:tc>
        <w:tc>
          <w:tcPr>
            <w:tcW w:w="3704" w:type="dxa"/>
            <w:shd w:val="clear" w:color="auto" w:fill="auto"/>
            <w:tcMar>
              <w:top w:w="100" w:type="dxa"/>
              <w:left w:w="100" w:type="dxa"/>
              <w:bottom w:w="100" w:type="dxa"/>
              <w:right w:w="100" w:type="dxa"/>
            </w:tcMar>
          </w:tcPr>
          <w:p w14:paraId="2F092E6C" w14:textId="77777777" w:rsidR="00BD4AB9" w:rsidRDefault="00EB49FD" w:rsidP="00CA6CEF">
            <w:pPr>
              <w:widowControl w:val="0"/>
              <w:spacing w:after="0" w:line="240" w:lineRule="auto"/>
              <w:jc w:val="center"/>
            </w:pPr>
            <w:r>
              <w:t xml:space="preserve">6240 </w:t>
            </w:r>
          </w:p>
        </w:tc>
      </w:tr>
      <w:tr w:rsidR="00BD4AB9" w14:paraId="05CB845B" w14:textId="77777777" w:rsidTr="009015C7">
        <w:tc>
          <w:tcPr>
            <w:tcW w:w="3495" w:type="dxa"/>
            <w:shd w:val="clear" w:color="auto" w:fill="auto"/>
            <w:tcMar>
              <w:top w:w="100" w:type="dxa"/>
              <w:left w:w="100" w:type="dxa"/>
              <w:bottom w:w="100" w:type="dxa"/>
              <w:right w:w="100" w:type="dxa"/>
            </w:tcMar>
          </w:tcPr>
          <w:p w14:paraId="46FB3D2A" w14:textId="77777777" w:rsidR="00BD4AB9" w:rsidRDefault="00EB49FD" w:rsidP="00CA6CEF">
            <w:pPr>
              <w:widowControl w:val="0"/>
              <w:spacing w:after="0" w:line="240" w:lineRule="auto"/>
              <w:jc w:val="left"/>
            </w:pPr>
            <w:r>
              <w:t xml:space="preserve">Perempuan </w:t>
            </w:r>
          </w:p>
        </w:tc>
        <w:tc>
          <w:tcPr>
            <w:tcW w:w="3704" w:type="dxa"/>
            <w:shd w:val="clear" w:color="auto" w:fill="auto"/>
            <w:tcMar>
              <w:top w:w="100" w:type="dxa"/>
              <w:left w:w="100" w:type="dxa"/>
              <w:bottom w:w="100" w:type="dxa"/>
              <w:right w:w="100" w:type="dxa"/>
            </w:tcMar>
          </w:tcPr>
          <w:p w14:paraId="2F666207" w14:textId="77777777" w:rsidR="00BD4AB9" w:rsidRDefault="00EB49FD" w:rsidP="00CA6CEF">
            <w:pPr>
              <w:widowControl w:val="0"/>
              <w:spacing w:after="0" w:line="240" w:lineRule="auto"/>
              <w:jc w:val="center"/>
            </w:pPr>
            <w:r>
              <w:t>5894</w:t>
            </w:r>
          </w:p>
        </w:tc>
      </w:tr>
      <w:tr w:rsidR="00BD4AB9" w14:paraId="0705E86A" w14:textId="77777777" w:rsidTr="009015C7">
        <w:tc>
          <w:tcPr>
            <w:tcW w:w="3495" w:type="dxa"/>
            <w:shd w:val="clear" w:color="auto" w:fill="auto"/>
            <w:tcMar>
              <w:top w:w="100" w:type="dxa"/>
              <w:left w:w="100" w:type="dxa"/>
              <w:bottom w:w="100" w:type="dxa"/>
              <w:right w:w="100" w:type="dxa"/>
            </w:tcMar>
          </w:tcPr>
          <w:p w14:paraId="6BA15A6B" w14:textId="77777777" w:rsidR="00BD4AB9" w:rsidRDefault="00EB49FD" w:rsidP="00CA6CEF">
            <w:pPr>
              <w:widowControl w:val="0"/>
              <w:spacing w:after="0" w:line="240" w:lineRule="auto"/>
              <w:jc w:val="center"/>
            </w:pPr>
            <w:r>
              <w:t>Total</w:t>
            </w:r>
          </w:p>
        </w:tc>
        <w:tc>
          <w:tcPr>
            <w:tcW w:w="3704" w:type="dxa"/>
            <w:shd w:val="clear" w:color="auto" w:fill="auto"/>
            <w:tcMar>
              <w:top w:w="100" w:type="dxa"/>
              <w:left w:w="100" w:type="dxa"/>
              <w:bottom w:w="100" w:type="dxa"/>
              <w:right w:w="100" w:type="dxa"/>
            </w:tcMar>
          </w:tcPr>
          <w:p w14:paraId="2816A007" w14:textId="77777777" w:rsidR="00BD4AB9" w:rsidRDefault="00EB49FD" w:rsidP="00CA6CEF">
            <w:pPr>
              <w:widowControl w:val="0"/>
              <w:spacing w:after="0" w:line="240" w:lineRule="auto"/>
              <w:jc w:val="center"/>
            </w:pPr>
            <w:r>
              <w:t>12.134</w:t>
            </w:r>
          </w:p>
        </w:tc>
      </w:tr>
    </w:tbl>
    <w:p w14:paraId="08B1E302" w14:textId="77777777" w:rsidR="00BD4AB9" w:rsidRDefault="00BD4AB9">
      <w:pPr>
        <w:spacing w:after="0" w:line="360" w:lineRule="auto"/>
        <w:jc w:val="left"/>
      </w:pPr>
    </w:p>
    <w:p w14:paraId="2B5E758E" w14:textId="77777777" w:rsidR="00BD4AB9" w:rsidRDefault="00EB49FD">
      <w:pPr>
        <w:numPr>
          <w:ilvl w:val="0"/>
          <w:numId w:val="297"/>
        </w:numPr>
        <w:ind w:left="1080"/>
      </w:pPr>
      <w:r>
        <w:t>Jumlah Kelahiran dan Kematian Bayi per 3 Bulan Terakhir Desa Barengkok</w:t>
      </w:r>
    </w:p>
    <w:p w14:paraId="2CA12943" w14:textId="6CDFD931" w:rsidR="00DC5F57" w:rsidRPr="00DC5F57" w:rsidRDefault="00DC5F57" w:rsidP="00DC5F57">
      <w:pPr>
        <w:pStyle w:val="Caption"/>
        <w:keepNext/>
        <w:ind w:left="1800"/>
        <w:jc w:val="center"/>
        <w:rPr>
          <w:b/>
          <w:bCs/>
          <w:i w:val="0"/>
          <w:iCs w:val="0"/>
          <w:color w:val="auto"/>
          <w:sz w:val="24"/>
          <w:szCs w:val="24"/>
        </w:rPr>
      </w:pPr>
    </w:p>
    <w:p w14:paraId="565865F3" w14:textId="5BBDDD6D" w:rsidR="00CA6CEF" w:rsidRPr="00CA6CEF" w:rsidRDefault="00CA6CEF" w:rsidP="00CA6CEF">
      <w:pPr>
        <w:pStyle w:val="Caption"/>
        <w:keepNext/>
        <w:ind w:left="360" w:firstLine="720"/>
        <w:jc w:val="center"/>
        <w:rPr>
          <w:b/>
          <w:i w:val="0"/>
          <w:color w:val="auto"/>
          <w:sz w:val="24"/>
          <w:szCs w:val="24"/>
        </w:rPr>
      </w:pPr>
      <w:bookmarkStart w:id="18" w:name="_Toc129861624"/>
      <w:proofErr w:type="gramStart"/>
      <w:r w:rsidRPr="00CA6CEF">
        <w:rPr>
          <w:b/>
          <w:i w:val="0"/>
          <w:color w:val="auto"/>
          <w:sz w:val="24"/>
          <w:szCs w:val="24"/>
        </w:rPr>
        <w:t xml:space="preserve">Tabel  </w:t>
      </w:r>
      <w:proofErr w:type="gramEnd"/>
      <w:r w:rsidRPr="00CA6CEF">
        <w:rPr>
          <w:b/>
          <w:i w:val="0"/>
          <w:color w:val="auto"/>
          <w:sz w:val="24"/>
          <w:szCs w:val="24"/>
        </w:rPr>
        <w:fldChar w:fldCharType="begin"/>
      </w:r>
      <w:r w:rsidRPr="00CA6CEF">
        <w:rPr>
          <w:b/>
          <w:i w:val="0"/>
          <w:color w:val="auto"/>
          <w:sz w:val="24"/>
          <w:szCs w:val="24"/>
        </w:rPr>
        <w:instrText xml:space="preserve"> SEQ Tabel_ \* ARABIC </w:instrText>
      </w:r>
      <w:r w:rsidRPr="00CA6CEF">
        <w:rPr>
          <w:b/>
          <w:i w:val="0"/>
          <w:color w:val="auto"/>
          <w:sz w:val="24"/>
          <w:szCs w:val="24"/>
        </w:rPr>
        <w:fldChar w:fldCharType="separate"/>
      </w:r>
      <w:r w:rsidR="00896CA1">
        <w:rPr>
          <w:b/>
          <w:i w:val="0"/>
          <w:noProof/>
          <w:color w:val="auto"/>
          <w:sz w:val="24"/>
          <w:szCs w:val="24"/>
        </w:rPr>
        <w:t>4</w:t>
      </w:r>
      <w:r w:rsidRPr="00CA6CEF">
        <w:rPr>
          <w:b/>
          <w:i w:val="0"/>
          <w:color w:val="auto"/>
          <w:sz w:val="24"/>
          <w:szCs w:val="24"/>
        </w:rPr>
        <w:fldChar w:fldCharType="end"/>
      </w:r>
      <w:r w:rsidRPr="00CA6CEF">
        <w:rPr>
          <w:b/>
          <w:i w:val="0"/>
          <w:color w:val="auto"/>
          <w:sz w:val="24"/>
          <w:szCs w:val="24"/>
        </w:rPr>
        <w:t xml:space="preserve"> Jumlah Kelahiran dan Kematian Bayi per 3 Bulan Terakhir</w:t>
      </w:r>
      <w:bookmarkEnd w:id="18"/>
    </w:p>
    <w:tbl>
      <w:tblPr>
        <w:tblStyle w:val="a2"/>
        <w:tblW w:w="7229" w:type="dxa"/>
        <w:tblInd w:w="11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430"/>
        <w:gridCol w:w="1935"/>
        <w:gridCol w:w="1730"/>
        <w:gridCol w:w="1134"/>
      </w:tblGrid>
      <w:tr w:rsidR="00BD4AB9" w14:paraId="732268EC" w14:textId="77777777" w:rsidTr="009015C7">
        <w:tc>
          <w:tcPr>
            <w:tcW w:w="2430"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1AC06F1C" w14:textId="77777777" w:rsidR="00BD4AB9" w:rsidRDefault="00EB49FD" w:rsidP="00CA6CEF">
            <w:pPr>
              <w:widowControl w:val="0"/>
              <w:spacing w:after="0" w:line="240" w:lineRule="auto"/>
              <w:jc w:val="center"/>
            </w:pPr>
            <w:r>
              <w:t>Kelahiran/kematian</w:t>
            </w:r>
          </w:p>
        </w:tc>
        <w:tc>
          <w:tcPr>
            <w:tcW w:w="1935"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63734B27" w14:textId="77777777" w:rsidR="00BD4AB9" w:rsidRDefault="00EB49FD" w:rsidP="00CA6CEF">
            <w:pPr>
              <w:widowControl w:val="0"/>
              <w:spacing w:after="0" w:line="240" w:lineRule="auto"/>
              <w:jc w:val="center"/>
            </w:pPr>
            <w:r>
              <w:t xml:space="preserve">Laki-laki </w:t>
            </w:r>
          </w:p>
        </w:tc>
        <w:tc>
          <w:tcPr>
            <w:tcW w:w="1730"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59170A08" w14:textId="77777777" w:rsidR="00BD4AB9" w:rsidRDefault="00EB49FD" w:rsidP="00CA6CEF">
            <w:pPr>
              <w:widowControl w:val="0"/>
              <w:spacing w:after="0" w:line="240" w:lineRule="auto"/>
              <w:jc w:val="center"/>
            </w:pPr>
            <w:r>
              <w:t xml:space="preserve">Perempuan </w:t>
            </w:r>
          </w:p>
        </w:tc>
        <w:tc>
          <w:tcPr>
            <w:tcW w:w="1134"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63E8C034" w14:textId="77777777" w:rsidR="00BD4AB9" w:rsidRDefault="00EB49FD" w:rsidP="00CA6CEF">
            <w:pPr>
              <w:widowControl w:val="0"/>
              <w:spacing w:after="0" w:line="240" w:lineRule="auto"/>
              <w:jc w:val="center"/>
            </w:pPr>
            <w:r>
              <w:t>Jumlah</w:t>
            </w:r>
          </w:p>
        </w:tc>
      </w:tr>
      <w:tr w:rsidR="00BD4AB9" w14:paraId="053DCD5F" w14:textId="77777777" w:rsidTr="009015C7">
        <w:tc>
          <w:tcPr>
            <w:tcW w:w="2430"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0A20245E" w14:textId="77777777" w:rsidR="00BD4AB9" w:rsidRDefault="00EB49FD" w:rsidP="00CA6CEF">
            <w:pPr>
              <w:widowControl w:val="0"/>
              <w:spacing w:after="0" w:line="240" w:lineRule="auto"/>
              <w:jc w:val="left"/>
            </w:pPr>
            <w:r>
              <w:t>Kelahiran</w:t>
            </w:r>
          </w:p>
        </w:tc>
        <w:tc>
          <w:tcPr>
            <w:tcW w:w="1935" w:type="dxa"/>
            <w:tcBorders>
              <w:top w:val="single" w:sz="8" w:space="0" w:color="010205"/>
              <w:left w:val="single" w:sz="8" w:space="0" w:color="010205"/>
              <w:bottom w:val="single" w:sz="8" w:space="0" w:color="010205"/>
              <w:right w:val="single" w:sz="8" w:space="0" w:color="010205"/>
            </w:tcBorders>
            <w:tcMar>
              <w:top w:w="40" w:type="dxa"/>
              <w:left w:w="40" w:type="dxa"/>
              <w:bottom w:w="40" w:type="dxa"/>
              <w:right w:w="40" w:type="dxa"/>
            </w:tcMar>
            <w:vAlign w:val="bottom"/>
          </w:tcPr>
          <w:p w14:paraId="0E1FDCBA" w14:textId="77777777" w:rsidR="00BD4AB9" w:rsidRDefault="00EB49FD" w:rsidP="00CA6CEF">
            <w:pPr>
              <w:widowControl w:val="0"/>
              <w:spacing w:after="0" w:line="240" w:lineRule="auto"/>
              <w:jc w:val="center"/>
              <w:rPr>
                <w:rFonts w:ascii="Times" w:eastAsia="Times" w:hAnsi="Times" w:cs="Times"/>
              </w:rPr>
            </w:pPr>
            <w:r>
              <w:rPr>
                <w:rFonts w:ascii="Times" w:eastAsia="Times" w:hAnsi="Times" w:cs="Times"/>
              </w:rPr>
              <w:t>-</w:t>
            </w:r>
          </w:p>
        </w:tc>
        <w:tc>
          <w:tcPr>
            <w:tcW w:w="1730" w:type="dxa"/>
            <w:tcBorders>
              <w:top w:val="single" w:sz="8" w:space="0" w:color="010205"/>
              <w:left w:val="single" w:sz="8" w:space="0" w:color="010205"/>
              <w:bottom w:val="single" w:sz="8" w:space="0" w:color="010205"/>
              <w:right w:val="single" w:sz="8" w:space="0" w:color="010205"/>
            </w:tcBorders>
            <w:tcMar>
              <w:top w:w="40" w:type="dxa"/>
              <w:left w:w="40" w:type="dxa"/>
              <w:bottom w:w="40" w:type="dxa"/>
              <w:right w:w="40" w:type="dxa"/>
            </w:tcMar>
            <w:vAlign w:val="bottom"/>
          </w:tcPr>
          <w:p w14:paraId="77639658" w14:textId="77777777" w:rsidR="00BD4AB9" w:rsidRDefault="00EB49FD" w:rsidP="00CA6CEF">
            <w:pPr>
              <w:widowControl w:val="0"/>
              <w:spacing w:after="0" w:line="240" w:lineRule="auto"/>
              <w:jc w:val="center"/>
              <w:rPr>
                <w:rFonts w:ascii="Times" w:eastAsia="Times" w:hAnsi="Times" w:cs="Times"/>
              </w:rPr>
            </w:pPr>
            <w:r>
              <w:rPr>
                <w:rFonts w:ascii="Times" w:eastAsia="Times" w:hAnsi="Times" w:cs="Times"/>
              </w:rPr>
              <w:t>1</w:t>
            </w:r>
          </w:p>
        </w:tc>
        <w:tc>
          <w:tcPr>
            <w:tcW w:w="1134" w:type="dxa"/>
            <w:tcBorders>
              <w:top w:val="single" w:sz="8" w:space="0" w:color="010205"/>
              <w:left w:val="single" w:sz="8" w:space="0" w:color="010205"/>
              <w:bottom w:val="single" w:sz="8" w:space="0" w:color="010205"/>
              <w:right w:val="single" w:sz="8" w:space="0" w:color="010205"/>
            </w:tcBorders>
            <w:tcMar>
              <w:top w:w="40" w:type="dxa"/>
              <w:left w:w="40" w:type="dxa"/>
              <w:bottom w:w="40" w:type="dxa"/>
              <w:right w:w="40" w:type="dxa"/>
            </w:tcMar>
            <w:vAlign w:val="bottom"/>
          </w:tcPr>
          <w:p w14:paraId="428BB8D0" w14:textId="77777777" w:rsidR="00BD4AB9" w:rsidRDefault="00EB49FD" w:rsidP="00CA6CEF">
            <w:pPr>
              <w:widowControl w:val="0"/>
              <w:spacing w:after="0" w:line="240" w:lineRule="auto"/>
              <w:jc w:val="center"/>
              <w:rPr>
                <w:rFonts w:ascii="Times" w:eastAsia="Times" w:hAnsi="Times" w:cs="Times"/>
              </w:rPr>
            </w:pPr>
            <w:r>
              <w:rPr>
                <w:rFonts w:ascii="Times" w:eastAsia="Times" w:hAnsi="Times" w:cs="Times"/>
              </w:rPr>
              <w:t>1</w:t>
            </w:r>
          </w:p>
        </w:tc>
      </w:tr>
      <w:tr w:rsidR="00BD4AB9" w14:paraId="43BFA362" w14:textId="77777777" w:rsidTr="009015C7">
        <w:tc>
          <w:tcPr>
            <w:tcW w:w="2430"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2EFC65C4" w14:textId="77777777" w:rsidR="00BD4AB9" w:rsidRDefault="00EB49FD" w:rsidP="00CA6CEF">
            <w:pPr>
              <w:widowControl w:val="0"/>
              <w:spacing w:after="0" w:line="240" w:lineRule="auto"/>
              <w:jc w:val="left"/>
            </w:pPr>
            <w:r>
              <w:t>Kematian</w:t>
            </w:r>
          </w:p>
        </w:tc>
        <w:tc>
          <w:tcPr>
            <w:tcW w:w="1935" w:type="dxa"/>
            <w:tcBorders>
              <w:top w:val="single" w:sz="8" w:space="0" w:color="010205"/>
              <w:left w:val="single" w:sz="8" w:space="0" w:color="010205"/>
              <w:bottom w:val="single" w:sz="8" w:space="0" w:color="010205"/>
              <w:right w:val="single" w:sz="8" w:space="0" w:color="010205"/>
            </w:tcBorders>
            <w:tcMar>
              <w:top w:w="40" w:type="dxa"/>
              <w:left w:w="40" w:type="dxa"/>
              <w:bottom w:w="40" w:type="dxa"/>
              <w:right w:w="40" w:type="dxa"/>
            </w:tcMar>
            <w:vAlign w:val="bottom"/>
          </w:tcPr>
          <w:p w14:paraId="23D8E925" w14:textId="77777777" w:rsidR="00BD4AB9" w:rsidRDefault="00EB49FD" w:rsidP="00CA6CEF">
            <w:pPr>
              <w:widowControl w:val="0"/>
              <w:spacing w:after="0" w:line="240" w:lineRule="auto"/>
              <w:jc w:val="center"/>
              <w:rPr>
                <w:rFonts w:ascii="Times" w:eastAsia="Times" w:hAnsi="Times" w:cs="Times"/>
              </w:rPr>
            </w:pPr>
            <w:r>
              <w:rPr>
                <w:rFonts w:ascii="Times" w:eastAsia="Times" w:hAnsi="Times" w:cs="Times"/>
              </w:rPr>
              <w:t>1</w:t>
            </w:r>
          </w:p>
        </w:tc>
        <w:tc>
          <w:tcPr>
            <w:tcW w:w="1730" w:type="dxa"/>
            <w:tcBorders>
              <w:top w:val="single" w:sz="8" w:space="0" w:color="010205"/>
              <w:left w:val="single" w:sz="8" w:space="0" w:color="010205"/>
              <w:bottom w:val="single" w:sz="8" w:space="0" w:color="010205"/>
              <w:right w:val="single" w:sz="8" w:space="0" w:color="010205"/>
            </w:tcBorders>
            <w:tcMar>
              <w:top w:w="40" w:type="dxa"/>
              <w:left w:w="40" w:type="dxa"/>
              <w:bottom w:w="40" w:type="dxa"/>
              <w:right w:w="40" w:type="dxa"/>
            </w:tcMar>
            <w:vAlign w:val="bottom"/>
          </w:tcPr>
          <w:p w14:paraId="5374FB38" w14:textId="77777777" w:rsidR="00BD4AB9" w:rsidRDefault="00EB49FD" w:rsidP="00CA6CEF">
            <w:pPr>
              <w:widowControl w:val="0"/>
              <w:spacing w:after="0" w:line="240" w:lineRule="auto"/>
              <w:jc w:val="center"/>
              <w:rPr>
                <w:rFonts w:ascii="Times" w:eastAsia="Times" w:hAnsi="Times" w:cs="Times"/>
              </w:rPr>
            </w:pPr>
            <w:r>
              <w:rPr>
                <w:rFonts w:ascii="Times" w:eastAsia="Times" w:hAnsi="Times" w:cs="Times"/>
              </w:rPr>
              <w:t>1</w:t>
            </w:r>
          </w:p>
        </w:tc>
        <w:tc>
          <w:tcPr>
            <w:tcW w:w="1134" w:type="dxa"/>
            <w:tcBorders>
              <w:top w:val="single" w:sz="8" w:space="0" w:color="010205"/>
              <w:left w:val="single" w:sz="8" w:space="0" w:color="010205"/>
              <w:bottom w:val="single" w:sz="8" w:space="0" w:color="010205"/>
              <w:right w:val="single" w:sz="8" w:space="0" w:color="010205"/>
            </w:tcBorders>
            <w:tcMar>
              <w:top w:w="40" w:type="dxa"/>
              <w:left w:w="40" w:type="dxa"/>
              <w:bottom w:w="40" w:type="dxa"/>
              <w:right w:w="40" w:type="dxa"/>
            </w:tcMar>
            <w:vAlign w:val="bottom"/>
          </w:tcPr>
          <w:p w14:paraId="49D677D3" w14:textId="77777777" w:rsidR="00BD4AB9" w:rsidRDefault="00EB49FD" w:rsidP="00CA6CEF">
            <w:pPr>
              <w:widowControl w:val="0"/>
              <w:spacing w:after="0" w:line="240" w:lineRule="auto"/>
              <w:jc w:val="center"/>
              <w:rPr>
                <w:rFonts w:ascii="Times" w:eastAsia="Times" w:hAnsi="Times" w:cs="Times"/>
              </w:rPr>
            </w:pPr>
            <w:r>
              <w:rPr>
                <w:rFonts w:ascii="Times" w:eastAsia="Times" w:hAnsi="Times" w:cs="Times"/>
              </w:rPr>
              <w:t>2</w:t>
            </w:r>
          </w:p>
        </w:tc>
      </w:tr>
    </w:tbl>
    <w:p w14:paraId="29EBB641" w14:textId="77777777" w:rsidR="00BD4AB9" w:rsidRDefault="00BD4AB9">
      <w:pPr>
        <w:spacing w:after="0" w:line="360" w:lineRule="auto"/>
        <w:ind w:left="2160"/>
        <w:jc w:val="left"/>
      </w:pPr>
    </w:p>
    <w:p w14:paraId="431AE1E3" w14:textId="116A997D" w:rsidR="00DC5F57" w:rsidRPr="00CA6CEF" w:rsidRDefault="00EB49FD" w:rsidP="00CA6CEF">
      <w:pPr>
        <w:numPr>
          <w:ilvl w:val="0"/>
          <w:numId w:val="297"/>
        </w:numPr>
        <w:ind w:left="1080"/>
      </w:pPr>
      <w:r>
        <w:t>Tingkat Pendidikan Masyarakat Desa Barengkok</w:t>
      </w:r>
    </w:p>
    <w:p w14:paraId="45B794CF" w14:textId="11187D0F" w:rsidR="00CA6CEF" w:rsidRPr="00CA6CEF" w:rsidRDefault="00CA6CEF" w:rsidP="00CA6CEF">
      <w:pPr>
        <w:pStyle w:val="Caption"/>
        <w:keepNext/>
        <w:ind w:left="360" w:firstLine="720"/>
        <w:jc w:val="center"/>
        <w:rPr>
          <w:b/>
          <w:i w:val="0"/>
          <w:color w:val="auto"/>
          <w:sz w:val="24"/>
          <w:szCs w:val="24"/>
        </w:rPr>
      </w:pPr>
      <w:bookmarkStart w:id="19" w:name="_Toc129861625"/>
      <w:proofErr w:type="gramStart"/>
      <w:r w:rsidRPr="00CA6CEF">
        <w:rPr>
          <w:b/>
          <w:i w:val="0"/>
          <w:color w:val="auto"/>
          <w:sz w:val="24"/>
          <w:szCs w:val="24"/>
        </w:rPr>
        <w:t xml:space="preserve">Tabel  </w:t>
      </w:r>
      <w:proofErr w:type="gramEnd"/>
      <w:r w:rsidRPr="00CA6CEF">
        <w:rPr>
          <w:b/>
          <w:i w:val="0"/>
          <w:color w:val="auto"/>
          <w:sz w:val="24"/>
          <w:szCs w:val="24"/>
        </w:rPr>
        <w:fldChar w:fldCharType="begin"/>
      </w:r>
      <w:r w:rsidRPr="00CA6CEF">
        <w:rPr>
          <w:b/>
          <w:i w:val="0"/>
          <w:color w:val="auto"/>
          <w:sz w:val="24"/>
          <w:szCs w:val="24"/>
        </w:rPr>
        <w:instrText xml:space="preserve"> SEQ Tabel_ \* ARABIC </w:instrText>
      </w:r>
      <w:r w:rsidRPr="00CA6CEF">
        <w:rPr>
          <w:b/>
          <w:i w:val="0"/>
          <w:color w:val="auto"/>
          <w:sz w:val="24"/>
          <w:szCs w:val="24"/>
        </w:rPr>
        <w:fldChar w:fldCharType="separate"/>
      </w:r>
      <w:r w:rsidR="00896CA1">
        <w:rPr>
          <w:b/>
          <w:i w:val="0"/>
          <w:noProof/>
          <w:color w:val="auto"/>
          <w:sz w:val="24"/>
          <w:szCs w:val="24"/>
        </w:rPr>
        <w:t>5</w:t>
      </w:r>
      <w:r w:rsidRPr="00CA6CEF">
        <w:rPr>
          <w:b/>
          <w:i w:val="0"/>
          <w:color w:val="auto"/>
          <w:sz w:val="24"/>
          <w:szCs w:val="24"/>
        </w:rPr>
        <w:fldChar w:fldCharType="end"/>
      </w:r>
      <w:r w:rsidRPr="00CA6CEF">
        <w:rPr>
          <w:b/>
          <w:i w:val="0"/>
          <w:color w:val="auto"/>
          <w:sz w:val="24"/>
          <w:szCs w:val="24"/>
        </w:rPr>
        <w:t xml:space="preserve"> Tingkat Pendidikan Masyarakat Desa Barengkok</w:t>
      </w:r>
      <w:bookmarkEnd w:id="19"/>
    </w:p>
    <w:tbl>
      <w:tblPr>
        <w:tblStyle w:val="a3"/>
        <w:tblW w:w="7199" w:type="dxa"/>
        <w:tblInd w:w="11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80"/>
        <w:gridCol w:w="3119"/>
      </w:tblGrid>
      <w:tr w:rsidR="00BD4AB9" w14:paraId="556A99F4" w14:textId="77777777" w:rsidTr="009015C7">
        <w:tc>
          <w:tcPr>
            <w:tcW w:w="4080"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7EB8AA3A" w14:textId="77777777" w:rsidR="00BD4AB9" w:rsidRDefault="00EB49FD" w:rsidP="00CA6CEF">
            <w:pPr>
              <w:widowControl w:val="0"/>
              <w:spacing w:after="0" w:line="240" w:lineRule="auto"/>
              <w:jc w:val="center"/>
            </w:pPr>
            <w:r>
              <w:t xml:space="preserve">Tingkat Pendidikan </w:t>
            </w:r>
          </w:p>
        </w:tc>
        <w:tc>
          <w:tcPr>
            <w:tcW w:w="3119"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0D6777C6" w14:textId="77777777" w:rsidR="00BD4AB9" w:rsidRDefault="00EB49FD" w:rsidP="00CA6CEF">
            <w:pPr>
              <w:widowControl w:val="0"/>
              <w:spacing w:after="0" w:line="240" w:lineRule="auto"/>
              <w:jc w:val="center"/>
            </w:pPr>
            <w:r>
              <w:t xml:space="preserve">Jumlah (orang) </w:t>
            </w:r>
          </w:p>
        </w:tc>
      </w:tr>
      <w:tr w:rsidR="00BD4AB9" w14:paraId="59D19E7D" w14:textId="77777777" w:rsidTr="009015C7">
        <w:tc>
          <w:tcPr>
            <w:tcW w:w="4080"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75A11A3A" w14:textId="77777777" w:rsidR="00BD4AB9" w:rsidRDefault="00EB49FD" w:rsidP="00CA6CEF">
            <w:pPr>
              <w:widowControl w:val="0"/>
              <w:spacing w:after="0" w:line="240" w:lineRule="auto"/>
              <w:jc w:val="left"/>
            </w:pPr>
            <w:r>
              <w:t xml:space="preserve">Tidak sekolah </w:t>
            </w:r>
          </w:p>
        </w:tc>
        <w:tc>
          <w:tcPr>
            <w:tcW w:w="3119" w:type="dxa"/>
            <w:tcBorders>
              <w:top w:val="single" w:sz="8" w:space="0" w:color="010205"/>
              <w:left w:val="single" w:sz="8" w:space="0" w:color="010205"/>
              <w:bottom w:val="single" w:sz="8" w:space="0" w:color="010205"/>
              <w:right w:val="single" w:sz="8" w:space="0" w:color="010205"/>
            </w:tcBorders>
            <w:tcMar>
              <w:top w:w="40" w:type="dxa"/>
              <w:left w:w="40" w:type="dxa"/>
              <w:bottom w:w="40" w:type="dxa"/>
              <w:right w:w="40" w:type="dxa"/>
            </w:tcMar>
            <w:vAlign w:val="bottom"/>
          </w:tcPr>
          <w:p w14:paraId="40781530" w14:textId="77777777" w:rsidR="00BD4AB9" w:rsidRDefault="00EB49FD" w:rsidP="00CA6CEF">
            <w:pPr>
              <w:widowControl w:val="0"/>
              <w:spacing w:after="0" w:line="240" w:lineRule="auto"/>
              <w:jc w:val="center"/>
              <w:rPr>
                <w:rFonts w:ascii="Times" w:eastAsia="Times" w:hAnsi="Times" w:cs="Times"/>
              </w:rPr>
            </w:pPr>
            <w:r>
              <w:rPr>
                <w:rFonts w:ascii="Times" w:eastAsia="Times" w:hAnsi="Times" w:cs="Times"/>
              </w:rPr>
              <w:t>-</w:t>
            </w:r>
          </w:p>
        </w:tc>
      </w:tr>
      <w:tr w:rsidR="00BD4AB9" w14:paraId="59886BAD" w14:textId="77777777" w:rsidTr="009015C7">
        <w:tc>
          <w:tcPr>
            <w:tcW w:w="4080"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59BA0942" w14:textId="77777777" w:rsidR="00BD4AB9" w:rsidRDefault="00EB49FD" w:rsidP="00CA6CEF">
            <w:pPr>
              <w:widowControl w:val="0"/>
              <w:spacing w:after="0" w:line="240" w:lineRule="auto"/>
              <w:jc w:val="left"/>
            </w:pPr>
            <w:r>
              <w:t>SD/Sederajat</w:t>
            </w:r>
          </w:p>
        </w:tc>
        <w:tc>
          <w:tcPr>
            <w:tcW w:w="3119" w:type="dxa"/>
            <w:tcBorders>
              <w:top w:val="single" w:sz="8" w:space="0" w:color="010205"/>
              <w:left w:val="single" w:sz="8" w:space="0" w:color="010205"/>
              <w:bottom w:val="single" w:sz="8" w:space="0" w:color="010205"/>
              <w:right w:val="single" w:sz="8" w:space="0" w:color="010205"/>
            </w:tcBorders>
            <w:tcMar>
              <w:top w:w="40" w:type="dxa"/>
              <w:left w:w="40" w:type="dxa"/>
              <w:bottom w:w="40" w:type="dxa"/>
              <w:right w:w="40" w:type="dxa"/>
            </w:tcMar>
            <w:vAlign w:val="bottom"/>
          </w:tcPr>
          <w:p w14:paraId="51021FBD" w14:textId="77777777" w:rsidR="00BD4AB9" w:rsidRDefault="00EB49FD" w:rsidP="00CA6CEF">
            <w:pPr>
              <w:widowControl w:val="0"/>
              <w:spacing w:after="0" w:line="240" w:lineRule="auto"/>
              <w:jc w:val="center"/>
              <w:rPr>
                <w:rFonts w:ascii="Times" w:eastAsia="Times" w:hAnsi="Times" w:cs="Times"/>
              </w:rPr>
            </w:pPr>
            <w:r>
              <w:rPr>
                <w:rFonts w:ascii="Times" w:eastAsia="Times" w:hAnsi="Times" w:cs="Times"/>
              </w:rPr>
              <w:t>674</w:t>
            </w:r>
          </w:p>
        </w:tc>
      </w:tr>
      <w:tr w:rsidR="00BD4AB9" w14:paraId="6B3F6EC2" w14:textId="77777777" w:rsidTr="009015C7">
        <w:tc>
          <w:tcPr>
            <w:tcW w:w="4080"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6197B9C4" w14:textId="77777777" w:rsidR="00BD4AB9" w:rsidRDefault="00EB49FD" w:rsidP="00CA6CEF">
            <w:pPr>
              <w:widowControl w:val="0"/>
              <w:spacing w:after="0" w:line="240" w:lineRule="auto"/>
              <w:jc w:val="left"/>
            </w:pPr>
            <w:r>
              <w:t>SMP/Sederajat</w:t>
            </w:r>
          </w:p>
        </w:tc>
        <w:tc>
          <w:tcPr>
            <w:tcW w:w="3119" w:type="dxa"/>
            <w:tcBorders>
              <w:top w:val="single" w:sz="8" w:space="0" w:color="010205"/>
              <w:left w:val="single" w:sz="8" w:space="0" w:color="010205"/>
              <w:bottom w:val="single" w:sz="8" w:space="0" w:color="010205"/>
              <w:right w:val="single" w:sz="8" w:space="0" w:color="010205"/>
            </w:tcBorders>
            <w:tcMar>
              <w:top w:w="40" w:type="dxa"/>
              <w:left w:w="40" w:type="dxa"/>
              <w:bottom w:w="40" w:type="dxa"/>
              <w:right w:w="40" w:type="dxa"/>
            </w:tcMar>
            <w:vAlign w:val="bottom"/>
          </w:tcPr>
          <w:p w14:paraId="14BE7FF4" w14:textId="77777777" w:rsidR="00BD4AB9" w:rsidRDefault="00EB49FD" w:rsidP="00CA6CEF">
            <w:pPr>
              <w:widowControl w:val="0"/>
              <w:spacing w:after="0" w:line="240" w:lineRule="auto"/>
              <w:jc w:val="center"/>
              <w:rPr>
                <w:rFonts w:ascii="Times" w:eastAsia="Times" w:hAnsi="Times" w:cs="Times"/>
              </w:rPr>
            </w:pPr>
            <w:r>
              <w:rPr>
                <w:rFonts w:ascii="Times" w:eastAsia="Times" w:hAnsi="Times" w:cs="Times"/>
              </w:rPr>
              <w:t>2639</w:t>
            </w:r>
          </w:p>
        </w:tc>
      </w:tr>
      <w:tr w:rsidR="00BD4AB9" w14:paraId="2D1BA3F2" w14:textId="77777777" w:rsidTr="009015C7">
        <w:tc>
          <w:tcPr>
            <w:tcW w:w="4080"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7B88EE60" w14:textId="77777777" w:rsidR="00BD4AB9" w:rsidRDefault="00EB49FD" w:rsidP="00CA6CEF">
            <w:pPr>
              <w:widowControl w:val="0"/>
              <w:spacing w:after="0" w:line="240" w:lineRule="auto"/>
              <w:jc w:val="left"/>
            </w:pPr>
            <w:r>
              <w:t>SMA/Sederajat</w:t>
            </w:r>
          </w:p>
        </w:tc>
        <w:tc>
          <w:tcPr>
            <w:tcW w:w="3119" w:type="dxa"/>
            <w:tcBorders>
              <w:top w:val="single" w:sz="8" w:space="0" w:color="010205"/>
              <w:left w:val="single" w:sz="8" w:space="0" w:color="010205"/>
              <w:bottom w:val="single" w:sz="8" w:space="0" w:color="010205"/>
              <w:right w:val="single" w:sz="8" w:space="0" w:color="010205"/>
            </w:tcBorders>
            <w:tcMar>
              <w:top w:w="40" w:type="dxa"/>
              <w:left w:w="40" w:type="dxa"/>
              <w:bottom w:w="40" w:type="dxa"/>
              <w:right w:w="40" w:type="dxa"/>
            </w:tcMar>
            <w:vAlign w:val="bottom"/>
          </w:tcPr>
          <w:p w14:paraId="4F2DDA47" w14:textId="77777777" w:rsidR="00BD4AB9" w:rsidRDefault="00EB49FD" w:rsidP="00CA6CEF">
            <w:pPr>
              <w:widowControl w:val="0"/>
              <w:spacing w:after="0" w:line="240" w:lineRule="auto"/>
              <w:jc w:val="center"/>
              <w:rPr>
                <w:rFonts w:ascii="Times" w:eastAsia="Times" w:hAnsi="Times" w:cs="Times"/>
              </w:rPr>
            </w:pPr>
            <w:r>
              <w:rPr>
                <w:rFonts w:ascii="Times" w:eastAsia="Times" w:hAnsi="Times" w:cs="Times"/>
              </w:rPr>
              <w:t>3918</w:t>
            </w:r>
          </w:p>
        </w:tc>
      </w:tr>
      <w:tr w:rsidR="00BD4AB9" w14:paraId="30F35A22" w14:textId="77777777" w:rsidTr="009015C7">
        <w:tc>
          <w:tcPr>
            <w:tcW w:w="4080"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186D3FB3" w14:textId="77777777" w:rsidR="00BD4AB9" w:rsidRDefault="00EB49FD" w:rsidP="00CA6CEF">
            <w:pPr>
              <w:widowControl w:val="0"/>
              <w:spacing w:after="0" w:line="240" w:lineRule="auto"/>
              <w:jc w:val="left"/>
            </w:pPr>
            <w:r>
              <w:t xml:space="preserve">Perguruan Tinggi </w:t>
            </w:r>
          </w:p>
        </w:tc>
        <w:tc>
          <w:tcPr>
            <w:tcW w:w="3119" w:type="dxa"/>
            <w:tcBorders>
              <w:top w:val="single" w:sz="8" w:space="0" w:color="010205"/>
              <w:left w:val="single" w:sz="8" w:space="0" w:color="010205"/>
              <w:bottom w:val="single" w:sz="8" w:space="0" w:color="010205"/>
              <w:right w:val="single" w:sz="8" w:space="0" w:color="010205"/>
            </w:tcBorders>
            <w:tcMar>
              <w:top w:w="40" w:type="dxa"/>
              <w:left w:w="40" w:type="dxa"/>
              <w:bottom w:w="40" w:type="dxa"/>
              <w:right w:w="40" w:type="dxa"/>
            </w:tcMar>
            <w:vAlign w:val="bottom"/>
          </w:tcPr>
          <w:p w14:paraId="32318620" w14:textId="77777777" w:rsidR="00BD4AB9" w:rsidRDefault="00EB49FD" w:rsidP="00CA6CEF">
            <w:pPr>
              <w:widowControl w:val="0"/>
              <w:spacing w:after="0" w:line="240" w:lineRule="auto"/>
              <w:jc w:val="center"/>
              <w:rPr>
                <w:rFonts w:ascii="Times" w:eastAsia="Times" w:hAnsi="Times" w:cs="Times"/>
              </w:rPr>
            </w:pPr>
            <w:r>
              <w:rPr>
                <w:rFonts w:ascii="Times" w:eastAsia="Times" w:hAnsi="Times" w:cs="Times"/>
              </w:rPr>
              <w:t>266</w:t>
            </w:r>
          </w:p>
        </w:tc>
      </w:tr>
    </w:tbl>
    <w:p w14:paraId="02D5A265" w14:textId="77777777" w:rsidR="00BD4AB9" w:rsidRDefault="00BD4AB9"/>
    <w:p w14:paraId="58C3C093" w14:textId="77777777" w:rsidR="0058452E" w:rsidRDefault="0058452E"/>
    <w:p w14:paraId="5EB78B77" w14:textId="77777777" w:rsidR="00CA6CEF" w:rsidRDefault="00CA6CEF"/>
    <w:p w14:paraId="4C2B0AA9" w14:textId="67965F92" w:rsidR="00DC5F57" w:rsidRPr="00CA6CEF" w:rsidRDefault="00EB49FD" w:rsidP="00CA6CEF">
      <w:pPr>
        <w:numPr>
          <w:ilvl w:val="0"/>
          <w:numId w:val="297"/>
        </w:numPr>
        <w:ind w:left="1080"/>
      </w:pPr>
      <w:r>
        <w:lastRenderedPageBreak/>
        <w:t>Jenis Pekerjaan Masyarakat Desa Barengkok</w:t>
      </w:r>
      <w:bookmarkStart w:id="20" w:name="_Toc124783482"/>
      <w:bookmarkStart w:id="21" w:name="_Toc124999109"/>
      <w:bookmarkEnd w:id="20"/>
      <w:bookmarkEnd w:id="21"/>
    </w:p>
    <w:p w14:paraId="1A3D2732" w14:textId="18224185" w:rsidR="00CA6CEF" w:rsidRPr="00CA6CEF" w:rsidRDefault="00CA6CEF" w:rsidP="00CA6CEF">
      <w:pPr>
        <w:pStyle w:val="Caption"/>
        <w:keepNext/>
        <w:ind w:left="360" w:firstLine="720"/>
        <w:jc w:val="center"/>
        <w:rPr>
          <w:b/>
          <w:i w:val="0"/>
          <w:color w:val="auto"/>
          <w:sz w:val="24"/>
          <w:szCs w:val="24"/>
        </w:rPr>
      </w:pPr>
      <w:bookmarkStart w:id="22" w:name="_Toc129861626"/>
      <w:proofErr w:type="gramStart"/>
      <w:r w:rsidRPr="00CA6CEF">
        <w:rPr>
          <w:b/>
          <w:i w:val="0"/>
          <w:color w:val="auto"/>
          <w:sz w:val="24"/>
          <w:szCs w:val="24"/>
        </w:rPr>
        <w:t xml:space="preserve">Tabel  </w:t>
      </w:r>
      <w:proofErr w:type="gramEnd"/>
      <w:r w:rsidRPr="00CA6CEF">
        <w:rPr>
          <w:b/>
          <w:i w:val="0"/>
          <w:color w:val="auto"/>
          <w:sz w:val="24"/>
          <w:szCs w:val="24"/>
        </w:rPr>
        <w:fldChar w:fldCharType="begin"/>
      </w:r>
      <w:r w:rsidRPr="00CA6CEF">
        <w:rPr>
          <w:b/>
          <w:i w:val="0"/>
          <w:color w:val="auto"/>
          <w:sz w:val="24"/>
          <w:szCs w:val="24"/>
        </w:rPr>
        <w:instrText xml:space="preserve"> SEQ Tabel_ \* ARABIC </w:instrText>
      </w:r>
      <w:r w:rsidRPr="00CA6CEF">
        <w:rPr>
          <w:b/>
          <w:i w:val="0"/>
          <w:color w:val="auto"/>
          <w:sz w:val="24"/>
          <w:szCs w:val="24"/>
        </w:rPr>
        <w:fldChar w:fldCharType="separate"/>
      </w:r>
      <w:r w:rsidR="00896CA1">
        <w:rPr>
          <w:b/>
          <w:i w:val="0"/>
          <w:noProof/>
          <w:color w:val="auto"/>
          <w:sz w:val="24"/>
          <w:szCs w:val="24"/>
        </w:rPr>
        <w:t>6</w:t>
      </w:r>
      <w:r w:rsidRPr="00CA6CEF">
        <w:rPr>
          <w:b/>
          <w:i w:val="0"/>
          <w:color w:val="auto"/>
          <w:sz w:val="24"/>
          <w:szCs w:val="24"/>
        </w:rPr>
        <w:fldChar w:fldCharType="end"/>
      </w:r>
      <w:r w:rsidRPr="00CA6CEF">
        <w:rPr>
          <w:b/>
          <w:i w:val="0"/>
          <w:color w:val="auto"/>
          <w:sz w:val="24"/>
          <w:szCs w:val="24"/>
        </w:rPr>
        <w:t xml:space="preserve"> Jenis Pekerjaan Masyarakat Desa Barengkok</w:t>
      </w:r>
      <w:bookmarkEnd w:id="22"/>
    </w:p>
    <w:tbl>
      <w:tblPr>
        <w:tblStyle w:val="a4"/>
        <w:tblW w:w="7244" w:type="dxa"/>
        <w:tblInd w:w="1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436"/>
        <w:gridCol w:w="2808"/>
      </w:tblGrid>
      <w:tr w:rsidR="00BD4AB9" w14:paraId="4C1F0B93" w14:textId="77777777" w:rsidTr="009015C7">
        <w:tc>
          <w:tcPr>
            <w:tcW w:w="4436"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00CD5926" w14:textId="77777777" w:rsidR="00BD4AB9" w:rsidRDefault="00EB49FD" w:rsidP="00CA6CEF">
            <w:pPr>
              <w:widowControl w:val="0"/>
              <w:spacing w:after="0" w:line="240" w:lineRule="auto"/>
              <w:jc w:val="center"/>
            </w:pPr>
            <w:r>
              <w:t xml:space="preserve">Mata pencaharian </w:t>
            </w:r>
          </w:p>
        </w:tc>
        <w:tc>
          <w:tcPr>
            <w:tcW w:w="2808"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60E1A90C" w14:textId="77777777" w:rsidR="00BD4AB9" w:rsidRDefault="00EB49FD" w:rsidP="00CA6CEF">
            <w:pPr>
              <w:widowControl w:val="0"/>
              <w:spacing w:after="0" w:line="240" w:lineRule="auto"/>
              <w:jc w:val="center"/>
            </w:pPr>
            <w:r>
              <w:t xml:space="preserve">Jumlah (orang) </w:t>
            </w:r>
          </w:p>
        </w:tc>
      </w:tr>
      <w:tr w:rsidR="00BD4AB9" w14:paraId="2B2425E2" w14:textId="77777777" w:rsidTr="009015C7">
        <w:tc>
          <w:tcPr>
            <w:tcW w:w="4436"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5E0BE004" w14:textId="77777777" w:rsidR="00BD4AB9" w:rsidRDefault="00EB49FD" w:rsidP="00CA6CEF">
            <w:pPr>
              <w:widowControl w:val="0"/>
              <w:spacing w:after="0" w:line="240" w:lineRule="auto"/>
              <w:jc w:val="left"/>
            </w:pPr>
            <w:r>
              <w:t>Petani</w:t>
            </w:r>
          </w:p>
        </w:tc>
        <w:tc>
          <w:tcPr>
            <w:tcW w:w="2808" w:type="dxa"/>
            <w:tcBorders>
              <w:top w:val="single" w:sz="8" w:space="0" w:color="010205"/>
              <w:left w:val="single" w:sz="8" w:space="0" w:color="010205"/>
              <w:bottom w:val="single" w:sz="8" w:space="0" w:color="010205"/>
              <w:right w:val="single" w:sz="8" w:space="0" w:color="010205"/>
            </w:tcBorders>
            <w:tcMar>
              <w:top w:w="40" w:type="dxa"/>
              <w:left w:w="40" w:type="dxa"/>
              <w:bottom w:w="40" w:type="dxa"/>
              <w:right w:w="40" w:type="dxa"/>
            </w:tcMar>
            <w:vAlign w:val="bottom"/>
          </w:tcPr>
          <w:p w14:paraId="089DDC96" w14:textId="77777777" w:rsidR="00BD4AB9" w:rsidRDefault="00EB49FD" w:rsidP="00CA6CEF">
            <w:pPr>
              <w:widowControl w:val="0"/>
              <w:spacing w:after="0" w:line="240" w:lineRule="auto"/>
              <w:jc w:val="center"/>
              <w:rPr>
                <w:rFonts w:ascii="Times" w:eastAsia="Times" w:hAnsi="Times" w:cs="Times"/>
              </w:rPr>
            </w:pPr>
            <w:r>
              <w:rPr>
                <w:rFonts w:ascii="Times" w:eastAsia="Times" w:hAnsi="Times" w:cs="Times"/>
              </w:rPr>
              <w:t>425</w:t>
            </w:r>
          </w:p>
        </w:tc>
      </w:tr>
      <w:tr w:rsidR="00BD4AB9" w14:paraId="75F94DAE" w14:textId="77777777" w:rsidTr="009015C7">
        <w:tc>
          <w:tcPr>
            <w:tcW w:w="4436"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24CE1C34" w14:textId="77777777" w:rsidR="00BD4AB9" w:rsidRDefault="00EB49FD" w:rsidP="00CA6CEF">
            <w:pPr>
              <w:widowControl w:val="0"/>
              <w:spacing w:after="0" w:line="240" w:lineRule="auto"/>
              <w:jc w:val="left"/>
            </w:pPr>
            <w:r>
              <w:t>PNS</w:t>
            </w:r>
          </w:p>
        </w:tc>
        <w:tc>
          <w:tcPr>
            <w:tcW w:w="2808" w:type="dxa"/>
            <w:tcBorders>
              <w:top w:val="single" w:sz="8" w:space="0" w:color="010205"/>
              <w:left w:val="single" w:sz="8" w:space="0" w:color="010205"/>
              <w:bottom w:val="single" w:sz="8" w:space="0" w:color="010205"/>
              <w:right w:val="single" w:sz="8" w:space="0" w:color="010205"/>
            </w:tcBorders>
            <w:tcMar>
              <w:top w:w="40" w:type="dxa"/>
              <w:left w:w="40" w:type="dxa"/>
              <w:bottom w:w="40" w:type="dxa"/>
              <w:right w:w="40" w:type="dxa"/>
            </w:tcMar>
            <w:vAlign w:val="bottom"/>
          </w:tcPr>
          <w:p w14:paraId="121CCD36" w14:textId="77777777" w:rsidR="00BD4AB9" w:rsidRDefault="00EB49FD" w:rsidP="00CA6CEF">
            <w:pPr>
              <w:widowControl w:val="0"/>
              <w:spacing w:after="0" w:line="240" w:lineRule="auto"/>
              <w:jc w:val="center"/>
              <w:rPr>
                <w:rFonts w:ascii="Times" w:eastAsia="Times" w:hAnsi="Times" w:cs="Times"/>
              </w:rPr>
            </w:pPr>
            <w:r>
              <w:rPr>
                <w:rFonts w:ascii="Times" w:eastAsia="Times" w:hAnsi="Times" w:cs="Times"/>
              </w:rPr>
              <w:t>102</w:t>
            </w:r>
          </w:p>
        </w:tc>
      </w:tr>
      <w:tr w:rsidR="00BD4AB9" w14:paraId="473429D7" w14:textId="77777777" w:rsidTr="009015C7">
        <w:tc>
          <w:tcPr>
            <w:tcW w:w="4436"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78260DD5" w14:textId="77777777" w:rsidR="00BD4AB9" w:rsidRDefault="00EB49FD" w:rsidP="00CA6CEF">
            <w:pPr>
              <w:widowControl w:val="0"/>
              <w:spacing w:after="0" w:line="240" w:lineRule="auto"/>
              <w:jc w:val="left"/>
            </w:pPr>
            <w:r>
              <w:t>ABRI/TNI</w:t>
            </w:r>
          </w:p>
        </w:tc>
        <w:tc>
          <w:tcPr>
            <w:tcW w:w="2808" w:type="dxa"/>
            <w:tcBorders>
              <w:top w:val="single" w:sz="8" w:space="0" w:color="010205"/>
              <w:left w:val="single" w:sz="8" w:space="0" w:color="010205"/>
              <w:bottom w:val="single" w:sz="8" w:space="0" w:color="010205"/>
              <w:right w:val="single" w:sz="8" w:space="0" w:color="010205"/>
            </w:tcBorders>
            <w:tcMar>
              <w:top w:w="40" w:type="dxa"/>
              <w:left w:w="40" w:type="dxa"/>
              <w:bottom w:w="40" w:type="dxa"/>
              <w:right w:w="40" w:type="dxa"/>
            </w:tcMar>
            <w:vAlign w:val="bottom"/>
          </w:tcPr>
          <w:p w14:paraId="66EDADDF" w14:textId="77777777" w:rsidR="00BD4AB9" w:rsidRDefault="00EB49FD" w:rsidP="00CA6CEF">
            <w:pPr>
              <w:widowControl w:val="0"/>
              <w:spacing w:after="0" w:line="240" w:lineRule="auto"/>
              <w:jc w:val="center"/>
              <w:rPr>
                <w:rFonts w:ascii="Times" w:eastAsia="Times" w:hAnsi="Times" w:cs="Times"/>
              </w:rPr>
            </w:pPr>
            <w:r>
              <w:rPr>
                <w:rFonts w:ascii="Times" w:eastAsia="Times" w:hAnsi="Times" w:cs="Times"/>
              </w:rPr>
              <w:t>12</w:t>
            </w:r>
          </w:p>
        </w:tc>
      </w:tr>
      <w:tr w:rsidR="00BD4AB9" w14:paraId="53E4414D" w14:textId="77777777" w:rsidTr="009015C7">
        <w:tc>
          <w:tcPr>
            <w:tcW w:w="4436"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3735F12D" w14:textId="77777777" w:rsidR="00BD4AB9" w:rsidRDefault="00EB49FD" w:rsidP="00CA6CEF">
            <w:pPr>
              <w:widowControl w:val="0"/>
              <w:spacing w:after="0" w:line="240" w:lineRule="auto"/>
              <w:jc w:val="left"/>
            </w:pPr>
            <w:r>
              <w:t>Pegawai swasta</w:t>
            </w:r>
          </w:p>
        </w:tc>
        <w:tc>
          <w:tcPr>
            <w:tcW w:w="2808" w:type="dxa"/>
            <w:tcBorders>
              <w:top w:val="single" w:sz="8" w:space="0" w:color="010205"/>
              <w:left w:val="single" w:sz="8" w:space="0" w:color="010205"/>
              <w:bottom w:val="single" w:sz="8" w:space="0" w:color="010205"/>
              <w:right w:val="single" w:sz="8" w:space="0" w:color="010205"/>
            </w:tcBorders>
            <w:tcMar>
              <w:top w:w="40" w:type="dxa"/>
              <w:left w:w="40" w:type="dxa"/>
              <w:bottom w:w="40" w:type="dxa"/>
              <w:right w:w="40" w:type="dxa"/>
            </w:tcMar>
            <w:vAlign w:val="bottom"/>
          </w:tcPr>
          <w:p w14:paraId="2B721D8C" w14:textId="77777777" w:rsidR="00BD4AB9" w:rsidRDefault="00EB49FD" w:rsidP="00CA6CEF">
            <w:pPr>
              <w:widowControl w:val="0"/>
              <w:spacing w:after="0" w:line="240" w:lineRule="auto"/>
              <w:jc w:val="center"/>
              <w:rPr>
                <w:rFonts w:ascii="Times" w:eastAsia="Times" w:hAnsi="Times" w:cs="Times"/>
              </w:rPr>
            </w:pPr>
            <w:r>
              <w:rPr>
                <w:rFonts w:ascii="Times" w:eastAsia="Times" w:hAnsi="Times" w:cs="Times"/>
              </w:rPr>
              <w:t>315</w:t>
            </w:r>
          </w:p>
        </w:tc>
      </w:tr>
      <w:tr w:rsidR="00BD4AB9" w14:paraId="1F652B66" w14:textId="77777777" w:rsidTr="009015C7">
        <w:tc>
          <w:tcPr>
            <w:tcW w:w="4436"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76A9FEB6" w14:textId="77777777" w:rsidR="00BD4AB9" w:rsidRDefault="00EB49FD" w:rsidP="00CA6CEF">
            <w:pPr>
              <w:widowControl w:val="0"/>
              <w:spacing w:after="0" w:line="240" w:lineRule="auto"/>
              <w:jc w:val="left"/>
            </w:pPr>
            <w:r>
              <w:t>Wirausaha</w:t>
            </w:r>
          </w:p>
        </w:tc>
        <w:tc>
          <w:tcPr>
            <w:tcW w:w="2808" w:type="dxa"/>
            <w:tcBorders>
              <w:top w:val="single" w:sz="8" w:space="0" w:color="010205"/>
              <w:left w:val="single" w:sz="8" w:space="0" w:color="010205"/>
              <w:bottom w:val="single" w:sz="8" w:space="0" w:color="010205"/>
              <w:right w:val="single" w:sz="8" w:space="0" w:color="010205"/>
            </w:tcBorders>
            <w:tcMar>
              <w:top w:w="40" w:type="dxa"/>
              <w:left w:w="40" w:type="dxa"/>
              <w:bottom w:w="40" w:type="dxa"/>
              <w:right w:w="40" w:type="dxa"/>
            </w:tcMar>
            <w:vAlign w:val="bottom"/>
          </w:tcPr>
          <w:p w14:paraId="729D80DA" w14:textId="77777777" w:rsidR="00BD4AB9" w:rsidRDefault="00EB49FD" w:rsidP="00CA6CEF">
            <w:pPr>
              <w:widowControl w:val="0"/>
              <w:spacing w:after="0" w:line="240" w:lineRule="auto"/>
              <w:jc w:val="center"/>
              <w:rPr>
                <w:rFonts w:ascii="Times" w:eastAsia="Times" w:hAnsi="Times" w:cs="Times"/>
              </w:rPr>
            </w:pPr>
            <w:r>
              <w:rPr>
                <w:rFonts w:ascii="Times" w:eastAsia="Times" w:hAnsi="Times" w:cs="Times"/>
              </w:rPr>
              <w:t>546</w:t>
            </w:r>
          </w:p>
        </w:tc>
      </w:tr>
      <w:tr w:rsidR="00BD4AB9" w14:paraId="78672E7B" w14:textId="77777777" w:rsidTr="009015C7">
        <w:tc>
          <w:tcPr>
            <w:tcW w:w="4436"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073EB9CE" w14:textId="77777777" w:rsidR="00BD4AB9" w:rsidRDefault="00EB49FD" w:rsidP="00CA6CEF">
            <w:pPr>
              <w:widowControl w:val="0"/>
              <w:spacing w:after="0" w:line="240" w:lineRule="auto"/>
              <w:jc w:val="left"/>
            </w:pPr>
            <w:r>
              <w:t xml:space="preserve">Pedagang </w:t>
            </w:r>
          </w:p>
        </w:tc>
        <w:tc>
          <w:tcPr>
            <w:tcW w:w="2808" w:type="dxa"/>
            <w:tcBorders>
              <w:top w:val="single" w:sz="8" w:space="0" w:color="010205"/>
              <w:left w:val="single" w:sz="8" w:space="0" w:color="010205"/>
              <w:bottom w:val="single" w:sz="8" w:space="0" w:color="010205"/>
              <w:right w:val="single" w:sz="8" w:space="0" w:color="010205"/>
            </w:tcBorders>
            <w:tcMar>
              <w:top w:w="40" w:type="dxa"/>
              <w:left w:w="40" w:type="dxa"/>
              <w:bottom w:w="40" w:type="dxa"/>
              <w:right w:w="40" w:type="dxa"/>
            </w:tcMar>
            <w:vAlign w:val="bottom"/>
          </w:tcPr>
          <w:p w14:paraId="0C6ACDD5" w14:textId="77777777" w:rsidR="00BD4AB9" w:rsidRDefault="00EB49FD" w:rsidP="00CA6CEF">
            <w:pPr>
              <w:widowControl w:val="0"/>
              <w:spacing w:after="0" w:line="240" w:lineRule="auto"/>
              <w:jc w:val="center"/>
              <w:rPr>
                <w:rFonts w:ascii="Times" w:eastAsia="Times" w:hAnsi="Times" w:cs="Times"/>
              </w:rPr>
            </w:pPr>
            <w:r>
              <w:rPr>
                <w:rFonts w:ascii="Times" w:eastAsia="Times" w:hAnsi="Times" w:cs="Times"/>
              </w:rPr>
              <w:t>135</w:t>
            </w:r>
          </w:p>
        </w:tc>
      </w:tr>
      <w:tr w:rsidR="00BD4AB9" w14:paraId="0C5B681E" w14:textId="77777777" w:rsidTr="009015C7">
        <w:tc>
          <w:tcPr>
            <w:tcW w:w="4436"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296F172D" w14:textId="77777777" w:rsidR="00BD4AB9" w:rsidRDefault="00EB49FD" w:rsidP="00CA6CEF">
            <w:pPr>
              <w:widowControl w:val="0"/>
              <w:spacing w:after="0" w:line="240" w:lineRule="auto"/>
              <w:jc w:val="left"/>
            </w:pPr>
            <w:r>
              <w:t xml:space="preserve">Buruh tani </w:t>
            </w:r>
          </w:p>
        </w:tc>
        <w:tc>
          <w:tcPr>
            <w:tcW w:w="2808" w:type="dxa"/>
            <w:tcBorders>
              <w:top w:val="single" w:sz="8" w:space="0" w:color="010205"/>
              <w:left w:val="single" w:sz="8" w:space="0" w:color="010205"/>
              <w:bottom w:val="single" w:sz="8" w:space="0" w:color="010205"/>
              <w:right w:val="single" w:sz="8" w:space="0" w:color="010205"/>
            </w:tcBorders>
            <w:tcMar>
              <w:top w:w="40" w:type="dxa"/>
              <w:left w:w="40" w:type="dxa"/>
              <w:bottom w:w="40" w:type="dxa"/>
              <w:right w:w="40" w:type="dxa"/>
            </w:tcMar>
            <w:vAlign w:val="bottom"/>
          </w:tcPr>
          <w:p w14:paraId="25D8E1CE" w14:textId="77777777" w:rsidR="00BD4AB9" w:rsidRDefault="00EB49FD" w:rsidP="00CA6CEF">
            <w:pPr>
              <w:widowControl w:val="0"/>
              <w:spacing w:after="0" w:line="240" w:lineRule="auto"/>
              <w:jc w:val="center"/>
              <w:rPr>
                <w:rFonts w:ascii="Times" w:eastAsia="Times" w:hAnsi="Times" w:cs="Times"/>
              </w:rPr>
            </w:pPr>
            <w:r>
              <w:rPr>
                <w:rFonts w:ascii="Times" w:eastAsia="Times" w:hAnsi="Times" w:cs="Times"/>
              </w:rPr>
              <w:t>1222</w:t>
            </w:r>
          </w:p>
        </w:tc>
      </w:tr>
      <w:tr w:rsidR="00BD4AB9" w14:paraId="4C87FB47" w14:textId="77777777" w:rsidTr="009015C7">
        <w:tc>
          <w:tcPr>
            <w:tcW w:w="4436"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29B5F6EE" w14:textId="77777777" w:rsidR="00BD4AB9" w:rsidRDefault="00EB49FD" w:rsidP="00CA6CEF">
            <w:pPr>
              <w:widowControl w:val="0"/>
              <w:spacing w:after="0" w:line="240" w:lineRule="auto"/>
              <w:jc w:val="left"/>
            </w:pPr>
            <w:r>
              <w:t xml:space="preserve">Total </w:t>
            </w:r>
          </w:p>
        </w:tc>
        <w:tc>
          <w:tcPr>
            <w:tcW w:w="2808" w:type="dxa"/>
            <w:tcBorders>
              <w:top w:val="single" w:sz="8" w:space="0" w:color="010205"/>
              <w:left w:val="single" w:sz="8" w:space="0" w:color="010205"/>
              <w:bottom w:val="single" w:sz="8" w:space="0" w:color="010205"/>
              <w:right w:val="single" w:sz="8" w:space="0" w:color="010205"/>
            </w:tcBorders>
            <w:tcMar>
              <w:top w:w="40" w:type="dxa"/>
              <w:left w:w="40" w:type="dxa"/>
              <w:bottom w:w="40" w:type="dxa"/>
              <w:right w:w="40" w:type="dxa"/>
            </w:tcMar>
            <w:vAlign w:val="bottom"/>
          </w:tcPr>
          <w:p w14:paraId="44CECC7F" w14:textId="77777777" w:rsidR="00BD4AB9" w:rsidRDefault="00EB49FD" w:rsidP="00CA6CEF">
            <w:pPr>
              <w:widowControl w:val="0"/>
              <w:spacing w:after="0" w:line="240" w:lineRule="auto"/>
              <w:jc w:val="center"/>
              <w:rPr>
                <w:rFonts w:ascii="Times" w:eastAsia="Times" w:hAnsi="Times" w:cs="Times"/>
              </w:rPr>
            </w:pPr>
            <w:r>
              <w:rPr>
                <w:rFonts w:ascii="Times" w:eastAsia="Times" w:hAnsi="Times" w:cs="Times"/>
              </w:rPr>
              <w:t>2757</w:t>
            </w:r>
          </w:p>
        </w:tc>
      </w:tr>
    </w:tbl>
    <w:p w14:paraId="17BFB627" w14:textId="77777777" w:rsidR="00BD4AB9" w:rsidRDefault="00BD4AB9">
      <w:pPr>
        <w:spacing w:after="0" w:line="360" w:lineRule="auto"/>
        <w:ind w:left="2160"/>
        <w:jc w:val="left"/>
      </w:pPr>
    </w:p>
    <w:p w14:paraId="30BBA41A" w14:textId="77777777" w:rsidR="00BD4AB9" w:rsidRDefault="00EB49FD">
      <w:pPr>
        <w:numPr>
          <w:ilvl w:val="0"/>
          <w:numId w:val="297"/>
        </w:numPr>
        <w:spacing w:after="0"/>
        <w:ind w:left="1080"/>
      </w:pPr>
      <w:r>
        <w:t>Sarana Penunjang Desa Barengkok</w:t>
      </w:r>
    </w:p>
    <w:p w14:paraId="5A10584C" w14:textId="5D8607E8" w:rsidR="00DC5F57" w:rsidRPr="00CA6CEF" w:rsidRDefault="00EB49FD" w:rsidP="00CA6CEF">
      <w:pPr>
        <w:numPr>
          <w:ilvl w:val="0"/>
          <w:numId w:val="94"/>
        </w:numPr>
        <w:ind w:left="1440"/>
      </w:pPr>
      <w:r>
        <w:t>Sarana Pendidikan</w:t>
      </w:r>
    </w:p>
    <w:p w14:paraId="10E729F3" w14:textId="0DCA8A41" w:rsidR="00CA6CEF" w:rsidRPr="00CA6CEF" w:rsidRDefault="00CA6CEF" w:rsidP="00CA6CEF">
      <w:pPr>
        <w:pStyle w:val="Caption"/>
        <w:keepNext/>
        <w:ind w:left="360" w:firstLine="720"/>
        <w:jc w:val="center"/>
        <w:rPr>
          <w:b/>
          <w:i w:val="0"/>
          <w:color w:val="auto"/>
          <w:sz w:val="24"/>
          <w:szCs w:val="24"/>
        </w:rPr>
      </w:pPr>
      <w:bookmarkStart w:id="23" w:name="_Toc129861627"/>
      <w:proofErr w:type="gramStart"/>
      <w:r w:rsidRPr="00CA6CEF">
        <w:rPr>
          <w:b/>
          <w:i w:val="0"/>
          <w:color w:val="auto"/>
          <w:sz w:val="24"/>
          <w:szCs w:val="24"/>
        </w:rPr>
        <w:t xml:space="preserve">Tabel  </w:t>
      </w:r>
      <w:proofErr w:type="gramEnd"/>
      <w:r w:rsidRPr="00CA6CEF">
        <w:rPr>
          <w:b/>
          <w:i w:val="0"/>
          <w:color w:val="auto"/>
          <w:sz w:val="24"/>
          <w:szCs w:val="24"/>
        </w:rPr>
        <w:fldChar w:fldCharType="begin"/>
      </w:r>
      <w:r w:rsidRPr="00CA6CEF">
        <w:rPr>
          <w:b/>
          <w:i w:val="0"/>
          <w:color w:val="auto"/>
          <w:sz w:val="24"/>
          <w:szCs w:val="24"/>
        </w:rPr>
        <w:instrText xml:space="preserve"> SEQ Tabel_ \* ARABIC </w:instrText>
      </w:r>
      <w:r w:rsidRPr="00CA6CEF">
        <w:rPr>
          <w:b/>
          <w:i w:val="0"/>
          <w:color w:val="auto"/>
          <w:sz w:val="24"/>
          <w:szCs w:val="24"/>
        </w:rPr>
        <w:fldChar w:fldCharType="separate"/>
      </w:r>
      <w:r w:rsidR="00896CA1">
        <w:rPr>
          <w:b/>
          <w:i w:val="0"/>
          <w:noProof/>
          <w:color w:val="auto"/>
          <w:sz w:val="24"/>
          <w:szCs w:val="24"/>
        </w:rPr>
        <w:t>7</w:t>
      </w:r>
      <w:r w:rsidRPr="00CA6CEF">
        <w:rPr>
          <w:b/>
          <w:i w:val="0"/>
          <w:color w:val="auto"/>
          <w:sz w:val="24"/>
          <w:szCs w:val="24"/>
        </w:rPr>
        <w:fldChar w:fldCharType="end"/>
      </w:r>
      <w:r w:rsidRPr="00CA6CEF">
        <w:rPr>
          <w:b/>
          <w:i w:val="0"/>
          <w:color w:val="auto"/>
          <w:sz w:val="24"/>
          <w:szCs w:val="24"/>
        </w:rPr>
        <w:t xml:space="preserve"> Sarana Pendidikan di Desa Barengkok</w:t>
      </w:r>
      <w:bookmarkEnd w:id="23"/>
    </w:p>
    <w:tbl>
      <w:tblPr>
        <w:tblStyle w:val="a5"/>
        <w:tblW w:w="7072" w:type="dxa"/>
        <w:tblInd w:w="11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95"/>
        <w:gridCol w:w="2977"/>
      </w:tblGrid>
      <w:tr w:rsidR="00BD4AB9" w14:paraId="1143D7B0" w14:textId="77777777" w:rsidTr="009015C7">
        <w:tc>
          <w:tcPr>
            <w:tcW w:w="4095"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015044D2" w14:textId="77777777" w:rsidR="00BD4AB9" w:rsidRDefault="00EB49FD" w:rsidP="00CA6CEF">
            <w:pPr>
              <w:widowControl w:val="0"/>
              <w:spacing w:after="0" w:line="240" w:lineRule="auto"/>
              <w:jc w:val="center"/>
            </w:pPr>
            <w:r>
              <w:t>Sarana Pendidikan</w:t>
            </w:r>
          </w:p>
        </w:tc>
        <w:tc>
          <w:tcPr>
            <w:tcW w:w="2977"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7F6CF018" w14:textId="77777777" w:rsidR="00BD4AB9" w:rsidRDefault="00EB49FD" w:rsidP="00CA6CEF">
            <w:pPr>
              <w:widowControl w:val="0"/>
              <w:spacing w:after="0" w:line="240" w:lineRule="auto"/>
              <w:jc w:val="center"/>
            </w:pPr>
            <w:r>
              <w:t xml:space="preserve">Jumlah (bangunan) </w:t>
            </w:r>
          </w:p>
        </w:tc>
      </w:tr>
      <w:tr w:rsidR="00BD4AB9" w14:paraId="2C11F351" w14:textId="77777777" w:rsidTr="009015C7">
        <w:tc>
          <w:tcPr>
            <w:tcW w:w="4095"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72B62977" w14:textId="77777777" w:rsidR="00BD4AB9" w:rsidRDefault="00EB49FD" w:rsidP="00CA6CEF">
            <w:pPr>
              <w:widowControl w:val="0"/>
              <w:spacing w:after="0" w:line="240" w:lineRule="auto"/>
              <w:jc w:val="left"/>
            </w:pPr>
            <w:r>
              <w:t>PAUD</w:t>
            </w:r>
          </w:p>
        </w:tc>
        <w:tc>
          <w:tcPr>
            <w:tcW w:w="2977" w:type="dxa"/>
            <w:tcBorders>
              <w:top w:val="single" w:sz="8" w:space="0" w:color="010205"/>
              <w:left w:val="single" w:sz="8" w:space="0" w:color="010205"/>
              <w:bottom w:val="single" w:sz="8" w:space="0" w:color="010205"/>
              <w:right w:val="single" w:sz="8" w:space="0" w:color="010205"/>
            </w:tcBorders>
            <w:tcMar>
              <w:top w:w="40" w:type="dxa"/>
              <w:left w:w="40" w:type="dxa"/>
              <w:bottom w:w="40" w:type="dxa"/>
              <w:right w:w="40" w:type="dxa"/>
            </w:tcMar>
            <w:vAlign w:val="bottom"/>
          </w:tcPr>
          <w:p w14:paraId="5161B2B7" w14:textId="77777777" w:rsidR="00BD4AB9" w:rsidRDefault="00EB49FD" w:rsidP="00CA6CEF">
            <w:pPr>
              <w:widowControl w:val="0"/>
              <w:spacing w:after="0" w:line="240" w:lineRule="auto"/>
              <w:jc w:val="center"/>
              <w:rPr>
                <w:rFonts w:ascii="Times" w:eastAsia="Times" w:hAnsi="Times" w:cs="Times"/>
              </w:rPr>
            </w:pPr>
            <w:r>
              <w:rPr>
                <w:rFonts w:ascii="Times" w:eastAsia="Times" w:hAnsi="Times" w:cs="Times"/>
              </w:rPr>
              <w:t>6</w:t>
            </w:r>
          </w:p>
        </w:tc>
      </w:tr>
      <w:tr w:rsidR="00BD4AB9" w14:paraId="25C98550" w14:textId="77777777" w:rsidTr="009015C7">
        <w:tc>
          <w:tcPr>
            <w:tcW w:w="4095"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47B0464A" w14:textId="77777777" w:rsidR="00BD4AB9" w:rsidRDefault="00EB49FD" w:rsidP="00CA6CEF">
            <w:pPr>
              <w:widowControl w:val="0"/>
              <w:spacing w:after="0" w:line="240" w:lineRule="auto"/>
              <w:jc w:val="left"/>
            </w:pPr>
            <w:r>
              <w:t>TK</w:t>
            </w:r>
          </w:p>
        </w:tc>
        <w:tc>
          <w:tcPr>
            <w:tcW w:w="2977" w:type="dxa"/>
            <w:tcBorders>
              <w:top w:val="single" w:sz="8" w:space="0" w:color="010205"/>
              <w:left w:val="single" w:sz="8" w:space="0" w:color="010205"/>
              <w:bottom w:val="single" w:sz="8" w:space="0" w:color="010205"/>
              <w:right w:val="single" w:sz="8" w:space="0" w:color="010205"/>
            </w:tcBorders>
            <w:tcMar>
              <w:top w:w="40" w:type="dxa"/>
              <w:left w:w="40" w:type="dxa"/>
              <w:bottom w:w="40" w:type="dxa"/>
              <w:right w:w="40" w:type="dxa"/>
            </w:tcMar>
            <w:vAlign w:val="bottom"/>
          </w:tcPr>
          <w:p w14:paraId="508552E2" w14:textId="77777777" w:rsidR="00BD4AB9" w:rsidRDefault="00EB49FD" w:rsidP="00CA6CEF">
            <w:pPr>
              <w:widowControl w:val="0"/>
              <w:spacing w:after="0" w:line="240" w:lineRule="auto"/>
              <w:jc w:val="center"/>
              <w:rPr>
                <w:rFonts w:ascii="Times" w:eastAsia="Times" w:hAnsi="Times" w:cs="Times"/>
              </w:rPr>
            </w:pPr>
            <w:r>
              <w:rPr>
                <w:rFonts w:ascii="Times" w:eastAsia="Times" w:hAnsi="Times" w:cs="Times"/>
              </w:rPr>
              <w:t>4</w:t>
            </w:r>
          </w:p>
        </w:tc>
      </w:tr>
      <w:tr w:rsidR="00BD4AB9" w14:paraId="7AAE266E" w14:textId="77777777" w:rsidTr="009015C7">
        <w:tc>
          <w:tcPr>
            <w:tcW w:w="4095"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3F0C2667" w14:textId="77777777" w:rsidR="00BD4AB9" w:rsidRDefault="00EB49FD" w:rsidP="00CA6CEF">
            <w:pPr>
              <w:widowControl w:val="0"/>
              <w:spacing w:after="0" w:line="240" w:lineRule="auto"/>
              <w:jc w:val="left"/>
            </w:pPr>
            <w:r>
              <w:t>SD/MI</w:t>
            </w:r>
          </w:p>
        </w:tc>
        <w:tc>
          <w:tcPr>
            <w:tcW w:w="2977" w:type="dxa"/>
            <w:tcBorders>
              <w:top w:val="single" w:sz="8" w:space="0" w:color="010205"/>
              <w:left w:val="single" w:sz="8" w:space="0" w:color="010205"/>
              <w:bottom w:val="single" w:sz="8" w:space="0" w:color="010205"/>
              <w:right w:val="single" w:sz="8" w:space="0" w:color="010205"/>
            </w:tcBorders>
            <w:tcMar>
              <w:top w:w="40" w:type="dxa"/>
              <w:left w:w="40" w:type="dxa"/>
              <w:bottom w:w="40" w:type="dxa"/>
              <w:right w:w="40" w:type="dxa"/>
            </w:tcMar>
            <w:vAlign w:val="bottom"/>
          </w:tcPr>
          <w:p w14:paraId="502A1D2D" w14:textId="77777777" w:rsidR="00BD4AB9" w:rsidRDefault="00EB49FD" w:rsidP="00CA6CEF">
            <w:pPr>
              <w:widowControl w:val="0"/>
              <w:spacing w:after="0" w:line="240" w:lineRule="auto"/>
              <w:jc w:val="center"/>
              <w:rPr>
                <w:rFonts w:ascii="Times" w:eastAsia="Times" w:hAnsi="Times" w:cs="Times"/>
              </w:rPr>
            </w:pPr>
            <w:r>
              <w:rPr>
                <w:rFonts w:ascii="Times" w:eastAsia="Times" w:hAnsi="Times" w:cs="Times"/>
              </w:rPr>
              <w:t>9</w:t>
            </w:r>
          </w:p>
        </w:tc>
      </w:tr>
      <w:tr w:rsidR="00BD4AB9" w14:paraId="46EF4FBB" w14:textId="77777777" w:rsidTr="009015C7">
        <w:tc>
          <w:tcPr>
            <w:tcW w:w="4095"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0605370F" w14:textId="77777777" w:rsidR="00BD4AB9" w:rsidRDefault="00EB49FD" w:rsidP="00CA6CEF">
            <w:pPr>
              <w:widowControl w:val="0"/>
              <w:spacing w:after="0" w:line="240" w:lineRule="auto"/>
              <w:jc w:val="left"/>
            </w:pPr>
            <w:r>
              <w:t>SMP/MTs</w:t>
            </w:r>
          </w:p>
        </w:tc>
        <w:tc>
          <w:tcPr>
            <w:tcW w:w="2977" w:type="dxa"/>
            <w:tcBorders>
              <w:top w:val="single" w:sz="8" w:space="0" w:color="010205"/>
              <w:left w:val="single" w:sz="8" w:space="0" w:color="010205"/>
              <w:bottom w:val="single" w:sz="8" w:space="0" w:color="010205"/>
              <w:right w:val="single" w:sz="8" w:space="0" w:color="010205"/>
            </w:tcBorders>
            <w:tcMar>
              <w:top w:w="40" w:type="dxa"/>
              <w:left w:w="40" w:type="dxa"/>
              <w:bottom w:w="40" w:type="dxa"/>
              <w:right w:w="40" w:type="dxa"/>
            </w:tcMar>
            <w:vAlign w:val="bottom"/>
          </w:tcPr>
          <w:p w14:paraId="111DFFE9" w14:textId="77777777" w:rsidR="00BD4AB9" w:rsidRDefault="00EB49FD" w:rsidP="00CA6CEF">
            <w:pPr>
              <w:widowControl w:val="0"/>
              <w:spacing w:after="0" w:line="240" w:lineRule="auto"/>
              <w:jc w:val="center"/>
              <w:rPr>
                <w:rFonts w:ascii="Times" w:eastAsia="Times" w:hAnsi="Times" w:cs="Times"/>
              </w:rPr>
            </w:pPr>
            <w:r>
              <w:rPr>
                <w:rFonts w:ascii="Times" w:eastAsia="Times" w:hAnsi="Times" w:cs="Times"/>
              </w:rPr>
              <w:t>5</w:t>
            </w:r>
          </w:p>
        </w:tc>
      </w:tr>
      <w:tr w:rsidR="00BD4AB9" w14:paraId="4767D0BF" w14:textId="77777777" w:rsidTr="009015C7">
        <w:tc>
          <w:tcPr>
            <w:tcW w:w="4095"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65D29AB7" w14:textId="77777777" w:rsidR="00BD4AB9" w:rsidRDefault="00EB49FD" w:rsidP="00CA6CEF">
            <w:pPr>
              <w:widowControl w:val="0"/>
              <w:spacing w:after="0" w:line="240" w:lineRule="auto"/>
              <w:jc w:val="left"/>
            </w:pPr>
            <w:r>
              <w:t>SMA/MA</w:t>
            </w:r>
          </w:p>
        </w:tc>
        <w:tc>
          <w:tcPr>
            <w:tcW w:w="2977" w:type="dxa"/>
            <w:tcBorders>
              <w:top w:val="single" w:sz="8" w:space="0" w:color="010205"/>
              <w:left w:val="single" w:sz="8" w:space="0" w:color="010205"/>
              <w:bottom w:val="single" w:sz="8" w:space="0" w:color="010205"/>
              <w:right w:val="single" w:sz="8" w:space="0" w:color="010205"/>
            </w:tcBorders>
            <w:tcMar>
              <w:top w:w="40" w:type="dxa"/>
              <w:left w:w="40" w:type="dxa"/>
              <w:bottom w:w="40" w:type="dxa"/>
              <w:right w:w="40" w:type="dxa"/>
            </w:tcMar>
            <w:vAlign w:val="bottom"/>
          </w:tcPr>
          <w:p w14:paraId="5B8639E4" w14:textId="77777777" w:rsidR="00BD4AB9" w:rsidRDefault="00EB49FD" w:rsidP="00CA6CEF">
            <w:pPr>
              <w:widowControl w:val="0"/>
              <w:spacing w:after="0" w:line="240" w:lineRule="auto"/>
              <w:jc w:val="center"/>
              <w:rPr>
                <w:rFonts w:ascii="Times" w:eastAsia="Times" w:hAnsi="Times" w:cs="Times"/>
              </w:rPr>
            </w:pPr>
            <w:r>
              <w:rPr>
                <w:rFonts w:ascii="Times" w:eastAsia="Times" w:hAnsi="Times" w:cs="Times"/>
              </w:rPr>
              <w:t>3</w:t>
            </w:r>
          </w:p>
        </w:tc>
      </w:tr>
    </w:tbl>
    <w:p w14:paraId="74BFFEF5" w14:textId="77777777" w:rsidR="00BD4AB9" w:rsidRDefault="00BD4AB9">
      <w:pPr>
        <w:spacing w:after="0" w:line="360" w:lineRule="auto"/>
        <w:ind w:left="2160"/>
        <w:jc w:val="left"/>
      </w:pPr>
    </w:p>
    <w:p w14:paraId="04A4F977" w14:textId="77777777" w:rsidR="0058452E" w:rsidRDefault="0058452E">
      <w:pPr>
        <w:spacing w:after="0" w:line="360" w:lineRule="auto"/>
        <w:ind w:left="2160"/>
        <w:jc w:val="left"/>
      </w:pPr>
    </w:p>
    <w:p w14:paraId="4802F278" w14:textId="77777777" w:rsidR="0058452E" w:rsidRDefault="0058452E">
      <w:pPr>
        <w:spacing w:after="0" w:line="360" w:lineRule="auto"/>
        <w:ind w:left="2160"/>
        <w:jc w:val="left"/>
      </w:pPr>
    </w:p>
    <w:p w14:paraId="79EA26A5" w14:textId="77777777" w:rsidR="00CA6CEF" w:rsidRDefault="00CA6CEF">
      <w:pPr>
        <w:spacing w:after="0" w:line="360" w:lineRule="auto"/>
        <w:ind w:left="2160"/>
        <w:jc w:val="left"/>
      </w:pPr>
    </w:p>
    <w:p w14:paraId="26D98034" w14:textId="77777777" w:rsidR="00CA6CEF" w:rsidRDefault="00CA6CEF">
      <w:pPr>
        <w:spacing w:after="0" w:line="360" w:lineRule="auto"/>
        <w:ind w:left="2160"/>
        <w:jc w:val="left"/>
      </w:pPr>
    </w:p>
    <w:p w14:paraId="011812E7" w14:textId="77777777" w:rsidR="00CA6CEF" w:rsidRDefault="00CA6CEF">
      <w:pPr>
        <w:spacing w:after="0" w:line="360" w:lineRule="auto"/>
        <w:ind w:left="2160"/>
        <w:jc w:val="left"/>
      </w:pPr>
    </w:p>
    <w:p w14:paraId="1399CA63" w14:textId="77777777" w:rsidR="00CA6CEF" w:rsidRDefault="00CA6CEF">
      <w:pPr>
        <w:spacing w:after="0" w:line="360" w:lineRule="auto"/>
        <w:ind w:left="2160"/>
        <w:jc w:val="left"/>
      </w:pPr>
    </w:p>
    <w:p w14:paraId="0DF600BA" w14:textId="77777777" w:rsidR="00CA6CEF" w:rsidRDefault="00CA6CEF">
      <w:pPr>
        <w:spacing w:after="0" w:line="360" w:lineRule="auto"/>
        <w:ind w:left="2160"/>
        <w:jc w:val="left"/>
      </w:pPr>
    </w:p>
    <w:p w14:paraId="30FA22C2" w14:textId="4B403CFC" w:rsidR="00DC5F57" w:rsidRPr="00CA6CEF" w:rsidRDefault="00EB49FD" w:rsidP="00CA6CEF">
      <w:pPr>
        <w:numPr>
          <w:ilvl w:val="0"/>
          <w:numId w:val="94"/>
        </w:numPr>
        <w:ind w:left="1440"/>
      </w:pPr>
      <w:r>
        <w:lastRenderedPageBreak/>
        <w:t>Sarana Kesehatan</w:t>
      </w:r>
    </w:p>
    <w:p w14:paraId="58F1D384" w14:textId="4A876686" w:rsidR="00CA6CEF" w:rsidRPr="00CA6CEF" w:rsidRDefault="00CA6CEF" w:rsidP="00CA6CEF">
      <w:pPr>
        <w:pStyle w:val="Caption"/>
        <w:keepNext/>
        <w:ind w:left="720" w:firstLine="720"/>
        <w:jc w:val="center"/>
        <w:rPr>
          <w:b/>
          <w:i w:val="0"/>
          <w:color w:val="auto"/>
          <w:sz w:val="24"/>
          <w:szCs w:val="24"/>
        </w:rPr>
      </w:pPr>
      <w:bookmarkStart w:id="24" w:name="_Toc129861628"/>
      <w:proofErr w:type="gramStart"/>
      <w:r w:rsidRPr="00CA6CEF">
        <w:rPr>
          <w:b/>
          <w:i w:val="0"/>
          <w:color w:val="auto"/>
          <w:sz w:val="24"/>
          <w:szCs w:val="24"/>
        </w:rPr>
        <w:t xml:space="preserve">Tabel  </w:t>
      </w:r>
      <w:proofErr w:type="gramEnd"/>
      <w:r w:rsidRPr="00CA6CEF">
        <w:rPr>
          <w:b/>
          <w:i w:val="0"/>
          <w:color w:val="auto"/>
          <w:sz w:val="24"/>
          <w:szCs w:val="24"/>
        </w:rPr>
        <w:fldChar w:fldCharType="begin"/>
      </w:r>
      <w:r w:rsidRPr="00CA6CEF">
        <w:rPr>
          <w:b/>
          <w:i w:val="0"/>
          <w:color w:val="auto"/>
          <w:sz w:val="24"/>
          <w:szCs w:val="24"/>
        </w:rPr>
        <w:instrText xml:space="preserve"> SEQ Tabel_ \* ARABIC </w:instrText>
      </w:r>
      <w:r w:rsidRPr="00CA6CEF">
        <w:rPr>
          <w:b/>
          <w:i w:val="0"/>
          <w:color w:val="auto"/>
          <w:sz w:val="24"/>
          <w:szCs w:val="24"/>
        </w:rPr>
        <w:fldChar w:fldCharType="separate"/>
      </w:r>
      <w:r w:rsidR="00896CA1">
        <w:rPr>
          <w:b/>
          <w:i w:val="0"/>
          <w:noProof/>
          <w:color w:val="auto"/>
          <w:sz w:val="24"/>
          <w:szCs w:val="24"/>
        </w:rPr>
        <w:t>8</w:t>
      </w:r>
      <w:r w:rsidRPr="00CA6CEF">
        <w:rPr>
          <w:b/>
          <w:i w:val="0"/>
          <w:color w:val="auto"/>
          <w:sz w:val="24"/>
          <w:szCs w:val="24"/>
        </w:rPr>
        <w:fldChar w:fldCharType="end"/>
      </w:r>
      <w:r w:rsidRPr="00CA6CEF">
        <w:rPr>
          <w:b/>
          <w:i w:val="0"/>
          <w:color w:val="auto"/>
          <w:sz w:val="24"/>
          <w:szCs w:val="24"/>
        </w:rPr>
        <w:t xml:space="preserve"> Sarana Kesehatan di Desa Barengkok</w:t>
      </w:r>
      <w:bookmarkEnd w:id="24"/>
    </w:p>
    <w:tbl>
      <w:tblPr>
        <w:tblStyle w:val="a6"/>
        <w:tblW w:w="6696" w:type="dxa"/>
        <w:tblInd w:w="151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085"/>
        <w:gridCol w:w="2611"/>
      </w:tblGrid>
      <w:tr w:rsidR="00BD4AB9" w14:paraId="348C8D9B" w14:textId="77777777" w:rsidTr="00CA6CEF">
        <w:tc>
          <w:tcPr>
            <w:tcW w:w="4085" w:type="dxa"/>
            <w:tcBorders>
              <w:top w:val="single" w:sz="6" w:space="0" w:color="010205"/>
              <w:left w:val="single" w:sz="6" w:space="0" w:color="010205"/>
              <w:bottom w:val="single" w:sz="6" w:space="0" w:color="010205"/>
              <w:right w:val="single" w:sz="6" w:space="0" w:color="010205"/>
            </w:tcBorders>
            <w:shd w:val="clear" w:color="auto" w:fill="auto"/>
            <w:tcMar>
              <w:top w:w="100" w:type="dxa"/>
              <w:left w:w="100" w:type="dxa"/>
              <w:bottom w:w="100" w:type="dxa"/>
              <w:right w:w="100" w:type="dxa"/>
            </w:tcMar>
          </w:tcPr>
          <w:p w14:paraId="3DE999B9" w14:textId="77777777" w:rsidR="00BD4AB9" w:rsidRDefault="00EB49FD" w:rsidP="00CA6CEF">
            <w:pPr>
              <w:widowControl w:val="0"/>
              <w:spacing w:after="0" w:line="240" w:lineRule="auto"/>
              <w:jc w:val="center"/>
            </w:pPr>
            <w:r>
              <w:t>Sarana Kesehatan</w:t>
            </w:r>
          </w:p>
        </w:tc>
        <w:tc>
          <w:tcPr>
            <w:tcW w:w="2611" w:type="dxa"/>
            <w:tcBorders>
              <w:top w:val="single" w:sz="6" w:space="0" w:color="010205"/>
              <w:left w:val="single" w:sz="6" w:space="0" w:color="010205"/>
              <w:bottom w:val="single" w:sz="6" w:space="0" w:color="010205"/>
              <w:right w:val="single" w:sz="6" w:space="0" w:color="010205"/>
            </w:tcBorders>
            <w:shd w:val="clear" w:color="auto" w:fill="auto"/>
            <w:tcMar>
              <w:top w:w="100" w:type="dxa"/>
              <w:left w:w="100" w:type="dxa"/>
              <w:bottom w:w="100" w:type="dxa"/>
              <w:right w:w="100" w:type="dxa"/>
            </w:tcMar>
          </w:tcPr>
          <w:p w14:paraId="45BB111E" w14:textId="77777777" w:rsidR="00BD4AB9" w:rsidRDefault="00EB49FD" w:rsidP="00CA6CEF">
            <w:pPr>
              <w:widowControl w:val="0"/>
              <w:spacing w:after="0" w:line="240" w:lineRule="auto"/>
              <w:jc w:val="center"/>
            </w:pPr>
            <w:r>
              <w:t xml:space="preserve">Jumlah (bangunan) </w:t>
            </w:r>
          </w:p>
        </w:tc>
      </w:tr>
      <w:tr w:rsidR="00BD4AB9" w14:paraId="167B6596" w14:textId="77777777" w:rsidTr="00CA6CEF">
        <w:tc>
          <w:tcPr>
            <w:tcW w:w="4085" w:type="dxa"/>
            <w:tcBorders>
              <w:top w:val="single" w:sz="6" w:space="0" w:color="010205"/>
              <w:left w:val="single" w:sz="6" w:space="0" w:color="010205"/>
              <w:bottom w:val="single" w:sz="6" w:space="0" w:color="010205"/>
              <w:right w:val="single" w:sz="6" w:space="0" w:color="010205"/>
            </w:tcBorders>
            <w:shd w:val="clear" w:color="auto" w:fill="auto"/>
            <w:tcMar>
              <w:top w:w="100" w:type="dxa"/>
              <w:left w:w="100" w:type="dxa"/>
              <w:bottom w:w="100" w:type="dxa"/>
              <w:right w:w="100" w:type="dxa"/>
            </w:tcMar>
          </w:tcPr>
          <w:p w14:paraId="0F2147C2" w14:textId="77777777" w:rsidR="00BD4AB9" w:rsidRDefault="00EB49FD" w:rsidP="00CA6CEF">
            <w:pPr>
              <w:widowControl w:val="0"/>
              <w:spacing w:after="0" w:line="240" w:lineRule="auto"/>
              <w:jc w:val="left"/>
            </w:pPr>
            <w:r>
              <w:t>Rumah Sakit Pemerintah</w:t>
            </w:r>
          </w:p>
        </w:tc>
        <w:tc>
          <w:tcPr>
            <w:tcW w:w="2611" w:type="dxa"/>
            <w:tcBorders>
              <w:top w:val="single" w:sz="6" w:space="0" w:color="010205"/>
              <w:left w:val="single" w:sz="6" w:space="0" w:color="010205"/>
              <w:bottom w:val="single" w:sz="6" w:space="0" w:color="010205"/>
              <w:right w:val="single" w:sz="6" w:space="0" w:color="010205"/>
            </w:tcBorders>
            <w:tcMar>
              <w:top w:w="40" w:type="dxa"/>
              <w:left w:w="40" w:type="dxa"/>
              <w:bottom w:w="40" w:type="dxa"/>
              <w:right w:w="40" w:type="dxa"/>
            </w:tcMar>
            <w:vAlign w:val="bottom"/>
          </w:tcPr>
          <w:p w14:paraId="0ACA85CB" w14:textId="77777777" w:rsidR="00BD4AB9" w:rsidRDefault="009015C7" w:rsidP="00CA6CEF">
            <w:pPr>
              <w:widowControl w:val="0"/>
              <w:spacing w:after="0" w:line="240" w:lineRule="auto"/>
              <w:jc w:val="center"/>
              <w:rPr>
                <w:rFonts w:ascii="Times" w:eastAsia="Times" w:hAnsi="Times" w:cs="Times"/>
              </w:rPr>
            </w:pPr>
            <w:r>
              <w:rPr>
                <w:rFonts w:ascii="Times" w:eastAsia="Times" w:hAnsi="Times" w:cs="Times"/>
              </w:rPr>
              <w:t>-</w:t>
            </w:r>
          </w:p>
        </w:tc>
      </w:tr>
      <w:tr w:rsidR="00BD4AB9" w14:paraId="0CE977ED" w14:textId="77777777" w:rsidTr="00CA6CEF">
        <w:tc>
          <w:tcPr>
            <w:tcW w:w="4085" w:type="dxa"/>
            <w:tcBorders>
              <w:top w:val="single" w:sz="6" w:space="0" w:color="010205"/>
              <w:left w:val="single" w:sz="6" w:space="0" w:color="010205"/>
              <w:bottom w:val="single" w:sz="6" w:space="0" w:color="010205"/>
              <w:right w:val="single" w:sz="6" w:space="0" w:color="010205"/>
            </w:tcBorders>
            <w:shd w:val="clear" w:color="auto" w:fill="auto"/>
            <w:tcMar>
              <w:top w:w="100" w:type="dxa"/>
              <w:left w:w="100" w:type="dxa"/>
              <w:bottom w:w="100" w:type="dxa"/>
              <w:right w:w="100" w:type="dxa"/>
            </w:tcMar>
          </w:tcPr>
          <w:p w14:paraId="16F4DEBF" w14:textId="77777777" w:rsidR="00BD4AB9" w:rsidRDefault="00EB49FD" w:rsidP="00CA6CEF">
            <w:pPr>
              <w:widowControl w:val="0"/>
              <w:spacing w:after="0" w:line="240" w:lineRule="auto"/>
              <w:jc w:val="left"/>
            </w:pPr>
            <w:r>
              <w:t>Rumah Sakit Swasta</w:t>
            </w:r>
          </w:p>
        </w:tc>
        <w:tc>
          <w:tcPr>
            <w:tcW w:w="2611" w:type="dxa"/>
            <w:tcBorders>
              <w:top w:val="single" w:sz="6" w:space="0" w:color="010205"/>
              <w:left w:val="single" w:sz="6" w:space="0" w:color="010205"/>
              <w:bottom w:val="single" w:sz="6" w:space="0" w:color="010205"/>
              <w:right w:val="single" w:sz="6" w:space="0" w:color="010205"/>
            </w:tcBorders>
            <w:tcMar>
              <w:top w:w="40" w:type="dxa"/>
              <w:left w:w="40" w:type="dxa"/>
              <w:bottom w:w="40" w:type="dxa"/>
              <w:right w:w="40" w:type="dxa"/>
            </w:tcMar>
            <w:vAlign w:val="bottom"/>
          </w:tcPr>
          <w:p w14:paraId="4B120227" w14:textId="77777777" w:rsidR="00BD4AB9" w:rsidRDefault="009015C7" w:rsidP="00CA6CEF">
            <w:pPr>
              <w:widowControl w:val="0"/>
              <w:spacing w:after="0" w:line="240" w:lineRule="auto"/>
              <w:jc w:val="center"/>
              <w:rPr>
                <w:rFonts w:ascii="Times" w:eastAsia="Times" w:hAnsi="Times" w:cs="Times"/>
              </w:rPr>
            </w:pPr>
            <w:r>
              <w:rPr>
                <w:rFonts w:ascii="Times" w:eastAsia="Times" w:hAnsi="Times" w:cs="Times"/>
              </w:rPr>
              <w:t>-</w:t>
            </w:r>
          </w:p>
        </w:tc>
      </w:tr>
      <w:tr w:rsidR="00BD4AB9" w14:paraId="1D29B7E2" w14:textId="77777777" w:rsidTr="00CA6CEF">
        <w:tc>
          <w:tcPr>
            <w:tcW w:w="4085" w:type="dxa"/>
            <w:tcBorders>
              <w:top w:val="single" w:sz="6" w:space="0" w:color="010205"/>
              <w:left w:val="single" w:sz="6" w:space="0" w:color="010205"/>
              <w:bottom w:val="single" w:sz="6" w:space="0" w:color="010205"/>
              <w:right w:val="single" w:sz="6" w:space="0" w:color="010205"/>
            </w:tcBorders>
            <w:shd w:val="clear" w:color="auto" w:fill="auto"/>
            <w:tcMar>
              <w:top w:w="100" w:type="dxa"/>
              <w:left w:w="100" w:type="dxa"/>
              <w:bottom w:w="100" w:type="dxa"/>
              <w:right w:w="100" w:type="dxa"/>
            </w:tcMar>
          </w:tcPr>
          <w:p w14:paraId="73AA65D5" w14:textId="77777777" w:rsidR="00BD4AB9" w:rsidRDefault="00EB49FD" w:rsidP="00CA6CEF">
            <w:pPr>
              <w:widowControl w:val="0"/>
              <w:spacing w:after="0" w:line="240" w:lineRule="auto"/>
              <w:jc w:val="left"/>
            </w:pPr>
            <w:r>
              <w:t>Puskesmas</w:t>
            </w:r>
          </w:p>
        </w:tc>
        <w:tc>
          <w:tcPr>
            <w:tcW w:w="2611" w:type="dxa"/>
            <w:tcBorders>
              <w:top w:val="single" w:sz="6" w:space="0" w:color="010205"/>
              <w:left w:val="single" w:sz="6" w:space="0" w:color="010205"/>
              <w:bottom w:val="single" w:sz="6" w:space="0" w:color="010205"/>
              <w:right w:val="single" w:sz="6" w:space="0" w:color="010205"/>
            </w:tcBorders>
            <w:tcMar>
              <w:top w:w="40" w:type="dxa"/>
              <w:left w:w="40" w:type="dxa"/>
              <w:bottom w:w="40" w:type="dxa"/>
              <w:right w:w="40" w:type="dxa"/>
            </w:tcMar>
            <w:vAlign w:val="bottom"/>
          </w:tcPr>
          <w:p w14:paraId="6B11990F" w14:textId="77777777" w:rsidR="00BD4AB9" w:rsidRDefault="00EB49FD" w:rsidP="00CA6CEF">
            <w:pPr>
              <w:widowControl w:val="0"/>
              <w:spacing w:after="0" w:line="240" w:lineRule="auto"/>
              <w:jc w:val="center"/>
              <w:rPr>
                <w:rFonts w:ascii="Times" w:eastAsia="Times" w:hAnsi="Times" w:cs="Times"/>
              </w:rPr>
            </w:pPr>
            <w:r>
              <w:rPr>
                <w:rFonts w:ascii="Times" w:eastAsia="Times" w:hAnsi="Times" w:cs="Times"/>
              </w:rPr>
              <w:t>1</w:t>
            </w:r>
          </w:p>
        </w:tc>
      </w:tr>
      <w:tr w:rsidR="00BD4AB9" w14:paraId="2B93F6E4" w14:textId="77777777" w:rsidTr="00CA6CEF">
        <w:tc>
          <w:tcPr>
            <w:tcW w:w="4085" w:type="dxa"/>
            <w:tcBorders>
              <w:top w:val="single" w:sz="6" w:space="0" w:color="010205"/>
              <w:left w:val="single" w:sz="6" w:space="0" w:color="010205"/>
              <w:bottom w:val="single" w:sz="6" w:space="0" w:color="010205"/>
              <w:right w:val="single" w:sz="6" w:space="0" w:color="010205"/>
            </w:tcBorders>
            <w:shd w:val="clear" w:color="auto" w:fill="auto"/>
            <w:tcMar>
              <w:top w:w="100" w:type="dxa"/>
              <w:left w:w="100" w:type="dxa"/>
              <w:bottom w:w="100" w:type="dxa"/>
              <w:right w:w="100" w:type="dxa"/>
            </w:tcMar>
          </w:tcPr>
          <w:p w14:paraId="64800E13" w14:textId="77777777" w:rsidR="00BD4AB9" w:rsidRDefault="00EB49FD" w:rsidP="00CA6CEF">
            <w:pPr>
              <w:widowControl w:val="0"/>
              <w:spacing w:after="0" w:line="240" w:lineRule="auto"/>
              <w:jc w:val="left"/>
            </w:pPr>
            <w:r>
              <w:t>Puskesmas Pembantu</w:t>
            </w:r>
          </w:p>
        </w:tc>
        <w:tc>
          <w:tcPr>
            <w:tcW w:w="2611" w:type="dxa"/>
            <w:tcBorders>
              <w:top w:val="single" w:sz="6" w:space="0" w:color="010205"/>
              <w:left w:val="single" w:sz="6" w:space="0" w:color="010205"/>
              <w:bottom w:val="single" w:sz="6" w:space="0" w:color="010205"/>
              <w:right w:val="single" w:sz="6" w:space="0" w:color="010205"/>
            </w:tcBorders>
            <w:tcMar>
              <w:top w:w="40" w:type="dxa"/>
              <w:left w:w="40" w:type="dxa"/>
              <w:bottom w:w="40" w:type="dxa"/>
              <w:right w:w="40" w:type="dxa"/>
            </w:tcMar>
            <w:vAlign w:val="bottom"/>
          </w:tcPr>
          <w:p w14:paraId="1FA8D8DA" w14:textId="77777777" w:rsidR="00BD4AB9" w:rsidRDefault="009015C7" w:rsidP="00CA6CEF">
            <w:pPr>
              <w:widowControl w:val="0"/>
              <w:spacing w:after="0" w:line="240" w:lineRule="auto"/>
              <w:jc w:val="center"/>
              <w:rPr>
                <w:rFonts w:ascii="Times" w:eastAsia="Times" w:hAnsi="Times" w:cs="Times"/>
              </w:rPr>
            </w:pPr>
            <w:r>
              <w:rPr>
                <w:rFonts w:ascii="Times" w:eastAsia="Times" w:hAnsi="Times" w:cs="Times"/>
              </w:rPr>
              <w:t>-</w:t>
            </w:r>
          </w:p>
        </w:tc>
      </w:tr>
      <w:tr w:rsidR="00BD4AB9" w14:paraId="39B98426" w14:textId="77777777" w:rsidTr="00CA6CEF">
        <w:tc>
          <w:tcPr>
            <w:tcW w:w="4085" w:type="dxa"/>
            <w:tcBorders>
              <w:top w:val="single" w:sz="6" w:space="0" w:color="010205"/>
              <w:left w:val="single" w:sz="6" w:space="0" w:color="010205"/>
              <w:bottom w:val="single" w:sz="6" w:space="0" w:color="010205"/>
              <w:right w:val="single" w:sz="6" w:space="0" w:color="010205"/>
            </w:tcBorders>
            <w:shd w:val="clear" w:color="auto" w:fill="auto"/>
            <w:tcMar>
              <w:top w:w="100" w:type="dxa"/>
              <w:left w:w="100" w:type="dxa"/>
              <w:bottom w:w="100" w:type="dxa"/>
              <w:right w:w="100" w:type="dxa"/>
            </w:tcMar>
          </w:tcPr>
          <w:p w14:paraId="66735E8B" w14:textId="77777777" w:rsidR="00BD4AB9" w:rsidRDefault="00EB49FD" w:rsidP="00CA6CEF">
            <w:pPr>
              <w:widowControl w:val="0"/>
              <w:spacing w:after="0" w:line="240" w:lineRule="auto"/>
              <w:jc w:val="left"/>
            </w:pPr>
            <w:r>
              <w:t xml:space="preserve">Klinik </w:t>
            </w:r>
          </w:p>
        </w:tc>
        <w:tc>
          <w:tcPr>
            <w:tcW w:w="2611" w:type="dxa"/>
            <w:tcBorders>
              <w:top w:val="single" w:sz="6" w:space="0" w:color="010205"/>
              <w:left w:val="single" w:sz="6" w:space="0" w:color="010205"/>
              <w:bottom w:val="single" w:sz="6" w:space="0" w:color="010205"/>
              <w:right w:val="single" w:sz="6" w:space="0" w:color="010205"/>
            </w:tcBorders>
            <w:tcMar>
              <w:top w:w="40" w:type="dxa"/>
              <w:left w:w="40" w:type="dxa"/>
              <w:bottom w:w="40" w:type="dxa"/>
              <w:right w:w="40" w:type="dxa"/>
            </w:tcMar>
            <w:vAlign w:val="bottom"/>
          </w:tcPr>
          <w:p w14:paraId="72FEF2E7" w14:textId="77777777" w:rsidR="00BD4AB9" w:rsidRDefault="00EB49FD" w:rsidP="00CA6CEF">
            <w:pPr>
              <w:widowControl w:val="0"/>
              <w:spacing w:after="0" w:line="240" w:lineRule="auto"/>
              <w:jc w:val="center"/>
              <w:rPr>
                <w:rFonts w:ascii="Times" w:eastAsia="Times" w:hAnsi="Times" w:cs="Times"/>
              </w:rPr>
            </w:pPr>
            <w:r>
              <w:rPr>
                <w:rFonts w:ascii="Times" w:eastAsia="Times" w:hAnsi="Times" w:cs="Times"/>
              </w:rPr>
              <w:t>2</w:t>
            </w:r>
          </w:p>
        </w:tc>
      </w:tr>
      <w:tr w:rsidR="00BD4AB9" w14:paraId="3C72553E" w14:textId="77777777" w:rsidTr="00CA6CEF">
        <w:tc>
          <w:tcPr>
            <w:tcW w:w="4085" w:type="dxa"/>
            <w:tcBorders>
              <w:top w:val="single" w:sz="6" w:space="0" w:color="010205"/>
              <w:left w:val="single" w:sz="6" w:space="0" w:color="010205"/>
              <w:bottom w:val="single" w:sz="6" w:space="0" w:color="010205"/>
              <w:right w:val="single" w:sz="6" w:space="0" w:color="010205"/>
            </w:tcBorders>
            <w:shd w:val="clear" w:color="auto" w:fill="auto"/>
            <w:tcMar>
              <w:top w:w="100" w:type="dxa"/>
              <w:left w:w="100" w:type="dxa"/>
              <w:bottom w:w="100" w:type="dxa"/>
              <w:right w:w="100" w:type="dxa"/>
            </w:tcMar>
          </w:tcPr>
          <w:p w14:paraId="1D0F85F1" w14:textId="77777777" w:rsidR="00BD4AB9" w:rsidRDefault="00EB49FD" w:rsidP="00CA6CEF">
            <w:pPr>
              <w:widowControl w:val="0"/>
              <w:spacing w:after="0" w:line="240" w:lineRule="auto"/>
              <w:jc w:val="left"/>
            </w:pPr>
            <w:r>
              <w:t xml:space="preserve">Total </w:t>
            </w:r>
          </w:p>
        </w:tc>
        <w:tc>
          <w:tcPr>
            <w:tcW w:w="2611" w:type="dxa"/>
            <w:tcBorders>
              <w:top w:val="single" w:sz="6" w:space="0" w:color="010205"/>
              <w:left w:val="single" w:sz="6" w:space="0" w:color="010205"/>
              <w:bottom w:val="single" w:sz="6" w:space="0" w:color="010205"/>
              <w:right w:val="single" w:sz="6" w:space="0" w:color="010205"/>
            </w:tcBorders>
            <w:tcMar>
              <w:top w:w="40" w:type="dxa"/>
              <w:left w:w="40" w:type="dxa"/>
              <w:bottom w:w="40" w:type="dxa"/>
              <w:right w:w="40" w:type="dxa"/>
            </w:tcMar>
            <w:vAlign w:val="bottom"/>
          </w:tcPr>
          <w:p w14:paraId="779223BF" w14:textId="77777777" w:rsidR="00BD4AB9" w:rsidRDefault="00EB49FD" w:rsidP="00CA6CEF">
            <w:pPr>
              <w:widowControl w:val="0"/>
              <w:spacing w:after="0" w:line="240" w:lineRule="auto"/>
              <w:jc w:val="center"/>
              <w:rPr>
                <w:rFonts w:ascii="Times" w:eastAsia="Times" w:hAnsi="Times" w:cs="Times"/>
              </w:rPr>
            </w:pPr>
            <w:r>
              <w:rPr>
                <w:rFonts w:ascii="Times" w:eastAsia="Times" w:hAnsi="Times" w:cs="Times"/>
              </w:rPr>
              <w:t>3</w:t>
            </w:r>
          </w:p>
        </w:tc>
      </w:tr>
    </w:tbl>
    <w:p w14:paraId="093CF2EF" w14:textId="77777777" w:rsidR="00BD4AB9" w:rsidRDefault="00BD4AB9">
      <w:pPr>
        <w:spacing w:after="0" w:line="360" w:lineRule="auto"/>
        <w:ind w:left="2160"/>
        <w:jc w:val="left"/>
      </w:pPr>
    </w:p>
    <w:p w14:paraId="02407246" w14:textId="77777777" w:rsidR="00BD4AB9" w:rsidRDefault="00EB49FD">
      <w:pPr>
        <w:numPr>
          <w:ilvl w:val="0"/>
          <w:numId w:val="94"/>
        </w:numPr>
        <w:ind w:left="1440"/>
      </w:pPr>
      <w:r>
        <w:t>Sarana Kesehatan Swadaya Masyarakat</w:t>
      </w:r>
    </w:p>
    <w:p w14:paraId="549A731A" w14:textId="4F7EABBE" w:rsidR="00CA6CEF" w:rsidRPr="00CA6CEF" w:rsidRDefault="00CA6CEF" w:rsidP="00CA6CEF">
      <w:pPr>
        <w:pStyle w:val="Caption"/>
        <w:keepNext/>
        <w:ind w:left="1080" w:firstLine="720"/>
        <w:jc w:val="center"/>
        <w:rPr>
          <w:b/>
          <w:i w:val="0"/>
          <w:color w:val="auto"/>
          <w:sz w:val="24"/>
          <w:szCs w:val="24"/>
        </w:rPr>
      </w:pPr>
      <w:bookmarkStart w:id="25" w:name="_Toc129861629"/>
      <w:proofErr w:type="gramStart"/>
      <w:r w:rsidRPr="00CA6CEF">
        <w:rPr>
          <w:b/>
          <w:i w:val="0"/>
          <w:color w:val="auto"/>
          <w:sz w:val="24"/>
          <w:szCs w:val="24"/>
        </w:rPr>
        <w:t xml:space="preserve">Tabel  </w:t>
      </w:r>
      <w:proofErr w:type="gramEnd"/>
      <w:r w:rsidRPr="00CA6CEF">
        <w:rPr>
          <w:b/>
          <w:i w:val="0"/>
          <w:color w:val="auto"/>
          <w:sz w:val="24"/>
          <w:szCs w:val="24"/>
        </w:rPr>
        <w:fldChar w:fldCharType="begin"/>
      </w:r>
      <w:r w:rsidRPr="00CA6CEF">
        <w:rPr>
          <w:b/>
          <w:i w:val="0"/>
          <w:color w:val="auto"/>
          <w:sz w:val="24"/>
          <w:szCs w:val="24"/>
        </w:rPr>
        <w:instrText xml:space="preserve"> SEQ Tabel_ \* ARABIC </w:instrText>
      </w:r>
      <w:r w:rsidRPr="00CA6CEF">
        <w:rPr>
          <w:b/>
          <w:i w:val="0"/>
          <w:color w:val="auto"/>
          <w:sz w:val="24"/>
          <w:szCs w:val="24"/>
        </w:rPr>
        <w:fldChar w:fldCharType="separate"/>
      </w:r>
      <w:r w:rsidR="00896CA1">
        <w:rPr>
          <w:b/>
          <w:i w:val="0"/>
          <w:noProof/>
          <w:color w:val="auto"/>
          <w:sz w:val="24"/>
          <w:szCs w:val="24"/>
        </w:rPr>
        <w:t>9</w:t>
      </w:r>
      <w:r w:rsidRPr="00CA6CEF">
        <w:rPr>
          <w:b/>
          <w:i w:val="0"/>
          <w:color w:val="auto"/>
          <w:sz w:val="24"/>
          <w:szCs w:val="24"/>
        </w:rPr>
        <w:fldChar w:fldCharType="end"/>
      </w:r>
      <w:r w:rsidRPr="00CA6CEF">
        <w:rPr>
          <w:b/>
          <w:i w:val="0"/>
          <w:color w:val="auto"/>
          <w:sz w:val="24"/>
          <w:szCs w:val="24"/>
        </w:rPr>
        <w:t xml:space="preserve"> Sarana Kesehatan Swadaya Masyarakat di Desa Barengkok</w:t>
      </w:r>
      <w:bookmarkEnd w:id="25"/>
    </w:p>
    <w:tbl>
      <w:tblPr>
        <w:tblStyle w:val="a7"/>
        <w:tblW w:w="6742" w:type="dxa"/>
        <w:tblInd w:w="14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228"/>
        <w:gridCol w:w="2514"/>
      </w:tblGrid>
      <w:tr w:rsidR="00BD4AB9" w14:paraId="6E314548" w14:textId="77777777" w:rsidTr="009015C7">
        <w:tc>
          <w:tcPr>
            <w:tcW w:w="4228"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4CE0EC8A" w14:textId="77777777" w:rsidR="00BD4AB9" w:rsidRDefault="00EB49FD" w:rsidP="00CA6CEF">
            <w:pPr>
              <w:widowControl w:val="0"/>
              <w:spacing w:after="0" w:line="240" w:lineRule="auto"/>
              <w:jc w:val="center"/>
            </w:pPr>
            <w:r>
              <w:t>Sarana Kesehatan</w:t>
            </w:r>
          </w:p>
        </w:tc>
        <w:tc>
          <w:tcPr>
            <w:tcW w:w="2514"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6BDF3CED" w14:textId="77777777" w:rsidR="00BD4AB9" w:rsidRDefault="00EB49FD" w:rsidP="00CA6CEF">
            <w:pPr>
              <w:widowControl w:val="0"/>
              <w:spacing w:after="0" w:line="240" w:lineRule="auto"/>
              <w:jc w:val="center"/>
            </w:pPr>
            <w:r>
              <w:t xml:space="preserve">Jumlah (bangunan) </w:t>
            </w:r>
          </w:p>
        </w:tc>
      </w:tr>
      <w:tr w:rsidR="00BD4AB9" w14:paraId="6A87C73E" w14:textId="77777777" w:rsidTr="009015C7">
        <w:tc>
          <w:tcPr>
            <w:tcW w:w="4228"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733BDEA7" w14:textId="77777777" w:rsidR="00BD4AB9" w:rsidRDefault="00EB49FD" w:rsidP="00CA6CEF">
            <w:pPr>
              <w:widowControl w:val="0"/>
              <w:spacing w:after="0" w:line="240" w:lineRule="auto"/>
              <w:jc w:val="left"/>
            </w:pPr>
            <w:r>
              <w:t>Posyandu (aktif)</w:t>
            </w:r>
          </w:p>
        </w:tc>
        <w:tc>
          <w:tcPr>
            <w:tcW w:w="2514" w:type="dxa"/>
            <w:tcBorders>
              <w:top w:val="single" w:sz="8" w:space="0" w:color="010205"/>
              <w:left w:val="single" w:sz="8" w:space="0" w:color="010205"/>
              <w:bottom w:val="single" w:sz="8" w:space="0" w:color="010205"/>
              <w:right w:val="single" w:sz="8" w:space="0" w:color="010205"/>
            </w:tcBorders>
            <w:tcMar>
              <w:top w:w="40" w:type="dxa"/>
              <w:left w:w="40" w:type="dxa"/>
              <w:bottom w:w="40" w:type="dxa"/>
              <w:right w:w="40" w:type="dxa"/>
            </w:tcMar>
            <w:vAlign w:val="bottom"/>
          </w:tcPr>
          <w:p w14:paraId="5AD9A47A" w14:textId="77777777" w:rsidR="00BD4AB9" w:rsidRDefault="00EB49FD" w:rsidP="00CA6CEF">
            <w:pPr>
              <w:widowControl w:val="0"/>
              <w:spacing w:after="0" w:line="240" w:lineRule="auto"/>
              <w:jc w:val="center"/>
              <w:rPr>
                <w:rFonts w:ascii="Times" w:eastAsia="Times" w:hAnsi="Times" w:cs="Times"/>
              </w:rPr>
            </w:pPr>
            <w:r>
              <w:rPr>
                <w:rFonts w:ascii="Times" w:eastAsia="Times" w:hAnsi="Times" w:cs="Times"/>
              </w:rPr>
              <w:t>12</w:t>
            </w:r>
          </w:p>
        </w:tc>
      </w:tr>
      <w:tr w:rsidR="00BD4AB9" w14:paraId="70E640B4" w14:textId="77777777" w:rsidTr="009015C7">
        <w:tc>
          <w:tcPr>
            <w:tcW w:w="4228"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75F37714" w14:textId="77777777" w:rsidR="00BD4AB9" w:rsidRDefault="00EB49FD" w:rsidP="00CA6CEF">
            <w:pPr>
              <w:widowControl w:val="0"/>
              <w:spacing w:after="0" w:line="240" w:lineRule="auto"/>
              <w:jc w:val="left"/>
            </w:pPr>
            <w:r>
              <w:t>Posyandu (tidak aktif)</w:t>
            </w:r>
          </w:p>
        </w:tc>
        <w:tc>
          <w:tcPr>
            <w:tcW w:w="2514" w:type="dxa"/>
            <w:tcBorders>
              <w:top w:val="single" w:sz="8" w:space="0" w:color="010205"/>
              <w:left w:val="single" w:sz="8" w:space="0" w:color="010205"/>
              <w:bottom w:val="single" w:sz="8" w:space="0" w:color="010205"/>
              <w:right w:val="single" w:sz="8" w:space="0" w:color="010205"/>
            </w:tcBorders>
            <w:tcMar>
              <w:top w:w="40" w:type="dxa"/>
              <w:left w:w="40" w:type="dxa"/>
              <w:bottom w:w="40" w:type="dxa"/>
              <w:right w:w="40" w:type="dxa"/>
            </w:tcMar>
            <w:vAlign w:val="bottom"/>
          </w:tcPr>
          <w:p w14:paraId="182C2724" w14:textId="77777777" w:rsidR="00BD4AB9" w:rsidRDefault="00EB49FD" w:rsidP="00CA6CEF">
            <w:pPr>
              <w:widowControl w:val="0"/>
              <w:spacing w:after="0" w:line="240" w:lineRule="auto"/>
              <w:jc w:val="center"/>
              <w:rPr>
                <w:rFonts w:ascii="Times" w:eastAsia="Times" w:hAnsi="Times" w:cs="Times"/>
              </w:rPr>
            </w:pPr>
            <w:r>
              <w:rPr>
                <w:rFonts w:ascii="Times" w:eastAsia="Times" w:hAnsi="Times" w:cs="Times"/>
              </w:rPr>
              <w:t>-</w:t>
            </w:r>
          </w:p>
        </w:tc>
      </w:tr>
      <w:tr w:rsidR="00BD4AB9" w14:paraId="482995AB" w14:textId="77777777" w:rsidTr="009015C7">
        <w:tc>
          <w:tcPr>
            <w:tcW w:w="4228"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4C4D352C" w14:textId="77777777" w:rsidR="00BD4AB9" w:rsidRDefault="00EB49FD" w:rsidP="00CA6CEF">
            <w:pPr>
              <w:widowControl w:val="0"/>
              <w:spacing w:after="0" w:line="240" w:lineRule="auto"/>
              <w:jc w:val="left"/>
            </w:pPr>
            <w:r>
              <w:t xml:space="preserve">Total </w:t>
            </w:r>
          </w:p>
        </w:tc>
        <w:tc>
          <w:tcPr>
            <w:tcW w:w="2514" w:type="dxa"/>
            <w:tcBorders>
              <w:top w:val="single" w:sz="8" w:space="0" w:color="010205"/>
              <w:left w:val="single" w:sz="8" w:space="0" w:color="010205"/>
              <w:bottom w:val="single" w:sz="8" w:space="0" w:color="010205"/>
              <w:right w:val="single" w:sz="8" w:space="0" w:color="010205"/>
            </w:tcBorders>
            <w:tcMar>
              <w:top w:w="40" w:type="dxa"/>
              <w:left w:w="40" w:type="dxa"/>
              <w:bottom w:w="40" w:type="dxa"/>
              <w:right w:w="40" w:type="dxa"/>
            </w:tcMar>
            <w:vAlign w:val="bottom"/>
          </w:tcPr>
          <w:p w14:paraId="48FDB585" w14:textId="77777777" w:rsidR="00BD4AB9" w:rsidRDefault="00EB49FD" w:rsidP="00CA6CEF">
            <w:pPr>
              <w:widowControl w:val="0"/>
              <w:spacing w:after="0" w:line="240" w:lineRule="auto"/>
              <w:jc w:val="center"/>
              <w:rPr>
                <w:rFonts w:ascii="Times" w:eastAsia="Times" w:hAnsi="Times" w:cs="Times"/>
              </w:rPr>
            </w:pPr>
            <w:r>
              <w:rPr>
                <w:rFonts w:ascii="Times" w:eastAsia="Times" w:hAnsi="Times" w:cs="Times"/>
              </w:rPr>
              <w:t>12</w:t>
            </w:r>
          </w:p>
        </w:tc>
      </w:tr>
    </w:tbl>
    <w:p w14:paraId="7E5F9F9A" w14:textId="77777777" w:rsidR="00BD4AB9" w:rsidRDefault="00BD4AB9">
      <w:pPr>
        <w:spacing w:after="0" w:line="360" w:lineRule="auto"/>
        <w:ind w:left="2160"/>
        <w:jc w:val="left"/>
      </w:pPr>
    </w:p>
    <w:p w14:paraId="17776053" w14:textId="3A2FF2A3" w:rsidR="00DC5F57" w:rsidRPr="00CA6CEF" w:rsidRDefault="00EB49FD" w:rsidP="00CA6CEF">
      <w:pPr>
        <w:numPr>
          <w:ilvl w:val="0"/>
          <w:numId w:val="94"/>
        </w:numPr>
        <w:ind w:left="1440"/>
      </w:pPr>
      <w:r>
        <w:t>Sarana Transportasi</w:t>
      </w:r>
    </w:p>
    <w:p w14:paraId="21425071" w14:textId="51CA0953" w:rsidR="00CA6CEF" w:rsidRPr="00CA6CEF" w:rsidRDefault="00CA6CEF" w:rsidP="00CA6CEF">
      <w:pPr>
        <w:pStyle w:val="Caption"/>
        <w:keepNext/>
        <w:ind w:left="360" w:firstLine="720"/>
        <w:jc w:val="center"/>
        <w:rPr>
          <w:b/>
          <w:i w:val="0"/>
          <w:color w:val="auto"/>
          <w:sz w:val="24"/>
          <w:szCs w:val="24"/>
        </w:rPr>
      </w:pPr>
      <w:bookmarkStart w:id="26" w:name="_Toc129861630"/>
      <w:proofErr w:type="gramStart"/>
      <w:r w:rsidRPr="00CA6CEF">
        <w:rPr>
          <w:b/>
          <w:i w:val="0"/>
          <w:color w:val="auto"/>
          <w:sz w:val="24"/>
          <w:szCs w:val="24"/>
        </w:rPr>
        <w:t xml:space="preserve">Tabel  </w:t>
      </w:r>
      <w:proofErr w:type="gramEnd"/>
      <w:r w:rsidRPr="00CA6CEF">
        <w:rPr>
          <w:b/>
          <w:i w:val="0"/>
          <w:color w:val="auto"/>
          <w:sz w:val="24"/>
          <w:szCs w:val="24"/>
        </w:rPr>
        <w:fldChar w:fldCharType="begin"/>
      </w:r>
      <w:r w:rsidRPr="00CA6CEF">
        <w:rPr>
          <w:b/>
          <w:i w:val="0"/>
          <w:color w:val="auto"/>
          <w:sz w:val="24"/>
          <w:szCs w:val="24"/>
        </w:rPr>
        <w:instrText xml:space="preserve"> SEQ Tabel_ \* ARABIC </w:instrText>
      </w:r>
      <w:r w:rsidRPr="00CA6CEF">
        <w:rPr>
          <w:b/>
          <w:i w:val="0"/>
          <w:color w:val="auto"/>
          <w:sz w:val="24"/>
          <w:szCs w:val="24"/>
        </w:rPr>
        <w:fldChar w:fldCharType="separate"/>
      </w:r>
      <w:r w:rsidR="00896CA1">
        <w:rPr>
          <w:b/>
          <w:i w:val="0"/>
          <w:noProof/>
          <w:color w:val="auto"/>
          <w:sz w:val="24"/>
          <w:szCs w:val="24"/>
        </w:rPr>
        <w:t>10</w:t>
      </w:r>
      <w:r w:rsidRPr="00CA6CEF">
        <w:rPr>
          <w:b/>
          <w:i w:val="0"/>
          <w:color w:val="auto"/>
          <w:sz w:val="24"/>
          <w:szCs w:val="24"/>
        </w:rPr>
        <w:fldChar w:fldCharType="end"/>
      </w:r>
      <w:r w:rsidRPr="00CA6CEF">
        <w:rPr>
          <w:b/>
          <w:i w:val="0"/>
          <w:color w:val="auto"/>
          <w:sz w:val="24"/>
          <w:szCs w:val="24"/>
        </w:rPr>
        <w:t xml:space="preserve"> Sarana Transportasi di Desa Barengkok</w:t>
      </w:r>
      <w:bookmarkEnd w:id="26"/>
    </w:p>
    <w:tbl>
      <w:tblPr>
        <w:tblStyle w:val="a8"/>
        <w:tblW w:w="6682" w:type="dxa"/>
        <w:tblInd w:w="15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174"/>
        <w:gridCol w:w="2508"/>
      </w:tblGrid>
      <w:tr w:rsidR="00BD4AB9" w14:paraId="63A346F2" w14:textId="77777777" w:rsidTr="00DC5F57">
        <w:trPr>
          <w:tblHeader/>
        </w:trPr>
        <w:tc>
          <w:tcPr>
            <w:tcW w:w="4174"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0C58DEFB" w14:textId="77777777" w:rsidR="00BD4AB9" w:rsidRDefault="00EB49FD" w:rsidP="00CA6CEF">
            <w:pPr>
              <w:widowControl w:val="0"/>
              <w:spacing w:after="0" w:line="240" w:lineRule="auto"/>
              <w:jc w:val="center"/>
            </w:pPr>
            <w:r>
              <w:t xml:space="preserve">Sarana Transportasi Umum </w:t>
            </w:r>
          </w:p>
        </w:tc>
        <w:tc>
          <w:tcPr>
            <w:tcW w:w="2508"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486EF469" w14:textId="77777777" w:rsidR="00BD4AB9" w:rsidRDefault="00EB49FD" w:rsidP="00CA6CEF">
            <w:pPr>
              <w:widowControl w:val="0"/>
              <w:spacing w:after="0" w:line="240" w:lineRule="auto"/>
              <w:jc w:val="center"/>
            </w:pPr>
            <w:r>
              <w:t xml:space="preserve">Jumlah  </w:t>
            </w:r>
          </w:p>
        </w:tc>
      </w:tr>
      <w:tr w:rsidR="00BD4AB9" w14:paraId="22F0709A" w14:textId="77777777" w:rsidTr="009015C7">
        <w:tc>
          <w:tcPr>
            <w:tcW w:w="4174"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09E593D9" w14:textId="77777777" w:rsidR="00BD4AB9" w:rsidRDefault="00EB49FD" w:rsidP="00CA6CEF">
            <w:pPr>
              <w:widowControl w:val="0"/>
              <w:spacing w:after="0" w:line="240" w:lineRule="auto"/>
              <w:jc w:val="left"/>
            </w:pPr>
            <w:r>
              <w:t>Ambulance desa</w:t>
            </w:r>
          </w:p>
        </w:tc>
        <w:tc>
          <w:tcPr>
            <w:tcW w:w="2508" w:type="dxa"/>
            <w:tcBorders>
              <w:top w:val="single" w:sz="8" w:space="0" w:color="010205"/>
              <w:left w:val="single" w:sz="8" w:space="0" w:color="010205"/>
              <w:bottom w:val="single" w:sz="8" w:space="0" w:color="010205"/>
              <w:right w:val="single" w:sz="8" w:space="0" w:color="010205"/>
            </w:tcBorders>
            <w:tcMar>
              <w:top w:w="40" w:type="dxa"/>
              <w:left w:w="40" w:type="dxa"/>
              <w:bottom w:w="40" w:type="dxa"/>
              <w:right w:w="40" w:type="dxa"/>
            </w:tcMar>
            <w:vAlign w:val="bottom"/>
          </w:tcPr>
          <w:p w14:paraId="4765AED1" w14:textId="77777777" w:rsidR="00BD4AB9" w:rsidRDefault="00EB49FD" w:rsidP="00CA6CEF">
            <w:pPr>
              <w:widowControl w:val="0"/>
              <w:spacing w:after="0" w:line="240" w:lineRule="auto"/>
              <w:jc w:val="center"/>
              <w:rPr>
                <w:rFonts w:ascii="Times" w:eastAsia="Times" w:hAnsi="Times" w:cs="Times"/>
              </w:rPr>
            </w:pPr>
            <w:r>
              <w:rPr>
                <w:rFonts w:ascii="Times" w:eastAsia="Times" w:hAnsi="Times" w:cs="Times"/>
              </w:rPr>
              <w:t>1</w:t>
            </w:r>
          </w:p>
        </w:tc>
      </w:tr>
      <w:tr w:rsidR="004701A1" w14:paraId="1AF94A86" w14:textId="77777777" w:rsidTr="009015C7">
        <w:tc>
          <w:tcPr>
            <w:tcW w:w="4174"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68E54B8C" w14:textId="52327955" w:rsidR="004701A1" w:rsidRDefault="004701A1" w:rsidP="00CA6CEF">
            <w:pPr>
              <w:widowControl w:val="0"/>
              <w:spacing w:after="0" w:line="240" w:lineRule="auto"/>
              <w:jc w:val="left"/>
            </w:pPr>
            <w:r>
              <w:t>Angkot</w:t>
            </w:r>
          </w:p>
        </w:tc>
        <w:tc>
          <w:tcPr>
            <w:tcW w:w="2508" w:type="dxa"/>
            <w:tcBorders>
              <w:top w:val="single" w:sz="8" w:space="0" w:color="010205"/>
              <w:left w:val="single" w:sz="8" w:space="0" w:color="010205"/>
              <w:bottom w:val="single" w:sz="8" w:space="0" w:color="010205"/>
              <w:right w:val="single" w:sz="8" w:space="0" w:color="010205"/>
            </w:tcBorders>
            <w:tcMar>
              <w:top w:w="40" w:type="dxa"/>
              <w:left w:w="40" w:type="dxa"/>
              <w:bottom w:w="40" w:type="dxa"/>
              <w:right w:w="40" w:type="dxa"/>
            </w:tcMar>
            <w:vAlign w:val="bottom"/>
          </w:tcPr>
          <w:p w14:paraId="3F903976" w14:textId="39E8F6E9" w:rsidR="004701A1" w:rsidRDefault="004701A1" w:rsidP="00CA6CEF">
            <w:pPr>
              <w:widowControl w:val="0"/>
              <w:spacing w:after="0" w:line="240" w:lineRule="auto"/>
              <w:jc w:val="center"/>
              <w:rPr>
                <w:rFonts w:ascii="Times" w:eastAsia="Times" w:hAnsi="Times" w:cs="Times"/>
              </w:rPr>
            </w:pPr>
            <w:r>
              <w:rPr>
                <w:rFonts w:ascii="Times" w:eastAsia="Times" w:hAnsi="Times" w:cs="Times"/>
              </w:rPr>
              <w:t>-*</w:t>
            </w:r>
          </w:p>
        </w:tc>
      </w:tr>
    </w:tbl>
    <w:p w14:paraId="3DB5975C" w14:textId="77777777" w:rsidR="00CA6CEF" w:rsidRDefault="00CA6CEF" w:rsidP="004701A1">
      <w:pPr>
        <w:spacing w:after="0" w:line="360" w:lineRule="auto"/>
        <w:ind w:left="1276" w:firstLine="164"/>
      </w:pPr>
      <w:proofErr w:type="gramStart"/>
      <w:r>
        <w:t>Jumlah angkot yang beroperasi di sekitar Desa Barengkok tidak tersedia oleh pihak desa.</w:t>
      </w:r>
      <w:proofErr w:type="gramEnd"/>
      <w:r>
        <w:t xml:space="preserve"> </w:t>
      </w:r>
    </w:p>
    <w:p w14:paraId="1540FF4C" w14:textId="77777777" w:rsidR="00CA6CEF" w:rsidRDefault="00CA6CEF" w:rsidP="004701A1">
      <w:pPr>
        <w:spacing w:after="0" w:line="360" w:lineRule="auto"/>
        <w:ind w:left="1276" w:firstLine="164"/>
      </w:pPr>
    </w:p>
    <w:p w14:paraId="798ED641" w14:textId="77777777" w:rsidR="00CA6CEF" w:rsidRDefault="00CA6CEF" w:rsidP="004701A1">
      <w:pPr>
        <w:spacing w:after="0" w:line="360" w:lineRule="auto"/>
        <w:ind w:left="1276" w:firstLine="164"/>
      </w:pPr>
    </w:p>
    <w:p w14:paraId="5C7C2A29" w14:textId="7A7C7FD5" w:rsidR="00CA6CEF" w:rsidRDefault="00CA6CEF" w:rsidP="004701A1">
      <w:pPr>
        <w:spacing w:after="0" w:line="360" w:lineRule="auto"/>
        <w:ind w:left="1276" w:firstLine="164"/>
      </w:pPr>
      <w:r>
        <w:t xml:space="preserve"> </w:t>
      </w:r>
    </w:p>
    <w:p w14:paraId="6004D8D4" w14:textId="77777777" w:rsidR="00CA6CEF" w:rsidRDefault="00CA6CEF" w:rsidP="004701A1">
      <w:pPr>
        <w:spacing w:after="0" w:line="360" w:lineRule="auto"/>
        <w:ind w:left="1276" w:firstLine="164"/>
      </w:pPr>
    </w:p>
    <w:p w14:paraId="0C1E74AB" w14:textId="5F85E9B7" w:rsidR="00DC5F57" w:rsidRPr="00CA6CEF" w:rsidRDefault="00EB49FD" w:rsidP="00CA6CEF">
      <w:pPr>
        <w:numPr>
          <w:ilvl w:val="0"/>
          <w:numId w:val="94"/>
        </w:numPr>
        <w:ind w:left="1440"/>
      </w:pPr>
      <w:r>
        <w:lastRenderedPageBreak/>
        <w:t>Sarana Ibadah</w:t>
      </w:r>
    </w:p>
    <w:p w14:paraId="2818AAFB" w14:textId="04E6A875" w:rsidR="00CA6CEF" w:rsidRPr="00CA6CEF" w:rsidRDefault="00CA6CEF" w:rsidP="00CA6CEF">
      <w:pPr>
        <w:pStyle w:val="Caption"/>
        <w:keepNext/>
        <w:ind w:left="720" w:firstLine="720"/>
        <w:jc w:val="center"/>
        <w:rPr>
          <w:b/>
          <w:i w:val="0"/>
          <w:color w:val="auto"/>
          <w:sz w:val="24"/>
          <w:szCs w:val="24"/>
        </w:rPr>
      </w:pPr>
      <w:bookmarkStart w:id="27" w:name="_Toc129861631"/>
      <w:proofErr w:type="gramStart"/>
      <w:r w:rsidRPr="00CA6CEF">
        <w:rPr>
          <w:b/>
          <w:i w:val="0"/>
          <w:color w:val="auto"/>
          <w:sz w:val="24"/>
          <w:szCs w:val="24"/>
        </w:rPr>
        <w:t xml:space="preserve">Tabel  </w:t>
      </w:r>
      <w:proofErr w:type="gramEnd"/>
      <w:r w:rsidRPr="00CA6CEF">
        <w:rPr>
          <w:b/>
          <w:i w:val="0"/>
          <w:color w:val="auto"/>
          <w:sz w:val="24"/>
          <w:szCs w:val="24"/>
        </w:rPr>
        <w:fldChar w:fldCharType="begin"/>
      </w:r>
      <w:r w:rsidRPr="00CA6CEF">
        <w:rPr>
          <w:b/>
          <w:i w:val="0"/>
          <w:color w:val="auto"/>
          <w:sz w:val="24"/>
          <w:szCs w:val="24"/>
        </w:rPr>
        <w:instrText xml:space="preserve"> SEQ Tabel_ \* ARABIC </w:instrText>
      </w:r>
      <w:r w:rsidRPr="00CA6CEF">
        <w:rPr>
          <w:b/>
          <w:i w:val="0"/>
          <w:color w:val="auto"/>
          <w:sz w:val="24"/>
          <w:szCs w:val="24"/>
        </w:rPr>
        <w:fldChar w:fldCharType="separate"/>
      </w:r>
      <w:r w:rsidR="00896CA1">
        <w:rPr>
          <w:b/>
          <w:i w:val="0"/>
          <w:noProof/>
          <w:color w:val="auto"/>
          <w:sz w:val="24"/>
          <w:szCs w:val="24"/>
        </w:rPr>
        <w:t>11</w:t>
      </w:r>
      <w:r w:rsidRPr="00CA6CEF">
        <w:rPr>
          <w:b/>
          <w:i w:val="0"/>
          <w:color w:val="auto"/>
          <w:sz w:val="24"/>
          <w:szCs w:val="24"/>
        </w:rPr>
        <w:fldChar w:fldCharType="end"/>
      </w:r>
      <w:r w:rsidRPr="00CA6CEF">
        <w:rPr>
          <w:b/>
          <w:i w:val="0"/>
          <w:color w:val="auto"/>
          <w:sz w:val="24"/>
          <w:szCs w:val="24"/>
        </w:rPr>
        <w:t xml:space="preserve"> Sarana Ibadah di Desa Barengkok</w:t>
      </w:r>
      <w:bookmarkEnd w:id="27"/>
    </w:p>
    <w:tbl>
      <w:tblPr>
        <w:tblStyle w:val="a9"/>
        <w:tblW w:w="6772" w:type="dxa"/>
        <w:tblInd w:w="14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308"/>
        <w:gridCol w:w="2464"/>
      </w:tblGrid>
      <w:tr w:rsidR="00BD4AB9" w14:paraId="5C57A7DE" w14:textId="77777777" w:rsidTr="009015C7">
        <w:tc>
          <w:tcPr>
            <w:tcW w:w="4308"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40972480" w14:textId="77777777" w:rsidR="00BD4AB9" w:rsidRDefault="00EB49FD" w:rsidP="00CA6CEF">
            <w:pPr>
              <w:widowControl w:val="0"/>
              <w:spacing w:after="0" w:line="240" w:lineRule="auto"/>
              <w:jc w:val="center"/>
            </w:pPr>
            <w:r>
              <w:t>Sarana Ibadah</w:t>
            </w:r>
          </w:p>
        </w:tc>
        <w:tc>
          <w:tcPr>
            <w:tcW w:w="2464"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01600976" w14:textId="77777777" w:rsidR="00BD4AB9" w:rsidRDefault="00EB49FD" w:rsidP="00CA6CEF">
            <w:pPr>
              <w:widowControl w:val="0"/>
              <w:spacing w:after="0" w:line="240" w:lineRule="auto"/>
              <w:jc w:val="center"/>
            </w:pPr>
            <w:r>
              <w:t xml:space="preserve">Jumlah (bangunan) </w:t>
            </w:r>
          </w:p>
        </w:tc>
      </w:tr>
      <w:tr w:rsidR="00BD4AB9" w14:paraId="44F63DF4" w14:textId="77777777" w:rsidTr="009015C7">
        <w:tc>
          <w:tcPr>
            <w:tcW w:w="4308"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29CFCBBD" w14:textId="77777777" w:rsidR="00BD4AB9" w:rsidRDefault="00EB49FD" w:rsidP="00CA6CEF">
            <w:pPr>
              <w:widowControl w:val="0"/>
              <w:spacing w:after="0" w:line="240" w:lineRule="auto"/>
              <w:jc w:val="left"/>
            </w:pPr>
            <w:r>
              <w:t>Masjid</w:t>
            </w:r>
          </w:p>
        </w:tc>
        <w:tc>
          <w:tcPr>
            <w:tcW w:w="2464" w:type="dxa"/>
            <w:tcBorders>
              <w:top w:val="single" w:sz="8" w:space="0" w:color="010205"/>
              <w:left w:val="single" w:sz="8" w:space="0" w:color="010205"/>
              <w:bottom w:val="single" w:sz="8" w:space="0" w:color="010205"/>
              <w:right w:val="single" w:sz="8" w:space="0" w:color="010205"/>
            </w:tcBorders>
            <w:tcMar>
              <w:top w:w="40" w:type="dxa"/>
              <w:left w:w="40" w:type="dxa"/>
              <w:bottom w:w="40" w:type="dxa"/>
              <w:right w:w="40" w:type="dxa"/>
            </w:tcMar>
            <w:vAlign w:val="bottom"/>
          </w:tcPr>
          <w:p w14:paraId="23C7D9AB" w14:textId="77777777" w:rsidR="00BD4AB9" w:rsidRDefault="00EB49FD" w:rsidP="00CA6CEF">
            <w:pPr>
              <w:widowControl w:val="0"/>
              <w:spacing w:after="0" w:line="240" w:lineRule="auto"/>
              <w:jc w:val="center"/>
              <w:rPr>
                <w:rFonts w:ascii="Times" w:eastAsia="Times" w:hAnsi="Times" w:cs="Times"/>
              </w:rPr>
            </w:pPr>
            <w:r>
              <w:rPr>
                <w:rFonts w:ascii="Times" w:eastAsia="Times" w:hAnsi="Times" w:cs="Times"/>
              </w:rPr>
              <w:t>24</w:t>
            </w:r>
          </w:p>
        </w:tc>
      </w:tr>
      <w:tr w:rsidR="00BD4AB9" w14:paraId="4CC3D860" w14:textId="77777777" w:rsidTr="009015C7">
        <w:tc>
          <w:tcPr>
            <w:tcW w:w="4308"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35B38266" w14:textId="77777777" w:rsidR="00BD4AB9" w:rsidRDefault="00EB49FD" w:rsidP="00CA6CEF">
            <w:pPr>
              <w:widowControl w:val="0"/>
              <w:spacing w:after="0" w:line="240" w:lineRule="auto"/>
              <w:jc w:val="left"/>
            </w:pPr>
            <w:r>
              <w:t xml:space="preserve">Mushola </w:t>
            </w:r>
          </w:p>
        </w:tc>
        <w:tc>
          <w:tcPr>
            <w:tcW w:w="2464" w:type="dxa"/>
            <w:tcBorders>
              <w:top w:val="single" w:sz="8" w:space="0" w:color="010205"/>
              <w:left w:val="single" w:sz="8" w:space="0" w:color="010205"/>
              <w:bottom w:val="single" w:sz="8" w:space="0" w:color="010205"/>
              <w:right w:val="single" w:sz="8" w:space="0" w:color="010205"/>
            </w:tcBorders>
            <w:tcMar>
              <w:top w:w="40" w:type="dxa"/>
              <w:left w:w="40" w:type="dxa"/>
              <w:bottom w:w="40" w:type="dxa"/>
              <w:right w:w="40" w:type="dxa"/>
            </w:tcMar>
            <w:vAlign w:val="bottom"/>
          </w:tcPr>
          <w:p w14:paraId="429E44D8" w14:textId="77777777" w:rsidR="00BD4AB9" w:rsidRDefault="00EB49FD" w:rsidP="00CA6CEF">
            <w:pPr>
              <w:widowControl w:val="0"/>
              <w:spacing w:after="0" w:line="240" w:lineRule="auto"/>
              <w:jc w:val="center"/>
              <w:rPr>
                <w:rFonts w:ascii="Times" w:eastAsia="Times" w:hAnsi="Times" w:cs="Times"/>
              </w:rPr>
            </w:pPr>
            <w:r>
              <w:rPr>
                <w:rFonts w:ascii="Times" w:eastAsia="Times" w:hAnsi="Times" w:cs="Times"/>
              </w:rPr>
              <w:t>24</w:t>
            </w:r>
          </w:p>
        </w:tc>
      </w:tr>
      <w:tr w:rsidR="00BD4AB9" w14:paraId="72703B34" w14:textId="77777777" w:rsidTr="009015C7">
        <w:tc>
          <w:tcPr>
            <w:tcW w:w="4308"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1050C6C6" w14:textId="77777777" w:rsidR="00BD4AB9" w:rsidRDefault="00EB49FD" w:rsidP="00CA6CEF">
            <w:pPr>
              <w:widowControl w:val="0"/>
              <w:spacing w:after="0" w:line="240" w:lineRule="auto"/>
              <w:jc w:val="left"/>
            </w:pPr>
            <w:r>
              <w:t xml:space="preserve">Gereja </w:t>
            </w:r>
          </w:p>
        </w:tc>
        <w:tc>
          <w:tcPr>
            <w:tcW w:w="2464" w:type="dxa"/>
            <w:tcBorders>
              <w:top w:val="single" w:sz="8" w:space="0" w:color="010205"/>
              <w:left w:val="single" w:sz="8" w:space="0" w:color="010205"/>
              <w:bottom w:val="single" w:sz="8" w:space="0" w:color="010205"/>
              <w:right w:val="single" w:sz="8" w:space="0" w:color="010205"/>
            </w:tcBorders>
            <w:tcMar>
              <w:top w:w="40" w:type="dxa"/>
              <w:left w:w="40" w:type="dxa"/>
              <w:bottom w:w="40" w:type="dxa"/>
              <w:right w:w="40" w:type="dxa"/>
            </w:tcMar>
            <w:vAlign w:val="bottom"/>
          </w:tcPr>
          <w:p w14:paraId="05E662FD" w14:textId="77777777" w:rsidR="00BD4AB9" w:rsidRDefault="00EB49FD" w:rsidP="00CA6CEF">
            <w:pPr>
              <w:widowControl w:val="0"/>
              <w:spacing w:after="0" w:line="240" w:lineRule="auto"/>
              <w:jc w:val="center"/>
              <w:rPr>
                <w:rFonts w:ascii="Times" w:eastAsia="Times" w:hAnsi="Times" w:cs="Times"/>
              </w:rPr>
            </w:pPr>
            <w:r>
              <w:rPr>
                <w:rFonts w:ascii="Times" w:eastAsia="Times" w:hAnsi="Times" w:cs="Times"/>
              </w:rPr>
              <w:t>-</w:t>
            </w:r>
          </w:p>
        </w:tc>
      </w:tr>
      <w:tr w:rsidR="00BD4AB9" w14:paraId="307382BF" w14:textId="77777777" w:rsidTr="009015C7">
        <w:tc>
          <w:tcPr>
            <w:tcW w:w="4308"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569C3C0A" w14:textId="77777777" w:rsidR="00BD4AB9" w:rsidRDefault="00EB49FD" w:rsidP="00CA6CEF">
            <w:pPr>
              <w:widowControl w:val="0"/>
              <w:spacing w:after="0" w:line="240" w:lineRule="auto"/>
              <w:jc w:val="left"/>
            </w:pPr>
            <w:r>
              <w:t>Pura</w:t>
            </w:r>
          </w:p>
        </w:tc>
        <w:tc>
          <w:tcPr>
            <w:tcW w:w="2464" w:type="dxa"/>
            <w:tcBorders>
              <w:top w:val="single" w:sz="8" w:space="0" w:color="010205"/>
              <w:left w:val="single" w:sz="8" w:space="0" w:color="010205"/>
              <w:bottom w:val="single" w:sz="8" w:space="0" w:color="010205"/>
              <w:right w:val="single" w:sz="8" w:space="0" w:color="010205"/>
            </w:tcBorders>
            <w:tcMar>
              <w:top w:w="40" w:type="dxa"/>
              <w:left w:w="40" w:type="dxa"/>
              <w:bottom w:w="40" w:type="dxa"/>
              <w:right w:w="40" w:type="dxa"/>
            </w:tcMar>
            <w:vAlign w:val="bottom"/>
          </w:tcPr>
          <w:p w14:paraId="42B8391A" w14:textId="77777777" w:rsidR="00BD4AB9" w:rsidRDefault="00EB49FD" w:rsidP="00CA6CEF">
            <w:pPr>
              <w:widowControl w:val="0"/>
              <w:spacing w:after="0" w:line="240" w:lineRule="auto"/>
              <w:jc w:val="center"/>
              <w:rPr>
                <w:rFonts w:ascii="Times" w:eastAsia="Times" w:hAnsi="Times" w:cs="Times"/>
              </w:rPr>
            </w:pPr>
            <w:r>
              <w:rPr>
                <w:rFonts w:ascii="Times" w:eastAsia="Times" w:hAnsi="Times" w:cs="Times"/>
              </w:rPr>
              <w:t>-</w:t>
            </w:r>
          </w:p>
        </w:tc>
      </w:tr>
      <w:tr w:rsidR="00BD4AB9" w14:paraId="3BFB0029" w14:textId="77777777" w:rsidTr="009015C7">
        <w:tc>
          <w:tcPr>
            <w:tcW w:w="4308"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5A6BAD3B" w14:textId="77777777" w:rsidR="00BD4AB9" w:rsidRDefault="00EB49FD" w:rsidP="00CA6CEF">
            <w:pPr>
              <w:widowControl w:val="0"/>
              <w:spacing w:after="0" w:line="240" w:lineRule="auto"/>
              <w:jc w:val="left"/>
            </w:pPr>
            <w:r>
              <w:t>Wihara</w:t>
            </w:r>
          </w:p>
        </w:tc>
        <w:tc>
          <w:tcPr>
            <w:tcW w:w="2464" w:type="dxa"/>
            <w:tcBorders>
              <w:top w:val="single" w:sz="8" w:space="0" w:color="010205"/>
              <w:left w:val="single" w:sz="8" w:space="0" w:color="010205"/>
              <w:bottom w:val="single" w:sz="8" w:space="0" w:color="010205"/>
              <w:right w:val="single" w:sz="8" w:space="0" w:color="010205"/>
            </w:tcBorders>
            <w:tcMar>
              <w:top w:w="40" w:type="dxa"/>
              <w:left w:w="40" w:type="dxa"/>
              <w:bottom w:w="40" w:type="dxa"/>
              <w:right w:w="40" w:type="dxa"/>
            </w:tcMar>
            <w:vAlign w:val="bottom"/>
          </w:tcPr>
          <w:p w14:paraId="6FE19416" w14:textId="77777777" w:rsidR="00BD4AB9" w:rsidRDefault="00EB49FD" w:rsidP="00CA6CEF">
            <w:pPr>
              <w:widowControl w:val="0"/>
              <w:spacing w:after="0" w:line="240" w:lineRule="auto"/>
              <w:jc w:val="center"/>
              <w:rPr>
                <w:rFonts w:ascii="Times" w:eastAsia="Times" w:hAnsi="Times" w:cs="Times"/>
              </w:rPr>
            </w:pPr>
            <w:r>
              <w:rPr>
                <w:rFonts w:ascii="Times" w:eastAsia="Times" w:hAnsi="Times" w:cs="Times"/>
              </w:rPr>
              <w:t>-</w:t>
            </w:r>
          </w:p>
        </w:tc>
      </w:tr>
      <w:tr w:rsidR="00BD4AB9" w14:paraId="046CFB14" w14:textId="77777777" w:rsidTr="009015C7">
        <w:tc>
          <w:tcPr>
            <w:tcW w:w="4308"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2741FB97" w14:textId="77777777" w:rsidR="00BD4AB9" w:rsidRDefault="00EB49FD" w:rsidP="00CA6CEF">
            <w:pPr>
              <w:widowControl w:val="0"/>
              <w:spacing w:after="0" w:line="240" w:lineRule="auto"/>
              <w:jc w:val="left"/>
            </w:pPr>
            <w:r>
              <w:t xml:space="preserve">Pondok Pesantren </w:t>
            </w:r>
          </w:p>
        </w:tc>
        <w:tc>
          <w:tcPr>
            <w:tcW w:w="2464" w:type="dxa"/>
            <w:tcBorders>
              <w:top w:val="single" w:sz="8" w:space="0" w:color="010205"/>
              <w:left w:val="single" w:sz="8" w:space="0" w:color="010205"/>
              <w:bottom w:val="single" w:sz="8" w:space="0" w:color="010205"/>
              <w:right w:val="single" w:sz="8" w:space="0" w:color="010205"/>
            </w:tcBorders>
            <w:tcMar>
              <w:top w:w="40" w:type="dxa"/>
              <w:left w:w="40" w:type="dxa"/>
              <w:bottom w:w="40" w:type="dxa"/>
              <w:right w:w="40" w:type="dxa"/>
            </w:tcMar>
            <w:vAlign w:val="bottom"/>
          </w:tcPr>
          <w:p w14:paraId="295D8967" w14:textId="77777777" w:rsidR="00BD4AB9" w:rsidRDefault="00EB49FD" w:rsidP="00CA6CEF">
            <w:pPr>
              <w:widowControl w:val="0"/>
              <w:spacing w:after="0" w:line="240" w:lineRule="auto"/>
              <w:jc w:val="center"/>
              <w:rPr>
                <w:rFonts w:ascii="Times" w:eastAsia="Times" w:hAnsi="Times" w:cs="Times"/>
              </w:rPr>
            </w:pPr>
            <w:r>
              <w:rPr>
                <w:rFonts w:ascii="Times" w:eastAsia="Times" w:hAnsi="Times" w:cs="Times"/>
              </w:rPr>
              <w:t>5</w:t>
            </w:r>
          </w:p>
        </w:tc>
      </w:tr>
      <w:tr w:rsidR="00BD4AB9" w14:paraId="2B87DEFC" w14:textId="77777777" w:rsidTr="009015C7">
        <w:tc>
          <w:tcPr>
            <w:tcW w:w="4308"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63E8ECC1" w14:textId="77777777" w:rsidR="00BD4AB9" w:rsidRDefault="00EB49FD" w:rsidP="00CA6CEF">
            <w:pPr>
              <w:widowControl w:val="0"/>
              <w:spacing w:after="0" w:line="240" w:lineRule="auto"/>
              <w:jc w:val="left"/>
            </w:pPr>
            <w:r>
              <w:t xml:space="preserve">Total </w:t>
            </w:r>
          </w:p>
        </w:tc>
        <w:tc>
          <w:tcPr>
            <w:tcW w:w="2464" w:type="dxa"/>
            <w:tcBorders>
              <w:top w:val="single" w:sz="8" w:space="0" w:color="010205"/>
              <w:left w:val="single" w:sz="8" w:space="0" w:color="010205"/>
              <w:bottom w:val="single" w:sz="8" w:space="0" w:color="010205"/>
              <w:right w:val="single" w:sz="8" w:space="0" w:color="010205"/>
            </w:tcBorders>
            <w:tcMar>
              <w:top w:w="40" w:type="dxa"/>
              <w:left w:w="40" w:type="dxa"/>
              <w:bottom w:w="40" w:type="dxa"/>
              <w:right w:w="40" w:type="dxa"/>
            </w:tcMar>
            <w:vAlign w:val="bottom"/>
          </w:tcPr>
          <w:p w14:paraId="79CF94AE" w14:textId="77777777" w:rsidR="00BD4AB9" w:rsidRDefault="00EB49FD" w:rsidP="00CA6CEF">
            <w:pPr>
              <w:widowControl w:val="0"/>
              <w:spacing w:after="0" w:line="240" w:lineRule="auto"/>
              <w:jc w:val="center"/>
              <w:rPr>
                <w:rFonts w:ascii="Times" w:eastAsia="Times" w:hAnsi="Times" w:cs="Times"/>
              </w:rPr>
            </w:pPr>
            <w:r>
              <w:rPr>
                <w:rFonts w:ascii="Times" w:eastAsia="Times" w:hAnsi="Times" w:cs="Times"/>
              </w:rPr>
              <w:t>53</w:t>
            </w:r>
          </w:p>
        </w:tc>
      </w:tr>
    </w:tbl>
    <w:p w14:paraId="1682221F" w14:textId="77777777" w:rsidR="00BD4AB9" w:rsidRDefault="00BD4AB9" w:rsidP="009015C7">
      <w:pPr>
        <w:spacing w:after="0" w:line="360" w:lineRule="auto"/>
        <w:jc w:val="left"/>
      </w:pPr>
    </w:p>
    <w:p w14:paraId="21F836E8" w14:textId="2702B2A4" w:rsidR="00DC5F57" w:rsidRPr="00CA6CEF" w:rsidRDefault="00EB49FD" w:rsidP="00CA6CEF">
      <w:pPr>
        <w:numPr>
          <w:ilvl w:val="0"/>
          <w:numId w:val="94"/>
        </w:numPr>
        <w:ind w:left="1440"/>
      </w:pPr>
      <w:r>
        <w:t>Organisasi Kemasyarakatan</w:t>
      </w:r>
    </w:p>
    <w:p w14:paraId="7A7DFC55" w14:textId="1B31D9E3" w:rsidR="00CA6CEF" w:rsidRPr="00CA6CEF" w:rsidRDefault="00CA6CEF" w:rsidP="00CA6CEF">
      <w:pPr>
        <w:pStyle w:val="Caption"/>
        <w:keepNext/>
        <w:ind w:left="720" w:firstLine="720"/>
        <w:jc w:val="center"/>
        <w:rPr>
          <w:b/>
          <w:i w:val="0"/>
          <w:color w:val="auto"/>
          <w:sz w:val="24"/>
          <w:szCs w:val="24"/>
        </w:rPr>
      </w:pPr>
      <w:bookmarkStart w:id="28" w:name="_Toc129861632"/>
      <w:proofErr w:type="gramStart"/>
      <w:r w:rsidRPr="00CA6CEF">
        <w:rPr>
          <w:b/>
          <w:i w:val="0"/>
          <w:color w:val="auto"/>
          <w:sz w:val="24"/>
          <w:szCs w:val="24"/>
        </w:rPr>
        <w:t xml:space="preserve">Tabel  </w:t>
      </w:r>
      <w:proofErr w:type="gramEnd"/>
      <w:r w:rsidRPr="00CA6CEF">
        <w:rPr>
          <w:b/>
          <w:i w:val="0"/>
          <w:color w:val="auto"/>
          <w:sz w:val="24"/>
          <w:szCs w:val="24"/>
        </w:rPr>
        <w:fldChar w:fldCharType="begin"/>
      </w:r>
      <w:r w:rsidRPr="00CA6CEF">
        <w:rPr>
          <w:b/>
          <w:i w:val="0"/>
          <w:color w:val="auto"/>
          <w:sz w:val="24"/>
          <w:szCs w:val="24"/>
        </w:rPr>
        <w:instrText xml:space="preserve"> SEQ Tabel_ \* ARABIC </w:instrText>
      </w:r>
      <w:r w:rsidRPr="00CA6CEF">
        <w:rPr>
          <w:b/>
          <w:i w:val="0"/>
          <w:color w:val="auto"/>
          <w:sz w:val="24"/>
          <w:szCs w:val="24"/>
        </w:rPr>
        <w:fldChar w:fldCharType="separate"/>
      </w:r>
      <w:r w:rsidR="00896CA1">
        <w:rPr>
          <w:b/>
          <w:i w:val="0"/>
          <w:noProof/>
          <w:color w:val="auto"/>
          <w:sz w:val="24"/>
          <w:szCs w:val="24"/>
        </w:rPr>
        <w:t>12</w:t>
      </w:r>
      <w:r w:rsidRPr="00CA6CEF">
        <w:rPr>
          <w:b/>
          <w:i w:val="0"/>
          <w:color w:val="auto"/>
          <w:sz w:val="24"/>
          <w:szCs w:val="24"/>
        </w:rPr>
        <w:fldChar w:fldCharType="end"/>
      </w:r>
      <w:r w:rsidRPr="00CA6CEF">
        <w:rPr>
          <w:b/>
          <w:i w:val="0"/>
          <w:color w:val="auto"/>
          <w:sz w:val="24"/>
          <w:szCs w:val="24"/>
        </w:rPr>
        <w:t xml:space="preserve"> Organisasi Kemasyarakatan di Desa Barengkok</w:t>
      </w:r>
      <w:bookmarkEnd w:id="28"/>
    </w:p>
    <w:tbl>
      <w:tblPr>
        <w:tblStyle w:val="aa"/>
        <w:tblW w:w="6757" w:type="dxa"/>
        <w:tblInd w:w="14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381"/>
        <w:gridCol w:w="2376"/>
      </w:tblGrid>
      <w:tr w:rsidR="00BD4AB9" w14:paraId="3C5F0133" w14:textId="77777777" w:rsidTr="00DC5F57">
        <w:trPr>
          <w:tblHeader/>
        </w:trPr>
        <w:tc>
          <w:tcPr>
            <w:tcW w:w="4381"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019BCA82" w14:textId="77777777" w:rsidR="00BD4AB9" w:rsidRDefault="00EB49FD" w:rsidP="00CA6CEF">
            <w:pPr>
              <w:widowControl w:val="0"/>
              <w:spacing w:after="0" w:line="240" w:lineRule="auto"/>
              <w:jc w:val="center"/>
            </w:pPr>
            <w:r>
              <w:t>Organisasi kemasyarakatan</w:t>
            </w:r>
          </w:p>
        </w:tc>
        <w:tc>
          <w:tcPr>
            <w:tcW w:w="2376"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50B49FB0" w14:textId="77777777" w:rsidR="00BD4AB9" w:rsidRDefault="00EB49FD" w:rsidP="00CA6CEF">
            <w:pPr>
              <w:widowControl w:val="0"/>
              <w:spacing w:after="0" w:line="240" w:lineRule="auto"/>
              <w:jc w:val="center"/>
            </w:pPr>
            <w:r>
              <w:t xml:space="preserve">Jumlah (bangunan) </w:t>
            </w:r>
          </w:p>
        </w:tc>
      </w:tr>
      <w:tr w:rsidR="00BD4AB9" w14:paraId="103468BA" w14:textId="77777777" w:rsidTr="009015C7">
        <w:tc>
          <w:tcPr>
            <w:tcW w:w="4381"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23BDD3CD" w14:textId="77777777" w:rsidR="00BD4AB9" w:rsidRDefault="00EB49FD" w:rsidP="00CA6CEF">
            <w:pPr>
              <w:widowControl w:val="0"/>
              <w:spacing w:after="0" w:line="240" w:lineRule="auto"/>
              <w:jc w:val="left"/>
            </w:pPr>
            <w:r>
              <w:t xml:space="preserve">Majelis taslim </w:t>
            </w:r>
          </w:p>
        </w:tc>
        <w:tc>
          <w:tcPr>
            <w:tcW w:w="2376" w:type="dxa"/>
            <w:tcBorders>
              <w:top w:val="single" w:sz="8" w:space="0" w:color="010205"/>
              <w:left w:val="single" w:sz="8" w:space="0" w:color="010205"/>
              <w:bottom w:val="single" w:sz="8" w:space="0" w:color="010205"/>
              <w:right w:val="single" w:sz="8" w:space="0" w:color="010205"/>
            </w:tcBorders>
            <w:tcMar>
              <w:top w:w="40" w:type="dxa"/>
              <w:left w:w="40" w:type="dxa"/>
              <w:bottom w:w="40" w:type="dxa"/>
              <w:right w:w="40" w:type="dxa"/>
            </w:tcMar>
            <w:vAlign w:val="bottom"/>
          </w:tcPr>
          <w:p w14:paraId="447323E2" w14:textId="77777777" w:rsidR="00BD4AB9" w:rsidRDefault="00EB49FD" w:rsidP="00CA6CEF">
            <w:pPr>
              <w:widowControl w:val="0"/>
              <w:spacing w:after="0" w:line="240" w:lineRule="auto"/>
              <w:jc w:val="center"/>
              <w:rPr>
                <w:rFonts w:ascii="Times" w:eastAsia="Times" w:hAnsi="Times" w:cs="Times"/>
              </w:rPr>
            </w:pPr>
            <w:r>
              <w:rPr>
                <w:rFonts w:ascii="Times" w:eastAsia="Times" w:hAnsi="Times" w:cs="Times"/>
              </w:rPr>
              <w:t>36</w:t>
            </w:r>
          </w:p>
        </w:tc>
      </w:tr>
      <w:tr w:rsidR="00BD4AB9" w14:paraId="48C4AD7A" w14:textId="77777777" w:rsidTr="009015C7">
        <w:tc>
          <w:tcPr>
            <w:tcW w:w="4381"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45A24FF5" w14:textId="77777777" w:rsidR="00BD4AB9" w:rsidRDefault="00EB49FD" w:rsidP="00CA6CEF">
            <w:pPr>
              <w:widowControl w:val="0"/>
              <w:spacing w:after="0" w:line="240" w:lineRule="auto"/>
              <w:jc w:val="left"/>
            </w:pPr>
            <w:r>
              <w:t>PKK</w:t>
            </w:r>
          </w:p>
        </w:tc>
        <w:tc>
          <w:tcPr>
            <w:tcW w:w="2376" w:type="dxa"/>
            <w:tcBorders>
              <w:top w:val="single" w:sz="8" w:space="0" w:color="010205"/>
              <w:left w:val="single" w:sz="8" w:space="0" w:color="010205"/>
              <w:bottom w:val="single" w:sz="8" w:space="0" w:color="010205"/>
              <w:right w:val="single" w:sz="8" w:space="0" w:color="010205"/>
            </w:tcBorders>
            <w:tcMar>
              <w:top w:w="40" w:type="dxa"/>
              <w:left w:w="40" w:type="dxa"/>
              <w:bottom w:w="40" w:type="dxa"/>
              <w:right w:w="40" w:type="dxa"/>
            </w:tcMar>
            <w:vAlign w:val="bottom"/>
          </w:tcPr>
          <w:p w14:paraId="7EE2402B" w14:textId="77777777" w:rsidR="00BD4AB9" w:rsidRDefault="00EB49FD" w:rsidP="00CA6CEF">
            <w:pPr>
              <w:widowControl w:val="0"/>
              <w:spacing w:after="0" w:line="240" w:lineRule="auto"/>
              <w:jc w:val="center"/>
              <w:rPr>
                <w:rFonts w:ascii="Times" w:eastAsia="Times" w:hAnsi="Times" w:cs="Times"/>
              </w:rPr>
            </w:pPr>
            <w:r>
              <w:rPr>
                <w:rFonts w:ascii="Times" w:eastAsia="Times" w:hAnsi="Times" w:cs="Times"/>
              </w:rPr>
              <w:t>-</w:t>
            </w:r>
          </w:p>
        </w:tc>
      </w:tr>
      <w:tr w:rsidR="00BD4AB9" w14:paraId="10D6CADB" w14:textId="77777777" w:rsidTr="009015C7">
        <w:tc>
          <w:tcPr>
            <w:tcW w:w="4381"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3C4004E7" w14:textId="77777777" w:rsidR="00BD4AB9" w:rsidRDefault="00EB49FD" w:rsidP="00CA6CEF">
            <w:pPr>
              <w:widowControl w:val="0"/>
              <w:spacing w:after="0" w:line="240" w:lineRule="auto"/>
              <w:jc w:val="left"/>
            </w:pPr>
            <w:r>
              <w:t>Karang taruna</w:t>
            </w:r>
          </w:p>
        </w:tc>
        <w:tc>
          <w:tcPr>
            <w:tcW w:w="2376" w:type="dxa"/>
            <w:tcBorders>
              <w:top w:val="single" w:sz="8" w:space="0" w:color="010205"/>
              <w:left w:val="single" w:sz="8" w:space="0" w:color="010205"/>
              <w:bottom w:val="single" w:sz="8" w:space="0" w:color="010205"/>
              <w:right w:val="single" w:sz="8" w:space="0" w:color="010205"/>
            </w:tcBorders>
            <w:tcMar>
              <w:top w:w="40" w:type="dxa"/>
              <w:left w:w="40" w:type="dxa"/>
              <w:bottom w:w="40" w:type="dxa"/>
              <w:right w:w="40" w:type="dxa"/>
            </w:tcMar>
            <w:vAlign w:val="bottom"/>
          </w:tcPr>
          <w:p w14:paraId="7F08D4C0" w14:textId="77777777" w:rsidR="00BD4AB9" w:rsidRDefault="00EB49FD" w:rsidP="00CA6CEF">
            <w:pPr>
              <w:widowControl w:val="0"/>
              <w:spacing w:after="0" w:line="240" w:lineRule="auto"/>
              <w:jc w:val="center"/>
              <w:rPr>
                <w:rFonts w:ascii="Times" w:eastAsia="Times" w:hAnsi="Times" w:cs="Times"/>
              </w:rPr>
            </w:pPr>
            <w:r>
              <w:rPr>
                <w:rFonts w:ascii="Times" w:eastAsia="Times" w:hAnsi="Times" w:cs="Times"/>
              </w:rPr>
              <w:t>-</w:t>
            </w:r>
          </w:p>
        </w:tc>
      </w:tr>
      <w:tr w:rsidR="00BD4AB9" w14:paraId="721BF9B0" w14:textId="77777777" w:rsidTr="009015C7">
        <w:tc>
          <w:tcPr>
            <w:tcW w:w="4381"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1B30E5D7" w14:textId="77777777" w:rsidR="00BD4AB9" w:rsidRDefault="00EB49FD" w:rsidP="00CA6CEF">
            <w:pPr>
              <w:widowControl w:val="0"/>
              <w:spacing w:after="0" w:line="240" w:lineRule="auto"/>
              <w:jc w:val="left"/>
            </w:pPr>
            <w:r>
              <w:t xml:space="preserve">Koperasi </w:t>
            </w:r>
          </w:p>
        </w:tc>
        <w:tc>
          <w:tcPr>
            <w:tcW w:w="2376" w:type="dxa"/>
            <w:tcBorders>
              <w:top w:val="single" w:sz="8" w:space="0" w:color="010205"/>
              <w:left w:val="single" w:sz="8" w:space="0" w:color="010205"/>
              <w:bottom w:val="single" w:sz="8" w:space="0" w:color="010205"/>
              <w:right w:val="single" w:sz="8" w:space="0" w:color="010205"/>
            </w:tcBorders>
            <w:tcMar>
              <w:top w:w="40" w:type="dxa"/>
              <w:left w:w="40" w:type="dxa"/>
              <w:bottom w:w="40" w:type="dxa"/>
              <w:right w:w="40" w:type="dxa"/>
            </w:tcMar>
            <w:vAlign w:val="bottom"/>
          </w:tcPr>
          <w:p w14:paraId="3DEE1803" w14:textId="77777777" w:rsidR="00BD4AB9" w:rsidRDefault="00EB49FD" w:rsidP="00CA6CEF">
            <w:pPr>
              <w:widowControl w:val="0"/>
              <w:spacing w:after="0" w:line="240" w:lineRule="auto"/>
              <w:jc w:val="center"/>
              <w:rPr>
                <w:rFonts w:ascii="Times" w:eastAsia="Times" w:hAnsi="Times" w:cs="Times"/>
              </w:rPr>
            </w:pPr>
            <w:r>
              <w:rPr>
                <w:rFonts w:ascii="Times" w:eastAsia="Times" w:hAnsi="Times" w:cs="Times"/>
              </w:rPr>
              <w:t>-</w:t>
            </w:r>
          </w:p>
        </w:tc>
      </w:tr>
      <w:tr w:rsidR="00BD4AB9" w14:paraId="3E0645D6" w14:textId="77777777" w:rsidTr="009015C7">
        <w:tc>
          <w:tcPr>
            <w:tcW w:w="4381"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3646C388" w14:textId="77777777" w:rsidR="00BD4AB9" w:rsidRDefault="00EB49FD" w:rsidP="00CA6CEF">
            <w:pPr>
              <w:widowControl w:val="0"/>
              <w:spacing w:after="0" w:line="240" w:lineRule="auto"/>
              <w:jc w:val="left"/>
            </w:pPr>
            <w:r>
              <w:t xml:space="preserve">Kelompok Tani </w:t>
            </w:r>
          </w:p>
        </w:tc>
        <w:tc>
          <w:tcPr>
            <w:tcW w:w="2376" w:type="dxa"/>
            <w:tcBorders>
              <w:top w:val="single" w:sz="8" w:space="0" w:color="010205"/>
              <w:left w:val="single" w:sz="8" w:space="0" w:color="010205"/>
              <w:bottom w:val="single" w:sz="8" w:space="0" w:color="010205"/>
              <w:right w:val="single" w:sz="8" w:space="0" w:color="010205"/>
            </w:tcBorders>
            <w:tcMar>
              <w:top w:w="40" w:type="dxa"/>
              <w:left w:w="40" w:type="dxa"/>
              <w:bottom w:w="40" w:type="dxa"/>
              <w:right w:w="40" w:type="dxa"/>
            </w:tcMar>
            <w:vAlign w:val="bottom"/>
          </w:tcPr>
          <w:p w14:paraId="53C81624" w14:textId="77777777" w:rsidR="00BD4AB9" w:rsidRDefault="00EB49FD" w:rsidP="00CA6CEF">
            <w:pPr>
              <w:widowControl w:val="0"/>
              <w:spacing w:after="0" w:line="240" w:lineRule="auto"/>
              <w:jc w:val="center"/>
              <w:rPr>
                <w:rFonts w:ascii="Times" w:eastAsia="Times" w:hAnsi="Times" w:cs="Times"/>
              </w:rPr>
            </w:pPr>
            <w:r>
              <w:rPr>
                <w:rFonts w:ascii="Times" w:eastAsia="Times" w:hAnsi="Times" w:cs="Times"/>
              </w:rPr>
              <w:t>1</w:t>
            </w:r>
          </w:p>
        </w:tc>
      </w:tr>
      <w:tr w:rsidR="00BD4AB9" w14:paraId="2E0E4C52" w14:textId="77777777" w:rsidTr="009015C7">
        <w:tc>
          <w:tcPr>
            <w:tcW w:w="4381" w:type="dxa"/>
            <w:tcBorders>
              <w:top w:val="single" w:sz="8" w:space="0" w:color="010205"/>
              <w:left w:val="single" w:sz="8" w:space="0" w:color="010205"/>
              <w:bottom w:val="single" w:sz="8" w:space="0" w:color="010205"/>
              <w:right w:val="single" w:sz="8" w:space="0" w:color="010205"/>
            </w:tcBorders>
            <w:shd w:val="clear" w:color="auto" w:fill="auto"/>
            <w:tcMar>
              <w:top w:w="100" w:type="dxa"/>
              <w:left w:w="100" w:type="dxa"/>
              <w:bottom w:w="100" w:type="dxa"/>
              <w:right w:w="100" w:type="dxa"/>
            </w:tcMar>
          </w:tcPr>
          <w:p w14:paraId="11B1E5A8" w14:textId="77777777" w:rsidR="00BD4AB9" w:rsidRDefault="00EB49FD" w:rsidP="00CA6CEF">
            <w:pPr>
              <w:widowControl w:val="0"/>
              <w:spacing w:after="0" w:line="240" w:lineRule="auto"/>
              <w:jc w:val="left"/>
            </w:pPr>
            <w:r>
              <w:t xml:space="preserve">Total </w:t>
            </w:r>
          </w:p>
        </w:tc>
        <w:tc>
          <w:tcPr>
            <w:tcW w:w="2376" w:type="dxa"/>
            <w:tcBorders>
              <w:top w:val="single" w:sz="8" w:space="0" w:color="010205"/>
              <w:left w:val="single" w:sz="8" w:space="0" w:color="010205"/>
              <w:bottom w:val="single" w:sz="8" w:space="0" w:color="010205"/>
              <w:right w:val="single" w:sz="8" w:space="0" w:color="010205"/>
            </w:tcBorders>
            <w:tcMar>
              <w:top w:w="40" w:type="dxa"/>
              <w:left w:w="40" w:type="dxa"/>
              <w:bottom w:w="40" w:type="dxa"/>
              <w:right w:w="40" w:type="dxa"/>
            </w:tcMar>
            <w:vAlign w:val="bottom"/>
          </w:tcPr>
          <w:p w14:paraId="70C4195F" w14:textId="77777777" w:rsidR="00BD4AB9" w:rsidRDefault="00EB49FD" w:rsidP="00CA6CEF">
            <w:pPr>
              <w:widowControl w:val="0"/>
              <w:spacing w:after="0" w:line="240" w:lineRule="auto"/>
              <w:jc w:val="center"/>
              <w:rPr>
                <w:rFonts w:ascii="Times" w:eastAsia="Times" w:hAnsi="Times" w:cs="Times"/>
              </w:rPr>
            </w:pPr>
            <w:r>
              <w:rPr>
                <w:rFonts w:ascii="Times" w:eastAsia="Times" w:hAnsi="Times" w:cs="Times"/>
              </w:rPr>
              <w:t>37</w:t>
            </w:r>
          </w:p>
        </w:tc>
      </w:tr>
    </w:tbl>
    <w:p w14:paraId="5AF0A79D" w14:textId="7796912E" w:rsidR="00BD4AB9" w:rsidRDefault="00BD4AB9">
      <w:pPr>
        <w:spacing w:line="360" w:lineRule="auto"/>
        <w:jc w:val="left"/>
      </w:pPr>
    </w:p>
    <w:p w14:paraId="664C7B95" w14:textId="1F2DF64C" w:rsidR="00DC5F57" w:rsidRDefault="00DC5F57">
      <w:pPr>
        <w:spacing w:line="360" w:lineRule="auto"/>
        <w:jc w:val="left"/>
      </w:pPr>
    </w:p>
    <w:p w14:paraId="414E7C0E" w14:textId="2409D80A" w:rsidR="00DC5F57" w:rsidRDefault="00DC5F57">
      <w:pPr>
        <w:spacing w:line="360" w:lineRule="auto"/>
        <w:jc w:val="left"/>
      </w:pPr>
    </w:p>
    <w:p w14:paraId="79E7DC7F" w14:textId="77777777" w:rsidR="00DC5F57" w:rsidRDefault="00DC5F57">
      <w:pPr>
        <w:spacing w:line="360" w:lineRule="auto"/>
        <w:jc w:val="left"/>
      </w:pPr>
    </w:p>
    <w:p w14:paraId="2D8BF613" w14:textId="77777777" w:rsidR="00CA6CEF" w:rsidRDefault="00CA6CEF">
      <w:pPr>
        <w:spacing w:line="360" w:lineRule="auto"/>
        <w:jc w:val="left"/>
      </w:pPr>
    </w:p>
    <w:p w14:paraId="5D5B237A" w14:textId="77777777" w:rsidR="00BD4AB9" w:rsidRDefault="00EB49FD">
      <w:pPr>
        <w:pStyle w:val="Heading1"/>
      </w:pPr>
      <w:bookmarkStart w:id="29" w:name="_Toc124106399"/>
      <w:r>
        <w:lastRenderedPageBreak/>
        <w:t>BAB III</w:t>
      </w:r>
      <w:bookmarkEnd w:id="29"/>
    </w:p>
    <w:p w14:paraId="0C6CD950" w14:textId="77777777" w:rsidR="00BD4AB9" w:rsidRDefault="00EB49FD" w:rsidP="0058452E">
      <w:pPr>
        <w:spacing w:line="360" w:lineRule="auto"/>
        <w:jc w:val="center"/>
        <w:rPr>
          <w:b/>
        </w:rPr>
      </w:pPr>
      <w:r>
        <w:rPr>
          <w:b/>
        </w:rPr>
        <w:t>RENCANA INTERVENSI</w:t>
      </w:r>
    </w:p>
    <w:p w14:paraId="46D98B4F" w14:textId="77777777" w:rsidR="00BD4AB9" w:rsidRDefault="00EB49FD">
      <w:pPr>
        <w:pStyle w:val="Heading2"/>
        <w:numPr>
          <w:ilvl w:val="0"/>
          <w:numId w:val="247"/>
        </w:numPr>
      </w:pPr>
      <w:bookmarkStart w:id="30" w:name="_Toc124106400"/>
      <w:r>
        <w:t>Analisis Situasi</w:t>
      </w:r>
      <w:bookmarkEnd w:id="30"/>
    </w:p>
    <w:p w14:paraId="1666F94C" w14:textId="66F673BB" w:rsidR="00DC5F57" w:rsidRPr="00CA6CEF" w:rsidRDefault="00EB49FD" w:rsidP="00CA6CEF">
      <w:pPr>
        <w:spacing w:line="360" w:lineRule="auto"/>
        <w:ind w:left="720" w:firstLine="720"/>
      </w:pPr>
      <w:proofErr w:type="gramStart"/>
      <w:r>
        <w:t>Dari data dasar yang sudah dianalisis, ditemukan beberapa masalah di Desa Barengkok.</w:t>
      </w:r>
      <w:proofErr w:type="gramEnd"/>
      <w:r>
        <w:t xml:space="preserve"> Masalah yang ditemukan di Desa Barengkok dapat dilihat dalam tabel dibawah ini:</w:t>
      </w:r>
    </w:p>
    <w:p w14:paraId="69067DF9" w14:textId="775A0E7A" w:rsidR="00CA6CEF" w:rsidRPr="00CA6CEF" w:rsidRDefault="00CA6CEF" w:rsidP="00CA6CEF">
      <w:pPr>
        <w:pStyle w:val="Caption"/>
        <w:keepNext/>
        <w:jc w:val="center"/>
        <w:rPr>
          <w:b/>
          <w:i w:val="0"/>
          <w:color w:val="auto"/>
          <w:sz w:val="24"/>
          <w:szCs w:val="24"/>
        </w:rPr>
      </w:pPr>
      <w:bookmarkStart w:id="31" w:name="_Toc129861633"/>
      <w:proofErr w:type="gramStart"/>
      <w:r w:rsidRPr="00CA6CEF">
        <w:rPr>
          <w:b/>
          <w:i w:val="0"/>
          <w:color w:val="auto"/>
          <w:sz w:val="24"/>
          <w:szCs w:val="24"/>
        </w:rPr>
        <w:t xml:space="preserve">Tabel  </w:t>
      </w:r>
      <w:proofErr w:type="gramEnd"/>
      <w:r w:rsidRPr="00CA6CEF">
        <w:rPr>
          <w:b/>
          <w:i w:val="0"/>
          <w:color w:val="auto"/>
          <w:sz w:val="24"/>
          <w:szCs w:val="24"/>
        </w:rPr>
        <w:fldChar w:fldCharType="begin"/>
      </w:r>
      <w:r w:rsidRPr="00CA6CEF">
        <w:rPr>
          <w:b/>
          <w:i w:val="0"/>
          <w:color w:val="auto"/>
          <w:sz w:val="24"/>
          <w:szCs w:val="24"/>
        </w:rPr>
        <w:instrText xml:space="preserve"> SEQ Tabel_ \* ARABIC </w:instrText>
      </w:r>
      <w:r w:rsidRPr="00CA6CEF">
        <w:rPr>
          <w:b/>
          <w:i w:val="0"/>
          <w:color w:val="auto"/>
          <w:sz w:val="24"/>
          <w:szCs w:val="24"/>
        </w:rPr>
        <w:fldChar w:fldCharType="separate"/>
      </w:r>
      <w:r w:rsidR="00896CA1">
        <w:rPr>
          <w:b/>
          <w:i w:val="0"/>
          <w:noProof/>
          <w:color w:val="auto"/>
          <w:sz w:val="24"/>
          <w:szCs w:val="24"/>
        </w:rPr>
        <w:t>13</w:t>
      </w:r>
      <w:r w:rsidRPr="00CA6CEF">
        <w:rPr>
          <w:b/>
          <w:i w:val="0"/>
          <w:color w:val="auto"/>
          <w:sz w:val="24"/>
          <w:szCs w:val="24"/>
        </w:rPr>
        <w:fldChar w:fldCharType="end"/>
      </w:r>
      <w:r w:rsidRPr="00CA6CEF">
        <w:rPr>
          <w:b/>
          <w:i w:val="0"/>
          <w:color w:val="auto"/>
          <w:sz w:val="24"/>
          <w:szCs w:val="24"/>
        </w:rPr>
        <w:t xml:space="preserve"> Masalah Gizi di Desa Barengkok</w:t>
      </w:r>
      <w:bookmarkEnd w:id="31"/>
    </w:p>
    <w:tbl>
      <w:tblPr>
        <w:tblStyle w:val="ab"/>
        <w:tblW w:w="7634"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55"/>
        <w:gridCol w:w="1417"/>
        <w:gridCol w:w="1134"/>
        <w:gridCol w:w="2127"/>
        <w:gridCol w:w="1701"/>
      </w:tblGrid>
      <w:tr w:rsidR="00BD4AB9" w14:paraId="7C6F4EA5" w14:textId="77777777" w:rsidTr="009015C7">
        <w:tc>
          <w:tcPr>
            <w:tcW w:w="1255" w:type="dxa"/>
            <w:shd w:val="clear" w:color="auto" w:fill="auto"/>
            <w:tcMar>
              <w:top w:w="100" w:type="dxa"/>
              <w:left w:w="100" w:type="dxa"/>
              <w:bottom w:w="100" w:type="dxa"/>
              <w:right w:w="100" w:type="dxa"/>
            </w:tcMar>
          </w:tcPr>
          <w:p w14:paraId="2F72C6E9" w14:textId="77777777" w:rsidR="00BD4AB9" w:rsidRDefault="00EB49FD" w:rsidP="00CA6CEF">
            <w:pPr>
              <w:widowControl w:val="0"/>
              <w:pBdr>
                <w:top w:val="nil"/>
                <w:left w:val="nil"/>
                <w:bottom w:val="nil"/>
                <w:right w:val="nil"/>
                <w:between w:val="nil"/>
              </w:pBdr>
              <w:spacing w:after="0" w:line="240" w:lineRule="auto"/>
              <w:jc w:val="center"/>
            </w:pPr>
            <w:r>
              <w:t>Apa</w:t>
            </w:r>
          </w:p>
        </w:tc>
        <w:tc>
          <w:tcPr>
            <w:tcW w:w="1417" w:type="dxa"/>
            <w:shd w:val="clear" w:color="auto" w:fill="auto"/>
            <w:tcMar>
              <w:top w:w="100" w:type="dxa"/>
              <w:left w:w="100" w:type="dxa"/>
              <w:bottom w:w="100" w:type="dxa"/>
              <w:right w:w="100" w:type="dxa"/>
            </w:tcMar>
          </w:tcPr>
          <w:p w14:paraId="6145A1C6" w14:textId="77777777" w:rsidR="00BD4AB9" w:rsidRDefault="00EB49FD" w:rsidP="00CA6CEF">
            <w:pPr>
              <w:widowControl w:val="0"/>
              <w:pBdr>
                <w:top w:val="nil"/>
                <w:left w:val="nil"/>
                <w:bottom w:val="nil"/>
                <w:right w:val="nil"/>
                <w:between w:val="nil"/>
              </w:pBdr>
              <w:spacing w:after="0" w:line="240" w:lineRule="auto"/>
              <w:jc w:val="center"/>
            </w:pPr>
            <w:r>
              <w:t>Berapa</w:t>
            </w:r>
          </w:p>
        </w:tc>
        <w:tc>
          <w:tcPr>
            <w:tcW w:w="1134" w:type="dxa"/>
            <w:shd w:val="clear" w:color="auto" w:fill="auto"/>
            <w:tcMar>
              <w:top w:w="100" w:type="dxa"/>
              <w:left w:w="100" w:type="dxa"/>
              <w:bottom w:w="100" w:type="dxa"/>
              <w:right w:w="100" w:type="dxa"/>
            </w:tcMar>
          </w:tcPr>
          <w:p w14:paraId="475C0D8F" w14:textId="77777777" w:rsidR="00BD4AB9" w:rsidRDefault="00EB49FD" w:rsidP="00CA6CEF">
            <w:pPr>
              <w:widowControl w:val="0"/>
              <w:pBdr>
                <w:top w:val="nil"/>
                <w:left w:val="nil"/>
                <w:bottom w:val="nil"/>
                <w:right w:val="nil"/>
                <w:between w:val="nil"/>
              </w:pBdr>
              <w:spacing w:after="0" w:line="240" w:lineRule="auto"/>
              <w:jc w:val="center"/>
            </w:pPr>
            <w:r>
              <w:t>Siapa</w:t>
            </w:r>
          </w:p>
        </w:tc>
        <w:tc>
          <w:tcPr>
            <w:tcW w:w="2127" w:type="dxa"/>
            <w:shd w:val="clear" w:color="auto" w:fill="auto"/>
            <w:tcMar>
              <w:top w:w="100" w:type="dxa"/>
              <w:left w:w="100" w:type="dxa"/>
              <w:bottom w:w="100" w:type="dxa"/>
              <w:right w:w="100" w:type="dxa"/>
            </w:tcMar>
          </w:tcPr>
          <w:p w14:paraId="3180FE9E" w14:textId="77777777" w:rsidR="00BD4AB9" w:rsidRDefault="00EB49FD" w:rsidP="00CA6CEF">
            <w:pPr>
              <w:widowControl w:val="0"/>
              <w:pBdr>
                <w:top w:val="nil"/>
                <w:left w:val="nil"/>
                <w:bottom w:val="nil"/>
                <w:right w:val="nil"/>
                <w:between w:val="nil"/>
              </w:pBdr>
              <w:spacing w:after="0" w:line="240" w:lineRule="auto"/>
              <w:jc w:val="center"/>
            </w:pPr>
            <w:r>
              <w:t>Perkiraan Penyebab</w:t>
            </w:r>
          </w:p>
        </w:tc>
        <w:tc>
          <w:tcPr>
            <w:tcW w:w="1701" w:type="dxa"/>
            <w:shd w:val="clear" w:color="auto" w:fill="auto"/>
            <w:tcMar>
              <w:top w:w="100" w:type="dxa"/>
              <w:left w:w="100" w:type="dxa"/>
              <w:bottom w:w="100" w:type="dxa"/>
              <w:right w:w="100" w:type="dxa"/>
            </w:tcMar>
          </w:tcPr>
          <w:p w14:paraId="3CB4BACE" w14:textId="77777777" w:rsidR="00BD4AB9" w:rsidRDefault="00EB49FD" w:rsidP="00CA6CEF">
            <w:pPr>
              <w:widowControl w:val="0"/>
              <w:pBdr>
                <w:top w:val="nil"/>
                <w:left w:val="nil"/>
                <w:bottom w:val="nil"/>
                <w:right w:val="nil"/>
                <w:between w:val="nil"/>
              </w:pBdr>
              <w:spacing w:after="0" w:line="240" w:lineRule="auto"/>
              <w:jc w:val="center"/>
            </w:pPr>
            <w:r>
              <w:t>Sumber Daya</w:t>
            </w:r>
          </w:p>
        </w:tc>
      </w:tr>
      <w:tr w:rsidR="00BD4AB9" w14:paraId="452DC61F" w14:textId="77777777" w:rsidTr="009015C7">
        <w:trPr>
          <w:trHeight w:val="440"/>
        </w:trPr>
        <w:tc>
          <w:tcPr>
            <w:tcW w:w="1255" w:type="dxa"/>
            <w:shd w:val="clear" w:color="auto" w:fill="auto"/>
            <w:tcMar>
              <w:top w:w="100" w:type="dxa"/>
              <w:left w:w="100" w:type="dxa"/>
              <w:bottom w:w="100" w:type="dxa"/>
              <w:right w:w="100" w:type="dxa"/>
            </w:tcMar>
          </w:tcPr>
          <w:p w14:paraId="5528F9AA" w14:textId="77777777" w:rsidR="00BD4AB9" w:rsidRDefault="00EB49FD" w:rsidP="00CA6CEF">
            <w:pPr>
              <w:widowControl w:val="0"/>
              <w:pBdr>
                <w:top w:val="nil"/>
                <w:left w:val="nil"/>
                <w:bottom w:val="nil"/>
                <w:right w:val="nil"/>
                <w:between w:val="nil"/>
              </w:pBdr>
              <w:spacing w:after="0" w:line="240" w:lineRule="auto"/>
              <w:jc w:val="left"/>
            </w:pPr>
            <w:r>
              <w:t xml:space="preserve">Balita gizi kurang </w:t>
            </w:r>
          </w:p>
        </w:tc>
        <w:tc>
          <w:tcPr>
            <w:tcW w:w="1417" w:type="dxa"/>
            <w:shd w:val="clear" w:color="auto" w:fill="auto"/>
            <w:tcMar>
              <w:top w:w="100" w:type="dxa"/>
              <w:left w:w="100" w:type="dxa"/>
              <w:bottom w:w="100" w:type="dxa"/>
              <w:right w:w="100" w:type="dxa"/>
            </w:tcMar>
          </w:tcPr>
          <w:p w14:paraId="1FFED3FD" w14:textId="77777777" w:rsidR="00BD4AB9" w:rsidRDefault="00EB49FD" w:rsidP="00CA6CEF">
            <w:pPr>
              <w:widowControl w:val="0"/>
              <w:pBdr>
                <w:top w:val="nil"/>
                <w:left w:val="nil"/>
                <w:bottom w:val="nil"/>
                <w:right w:val="nil"/>
                <w:between w:val="nil"/>
              </w:pBdr>
              <w:spacing w:after="0" w:line="240" w:lineRule="auto"/>
              <w:jc w:val="center"/>
            </w:pPr>
            <w:r>
              <w:t>4 balita (6</w:t>
            </w:r>
            <w:proofErr w:type="gramStart"/>
            <w:r>
              <w:t>,7</w:t>
            </w:r>
            <w:proofErr w:type="gramEnd"/>
            <w:r>
              <w:t>%)</w:t>
            </w:r>
          </w:p>
        </w:tc>
        <w:tc>
          <w:tcPr>
            <w:tcW w:w="1134" w:type="dxa"/>
            <w:shd w:val="clear" w:color="auto" w:fill="auto"/>
            <w:tcMar>
              <w:top w:w="100" w:type="dxa"/>
              <w:left w:w="100" w:type="dxa"/>
              <w:bottom w:w="100" w:type="dxa"/>
              <w:right w:w="100" w:type="dxa"/>
            </w:tcMar>
          </w:tcPr>
          <w:p w14:paraId="0E17539A" w14:textId="77777777" w:rsidR="00BD4AB9" w:rsidRDefault="00EB49FD" w:rsidP="00CA6CEF">
            <w:pPr>
              <w:widowControl w:val="0"/>
              <w:pBdr>
                <w:top w:val="nil"/>
                <w:left w:val="nil"/>
                <w:bottom w:val="nil"/>
                <w:right w:val="nil"/>
                <w:between w:val="nil"/>
              </w:pBdr>
              <w:spacing w:after="0" w:line="240" w:lineRule="auto"/>
              <w:jc w:val="center"/>
            </w:pPr>
            <w:r>
              <w:t>Balita</w:t>
            </w:r>
          </w:p>
        </w:tc>
        <w:tc>
          <w:tcPr>
            <w:tcW w:w="2127" w:type="dxa"/>
            <w:vMerge w:val="restart"/>
            <w:shd w:val="clear" w:color="auto" w:fill="auto"/>
            <w:tcMar>
              <w:top w:w="100" w:type="dxa"/>
              <w:left w:w="100" w:type="dxa"/>
              <w:bottom w:w="100" w:type="dxa"/>
              <w:right w:w="100" w:type="dxa"/>
            </w:tcMar>
          </w:tcPr>
          <w:p w14:paraId="2FEEE163" w14:textId="77777777" w:rsidR="00BD4AB9" w:rsidRDefault="00EB49FD" w:rsidP="00CA6CEF">
            <w:pPr>
              <w:widowControl w:val="0"/>
              <w:numPr>
                <w:ilvl w:val="0"/>
                <w:numId w:val="113"/>
              </w:numPr>
              <w:pBdr>
                <w:top w:val="nil"/>
                <w:left w:val="nil"/>
                <w:bottom w:val="nil"/>
                <w:right w:val="nil"/>
                <w:between w:val="nil"/>
              </w:pBdr>
              <w:spacing w:after="0" w:line="240" w:lineRule="auto"/>
              <w:ind w:left="360"/>
              <w:jc w:val="left"/>
            </w:pPr>
            <w:r>
              <w:t>Kurangnya asupan energi dan protein</w:t>
            </w:r>
          </w:p>
          <w:p w14:paraId="7A494D68" w14:textId="77777777" w:rsidR="00BD4AB9" w:rsidRDefault="00EB49FD" w:rsidP="00CA6CEF">
            <w:pPr>
              <w:widowControl w:val="0"/>
              <w:numPr>
                <w:ilvl w:val="0"/>
                <w:numId w:val="113"/>
              </w:numPr>
              <w:pBdr>
                <w:top w:val="nil"/>
                <w:left w:val="nil"/>
                <w:bottom w:val="nil"/>
                <w:right w:val="nil"/>
                <w:between w:val="nil"/>
              </w:pBdr>
              <w:spacing w:after="0" w:line="240" w:lineRule="auto"/>
              <w:ind w:left="360"/>
              <w:jc w:val="left"/>
            </w:pPr>
            <w:r>
              <w:t>Lingkungan tidak sehat</w:t>
            </w:r>
          </w:p>
          <w:p w14:paraId="692B82B1" w14:textId="77777777" w:rsidR="00BD4AB9" w:rsidRDefault="00EB49FD" w:rsidP="00CA6CEF">
            <w:pPr>
              <w:widowControl w:val="0"/>
              <w:numPr>
                <w:ilvl w:val="0"/>
                <w:numId w:val="113"/>
              </w:numPr>
              <w:pBdr>
                <w:top w:val="nil"/>
                <w:left w:val="nil"/>
                <w:bottom w:val="nil"/>
                <w:right w:val="nil"/>
                <w:between w:val="nil"/>
              </w:pBdr>
              <w:spacing w:after="0" w:line="240" w:lineRule="auto"/>
              <w:ind w:left="360"/>
              <w:jc w:val="left"/>
            </w:pPr>
            <w:r>
              <w:t>Kurangnya pengetahuan</w:t>
            </w:r>
          </w:p>
        </w:tc>
        <w:tc>
          <w:tcPr>
            <w:tcW w:w="1701" w:type="dxa"/>
            <w:vMerge w:val="restart"/>
            <w:shd w:val="clear" w:color="auto" w:fill="auto"/>
            <w:tcMar>
              <w:top w:w="100" w:type="dxa"/>
              <w:left w:w="100" w:type="dxa"/>
              <w:bottom w:w="100" w:type="dxa"/>
              <w:right w:w="100" w:type="dxa"/>
            </w:tcMar>
          </w:tcPr>
          <w:p w14:paraId="4541C081" w14:textId="77777777" w:rsidR="00BD4AB9" w:rsidRDefault="00EB49FD" w:rsidP="00CA6CEF">
            <w:pPr>
              <w:widowControl w:val="0"/>
              <w:numPr>
                <w:ilvl w:val="0"/>
                <w:numId w:val="52"/>
              </w:numPr>
              <w:pBdr>
                <w:top w:val="nil"/>
                <w:left w:val="nil"/>
                <w:bottom w:val="nil"/>
                <w:right w:val="nil"/>
                <w:between w:val="nil"/>
              </w:pBdr>
              <w:spacing w:after="0" w:line="240" w:lineRule="auto"/>
              <w:ind w:left="360"/>
              <w:jc w:val="left"/>
            </w:pPr>
            <w:r>
              <w:t>Terdapat posyandu</w:t>
            </w:r>
          </w:p>
          <w:p w14:paraId="0682E68A" w14:textId="77777777" w:rsidR="00BD4AB9" w:rsidRDefault="00EB49FD" w:rsidP="00CA6CEF">
            <w:pPr>
              <w:widowControl w:val="0"/>
              <w:numPr>
                <w:ilvl w:val="0"/>
                <w:numId w:val="52"/>
              </w:numPr>
              <w:pBdr>
                <w:top w:val="nil"/>
                <w:left w:val="nil"/>
                <w:bottom w:val="nil"/>
                <w:right w:val="nil"/>
                <w:between w:val="nil"/>
              </w:pBdr>
              <w:spacing w:after="0" w:line="240" w:lineRule="auto"/>
              <w:ind w:left="360"/>
              <w:jc w:val="left"/>
            </w:pPr>
            <w:r>
              <w:t>Kader</w:t>
            </w:r>
          </w:p>
          <w:p w14:paraId="66D2EF28" w14:textId="77777777" w:rsidR="00BD4AB9" w:rsidRDefault="00EB49FD" w:rsidP="00CA6CEF">
            <w:pPr>
              <w:widowControl w:val="0"/>
              <w:numPr>
                <w:ilvl w:val="0"/>
                <w:numId w:val="52"/>
              </w:numPr>
              <w:pBdr>
                <w:top w:val="nil"/>
                <w:left w:val="nil"/>
                <w:bottom w:val="nil"/>
                <w:right w:val="nil"/>
                <w:between w:val="nil"/>
              </w:pBdr>
              <w:spacing w:after="0" w:line="240" w:lineRule="auto"/>
              <w:ind w:left="360"/>
              <w:jc w:val="left"/>
            </w:pPr>
            <w:r>
              <w:t>Disediakannya PMT</w:t>
            </w:r>
          </w:p>
        </w:tc>
      </w:tr>
      <w:tr w:rsidR="00BD4AB9" w14:paraId="68D0EBA9" w14:textId="77777777" w:rsidTr="009015C7">
        <w:trPr>
          <w:trHeight w:val="440"/>
        </w:trPr>
        <w:tc>
          <w:tcPr>
            <w:tcW w:w="1255" w:type="dxa"/>
            <w:shd w:val="clear" w:color="auto" w:fill="auto"/>
            <w:tcMar>
              <w:top w:w="100" w:type="dxa"/>
              <w:left w:w="100" w:type="dxa"/>
              <w:bottom w:w="100" w:type="dxa"/>
              <w:right w:w="100" w:type="dxa"/>
            </w:tcMar>
          </w:tcPr>
          <w:p w14:paraId="08165F05" w14:textId="77777777" w:rsidR="00BD4AB9" w:rsidRDefault="00EB49FD" w:rsidP="00CA6CEF">
            <w:pPr>
              <w:widowControl w:val="0"/>
              <w:pBdr>
                <w:top w:val="nil"/>
                <w:left w:val="nil"/>
                <w:bottom w:val="nil"/>
                <w:right w:val="nil"/>
                <w:between w:val="nil"/>
              </w:pBdr>
              <w:spacing w:after="0" w:line="240" w:lineRule="auto"/>
              <w:jc w:val="left"/>
            </w:pPr>
            <w:r>
              <w:t xml:space="preserve">Balita </w:t>
            </w:r>
            <w:r w:rsidRPr="005E1A71">
              <w:rPr>
                <w:i/>
              </w:rPr>
              <w:t>stunting</w:t>
            </w:r>
          </w:p>
        </w:tc>
        <w:tc>
          <w:tcPr>
            <w:tcW w:w="1417" w:type="dxa"/>
            <w:shd w:val="clear" w:color="auto" w:fill="auto"/>
            <w:tcMar>
              <w:top w:w="100" w:type="dxa"/>
              <w:left w:w="100" w:type="dxa"/>
              <w:bottom w:w="100" w:type="dxa"/>
              <w:right w:w="100" w:type="dxa"/>
            </w:tcMar>
          </w:tcPr>
          <w:p w14:paraId="5D47E86E" w14:textId="77777777" w:rsidR="00BD4AB9" w:rsidRDefault="00EB49FD" w:rsidP="00CA6CEF">
            <w:pPr>
              <w:widowControl w:val="0"/>
              <w:pBdr>
                <w:top w:val="nil"/>
                <w:left w:val="nil"/>
                <w:bottom w:val="nil"/>
                <w:right w:val="nil"/>
                <w:between w:val="nil"/>
              </w:pBdr>
              <w:spacing w:after="0" w:line="240" w:lineRule="auto"/>
              <w:jc w:val="center"/>
            </w:pPr>
            <w:r>
              <w:t>13 balita (21</w:t>
            </w:r>
            <w:proofErr w:type="gramStart"/>
            <w:r>
              <w:t>,7</w:t>
            </w:r>
            <w:proofErr w:type="gramEnd"/>
            <w:r>
              <w:t>%)</w:t>
            </w:r>
          </w:p>
        </w:tc>
        <w:tc>
          <w:tcPr>
            <w:tcW w:w="1134" w:type="dxa"/>
            <w:shd w:val="clear" w:color="auto" w:fill="auto"/>
            <w:tcMar>
              <w:top w:w="100" w:type="dxa"/>
              <w:left w:w="100" w:type="dxa"/>
              <w:bottom w:w="100" w:type="dxa"/>
              <w:right w:w="100" w:type="dxa"/>
            </w:tcMar>
          </w:tcPr>
          <w:p w14:paraId="2AACA4D8" w14:textId="77777777" w:rsidR="00BD4AB9" w:rsidRDefault="00EB49FD" w:rsidP="00CA6CEF">
            <w:pPr>
              <w:widowControl w:val="0"/>
              <w:pBdr>
                <w:top w:val="nil"/>
                <w:left w:val="nil"/>
                <w:bottom w:val="nil"/>
                <w:right w:val="nil"/>
                <w:between w:val="nil"/>
              </w:pBdr>
              <w:spacing w:after="0" w:line="240" w:lineRule="auto"/>
              <w:jc w:val="center"/>
            </w:pPr>
            <w:r>
              <w:t>Balita</w:t>
            </w:r>
          </w:p>
        </w:tc>
        <w:tc>
          <w:tcPr>
            <w:tcW w:w="2127" w:type="dxa"/>
            <w:vMerge/>
            <w:shd w:val="clear" w:color="auto" w:fill="auto"/>
            <w:tcMar>
              <w:top w:w="100" w:type="dxa"/>
              <w:left w:w="100" w:type="dxa"/>
              <w:bottom w:w="100" w:type="dxa"/>
              <w:right w:w="100" w:type="dxa"/>
            </w:tcMar>
          </w:tcPr>
          <w:p w14:paraId="3C3CC6FD" w14:textId="77777777" w:rsidR="00BD4AB9" w:rsidRDefault="00BD4AB9" w:rsidP="00CA6CEF">
            <w:pPr>
              <w:widowControl w:val="0"/>
              <w:pBdr>
                <w:top w:val="nil"/>
                <w:left w:val="nil"/>
                <w:bottom w:val="nil"/>
                <w:right w:val="nil"/>
                <w:between w:val="nil"/>
              </w:pBdr>
              <w:spacing w:after="0" w:line="240" w:lineRule="auto"/>
              <w:jc w:val="left"/>
            </w:pPr>
          </w:p>
        </w:tc>
        <w:tc>
          <w:tcPr>
            <w:tcW w:w="1701" w:type="dxa"/>
            <w:vMerge/>
            <w:shd w:val="clear" w:color="auto" w:fill="auto"/>
            <w:tcMar>
              <w:top w:w="100" w:type="dxa"/>
              <w:left w:w="100" w:type="dxa"/>
              <w:bottom w:w="100" w:type="dxa"/>
              <w:right w:w="100" w:type="dxa"/>
            </w:tcMar>
          </w:tcPr>
          <w:p w14:paraId="02AAAD8F" w14:textId="77777777" w:rsidR="00BD4AB9" w:rsidRDefault="00BD4AB9" w:rsidP="00CA6CEF">
            <w:pPr>
              <w:widowControl w:val="0"/>
              <w:pBdr>
                <w:top w:val="nil"/>
                <w:left w:val="nil"/>
                <w:bottom w:val="nil"/>
                <w:right w:val="nil"/>
                <w:between w:val="nil"/>
              </w:pBdr>
              <w:spacing w:after="0" w:line="240" w:lineRule="auto"/>
              <w:jc w:val="left"/>
            </w:pPr>
          </w:p>
        </w:tc>
      </w:tr>
      <w:tr w:rsidR="00BD4AB9" w14:paraId="663F74BE" w14:textId="77777777" w:rsidTr="009015C7">
        <w:trPr>
          <w:trHeight w:val="440"/>
        </w:trPr>
        <w:tc>
          <w:tcPr>
            <w:tcW w:w="1255" w:type="dxa"/>
            <w:shd w:val="clear" w:color="auto" w:fill="auto"/>
            <w:tcMar>
              <w:top w:w="100" w:type="dxa"/>
              <w:left w:w="100" w:type="dxa"/>
              <w:bottom w:w="100" w:type="dxa"/>
              <w:right w:w="100" w:type="dxa"/>
            </w:tcMar>
          </w:tcPr>
          <w:p w14:paraId="31EDB2C0" w14:textId="77777777" w:rsidR="00BD4AB9" w:rsidRDefault="00EB49FD" w:rsidP="00CA6CEF">
            <w:pPr>
              <w:widowControl w:val="0"/>
              <w:pBdr>
                <w:top w:val="nil"/>
                <w:left w:val="nil"/>
                <w:bottom w:val="nil"/>
                <w:right w:val="nil"/>
                <w:between w:val="nil"/>
              </w:pBdr>
              <w:spacing w:after="0" w:line="240" w:lineRule="auto"/>
              <w:jc w:val="left"/>
            </w:pPr>
            <w:r>
              <w:t>Ibu hamil KEK</w:t>
            </w:r>
          </w:p>
        </w:tc>
        <w:tc>
          <w:tcPr>
            <w:tcW w:w="1417" w:type="dxa"/>
            <w:shd w:val="clear" w:color="auto" w:fill="auto"/>
            <w:tcMar>
              <w:top w:w="100" w:type="dxa"/>
              <w:left w:w="100" w:type="dxa"/>
              <w:bottom w:w="100" w:type="dxa"/>
              <w:right w:w="100" w:type="dxa"/>
            </w:tcMar>
          </w:tcPr>
          <w:p w14:paraId="06EF4001" w14:textId="77777777" w:rsidR="00BD4AB9" w:rsidRDefault="00EB49FD" w:rsidP="00CA6CEF">
            <w:pPr>
              <w:widowControl w:val="0"/>
              <w:pBdr>
                <w:top w:val="nil"/>
                <w:left w:val="nil"/>
                <w:bottom w:val="nil"/>
                <w:right w:val="nil"/>
                <w:between w:val="nil"/>
              </w:pBdr>
              <w:spacing w:after="0" w:line="240" w:lineRule="auto"/>
              <w:jc w:val="center"/>
            </w:pPr>
            <w:r>
              <w:t>1 bumil (5%)</w:t>
            </w:r>
          </w:p>
        </w:tc>
        <w:tc>
          <w:tcPr>
            <w:tcW w:w="1134" w:type="dxa"/>
            <w:shd w:val="clear" w:color="auto" w:fill="auto"/>
            <w:tcMar>
              <w:top w:w="100" w:type="dxa"/>
              <w:left w:w="100" w:type="dxa"/>
              <w:bottom w:w="100" w:type="dxa"/>
              <w:right w:w="100" w:type="dxa"/>
            </w:tcMar>
          </w:tcPr>
          <w:p w14:paraId="23770815" w14:textId="77777777" w:rsidR="00BD4AB9" w:rsidRDefault="00EB49FD" w:rsidP="00CA6CEF">
            <w:pPr>
              <w:widowControl w:val="0"/>
              <w:pBdr>
                <w:top w:val="nil"/>
                <w:left w:val="nil"/>
                <w:bottom w:val="nil"/>
                <w:right w:val="nil"/>
                <w:between w:val="nil"/>
              </w:pBdr>
              <w:spacing w:after="0" w:line="240" w:lineRule="auto"/>
              <w:jc w:val="center"/>
            </w:pPr>
            <w:r>
              <w:t>Ibu hamil</w:t>
            </w:r>
          </w:p>
        </w:tc>
        <w:tc>
          <w:tcPr>
            <w:tcW w:w="2127" w:type="dxa"/>
            <w:vMerge/>
            <w:shd w:val="clear" w:color="auto" w:fill="auto"/>
            <w:tcMar>
              <w:top w:w="100" w:type="dxa"/>
              <w:left w:w="100" w:type="dxa"/>
              <w:bottom w:w="100" w:type="dxa"/>
              <w:right w:w="100" w:type="dxa"/>
            </w:tcMar>
          </w:tcPr>
          <w:p w14:paraId="287DDD6E" w14:textId="77777777" w:rsidR="00BD4AB9" w:rsidRDefault="00BD4AB9" w:rsidP="00CA6CEF">
            <w:pPr>
              <w:widowControl w:val="0"/>
              <w:pBdr>
                <w:top w:val="nil"/>
                <w:left w:val="nil"/>
                <w:bottom w:val="nil"/>
                <w:right w:val="nil"/>
                <w:between w:val="nil"/>
              </w:pBdr>
              <w:spacing w:after="0" w:line="240" w:lineRule="auto"/>
              <w:jc w:val="left"/>
            </w:pPr>
          </w:p>
        </w:tc>
        <w:tc>
          <w:tcPr>
            <w:tcW w:w="1701" w:type="dxa"/>
            <w:vMerge/>
            <w:shd w:val="clear" w:color="auto" w:fill="auto"/>
            <w:tcMar>
              <w:top w:w="100" w:type="dxa"/>
              <w:left w:w="100" w:type="dxa"/>
              <w:bottom w:w="100" w:type="dxa"/>
              <w:right w:w="100" w:type="dxa"/>
            </w:tcMar>
          </w:tcPr>
          <w:p w14:paraId="7FA48997" w14:textId="77777777" w:rsidR="00BD4AB9" w:rsidRDefault="00BD4AB9" w:rsidP="00CA6CEF">
            <w:pPr>
              <w:widowControl w:val="0"/>
              <w:pBdr>
                <w:top w:val="nil"/>
                <w:left w:val="nil"/>
                <w:bottom w:val="nil"/>
                <w:right w:val="nil"/>
                <w:between w:val="nil"/>
              </w:pBdr>
              <w:spacing w:after="0" w:line="240" w:lineRule="auto"/>
              <w:jc w:val="left"/>
            </w:pPr>
          </w:p>
        </w:tc>
      </w:tr>
    </w:tbl>
    <w:p w14:paraId="2B6E85DA" w14:textId="459BF6C8" w:rsidR="00BD4AB9" w:rsidRDefault="00BD4AB9" w:rsidP="00893086">
      <w:pPr>
        <w:spacing w:after="0" w:line="360" w:lineRule="auto"/>
        <w:ind w:left="720"/>
      </w:pPr>
    </w:p>
    <w:p w14:paraId="0B573704" w14:textId="3A1141A4" w:rsidR="00893086" w:rsidRDefault="00893086" w:rsidP="0093476D">
      <w:pPr>
        <w:spacing w:after="0" w:line="360" w:lineRule="auto"/>
        <w:ind w:left="720"/>
      </w:pPr>
      <w:r>
        <w:tab/>
      </w:r>
      <w:proofErr w:type="gramStart"/>
      <w:r>
        <w:t xml:space="preserve">Terdapat </w:t>
      </w:r>
      <w:r w:rsidR="00836BC5">
        <w:t>tiga masalah gizi di Desa Barengkok.</w:t>
      </w:r>
      <w:proofErr w:type="gramEnd"/>
      <w:r w:rsidR="00836BC5">
        <w:t xml:space="preserve"> </w:t>
      </w:r>
      <w:proofErr w:type="gramStart"/>
      <w:r w:rsidR="00836BC5">
        <w:t>Masalah gizi yang pertama yaitu balita gizi kurang.</w:t>
      </w:r>
      <w:proofErr w:type="gramEnd"/>
      <w:r w:rsidR="00836BC5">
        <w:t xml:space="preserve"> Berdasarkan data survei perencanaan program gizi tahun 2022, 6</w:t>
      </w:r>
      <w:proofErr w:type="gramStart"/>
      <w:r w:rsidR="00836BC5">
        <w:t>,7</w:t>
      </w:r>
      <w:proofErr w:type="gramEnd"/>
      <w:r w:rsidR="00836BC5">
        <w:t xml:space="preserve">% balita memiliki status gizi kurang. </w:t>
      </w:r>
      <w:proofErr w:type="gramStart"/>
      <w:r w:rsidR="00836BC5">
        <w:t xml:space="preserve">Masalah gizi yang kedua yaitu balita </w:t>
      </w:r>
      <w:r w:rsidR="00836BC5" w:rsidRPr="0093476D">
        <w:rPr>
          <w:i/>
          <w:iCs/>
        </w:rPr>
        <w:t>stunting</w:t>
      </w:r>
      <w:r w:rsidR="00836BC5">
        <w:t>.</w:t>
      </w:r>
      <w:proofErr w:type="gramEnd"/>
      <w:r w:rsidR="00836BC5">
        <w:t xml:space="preserve"> Berdasarkan data survei perencanaan program gizi tahun 2022, 21</w:t>
      </w:r>
      <w:proofErr w:type="gramStart"/>
      <w:r w:rsidR="00836BC5">
        <w:t>,7</w:t>
      </w:r>
      <w:proofErr w:type="gramEnd"/>
      <w:r w:rsidR="00836BC5">
        <w:t xml:space="preserve">% balita </w:t>
      </w:r>
      <w:r w:rsidR="0093476D">
        <w:t xml:space="preserve">mengalami </w:t>
      </w:r>
      <w:r w:rsidR="0093476D" w:rsidRPr="0093476D">
        <w:rPr>
          <w:i/>
          <w:iCs/>
        </w:rPr>
        <w:t>stunting</w:t>
      </w:r>
      <w:r w:rsidR="0093476D">
        <w:t xml:space="preserve">. </w:t>
      </w:r>
      <w:proofErr w:type="gramStart"/>
      <w:r w:rsidR="0093476D">
        <w:t>Masalah gizi yang ketiga yaitu ibu hamil KEK.</w:t>
      </w:r>
      <w:proofErr w:type="gramEnd"/>
      <w:r w:rsidR="0093476D">
        <w:t xml:space="preserve"> </w:t>
      </w:r>
      <w:proofErr w:type="gramStart"/>
      <w:r w:rsidR="0093476D">
        <w:t>Berdasarkan data survei perencanaan program gizi tahun 2022, 5% ibu hamil mengalami kekurangan energi kronik (KEK).</w:t>
      </w:r>
      <w:proofErr w:type="gramEnd"/>
    </w:p>
    <w:p w14:paraId="4A11B417" w14:textId="142C7449" w:rsidR="00BD4AB9" w:rsidRDefault="0093476D" w:rsidP="002E2C52">
      <w:pPr>
        <w:spacing w:line="360" w:lineRule="auto"/>
        <w:ind w:left="720"/>
      </w:pPr>
      <w:r>
        <w:tab/>
      </w:r>
      <w:proofErr w:type="gramStart"/>
      <w:r>
        <w:t>Diperkirakan, penyebab dari ketiga masalah gizi tersebut yaitu kurangnya asupan energi dan protein, lingkungan yang tidak sehat, serta kurangnya pengetahuan.</w:t>
      </w:r>
      <w:proofErr w:type="gramEnd"/>
      <w:r w:rsidR="00E91110">
        <w:t xml:space="preserve"> </w:t>
      </w:r>
      <w:proofErr w:type="gramStart"/>
      <w:r w:rsidR="00E91110">
        <w:t xml:space="preserve">Untuk membantu mengatasi masalah gizi tersebut, di Desa Barengkok terdapat posyandu beserta para kadernya yang membantu menyediakan makanan tambahan untuk </w:t>
      </w:r>
      <w:r w:rsidR="002F523D">
        <w:t>balita dan ibu hamil.</w:t>
      </w:r>
      <w:proofErr w:type="gramEnd"/>
    </w:p>
    <w:p w14:paraId="361E3B95" w14:textId="77777777" w:rsidR="00BD4AB9" w:rsidRDefault="00BD4AB9" w:rsidP="00E91110">
      <w:pPr>
        <w:spacing w:line="360" w:lineRule="auto"/>
      </w:pPr>
    </w:p>
    <w:p w14:paraId="40E089C9" w14:textId="77777777" w:rsidR="00BD4AB9" w:rsidRDefault="00EB49FD" w:rsidP="009015C7">
      <w:pPr>
        <w:pStyle w:val="Heading2"/>
        <w:numPr>
          <w:ilvl w:val="0"/>
          <w:numId w:val="247"/>
        </w:numPr>
      </w:pPr>
      <w:bookmarkStart w:id="32" w:name="_Toc124106401"/>
      <w:r>
        <w:lastRenderedPageBreak/>
        <w:t>Kerangka Konsep</w:t>
      </w:r>
      <w:bookmarkEnd w:id="32"/>
    </w:p>
    <w:p w14:paraId="0112C8E1" w14:textId="77777777" w:rsidR="00BD4AB9" w:rsidRDefault="00EB49FD">
      <w:pPr>
        <w:ind w:left="720" w:firstLine="720"/>
      </w:pPr>
      <w:r>
        <w:t>Berikut ini bagan penyebab masalah gizi di Desa Barengkok, disajikan dalam gambar berikut:</w:t>
      </w:r>
    </w:p>
    <w:p w14:paraId="48B0FF95" w14:textId="77777777" w:rsidR="00BD4AB9" w:rsidRPr="009015C7" w:rsidRDefault="009015C7" w:rsidP="009015C7">
      <w:pPr>
        <w:pStyle w:val="Caption"/>
        <w:jc w:val="center"/>
        <w:rPr>
          <w:color w:val="auto"/>
        </w:rPr>
      </w:pPr>
      <w:bookmarkStart w:id="33" w:name="_Toc124106691"/>
      <w:proofErr w:type="gramStart"/>
      <w:r w:rsidRPr="009015C7">
        <w:rPr>
          <w:color w:val="auto"/>
        </w:rPr>
        <w:t>Gambar.</w:t>
      </w:r>
      <w:proofErr w:type="gramEnd"/>
      <w:r w:rsidRPr="009015C7">
        <w:rPr>
          <w:color w:val="auto"/>
        </w:rPr>
        <w:t xml:space="preserve"> </w:t>
      </w:r>
      <w:r w:rsidRPr="009015C7">
        <w:rPr>
          <w:color w:val="auto"/>
        </w:rPr>
        <w:fldChar w:fldCharType="begin"/>
      </w:r>
      <w:r w:rsidRPr="009015C7">
        <w:rPr>
          <w:color w:val="auto"/>
        </w:rPr>
        <w:instrText xml:space="preserve"> SEQ Gambar. \* ARABIC </w:instrText>
      </w:r>
      <w:r w:rsidRPr="009015C7">
        <w:rPr>
          <w:color w:val="auto"/>
        </w:rPr>
        <w:fldChar w:fldCharType="separate"/>
      </w:r>
      <w:r w:rsidR="00896CA1">
        <w:rPr>
          <w:noProof/>
          <w:color w:val="auto"/>
        </w:rPr>
        <w:t>1</w:t>
      </w:r>
      <w:r w:rsidRPr="009015C7">
        <w:rPr>
          <w:color w:val="auto"/>
        </w:rPr>
        <w:fldChar w:fldCharType="end"/>
      </w:r>
      <w:r w:rsidRPr="009015C7">
        <w:rPr>
          <w:color w:val="auto"/>
        </w:rPr>
        <w:t xml:space="preserve">  Kerangka Pikir Penyebab Masalah Gizi</w:t>
      </w:r>
      <w:bookmarkEnd w:id="33"/>
    </w:p>
    <w:p w14:paraId="4949D889" w14:textId="77777777" w:rsidR="00BD4AB9" w:rsidRDefault="00EB49FD">
      <w:pPr>
        <w:ind w:left="720" w:firstLine="720"/>
      </w:pPr>
      <w:r>
        <w:rPr>
          <w:noProof/>
          <w:lang w:eastAsia="en-US"/>
        </w:rPr>
        <w:drawing>
          <wp:inline distT="114300" distB="114300" distL="114300" distR="114300" wp14:anchorId="4DD089F0" wp14:editId="5448A60F">
            <wp:extent cx="4246439" cy="3614738"/>
            <wp:effectExtent l="0" t="0" r="0" b="0"/>
            <wp:docPr id="15"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9"/>
                    <a:srcRect t="5069"/>
                    <a:stretch>
                      <a:fillRect/>
                    </a:stretch>
                  </pic:blipFill>
                  <pic:spPr>
                    <a:xfrm>
                      <a:off x="0" y="0"/>
                      <a:ext cx="4246439" cy="3614738"/>
                    </a:xfrm>
                    <a:prstGeom prst="rect">
                      <a:avLst/>
                    </a:prstGeom>
                    <a:ln/>
                  </pic:spPr>
                </pic:pic>
              </a:graphicData>
            </a:graphic>
          </wp:inline>
        </w:drawing>
      </w:r>
    </w:p>
    <w:p w14:paraId="3104EA2B" w14:textId="77777777" w:rsidR="00BD4AB9" w:rsidRDefault="00EB49FD">
      <w:pPr>
        <w:pStyle w:val="Heading2"/>
        <w:numPr>
          <w:ilvl w:val="0"/>
          <w:numId w:val="247"/>
        </w:numPr>
      </w:pPr>
      <w:bookmarkStart w:id="34" w:name="_Toc124106402"/>
      <w:r>
        <w:t>Rencana Intervensi Gizi dan Kesehatan</w:t>
      </w:r>
      <w:bookmarkEnd w:id="34"/>
    </w:p>
    <w:p w14:paraId="24984AC4" w14:textId="77777777" w:rsidR="00BD4AB9" w:rsidRDefault="00EB49FD">
      <w:pPr>
        <w:spacing w:line="360" w:lineRule="auto"/>
        <w:ind w:left="720" w:firstLine="720"/>
      </w:pPr>
      <w:proofErr w:type="gramStart"/>
      <w:r>
        <w:t>Berdasarkan masalah gizi dan kesehatan yang ditemukan saat pengumpulan data dasar pada bulan Mei 2022, kami merencanakan beberapa kegiatan intervensi yang terdiri dari kegiatan utama dan kegiatan tambahan yang dilakukan pada tanggal 21 November – 15 Desember 2022.</w:t>
      </w:r>
      <w:proofErr w:type="gramEnd"/>
    </w:p>
    <w:p w14:paraId="0178FE33" w14:textId="77777777" w:rsidR="00BD4AB9" w:rsidRDefault="00EB49FD">
      <w:pPr>
        <w:numPr>
          <w:ilvl w:val="0"/>
          <w:numId w:val="251"/>
        </w:numPr>
        <w:pBdr>
          <w:top w:val="nil"/>
          <w:left w:val="nil"/>
          <w:bottom w:val="nil"/>
          <w:right w:val="nil"/>
          <w:between w:val="nil"/>
        </w:pBdr>
        <w:spacing w:after="0" w:line="360" w:lineRule="auto"/>
      </w:pPr>
      <w:bookmarkStart w:id="35" w:name="_heading=h.gjdgxs" w:colFirst="0" w:colLast="0"/>
      <w:bookmarkEnd w:id="35"/>
      <w:r>
        <w:rPr>
          <w:color w:val="000000"/>
        </w:rPr>
        <w:t>Kegiatan Utama</w:t>
      </w:r>
    </w:p>
    <w:p w14:paraId="19BC9876" w14:textId="77777777" w:rsidR="00BD4AB9" w:rsidRDefault="00EB49FD">
      <w:pPr>
        <w:numPr>
          <w:ilvl w:val="0"/>
          <w:numId w:val="198"/>
        </w:numPr>
        <w:pBdr>
          <w:top w:val="nil"/>
          <w:left w:val="nil"/>
          <w:bottom w:val="nil"/>
          <w:right w:val="nil"/>
          <w:between w:val="nil"/>
        </w:pBdr>
        <w:spacing w:after="0" w:line="360" w:lineRule="auto"/>
      </w:pPr>
      <w:r>
        <w:rPr>
          <w:color w:val="000000"/>
        </w:rPr>
        <w:t>Musyawarah Masyarakat Desa (MMD)</w:t>
      </w:r>
    </w:p>
    <w:p w14:paraId="7331A79B" w14:textId="77777777" w:rsidR="00BD4AB9" w:rsidRDefault="00EB49FD">
      <w:pPr>
        <w:pBdr>
          <w:top w:val="nil"/>
          <w:left w:val="nil"/>
          <w:bottom w:val="nil"/>
          <w:right w:val="nil"/>
          <w:between w:val="nil"/>
        </w:pBdr>
        <w:spacing w:after="0" w:line="360" w:lineRule="auto"/>
        <w:ind w:left="1440" w:firstLine="720"/>
      </w:pPr>
      <w:r>
        <w:t xml:space="preserve">Musyawarah Masyarakat Desa merupakan pertemuan antara mahasiswa dan tokoh masyarakat Desa Barengkok untuk membicarakan rencana intervensi yang </w:t>
      </w:r>
      <w:proofErr w:type="gramStart"/>
      <w:r>
        <w:t>akan</w:t>
      </w:r>
      <w:proofErr w:type="gramEnd"/>
      <w:r>
        <w:t xml:space="preserve"> dilakukan oleh mahasiswa demi mendapatkan kesepakatan antara mahasiswa dengan masyarakat Desa Barengkok.</w:t>
      </w:r>
    </w:p>
    <w:p w14:paraId="52F7C840" w14:textId="77777777" w:rsidR="00BD4AB9" w:rsidRDefault="00BD4AB9">
      <w:pPr>
        <w:pBdr>
          <w:top w:val="nil"/>
          <w:left w:val="nil"/>
          <w:bottom w:val="nil"/>
          <w:right w:val="nil"/>
          <w:between w:val="nil"/>
        </w:pBdr>
        <w:spacing w:after="0" w:line="360" w:lineRule="auto"/>
        <w:ind w:left="1440"/>
      </w:pPr>
    </w:p>
    <w:p w14:paraId="06CA26E1" w14:textId="77777777" w:rsidR="00BD4AB9" w:rsidRDefault="00EB49FD">
      <w:pPr>
        <w:numPr>
          <w:ilvl w:val="0"/>
          <w:numId w:val="198"/>
        </w:numPr>
        <w:pBdr>
          <w:top w:val="nil"/>
          <w:left w:val="nil"/>
          <w:bottom w:val="nil"/>
          <w:right w:val="nil"/>
          <w:between w:val="nil"/>
        </w:pBdr>
        <w:spacing w:after="0" w:line="360" w:lineRule="auto"/>
      </w:pPr>
      <w:r>
        <w:rPr>
          <w:color w:val="000000"/>
        </w:rPr>
        <w:t>Edukasi Gizi dan Kesehatan</w:t>
      </w:r>
    </w:p>
    <w:p w14:paraId="1442413C" w14:textId="77777777" w:rsidR="00BD4AB9" w:rsidRDefault="00EB49FD">
      <w:pPr>
        <w:pBdr>
          <w:top w:val="nil"/>
          <w:left w:val="nil"/>
          <w:bottom w:val="nil"/>
          <w:right w:val="nil"/>
          <w:between w:val="nil"/>
        </w:pBdr>
        <w:spacing w:after="0" w:line="360" w:lineRule="auto"/>
        <w:ind w:left="1440"/>
      </w:pPr>
      <w:r>
        <w:tab/>
      </w:r>
      <w:proofErr w:type="gramStart"/>
      <w:r>
        <w:t>Edukasi gizi dan kesehatan merupakan penyampaian informasi dari satu orang atau kelompok kepada kelompok lainnya.</w:t>
      </w:r>
      <w:proofErr w:type="gramEnd"/>
      <w:r>
        <w:t xml:space="preserve"> </w:t>
      </w:r>
      <w:proofErr w:type="gramStart"/>
      <w:r>
        <w:t>Edukasi gizi dan kesehatan bertujuan untuk mengubah perilaku individu atau kelompok untuk meningkatkan mutu hidup seseorang dan mencapai status gizi yang optimal.</w:t>
      </w:r>
      <w:proofErr w:type="gramEnd"/>
      <w:r>
        <w:t xml:space="preserve"> </w:t>
      </w:r>
    </w:p>
    <w:p w14:paraId="4CCD56D0" w14:textId="167AF325" w:rsidR="00BD4AB9" w:rsidRDefault="00EB49FD">
      <w:pPr>
        <w:pBdr>
          <w:top w:val="nil"/>
          <w:left w:val="nil"/>
          <w:bottom w:val="nil"/>
          <w:right w:val="nil"/>
          <w:between w:val="nil"/>
        </w:pBdr>
        <w:spacing w:after="0" w:line="360" w:lineRule="auto"/>
        <w:ind w:left="1440"/>
      </w:pPr>
      <w:r>
        <w:tab/>
        <w:t>Berikut ini merupakan beberapa topik p</w:t>
      </w:r>
      <w:r w:rsidR="001F1B4F">
        <w:t>enyuluhan yang diberikan, yaitu</w:t>
      </w:r>
      <w:r>
        <w:t>:</w:t>
      </w:r>
    </w:p>
    <w:p w14:paraId="7C88565B" w14:textId="77777777" w:rsidR="00BD4AB9" w:rsidRDefault="00EB49FD" w:rsidP="009015C7">
      <w:pPr>
        <w:numPr>
          <w:ilvl w:val="0"/>
          <w:numId w:val="72"/>
        </w:numPr>
        <w:pBdr>
          <w:top w:val="nil"/>
          <w:left w:val="nil"/>
          <w:bottom w:val="nil"/>
          <w:right w:val="nil"/>
          <w:between w:val="nil"/>
        </w:pBdr>
        <w:spacing w:after="0" w:line="360" w:lineRule="auto"/>
        <w:ind w:left="1985"/>
      </w:pPr>
      <w:r w:rsidRPr="005E1A71">
        <w:rPr>
          <w:i/>
        </w:rPr>
        <w:t>Stunting</w:t>
      </w:r>
    </w:p>
    <w:p w14:paraId="1565D760" w14:textId="77777777" w:rsidR="00BD4AB9" w:rsidRDefault="00EB49FD" w:rsidP="009015C7">
      <w:pPr>
        <w:numPr>
          <w:ilvl w:val="0"/>
          <w:numId w:val="72"/>
        </w:numPr>
        <w:pBdr>
          <w:top w:val="nil"/>
          <w:left w:val="nil"/>
          <w:bottom w:val="nil"/>
          <w:right w:val="nil"/>
          <w:between w:val="nil"/>
        </w:pBdr>
        <w:spacing w:after="0" w:line="360" w:lineRule="auto"/>
        <w:ind w:left="1985"/>
      </w:pPr>
      <w:r>
        <w:t>Jajanan Sehat</w:t>
      </w:r>
    </w:p>
    <w:p w14:paraId="7F042A27" w14:textId="77777777" w:rsidR="00BD4AB9" w:rsidRDefault="00EB49FD" w:rsidP="009015C7">
      <w:pPr>
        <w:numPr>
          <w:ilvl w:val="0"/>
          <w:numId w:val="72"/>
        </w:numPr>
        <w:pBdr>
          <w:top w:val="nil"/>
          <w:left w:val="nil"/>
          <w:bottom w:val="nil"/>
          <w:right w:val="nil"/>
          <w:between w:val="nil"/>
        </w:pBdr>
        <w:spacing w:after="0" w:line="360" w:lineRule="auto"/>
        <w:ind w:left="1985"/>
      </w:pPr>
      <w:r>
        <w:t>Anemia</w:t>
      </w:r>
    </w:p>
    <w:p w14:paraId="5DD227C8" w14:textId="77777777" w:rsidR="00BD4AB9" w:rsidRDefault="00EB49FD" w:rsidP="009015C7">
      <w:pPr>
        <w:numPr>
          <w:ilvl w:val="0"/>
          <w:numId w:val="72"/>
        </w:numPr>
        <w:pBdr>
          <w:top w:val="nil"/>
          <w:left w:val="nil"/>
          <w:bottom w:val="nil"/>
          <w:right w:val="nil"/>
          <w:between w:val="nil"/>
        </w:pBdr>
        <w:spacing w:after="0" w:line="360" w:lineRule="auto"/>
        <w:ind w:left="1985"/>
      </w:pPr>
      <w:r>
        <w:t>Konsumsi Sayur dan Buah</w:t>
      </w:r>
    </w:p>
    <w:p w14:paraId="624D092F" w14:textId="77777777" w:rsidR="00BD4AB9" w:rsidRDefault="00EB49FD" w:rsidP="009015C7">
      <w:pPr>
        <w:numPr>
          <w:ilvl w:val="0"/>
          <w:numId w:val="72"/>
        </w:numPr>
        <w:pBdr>
          <w:top w:val="nil"/>
          <w:left w:val="nil"/>
          <w:bottom w:val="nil"/>
          <w:right w:val="nil"/>
          <w:between w:val="nil"/>
        </w:pBdr>
        <w:spacing w:after="0" w:line="360" w:lineRule="auto"/>
        <w:ind w:left="1985"/>
      </w:pPr>
      <w:r>
        <w:t>ASI MPASI</w:t>
      </w:r>
    </w:p>
    <w:p w14:paraId="40662EA2" w14:textId="77777777" w:rsidR="00BD4AB9" w:rsidRDefault="00EB49FD" w:rsidP="009015C7">
      <w:pPr>
        <w:numPr>
          <w:ilvl w:val="0"/>
          <w:numId w:val="72"/>
        </w:numPr>
        <w:pBdr>
          <w:top w:val="nil"/>
          <w:left w:val="nil"/>
          <w:bottom w:val="nil"/>
          <w:right w:val="nil"/>
          <w:between w:val="nil"/>
        </w:pBdr>
        <w:spacing w:after="0" w:line="360" w:lineRule="auto"/>
        <w:ind w:left="1985"/>
      </w:pPr>
      <w:r>
        <w:t>PMBA</w:t>
      </w:r>
    </w:p>
    <w:p w14:paraId="2B17DF89" w14:textId="77777777" w:rsidR="00BD4AB9" w:rsidRDefault="00EB49FD" w:rsidP="009015C7">
      <w:pPr>
        <w:numPr>
          <w:ilvl w:val="0"/>
          <w:numId w:val="72"/>
        </w:numPr>
        <w:pBdr>
          <w:top w:val="nil"/>
          <w:left w:val="nil"/>
          <w:bottom w:val="nil"/>
          <w:right w:val="nil"/>
          <w:between w:val="nil"/>
        </w:pBdr>
        <w:spacing w:after="0" w:line="360" w:lineRule="auto"/>
        <w:ind w:left="1985"/>
      </w:pPr>
      <w:r>
        <w:t>PHBS</w:t>
      </w:r>
    </w:p>
    <w:p w14:paraId="4DE746B6" w14:textId="77777777" w:rsidR="00BD4AB9" w:rsidRDefault="00EB49FD" w:rsidP="009015C7">
      <w:pPr>
        <w:numPr>
          <w:ilvl w:val="0"/>
          <w:numId w:val="72"/>
        </w:numPr>
        <w:pBdr>
          <w:top w:val="nil"/>
          <w:left w:val="nil"/>
          <w:bottom w:val="nil"/>
          <w:right w:val="nil"/>
          <w:between w:val="nil"/>
        </w:pBdr>
        <w:spacing w:after="0" w:line="360" w:lineRule="auto"/>
        <w:ind w:left="1985"/>
      </w:pPr>
      <w:r>
        <w:t>Riwayat Penyakit Degeneratif</w:t>
      </w:r>
    </w:p>
    <w:p w14:paraId="3C9099F2" w14:textId="77777777" w:rsidR="00BD4AB9" w:rsidRDefault="00BD4AB9">
      <w:pPr>
        <w:pBdr>
          <w:top w:val="nil"/>
          <w:left w:val="nil"/>
          <w:bottom w:val="nil"/>
          <w:right w:val="nil"/>
          <w:between w:val="nil"/>
        </w:pBdr>
        <w:spacing w:after="0" w:line="360" w:lineRule="auto"/>
        <w:ind w:left="2880"/>
      </w:pPr>
    </w:p>
    <w:p w14:paraId="126EACFD" w14:textId="77777777" w:rsidR="00BD4AB9" w:rsidRDefault="00EB49FD">
      <w:pPr>
        <w:numPr>
          <w:ilvl w:val="0"/>
          <w:numId w:val="198"/>
        </w:numPr>
        <w:pBdr>
          <w:top w:val="nil"/>
          <w:left w:val="nil"/>
          <w:bottom w:val="nil"/>
          <w:right w:val="nil"/>
          <w:between w:val="nil"/>
        </w:pBdr>
        <w:spacing w:after="0" w:line="360" w:lineRule="auto"/>
      </w:pPr>
      <w:r>
        <w:rPr>
          <w:color w:val="000000"/>
        </w:rPr>
        <w:t>Teknologi Tepat Guna (TTG) Bidang Gizi</w:t>
      </w:r>
    </w:p>
    <w:p w14:paraId="3AEF11BE" w14:textId="77777777" w:rsidR="00BD4AB9" w:rsidRDefault="00EB49FD">
      <w:pPr>
        <w:pBdr>
          <w:top w:val="nil"/>
          <w:left w:val="nil"/>
          <w:bottom w:val="nil"/>
          <w:right w:val="nil"/>
          <w:between w:val="nil"/>
        </w:pBdr>
        <w:spacing w:after="0" w:line="360" w:lineRule="auto"/>
        <w:ind w:left="1440" w:firstLine="720"/>
      </w:pPr>
      <w:r>
        <w:t xml:space="preserve">Teknologi Tepat Guna merupakan kegiatan demonstrasi </w:t>
      </w:r>
      <w:proofErr w:type="gramStart"/>
      <w:r>
        <w:t>cara</w:t>
      </w:r>
      <w:proofErr w:type="gramEnd"/>
      <w:r>
        <w:t xml:space="preserve"> pengolahan pangan lokal yang dihasilkan di Desa Barengkok menjadi makanan olahan yang memiliki kualitas, nilai ekonomi dan nilai gizi yang tinggi. </w:t>
      </w:r>
      <w:proofErr w:type="gramStart"/>
      <w:r>
        <w:t>Dengan tujuan untuk meningkatkan keterampilan masyarakat dalam mengolah makanan dari berbagai keanekaragaman pangan di wilayah Desa Barengkok.</w:t>
      </w:r>
      <w:proofErr w:type="gramEnd"/>
      <w:r>
        <w:t xml:space="preserve"> </w:t>
      </w:r>
      <w:proofErr w:type="gramStart"/>
      <w:r>
        <w:t>Produk yang dibuat pada penerapan Teknologi Tepat Guna adalah Sotong Bairas (Bayam, ikan kembung, tepung beras).</w:t>
      </w:r>
      <w:proofErr w:type="gramEnd"/>
    </w:p>
    <w:p w14:paraId="008889D5" w14:textId="77777777" w:rsidR="00BD4AB9" w:rsidRDefault="00BD4AB9">
      <w:pPr>
        <w:pBdr>
          <w:top w:val="nil"/>
          <w:left w:val="nil"/>
          <w:bottom w:val="nil"/>
          <w:right w:val="nil"/>
          <w:between w:val="nil"/>
        </w:pBdr>
        <w:spacing w:after="0" w:line="360" w:lineRule="auto"/>
        <w:ind w:left="1440" w:firstLine="720"/>
      </w:pPr>
    </w:p>
    <w:p w14:paraId="2C915043" w14:textId="77777777" w:rsidR="002E2C52" w:rsidRDefault="002E2C52">
      <w:pPr>
        <w:rPr>
          <w:color w:val="000000"/>
        </w:rPr>
      </w:pPr>
      <w:r>
        <w:rPr>
          <w:color w:val="000000"/>
        </w:rPr>
        <w:br w:type="page"/>
      </w:r>
    </w:p>
    <w:p w14:paraId="111C61C3" w14:textId="0875DC4E" w:rsidR="00BD4AB9" w:rsidRDefault="00EB49FD">
      <w:pPr>
        <w:numPr>
          <w:ilvl w:val="0"/>
          <w:numId w:val="198"/>
        </w:numPr>
        <w:pBdr>
          <w:top w:val="nil"/>
          <w:left w:val="nil"/>
          <w:bottom w:val="nil"/>
          <w:right w:val="nil"/>
          <w:between w:val="nil"/>
        </w:pBdr>
        <w:spacing w:after="0" w:line="360" w:lineRule="auto"/>
      </w:pPr>
      <w:r>
        <w:rPr>
          <w:color w:val="000000"/>
        </w:rPr>
        <w:lastRenderedPageBreak/>
        <w:t>Pelatihan Kader</w:t>
      </w:r>
    </w:p>
    <w:p w14:paraId="08DF1DDB" w14:textId="1E0FD14B" w:rsidR="00BD4AB9" w:rsidRDefault="00EB49FD" w:rsidP="004D3DE2">
      <w:pPr>
        <w:pBdr>
          <w:top w:val="nil"/>
          <w:left w:val="nil"/>
          <w:bottom w:val="nil"/>
          <w:right w:val="nil"/>
          <w:between w:val="nil"/>
        </w:pBdr>
        <w:spacing w:after="0" w:line="360" w:lineRule="auto"/>
        <w:ind w:left="1440"/>
      </w:pPr>
      <w:r>
        <w:tab/>
      </w:r>
      <w:proofErr w:type="gramStart"/>
      <w:r>
        <w:t>Pelatihan kader merupakan suatu kegiatan yang bertujuan untuk meningkatkan pengetahuan dan keterampilan kader.</w:t>
      </w:r>
      <w:proofErr w:type="gramEnd"/>
      <w:r>
        <w:t xml:space="preserve"> </w:t>
      </w:r>
      <w:proofErr w:type="gramStart"/>
      <w:r>
        <w:t>Kegiatan ini untuk menggali pengetahuan yang dimiliki oleh kader dan melatih kembali keterampilan y</w:t>
      </w:r>
      <w:r w:rsidR="001639C6">
        <w:t>ang mereka miliki agar lebih baik lagi</w:t>
      </w:r>
      <w:r>
        <w:t>.</w:t>
      </w:r>
      <w:proofErr w:type="gramEnd"/>
      <w:r>
        <w:t xml:space="preserve"> </w:t>
      </w:r>
      <w:proofErr w:type="gramStart"/>
      <w:r>
        <w:t>Pelatihan ini tak hanya melibatkan mahasiswa tetapi semua kader juga turut serta dalam kegiatan tersebut.</w:t>
      </w:r>
      <w:proofErr w:type="gramEnd"/>
      <w:r>
        <w:t xml:space="preserve"> </w:t>
      </w:r>
      <w:proofErr w:type="gramStart"/>
      <w:r>
        <w:t>Pelatihan kader meliputi pengukuran antropometri dan balok SKDN.</w:t>
      </w:r>
      <w:proofErr w:type="gramEnd"/>
      <w:r>
        <w:t xml:space="preserve"> </w:t>
      </w:r>
    </w:p>
    <w:p w14:paraId="72891962" w14:textId="77777777" w:rsidR="004D3DE2" w:rsidRDefault="004D3DE2" w:rsidP="004D3DE2">
      <w:pPr>
        <w:pBdr>
          <w:top w:val="nil"/>
          <w:left w:val="nil"/>
          <w:bottom w:val="nil"/>
          <w:right w:val="nil"/>
          <w:between w:val="nil"/>
        </w:pBdr>
        <w:spacing w:after="0" w:line="360" w:lineRule="auto"/>
        <w:ind w:left="1440"/>
      </w:pPr>
    </w:p>
    <w:p w14:paraId="109FBD5A" w14:textId="77777777" w:rsidR="00BD4AB9" w:rsidRDefault="00EB49FD">
      <w:pPr>
        <w:numPr>
          <w:ilvl w:val="0"/>
          <w:numId w:val="198"/>
        </w:numPr>
        <w:pBdr>
          <w:top w:val="nil"/>
          <w:left w:val="nil"/>
          <w:bottom w:val="nil"/>
          <w:right w:val="nil"/>
          <w:between w:val="nil"/>
        </w:pBdr>
        <w:spacing w:after="0" w:line="360" w:lineRule="auto"/>
      </w:pPr>
      <w:r>
        <w:rPr>
          <w:color w:val="000000"/>
        </w:rPr>
        <w:t>Pendampingan Posyandu</w:t>
      </w:r>
    </w:p>
    <w:p w14:paraId="5B2FE169" w14:textId="77777777" w:rsidR="00BD4AB9" w:rsidRDefault="00EB49FD">
      <w:pPr>
        <w:pBdr>
          <w:top w:val="nil"/>
          <w:left w:val="nil"/>
          <w:bottom w:val="nil"/>
          <w:right w:val="nil"/>
          <w:between w:val="nil"/>
        </w:pBdr>
        <w:spacing w:after="0" w:line="360" w:lineRule="auto"/>
        <w:ind w:left="1440" w:firstLine="720"/>
      </w:pPr>
      <w:proofErr w:type="gramStart"/>
      <w:r>
        <w:t>Kegiatan ini bertujuan untuk meningkatkan kemampuan mahasiswa dalam melakukan evaluasi pelaksanaan posyandu.</w:t>
      </w:r>
      <w:proofErr w:type="gramEnd"/>
      <w:r>
        <w:t xml:space="preserve"> </w:t>
      </w:r>
      <w:proofErr w:type="gramStart"/>
      <w:r>
        <w:t>Rangkaian kegiatan berupa ikut serta dalam pelaksanaan posyandu dimulai dari registrasi, pengukuran, pencatatan, dan pemberian makanan tambahan (PMT).</w:t>
      </w:r>
      <w:proofErr w:type="gramEnd"/>
      <w:r>
        <w:t xml:space="preserve"> </w:t>
      </w:r>
      <w:proofErr w:type="gramStart"/>
      <w:r>
        <w:t>Mahasiswa nantinya dapat memberikan ilmu mengenai pengukuran yang tepat kepada kader, selain pada pelaksanaan pelatihan kader.</w:t>
      </w:r>
      <w:proofErr w:type="gramEnd"/>
      <w:r>
        <w:t xml:space="preserve"> </w:t>
      </w:r>
    </w:p>
    <w:p w14:paraId="56E7706E" w14:textId="77777777" w:rsidR="00BD4AB9" w:rsidRDefault="00BD4AB9">
      <w:pPr>
        <w:pBdr>
          <w:top w:val="nil"/>
          <w:left w:val="nil"/>
          <w:bottom w:val="nil"/>
          <w:right w:val="nil"/>
          <w:between w:val="nil"/>
        </w:pBdr>
        <w:spacing w:after="0" w:line="360" w:lineRule="auto"/>
        <w:ind w:left="1440"/>
      </w:pPr>
    </w:p>
    <w:p w14:paraId="07D10C66" w14:textId="77777777" w:rsidR="00BD4AB9" w:rsidRDefault="00EB49FD">
      <w:pPr>
        <w:numPr>
          <w:ilvl w:val="0"/>
          <w:numId w:val="198"/>
        </w:numPr>
        <w:pBdr>
          <w:top w:val="nil"/>
          <w:left w:val="nil"/>
          <w:bottom w:val="nil"/>
          <w:right w:val="nil"/>
          <w:between w:val="nil"/>
        </w:pBdr>
        <w:spacing w:after="0" w:line="360" w:lineRule="auto"/>
      </w:pPr>
      <w:r>
        <w:rPr>
          <w:color w:val="000000"/>
        </w:rPr>
        <w:t>Keluarga Binaan</w:t>
      </w:r>
    </w:p>
    <w:p w14:paraId="79D54FC3" w14:textId="77777777" w:rsidR="00BD4AB9" w:rsidRDefault="00EB49FD">
      <w:pPr>
        <w:pBdr>
          <w:top w:val="nil"/>
          <w:left w:val="nil"/>
          <w:bottom w:val="nil"/>
          <w:right w:val="nil"/>
          <w:between w:val="nil"/>
        </w:pBdr>
        <w:spacing w:after="0" w:line="360" w:lineRule="auto"/>
        <w:ind w:left="1440" w:firstLine="720"/>
      </w:pPr>
      <w:proofErr w:type="gramStart"/>
      <w:r>
        <w:t>Keluarga binaan merupakan salah satu kegiatan yang bertujuan untuk melakukan intervensi gizi kepada keluarga balita atau ibu hamil yang mengalami masalah gizi.</w:t>
      </w:r>
      <w:proofErr w:type="gramEnd"/>
      <w:r>
        <w:t xml:space="preserve"> </w:t>
      </w:r>
      <w:proofErr w:type="gramStart"/>
      <w:r>
        <w:t>Kegiatan ini diharapkan dapat meningkatkan keluarga tersebut menjadi keluarga yang sadar gizi.</w:t>
      </w:r>
      <w:proofErr w:type="gramEnd"/>
      <w:r>
        <w:t xml:space="preserve"> </w:t>
      </w:r>
      <w:proofErr w:type="gramStart"/>
      <w:r>
        <w:t>Adapun kegiatan yang dilakukan adalah dengan mengunjungi rumah warga untuk melakukan penyuluhan dan pemantauan secara intensif selama sepuluh kali pertemuan.</w:t>
      </w:r>
      <w:proofErr w:type="gramEnd"/>
    </w:p>
    <w:p w14:paraId="0761DA37" w14:textId="77777777" w:rsidR="00BD4AB9" w:rsidRDefault="00BD4AB9">
      <w:pPr>
        <w:pBdr>
          <w:top w:val="nil"/>
          <w:left w:val="nil"/>
          <w:bottom w:val="nil"/>
          <w:right w:val="nil"/>
          <w:between w:val="nil"/>
        </w:pBdr>
        <w:spacing w:after="0" w:line="360" w:lineRule="auto"/>
        <w:ind w:left="1440"/>
      </w:pPr>
    </w:p>
    <w:p w14:paraId="4DAF4288" w14:textId="77777777" w:rsidR="002E2C52" w:rsidRDefault="002E2C52">
      <w:pPr>
        <w:rPr>
          <w:color w:val="000000"/>
        </w:rPr>
      </w:pPr>
      <w:r>
        <w:rPr>
          <w:color w:val="000000"/>
        </w:rPr>
        <w:br w:type="page"/>
      </w:r>
    </w:p>
    <w:p w14:paraId="4FFD1286" w14:textId="5DC0EF75" w:rsidR="00BD4AB9" w:rsidRDefault="00EB49FD">
      <w:pPr>
        <w:numPr>
          <w:ilvl w:val="0"/>
          <w:numId w:val="198"/>
        </w:numPr>
        <w:pBdr>
          <w:top w:val="nil"/>
          <w:left w:val="nil"/>
          <w:bottom w:val="nil"/>
          <w:right w:val="nil"/>
          <w:between w:val="nil"/>
        </w:pBdr>
        <w:spacing w:after="0" w:line="360" w:lineRule="auto"/>
      </w:pPr>
      <w:r>
        <w:rPr>
          <w:color w:val="000000"/>
        </w:rPr>
        <w:lastRenderedPageBreak/>
        <w:t>Pameran Gizi dan Kesehatan</w:t>
      </w:r>
    </w:p>
    <w:p w14:paraId="3ABC6E67" w14:textId="77777777" w:rsidR="00BD4AB9" w:rsidRDefault="00EB49FD">
      <w:pPr>
        <w:pBdr>
          <w:top w:val="nil"/>
          <w:left w:val="nil"/>
          <w:bottom w:val="nil"/>
          <w:right w:val="nil"/>
          <w:between w:val="nil"/>
        </w:pBdr>
        <w:spacing w:after="0" w:line="360" w:lineRule="auto"/>
        <w:ind w:left="1440" w:firstLine="720"/>
      </w:pPr>
      <w:proofErr w:type="gramStart"/>
      <w:r>
        <w:t>Pameran gizi dan kesehatan merupakan suatu kegiatan yang bertujuan untuk meningkatkan pengetahuan masyarakat Kecamatan Leuwiliang mengenai gizi dan kesehatan, dan ajang untuk memaparkan potensi yang dimiliki desa masing-masing di Kecamatan Leuwiliang.</w:t>
      </w:r>
      <w:proofErr w:type="gramEnd"/>
      <w:r>
        <w:t xml:space="preserve"> </w:t>
      </w:r>
      <w:proofErr w:type="gramStart"/>
      <w:r>
        <w:t>Acara ini juga diisi dengan berbagai seni dan budaya, serta perlombaan antar desa di Kecamatan Leuwiliang.</w:t>
      </w:r>
      <w:proofErr w:type="gramEnd"/>
    </w:p>
    <w:p w14:paraId="69E44972" w14:textId="77777777" w:rsidR="00BD4AB9" w:rsidRDefault="00BD4AB9">
      <w:pPr>
        <w:pBdr>
          <w:top w:val="nil"/>
          <w:left w:val="nil"/>
          <w:bottom w:val="nil"/>
          <w:right w:val="nil"/>
          <w:between w:val="nil"/>
        </w:pBdr>
        <w:spacing w:after="0" w:line="360" w:lineRule="auto"/>
        <w:ind w:left="1440"/>
      </w:pPr>
    </w:p>
    <w:p w14:paraId="75E2870F" w14:textId="77777777" w:rsidR="0058452E" w:rsidRDefault="0058452E">
      <w:pPr>
        <w:pBdr>
          <w:top w:val="nil"/>
          <w:left w:val="nil"/>
          <w:bottom w:val="nil"/>
          <w:right w:val="nil"/>
          <w:between w:val="nil"/>
        </w:pBdr>
        <w:spacing w:after="0" w:line="360" w:lineRule="auto"/>
        <w:ind w:left="1440"/>
      </w:pPr>
    </w:p>
    <w:p w14:paraId="0E6432D4" w14:textId="77777777" w:rsidR="00BD4AB9" w:rsidRDefault="00EB49FD">
      <w:pPr>
        <w:numPr>
          <w:ilvl w:val="0"/>
          <w:numId w:val="198"/>
        </w:numPr>
        <w:pBdr>
          <w:top w:val="nil"/>
          <w:left w:val="nil"/>
          <w:bottom w:val="nil"/>
          <w:right w:val="nil"/>
          <w:between w:val="nil"/>
        </w:pBdr>
        <w:spacing w:after="0" w:line="360" w:lineRule="auto"/>
      </w:pPr>
      <w:r>
        <w:rPr>
          <w:color w:val="000000"/>
        </w:rPr>
        <w:t xml:space="preserve">Lomba </w:t>
      </w:r>
      <w:r>
        <w:t>Puzzle</w:t>
      </w:r>
      <w:r>
        <w:rPr>
          <w:color w:val="000000"/>
        </w:rPr>
        <w:t xml:space="preserve"> Gizi Seimbang Tingkat Desa</w:t>
      </w:r>
    </w:p>
    <w:p w14:paraId="34FEA38B" w14:textId="77777777" w:rsidR="00BD4AB9" w:rsidRDefault="00EB49FD">
      <w:pPr>
        <w:spacing w:line="360" w:lineRule="auto"/>
        <w:ind w:left="1440" w:firstLine="720"/>
      </w:pPr>
      <w:r>
        <w:t xml:space="preserve">Permainan puzzle gizi merupakan salah satu media yang digunakan dalam pendidikan kesehatan. Edukasi gizi menggunakan permainan puzzle gizi merupakan </w:t>
      </w:r>
      <w:proofErr w:type="gramStart"/>
      <w:r>
        <w:t>cara</w:t>
      </w:r>
      <w:proofErr w:type="gramEnd"/>
      <w:r>
        <w:t xml:space="preserve"> yang efektif untuk dapat meningkatkan pengetahuan tentang perlunya gizi seimbang. Permainan puzzle gizi </w:t>
      </w:r>
      <w:proofErr w:type="gramStart"/>
      <w:r>
        <w:t>akan</w:t>
      </w:r>
      <w:proofErr w:type="gramEnd"/>
      <w:r>
        <w:t xml:space="preserve"> memperoleh kepuasan dan kesenangan pada anak serta mendapatkan informasi gizi seimbang untuk mempertahankan kehidupan yang baik.</w:t>
      </w:r>
    </w:p>
    <w:p w14:paraId="27D4CBA3" w14:textId="77777777" w:rsidR="00BD4AB9" w:rsidRDefault="00EB49FD">
      <w:pPr>
        <w:numPr>
          <w:ilvl w:val="0"/>
          <w:numId w:val="198"/>
        </w:numPr>
        <w:pBdr>
          <w:top w:val="nil"/>
          <w:left w:val="nil"/>
          <w:bottom w:val="nil"/>
          <w:right w:val="nil"/>
          <w:between w:val="nil"/>
        </w:pBdr>
        <w:spacing w:after="0" w:line="360" w:lineRule="auto"/>
      </w:pPr>
      <w:r>
        <w:t>Lomba Kreasi Tingkat Desa</w:t>
      </w:r>
    </w:p>
    <w:p w14:paraId="2994F246" w14:textId="77777777" w:rsidR="00BD4AB9" w:rsidRDefault="00EB49FD" w:rsidP="0058452E">
      <w:pPr>
        <w:spacing w:line="360" w:lineRule="auto"/>
        <w:ind w:left="1440" w:firstLine="360"/>
      </w:pPr>
      <w:r>
        <w:t xml:space="preserve">Lomba kreasi adalah lomba yang ditujukan untuk meningkatkan keterampilan menghias makanan yang dilakukan di masing-masing desa di Kecamatan Leuwiliang kemudian pemenang </w:t>
      </w:r>
      <w:proofErr w:type="gramStart"/>
      <w:r>
        <w:t>akan</w:t>
      </w:r>
      <w:proofErr w:type="gramEnd"/>
      <w:r>
        <w:t xml:space="preserve"> dilombakan kembali pada tingkat Kecamatan yang akan ditandingkan antar desa dalam memperebutkan juara 1, 2, dan 3.</w:t>
      </w:r>
    </w:p>
    <w:p w14:paraId="03D833BA" w14:textId="77777777" w:rsidR="002E2C52" w:rsidRDefault="002E2C52">
      <w:pPr>
        <w:rPr>
          <w:color w:val="000000"/>
        </w:rPr>
      </w:pPr>
      <w:r>
        <w:rPr>
          <w:color w:val="000000"/>
        </w:rPr>
        <w:br w:type="page"/>
      </w:r>
    </w:p>
    <w:p w14:paraId="521F3AE6" w14:textId="57982BE1" w:rsidR="00BD4AB9" w:rsidRDefault="00EB49FD">
      <w:pPr>
        <w:numPr>
          <w:ilvl w:val="0"/>
          <w:numId w:val="251"/>
        </w:numPr>
        <w:pBdr>
          <w:top w:val="nil"/>
          <w:left w:val="nil"/>
          <w:bottom w:val="nil"/>
          <w:right w:val="nil"/>
          <w:between w:val="nil"/>
        </w:pBdr>
        <w:spacing w:after="0" w:line="360" w:lineRule="auto"/>
      </w:pPr>
      <w:r>
        <w:rPr>
          <w:color w:val="000000"/>
        </w:rPr>
        <w:lastRenderedPageBreak/>
        <w:t>Kegiatan Tambahan</w:t>
      </w:r>
    </w:p>
    <w:p w14:paraId="132370BC" w14:textId="77777777" w:rsidR="00BD4AB9" w:rsidRDefault="00EB49FD">
      <w:pPr>
        <w:numPr>
          <w:ilvl w:val="0"/>
          <w:numId w:val="199"/>
        </w:numPr>
        <w:pBdr>
          <w:top w:val="nil"/>
          <w:left w:val="nil"/>
          <w:bottom w:val="nil"/>
          <w:right w:val="nil"/>
          <w:between w:val="nil"/>
        </w:pBdr>
        <w:spacing w:after="0" w:line="360" w:lineRule="auto"/>
      </w:pPr>
      <w:r>
        <w:rPr>
          <w:color w:val="000000"/>
        </w:rPr>
        <w:t>Kursus Pelajaran Sekolah</w:t>
      </w:r>
    </w:p>
    <w:p w14:paraId="51A89458" w14:textId="77777777" w:rsidR="00BD4AB9" w:rsidRDefault="00EB49FD">
      <w:pPr>
        <w:pBdr>
          <w:top w:val="nil"/>
          <w:left w:val="nil"/>
          <w:bottom w:val="nil"/>
          <w:right w:val="nil"/>
          <w:between w:val="nil"/>
        </w:pBdr>
        <w:spacing w:after="0" w:line="360" w:lineRule="auto"/>
        <w:ind w:left="1440"/>
      </w:pPr>
      <w:r>
        <w:tab/>
      </w:r>
      <w:proofErr w:type="gramStart"/>
      <w:r>
        <w:t>Kursus Pelajaran sekolah merupakan kegiatan tambahan yang dilakukan oleh mahasiswa di tengah waktu senggang.</w:t>
      </w:r>
      <w:proofErr w:type="gramEnd"/>
      <w:r>
        <w:t xml:space="preserve"> </w:t>
      </w:r>
      <w:proofErr w:type="gramStart"/>
      <w:r>
        <w:t>Kegiatan kursus ini membantu anak-anak di Desa Barengkok untuk mengerjakan PR (Pekerjaan Rumah) yang diberikan dari sekolah asalnya Untuk tempat pelaksanaannya yaitu di rumah penginapan mahasiswa selama di Desa Barengkok.</w:t>
      </w:r>
      <w:proofErr w:type="gramEnd"/>
    </w:p>
    <w:p w14:paraId="4B4FC8B6" w14:textId="77777777" w:rsidR="00BD4AB9" w:rsidRDefault="00EB49FD">
      <w:pPr>
        <w:pBdr>
          <w:top w:val="nil"/>
          <w:left w:val="nil"/>
          <w:bottom w:val="nil"/>
          <w:right w:val="nil"/>
          <w:between w:val="nil"/>
        </w:pBdr>
        <w:spacing w:after="0" w:line="360" w:lineRule="auto"/>
        <w:ind w:left="1440"/>
      </w:pPr>
      <w:r>
        <w:t xml:space="preserve"> </w:t>
      </w:r>
    </w:p>
    <w:p w14:paraId="4ED3D8AA" w14:textId="77777777" w:rsidR="00BD4AB9" w:rsidRDefault="00EB49FD">
      <w:pPr>
        <w:numPr>
          <w:ilvl w:val="0"/>
          <w:numId w:val="199"/>
        </w:numPr>
        <w:pBdr>
          <w:top w:val="nil"/>
          <w:left w:val="nil"/>
          <w:bottom w:val="nil"/>
          <w:right w:val="nil"/>
          <w:between w:val="nil"/>
        </w:pBdr>
        <w:spacing w:after="0" w:line="360" w:lineRule="auto"/>
      </w:pPr>
      <w:r>
        <w:rPr>
          <w:color w:val="000000"/>
        </w:rPr>
        <w:t xml:space="preserve">Kursus </w:t>
      </w:r>
      <w:r>
        <w:t xml:space="preserve">Menari </w:t>
      </w:r>
    </w:p>
    <w:p w14:paraId="302BD6D6" w14:textId="77777777" w:rsidR="00BD4AB9" w:rsidRDefault="00EB49FD">
      <w:pPr>
        <w:pBdr>
          <w:top w:val="nil"/>
          <w:left w:val="nil"/>
          <w:bottom w:val="nil"/>
          <w:right w:val="nil"/>
          <w:between w:val="nil"/>
        </w:pBdr>
        <w:spacing w:after="0" w:line="360" w:lineRule="auto"/>
        <w:ind w:left="1440" w:firstLine="720"/>
      </w:pPr>
      <w:proofErr w:type="gramStart"/>
      <w:r>
        <w:t>Kursus menari merupakan kegiatan tambahan yang dilakukan oleh mahasiswa bersama para remaja putri di tengah waktu senggang.</w:t>
      </w:r>
      <w:proofErr w:type="gramEnd"/>
      <w:r>
        <w:t xml:space="preserve"> </w:t>
      </w:r>
      <w:proofErr w:type="gramStart"/>
      <w:r>
        <w:t>Kegiatan kursus menari ini bertujuan untuk memberikan daya kreatif sehingga para remaja putri dapat menjadi lebih kreatif dengan berbagai macam gerakan yang dipelajari serta dapat melestarikan kebudayan Indonesia.</w:t>
      </w:r>
      <w:proofErr w:type="gramEnd"/>
    </w:p>
    <w:p w14:paraId="1CDDAADC" w14:textId="77777777" w:rsidR="00BD4AB9" w:rsidRDefault="00BD4AB9">
      <w:pPr>
        <w:pBdr>
          <w:top w:val="nil"/>
          <w:left w:val="nil"/>
          <w:bottom w:val="nil"/>
          <w:right w:val="nil"/>
          <w:between w:val="nil"/>
        </w:pBdr>
        <w:spacing w:after="0" w:line="360" w:lineRule="auto"/>
        <w:ind w:left="1440"/>
      </w:pPr>
    </w:p>
    <w:p w14:paraId="7EF06899" w14:textId="77777777" w:rsidR="00BD4AB9" w:rsidRDefault="00EB49FD">
      <w:pPr>
        <w:numPr>
          <w:ilvl w:val="0"/>
          <w:numId w:val="199"/>
        </w:numPr>
        <w:pBdr>
          <w:top w:val="nil"/>
          <w:left w:val="nil"/>
          <w:bottom w:val="nil"/>
          <w:right w:val="nil"/>
          <w:between w:val="nil"/>
        </w:pBdr>
        <w:spacing w:after="0" w:line="360" w:lineRule="auto"/>
      </w:pPr>
      <w:r>
        <w:rPr>
          <w:color w:val="000000"/>
        </w:rPr>
        <w:t>Senam Bersama</w:t>
      </w:r>
    </w:p>
    <w:p w14:paraId="67E9BC00" w14:textId="77777777" w:rsidR="00BD4AB9" w:rsidRDefault="00EB49FD">
      <w:pPr>
        <w:pBdr>
          <w:top w:val="nil"/>
          <w:left w:val="nil"/>
          <w:bottom w:val="nil"/>
          <w:right w:val="nil"/>
          <w:between w:val="nil"/>
        </w:pBdr>
        <w:spacing w:after="0" w:line="360" w:lineRule="auto"/>
        <w:ind w:left="1440"/>
      </w:pPr>
      <w:r>
        <w:tab/>
      </w:r>
      <w:proofErr w:type="gramStart"/>
      <w:r>
        <w:t>Senam bersama adalah kegiatan rutin setiap hari Kamis yang dilakukan bersama ibu-ibu di desa Barengkok.</w:t>
      </w:r>
      <w:proofErr w:type="gramEnd"/>
      <w:r>
        <w:t xml:space="preserve"> </w:t>
      </w:r>
      <w:proofErr w:type="gramStart"/>
      <w:r>
        <w:t>Kegiatan</w:t>
      </w:r>
      <w:r w:rsidR="004D3DE2">
        <w:t xml:space="preserve"> </w:t>
      </w:r>
      <w:r>
        <w:t>tersebut bertujuan untuk menanamkan perilaku hidup sehat dengan</w:t>
      </w:r>
      <w:r w:rsidR="004D3DE2">
        <w:t xml:space="preserve"> </w:t>
      </w:r>
      <w:r>
        <w:t>rajin berolahraga sehingga tubuh tetap bugar dan sehat.</w:t>
      </w:r>
      <w:proofErr w:type="gramEnd"/>
    </w:p>
    <w:p w14:paraId="0CDE471C" w14:textId="77777777" w:rsidR="00BD4AB9" w:rsidRDefault="00BD4AB9">
      <w:pPr>
        <w:pBdr>
          <w:top w:val="nil"/>
          <w:left w:val="nil"/>
          <w:bottom w:val="nil"/>
          <w:right w:val="nil"/>
          <w:between w:val="nil"/>
        </w:pBdr>
        <w:spacing w:after="0" w:line="360" w:lineRule="auto"/>
        <w:ind w:left="1440"/>
      </w:pPr>
    </w:p>
    <w:p w14:paraId="465AC15B" w14:textId="77777777" w:rsidR="00BD4AB9" w:rsidRDefault="00EB49FD">
      <w:pPr>
        <w:numPr>
          <w:ilvl w:val="0"/>
          <w:numId w:val="199"/>
        </w:numPr>
        <w:pBdr>
          <w:top w:val="nil"/>
          <w:left w:val="nil"/>
          <w:bottom w:val="nil"/>
          <w:right w:val="nil"/>
          <w:between w:val="nil"/>
        </w:pBdr>
        <w:spacing w:line="360" w:lineRule="auto"/>
      </w:pPr>
      <w:r>
        <w:rPr>
          <w:color w:val="000000"/>
        </w:rPr>
        <w:t>Mengaji Bersama</w:t>
      </w:r>
    </w:p>
    <w:p w14:paraId="22B8A524" w14:textId="77777777" w:rsidR="00BD4AB9" w:rsidRDefault="00EB49FD">
      <w:pPr>
        <w:spacing w:line="360" w:lineRule="auto"/>
        <w:ind w:left="1440" w:firstLine="720"/>
      </w:pPr>
      <w:proofErr w:type="gramStart"/>
      <w:r>
        <w:t>Mengaji bersama merupakan kegiatan tambahan yang dilakukan oleh mahasiswa bersama anak-anak di desa Barengkok.</w:t>
      </w:r>
      <w:proofErr w:type="gramEnd"/>
      <w:r>
        <w:t xml:space="preserve"> </w:t>
      </w:r>
      <w:proofErr w:type="gramStart"/>
      <w:r>
        <w:t>Kegiatan tersebut bertujuan untuk lebih mendekatkan diri antara mahasiswa dengan anak-anak di Desa Barengkok serta dapat mengamalkan ilmu mengaji yang didapat oleh mahasiswa kepada anak-anak.</w:t>
      </w:r>
      <w:proofErr w:type="gramEnd"/>
    </w:p>
    <w:p w14:paraId="3069547C" w14:textId="77777777" w:rsidR="002E2C52" w:rsidRDefault="002E2C52">
      <w:r>
        <w:br w:type="page"/>
      </w:r>
    </w:p>
    <w:p w14:paraId="20A40AD4" w14:textId="18452A02" w:rsidR="00BD4AB9" w:rsidRDefault="00EB49FD">
      <w:pPr>
        <w:numPr>
          <w:ilvl w:val="0"/>
          <w:numId w:val="199"/>
        </w:numPr>
        <w:pBdr>
          <w:top w:val="nil"/>
          <w:left w:val="nil"/>
          <w:bottom w:val="nil"/>
          <w:right w:val="nil"/>
          <w:between w:val="nil"/>
        </w:pBdr>
        <w:spacing w:line="360" w:lineRule="auto"/>
      </w:pPr>
      <w:r>
        <w:lastRenderedPageBreak/>
        <w:t>Lomba Mewarnai</w:t>
      </w:r>
    </w:p>
    <w:p w14:paraId="50403C0F" w14:textId="77777777" w:rsidR="00BD4AB9" w:rsidRDefault="00EB49FD">
      <w:pPr>
        <w:pBdr>
          <w:top w:val="nil"/>
          <w:left w:val="nil"/>
          <w:bottom w:val="nil"/>
          <w:right w:val="nil"/>
          <w:between w:val="nil"/>
        </w:pBdr>
        <w:spacing w:line="360" w:lineRule="auto"/>
        <w:ind w:left="1440"/>
      </w:pPr>
      <w:r>
        <w:tab/>
      </w:r>
      <w:proofErr w:type="gramStart"/>
      <w:r>
        <w:t>Lomba mewarnai merupakan kegiatan tambahan yang dilakukan oleh mahasiswa bersama anak-anak di desa Barengkok.</w:t>
      </w:r>
      <w:proofErr w:type="gramEnd"/>
      <w:r>
        <w:t xml:space="preserve"> </w:t>
      </w:r>
      <w:proofErr w:type="gramStart"/>
      <w:r>
        <w:t>Kegiatan tersebut bertujuan untuk menuangkan kreativitas anak-anak dalam mewarnai gambar sayur dan buah serta dapat meningkatkan pengetahuan anak-anak tentang variasi sayur dan buah.</w:t>
      </w:r>
      <w:proofErr w:type="gramEnd"/>
    </w:p>
    <w:p w14:paraId="4B4CEB82" w14:textId="77777777" w:rsidR="00BD4AB9" w:rsidRDefault="00BD4AB9">
      <w:pPr>
        <w:pBdr>
          <w:top w:val="nil"/>
          <w:left w:val="nil"/>
          <w:bottom w:val="nil"/>
          <w:right w:val="nil"/>
          <w:between w:val="nil"/>
        </w:pBdr>
        <w:spacing w:line="360" w:lineRule="auto"/>
        <w:ind w:left="1440"/>
      </w:pPr>
    </w:p>
    <w:p w14:paraId="60F3AED2" w14:textId="77777777" w:rsidR="00BD4AB9" w:rsidRDefault="00BD4AB9">
      <w:pPr>
        <w:pBdr>
          <w:top w:val="nil"/>
          <w:left w:val="nil"/>
          <w:bottom w:val="nil"/>
          <w:right w:val="nil"/>
          <w:between w:val="nil"/>
        </w:pBdr>
        <w:spacing w:line="360" w:lineRule="auto"/>
        <w:ind w:left="1440"/>
      </w:pPr>
    </w:p>
    <w:p w14:paraId="0339F542" w14:textId="77777777" w:rsidR="00321049" w:rsidRDefault="00321049" w:rsidP="00CA6CEF">
      <w:pPr>
        <w:pStyle w:val="Heading1"/>
        <w:jc w:val="both"/>
        <w:rPr>
          <w:rFonts w:eastAsia="Times New Roman" w:cs="Times New Roman"/>
          <w:b w:val="0"/>
          <w:bCs w:val="0"/>
          <w:szCs w:val="24"/>
        </w:rPr>
      </w:pPr>
      <w:bookmarkStart w:id="36" w:name="_Toc124106403"/>
    </w:p>
    <w:p w14:paraId="64D61756" w14:textId="77777777" w:rsidR="00CA6CEF" w:rsidRDefault="00CA6CEF" w:rsidP="00CA6CEF"/>
    <w:p w14:paraId="044A231A" w14:textId="77777777" w:rsidR="00CA6CEF" w:rsidRPr="00CA6CEF" w:rsidRDefault="00CA6CEF" w:rsidP="00CA6CEF"/>
    <w:p w14:paraId="28CC0F87" w14:textId="77777777" w:rsidR="00DE4F00" w:rsidRDefault="00DE4F00">
      <w:pPr>
        <w:rPr>
          <w:rFonts w:eastAsiaTheme="majorEastAsia" w:cstheme="majorBidi"/>
          <w:b/>
          <w:bCs/>
          <w:szCs w:val="28"/>
        </w:rPr>
      </w:pPr>
      <w:r>
        <w:br w:type="page"/>
      </w:r>
    </w:p>
    <w:p w14:paraId="6E144355" w14:textId="7639F72A" w:rsidR="00BD4AB9" w:rsidRDefault="00EB49FD" w:rsidP="004D3DE2">
      <w:pPr>
        <w:pStyle w:val="Heading1"/>
      </w:pPr>
      <w:r>
        <w:lastRenderedPageBreak/>
        <w:t>BAB IV</w:t>
      </w:r>
      <w:bookmarkEnd w:id="36"/>
    </w:p>
    <w:p w14:paraId="1A67F30A" w14:textId="77777777" w:rsidR="00BD4AB9" w:rsidRDefault="00EB49FD">
      <w:pPr>
        <w:jc w:val="center"/>
        <w:rPr>
          <w:b/>
        </w:rPr>
      </w:pPr>
      <w:r>
        <w:rPr>
          <w:b/>
        </w:rPr>
        <w:t>HASIL PELAKSANAAN KEGIATAN</w:t>
      </w:r>
    </w:p>
    <w:p w14:paraId="20E3947C" w14:textId="77777777" w:rsidR="00BD4AB9" w:rsidRDefault="00BD4AB9">
      <w:pPr>
        <w:jc w:val="center"/>
        <w:rPr>
          <w:b/>
        </w:rPr>
      </w:pPr>
    </w:p>
    <w:p w14:paraId="55C42852" w14:textId="77777777" w:rsidR="00BD4AB9" w:rsidRDefault="00EB49FD">
      <w:pPr>
        <w:pStyle w:val="Heading2"/>
        <w:numPr>
          <w:ilvl w:val="0"/>
          <w:numId w:val="202"/>
        </w:numPr>
      </w:pPr>
      <w:bookmarkStart w:id="37" w:name="_Toc124106404"/>
      <w:r>
        <w:t>Musyawarah Masyarakat Desa (MMD)</w:t>
      </w:r>
      <w:bookmarkEnd w:id="37"/>
    </w:p>
    <w:p w14:paraId="614BB25F" w14:textId="77777777" w:rsidR="00BD4AB9" w:rsidRDefault="00EB49FD">
      <w:pPr>
        <w:numPr>
          <w:ilvl w:val="0"/>
          <w:numId w:val="205"/>
        </w:numPr>
        <w:pBdr>
          <w:top w:val="nil"/>
          <w:left w:val="nil"/>
          <w:bottom w:val="nil"/>
          <w:right w:val="nil"/>
          <w:between w:val="nil"/>
        </w:pBdr>
        <w:spacing w:after="0" w:line="360" w:lineRule="auto"/>
      </w:pPr>
      <w:r>
        <w:rPr>
          <w:color w:val="000000"/>
        </w:rPr>
        <w:t>Latar Belakang</w:t>
      </w:r>
    </w:p>
    <w:p w14:paraId="3006C586" w14:textId="77777777" w:rsidR="00BD4AB9" w:rsidRDefault="00EB49FD">
      <w:pPr>
        <w:spacing w:after="0" w:line="360" w:lineRule="auto"/>
        <w:ind w:left="1080" w:firstLine="720"/>
      </w:pPr>
      <w:proofErr w:type="gramStart"/>
      <w:r>
        <w:t>Musyawarah Masyarakat Desa adalah musyawarah yang dihadiri oleh   perwakilan perangkat Desa, perwakilan perangkat masing-masing rukun warga, kader, bidan, perwakilan sekolah untuk membahas masalah yang ada di Desa Barengkok serta merencanakan penanggulangannya.</w:t>
      </w:r>
      <w:proofErr w:type="gramEnd"/>
    </w:p>
    <w:p w14:paraId="05448FFF" w14:textId="53DAF702" w:rsidR="005E1A71" w:rsidRDefault="00EB49FD" w:rsidP="002E2C52">
      <w:pPr>
        <w:spacing w:after="0" w:line="360" w:lineRule="auto"/>
        <w:ind w:left="1080" w:firstLine="720"/>
      </w:pPr>
      <w:r>
        <w:t xml:space="preserve">Kegiatan ini merupakan </w:t>
      </w:r>
      <w:proofErr w:type="gramStart"/>
      <w:r>
        <w:t>cara</w:t>
      </w:r>
      <w:proofErr w:type="gramEnd"/>
      <w:r>
        <w:t xml:space="preserve"> memperkenalkan kegiatan intervensi yang akan kami lakukan di Desa Barengkok. Kehadiran perwakilan masyarakat Desa </w:t>
      </w:r>
      <w:proofErr w:type="gramStart"/>
      <w:r>
        <w:t>akan</w:t>
      </w:r>
      <w:proofErr w:type="gramEnd"/>
      <w:r w:rsidR="004D3DE2">
        <w:t xml:space="preserve"> </w:t>
      </w:r>
      <w:r>
        <w:t>memudahkan kami untuk mengadakan setiap kegiatan intervensi.</w:t>
      </w:r>
    </w:p>
    <w:p w14:paraId="3254EB5A" w14:textId="77777777" w:rsidR="00BD4AB9" w:rsidRDefault="00EB49FD">
      <w:pPr>
        <w:numPr>
          <w:ilvl w:val="0"/>
          <w:numId w:val="205"/>
        </w:numPr>
        <w:pBdr>
          <w:top w:val="nil"/>
          <w:left w:val="nil"/>
          <w:bottom w:val="nil"/>
          <w:right w:val="nil"/>
          <w:between w:val="nil"/>
        </w:pBdr>
        <w:spacing w:after="0" w:line="360" w:lineRule="auto"/>
      </w:pPr>
      <w:r>
        <w:rPr>
          <w:color w:val="000000"/>
        </w:rPr>
        <w:t>Tujuan</w:t>
      </w:r>
    </w:p>
    <w:p w14:paraId="7ED59AA2" w14:textId="77777777" w:rsidR="00BD4AB9" w:rsidRDefault="00EB49FD">
      <w:pPr>
        <w:numPr>
          <w:ilvl w:val="0"/>
          <w:numId w:val="27"/>
        </w:numPr>
        <w:pBdr>
          <w:top w:val="nil"/>
          <w:left w:val="nil"/>
          <w:bottom w:val="nil"/>
          <w:right w:val="nil"/>
          <w:between w:val="nil"/>
        </w:pBdr>
        <w:spacing w:after="0" w:line="360" w:lineRule="auto"/>
      </w:pPr>
      <w:r>
        <w:t>Tujuan Umum</w:t>
      </w:r>
    </w:p>
    <w:p w14:paraId="639A28DE" w14:textId="77777777" w:rsidR="00BD4AB9" w:rsidRDefault="00EB49FD">
      <w:pPr>
        <w:pBdr>
          <w:top w:val="nil"/>
          <w:left w:val="nil"/>
          <w:bottom w:val="nil"/>
          <w:right w:val="nil"/>
          <w:between w:val="nil"/>
        </w:pBdr>
        <w:spacing w:after="0" w:line="360" w:lineRule="auto"/>
        <w:ind w:left="1440"/>
      </w:pPr>
      <w:proofErr w:type="gramStart"/>
      <w:r>
        <w:t>Menjelaskan maksud dan tujuan untuk melaksanakan PKL Manajemen Intervensi Gizi Masyarakat di Desa Barengkok, Kecamatan Leuwiliang, Kabupaten Bogor, Jawa Barat.</w:t>
      </w:r>
      <w:proofErr w:type="gramEnd"/>
    </w:p>
    <w:p w14:paraId="2C1EBBC5" w14:textId="77777777" w:rsidR="00BD4AB9" w:rsidRDefault="00EB49FD">
      <w:pPr>
        <w:numPr>
          <w:ilvl w:val="0"/>
          <w:numId w:val="27"/>
        </w:numPr>
        <w:pBdr>
          <w:top w:val="nil"/>
          <w:left w:val="nil"/>
          <w:bottom w:val="nil"/>
          <w:right w:val="nil"/>
          <w:between w:val="nil"/>
        </w:pBdr>
        <w:spacing w:after="0" w:line="360" w:lineRule="auto"/>
      </w:pPr>
      <w:r>
        <w:t>Tujuan Khusus</w:t>
      </w:r>
    </w:p>
    <w:p w14:paraId="3216365B" w14:textId="77777777" w:rsidR="00BD4AB9" w:rsidRDefault="00EB49FD">
      <w:pPr>
        <w:numPr>
          <w:ilvl w:val="0"/>
          <w:numId w:val="235"/>
        </w:numPr>
        <w:pBdr>
          <w:top w:val="nil"/>
          <w:left w:val="nil"/>
          <w:bottom w:val="nil"/>
          <w:right w:val="nil"/>
          <w:between w:val="nil"/>
        </w:pBdr>
        <w:spacing w:after="0" w:line="360" w:lineRule="auto"/>
        <w:ind w:left="1800"/>
      </w:pPr>
      <w:r>
        <w:t>Peserta yang hadir pada Musyawarah Masyarakat Desa dapat mengetahui masalah kesehatan di desanya.</w:t>
      </w:r>
    </w:p>
    <w:p w14:paraId="193006F8" w14:textId="77777777" w:rsidR="00BD4AB9" w:rsidRDefault="00EB49FD">
      <w:pPr>
        <w:numPr>
          <w:ilvl w:val="0"/>
          <w:numId w:val="235"/>
        </w:numPr>
        <w:pBdr>
          <w:top w:val="nil"/>
          <w:left w:val="nil"/>
          <w:bottom w:val="nil"/>
          <w:right w:val="nil"/>
          <w:between w:val="nil"/>
        </w:pBdr>
        <w:spacing w:after="0" w:line="360" w:lineRule="auto"/>
        <w:ind w:left="1800"/>
      </w:pPr>
      <w:r>
        <w:t>Menjelaskan program yang akan dilaksanakan di Desa Barengkok</w:t>
      </w:r>
    </w:p>
    <w:p w14:paraId="62881DA0" w14:textId="77777777" w:rsidR="00BD4AB9" w:rsidRDefault="00EB49FD">
      <w:pPr>
        <w:numPr>
          <w:ilvl w:val="0"/>
          <w:numId w:val="235"/>
        </w:numPr>
        <w:pBdr>
          <w:top w:val="nil"/>
          <w:left w:val="nil"/>
          <w:bottom w:val="nil"/>
          <w:right w:val="nil"/>
          <w:between w:val="nil"/>
        </w:pBdr>
        <w:spacing w:after="0" w:line="360" w:lineRule="auto"/>
        <w:ind w:left="1800"/>
      </w:pPr>
      <w:r>
        <w:t>Memperoleh kesepakatan bersama mengenai waktu pelaksanaan dan penanggung jawab dari masing-masing program.</w:t>
      </w:r>
    </w:p>
    <w:p w14:paraId="1AE5728C" w14:textId="77777777" w:rsidR="00BD4AB9" w:rsidRDefault="00EB49FD">
      <w:pPr>
        <w:numPr>
          <w:ilvl w:val="0"/>
          <w:numId w:val="235"/>
        </w:numPr>
        <w:pBdr>
          <w:top w:val="nil"/>
          <w:left w:val="nil"/>
          <w:bottom w:val="nil"/>
          <w:right w:val="nil"/>
          <w:between w:val="nil"/>
        </w:pBdr>
        <w:spacing w:after="0" w:line="360" w:lineRule="auto"/>
        <w:ind w:left="1800"/>
      </w:pPr>
      <w:r>
        <w:t xml:space="preserve">Partisipasi tokoh masyarakat dan perangkat desa dalam kegiatan intervensi yang </w:t>
      </w:r>
      <w:proofErr w:type="gramStart"/>
      <w:r>
        <w:t>akan</w:t>
      </w:r>
      <w:proofErr w:type="gramEnd"/>
      <w:r>
        <w:t xml:space="preserve"> dilaksanakan.</w:t>
      </w:r>
    </w:p>
    <w:p w14:paraId="6F681C27" w14:textId="77777777" w:rsidR="00BD4AB9" w:rsidRDefault="00EB49FD">
      <w:pPr>
        <w:numPr>
          <w:ilvl w:val="0"/>
          <w:numId w:val="235"/>
        </w:numPr>
        <w:pBdr>
          <w:top w:val="nil"/>
          <w:left w:val="nil"/>
          <w:bottom w:val="nil"/>
          <w:right w:val="nil"/>
          <w:between w:val="nil"/>
        </w:pBdr>
        <w:spacing w:after="0" w:line="360" w:lineRule="auto"/>
        <w:ind w:left="1800"/>
      </w:pPr>
      <w:r>
        <w:t>Mendapat dukungan dari aparat Desa berkaitan dengan izin pelaksanaan kegiatan intervensi,</w:t>
      </w:r>
    </w:p>
    <w:p w14:paraId="76B83EE5" w14:textId="7977A3A9" w:rsidR="00BD4AB9" w:rsidRDefault="00EB49FD" w:rsidP="002E2C52">
      <w:pPr>
        <w:numPr>
          <w:ilvl w:val="0"/>
          <w:numId w:val="235"/>
        </w:numPr>
        <w:pBdr>
          <w:top w:val="nil"/>
          <w:left w:val="nil"/>
          <w:bottom w:val="nil"/>
          <w:right w:val="nil"/>
          <w:between w:val="nil"/>
        </w:pBdr>
        <w:spacing w:after="0" w:line="360" w:lineRule="auto"/>
        <w:ind w:left="1800"/>
      </w:pPr>
      <w:r>
        <w:t>Mendapat dukungan (moril maupun finansial) dari masyarakat.</w:t>
      </w:r>
    </w:p>
    <w:p w14:paraId="1551BF7F" w14:textId="77777777" w:rsidR="00BD4AB9" w:rsidRDefault="00EB49FD">
      <w:pPr>
        <w:numPr>
          <w:ilvl w:val="0"/>
          <w:numId w:val="205"/>
        </w:numPr>
        <w:pBdr>
          <w:top w:val="nil"/>
          <w:left w:val="nil"/>
          <w:bottom w:val="nil"/>
          <w:right w:val="nil"/>
          <w:between w:val="nil"/>
        </w:pBdr>
        <w:spacing w:after="0" w:line="360" w:lineRule="auto"/>
      </w:pPr>
      <w:r>
        <w:lastRenderedPageBreak/>
        <w:t>Sasaran</w:t>
      </w:r>
    </w:p>
    <w:p w14:paraId="42B9490E" w14:textId="298C9818" w:rsidR="005E1A71" w:rsidRDefault="00EB49FD" w:rsidP="002E2C52">
      <w:pPr>
        <w:pBdr>
          <w:top w:val="nil"/>
          <w:left w:val="nil"/>
          <w:bottom w:val="nil"/>
          <w:right w:val="nil"/>
          <w:between w:val="nil"/>
        </w:pBdr>
        <w:spacing w:after="0" w:line="360" w:lineRule="auto"/>
        <w:ind w:left="1080" w:firstLine="360"/>
      </w:pPr>
      <w:r>
        <w:t>Sasaran dalam kegiatan adalah perangkat Desa Barengkok, perwakilan RW, bidan Desa Barengkok, perwakilan Kader Posyandu, perwakilan sekolah, serta perwakilan karang taruna Desa Barengkok.</w:t>
      </w:r>
    </w:p>
    <w:p w14:paraId="5934680A" w14:textId="77777777" w:rsidR="00BD4AB9" w:rsidRDefault="00EB49FD">
      <w:pPr>
        <w:numPr>
          <w:ilvl w:val="0"/>
          <w:numId w:val="205"/>
        </w:numPr>
        <w:pBdr>
          <w:top w:val="nil"/>
          <w:left w:val="nil"/>
          <w:bottom w:val="nil"/>
          <w:right w:val="nil"/>
          <w:between w:val="nil"/>
        </w:pBdr>
        <w:spacing w:after="0" w:line="360" w:lineRule="auto"/>
      </w:pPr>
      <w:r>
        <w:t>Waktu dan Tempat</w:t>
      </w:r>
    </w:p>
    <w:p w14:paraId="4A882C30" w14:textId="77777777" w:rsidR="00BD4AB9" w:rsidRDefault="00EB49FD">
      <w:pPr>
        <w:pBdr>
          <w:top w:val="nil"/>
          <w:left w:val="nil"/>
          <w:bottom w:val="nil"/>
          <w:right w:val="nil"/>
          <w:between w:val="nil"/>
        </w:pBdr>
        <w:spacing w:after="0" w:line="360" w:lineRule="auto"/>
        <w:ind w:left="1080"/>
      </w:pPr>
      <w:r>
        <w:t>Hari, Tanggal</w:t>
      </w:r>
      <w:r>
        <w:tab/>
        <w:t>: Kamis, 24 November 2022</w:t>
      </w:r>
    </w:p>
    <w:p w14:paraId="6513FE22" w14:textId="77777777" w:rsidR="00BD4AB9" w:rsidRDefault="00EB49FD">
      <w:pPr>
        <w:pBdr>
          <w:top w:val="nil"/>
          <w:left w:val="nil"/>
          <w:bottom w:val="nil"/>
          <w:right w:val="nil"/>
          <w:between w:val="nil"/>
        </w:pBdr>
        <w:spacing w:after="0" w:line="360" w:lineRule="auto"/>
        <w:ind w:left="1080"/>
      </w:pPr>
      <w:r>
        <w:t>Waktu</w:t>
      </w:r>
      <w:r>
        <w:tab/>
      </w:r>
      <w:r>
        <w:tab/>
        <w:t xml:space="preserve">: </w:t>
      </w:r>
      <w:proofErr w:type="gramStart"/>
      <w:r>
        <w:t>09.00 s/d 12.00</w:t>
      </w:r>
      <w:proofErr w:type="gramEnd"/>
    </w:p>
    <w:p w14:paraId="3F5837F6" w14:textId="1242D907" w:rsidR="005E1A71" w:rsidRDefault="00EB49FD" w:rsidP="002E2C52">
      <w:pPr>
        <w:pBdr>
          <w:top w:val="nil"/>
          <w:left w:val="nil"/>
          <w:bottom w:val="nil"/>
          <w:right w:val="nil"/>
          <w:between w:val="nil"/>
        </w:pBdr>
        <w:spacing w:after="0" w:line="360" w:lineRule="auto"/>
        <w:ind w:left="1080"/>
      </w:pPr>
      <w:r>
        <w:t>Tempat</w:t>
      </w:r>
      <w:r>
        <w:tab/>
      </w:r>
      <w:r>
        <w:tab/>
        <w:t>: Aula Desa Barengkok</w:t>
      </w:r>
    </w:p>
    <w:p w14:paraId="36679F40" w14:textId="77777777" w:rsidR="00BD4AB9" w:rsidRDefault="00EB49FD">
      <w:pPr>
        <w:numPr>
          <w:ilvl w:val="0"/>
          <w:numId w:val="205"/>
        </w:numPr>
        <w:pBdr>
          <w:top w:val="nil"/>
          <w:left w:val="nil"/>
          <w:bottom w:val="nil"/>
          <w:right w:val="nil"/>
          <w:between w:val="nil"/>
        </w:pBdr>
        <w:spacing w:after="0" w:line="360" w:lineRule="auto"/>
      </w:pPr>
      <w:r>
        <w:rPr>
          <w:color w:val="000000"/>
        </w:rPr>
        <w:t>Pelaksanaan Kegiatan</w:t>
      </w:r>
    </w:p>
    <w:p w14:paraId="40552DA5" w14:textId="77777777" w:rsidR="00BD4AB9" w:rsidRDefault="00EB49FD">
      <w:pPr>
        <w:numPr>
          <w:ilvl w:val="0"/>
          <w:numId w:val="144"/>
        </w:numPr>
        <w:pBdr>
          <w:top w:val="nil"/>
          <w:left w:val="nil"/>
          <w:bottom w:val="nil"/>
          <w:right w:val="nil"/>
          <w:between w:val="nil"/>
        </w:pBdr>
        <w:spacing w:after="0" w:line="360" w:lineRule="auto"/>
      </w:pPr>
      <w:r>
        <w:t xml:space="preserve">Persiapan </w:t>
      </w:r>
    </w:p>
    <w:p w14:paraId="1EC4F327" w14:textId="77777777" w:rsidR="00BD4AB9" w:rsidRDefault="00EB49FD">
      <w:pPr>
        <w:numPr>
          <w:ilvl w:val="0"/>
          <w:numId w:val="206"/>
        </w:numPr>
        <w:pBdr>
          <w:top w:val="nil"/>
          <w:left w:val="nil"/>
          <w:bottom w:val="nil"/>
          <w:right w:val="nil"/>
          <w:between w:val="nil"/>
        </w:pBdr>
        <w:spacing w:after="0" w:line="360" w:lineRule="auto"/>
        <w:ind w:left="1800"/>
      </w:pPr>
      <w:r>
        <w:t>Mengurus perizinan kepada Sekretaris Desa Barengkok mengenai waktu dan tempat kegiatan.</w:t>
      </w:r>
    </w:p>
    <w:p w14:paraId="04B0DB57" w14:textId="77777777" w:rsidR="00BD4AB9" w:rsidRDefault="00EB49FD">
      <w:pPr>
        <w:numPr>
          <w:ilvl w:val="0"/>
          <w:numId w:val="206"/>
        </w:numPr>
        <w:pBdr>
          <w:top w:val="nil"/>
          <w:left w:val="nil"/>
          <w:bottom w:val="nil"/>
          <w:right w:val="nil"/>
          <w:between w:val="nil"/>
        </w:pBdr>
        <w:spacing w:after="0" w:line="360" w:lineRule="auto"/>
        <w:ind w:left="1800"/>
      </w:pPr>
      <w:r>
        <w:t xml:space="preserve">Membuat </w:t>
      </w:r>
      <w:proofErr w:type="gramStart"/>
      <w:r>
        <w:t>surat</w:t>
      </w:r>
      <w:proofErr w:type="gramEnd"/>
      <w:r>
        <w:t xml:space="preserve"> undangan yang akan dibagikan kepada tamu undangan.</w:t>
      </w:r>
    </w:p>
    <w:p w14:paraId="0FDB469D" w14:textId="77777777" w:rsidR="00BD4AB9" w:rsidRDefault="00EB49FD">
      <w:pPr>
        <w:numPr>
          <w:ilvl w:val="0"/>
          <w:numId w:val="206"/>
        </w:numPr>
        <w:pBdr>
          <w:top w:val="nil"/>
          <w:left w:val="nil"/>
          <w:bottom w:val="nil"/>
          <w:right w:val="nil"/>
          <w:between w:val="nil"/>
        </w:pBdr>
        <w:spacing w:after="0" w:line="360" w:lineRule="auto"/>
        <w:ind w:left="1800"/>
      </w:pPr>
      <w:r>
        <w:t xml:space="preserve">Mempersiapkan keperluan meja, kursi, proyektor, serta </w:t>
      </w:r>
      <w:r>
        <w:rPr>
          <w:i/>
        </w:rPr>
        <w:t>sound system</w:t>
      </w:r>
      <w:r>
        <w:t>.</w:t>
      </w:r>
    </w:p>
    <w:p w14:paraId="6A30BCBD" w14:textId="77777777" w:rsidR="00BD4AB9" w:rsidRDefault="00EB49FD">
      <w:pPr>
        <w:numPr>
          <w:ilvl w:val="0"/>
          <w:numId w:val="144"/>
        </w:numPr>
        <w:pBdr>
          <w:top w:val="nil"/>
          <w:left w:val="nil"/>
          <w:bottom w:val="nil"/>
          <w:right w:val="nil"/>
          <w:between w:val="nil"/>
        </w:pBdr>
        <w:spacing w:after="0" w:line="360" w:lineRule="auto"/>
      </w:pPr>
      <w:r>
        <w:t>Pelaksanaan</w:t>
      </w:r>
    </w:p>
    <w:p w14:paraId="6AC59857" w14:textId="77777777" w:rsidR="00BD4AB9" w:rsidRDefault="00EB49FD">
      <w:pPr>
        <w:numPr>
          <w:ilvl w:val="0"/>
          <w:numId w:val="5"/>
        </w:numPr>
        <w:pBdr>
          <w:top w:val="nil"/>
          <w:left w:val="nil"/>
          <w:bottom w:val="nil"/>
          <w:right w:val="nil"/>
          <w:between w:val="nil"/>
        </w:pBdr>
        <w:spacing w:after="0" w:line="360" w:lineRule="auto"/>
        <w:ind w:left="1800"/>
      </w:pPr>
      <w:r>
        <w:t>Pembukaan</w:t>
      </w:r>
    </w:p>
    <w:p w14:paraId="39724136" w14:textId="77777777" w:rsidR="00BD4AB9" w:rsidRDefault="00EB49FD">
      <w:pPr>
        <w:numPr>
          <w:ilvl w:val="0"/>
          <w:numId w:val="5"/>
        </w:numPr>
        <w:pBdr>
          <w:top w:val="nil"/>
          <w:left w:val="nil"/>
          <w:bottom w:val="nil"/>
          <w:right w:val="nil"/>
          <w:between w:val="nil"/>
        </w:pBdr>
        <w:spacing w:after="0" w:line="360" w:lineRule="auto"/>
        <w:ind w:left="1800"/>
      </w:pPr>
      <w:r>
        <w:t>Sambutan oleh Sekretaris Desa, Bidan Desa, dan perwakilan Dosen Poltekkes Jakarta II.</w:t>
      </w:r>
    </w:p>
    <w:p w14:paraId="6F3C74FA" w14:textId="77777777" w:rsidR="00BD4AB9" w:rsidRDefault="00EB49FD">
      <w:pPr>
        <w:numPr>
          <w:ilvl w:val="0"/>
          <w:numId w:val="5"/>
        </w:numPr>
        <w:pBdr>
          <w:top w:val="nil"/>
          <w:left w:val="nil"/>
          <w:bottom w:val="nil"/>
          <w:right w:val="nil"/>
          <w:between w:val="nil"/>
        </w:pBdr>
        <w:spacing w:after="0" w:line="360" w:lineRule="auto"/>
        <w:ind w:left="1800"/>
      </w:pPr>
      <w:r>
        <w:t>Presentasi rencana kegiatan intervensi gizi</w:t>
      </w:r>
    </w:p>
    <w:p w14:paraId="7D609C25" w14:textId="77777777" w:rsidR="00BD4AB9" w:rsidRDefault="00EB49FD">
      <w:pPr>
        <w:numPr>
          <w:ilvl w:val="0"/>
          <w:numId w:val="5"/>
        </w:numPr>
        <w:pBdr>
          <w:top w:val="nil"/>
          <w:left w:val="nil"/>
          <w:bottom w:val="nil"/>
          <w:right w:val="nil"/>
          <w:between w:val="nil"/>
        </w:pBdr>
        <w:spacing w:after="0" w:line="360" w:lineRule="auto"/>
        <w:ind w:left="1800"/>
      </w:pPr>
      <w:r>
        <w:t>Diskusi dan tanya jawab untuk mencapai kesepakatan mengenai kegiatan intervensi</w:t>
      </w:r>
    </w:p>
    <w:p w14:paraId="7E53250F" w14:textId="77777777" w:rsidR="00BD4AB9" w:rsidRDefault="00EB49FD">
      <w:pPr>
        <w:numPr>
          <w:ilvl w:val="0"/>
          <w:numId w:val="5"/>
        </w:numPr>
        <w:pBdr>
          <w:top w:val="nil"/>
          <w:left w:val="nil"/>
          <w:bottom w:val="nil"/>
          <w:right w:val="nil"/>
          <w:between w:val="nil"/>
        </w:pBdr>
        <w:spacing w:after="0" w:line="360" w:lineRule="auto"/>
        <w:ind w:left="1800"/>
      </w:pPr>
      <w:r>
        <w:t>Dokumentasi</w:t>
      </w:r>
    </w:p>
    <w:p w14:paraId="56C1A6C3" w14:textId="77777777" w:rsidR="00BD4AB9" w:rsidRDefault="00EB49FD">
      <w:pPr>
        <w:numPr>
          <w:ilvl w:val="0"/>
          <w:numId w:val="5"/>
        </w:numPr>
        <w:pBdr>
          <w:top w:val="nil"/>
          <w:left w:val="nil"/>
          <w:bottom w:val="nil"/>
          <w:right w:val="nil"/>
          <w:between w:val="nil"/>
        </w:pBdr>
        <w:spacing w:after="0" w:line="360" w:lineRule="auto"/>
        <w:ind w:left="1800"/>
      </w:pPr>
      <w:r>
        <w:t>Doa Bersama</w:t>
      </w:r>
    </w:p>
    <w:p w14:paraId="028A35FE" w14:textId="7D1C5C74" w:rsidR="0058452E" w:rsidRDefault="00EB49FD" w:rsidP="00DE4F00">
      <w:pPr>
        <w:numPr>
          <w:ilvl w:val="0"/>
          <w:numId w:val="5"/>
        </w:numPr>
        <w:pBdr>
          <w:top w:val="nil"/>
          <w:left w:val="nil"/>
          <w:bottom w:val="nil"/>
          <w:right w:val="nil"/>
          <w:between w:val="nil"/>
        </w:pBdr>
        <w:spacing w:after="0" w:line="360" w:lineRule="auto"/>
        <w:ind w:left="1800"/>
      </w:pPr>
      <w:r>
        <w:t>Penutupan</w:t>
      </w:r>
    </w:p>
    <w:p w14:paraId="7668CF9B" w14:textId="77777777" w:rsidR="002E2C52" w:rsidRDefault="002E2C52">
      <w:r>
        <w:br w:type="page"/>
      </w:r>
    </w:p>
    <w:p w14:paraId="0B45FB89" w14:textId="7DCE8247" w:rsidR="00BD4AB9" w:rsidRDefault="00EB49FD">
      <w:pPr>
        <w:numPr>
          <w:ilvl w:val="0"/>
          <w:numId w:val="205"/>
        </w:numPr>
        <w:pBdr>
          <w:top w:val="nil"/>
          <w:left w:val="nil"/>
          <w:bottom w:val="nil"/>
          <w:right w:val="nil"/>
          <w:between w:val="nil"/>
        </w:pBdr>
        <w:spacing w:after="0" w:line="360" w:lineRule="auto"/>
      </w:pPr>
      <w:r>
        <w:lastRenderedPageBreak/>
        <w:t>Hasil Kegiatan</w:t>
      </w:r>
    </w:p>
    <w:p w14:paraId="16CF7B56" w14:textId="77777777" w:rsidR="00BD4AB9" w:rsidRDefault="00EB49FD">
      <w:pPr>
        <w:pBdr>
          <w:top w:val="nil"/>
          <w:left w:val="nil"/>
          <w:bottom w:val="nil"/>
          <w:right w:val="nil"/>
          <w:between w:val="nil"/>
        </w:pBdr>
        <w:spacing w:after="0" w:line="360" w:lineRule="auto"/>
        <w:ind w:left="1080" w:firstLine="360"/>
      </w:pPr>
      <w:r>
        <w:t>Pada kegiatan Musyawarah Masyarakat Desa yang dilaksanakan tanggal 24 November 2022, dari undangan yang disebar oleh Sekretaris Desa, jumlah undangan yang hadir ada 32 orang dalam acara Musyawarah Masyarakat Desa ini yaitu undangan berupa Sekretaris Desa, perwakilan RW, perangkat Desa, perwakilan sekolah, perwakilan ibu PKK, Bidan Desa, dan perwakilan kader Desa.</w:t>
      </w:r>
    </w:p>
    <w:p w14:paraId="30BB3E11" w14:textId="77777777" w:rsidR="00BD4AB9" w:rsidRDefault="00EB49FD">
      <w:pPr>
        <w:pBdr>
          <w:top w:val="nil"/>
          <w:left w:val="nil"/>
          <w:bottom w:val="nil"/>
          <w:right w:val="nil"/>
          <w:between w:val="nil"/>
        </w:pBdr>
        <w:spacing w:after="0" w:line="360" w:lineRule="auto"/>
        <w:ind w:left="1080" w:firstLine="360"/>
      </w:pPr>
      <w:proofErr w:type="gramStart"/>
      <w:r>
        <w:t>Jika dilihat dari aspek antusias masyarakat pada Musyawarah Masyarakat Desa ini dapat terbilang baik dan kegiatan berlangsung dengan lancar.</w:t>
      </w:r>
      <w:proofErr w:type="gramEnd"/>
      <w:r>
        <w:t xml:space="preserve"> Kegiatan  yang  diajukan  oleh  mahasiswa  terdiri  dari  pelatihan  kader, penyuluhan gizi dan kesehatan kepada masyarakat Desa Barengkok  (Penyuluhan   </w:t>
      </w:r>
      <w:r w:rsidRPr="005E1A71">
        <w:rPr>
          <w:i/>
        </w:rPr>
        <w:t>stunting</w:t>
      </w:r>
      <w:r>
        <w:t xml:space="preserve">, PMBA dan ASI MPASI pada ibu hamil dan ibu balita, jajanan sehat pada anak SD, sayur buah pada anak SMP, anemia pada remaja putri, PHBS pada remaja karang taruna, penyakit degeneratif DM dan hipertensi pada lansia),  demo  masak / Teknologi Tepat Guna  untuk  membuat makanan  modifikasi makanan dengan bahan dasar yaitu potensi Desa Barengkok, Keluarga Binaan, pelatihan kader, pendampingan posyandu, dan lomba-lomba. </w:t>
      </w:r>
      <w:proofErr w:type="gramStart"/>
      <w:r>
        <w:t>Seluruh kegiatan yang diajukan diterima   oleh   semua   masyarakat   RW   mencangkup semua   kegiatan.</w:t>
      </w:r>
      <w:proofErr w:type="gramEnd"/>
      <w:r>
        <w:t xml:space="preserve"> </w:t>
      </w:r>
    </w:p>
    <w:p w14:paraId="1A48E6BC" w14:textId="77777777" w:rsidR="005E1A71" w:rsidRDefault="005E1A71">
      <w:pPr>
        <w:pBdr>
          <w:top w:val="nil"/>
          <w:left w:val="nil"/>
          <w:bottom w:val="nil"/>
          <w:right w:val="nil"/>
          <w:between w:val="nil"/>
        </w:pBdr>
        <w:spacing w:after="0" w:line="360" w:lineRule="auto"/>
        <w:ind w:left="1080" w:firstLine="360"/>
      </w:pPr>
    </w:p>
    <w:p w14:paraId="79C8803D" w14:textId="77777777" w:rsidR="00BD4AB9" w:rsidRDefault="00EB49FD">
      <w:pPr>
        <w:numPr>
          <w:ilvl w:val="0"/>
          <w:numId w:val="205"/>
        </w:numPr>
        <w:pBdr>
          <w:top w:val="nil"/>
          <w:left w:val="nil"/>
          <w:bottom w:val="nil"/>
          <w:right w:val="nil"/>
          <w:between w:val="nil"/>
        </w:pBdr>
        <w:spacing w:after="0" w:line="360" w:lineRule="auto"/>
      </w:pPr>
      <w:r>
        <w:rPr>
          <w:color w:val="000000"/>
        </w:rPr>
        <w:t>Monitoring dan Evaluasi</w:t>
      </w:r>
    </w:p>
    <w:p w14:paraId="2A84E221" w14:textId="4413DAC8" w:rsidR="0058452E" w:rsidRDefault="00EB49FD" w:rsidP="00DE4F00">
      <w:pPr>
        <w:pBdr>
          <w:top w:val="nil"/>
          <w:left w:val="nil"/>
          <w:bottom w:val="nil"/>
          <w:right w:val="nil"/>
          <w:between w:val="nil"/>
        </w:pBdr>
        <w:spacing w:after="0" w:line="360" w:lineRule="auto"/>
        <w:ind w:left="1080"/>
      </w:pPr>
      <w:proofErr w:type="gramStart"/>
      <w:r>
        <w:t>Dari semua undangan yang disebar, ada beberapa tamu yang tidak dapat hadir dikarenakan kepentingan lain, seperti Kepala Desa, dan perwakilan karang taruna.</w:t>
      </w:r>
      <w:proofErr w:type="gramEnd"/>
      <w:r>
        <w:t xml:space="preserve"> Saat acara berlangsung, para undangan aktif bertanya dan berdiskusi mengenai rencana kegiatan yang </w:t>
      </w:r>
      <w:proofErr w:type="gramStart"/>
      <w:r>
        <w:t>akan</w:t>
      </w:r>
      <w:proofErr w:type="gramEnd"/>
      <w:r>
        <w:t xml:space="preserve"> dilakukan. </w:t>
      </w:r>
      <w:proofErr w:type="gramStart"/>
      <w:r>
        <w:t>Serta ada beberapa orang yang aktif memberi saran mengenai kegiatan tersebut.</w:t>
      </w:r>
      <w:proofErr w:type="gramEnd"/>
    </w:p>
    <w:p w14:paraId="48BD023F" w14:textId="77777777" w:rsidR="00DE4F00" w:rsidRDefault="00DE4F00" w:rsidP="00DE4F00">
      <w:pPr>
        <w:pBdr>
          <w:top w:val="nil"/>
          <w:left w:val="nil"/>
          <w:bottom w:val="nil"/>
          <w:right w:val="nil"/>
          <w:between w:val="nil"/>
        </w:pBdr>
        <w:spacing w:after="0" w:line="360" w:lineRule="auto"/>
        <w:ind w:left="1080"/>
      </w:pPr>
    </w:p>
    <w:p w14:paraId="21849207" w14:textId="77777777" w:rsidR="002E2C52" w:rsidRDefault="002E2C52">
      <w:pPr>
        <w:rPr>
          <w:color w:val="000000"/>
        </w:rPr>
      </w:pPr>
      <w:r>
        <w:rPr>
          <w:color w:val="000000"/>
        </w:rPr>
        <w:br w:type="page"/>
      </w:r>
    </w:p>
    <w:p w14:paraId="46E3C994" w14:textId="2DF16A37" w:rsidR="00BD4AB9" w:rsidRDefault="00EB49FD">
      <w:pPr>
        <w:numPr>
          <w:ilvl w:val="0"/>
          <w:numId w:val="205"/>
        </w:numPr>
        <w:pBdr>
          <w:top w:val="nil"/>
          <w:left w:val="nil"/>
          <w:bottom w:val="nil"/>
          <w:right w:val="nil"/>
          <w:between w:val="nil"/>
        </w:pBdr>
        <w:spacing w:after="0" w:line="360" w:lineRule="auto"/>
      </w:pPr>
      <w:r>
        <w:rPr>
          <w:color w:val="000000"/>
        </w:rPr>
        <w:lastRenderedPageBreak/>
        <w:t>Faktor Pendukung dan Penghambat</w:t>
      </w:r>
    </w:p>
    <w:p w14:paraId="2BB91872" w14:textId="77777777" w:rsidR="00BD4AB9" w:rsidRDefault="00EB49FD">
      <w:pPr>
        <w:numPr>
          <w:ilvl w:val="0"/>
          <w:numId w:val="236"/>
        </w:numPr>
        <w:pBdr>
          <w:top w:val="nil"/>
          <w:left w:val="nil"/>
          <w:bottom w:val="nil"/>
          <w:right w:val="nil"/>
          <w:between w:val="nil"/>
        </w:pBdr>
        <w:spacing w:after="0" w:line="360" w:lineRule="auto"/>
      </w:pPr>
      <w:r>
        <w:rPr>
          <w:color w:val="000000"/>
        </w:rPr>
        <w:t>Faktor Pendukung</w:t>
      </w:r>
    </w:p>
    <w:p w14:paraId="76EB938B" w14:textId="77777777" w:rsidR="00BD4AB9" w:rsidRDefault="00EB49FD">
      <w:pPr>
        <w:numPr>
          <w:ilvl w:val="0"/>
          <w:numId w:val="14"/>
        </w:numPr>
        <w:pBdr>
          <w:top w:val="nil"/>
          <w:left w:val="nil"/>
          <w:bottom w:val="nil"/>
          <w:right w:val="nil"/>
          <w:between w:val="nil"/>
        </w:pBdr>
        <w:spacing w:after="0" w:line="360" w:lineRule="auto"/>
        <w:ind w:left="1800"/>
      </w:pPr>
      <w:r>
        <w:t>Tersedia sarana dan prasarana dalam kegiatan MMD</w:t>
      </w:r>
    </w:p>
    <w:p w14:paraId="46883C4C" w14:textId="77777777" w:rsidR="00BD4AB9" w:rsidRDefault="00EB49FD">
      <w:pPr>
        <w:numPr>
          <w:ilvl w:val="0"/>
          <w:numId w:val="14"/>
        </w:numPr>
        <w:pBdr>
          <w:top w:val="nil"/>
          <w:left w:val="nil"/>
          <w:bottom w:val="nil"/>
          <w:right w:val="nil"/>
          <w:between w:val="nil"/>
        </w:pBdr>
        <w:spacing w:after="0" w:line="360" w:lineRule="auto"/>
        <w:ind w:left="1800"/>
      </w:pPr>
      <w:r>
        <w:t>Adanya partisipasi dari Sekretaris Desa dan perangkat Desa Barengkok</w:t>
      </w:r>
    </w:p>
    <w:p w14:paraId="737E12BD" w14:textId="77777777" w:rsidR="00BD4AB9" w:rsidRDefault="00EB49FD">
      <w:pPr>
        <w:numPr>
          <w:ilvl w:val="0"/>
          <w:numId w:val="236"/>
        </w:numPr>
        <w:pBdr>
          <w:top w:val="nil"/>
          <w:left w:val="nil"/>
          <w:bottom w:val="nil"/>
          <w:right w:val="nil"/>
          <w:between w:val="nil"/>
        </w:pBdr>
        <w:spacing w:after="0" w:line="360" w:lineRule="auto"/>
      </w:pPr>
      <w:r>
        <w:rPr>
          <w:color w:val="000000"/>
        </w:rPr>
        <w:t>Faktor Penghambat</w:t>
      </w:r>
    </w:p>
    <w:p w14:paraId="46A1C26A" w14:textId="77777777" w:rsidR="00BD4AB9" w:rsidRDefault="00EB49FD">
      <w:pPr>
        <w:numPr>
          <w:ilvl w:val="0"/>
          <w:numId w:val="262"/>
        </w:numPr>
        <w:pBdr>
          <w:top w:val="nil"/>
          <w:left w:val="nil"/>
          <w:bottom w:val="nil"/>
          <w:right w:val="nil"/>
          <w:between w:val="nil"/>
        </w:pBdr>
        <w:spacing w:after="0" w:line="360" w:lineRule="auto"/>
        <w:ind w:left="1800"/>
      </w:pPr>
      <w:r>
        <w:t>Waktu tidak sesuai jadwal</w:t>
      </w:r>
    </w:p>
    <w:p w14:paraId="46AC29C2" w14:textId="77777777" w:rsidR="00BD4AB9" w:rsidRDefault="00EB49FD">
      <w:pPr>
        <w:numPr>
          <w:ilvl w:val="0"/>
          <w:numId w:val="262"/>
        </w:numPr>
        <w:pBdr>
          <w:top w:val="nil"/>
          <w:left w:val="nil"/>
          <w:bottom w:val="nil"/>
          <w:right w:val="nil"/>
          <w:between w:val="nil"/>
        </w:pBdr>
        <w:spacing w:after="0" w:line="360" w:lineRule="auto"/>
        <w:ind w:left="1800"/>
      </w:pPr>
      <w:r>
        <w:t>Beberapa undangan datang telat</w:t>
      </w:r>
    </w:p>
    <w:p w14:paraId="55CADBBB" w14:textId="77777777" w:rsidR="00BD4AB9" w:rsidRDefault="00EB49FD">
      <w:pPr>
        <w:numPr>
          <w:ilvl w:val="0"/>
          <w:numId w:val="262"/>
        </w:numPr>
        <w:pBdr>
          <w:top w:val="nil"/>
          <w:left w:val="nil"/>
          <w:bottom w:val="nil"/>
          <w:right w:val="nil"/>
          <w:between w:val="nil"/>
        </w:pBdr>
        <w:spacing w:after="0" w:line="360" w:lineRule="auto"/>
        <w:ind w:left="1800"/>
      </w:pPr>
      <w:r>
        <w:t>Memastikan jumlah yang akan hadir untuk mempersiapkan konsumsi agar tidak kekurangan</w:t>
      </w:r>
    </w:p>
    <w:p w14:paraId="625C701F" w14:textId="77777777" w:rsidR="00BD4AB9" w:rsidRDefault="00EB49FD">
      <w:pPr>
        <w:numPr>
          <w:ilvl w:val="0"/>
          <w:numId w:val="262"/>
        </w:numPr>
        <w:pBdr>
          <w:top w:val="nil"/>
          <w:left w:val="nil"/>
          <w:bottom w:val="nil"/>
          <w:right w:val="nil"/>
          <w:between w:val="nil"/>
        </w:pBdr>
        <w:spacing w:after="0" w:line="360" w:lineRule="auto"/>
        <w:ind w:left="1800"/>
      </w:pPr>
      <w:r>
        <w:t>Keterbatasan waktu diskusi</w:t>
      </w:r>
    </w:p>
    <w:p w14:paraId="0F463147" w14:textId="77777777" w:rsidR="00BD4AB9" w:rsidRDefault="00BD4AB9">
      <w:pPr>
        <w:pBdr>
          <w:top w:val="nil"/>
          <w:left w:val="nil"/>
          <w:bottom w:val="nil"/>
          <w:right w:val="nil"/>
          <w:between w:val="nil"/>
        </w:pBdr>
        <w:spacing w:after="0" w:line="360" w:lineRule="auto"/>
      </w:pPr>
    </w:p>
    <w:p w14:paraId="12DD265F" w14:textId="77777777" w:rsidR="00BD4AB9" w:rsidRDefault="00EB49FD">
      <w:pPr>
        <w:pStyle w:val="Heading2"/>
        <w:numPr>
          <w:ilvl w:val="0"/>
          <w:numId w:val="202"/>
        </w:numPr>
      </w:pPr>
      <w:bookmarkStart w:id="38" w:name="_Toc124106405"/>
      <w:r>
        <w:t>Edukasi Gizi dan Kesehatan</w:t>
      </w:r>
      <w:bookmarkEnd w:id="38"/>
    </w:p>
    <w:p w14:paraId="4915B91E" w14:textId="77777777" w:rsidR="00BD4AB9" w:rsidRDefault="00EB49FD">
      <w:pPr>
        <w:numPr>
          <w:ilvl w:val="0"/>
          <w:numId w:val="158"/>
        </w:numPr>
        <w:spacing w:after="0"/>
        <w:ind w:left="1080"/>
        <w:rPr>
          <w:b/>
        </w:rPr>
      </w:pPr>
      <w:r w:rsidRPr="005E1A71">
        <w:rPr>
          <w:b/>
          <w:i/>
        </w:rPr>
        <w:t>Stunting</w:t>
      </w:r>
    </w:p>
    <w:p w14:paraId="616B8CFD" w14:textId="77777777" w:rsidR="00BD4AB9" w:rsidRDefault="00EB49FD">
      <w:pPr>
        <w:numPr>
          <w:ilvl w:val="0"/>
          <w:numId w:val="282"/>
        </w:numPr>
        <w:spacing w:after="0" w:line="360" w:lineRule="auto"/>
        <w:ind w:left="1800"/>
      </w:pPr>
      <w:r>
        <w:t>Latar Belakang</w:t>
      </w:r>
    </w:p>
    <w:p w14:paraId="6314EECA" w14:textId="77777777" w:rsidR="00344E2F" w:rsidRDefault="00EB49FD">
      <w:pPr>
        <w:spacing w:after="0" w:line="360" w:lineRule="auto"/>
        <w:ind w:left="1800" w:firstLine="360"/>
      </w:pPr>
      <w:r w:rsidRPr="005E1A71">
        <w:rPr>
          <w:i/>
        </w:rPr>
        <w:t>Stunting</w:t>
      </w:r>
      <w:r>
        <w:t xml:space="preserve"> adalah kondisi tinggi badan seseorang lebih pendek dibanding tinggi badan orang </w:t>
      </w:r>
      <w:proofErr w:type="gramStart"/>
      <w:r>
        <w:t>lain</w:t>
      </w:r>
      <w:proofErr w:type="gramEnd"/>
      <w:r>
        <w:t xml:space="preserve"> pada umumnya (yang seusia). </w:t>
      </w:r>
      <w:proofErr w:type="gramStart"/>
      <w:r>
        <w:t>Stunted (short stature) atau tinggi/panjang badan terhadap umur yang rendah digunakan sebagai indikator malnutrisi kronik yang menggambarkan riwayat kurang gizi balita dalam jangka waktu lama.</w:t>
      </w:r>
      <w:proofErr w:type="gramEnd"/>
      <w:r>
        <w:t xml:space="preserve"> </w:t>
      </w:r>
      <w:proofErr w:type="gramStart"/>
      <w:r w:rsidRPr="005E1A71">
        <w:rPr>
          <w:i/>
        </w:rPr>
        <w:t>Stunting</w:t>
      </w:r>
      <w:r>
        <w:t xml:space="preserve"> pada balita atau rendahnya tinggi/panjang badan menurut umur merupakan indikator kronis malnutrisi (Atikah, 2018).</w:t>
      </w:r>
      <w:proofErr w:type="gramEnd"/>
      <w:r>
        <w:t xml:space="preserve"> </w:t>
      </w:r>
      <w:proofErr w:type="gramStart"/>
      <w:r w:rsidRPr="005E1A71">
        <w:rPr>
          <w:i/>
        </w:rPr>
        <w:t>Stunting</w:t>
      </w:r>
      <w:r>
        <w:t xml:space="preserve"> (kerdil) adalah kondisi dimana balita memiliki panjang atau tinggi badan yang kurang jika dibandingkan dengan umur.</w:t>
      </w:r>
      <w:proofErr w:type="gramEnd"/>
      <w:r>
        <w:t xml:space="preserve"> </w:t>
      </w:r>
      <w:proofErr w:type="gramStart"/>
      <w:r>
        <w:t>Kondisi ini diukur dengan panjang atau tinggi badan yang lebih dari minus dua standar deviasi median standar pertumbuhan anak dari WHO.</w:t>
      </w:r>
      <w:proofErr w:type="gramEnd"/>
      <w:r>
        <w:t xml:space="preserve"> </w:t>
      </w:r>
      <w:proofErr w:type="gramStart"/>
      <w:r>
        <w:t xml:space="preserve">Balita </w:t>
      </w:r>
      <w:r w:rsidRPr="005E1A71">
        <w:rPr>
          <w:i/>
        </w:rPr>
        <w:t>stunting</w:t>
      </w:r>
      <w:r>
        <w:t xml:space="preserve"> termasuk masalah gizi kronik yang disebabkan oleh banyak faktor seperti kondisi sosial ekonomi, gizi ibu saat hamil, kesakitan pada bayi, dan kurangnya asupan gizi pada bayi.</w:t>
      </w:r>
      <w:proofErr w:type="gramEnd"/>
      <w:r>
        <w:t xml:space="preserve"> </w:t>
      </w:r>
    </w:p>
    <w:p w14:paraId="326A32C6" w14:textId="77777777" w:rsidR="00344E2F" w:rsidRDefault="00344E2F">
      <w:r>
        <w:br w:type="page"/>
      </w:r>
    </w:p>
    <w:p w14:paraId="760C9E9F" w14:textId="35199B5E" w:rsidR="00BD4AB9" w:rsidRDefault="00EB49FD" w:rsidP="00344E2F">
      <w:pPr>
        <w:spacing w:after="0" w:line="360" w:lineRule="auto"/>
        <w:ind w:left="1800"/>
      </w:pPr>
      <w:r>
        <w:lastRenderedPageBreak/>
        <w:t xml:space="preserve">Balita </w:t>
      </w:r>
      <w:r w:rsidRPr="005E1A71">
        <w:rPr>
          <w:i/>
        </w:rPr>
        <w:t>stunting</w:t>
      </w:r>
      <w:r>
        <w:t xml:space="preserve"> di masa yang </w:t>
      </w:r>
      <w:proofErr w:type="gramStart"/>
      <w:r>
        <w:t>akan</w:t>
      </w:r>
      <w:proofErr w:type="gramEnd"/>
      <w:r>
        <w:t xml:space="preserve"> datang akan mengalami kesulitan dalam mencapai perkembangan fisik dan kognitif yang optimal (Kemenkes RI, 2018). </w:t>
      </w:r>
    </w:p>
    <w:p w14:paraId="5D2E3C5C" w14:textId="77777777" w:rsidR="00BD4AB9" w:rsidRDefault="00EB49FD">
      <w:pPr>
        <w:spacing w:after="0" w:line="360" w:lineRule="auto"/>
        <w:ind w:left="1800" w:firstLine="360"/>
        <w:rPr>
          <w:highlight w:val="yellow"/>
        </w:rPr>
      </w:pPr>
      <w:proofErr w:type="gramStart"/>
      <w:r w:rsidRPr="005E1A71">
        <w:rPr>
          <w:i/>
        </w:rPr>
        <w:t>Stunting</w:t>
      </w:r>
      <w:r>
        <w:t xml:space="preserve"> mengacu pada anak yang terlalu pendek untuk usianya.</w:t>
      </w:r>
      <w:proofErr w:type="gramEnd"/>
      <w:r>
        <w:t xml:space="preserve"> </w:t>
      </w:r>
      <w:proofErr w:type="gramStart"/>
      <w:r w:rsidRPr="005E1A71">
        <w:rPr>
          <w:i/>
        </w:rPr>
        <w:t>Stunting</w:t>
      </w:r>
      <w:r>
        <w:t xml:space="preserve"> adalah kondisi ketika tubuh balita tidak mencapai panjang atau tinggi badan yang sesuai menurut usianya.</w:t>
      </w:r>
      <w:proofErr w:type="gramEnd"/>
      <w:r>
        <w:t xml:space="preserve"> </w:t>
      </w:r>
      <w:proofErr w:type="gramStart"/>
      <w:r>
        <w:t xml:space="preserve">Balita dikatakan </w:t>
      </w:r>
      <w:r w:rsidRPr="005E1A71">
        <w:rPr>
          <w:i/>
        </w:rPr>
        <w:t>stunting</w:t>
      </w:r>
      <w:r>
        <w:t xml:space="preserve"> apabila hasil pengukuran PB atau TB menunjukkan &lt;-2 SD (standar deviasi) dari median standar pertumbuhan berdasarkan WHO.</w:t>
      </w:r>
      <w:proofErr w:type="gramEnd"/>
      <w:r>
        <w:t xml:space="preserve"> </w:t>
      </w:r>
      <w:proofErr w:type="gramStart"/>
      <w:r>
        <w:t>Hal ini dapat diakibatkan karena kekurangan zat gizi kronis.</w:t>
      </w:r>
      <w:proofErr w:type="gramEnd"/>
      <w:r>
        <w:t xml:space="preserve"> </w:t>
      </w:r>
      <w:proofErr w:type="gramStart"/>
      <w:r>
        <w:t xml:space="preserve">Kejadian </w:t>
      </w:r>
      <w:r w:rsidRPr="005E1A71">
        <w:rPr>
          <w:i/>
        </w:rPr>
        <w:t>stunting</w:t>
      </w:r>
      <w:r>
        <w:t xml:space="preserve"> pada balita dapat disebabkan oleh beberapa faktor diantaranya berasal dari situasi ibu yaitu kesehatan serta gizinya baik sebelum, saat masa kehamilan, maupun setelah melahirkan sehingga berdampak pada pertumbuhan anak atau janin.</w:t>
      </w:r>
      <w:proofErr w:type="gramEnd"/>
      <w:r>
        <w:t xml:space="preserve"> </w:t>
      </w:r>
      <w:proofErr w:type="gramStart"/>
      <w:r>
        <w:t xml:space="preserve">Sedangkan dari situasi bayi dan balita penyebab </w:t>
      </w:r>
      <w:r w:rsidRPr="005E1A71">
        <w:rPr>
          <w:i/>
        </w:rPr>
        <w:t>stunting</w:t>
      </w:r>
      <w:r>
        <w:t xml:space="preserve"> diantaranya adalah tidak dilakukannya inisiasi menyusui dini (IMD), tidak mendapat ASI eksklusif serta Makanan Pendamping ASI (MP-ASI).</w:t>
      </w:r>
      <w:proofErr w:type="gramEnd"/>
      <w:r>
        <w:t xml:space="preserve"> </w:t>
      </w:r>
      <w:proofErr w:type="gramStart"/>
      <w:r>
        <w:t xml:space="preserve">Selain itu, </w:t>
      </w:r>
      <w:r w:rsidRPr="005E1A71">
        <w:rPr>
          <w:i/>
        </w:rPr>
        <w:t>stunting</w:t>
      </w:r>
      <w:r>
        <w:t xml:space="preserve"> juga dapat disebabkan oleh faktor terbatasnya akses pelayanan kesehatan ibu selama dan setelah kehamilan, belum optimalnya akses keluarga ke makanan yang bergizi, serta belum cukupnya akses ke air yang bersih juga sanitasi (Mutingah &amp; Rokhaidah, 2021).</w:t>
      </w:r>
      <w:proofErr w:type="gramEnd"/>
    </w:p>
    <w:p w14:paraId="7A869A28" w14:textId="77777777" w:rsidR="00F21A29" w:rsidRDefault="00EB49FD">
      <w:pPr>
        <w:spacing w:after="0" w:line="360" w:lineRule="auto"/>
        <w:ind w:left="1800" w:firstLine="360"/>
      </w:pPr>
      <w:proofErr w:type="gramStart"/>
      <w:r>
        <w:t xml:space="preserve">Kejadian balita pendek atau biasa disebut dengan </w:t>
      </w:r>
      <w:r w:rsidRPr="005E1A71">
        <w:rPr>
          <w:i/>
        </w:rPr>
        <w:t>stunting</w:t>
      </w:r>
      <w:r>
        <w:t xml:space="preserve"> merupakan salah satu masalah gizi yang dialami oleh balita di dunia saat ini.</w:t>
      </w:r>
      <w:proofErr w:type="gramEnd"/>
      <w:r>
        <w:t xml:space="preserve"> Pada tahun 2017 22</w:t>
      </w:r>
      <w:proofErr w:type="gramStart"/>
      <w:r>
        <w:t>,2</w:t>
      </w:r>
      <w:proofErr w:type="gramEnd"/>
      <w:r>
        <w:t xml:space="preserve">% atau sekitar 150,8 juta balita di dunia mengalami </w:t>
      </w:r>
      <w:r w:rsidRPr="005E1A71">
        <w:rPr>
          <w:i/>
        </w:rPr>
        <w:t>stunting</w:t>
      </w:r>
      <w:r>
        <w:t xml:space="preserve">. Namun angka ini sudah mengalami penurunan jika dibandingkan dengan angka </w:t>
      </w:r>
      <w:r w:rsidRPr="005E1A71">
        <w:rPr>
          <w:i/>
        </w:rPr>
        <w:t>stunting</w:t>
      </w:r>
      <w:r>
        <w:t xml:space="preserve"> pada tahun 2000 yaitu 32</w:t>
      </w:r>
      <w:proofErr w:type="gramStart"/>
      <w:r>
        <w:t>,6</w:t>
      </w:r>
      <w:proofErr w:type="gramEnd"/>
      <w:r>
        <w:t xml:space="preserve">%. </w:t>
      </w:r>
      <w:proofErr w:type="gramStart"/>
      <w:r>
        <w:t xml:space="preserve">Pada tahun 2017, lebih dari setengah balita </w:t>
      </w:r>
      <w:r w:rsidRPr="005E1A71">
        <w:rPr>
          <w:i/>
        </w:rPr>
        <w:t>stunting</w:t>
      </w:r>
      <w:r>
        <w:t xml:space="preserve"> di dunia berasal dari Asia sedangkan lebih dari sepertiganya tinggal di Afrika.</w:t>
      </w:r>
      <w:proofErr w:type="gramEnd"/>
      <w:r>
        <w:t xml:space="preserve"> </w:t>
      </w:r>
    </w:p>
    <w:p w14:paraId="3D43A11D" w14:textId="77777777" w:rsidR="00F21A29" w:rsidRDefault="00F21A29">
      <w:r>
        <w:br w:type="page"/>
      </w:r>
    </w:p>
    <w:p w14:paraId="51CE8657" w14:textId="18D4F83B" w:rsidR="00BD4AB9" w:rsidRDefault="00EB49FD" w:rsidP="00F21A29">
      <w:pPr>
        <w:spacing w:after="0" w:line="360" w:lineRule="auto"/>
        <w:ind w:left="1800"/>
      </w:pPr>
      <w:r>
        <w:lastRenderedPageBreak/>
        <w:t xml:space="preserve">Dari 83,6 juta balita </w:t>
      </w:r>
      <w:r w:rsidRPr="005E1A71">
        <w:rPr>
          <w:i/>
        </w:rPr>
        <w:t>stunting</w:t>
      </w:r>
      <w:r>
        <w:t xml:space="preserve"> di Asia, proporsi terbanyak berasal dari Asia Selatan dan proporsi paling sedikit di Asia Tengah (Kemenkes RI, 2018). Angka kejadian </w:t>
      </w:r>
      <w:r w:rsidRPr="005E1A71">
        <w:rPr>
          <w:i/>
        </w:rPr>
        <w:t>stunting</w:t>
      </w:r>
      <w:r>
        <w:t xml:space="preserve"> di dunia menurut World Health Organization (WHO) tahun 2020 melaporkan sebesar 21,3% atau sebanyak 144 juta anak dibawah 5 tahun mengalami </w:t>
      </w:r>
      <w:r w:rsidRPr="005E1A71">
        <w:rPr>
          <w:i/>
        </w:rPr>
        <w:t>stunting</w:t>
      </w:r>
      <w:r>
        <w:t xml:space="preserve"> pada tahun 2019. Prevalensi </w:t>
      </w:r>
      <w:r w:rsidRPr="005E1A71">
        <w:rPr>
          <w:i/>
        </w:rPr>
        <w:t>stunting</w:t>
      </w:r>
      <w:r>
        <w:t xml:space="preserve"> di dunia mengalami penurunan sejak tahun 2015 yaitu sebesar 155 juta anak dibawah 5 tahun. Jumlah </w:t>
      </w:r>
      <w:r w:rsidRPr="005E1A71">
        <w:rPr>
          <w:i/>
        </w:rPr>
        <w:t>stunting</w:t>
      </w:r>
      <w:r>
        <w:t xml:space="preserve"> merupakan permasalah terbesar setelah angka kejadian wasting sebanyak 47 juta anak dan obesitas sebanyak 38.3 juta anak di dunia. </w:t>
      </w:r>
      <w:proofErr w:type="gramStart"/>
      <w:r>
        <w:t xml:space="preserve">Angka kejadian </w:t>
      </w:r>
      <w:r w:rsidRPr="005E1A71">
        <w:rPr>
          <w:i/>
        </w:rPr>
        <w:t>stunting</w:t>
      </w:r>
      <w:r>
        <w:t xml:space="preserve"> di dunia didominasi oleh Asia sebesar 54% dan Afrika sebesar 40%.</w:t>
      </w:r>
      <w:proofErr w:type="gramEnd"/>
      <w:r>
        <w:t xml:space="preserve"> </w:t>
      </w:r>
      <w:proofErr w:type="gramStart"/>
      <w:r>
        <w:t xml:space="preserve">Data tersebut menunjukkan </w:t>
      </w:r>
      <w:r w:rsidRPr="005E1A71">
        <w:rPr>
          <w:i/>
        </w:rPr>
        <w:t>stunting</w:t>
      </w:r>
      <w:r>
        <w:t xml:space="preserve"> terjadi Sebagian besar di beberapa negara berkembang yang memiliki pendapatan menengah hingga rendah.</w:t>
      </w:r>
      <w:proofErr w:type="gramEnd"/>
      <w:r>
        <w:t xml:space="preserve"> </w:t>
      </w:r>
      <w:proofErr w:type="gramStart"/>
      <w:r>
        <w:t xml:space="preserve">Indonesia merupakan salah satu negara berkembang yang memiliki prevalensi </w:t>
      </w:r>
      <w:r w:rsidRPr="005E1A71">
        <w:rPr>
          <w:i/>
        </w:rPr>
        <w:t>stunting</w:t>
      </w:r>
      <w:r>
        <w:t xml:space="preserve"> yang tinggi.</w:t>
      </w:r>
      <w:proofErr w:type="gramEnd"/>
      <w:r>
        <w:t xml:space="preserve"> Prevalensi </w:t>
      </w:r>
      <w:r w:rsidRPr="005E1A71">
        <w:rPr>
          <w:i/>
        </w:rPr>
        <w:t>stunting</w:t>
      </w:r>
      <w:r>
        <w:t xml:space="preserve"> yang terjadi di Indonesia pada tahun 2019 sebesar 27</w:t>
      </w:r>
      <w:proofErr w:type="gramStart"/>
      <w:r>
        <w:t>,6</w:t>
      </w:r>
      <w:proofErr w:type="gramEnd"/>
      <w:r>
        <w:t>% (Ramadhanty, 2021).</w:t>
      </w:r>
    </w:p>
    <w:p w14:paraId="7B04872D" w14:textId="77777777" w:rsidR="005E1A71" w:rsidRDefault="005E1A71">
      <w:pPr>
        <w:spacing w:after="0" w:line="360" w:lineRule="auto"/>
        <w:ind w:left="1800" w:firstLine="360"/>
        <w:rPr>
          <w:highlight w:val="yellow"/>
        </w:rPr>
      </w:pPr>
    </w:p>
    <w:p w14:paraId="77C2C5CD" w14:textId="77777777" w:rsidR="00BD4AB9" w:rsidRDefault="00EB49FD">
      <w:pPr>
        <w:numPr>
          <w:ilvl w:val="0"/>
          <w:numId w:val="282"/>
        </w:numPr>
        <w:spacing w:after="0" w:line="360" w:lineRule="auto"/>
        <w:ind w:left="1800"/>
      </w:pPr>
      <w:r>
        <w:t>Tujuan</w:t>
      </w:r>
    </w:p>
    <w:p w14:paraId="062B3E71" w14:textId="77777777" w:rsidR="00BD4AB9" w:rsidRDefault="00EB49FD">
      <w:pPr>
        <w:numPr>
          <w:ilvl w:val="0"/>
          <w:numId w:val="137"/>
        </w:numPr>
        <w:spacing w:after="0" w:line="360" w:lineRule="auto"/>
        <w:ind w:left="2160"/>
      </w:pPr>
      <w:r>
        <w:t>Tujuan Umum</w:t>
      </w:r>
    </w:p>
    <w:p w14:paraId="440716FE" w14:textId="77777777" w:rsidR="00BD4AB9" w:rsidRDefault="00EB49FD">
      <w:pPr>
        <w:spacing w:after="0" w:line="360" w:lineRule="auto"/>
        <w:ind w:left="2160"/>
      </w:pPr>
      <w:r>
        <w:t xml:space="preserve">Setelah mengikuti penyuluhan </w:t>
      </w:r>
      <w:r w:rsidRPr="005E1A71">
        <w:rPr>
          <w:i/>
        </w:rPr>
        <w:t>Stunting</w:t>
      </w:r>
      <w:r>
        <w:t xml:space="preserve"> diharapkan dapat meningkatkan pengetahuan sasaran tentang materi yang diberikan mengenai </w:t>
      </w:r>
      <w:r w:rsidRPr="005E1A71">
        <w:rPr>
          <w:i/>
        </w:rPr>
        <w:t>stunting</w:t>
      </w:r>
      <w:r>
        <w:t xml:space="preserve"> serta mengetahui </w:t>
      </w:r>
      <w:proofErr w:type="gramStart"/>
      <w:r>
        <w:t>cara</w:t>
      </w:r>
      <w:proofErr w:type="gramEnd"/>
      <w:r>
        <w:t xml:space="preserve"> penanggulangannya.</w:t>
      </w:r>
    </w:p>
    <w:p w14:paraId="21728D71" w14:textId="77777777" w:rsidR="00F21A29" w:rsidRDefault="00F21A29">
      <w:r>
        <w:br w:type="page"/>
      </w:r>
    </w:p>
    <w:p w14:paraId="5F09F2FA" w14:textId="6688996B" w:rsidR="00BD4AB9" w:rsidRDefault="00EB49FD">
      <w:pPr>
        <w:numPr>
          <w:ilvl w:val="0"/>
          <w:numId w:val="137"/>
        </w:numPr>
        <w:spacing w:after="0" w:line="360" w:lineRule="auto"/>
        <w:ind w:left="2160"/>
      </w:pPr>
      <w:r>
        <w:lastRenderedPageBreak/>
        <w:t>Tujuan Khusus</w:t>
      </w:r>
    </w:p>
    <w:p w14:paraId="1BBB3F75" w14:textId="77777777" w:rsidR="00BD4AB9" w:rsidRDefault="00EB49FD">
      <w:pPr>
        <w:numPr>
          <w:ilvl w:val="0"/>
          <w:numId w:val="150"/>
        </w:numPr>
        <w:spacing w:after="0" w:line="360" w:lineRule="auto"/>
        <w:ind w:left="2520"/>
      </w:pPr>
      <w:r>
        <w:t xml:space="preserve">Ibu hamil dan ibu menyusui dapat mengetahui dan memahami pengertian dari </w:t>
      </w:r>
      <w:r w:rsidRPr="005E1A71">
        <w:rPr>
          <w:i/>
        </w:rPr>
        <w:t>stunting</w:t>
      </w:r>
    </w:p>
    <w:p w14:paraId="797E2EC9" w14:textId="77777777" w:rsidR="00BD4AB9" w:rsidRDefault="00EB49FD">
      <w:pPr>
        <w:numPr>
          <w:ilvl w:val="0"/>
          <w:numId w:val="150"/>
        </w:numPr>
        <w:spacing w:after="0" w:line="360" w:lineRule="auto"/>
        <w:ind w:left="2520"/>
      </w:pPr>
      <w:r>
        <w:t xml:space="preserve">Ibu hamil dan ibu menyusui dapat mengetahui dan memahami tanda dan gejala dari </w:t>
      </w:r>
      <w:r w:rsidRPr="005E1A71">
        <w:rPr>
          <w:i/>
        </w:rPr>
        <w:t>stunting</w:t>
      </w:r>
    </w:p>
    <w:p w14:paraId="78D5D991" w14:textId="77777777" w:rsidR="00BD4AB9" w:rsidRDefault="00EB49FD">
      <w:pPr>
        <w:numPr>
          <w:ilvl w:val="0"/>
          <w:numId w:val="150"/>
        </w:numPr>
        <w:spacing w:after="0" w:line="360" w:lineRule="auto"/>
        <w:ind w:left="2520"/>
      </w:pPr>
      <w:r>
        <w:t xml:space="preserve">Ibu hamil dan ibu menyusui dapat mengetahui dan memahami dampak </w:t>
      </w:r>
      <w:r w:rsidRPr="005E1A71">
        <w:rPr>
          <w:i/>
        </w:rPr>
        <w:t>stunting</w:t>
      </w:r>
      <w:r>
        <w:t xml:space="preserve"> </w:t>
      </w:r>
    </w:p>
    <w:p w14:paraId="3F0875F4" w14:textId="77777777" w:rsidR="00BD4AB9" w:rsidRDefault="00EB49FD">
      <w:pPr>
        <w:numPr>
          <w:ilvl w:val="0"/>
          <w:numId w:val="150"/>
        </w:numPr>
        <w:spacing w:after="0" w:line="360" w:lineRule="auto"/>
        <w:ind w:left="2520"/>
      </w:pPr>
      <w:r>
        <w:t xml:space="preserve">Ibu hamil dan ibu menyusui dapat mengetahui dan memahami langkah pencegahan </w:t>
      </w:r>
      <w:r w:rsidRPr="005E1A71">
        <w:rPr>
          <w:i/>
        </w:rPr>
        <w:t>stunting</w:t>
      </w:r>
    </w:p>
    <w:p w14:paraId="42A1E93B" w14:textId="77777777" w:rsidR="005E1A71" w:rsidRDefault="005E1A71" w:rsidP="005E1A71">
      <w:pPr>
        <w:spacing w:after="0" w:line="360" w:lineRule="auto"/>
        <w:ind w:left="2520"/>
      </w:pPr>
    </w:p>
    <w:p w14:paraId="587D633C" w14:textId="77777777" w:rsidR="00BD4AB9" w:rsidRDefault="00EB49FD">
      <w:pPr>
        <w:numPr>
          <w:ilvl w:val="0"/>
          <w:numId w:val="282"/>
        </w:numPr>
        <w:spacing w:after="0" w:line="360" w:lineRule="auto"/>
        <w:ind w:left="1800"/>
      </w:pPr>
      <w:r>
        <w:t>Sasaran</w:t>
      </w:r>
    </w:p>
    <w:p w14:paraId="1ABE86EC" w14:textId="160C11B1" w:rsidR="005E1A71" w:rsidRDefault="00EB49FD" w:rsidP="00DE4F00">
      <w:pPr>
        <w:spacing w:after="0" w:line="360" w:lineRule="auto"/>
        <w:ind w:left="1800"/>
      </w:pPr>
      <w:proofErr w:type="gramStart"/>
      <w:r>
        <w:t>Sasaran dalam kegiatan ini adalah ibu hamil dan ibu menyusui yang mengikuti kegiatan posyandu di posyandu Perkutut 11, RW 11, serta perwakilan Ibu Kader Posyandu.</w:t>
      </w:r>
      <w:proofErr w:type="gramEnd"/>
    </w:p>
    <w:p w14:paraId="680F6EDE" w14:textId="77777777" w:rsidR="00DE4F00" w:rsidRDefault="00DE4F00" w:rsidP="00DE4F00">
      <w:pPr>
        <w:spacing w:after="0" w:line="360" w:lineRule="auto"/>
        <w:ind w:left="1800"/>
      </w:pPr>
    </w:p>
    <w:p w14:paraId="1A4ACE0C" w14:textId="77777777" w:rsidR="00BD4AB9" w:rsidRDefault="00EB49FD">
      <w:pPr>
        <w:numPr>
          <w:ilvl w:val="0"/>
          <w:numId w:val="282"/>
        </w:numPr>
        <w:spacing w:after="0" w:line="360" w:lineRule="auto"/>
        <w:ind w:left="1800"/>
      </w:pPr>
      <w:r>
        <w:t>Waktu dan Tempat</w:t>
      </w:r>
    </w:p>
    <w:p w14:paraId="42CF72AF" w14:textId="77777777" w:rsidR="00BD4AB9" w:rsidRDefault="00EB49FD">
      <w:pPr>
        <w:spacing w:after="0" w:line="360" w:lineRule="auto"/>
        <w:ind w:left="1800"/>
      </w:pPr>
      <w:r>
        <w:t>Hari, Tanggal</w:t>
      </w:r>
      <w:r>
        <w:tab/>
        <w:t>: Rabu, 23 November 2022</w:t>
      </w:r>
    </w:p>
    <w:p w14:paraId="2B6F72A0" w14:textId="77777777" w:rsidR="00BD4AB9" w:rsidRDefault="00EB49FD">
      <w:pPr>
        <w:spacing w:after="0" w:line="360" w:lineRule="auto"/>
        <w:ind w:left="1800"/>
      </w:pPr>
      <w:r>
        <w:t>Waktu</w:t>
      </w:r>
      <w:r>
        <w:tab/>
      </w:r>
      <w:r>
        <w:tab/>
        <w:t xml:space="preserve">: </w:t>
      </w:r>
      <w:proofErr w:type="gramStart"/>
      <w:r>
        <w:t>09.00 s/d 10.00</w:t>
      </w:r>
      <w:proofErr w:type="gramEnd"/>
    </w:p>
    <w:p w14:paraId="6D8D2FCD" w14:textId="77777777" w:rsidR="00BD4AB9" w:rsidRDefault="00EB49FD">
      <w:pPr>
        <w:spacing w:after="0" w:line="360" w:lineRule="auto"/>
        <w:ind w:left="1800"/>
      </w:pPr>
      <w:r>
        <w:t>Tempat</w:t>
      </w:r>
      <w:r>
        <w:tab/>
      </w:r>
      <w:r>
        <w:tab/>
        <w:t>: Posyandu Perkutut 11</w:t>
      </w:r>
    </w:p>
    <w:p w14:paraId="5C6FB6D8" w14:textId="77777777" w:rsidR="005E1A71" w:rsidRDefault="005E1A71">
      <w:pPr>
        <w:spacing w:after="0" w:line="360" w:lineRule="auto"/>
        <w:ind w:left="1800"/>
      </w:pPr>
    </w:p>
    <w:p w14:paraId="44C6618C" w14:textId="77777777" w:rsidR="00BD4AB9" w:rsidRDefault="00EB49FD">
      <w:pPr>
        <w:numPr>
          <w:ilvl w:val="0"/>
          <w:numId w:val="282"/>
        </w:numPr>
        <w:spacing w:after="0" w:line="360" w:lineRule="auto"/>
        <w:ind w:left="1800"/>
      </w:pPr>
      <w:r>
        <w:t>Pelaksanaan Kegiatan</w:t>
      </w:r>
    </w:p>
    <w:p w14:paraId="099912FA" w14:textId="77777777" w:rsidR="00BD4AB9" w:rsidRDefault="00EB49FD">
      <w:pPr>
        <w:numPr>
          <w:ilvl w:val="0"/>
          <w:numId w:val="335"/>
        </w:numPr>
        <w:spacing w:after="0" w:line="360" w:lineRule="auto"/>
        <w:ind w:left="2160"/>
      </w:pPr>
      <w:r>
        <w:t>Persiapan</w:t>
      </w:r>
    </w:p>
    <w:p w14:paraId="5079AF80" w14:textId="77777777" w:rsidR="00BD4AB9" w:rsidRDefault="00EB49FD">
      <w:pPr>
        <w:numPr>
          <w:ilvl w:val="0"/>
          <w:numId w:val="293"/>
        </w:numPr>
        <w:spacing w:after="0" w:line="360" w:lineRule="auto"/>
        <w:ind w:left="2520"/>
      </w:pPr>
      <w:r>
        <w:t xml:space="preserve">Berkoordinasi dengan Ibu kader Posyandu dan bidan Desa   untuk melakukan penyuluhan kepada </w:t>
      </w:r>
      <w:r w:rsidR="005E1A71">
        <w:t>s</w:t>
      </w:r>
      <w:r>
        <w:t>asaran yang hadir saat kegiatan posyandu</w:t>
      </w:r>
    </w:p>
    <w:p w14:paraId="674EA18E" w14:textId="77777777" w:rsidR="00BD4AB9" w:rsidRDefault="00EB49FD">
      <w:pPr>
        <w:numPr>
          <w:ilvl w:val="0"/>
          <w:numId w:val="293"/>
        </w:numPr>
        <w:spacing w:after="0" w:line="360" w:lineRule="auto"/>
        <w:ind w:left="2520"/>
      </w:pPr>
      <w:r>
        <w:t xml:space="preserve">Menyiapkan bahan penyuluhan (Poster dan Kuesioner </w:t>
      </w:r>
      <w:r w:rsidRPr="005E1A71">
        <w:rPr>
          <w:i/>
        </w:rPr>
        <w:t>pre-test</w:t>
      </w:r>
      <w:r>
        <w:t xml:space="preserve"> dan </w:t>
      </w:r>
      <w:r w:rsidRPr="005E1A71">
        <w:rPr>
          <w:i/>
        </w:rPr>
        <w:t>post-test</w:t>
      </w:r>
      <w:r>
        <w:t>)</w:t>
      </w:r>
    </w:p>
    <w:p w14:paraId="65A3DD10" w14:textId="77777777" w:rsidR="00F21A29" w:rsidRDefault="00F21A29">
      <w:r>
        <w:br w:type="page"/>
      </w:r>
    </w:p>
    <w:p w14:paraId="4E98BF8B" w14:textId="42A8ED49" w:rsidR="00BD4AB9" w:rsidRDefault="00EB49FD">
      <w:pPr>
        <w:numPr>
          <w:ilvl w:val="0"/>
          <w:numId w:val="335"/>
        </w:numPr>
        <w:spacing w:after="0" w:line="360" w:lineRule="auto"/>
        <w:ind w:left="2160"/>
      </w:pPr>
      <w:r>
        <w:lastRenderedPageBreak/>
        <w:t>Pelaksanaan</w:t>
      </w:r>
    </w:p>
    <w:p w14:paraId="54F9141B" w14:textId="77777777" w:rsidR="00BD4AB9" w:rsidRDefault="00EB49FD">
      <w:pPr>
        <w:numPr>
          <w:ilvl w:val="0"/>
          <w:numId w:val="3"/>
        </w:numPr>
        <w:spacing w:after="0" w:line="360" w:lineRule="auto"/>
        <w:ind w:left="2520"/>
      </w:pPr>
      <w:r>
        <w:t xml:space="preserve">Absensi peserta </w:t>
      </w:r>
    </w:p>
    <w:p w14:paraId="72853D20" w14:textId="77777777" w:rsidR="00BD4AB9" w:rsidRDefault="00EB49FD">
      <w:pPr>
        <w:numPr>
          <w:ilvl w:val="0"/>
          <w:numId w:val="3"/>
        </w:numPr>
        <w:spacing w:after="0" w:line="360" w:lineRule="auto"/>
        <w:ind w:left="2520"/>
      </w:pPr>
      <w:r>
        <w:t>Pembukaan</w:t>
      </w:r>
    </w:p>
    <w:p w14:paraId="7C86F559" w14:textId="77777777" w:rsidR="00BD4AB9" w:rsidRDefault="00EB49FD">
      <w:pPr>
        <w:numPr>
          <w:ilvl w:val="0"/>
          <w:numId w:val="3"/>
        </w:numPr>
        <w:spacing w:after="0" w:line="360" w:lineRule="auto"/>
        <w:ind w:left="2520"/>
      </w:pPr>
      <w:r>
        <w:t xml:space="preserve">Pengisian </w:t>
      </w:r>
      <w:r w:rsidRPr="005E1A71">
        <w:rPr>
          <w:i/>
        </w:rPr>
        <w:t>pre-test</w:t>
      </w:r>
    </w:p>
    <w:p w14:paraId="607F59EE" w14:textId="77777777" w:rsidR="00BD4AB9" w:rsidRDefault="00EB49FD">
      <w:pPr>
        <w:numPr>
          <w:ilvl w:val="0"/>
          <w:numId w:val="3"/>
        </w:numPr>
        <w:spacing w:after="0" w:line="360" w:lineRule="auto"/>
        <w:ind w:left="2520"/>
      </w:pPr>
      <w:r>
        <w:t>Pemaparan materi</w:t>
      </w:r>
    </w:p>
    <w:p w14:paraId="10A9F062" w14:textId="77777777" w:rsidR="00BD4AB9" w:rsidRDefault="00EB49FD">
      <w:pPr>
        <w:numPr>
          <w:ilvl w:val="0"/>
          <w:numId w:val="3"/>
        </w:numPr>
        <w:spacing w:after="0" w:line="360" w:lineRule="auto"/>
        <w:ind w:left="2520"/>
      </w:pPr>
      <w:r>
        <w:t>Sesi Tanya jawab</w:t>
      </w:r>
    </w:p>
    <w:p w14:paraId="627788CF" w14:textId="77777777" w:rsidR="00BD4AB9" w:rsidRDefault="00EB49FD">
      <w:pPr>
        <w:numPr>
          <w:ilvl w:val="0"/>
          <w:numId w:val="3"/>
        </w:numPr>
        <w:spacing w:after="0" w:line="360" w:lineRule="auto"/>
        <w:ind w:left="2520"/>
      </w:pPr>
      <w:r>
        <w:t xml:space="preserve">Pengisian </w:t>
      </w:r>
      <w:r w:rsidRPr="005E1A71">
        <w:rPr>
          <w:i/>
        </w:rPr>
        <w:t>post-test</w:t>
      </w:r>
    </w:p>
    <w:p w14:paraId="1EC869A8" w14:textId="77777777" w:rsidR="00BD4AB9" w:rsidRDefault="00EB49FD">
      <w:pPr>
        <w:numPr>
          <w:ilvl w:val="0"/>
          <w:numId w:val="3"/>
        </w:numPr>
        <w:spacing w:after="0" w:line="360" w:lineRule="auto"/>
        <w:ind w:left="2520"/>
      </w:pPr>
      <w:r>
        <w:t>Dokumentasi</w:t>
      </w:r>
    </w:p>
    <w:p w14:paraId="098A208F" w14:textId="77777777" w:rsidR="00BD4AB9" w:rsidRDefault="00EB49FD">
      <w:pPr>
        <w:numPr>
          <w:ilvl w:val="0"/>
          <w:numId w:val="3"/>
        </w:numPr>
        <w:spacing w:after="0" w:line="360" w:lineRule="auto"/>
        <w:ind w:left="2520"/>
      </w:pPr>
      <w:r>
        <w:t xml:space="preserve">Doa bersama </w:t>
      </w:r>
    </w:p>
    <w:p w14:paraId="130FCF37" w14:textId="77777777" w:rsidR="00BD4AB9" w:rsidRDefault="00EB49FD">
      <w:pPr>
        <w:numPr>
          <w:ilvl w:val="0"/>
          <w:numId w:val="3"/>
        </w:numPr>
        <w:spacing w:after="0" w:line="360" w:lineRule="auto"/>
        <w:ind w:left="2520"/>
      </w:pPr>
      <w:r>
        <w:t>Penutupan</w:t>
      </w:r>
    </w:p>
    <w:p w14:paraId="608D2C79" w14:textId="77777777" w:rsidR="00BD4AB9" w:rsidRDefault="00EB49FD">
      <w:pPr>
        <w:numPr>
          <w:ilvl w:val="0"/>
          <w:numId w:val="335"/>
        </w:numPr>
        <w:spacing w:after="0" w:line="360" w:lineRule="auto"/>
        <w:ind w:left="2160"/>
      </w:pPr>
      <w:r>
        <w:t>Evaluasi</w:t>
      </w:r>
    </w:p>
    <w:p w14:paraId="22F00057" w14:textId="77777777" w:rsidR="00BD4AB9" w:rsidRDefault="00EB49FD">
      <w:pPr>
        <w:numPr>
          <w:ilvl w:val="0"/>
          <w:numId w:val="157"/>
        </w:numPr>
        <w:spacing w:after="0" w:line="360" w:lineRule="auto"/>
        <w:ind w:left="2520"/>
      </w:pPr>
      <w:r>
        <w:t xml:space="preserve">Absensi atau jumlah kehadiran peserta </w:t>
      </w:r>
    </w:p>
    <w:p w14:paraId="6C49D009" w14:textId="77777777" w:rsidR="00BD4AB9" w:rsidRDefault="00EB49FD">
      <w:pPr>
        <w:numPr>
          <w:ilvl w:val="0"/>
          <w:numId w:val="157"/>
        </w:numPr>
        <w:spacing w:after="0" w:line="360" w:lineRule="auto"/>
        <w:ind w:left="2520"/>
      </w:pPr>
      <w:r>
        <w:t xml:space="preserve">Hasil </w:t>
      </w:r>
      <w:r w:rsidRPr="005E1A71">
        <w:rPr>
          <w:i/>
        </w:rPr>
        <w:t>Pre-test</w:t>
      </w:r>
      <w:r>
        <w:t xml:space="preserve"> dan </w:t>
      </w:r>
      <w:r w:rsidRPr="005E1A71">
        <w:rPr>
          <w:i/>
        </w:rPr>
        <w:t>Post-test</w:t>
      </w:r>
    </w:p>
    <w:p w14:paraId="1D945821" w14:textId="2F2AB6AA" w:rsidR="002E2C52" w:rsidRDefault="002E2C52"/>
    <w:p w14:paraId="439429C6" w14:textId="75E2EC68" w:rsidR="00BD4AB9" w:rsidRDefault="00EB49FD">
      <w:pPr>
        <w:numPr>
          <w:ilvl w:val="0"/>
          <w:numId w:val="282"/>
        </w:numPr>
        <w:spacing w:after="0" w:line="360" w:lineRule="auto"/>
        <w:ind w:left="1800"/>
      </w:pPr>
      <w:r>
        <w:t>Hasil Kegiatan</w:t>
      </w:r>
    </w:p>
    <w:p w14:paraId="2613782F" w14:textId="77777777" w:rsidR="00BD4AB9" w:rsidRDefault="00EB49FD">
      <w:pPr>
        <w:spacing w:after="0" w:line="360" w:lineRule="auto"/>
        <w:ind w:left="1800"/>
      </w:pPr>
      <w:proofErr w:type="gramStart"/>
      <w:r>
        <w:t>Penyuluhan Gizi ini berlangsung selama 1 jam.</w:t>
      </w:r>
      <w:proofErr w:type="gramEnd"/>
      <w:r>
        <w:t xml:space="preserve"> </w:t>
      </w:r>
      <w:proofErr w:type="gramStart"/>
      <w:r>
        <w:t>Peserta yang mengikuti kegiatan penyuluhan yaitu 20 ibu hamil dan ibu menyusui yang datang untuk kegiatan posyandu.</w:t>
      </w:r>
      <w:proofErr w:type="gramEnd"/>
      <w:r>
        <w:t xml:space="preserve"> </w:t>
      </w:r>
      <w:proofErr w:type="gramStart"/>
      <w:r>
        <w:t>Materi yang diberikan disampaikan dengan media poster yang tersedia gambar agar mudah dipahami.</w:t>
      </w:r>
      <w:proofErr w:type="gramEnd"/>
    </w:p>
    <w:p w14:paraId="53F66217" w14:textId="2EC98F82" w:rsidR="00BD4AB9" w:rsidRDefault="00EB49FD">
      <w:pPr>
        <w:spacing w:after="0" w:line="360" w:lineRule="auto"/>
        <w:ind w:left="1800"/>
      </w:pPr>
      <w:r>
        <w:t xml:space="preserve">Setelah itu diadakan sesi </w:t>
      </w:r>
      <w:proofErr w:type="gramStart"/>
      <w:r>
        <w:t>tanya</w:t>
      </w:r>
      <w:proofErr w:type="gramEnd"/>
      <w:r>
        <w:t xml:space="preserve"> jawab terkait materi, saat dilakukan sesi tanya jawab, para peserta antusias untuk bertanya tentang hal terkait yang dijelaskan. </w:t>
      </w:r>
      <w:proofErr w:type="gramStart"/>
      <w:r>
        <w:t xml:space="preserve">Pengisian </w:t>
      </w:r>
      <w:r w:rsidRPr="005E1A71">
        <w:rPr>
          <w:i/>
        </w:rPr>
        <w:t>pre-test</w:t>
      </w:r>
      <w:r>
        <w:t xml:space="preserve"> dan </w:t>
      </w:r>
      <w:r w:rsidRPr="005E1A71">
        <w:rPr>
          <w:i/>
        </w:rPr>
        <w:t>post-test</w:t>
      </w:r>
      <w:r>
        <w:t xml:space="preserve"> dibantu oleh mahasiswa penyelenggara.</w:t>
      </w:r>
      <w:proofErr w:type="gramEnd"/>
      <w:r>
        <w:t xml:space="preserve">  </w:t>
      </w:r>
      <w:proofErr w:type="gramStart"/>
      <w:r>
        <w:t xml:space="preserve">Hasil rata-rata skor </w:t>
      </w:r>
      <w:r w:rsidRPr="005E1A71">
        <w:rPr>
          <w:i/>
        </w:rPr>
        <w:t>pre-test</w:t>
      </w:r>
      <w:r>
        <w:t xml:space="preserve"> yaitu skor 48 dan hasil rata-rata skor </w:t>
      </w:r>
      <w:r w:rsidRPr="005E1A71">
        <w:rPr>
          <w:i/>
        </w:rPr>
        <w:t>post-test</w:t>
      </w:r>
      <w:r>
        <w:t xml:space="preserve"> yaitu skor 59.</w:t>
      </w:r>
      <w:proofErr w:type="gramEnd"/>
      <w:r>
        <w:t xml:space="preserve"> </w:t>
      </w:r>
    </w:p>
    <w:p w14:paraId="44F379A2" w14:textId="43FE1616" w:rsidR="00386BB2" w:rsidRPr="00CA6CEF" w:rsidRDefault="00386BB2" w:rsidP="00CA6CEF">
      <w:pPr>
        <w:pStyle w:val="Caption"/>
        <w:keepNext/>
        <w:ind w:left="1800"/>
        <w:jc w:val="center"/>
        <w:rPr>
          <w:b/>
          <w:bCs/>
          <w:i w:val="0"/>
          <w:iCs w:val="0"/>
          <w:color w:val="auto"/>
          <w:sz w:val="24"/>
          <w:szCs w:val="24"/>
        </w:rPr>
      </w:pPr>
    </w:p>
    <w:p w14:paraId="60E63D4A" w14:textId="77777777" w:rsidR="00F21A29" w:rsidRDefault="00F21A29">
      <w:pPr>
        <w:rPr>
          <w:b/>
          <w:iCs/>
        </w:rPr>
      </w:pPr>
      <w:r>
        <w:rPr>
          <w:b/>
          <w:i/>
        </w:rPr>
        <w:br w:type="page"/>
      </w:r>
    </w:p>
    <w:p w14:paraId="3DC914E1" w14:textId="5A649CF5" w:rsidR="00CA6CEF" w:rsidRPr="00CA6CEF" w:rsidRDefault="00CA6CEF" w:rsidP="00CA6CEF">
      <w:pPr>
        <w:pStyle w:val="Caption"/>
        <w:keepNext/>
        <w:ind w:left="1080" w:firstLine="720"/>
        <w:jc w:val="center"/>
        <w:rPr>
          <w:b/>
          <w:i w:val="0"/>
          <w:color w:val="auto"/>
          <w:sz w:val="24"/>
          <w:szCs w:val="24"/>
        </w:rPr>
      </w:pPr>
      <w:bookmarkStart w:id="39" w:name="_Toc129861634"/>
      <w:proofErr w:type="gramStart"/>
      <w:r w:rsidRPr="00CA6CEF">
        <w:rPr>
          <w:b/>
          <w:i w:val="0"/>
          <w:color w:val="auto"/>
          <w:sz w:val="24"/>
          <w:szCs w:val="24"/>
        </w:rPr>
        <w:lastRenderedPageBreak/>
        <w:t xml:space="preserve">Tabel  </w:t>
      </w:r>
      <w:proofErr w:type="gramEnd"/>
      <w:r w:rsidRPr="00CA6CEF">
        <w:rPr>
          <w:b/>
          <w:i w:val="0"/>
          <w:color w:val="auto"/>
          <w:sz w:val="24"/>
          <w:szCs w:val="24"/>
        </w:rPr>
        <w:fldChar w:fldCharType="begin"/>
      </w:r>
      <w:r w:rsidRPr="00CA6CEF">
        <w:rPr>
          <w:b/>
          <w:i w:val="0"/>
          <w:color w:val="auto"/>
          <w:sz w:val="24"/>
          <w:szCs w:val="24"/>
        </w:rPr>
        <w:instrText xml:space="preserve"> SEQ Tabel_ \* ARABIC </w:instrText>
      </w:r>
      <w:r w:rsidRPr="00CA6CEF">
        <w:rPr>
          <w:b/>
          <w:i w:val="0"/>
          <w:color w:val="auto"/>
          <w:sz w:val="24"/>
          <w:szCs w:val="24"/>
        </w:rPr>
        <w:fldChar w:fldCharType="separate"/>
      </w:r>
      <w:r w:rsidR="00896CA1">
        <w:rPr>
          <w:b/>
          <w:i w:val="0"/>
          <w:noProof/>
          <w:color w:val="auto"/>
          <w:sz w:val="24"/>
          <w:szCs w:val="24"/>
        </w:rPr>
        <w:t>14</w:t>
      </w:r>
      <w:r w:rsidRPr="00CA6CEF">
        <w:rPr>
          <w:b/>
          <w:i w:val="0"/>
          <w:color w:val="auto"/>
          <w:sz w:val="24"/>
          <w:szCs w:val="24"/>
        </w:rPr>
        <w:fldChar w:fldCharType="end"/>
      </w:r>
      <w:r w:rsidRPr="00CA6CEF">
        <w:rPr>
          <w:b/>
          <w:i w:val="0"/>
          <w:color w:val="auto"/>
          <w:sz w:val="24"/>
          <w:szCs w:val="24"/>
        </w:rPr>
        <w:t xml:space="preserve"> Hasil Skor Penyuluhan Stunting</w:t>
      </w:r>
      <w:bookmarkEnd w:id="39"/>
    </w:p>
    <w:tbl>
      <w:tblPr>
        <w:tblStyle w:val="TableGrid"/>
        <w:tblW w:w="0" w:type="auto"/>
        <w:tblInd w:w="1800" w:type="dxa"/>
        <w:tblLook w:val="04A0" w:firstRow="1" w:lastRow="0" w:firstColumn="1" w:lastColumn="0" w:noHBand="0" w:noVBand="1"/>
      </w:tblPr>
      <w:tblGrid>
        <w:gridCol w:w="590"/>
        <w:gridCol w:w="1921"/>
        <w:gridCol w:w="1921"/>
        <w:gridCol w:w="1921"/>
      </w:tblGrid>
      <w:tr w:rsidR="00852969" w14:paraId="6DB7933F" w14:textId="77777777" w:rsidTr="00D648C5">
        <w:trPr>
          <w:tblHeader/>
        </w:trPr>
        <w:tc>
          <w:tcPr>
            <w:tcW w:w="590" w:type="dxa"/>
          </w:tcPr>
          <w:p w14:paraId="306F3037" w14:textId="7B9EC10A" w:rsidR="00852969" w:rsidRPr="00BD2239" w:rsidRDefault="00852969" w:rsidP="00CA6CEF">
            <w:pPr>
              <w:jc w:val="center"/>
              <w:rPr>
                <w:b/>
                <w:bCs/>
              </w:rPr>
            </w:pPr>
            <w:r w:rsidRPr="00BD2239">
              <w:rPr>
                <w:b/>
                <w:bCs/>
              </w:rPr>
              <w:t>No</w:t>
            </w:r>
          </w:p>
        </w:tc>
        <w:tc>
          <w:tcPr>
            <w:tcW w:w="1921" w:type="dxa"/>
          </w:tcPr>
          <w:p w14:paraId="34997709" w14:textId="58C1173F" w:rsidR="00852969" w:rsidRPr="00BD2239" w:rsidRDefault="00852969" w:rsidP="00CA6CEF">
            <w:pPr>
              <w:jc w:val="center"/>
              <w:rPr>
                <w:b/>
                <w:bCs/>
              </w:rPr>
            </w:pPr>
            <w:r w:rsidRPr="00BD2239">
              <w:rPr>
                <w:b/>
                <w:bCs/>
              </w:rPr>
              <w:t>Nama Peserta</w:t>
            </w:r>
          </w:p>
        </w:tc>
        <w:tc>
          <w:tcPr>
            <w:tcW w:w="1921" w:type="dxa"/>
          </w:tcPr>
          <w:p w14:paraId="46A9AB6C" w14:textId="2B5D1982" w:rsidR="00852969" w:rsidRPr="00BD2239" w:rsidRDefault="00852969" w:rsidP="00CA6CEF">
            <w:pPr>
              <w:jc w:val="center"/>
              <w:rPr>
                <w:b/>
                <w:bCs/>
              </w:rPr>
            </w:pPr>
            <w:r w:rsidRPr="00BD2239">
              <w:rPr>
                <w:b/>
                <w:bCs/>
              </w:rPr>
              <w:t>Skor Pre-Test</w:t>
            </w:r>
          </w:p>
        </w:tc>
        <w:tc>
          <w:tcPr>
            <w:tcW w:w="1921" w:type="dxa"/>
          </w:tcPr>
          <w:p w14:paraId="7E7871ED" w14:textId="2C178F1C" w:rsidR="00852969" w:rsidRPr="00BD2239" w:rsidRDefault="00852969" w:rsidP="00CA6CEF">
            <w:pPr>
              <w:jc w:val="center"/>
              <w:rPr>
                <w:b/>
                <w:bCs/>
              </w:rPr>
            </w:pPr>
            <w:r w:rsidRPr="00BD2239">
              <w:rPr>
                <w:b/>
                <w:bCs/>
              </w:rPr>
              <w:t>Skor Post-Test</w:t>
            </w:r>
          </w:p>
        </w:tc>
      </w:tr>
      <w:tr w:rsidR="00852969" w14:paraId="34B08340" w14:textId="77777777" w:rsidTr="001639C6">
        <w:tc>
          <w:tcPr>
            <w:tcW w:w="590" w:type="dxa"/>
          </w:tcPr>
          <w:p w14:paraId="3698C55C" w14:textId="291C4A2A" w:rsidR="00852969" w:rsidRDefault="00852969" w:rsidP="00CA6CEF">
            <w:pPr>
              <w:jc w:val="center"/>
            </w:pPr>
            <w:r w:rsidRPr="00D97A7D">
              <w:t>1</w:t>
            </w:r>
          </w:p>
        </w:tc>
        <w:tc>
          <w:tcPr>
            <w:tcW w:w="1921" w:type="dxa"/>
          </w:tcPr>
          <w:p w14:paraId="1DD81C70" w14:textId="25D738BA" w:rsidR="00852969" w:rsidRDefault="00852969" w:rsidP="00CA6CEF">
            <w:pPr>
              <w:jc w:val="left"/>
            </w:pPr>
            <w:r w:rsidRPr="00D97A7D">
              <w:t>Nengsih</w:t>
            </w:r>
          </w:p>
        </w:tc>
        <w:tc>
          <w:tcPr>
            <w:tcW w:w="1921" w:type="dxa"/>
          </w:tcPr>
          <w:p w14:paraId="19A718B6" w14:textId="613BB9AB" w:rsidR="00852969" w:rsidRDefault="00852969" w:rsidP="00CA6CEF">
            <w:pPr>
              <w:jc w:val="center"/>
            </w:pPr>
            <w:r w:rsidRPr="00D97A7D">
              <w:t>50</w:t>
            </w:r>
          </w:p>
        </w:tc>
        <w:tc>
          <w:tcPr>
            <w:tcW w:w="1921" w:type="dxa"/>
          </w:tcPr>
          <w:p w14:paraId="06C7A924" w14:textId="25BA581C" w:rsidR="00852969" w:rsidRDefault="00852969" w:rsidP="00CA6CEF">
            <w:pPr>
              <w:jc w:val="center"/>
            </w:pPr>
            <w:r w:rsidRPr="00D97A7D">
              <w:t>60</w:t>
            </w:r>
          </w:p>
        </w:tc>
      </w:tr>
      <w:tr w:rsidR="00852969" w14:paraId="6771C18A" w14:textId="77777777" w:rsidTr="001639C6">
        <w:tc>
          <w:tcPr>
            <w:tcW w:w="590" w:type="dxa"/>
          </w:tcPr>
          <w:p w14:paraId="72A7F86D" w14:textId="4DF82AAE" w:rsidR="00852969" w:rsidRDefault="00852969" w:rsidP="00CA6CEF">
            <w:pPr>
              <w:jc w:val="center"/>
            </w:pPr>
            <w:r w:rsidRPr="00D97A7D">
              <w:t>2</w:t>
            </w:r>
          </w:p>
        </w:tc>
        <w:tc>
          <w:tcPr>
            <w:tcW w:w="1921" w:type="dxa"/>
          </w:tcPr>
          <w:p w14:paraId="30F2670F" w14:textId="06D6B965" w:rsidR="00852969" w:rsidRDefault="00852969" w:rsidP="00CA6CEF">
            <w:pPr>
              <w:jc w:val="left"/>
            </w:pPr>
            <w:r w:rsidRPr="00D97A7D">
              <w:t>Mira</w:t>
            </w:r>
          </w:p>
        </w:tc>
        <w:tc>
          <w:tcPr>
            <w:tcW w:w="1921" w:type="dxa"/>
          </w:tcPr>
          <w:p w14:paraId="53744444" w14:textId="0281FDE6" w:rsidR="00852969" w:rsidRDefault="00852969" w:rsidP="00CA6CEF">
            <w:pPr>
              <w:jc w:val="center"/>
            </w:pPr>
            <w:r w:rsidRPr="00D97A7D">
              <w:t>70</w:t>
            </w:r>
          </w:p>
        </w:tc>
        <w:tc>
          <w:tcPr>
            <w:tcW w:w="1921" w:type="dxa"/>
          </w:tcPr>
          <w:p w14:paraId="5E686EDB" w14:textId="3059B256" w:rsidR="00852969" w:rsidRDefault="00852969" w:rsidP="00CA6CEF">
            <w:pPr>
              <w:jc w:val="center"/>
            </w:pPr>
            <w:r w:rsidRPr="00D97A7D">
              <w:t>70</w:t>
            </w:r>
          </w:p>
        </w:tc>
      </w:tr>
      <w:tr w:rsidR="00852969" w14:paraId="57520645" w14:textId="77777777" w:rsidTr="001639C6">
        <w:tc>
          <w:tcPr>
            <w:tcW w:w="590" w:type="dxa"/>
          </w:tcPr>
          <w:p w14:paraId="121AC040" w14:textId="42F23AEE" w:rsidR="00852969" w:rsidRDefault="00852969" w:rsidP="00CA6CEF">
            <w:pPr>
              <w:jc w:val="center"/>
            </w:pPr>
            <w:r w:rsidRPr="00D97A7D">
              <w:t>3</w:t>
            </w:r>
          </w:p>
        </w:tc>
        <w:tc>
          <w:tcPr>
            <w:tcW w:w="1921" w:type="dxa"/>
          </w:tcPr>
          <w:p w14:paraId="274E070E" w14:textId="598E6270" w:rsidR="00852969" w:rsidRDefault="00852969" w:rsidP="00CA6CEF">
            <w:pPr>
              <w:jc w:val="left"/>
            </w:pPr>
            <w:r w:rsidRPr="00D97A7D">
              <w:t>Lia</w:t>
            </w:r>
          </w:p>
        </w:tc>
        <w:tc>
          <w:tcPr>
            <w:tcW w:w="1921" w:type="dxa"/>
          </w:tcPr>
          <w:p w14:paraId="76CFE849" w14:textId="69C50550" w:rsidR="00852969" w:rsidRDefault="00852969" w:rsidP="00CA6CEF">
            <w:pPr>
              <w:jc w:val="center"/>
            </w:pPr>
            <w:r w:rsidRPr="00D97A7D">
              <w:t>80</w:t>
            </w:r>
          </w:p>
        </w:tc>
        <w:tc>
          <w:tcPr>
            <w:tcW w:w="1921" w:type="dxa"/>
          </w:tcPr>
          <w:p w14:paraId="77717993" w14:textId="6362E0A6" w:rsidR="00852969" w:rsidRDefault="00852969" w:rsidP="00CA6CEF">
            <w:pPr>
              <w:jc w:val="center"/>
            </w:pPr>
            <w:r w:rsidRPr="00D97A7D">
              <w:t>80</w:t>
            </w:r>
          </w:p>
        </w:tc>
      </w:tr>
      <w:tr w:rsidR="00852969" w14:paraId="26D27875" w14:textId="77777777" w:rsidTr="001639C6">
        <w:tc>
          <w:tcPr>
            <w:tcW w:w="590" w:type="dxa"/>
          </w:tcPr>
          <w:p w14:paraId="00C7674D" w14:textId="3E5B55F4" w:rsidR="00852969" w:rsidRDefault="00852969" w:rsidP="00CA6CEF">
            <w:pPr>
              <w:jc w:val="center"/>
            </w:pPr>
            <w:r w:rsidRPr="00D97A7D">
              <w:t>4</w:t>
            </w:r>
          </w:p>
        </w:tc>
        <w:tc>
          <w:tcPr>
            <w:tcW w:w="1921" w:type="dxa"/>
          </w:tcPr>
          <w:p w14:paraId="7CD2AD77" w14:textId="1D711FF3" w:rsidR="00852969" w:rsidRDefault="00852969" w:rsidP="00CA6CEF">
            <w:pPr>
              <w:jc w:val="left"/>
            </w:pPr>
            <w:r w:rsidRPr="00D97A7D">
              <w:t>Mamah</w:t>
            </w:r>
          </w:p>
        </w:tc>
        <w:tc>
          <w:tcPr>
            <w:tcW w:w="1921" w:type="dxa"/>
          </w:tcPr>
          <w:p w14:paraId="5EA6F279" w14:textId="0959D9E9" w:rsidR="00852969" w:rsidRDefault="00852969" w:rsidP="00CA6CEF">
            <w:pPr>
              <w:jc w:val="center"/>
            </w:pPr>
            <w:r w:rsidRPr="00D97A7D">
              <w:t>50</w:t>
            </w:r>
          </w:p>
        </w:tc>
        <w:tc>
          <w:tcPr>
            <w:tcW w:w="1921" w:type="dxa"/>
          </w:tcPr>
          <w:p w14:paraId="3955ACC9" w14:textId="1F394D74" w:rsidR="00852969" w:rsidRDefault="00852969" w:rsidP="00CA6CEF">
            <w:pPr>
              <w:jc w:val="center"/>
            </w:pPr>
            <w:r w:rsidRPr="00D97A7D">
              <w:t>60</w:t>
            </w:r>
          </w:p>
        </w:tc>
      </w:tr>
      <w:tr w:rsidR="00852969" w14:paraId="66D57BE3" w14:textId="77777777" w:rsidTr="001639C6">
        <w:tc>
          <w:tcPr>
            <w:tcW w:w="590" w:type="dxa"/>
          </w:tcPr>
          <w:p w14:paraId="7363E762" w14:textId="36141AE0" w:rsidR="00852969" w:rsidRDefault="00852969" w:rsidP="00CA6CEF">
            <w:pPr>
              <w:jc w:val="center"/>
            </w:pPr>
            <w:r w:rsidRPr="00D97A7D">
              <w:t>5</w:t>
            </w:r>
          </w:p>
        </w:tc>
        <w:tc>
          <w:tcPr>
            <w:tcW w:w="1921" w:type="dxa"/>
          </w:tcPr>
          <w:p w14:paraId="5AB0945C" w14:textId="3C57CFBA" w:rsidR="00852969" w:rsidRDefault="00852969" w:rsidP="00CA6CEF">
            <w:pPr>
              <w:jc w:val="left"/>
            </w:pPr>
            <w:r w:rsidRPr="00D97A7D">
              <w:t>Titin</w:t>
            </w:r>
          </w:p>
        </w:tc>
        <w:tc>
          <w:tcPr>
            <w:tcW w:w="1921" w:type="dxa"/>
          </w:tcPr>
          <w:p w14:paraId="2EC5B0C6" w14:textId="0FC8EFEF" w:rsidR="00852969" w:rsidRDefault="00852969" w:rsidP="00CA6CEF">
            <w:pPr>
              <w:jc w:val="center"/>
            </w:pPr>
            <w:r w:rsidRPr="00D97A7D">
              <w:t>30</w:t>
            </w:r>
          </w:p>
        </w:tc>
        <w:tc>
          <w:tcPr>
            <w:tcW w:w="1921" w:type="dxa"/>
          </w:tcPr>
          <w:p w14:paraId="43386DB4" w14:textId="2AA963BD" w:rsidR="00852969" w:rsidRDefault="00852969" w:rsidP="00CA6CEF">
            <w:pPr>
              <w:jc w:val="center"/>
            </w:pPr>
            <w:r w:rsidRPr="00D97A7D">
              <w:t>40</w:t>
            </w:r>
          </w:p>
        </w:tc>
      </w:tr>
      <w:tr w:rsidR="00852969" w14:paraId="094D3BFD" w14:textId="77777777" w:rsidTr="001639C6">
        <w:tc>
          <w:tcPr>
            <w:tcW w:w="590" w:type="dxa"/>
          </w:tcPr>
          <w:p w14:paraId="26FEAA14" w14:textId="7F599B2D" w:rsidR="00852969" w:rsidRDefault="00852969" w:rsidP="00CA6CEF">
            <w:pPr>
              <w:jc w:val="center"/>
            </w:pPr>
            <w:r w:rsidRPr="00D97A7D">
              <w:t>6</w:t>
            </w:r>
          </w:p>
        </w:tc>
        <w:tc>
          <w:tcPr>
            <w:tcW w:w="1921" w:type="dxa"/>
          </w:tcPr>
          <w:p w14:paraId="12CF895A" w14:textId="2BA319C4" w:rsidR="00852969" w:rsidRDefault="00852969" w:rsidP="00CA6CEF">
            <w:pPr>
              <w:jc w:val="left"/>
            </w:pPr>
            <w:r w:rsidRPr="00D97A7D">
              <w:t>Suherni</w:t>
            </w:r>
          </w:p>
        </w:tc>
        <w:tc>
          <w:tcPr>
            <w:tcW w:w="1921" w:type="dxa"/>
          </w:tcPr>
          <w:p w14:paraId="438ACEDF" w14:textId="2B2036F7" w:rsidR="00852969" w:rsidRDefault="00852969" w:rsidP="00CA6CEF">
            <w:pPr>
              <w:jc w:val="center"/>
            </w:pPr>
            <w:r w:rsidRPr="00D97A7D">
              <w:t>30</w:t>
            </w:r>
          </w:p>
        </w:tc>
        <w:tc>
          <w:tcPr>
            <w:tcW w:w="1921" w:type="dxa"/>
          </w:tcPr>
          <w:p w14:paraId="3ED4EB22" w14:textId="0DE97581" w:rsidR="00852969" w:rsidRDefault="00852969" w:rsidP="00CA6CEF">
            <w:pPr>
              <w:jc w:val="center"/>
            </w:pPr>
            <w:r w:rsidRPr="00D97A7D">
              <w:t>40</w:t>
            </w:r>
          </w:p>
        </w:tc>
      </w:tr>
      <w:tr w:rsidR="00852969" w14:paraId="56F5F904" w14:textId="77777777" w:rsidTr="001639C6">
        <w:tc>
          <w:tcPr>
            <w:tcW w:w="590" w:type="dxa"/>
          </w:tcPr>
          <w:p w14:paraId="73031B12" w14:textId="4A07DB5D" w:rsidR="00852969" w:rsidRDefault="00852969" w:rsidP="00CA6CEF">
            <w:pPr>
              <w:jc w:val="center"/>
            </w:pPr>
            <w:r w:rsidRPr="00D97A7D">
              <w:t>7</w:t>
            </w:r>
          </w:p>
        </w:tc>
        <w:tc>
          <w:tcPr>
            <w:tcW w:w="1921" w:type="dxa"/>
          </w:tcPr>
          <w:p w14:paraId="59326A4A" w14:textId="2A775507" w:rsidR="00852969" w:rsidRDefault="00852969" w:rsidP="00CA6CEF">
            <w:pPr>
              <w:jc w:val="left"/>
            </w:pPr>
            <w:r w:rsidRPr="00D97A7D">
              <w:t>Nanda</w:t>
            </w:r>
          </w:p>
        </w:tc>
        <w:tc>
          <w:tcPr>
            <w:tcW w:w="1921" w:type="dxa"/>
          </w:tcPr>
          <w:p w14:paraId="0BEF7CD6" w14:textId="3F05CA01" w:rsidR="00852969" w:rsidRDefault="00852969" w:rsidP="00CA6CEF">
            <w:pPr>
              <w:jc w:val="center"/>
            </w:pPr>
            <w:r w:rsidRPr="00D97A7D">
              <w:t>20</w:t>
            </w:r>
          </w:p>
        </w:tc>
        <w:tc>
          <w:tcPr>
            <w:tcW w:w="1921" w:type="dxa"/>
          </w:tcPr>
          <w:p w14:paraId="7E247052" w14:textId="5C2367BF" w:rsidR="00852969" w:rsidRDefault="00852969" w:rsidP="00CA6CEF">
            <w:pPr>
              <w:jc w:val="center"/>
            </w:pPr>
            <w:r w:rsidRPr="00D97A7D">
              <w:t>30</w:t>
            </w:r>
          </w:p>
        </w:tc>
      </w:tr>
      <w:tr w:rsidR="00852969" w14:paraId="4946183B" w14:textId="77777777" w:rsidTr="001639C6">
        <w:tc>
          <w:tcPr>
            <w:tcW w:w="590" w:type="dxa"/>
          </w:tcPr>
          <w:p w14:paraId="74835856" w14:textId="7643A79C" w:rsidR="00852969" w:rsidRDefault="00852969" w:rsidP="00CA6CEF">
            <w:pPr>
              <w:jc w:val="center"/>
            </w:pPr>
            <w:r w:rsidRPr="00D97A7D">
              <w:t>8</w:t>
            </w:r>
          </w:p>
        </w:tc>
        <w:tc>
          <w:tcPr>
            <w:tcW w:w="1921" w:type="dxa"/>
          </w:tcPr>
          <w:p w14:paraId="6DE0C0B1" w14:textId="1C81F59F" w:rsidR="00852969" w:rsidRDefault="00852969" w:rsidP="00CA6CEF">
            <w:pPr>
              <w:jc w:val="left"/>
            </w:pPr>
            <w:r w:rsidRPr="00D97A7D">
              <w:t>Dona</w:t>
            </w:r>
          </w:p>
        </w:tc>
        <w:tc>
          <w:tcPr>
            <w:tcW w:w="1921" w:type="dxa"/>
          </w:tcPr>
          <w:p w14:paraId="548F3BF5" w14:textId="40B8A89B" w:rsidR="00852969" w:rsidRDefault="00852969" w:rsidP="00CA6CEF">
            <w:pPr>
              <w:jc w:val="center"/>
            </w:pPr>
            <w:r w:rsidRPr="00D97A7D">
              <w:t>40</w:t>
            </w:r>
          </w:p>
        </w:tc>
        <w:tc>
          <w:tcPr>
            <w:tcW w:w="1921" w:type="dxa"/>
          </w:tcPr>
          <w:p w14:paraId="624D4467" w14:textId="072925F8" w:rsidR="00852969" w:rsidRDefault="00852969" w:rsidP="00CA6CEF">
            <w:pPr>
              <w:jc w:val="center"/>
            </w:pPr>
            <w:r w:rsidRPr="00D97A7D">
              <w:t>50</w:t>
            </w:r>
          </w:p>
        </w:tc>
      </w:tr>
      <w:tr w:rsidR="00852969" w14:paraId="66CC7C6B" w14:textId="77777777" w:rsidTr="001639C6">
        <w:tc>
          <w:tcPr>
            <w:tcW w:w="590" w:type="dxa"/>
          </w:tcPr>
          <w:p w14:paraId="211C7018" w14:textId="7B45E462" w:rsidR="00852969" w:rsidRDefault="00852969" w:rsidP="00CA6CEF">
            <w:pPr>
              <w:jc w:val="center"/>
            </w:pPr>
            <w:r w:rsidRPr="00D97A7D">
              <w:t>9</w:t>
            </w:r>
          </w:p>
        </w:tc>
        <w:tc>
          <w:tcPr>
            <w:tcW w:w="1921" w:type="dxa"/>
          </w:tcPr>
          <w:p w14:paraId="5B050855" w14:textId="435782E8" w:rsidR="00852969" w:rsidRDefault="00852969" w:rsidP="00CA6CEF">
            <w:pPr>
              <w:jc w:val="left"/>
            </w:pPr>
            <w:r w:rsidRPr="00D97A7D">
              <w:t>Nadia</w:t>
            </w:r>
          </w:p>
        </w:tc>
        <w:tc>
          <w:tcPr>
            <w:tcW w:w="1921" w:type="dxa"/>
          </w:tcPr>
          <w:p w14:paraId="02B7AEEF" w14:textId="0F45C923" w:rsidR="00852969" w:rsidRDefault="00852969" w:rsidP="00CA6CEF">
            <w:pPr>
              <w:jc w:val="center"/>
            </w:pPr>
            <w:r w:rsidRPr="00D97A7D">
              <w:t>70</w:t>
            </w:r>
          </w:p>
        </w:tc>
        <w:tc>
          <w:tcPr>
            <w:tcW w:w="1921" w:type="dxa"/>
          </w:tcPr>
          <w:p w14:paraId="6B1D86E2" w14:textId="034208CE" w:rsidR="00852969" w:rsidRDefault="00852969" w:rsidP="00CA6CEF">
            <w:pPr>
              <w:jc w:val="center"/>
            </w:pPr>
            <w:r w:rsidRPr="00D97A7D">
              <w:t>90</w:t>
            </w:r>
          </w:p>
        </w:tc>
      </w:tr>
      <w:tr w:rsidR="00852969" w14:paraId="60A0326D" w14:textId="77777777" w:rsidTr="001639C6">
        <w:tc>
          <w:tcPr>
            <w:tcW w:w="590" w:type="dxa"/>
          </w:tcPr>
          <w:p w14:paraId="4DCDF980" w14:textId="355103A8" w:rsidR="00852969" w:rsidRDefault="00852969" w:rsidP="00CA6CEF">
            <w:pPr>
              <w:jc w:val="center"/>
            </w:pPr>
            <w:r w:rsidRPr="00D97A7D">
              <w:t>10</w:t>
            </w:r>
          </w:p>
        </w:tc>
        <w:tc>
          <w:tcPr>
            <w:tcW w:w="1921" w:type="dxa"/>
          </w:tcPr>
          <w:p w14:paraId="71E97B2A" w14:textId="00060E37" w:rsidR="00852969" w:rsidRDefault="00852969" w:rsidP="00CA6CEF">
            <w:pPr>
              <w:jc w:val="left"/>
            </w:pPr>
            <w:r w:rsidRPr="00D97A7D">
              <w:t>Ifah</w:t>
            </w:r>
          </w:p>
        </w:tc>
        <w:tc>
          <w:tcPr>
            <w:tcW w:w="1921" w:type="dxa"/>
          </w:tcPr>
          <w:p w14:paraId="3E79B399" w14:textId="035C00B7" w:rsidR="00852969" w:rsidRDefault="00852969" w:rsidP="00CA6CEF">
            <w:pPr>
              <w:jc w:val="center"/>
            </w:pPr>
            <w:r w:rsidRPr="00D97A7D">
              <w:t>30</w:t>
            </w:r>
          </w:p>
        </w:tc>
        <w:tc>
          <w:tcPr>
            <w:tcW w:w="1921" w:type="dxa"/>
          </w:tcPr>
          <w:p w14:paraId="2526E808" w14:textId="7B9430D0" w:rsidR="00852969" w:rsidRDefault="00852969" w:rsidP="00CA6CEF">
            <w:pPr>
              <w:jc w:val="center"/>
            </w:pPr>
            <w:r w:rsidRPr="00D97A7D">
              <w:t>50</w:t>
            </w:r>
          </w:p>
        </w:tc>
      </w:tr>
      <w:tr w:rsidR="00852969" w14:paraId="08F3E881" w14:textId="77777777" w:rsidTr="001639C6">
        <w:tc>
          <w:tcPr>
            <w:tcW w:w="590" w:type="dxa"/>
          </w:tcPr>
          <w:p w14:paraId="7CBB7049" w14:textId="47737733" w:rsidR="00852969" w:rsidRDefault="00852969" w:rsidP="00CA6CEF">
            <w:pPr>
              <w:jc w:val="center"/>
            </w:pPr>
            <w:r w:rsidRPr="00D97A7D">
              <w:t>11</w:t>
            </w:r>
          </w:p>
        </w:tc>
        <w:tc>
          <w:tcPr>
            <w:tcW w:w="1921" w:type="dxa"/>
          </w:tcPr>
          <w:p w14:paraId="3DCFA7EA" w14:textId="33B0AB6E" w:rsidR="00852969" w:rsidRDefault="00852969" w:rsidP="00CA6CEF">
            <w:pPr>
              <w:jc w:val="left"/>
            </w:pPr>
            <w:r w:rsidRPr="00D97A7D">
              <w:t>Lala</w:t>
            </w:r>
          </w:p>
        </w:tc>
        <w:tc>
          <w:tcPr>
            <w:tcW w:w="1921" w:type="dxa"/>
          </w:tcPr>
          <w:p w14:paraId="37A61613" w14:textId="1BAD74E1" w:rsidR="00852969" w:rsidRDefault="00852969" w:rsidP="00CA6CEF">
            <w:pPr>
              <w:jc w:val="center"/>
            </w:pPr>
            <w:r w:rsidRPr="00D97A7D">
              <w:t>30</w:t>
            </w:r>
          </w:p>
        </w:tc>
        <w:tc>
          <w:tcPr>
            <w:tcW w:w="1921" w:type="dxa"/>
          </w:tcPr>
          <w:p w14:paraId="62699E89" w14:textId="68698E03" w:rsidR="00852969" w:rsidRDefault="00852969" w:rsidP="00CA6CEF">
            <w:pPr>
              <w:jc w:val="center"/>
            </w:pPr>
            <w:r w:rsidRPr="00D97A7D">
              <w:t>40</w:t>
            </w:r>
          </w:p>
        </w:tc>
      </w:tr>
      <w:tr w:rsidR="00852969" w14:paraId="43FB5C1F" w14:textId="77777777" w:rsidTr="001639C6">
        <w:tc>
          <w:tcPr>
            <w:tcW w:w="590" w:type="dxa"/>
          </w:tcPr>
          <w:p w14:paraId="102B6493" w14:textId="4813FBCF" w:rsidR="00852969" w:rsidRDefault="00852969" w:rsidP="00CA6CEF">
            <w:pPr>
              <w:jc w:val="center"/>
            </w:pPr>
            <w:r w:rsidRPr="00D97A7D">
              <w:t>12</w:t>
            </w:r>
          </w:p>
        </w:tc>
        <w:tc>
          <w:tcPr>
            <w:tcW w:w="1921" w:type="dxa"/>
          </w:tcPr>
          <w:p w14:paraId="6BBE085B" w14:textId="41AFFC6E" w:rsidR="00852969" w:rsidRDefault="00852969" w:rsidP="00CA6CEF">
            <w:pPr>
              <w:jc w:val="left"/>
            </w:pPr>
            <w:r w:rsidRPr="00D97A7D">
              <w:t>Heni</w:t>
            </w:r>
          </w:p>
        </w:tc>
        <w:tc>
          <w:tcPr>
            <w:tcW w:w="1921" w:type="dxa"/>
          </w:tcPr>
          <w:p w14:paraId="7D3922D7" w14:textId="1773E5B3" w:rsidR="00852969" w:rsidRDefault="00852969" w:rsidP="00CA6CEF">
            <w:pPr>
              <w:jc w:val="center"/>
            </w:pPr>
            <w:r w:rsidRPr="00D97A7D">
              <w:t>40</w:t>
            </w:r>
          </w:p>
        </w:tc>
        <w:tc>
          <w:tcPr>
            <w:tcW w:w="1921" w:type="dxa"/>
          </w:tcPr>
          <w:p w14:paraId="74538AA9" w14:textId="543FC06B" w:rsidR="00852969" w:rsidRDefault="00852969" w:rsidP="00CA6CEF">
            <w:pPr>
              <w:jc w:val="center"/>
            </w:pPr>
            <w:r w:rsidRPr="00D97A7D">
              <w:t>50</w:t>
            </w:r>
          </w:p>
        </w:tc>
      </w:tr>
      <w:tr w:rsidR="00852969" w14:paraId="5A3E265A" w14:textId="77777777" w:rsidTr="001639C6">
        <w:tc>
          <w:tcPr>
            <w:tcW w:w="590" w:type="dxa"/>
          </w:tcPr>
          <w:p w14:paraId="1D09EC4D" w14:textId="37501726" w:rsidR="00852969" w:rsidRDefault="00852969" w:rsidP="00CA6CEF">
            <w:pPr>
              <w:jc w:val="center"/>
            </w:pPr>
            <w:r w:rsidRPr="00D97A7D">
              <w:t>13</w:t>
            </w:r>
          </w:p>
        </w:tc>
        <w:tc>
          <w:tcPr>
            <w:tcW w:w="1921" w:type="dxa"/>
          </w:tcPr>
          <w:p w14:paraId="20BB140D" w14:textId="1694E140" w:rsidR="00852969" w:rsidRDefault="00852969" w:rsidP="00CA6CEF">
            <w:pPr>
              <w:jc w:val="left"/>
            </w:pPr>
            <w:r w:rsidRPr="00D97A7D">
              <w:t>Ningsih</w:t>
            </w:r>
          </w:p>
        </w:tc>
        <w:tc>
          <w:tcPr>
            <w:tcW w:w="1921" w:type="dxa"/>
          </w:tcPr>
          <w:p w14:paraId="0D67427C" w14:textId="689222EC" w:rsidR="00852969" w:rsidRDefault="00852969" w:rsidP="00CA6CEF">
            <w:pPr>
              <w:jc w:val="center"/>
            </w:pPr>
            <w:r w:rsidRPr="00D97A7D">
              <w:t>50</w:t>
            </w:r>
          </w:p>
        </w:tc>
        <w:tc>
          <w:tcPr>
            <w:tcW w:w="1921" w:type="dxa"/>
          </w:tcPr>
          <w:p w14:paraId="43FCF48A" w14:textId="4952AD4C" w:rsidR="00852969" w:rsidRDefault="00852969" w:rsidP="00CA6CEF">
            <w:pPr>
              <w:jc w:val="center"/>
            </w:pPr>
            <w:r w:rsidRPr="00D97A7D">
              <w:t>60</w:t>
            </w:r>
          </w:p>
        </w:tc>
      </w:tr>
      <w:tr w:rsidR="00852969" w14:paraId="33484B62" w14:textId="77777777" w:rsidTr="001639C6">
        <w:tc>
          <w:tcPr>
            <w:tcW w:w="590" w:type="dxa"/>
          </w:tcPr>
          <w:p w14:paraId="1D522AD5" w14:textId="3A946BD6" w:rsidR="00852969" w:rsidRDefault="00852969" w:rsidP="00CA6CEF">
            <w:pPr>
              <w:jc w:val="center"/>
            </w:pPr>
            <w:r w:rsidRPr="00D97A7D">
              <w:t>14</w:t>
            </w:r>
          </w:p>
        </w:tc>
        <w:tc>
          <w:tcPr>
            <w:tcW w:w="1921" w:type="dxa"/>
          </w:tcPr>
          <w:p w14:paraId="7441E293" w14:textId="6AF9D67E" w:rsidR="00852969" w:rsidRDefault="00852969" w:rsidP="00CA6CEF">
            <w:pPr>
              <w:jc w:val="left"/>
            </w:pPr>
            <w:r w:rsidRPr="00D97A7D">
              <w:t>Wulan</w:t>
            </w:r>
          </w:p>
        </w:tc>
        <w:tc>
          <w:tcPr>
            <w:tcW w:w="1921" w:type="dxa"/>
          </w:tcPr>
          <w:p w14:paraId="1CCC5FE5" w14:textId="0DA6933E" w:rsidR="00852969" w:rsidRDefault="00852969" w:rsidP="00CA6CEF">
            <w:pPr>
              <w:jc w:val="center"/>
            </w:pPr>
            <w:r w:rsidRPr="00D97A7D">
              <w:t>50</w:t>
            </w:r>
          </w:p>
        </w:tc>
        <w:tc>
          <w:tcPr>
            <w:tcW w:w="1921" w:type="dxa"/>
          </w:tcPr>
          <w:p w14:paraId="1E9E2042" w14:textId="4A6B618D" w:rsidR="00852969" w:rsidRDefault="00852969" w:rsidP="00CA6CEF">
            <w:pPr>
              <w:jc w:val="center"/>
            </w:pPr>
            <w:r w:rsidRPr="00D97A7D">
              <w:t>60</w:t>
            </w:r>
          </w:p>
        </w:tc>
      </w:tr>
      <w:tr w:rsidR="00852969" w14:paraId="783BE86C" w14:textId="77777777" w:rsidTr="001639C6">
        <w:tc>
          <w:tcPr>
            <w:tcW w:w="590" w:type="dxa"/>
          </w:tcPr>
          <w:p w14:paraId="7780CC69" w14:textId="1810D2E8" w:rsidR="00852969" w:rsidRDefault="00852969" w:rsidP="00CA6CEF">
            <w:pPr>
              <w:jc w:val="center"/>
            </w:pPr>
            <w:r w:rsidRPr="00D97A7D">
              <w:t>15</w:t>
            </w:r>
          </w:p>
        </w:tc>
        <w:tc>
          <w:tcPr>
            <w:tcW w:w="1921" w:type="dxa"/>
          </w:tcPr>
          <w:p w14:paraId="232EC1DF" w14:textId="5877CB46" w:rsidR="00852969" w:rsidRDefault="00852969" w:rsidP="00CA6CEF">
            <w:pPr>
              <w:jc w:val="left"/>
            </w:pPr>
            <w:r w:rsidRPr="00D97A7D">
              <w:t>Sinta</w:t>
            </w:r>
          </w:p>
        </w:tc>
        <w:tc>
          <w:tcPr>
            <w:tcW w:w="1921" w:type="dxa"/>
          </w:tcPr>
          <w:p w14:paraId="5591DB1C" w14:textId="06BE10BA" w:rsidR="00852969" w:rsidRDefault="00852969" w:rsidP="00CA6CEF">
            <w:pPr>
              <w:jc w:val="center"/>
            </w:pPr>
            <w:r w:rsidRPr="00D97A7D">
              <w:t>70</w:t>
            </w:r>
          </w:p>
        </w:tc>
        <w:tc>
          <w:tcPr>
            <w:tcW w:w="1921" w:type="dxa"/>
          </w:tcPr>
          <w:p w14:paraId="53D046E0" w14:textId="4494704F" w:rsidR="00852969" w:rsidRDefault="00852969" w:rsidP="00CA6CEF">
            <w:pPr>
              <w:jc w:val="center"/>
            </w:pPr>
            <w:r w:rsidRPr="00D97A7D">
              <w:t>80</w:t>
            </w:r>
          </w:p>
        </w:tc>
      </w:tr>
      <w:tr w:rsidR="00852969" w14:paraId="3A64FBA8" w14:textId="77777777" w:rsidTr="001639C6">
        <w:tc>
          <w:tcPr>
            <w:tcW w:w="590" w:type="dxa"/>
          </w:tcPr>
          <w:p w14:paraId="463EF120" w14:textId="1C1963F2" w:rsidR="00852969" w:rsidRDefault="00852969" w:rsidP="00CA6CEF">
            <w:pPr>
              <w:jc w:val="center"/>
            </w:pPr>
            <w:r w:rsidRPr="00D97A7D">
              <w:t>16</w:t>
            </w:r>
          </w:p>
        </w:tc>
        <w:tc>
          <w:tcPr>
            <w:tcW w:w="1921" w:type="dxa"/>
          </w:tcPr>
          <w:p w14:paraId="77B537B5" w14:textId="151BFEBA" w:rsidR="00852969" w:rsidRDefault="00852969" w:rsidP="00CA6CEF">
            <w:pPr>
              <w:jc w:val="left"/>
            </w:pPr>
            <w:r w:rsidRPr="00D97A7D">
              <w:t>Retno</w:t>
            </w:r>
          </w:p>
        </w:tc>
        <w:tc>
          <w:tcPr>
            <w:tcW w:w="1921" w:type="dxa"/>
          </w:tcPr>
          <w:p w14:paraId="3EA18C94" w14:textId="6E07E7CE" w:rsidR="00852969" w:rsidRDefault="00852969" w:rsidP="00CA6CEF">
            <w:pPr>
              <w:jc w:val="center"/>
            </w:pPr>
            <w:r w:rsidRPr="00D97A7D">
              <w:t>20</w:t>
            </w:r>
          </w:p>
        </w:tc>
        <w:tc>
          <w:tcPr>
            <w:tcW w:w="1921" w:type="dxa"/>
          </w:tcPr>
          <w:p w14:paraId="7E2707D9" w14:textId="4054B98E" w:rsidR="00852969" w:rsidRDefault="00852969" w:rsidP="00CA6CEF">
            <w:pPr>
              <w:jc w:val="center"/>
            </w:pPr>
            <w:r w:rsidRPr="00D97A7D">
              <w:t>50</w:t>
            </w:r>
          </w:p>
        </w:tc>
      </w:tr>
      <w:tr w:rsidR="00852969" w14:paraId="4C5180E2" w14:textId="77777777" w:rsidTr="001639C6">
        <w:tc>
          <w:tcPr>
            <w:tcW w:w="590" w:type="dxa"/>
          </w:tcPr>
          <w:p w14:paraId="4F171E31" w14:textId="1C8670A7" w:rsidR="00852969" w:rsidRDefault="00852969" w:rsidP="00CA6CEF">
            <w:pPr>
              <w:jc w:val="center"/>
            </w:pPr>
            <w:r w:rsidRPr="00D97A7D">
              <w:t>17</w:t>
            </w:r>
          </w:p>
        </w:tc>
        <w:tc>
          <w:tcPr>
            <w:tcW w:w="1921" w:type="dxa"/>
          </w:tcPr>
          <w:p w14:paraId="44EE268D" w14:textId="6C9C7B13" w:rsidR="00852969" w:rsidRDefault="00852969" w:rsidP="00CA6CEF">
            <w:pPr>
              <w:jc w:val="left"/>
            </w:pPr>
            <w:r w:rsidRPr="00D97A7D">
              <w:t>Nina</w:t>
            </w:r>
          </w:p>
        </w:tc>
        <w:tc>
          <w:tcPr>
            <w:tcW w:w="1921" w:type="dxa"/>
          </w:tcPr>
          <w:p w14:paraId="0BE1881A" w14:textId="4A2A81E3" w:rsidR="00852969" w:rsidRDefault="00852969" w:rsidP="00CA6CEF">
            <w:pPr>
              <w:jc w:val="center"/>
            </w:pPr>
            <w:r w:rsidRPr="00D97A7D">
              <w:t>30</w:t>
            </w:r>
          </w:p>
        </w:tc>
        <w:tc>
          <w:tcPr>
            <w:tcW w:w="1921" w:type="dxa"/>
          </w:tcPr>
          <w:p w14:paraId="7F49C683" w14:textId="5BC5B037" w:rsidR="00852969" w:rsidRDefault="00852969" w:rsidP="00CA6CEF">
            <w:pPr>
              <w:jc w:val="center"/>
            </w:pPr>
            <w:r w:rsidRPr="00D97A7D">
              <w:t>50</w:t>
            </w:r>
          </w:p>
        </w:tc>
      </w:tr>
      <w:tr w:rsidR="00852969" w14:paraId="7FA3B5D0" w14:textId="77777777" w:rsidTr="001639C6">
        <w:tc>
          <w:tcPr>
            <w:tcW w:w="590" w:type="dxa"/>
          </w:tcPr>
          <w:p w14:paraId="6DCA2A27" w14:textId="63D9FB4C" w:rsidR="00852969" w:rsidRDefault="00852969" w:rsidP="00CA6CEF">
            <w:pPr>
              <w:jc w:val="center"/>
            </w:pPr>
            <w:r w:rsidRPr="00D97A7D">
              <w:t>18</w:t>
            </w:r>
          </w:p>
        </w:tc>
        <w:tc>
          <w:tcPr>
            <w:tcW w:w="1921" w:type="dxa"/>
          </w:tcPr>
          <w:p w14:paraId="7FC00204" w14:textId="3C8A761D" w:rsidR="00852969" w:rsidRDefault="00852969" w:rsidP="00CA6CEF">
            <w:pPr>
              <w:jc w:val="left"/>
            </w:pPr>
            <w:r w:rsidRPr="00D97A7D">
              <w:t>Novi</w:t>
            </w:r>
          </w:p>
        </w:tc>
        <w:tc>
          <w:tcPr>
            <w:tcW w:w="1921" w:type="dxa"/>
          </w:tcPr>
          <w:p w14:paraId="3337DB6F" w14:textId="26E218C5" w:rsidR="00852969" w:rsidRDefault="00852969" w:rsidP="00CA6CEF">
            <w:pPr>
              <w:jc w:val="center"/>
            </w:pPr>
            <w:r w:rsidRPr="00D97A7D">
              <w:t>60</w:t>
            </w:r>
          </w:p>
        </w:tc>
        <w:tc>
          <w:tcPr>
            <w:tcW w:w="1921" w:type="dxa"/>
          </w:tcPr>
          <w:p w14:paraId="041A4A5E" w14:textId="4ADCF610" w:rsidR="00852969" w:rsidRDefault="00852969" w:rsidP="00CA6CEF">
            <w:pPr>
              <w:jc w:val="center"/>
            </w:pPr>
            <w:r w:rsidRPr="00D97A7D">
              <w:t>60</w:t>
            </w:r>
          </w:p>
        </w:tc>
      </w:tr>
      <w:tr w:rsidR="00852969" w14:paraId="55000A49" w14:textId="77777777" w:rsidTr="001639C6">
        <w:tc>
          <w:tcPr>
            <w:tcW w:w="590" w:type="dxa"/>
          </w:tcPr>
          <w:p w14:paraId="4682D935" w14:textId="25E5A430" w:rsidR="00852969" w:rsidRDefault="00852969" w:rsidP="00CA6CEF">
            <w:pPr>
              <w:jc w:val="center"/>
            </w:pPr>
            <w:r w:rsidRPr="00D97A7D">
              <w:t>19</w:t>
            </w:r>
          </w:p>
        </w:tc>
        <w:tc>
          <w:tcPr>
            <w:tcW w:w="1921" w:type="dxa"/>
          </w:tcPr>
          <w:p w14:paraId="24D3AEC8" w14:textId="75D88666" w:rsidR="00852969" w:rsidRDefault="00852969" w:rsidP="00CA6CEF">
            <w:pPr>
              <w:jc w:val="left"/>
            </w:pPr>
            <w:r w:rsidRPr="00D97A7D">
              <w:t>Ana</w:t>
            </w:r>
          </w:p>
        </w:tc>
        <w:tc>
          <w:tcPr>
            <w:tcW w:w="1921" w:type="dxa"/>
          </w:tcPr>
          <w:p w14:paraId="2D9B7D5B" w14:textId="0EA8E368" w:rsidR="00852969" w:rsidRDefault="00852969" w:rsidP="00CA6CEF">
            <w:pPr>
              <w:jc w:val="center"/>
            </w:pPr>
            <w:r w:rsidRPr="00D97A7D">
              <w:t>70</w:t>
            </w:r>
          </w:p>
        </w:tc>
        <w:tc>
          <w:tcPr>
            <w:tcW w:w="1921" w:type="dxa"/>
          </w:tcPr>
          <w:p w14:paraId="67E4F10A" w14:textId="0028B313" w:rsidR="00852969" w:rsidRDefault="00852969" w:rsidP="00CA6CEF">
            <w:pPr>
              <w:jc w:val="center"/>
            </w:pPr>
            <w:r w:rsidRPr="00D97A7D">
              <w:t>80</w:t>
            </w:r>
          </w:p>
        </w:tc>
      </w:tr>
      <w:tr w:rsidR="00852969" w14:paraId="3EEF28BC" w14:textId="77777777" w:rsidTr="001639C6">
        <w:tc>
          <w:tcPr>
            <w:tcW w:w="590" w:type="dxa"/>
          </w:tcPr>
          <w:p w14:paraId="7D9783CF" w14:textId="76996DF0" w:rsidR="00852969" w:rsidRDefault="00852969" w:rsidP="00CA6CEF">
            <w:pPr>
              <w:jc w:val="center"/>
            </w:pPr>
            <w:r w:rsidRPr="00D97A7D">
              <w:t>20</w:t>
            </w:r>
          </w:p>
        </w:tc>
        <w:tc>
          <w:tcPr>
            <w:tcW w:w="1921" w:type="dxa"/>
          </w:tcPr>
          <w:p w14:paraId="38A88E9E" w14:textId="771B7796" w:rsidR="00852969" w:rsidRDefault="00852969" w:rsidP="00CA6CEF">
            <w:pPr>
              <w:jc w:val="left"/>
            </w:pPr>
            <w:r w:rsidRPr="00D97A7D">
              <w:t>Mitha</w:t>
            </w:r>
          </w:p>
        </w:tc>
        <w:tc>
          <w:tcPr>
            <w:tcW w:w="1921" w:type="dxa"/>
          </w:tcPr>
          <w:p w14:paraId="3ACEDCB1" w14:textId="73C7A8CE" w:rsidR="00852969" w:rsidRDefault="00852969" w:rsidP="00CA6CEF">
            <w:pPr>
              <w:jc w:val="center"/>
            </w:pPr>
            <w:r w:rsidRPr="00D97A7D">
              <w:t>70</w:t>
            </w:r>
          </w:p>
        </w:tc>
        <w:tc>
          <w:tcPr>
            <w:tcW w:w="1921" w:type="dxa"/>
          </w:tcPr>
          <w:p w14:paraId="357404F6" w14:textId="4DA3D5A8" w:rsidR="00852969" w:rsidRDefault="00852969" w:rsidP="00CA6CEF">
            <w:pPr>
              <w:jc w:val="center"/>
            </w:pPr>
            <w:r w:rsidRPr="00D97A7D">
              <w:t>80</w:t>
            </w:r>
          </w:p>
        </w:tc>
      </w:tr>
      <w:tr w:rsidR="00852969" w14:paraId="17616EE3" w14:textId="77777777" w:rsidTr="001639C6">
        <w:tc>
          <w:tcPr>
            <w:tcW w:w="2511" w:type="dxa"/>
            <w:gridSpan w:val="2"/>
          </w:tcPr>
          <w:p w14:paraId="0F4E1A88" w14:textId="6FC03EF6" w:rsidR="00852969" w:rsidRPr="00BD2239" w:rsidRDefault="00852969" w:rsidP="00CA6CEF">
            <w:pPr>
              <w:jc w:val="center"/>
              <w:rPr>
                <w:b/>
                <w:bCs/>
              </w:rPr>
            </w:pPr>
            <w:r w:rsidRPr="00BD2239">
              <w:rPr>
                <w:b/>
                <w:bCs/>
              </w:rPr>
              <w:t>RATA-RATA SKOR</w:t>
            </w:r>
          </w:p>
        </w:tc>
        <w:tc>
          <w:tcPr>
            <w:tcW w:w="1921" w:type="dxa"/>
          </w:tcPr>
          <w:p w14:paraId="425C8BFA" w14:textId="38D3EEF8" w:rsidR="00852969" w:rsidRPr="00BD2239" w:rsidRDefault="00852969" w:rsidP="00CA6CEF">
            <w:pPr>
              <w:jc w:val="center"/>
              <w:rPr>
                <w:b/>
                <w:bCs/>
              </w:rPr>
            </w:pPr>
            <w:r w:rsidRPr="00BD2239">
              <w:rPr>
                <w:b/>
                <w:bCs/>
              </w:rPr>
              <w:t>48</w:t>
            </w:r>
          </w:p>
        </w:tc>
        <w:tc>
          <w:tcPr>
            <w:tcW w:w="1921" w:type="dxa"/>
          </w:tcPr>
          <w:p w14:paraId="7372D4FA" w14:textId="72113811" w:rsidR="00852969" w:rsidRPr="00BD2239" w:rsidRDefault="00852969" w:rsidP="00CA6CEF">
            <w:pPr>
              <w:jc w:val="center"/>
              <w:rPr>
                <w:b/>
                <w:bCs/>
              </w:rPr>
            </w:pPr>
            <w:r w:rsidRPr="00BD2239">
              <w:rPr>
                <w:b/>
                <w:bCs/>
              </w:rPr>
              <w:t>59</w:t>
            </w:r>
          </w:p>
        </w:tc>
      </w:tr>
    </w:tbl>
    <w:p w14:paraId="7964C2A3" w14:textId="7BCA3B5C" w:rsidR="002E2C52" w:rsidRDefault="002E2C52"/>
    <w:p w14:paraId="4AB34DBE" w14:textId="5F05B7B0" w:rsidR="00BD4AB9" w:rsidRDefault="00EB49FD">
      <w:pPr>
        <w:numPr>
          <w:ilvl w:val="0"/>
          <w:numId w:val="282"/>
        </w:numPr>
        <w:spacing w:after="0" w:line="360" w:lineRule="auto"/>
        <w:ind w:left="1800"/>
      </w:pPr>
      <w:r>
        <w:t>Monitoring dan Evaluasi</w:t>
      </w:r>
    </w:p>
    <w:p w14:paraId="5BBA5394" w14:textId="77777777" w:rsidR="00BD4AB9" w:rsidRDefault="00EB49FD">
      <w:pPr>
        <w:spacing w:after="0" w:line="360" w:lineRule="auto"/>
        <w:ind w:left="1800"/>
      </w:pPr>
      <w:r>
        <w:t xml:space="preserve">Dari semua peserta yang mengikuti penyuluhan, dapat dikatakan peserta mendengarkan materi dengan seksama dan aktif bertanya dan berdiskusi mengenai materi </w:t>
      </w:r>
      <w:r w:rsidRPr="005E1A71">
        <w:rPr>
          <w:i/>
        </w:rPr>
        <w:t>stunting</w:t>
      </w:r>
      <w:r>
        <w:t xml:space="preserve"> saat sesi </w:t>
      </w:r>
      <w:proofErr w:type="gramStart"/>
      <w:r>
        <w:t>tanya</w:t>
      </w:r>
      <w:proofErr w:type="gramEnd"/>
      <w:r>
        <w:t xml:space="preserve"> jawab. </w:t>
      </w:r>
      <w:proofErr w:type="gramStart"/>
      <w:r>
        <w:t xml:space="preserve">Dan dilihat dari hasil </w:t>
      </w:r>
      <w:r w:rsidRPr="005E1A71">
        <w:rPr>
          <w:i/>
        </w:rPr>
        <w:t>pre-test</w:t>
      </w:r>
      <w:r>
        <w:t xml:space="preserve"> dan </w:t>
      </w:r>
      <w:r w:rsidRPr="005E1A71">
        <w:rPr>
          <w:i/>
        </w:rPr>
        <w:t>post-test</w:t>
      </w:r>
      <w:r>
        <w:t xml:space="preserve">, terdapat peningkatan skor dari </w:t>
      </w:r>
      <w:r w:rsidRPr="005E1A71">
        <w:rPr>
          <w:i/>
        </w:rPr>
        <w:t>pre-test</w:t>
      </w:r>
      <w:r>
        <w:t xml:space="preserve"> dan </w:t>
      </w:r>
      <w:r w:rsidRPr="005E1A71">
        <w:rPr>
          <w:i/>
        </w:rPr>
        <w:t>post-test</w:t>
      </w:r>
      <w:r>
        <w:t xml:space="preserve"> dari 48 ke 59.</w:t>
      </w:r>
      <w:proofErr w:type="gramEnd"/>
    </w:p>
    <w:p w14:paraId="162541A4" w14:textId="77777777" w:rsidR="005E1A71" w:rsidRDefault="005E1A71">
      <w:pPr>
        <w:spacing w:after="0" w:line="360" w:lineRule="auto"/>
        <w:ind w:left="1800"/>
      </w:pPr>
    </w:p>
    <w:p w14:paraId="2E53E122" w14:textId="77777777" w:rsidR="00BD4AB9" w:rsidRDefault="00EB49FD">
      <w:pPr>
        <w:numPr>
          <w:ilvl w:val="0"/>
          <w:numId w:val="282"/>
        </w:numPr>
        <w:spacing w:after="0" w:line="360" w:lineRule="auto"/>
        <w:ind w:left="1800"/>
      </w:pPr>
      <w:r>
        <w:t>Faktor Pendukung dan Penghambat</w:t>
      </w:r>
    </w:p>
    <w:p w14:paraId="62F0A3CD" w14:textId="77777777" w:rsidR="00BD4AB9" w:rsidRDefault="00EB49FD">
      <w:pPr>
        <w:numPr>
          <w:ilvl w:val="0"/>
          <w:numId w:val="330"/>
        </w:numPr>
        <w:spacing w:after="0" w:line="360" w:lineRule="auto"/>
        <w:ind w:left="2160"/>
      </w:pPr>
      <w:r>
        <w:t>Faktor Pendukung</w:t>
      </w:r>
    </w:p>
    <w:p w14:paraId="44C8D021" w14:textId="77777777" w:rsidR="00BD4AB9" w:rsidRDefault="00EB49FD">
      <w:pPr>
        <w:numPr>
          <w:ilvl w:val="0"/>
          <w:numId w:val="341"/>
        </w:numPr>
        <w:spacing w:after="0" w:line="360" w:lineRule="auto"/>
        <w:ind w:left="2520"/>
      </w:pPr>
      <w:r>
        <w:t>Tersedianya fasilitas dari pihak kader posyandu, bidan desa dan    mahasiswa penyelenggara</w:t>
      </w:r>
    </w:p>
    <w:p w14:paraId="66E567F7" w14:textId="77777777" w:rsidR="00BD4AB9" w:rsidRDefault="00EB49FD">
      <w:pPr>
        <w:numPr>
          <w:ilvl w:val="0"/>
          <w:numId w:val="341"/>
        </w:numPr>
        <w:spacing w:after="0" w:line="360" w:lineRule="auto"/>
        <w:ind w:left="2520"/>
      </w:pPr>
      <w:r>
        <w:t>Ibu hamil dan ibu menyusui bersedia mendengarkan dan memperhatikan apa yang sedang</w:t>
      </w:r>
      <w:r w:rsidR="005E1A71">
        <w:t xml:space="preserve"> </w:t>
      </w:r>
      <w:r>
        <w:t>disampaikan oleh penyaji</w:t>
      </w:r>
    </w:p>
    <w:p w14:paraId="09D250BE" w14:textId="77777777" w:rsidR="00BD4AB9" w:rsidRDefault="00EB49FD">
      <w:pPr>
        <w:numPr>
          <w:ilvl w:val="0"/>
          <w:numId w:val="330"/>
        </w:numPr>
        <w:spacing w:after="0" w:line="360" w:lineRule="auto"/>
        <w:ind w:left="2160"/>
      </w:pPr>
      <w:r>
        <w:lastRenderedPageBreak/>
        <w:t>Faktor Penghambat</w:t>
      </w:r>
    </w:p>
    <w:p w14:paraId="64702C9D" w14:textId="77777777" w:rsidR="00BD4AB9" w:rsidRDefault="00EB49FD">
      <w:pPr>
        <w:numPr>
          <w:ilvl w:val="0"/>
          <w:numId w:val="134"/>
        </w:numPr>
        <w:spacing w:after="0" w:line="360" w:lineRule="auto"/>
        <w:ind w:left="2520"/>
      </w:pPr>
      <w:r>
        <w:t>Terlambatnya memulai acara dikarenakan peserta banyak yang datang terlambat atau tidak tepat waktu</w:t>
      </w:r>
    </w:p>
    <w:p w14:paraId="20DEEEFF" w14:textId="250A897B" w:rsidR="008044B4" w:rsidRDefault="00EB49FD" w:rsidP="00050DC7">
      <w:pPr>
        <w:numPr>
          <w:ilvl w:val="0"/>
          <w:numId w:val="134"/>
        </w:numPr>
        <w:spacing w:after="0" w:line="360" w:lineRule="auto"/>
        <w:ind w:left="2520"/>
      </w:pPr>
      <w:r>
        <w:t>Penyuluhan bersamaan dengan kegiatan posyandu sehingga beberapa ibu tidak mendengarkan penyuluhan sampai habis karena dipanggil giliran untuk menimbang bayinya</w:t>
      </w:r>
    </w:p>
    <w:p w14:paraId="331D2400" w14:textId="77777777" w:rsidR="00DE4F00" w:rsidRDefault="00DE4F00" w:rsidP="00DE4F00">
      <w:pPr>
        <w:spacing w:after="0" w:line="360" w:lineRule="auto"/>
        <w:ind w:left="2520"/>
      </w:pPr>
    </w:p>
    <w:p w14:paraId="1DEFFF1E" w14:textId="3A84CE12" w:rsidR="00BD4AB9" w:rsidRPr="008044B4" w:rsidRDefault="00EB49FD">
      <w:pPr>
        <w:numPr>
          <w:ilvl w:val="0"/>
          <w:numId w:val="158"/>
        </w:numPr>
        <w:spacing w:after="0" w:line="360" w:lineRule="auto"/>
        <w:ind w:left="1080"/>
        <w:rPr>
          <w:b/>
        </w:rPr>
      </w:pPr>
      <w:r w:rsidRPr="008044B4">
        <w:rPr>
          <w:b/>
        </w:rPr>
        <w:t>Jajanan Sehat</w:t>
      </w:r>
    </w:p>
    <w:p w14:paraId="0DDD8F2A" w14:textId="77777777" w:rsidR="008044B4" w:rsidRDefault="008044B4" w:rsidP="008044B4">
      <w:pPr>
        <w:numPr>
          <w:ilvl w:val="0"/>
          <w:numId w:val="230"/>
        </w:numPr>
        <w:spacing w:after="0" w:line="360" w:lineRule="auto"/>
        <w:ind w:left="1800"/>
      </w:pPr>
      <w:r w:rsidRPr="008D7C7D">
        <w:t>Latar Belakang</w:t>
      </w:r>
    </w:p>
    <w:p w14:paraId="03D3777C" w14:textId="74070D1C" w:rsidR="00344E2F" w:rsidRDefault="008044B4" w:rsidP="00F21A29">
      <w:pPr>
        <w:spacing w:after="0" w:line="360" w:lineRule="auto"/>
        <w:ind w:left="1800" w:firstLine="360"/>
      </w:pPr>
      <w:r>
        <w:t xml:space="preserve">Jajanan adalah segala jenis makanan yang dijual di pedagang kaki </w:t>
      </w:r>
      <w:proofErr w:type="gramStart"/>
      <w:r>
        <w:t>lima</w:t>
      </w:r>
      <w:proofErr w:type="gramEnd"/>
      <w:r>
        <w:t xml:space="preserve">, toko-toko dan swalayan. Anak- anak banyak menyukai jajanan yang mencolok atau bentuknya menarik, ditambah dengan rasa yang </w:t>
      </w:r>
      <w:proofErr w:type="gramStart"/>
      <w:r>
        <w:t>manis</w:t>
      </w:r>
      <w:proofErr w:type="gramEnd"/>
      <w:r>
        <w:t xml:space="preserve"> dan gurih, tapi ternyata makanan tersebut tidak aman untuk dikonsumsi. </w:t>
      </w:r>
    </w:p>
    <w:p w14:paraId="07C9E91F" w14:textId="6620651A" w:rsidR="008044B4" w:rsidRDefault="008044B4" w:rsidP="008044B4">
      <w:pPr>
        <w:spacing w:after="0" w:line="360" w:lineRule="auto"/>
        <w:ind w:left="1800" w:firstLine="360"/>
      </w:pPr>
      <w:r>
        <w:t xml:space="preserve">Makanan yang sehat merupakan bagian yang esensial bagi proses pertumbuhan dan perkembangan anak, serta sebagai dasar pemeliharaan kesehatan, baik bagi anak maupun orang dewasa. </w:t>
      </w:r>
    </w:p>
    <w:p w14:paraId="6800F9D7" w14:textId="77777777" w:rsidR="008044B4" w:rsidRDefault="008044B4" w:rsidP="008044B4">
      <w:pPr>
        <w:spacing w:after="0" w:line="360" w:lineRule="auto"/>
        <w:ind w:left="1800" w:firstLine="360"/>
      </w:pPr>
      <w:r>
        <w:t xml:space="preserve">Anak </w:t>
      </w:r>
      <w:proofErr w:type="gramStart"/>
      <w:r>
        <w:t>usia</w:t>
      </w:r>
      <w:proofErr w:type="gramEnd"/>
      <w:r>
        <w:t xml:space="preserve"> sekolah adalah investasi bangsa, karena anak adalah generasi penerus bangsa. Kualitas bangsa dimasa depan ditentukan oleh kualitas anak-anak saat ini. Tumbuh berkembangnya anak </w:t>
      </w:r>
      <w:proofErr w:type="gramStart"/>
      <w:r>
        <w:t>usia</w:t>
      </w:r>
      <w:proofErr w:type="gramEnd"/>
      <w:r>
        <w:t xml:space="preserve"> sekolah yang optimal tergantung pemberian nutrisi dengan kualitas dan kuantitas yang baik serta benar. </w:t>
      </w:r>
    </w:p>
    <w:p w14:paraId="7AACE473" w14:textId="77777777" w:rsidR="00F21A29" w:rsidRDefault="008044B4" w:rsidP="008044B4">
      <w:pPr>
        <w:spacing w:after="0" w:line="360" w:lineRule="auto"/>
        <w:ind w:left="1800" w:firstLine="360"/>
      </w:pPr>
      <w:r>
        <w:t xml:space="preserve">Banyaknya makanan yang tidak sehat bagi anak yang beredar di lingkungan sekolah, berdasarkan penelitian BPOM RI tahun 2007, didapatkan sekitar 45% jajanan anak sekolah yang sampelnya diambil dari 26 BPOM di Indonesia tidak memenuhi syarat untuk dikonsumsi. </w:t>
      </w:r>
    </w:p>
    <w:p w14:paraId="03258BF8" w14:textId="77777777" w:rsidR="00F21A29" w:rsidRDefault="00F21A29">
      <w:r>
        <w:br w:type="page"/>
      </w:r>
    </w:p>
    <w:p w14:paraId="087D9410" w14:textId="55C50A36" w:rsidR="008044B4" w:rsidRDefault="008044B4" w:rsidP="008044B4">
      <w:pPr>
        <w:spacing w:after="0" w:line="360" w:lineRule="auto"/>
        <w:ind w:left="1800" w:firstLine="360"/>
      </w:pPr>
      <w:r>
        <w:lastRenderedPageBreak/>
        <w:t xml:space="preserve">Bahan kimia berbahaya yang sering disalahgunakan sebagai zat aditif pada jajanan dan makanan antara </w:t>
      </w:r>
      <w:proofErr w:type="gramStart"/>
      <w:r>
        <w:t>lain</w:t>
      </w:r>
      <w:proofErr w:type="gramEnd"/>
      <w:r>
        <w:t xml:space="preserve"> boraks.asam borat, tawas, formalin, dan rhodamin B, sehingga membuat pangan yang sehat menjadi tidak sehat (BBPOM RI, 2009). </w:t>
      </w:r>
    </w:p>
    <w:p w14:paraId="30E74E0A" w14:textId="2048F194" w:rsidR="003F4BA4" w:rsidRDefault="008044B4" w:rsidP="00CA6CEF">
      <w:pPr>
        <w:spacing w:after="0" w:line="360" w:lineRule="auto"/>
        <w:ind w:left="1800" w:firstLine="360"/>
      </w:pPr>
      <w:proofErr w:type="gramStart"/>
      <w:r>
        <w:t>Pelaksanaan penyuluhan ini diharapkan dapat mendukung pencegahan agar generasi penerus terhindar dari dampak negatif dari makanan yang tidak sehat.</w:t>
      </w:r>
      <w:proofErr w:type="gramEnd"/>
      <w:r>
        <w:t xml:space="preserve"> Siswa kelas III kami pilih sebagai sasaran strategis penyuluhan karena sudah dibekali mata pelajaran yang dinilai cukup mendasari pengetahuan tentang dasar-dasar higiene dan gizi makanan yang </w:t>
      </w:r>
      <w:proofErr w:type="gramStart"/>
      <w:r>
        <w:t>akan</w:t>
      </w:r>
      <w:proofErr w:type="gramEnd"/>
      <w:r>
        <w:t xml:space="preserve"> diberikan. </w:t>
      </w:r>
    </w:p>
    <w:p w14:paraId="77B48DBF" w14:textId="77777777" w:rsidR="008044B4" w:rsidRDefault="008044B4" w:rsidP="008044B4">
      <w:pPr>
        <w:pStyle w:val="ListParagraph"/>
        <w:numPr>
          <w:ilvl w:val="0"/>
          <w:numId w:val="230"/>
        </w:numPr>
        <w:spacing w:after="0" w:line="360" w:lineRule="auto"/>
        <w:ind w:left="1843" w:hanging="425"/>
      </w:pPr>
      <w:r w:rsidRPr="008D7C7D">
        <w:t>Tujuan</w:t>
      </w:r>
    </w:p>
    <w:p w14:paraId="64AEC1CF" w14:textId="77777777" w:rsidR="008044B4" w:rsidRDefault="008044B4" w:rsidP="008044B4">
      <w:pPr>
        <w:pStyle w:val="ListParagraph"/>
        <w:numPr>
          <w:ilvl w:val="7"/>
          <w:numId w:val="158"/>
        </w:numPr>
        <w:spacing w:after="0" w:line="360" w:lineRule="auto"/>
        <w:ind w:left="2127" w:hanging="284"/>
      </w:pPr>
      <w:r>
        <w:t>Tujuan Umum</w:t>
      </w:r>
    </w:p>
    <w:p w14:paraId="73B8EDF7" w14:textId="00C437DE" w:rsidR="002E2C52" w:rsidRDefault="008044B4" w:rsidP="00344E2F">
      <w:pPr>
        <w:pStyle w:val="ListParagraph"/>
        <w:spacing w:after="0" w:line="360" w:lineRule="auto"/>
        <w:ind w:left="2160" w:firstLine="392"/>
      </w:pPr>
      <w:proofErr w:type="gramStart"/>
      <w:r>
        <w:t>Kegiatan penyuluhan jajanan sehat ini merupakan salah satu upaya merealisasikan program kerja dari PKL PIGM Mahasiswa Sarjana Terapan Gizi dan Dietetika Jurusan Gizi Poltekkes Jakarta 2.</w:t>
      </w:r>
      <w:proofErr w:type="gramEnd"/>
      <w:r>
        <w:t xml:space="preserve"> </w:t>
      </w:r>
    </w:p>
    <w:p w14:paraId="1112378B" w14:textId="298BD00B" w:rsidR="008044B4" w:rsidRDefault="008044B4" w:rsidP="008044B4">
      <w:pPr>
        <w:pStyle w:val="ListParagraph"/>
        <w:numPr>
          <w:ilvl w:val="7"/>
          <w:numId w:val="158"/>
        </w:numPr>
        <w:spacing w:after="0" w:line="360" w:lineRule="auto"/>
        <w:ind w:left="2127" w:hanging="284"/>
      </w:pPr>
      <w:r>
        <w:t>Tujuan Khusus</w:t>
      </w:r>
    </w:p>
    <w:p w14:paraId="02E99ACE" w14:textId="77777777" w:rsidR="008044B4" w:rsidRPr="00355805" w:rsidRDefault="008044B4" w:rsidP="008044B4">
      <w:pPr>
        <w:pStyle w:val="ListParagraph"/>
        <w:numPr>
          <w:ilvl w:val="2"/>
          <w:numId w:val="137"/>
        </w:numPr>
        <w:spacing w:line="360" w:lineRule="auto"/>
        <w:ind w:left="2410" w:hanging="283"/>
        <w:rPr>
          <w:lang w:val="sv-SE"/>
        </w:rPr>
      </w:pPr>
      <w:r w:rsidRPr="00355805">
        <w:rPr>
          <w:lang w:val="sv-SE"/>
        </w:rPr>
        <w:t>Siswa</w:t>
      </w:r>
      <w:r>
        <w:rPr>
          <w:lang w:val="sv-SE"/>
        </w:rPr>
        <w:t>/i</w:t>
      </w:r>
      <w:r w:rsidRPr="00355805">
        <w:rPr>
          <w:lang w:val="sv-SE"/>
        </w:rPr>
        <w:t xml:space="preserve"> mampu mengidentifikasi pengertian jajanan sehat</w:t>
      </w:r>
    </w:p>
    <w:p w14:paraId="56E47301" w14:textId="77777777" w:rsidR="008044B4" w:rsidRPr="00355805" w:rsidRDefault="008044B4" w:rsidP="008044B4">
      <w:pPr>
        <w:pStyle w:val="ListParagraph"/>
        <w:numPr>
          <w:ilvl w:val="2"/>
          <w:numId w:val="137"/>
        </w:numPr>
        <w:spacing w:line="360" w:lineRule="auto"/>
        <w:ind w:left="2410" w:hanging="283"/>
        <w:rPr>
          <w:lang w:val="sv-SE"/>
        </w:rPr>
      </w:pPr>
      <w:r w:rsidRPr="00355805">
        <w:rPr>
          <w:lang w:val="sv-SE"/>
        </w:rPr>
        <w:t>Siswa</w:t>
      </w:r>
      <w:r>
        <w:rPr>
          <w:lang w:val="sv-SE"/>
        </w:rPr>
        <w:t>/i</w:t>
      </w:r>
      <w:r w:rsidRPr="00355805">
        <w:rPr>
          <w:lang w:val="sv-SE"/>
        </w:rPr>
        <w:t xml:space="preserve"> mampu mengidentifikasi syarat jajanan sehat</w:t>
      </w:r>
    </w:p>
    <w:p w14:paraId="151CC09D" w14:textId="77777777" w:rsidR="008044B4" w:rsidRPr="00355805" w:rsidRDefault="008044B4" w:rsidP="008044B4">
      <w:pPr>
        <w:pStyle w:val="ListParagraph"/>
        <w:numPr>
          <w:ilvl w:val="2"/>
          <w:numId w:val="137"/>
        </w:numPr>
        <w:spacing w:line="360" w:lineRule="auto"/>
        <w:ind w:left="2410" w:hanging="283"/>
        <w:rPr>
          <w:lang w:val="sv-SE"/>
        </w:rPr>
      </w:pPr>
      <w:r w:rsidRPr="00355805">
        <w:rPr>
          <w:lang w:val="sv-SE"/>
        </w:rPr>
        <w:t>Siswa</w:t>
      </w:r>
      <w:r>
        <w:rPr>
          <w:lang w:val="sv-SE"/>
        </w:rPr>
        <w:t>/i</w:t>
      </w:r>
      <w:r w:rsidRPr="00355805">
        <w:rPr>
          <w:lang w:val="sv-SE"/>
        </w:rPr>
        <w:t xml:space="preserve"> mampu mengidentifikasi bahan tambahan pangan yang berbahaya pada jajanan</w:t>
      </w:r>
    </w:p>
    <w:p w14:paraId="0B1609F3" w14:textId="77777777" w:rsidR="008044B4" w:rsidRPr="003972C0" w:rsidRDefault="008044B4" w:rsidP="008044B4">
      <w:pPr>
        <w:pStyle w:val="ListParagraph"/>
        <w:numPr>
          <w:ilvl w:val="2"/>
          <w:numId w:val="137"/>
        </w:numPr>
        <w:spacing w:line="360" w:lineRule="auto"/>
        <w:ind w:left="2410" w:hanging="283"/>
        <w:rPr>
          <w:lang w:val="sv-SE"/>
        </w:rPr>
      </w:pPr>
      <w:r w:rsidRPr="00355805">
        <w:rPr>
          <w:lang w:val="sv-SE"/>
        </w:rPr>
        <w:t>Siswa</w:t>
      </w:r>
      <w:r>
        <w:rPr>
          <w:lang w:val="sv-SE"/>
        </w:rPr>
        <w:t>/i</w:t>
      </w:r>
      <w:r w:rsidRPr="00355805">
        <w:rPr>
          <w:lang w:val="sv-SE"/>
        </w:rPr>
        <w:t xml:space="preserve"> mampu memberikan contoh mengenai jajanan yang sehat bagi dirinya</w:t>
      </w:r>
    </w:p>
    <w:p w14:paraId="67886A9E" w14:textId="77777777" w:rsidR="008044B4" w:rsidRDefault="008044B4" w:rsidP="008044B4">
      <w:pPr>
        <w:numPr>
          <w:ilvl w:val="0"/>
          <w:numId w:val="230"/>
        </w:numPr>
        <w:spacing w:after="0" w:line="360" w:lineRule="auto"/>
        <w:ind w:left="1800"/>
      </w:pPr>
      <w:r w:rsidRPr="008D7C7D">
        <w:t>Sasaran</w:t>
      </w:r>
    </w:p>
    <w:p w14:paraId="776F2A34" w14:textId="77777777" w:rsidR="008044B4" w:rsidRDefault="008044B4" w:rsidP="008044B4">
      <w:pPr>
        <w:spacing w:after="0" w:line="360" w:lineRule="auto"/>
        <w:ind w:left="1800"/>
      </w:pPr>
      <w:proofErr w:type="gramStart"/>
      <w:r>
        <w:t>Sasaran dalam kegiatan penyuluhan ini adalah siswa/I kelas 3 SDN 01 Kandang Sapi, Desa Barengkok Kecamatan Leuwiliang, Kabupaten Bogor.</w:t>
      </w:r>
      <w:proofErr w:type="gramEnd"/>
      <w:r>
        <w:t xml:space="preserve"> </w:t>
      </w:r>
    </w:p>
    <w:p w14:paraId="7EB301ED" w14:textId="77777777" w:rsidR="008044B4" w:rsidRPr="008D7C7D" w:rsidRDefault="008044B4" w:rsidP="008044B4">
      <w:pPr>
        <w:spacing w:after="0" w:line="360" w:lineRule="auto"/>
        <w:ind w:left="1800"/>
      </w:pPr>
    </w:p>
    <w:p w14:paraId="45FC57AC" w14:textId="77777777" w:rsidR="00F21A29" w:rsidRDefault="00F21A29">
      <w:r>
        <w:br w:type="page"/>
      </w:r>
    </w:p>
    <w:p w14:paraId="345DD6D0" w14:textId="52774E1C" w:rsidR="008044B4" w:rsidRDefault="008044B4" w:rsidP="008044B4">
      <w:pPr>
        <w:numPr>
          <w:ilvl w:val="0"/>
          <w:numId w:val="230"/>
        </w:numPr>
        <w:spacing w:after="0" w:line="360" w:lineRule="auto"/>
        <w:ind w:left="1800"/>
      </w:pPr>
      <w:r w:rsidRPr="008D7C7D">
        <w:lastRenderedPageBreak/>
        <w:t>Waktu dan Tempat</w:t>
      </w:r>
    </w:p>
    <w:p w14:paraId="0F06AAD4" w14:textId="77777777" w:rsidR="008044B4" w:rsidRDefault="008044B4" w:rsidP="008044B4">
      <w:pPr>
        <w:pStyle w:val="ListParagraph"/>
        <w:spacing w:after="0" w:line="360" w:lineRule="auto"/>
        <w:ind w:left="1843"/>
      </w:pPr>
      <w:r>
        <w:t>Hari/Tanggal</w:t>
      </w:r>
      <w:r>
        <w:tab/>
        <w:t>: Selasa, 29 November 2022</w:t>
      </w:r>
    </w:p>
    <w:p w14:paraId="0DD44283" w14:textId="77777777" w:rsidR="008044B4" w:rsidRDefault="008044B4" w:rsidP="008044B4">
      <w:pPr>
        <w:pStyle w:val="ListParagraph"/>
        <w:spacing w:after="0" w:line="360" w:lineRule="auto"/>
        <w:ind w:left="1843"/>
      </w:pPr>
      <w:r>
        <w:t xml:space="preserve"> Waktu</w:t>
      </w:r>
      <w:r>
        <w:tab/>
      </w:r>
      <w:r>
        <w:tab/>
        <w:t>: 10.00 – 10.45 WIB</w:t>
      </w:r>
    </w:p>
    <w:p w14:paraId="2308579C" w14:textId="77777777" w:rsidR="008044B4" w:rsidRDefault="008044B4" w:rsidP="008044B4">
      <w:pPr>
        <w:pStyle w:val="ListParagraph"/>
        <w:spacing w:after="0" w:line="360" w:lineRule="auto"/>
        <w:ind w:left="1843"/>
      </w:pPr>
      <w:r>
        <w:t>Tempat</w:t>
      </w:r>
      <w:r>
        <w:tab/>
      </w:r>
      <w:r>
        <w:tab/>
        <w:t>: SDN 01 Kandang Sapi Barengkok</w:t>
      </w:r>
    </w:p>
    <w:p w14:paraId="32356F27" w14:textId="77777777" w:rsidR="008044B4" w:rsidRPr="008D7C7D" w:rsidRDefault="008044B4" w:rsidP="008044B4">
      <w:pPr>
        <w:spacing w:after="0" w:line="360" w:lineRule="auto"/>
      </w:pPr>
    </w:p>
    <w:p w14:paraId="46F60262" w14:textId="77777777" w:rsidR="008044B4" w:rsidRDefault="008044B4" w:rsidP="008044B4">
      <w:pPr>
        <w:numPr>
          <w:ilvl w:val="0"/>
          <w:numId w:val="230"/>
        </w:numPr>
        <w:spacing w:after="0" w:line="360" w:lineRule="auto"/>
        <w:ind w:left="1800"/>
      </w:pPr>
      <w:r w:rsidRPr="008D7C7D">
        <w:t>Pelaksanaan Kegiatan</w:t>
      </w:r>
    </w:p>
    <w:p w14:paraId="66C653EC" w14:textId="77777777" w:rsidR="008044B4" w:rsidRDefault="008044B4" w:rsidP="008044B4">
      <w:pPr>
        <w:numPr>
          <w:ilvl w:val="0"/>
          <w:numId w:val="179"/>
        </w:numPr>
        <w:spacing w:after="0" w:line="360" w:lineRule="auto"/>
        <w:ind w:left="2127" w:hanging="284"/>
      </w:pPr>
      <w:r>
        <w:t>Persiapan</w:t>
      </w:r>
    </w:p>
    <w:p w14:paraId="1DADCE41" w14:textId="77777777" w:rsidR="00CA6CEF" w:rsidRDefault="00CA6CEF" w:rsidP="00CA6CEF">
      <w:pPr>
        <w:pStyle w:val="ListParagraph"/>
        <w:numPr>
          <w:ilvl w:val="0"/>
          <w:numId w:val="378"/>
        </w:numPr>
        <w:spacing w:after="0" w:line="360" w:lineRule="auto"/>
        <w:ind w:left="2552" w:hanging="425"/>
      </w:pPr>
      <w:r>
        <w:t>Berkoordinasi dengan Kepala Sekolah dan Guru SDN 01 Kandang Sapi Barengkok untuk melakukan penyuluhan kepada sasaran yang hadir</w:t>
      </w:r>
    </w:p>
    <w:p w14:paraId="1D2A0378" w14:textId="27140B6C" w:rsidR="002E2C52" w:rsidRDefault="00CA6CEF" w:rsidP="00F21A29">
      <w:pPr>
        <w:pStyle w:val="ListParagraph"/>
        <w:numPr>
          <w:ilvl w:val="0"/>
          <w:numId w:val="378"/>
        </w:numPr>
        <w:spacing w:after="0" w:line="360" w:lineRule="auto"/>
        <w:ind w:left="2552" w:hanging="425"/>
      </w:pPr>
      <w:r>
        <w:t xml:space="preserve">Menyiapkan bahan penyuluhan (Poster dan Kuesioner </w:t>
      </w:r>
      <w:r w:rsidRPr="00CA6CEF">
        <w:rPr>
          <w:i/>
        </w:rPr>
        <w:t>pre-test</w:t>
      </w:r>
      <w:r>
        <w:t xml:space="preserve"> dan </w:t>
      </w:r>
      <w:r w:rsidRPr="00CA6CEF">
        <w:rPr>
          <w:i/>
        </w:rPr>
        <w:t>post-test</w:t>
      </w:r>
      <w:r>
        <w:t>)</w:t>
      </w:r>
    </w:p>
    <w:p w14:paraId="21D291C8" w14:textId="188E10DF" w:rsidR="00CA6CEF" w:rsidRDefault="00CA6CEF" w:rsidP="008044B4">
      <w:pPr>
        <w:numPr>
          <w:ilvl w:val="0"/>
          <w:numId w:val="179"/>
        </w:numPr>
        <w:spacing w:after="0" w:line="360" w:lineRule="auto"/>
        <w:ind w:left="2127" w:hanging="284"/>
      </w:pPr>
      <w:r>
        <w:t xml:space="preserve">Pelaksanaan </w:t>
      </w:r>
    </w:p>
    <w:p w14:paraId="707BD2C9" w14:textId="77777777" w:rsidR="00CA6CEF" w:rsidRDefault="00CA6CEF" w:rsidP="00CA6CEF">
      <w:pPr>
        <w:numPr>
          <w:ilvl w:val="0"/>
          <w:numId w:val="379"/>
        </w:numPr>
        <w:spacing w:after="0" w:line="360" w:lineRule="auto"/>
        <w:ind w:left="2552" w:hanging="425"/>
      </w:pPr>
      <w:r>
        <w:t xml:space="preserve">Absensi peserta </w:t>
      </w:r>
    </w:p>
    <w:p w14:paraId="59526B2B" w14:textId="77777777" w:rsidR="00CA6CEF" w:rsidRDefault="00CA6CEF" w:rsidP="00CA6CEF">
      <w:pPr>
        <w:numPr>
          <w:ilvl w:val="0"/>
          <w:numId w:val="379"/>
        </w:numPr>
        <w:spacing w:after="0" w:line="360" w:lineRule="auto"/>
        <w:ind w:left="2552" w:hanging="425"/>
      </w:pPr>
      <w:r>
        <w:t>Pembukaan</w:t>
      </w:r>
    </w:p>
    <w:p w14:paraId="49E63E17" w14:textId="77777777" w:rsidR="00CA6CEF" w:rsidRDefault="00CA6CEF" w:rsidP="00CA6CEF">
      <w:pPr>
        <w:numPr>
          <w:ilvl w:val="0"/>
          <w:numId w:val="379"/>
        </w:numPr>
        <w:spacing w:after="0" w:line="360" w:lineRule="auto"/>
        <w:ind w:left="2552" w:hanging="425"/>
      </w:pPr>
      <w:r>
        <w:t xml:space="preserve">Pengisian kuesioner </w:t>
      </w:r>
      <w:r w:rsidRPr="005E1A71">
        <w:rPr>
          <w:i/>
        </w:rPr>
        <w:t>pre-test</w:t>
      </w:r>
    </w:p>
    <w:p w14:paraId="20E8E0A8" w14:textId="77777777" w:rsidR="00CA6CEF" w:rsidRDefault="00CA6CEF" w:rsidP="00CA6CEF">
      <w:pPr>
        <w:numPr>
          <w:ilvl w:val="0"/>
          <w:numId w:val="379"/>
        </w:numPr>
        <w:spacing w:after="0" w:line="360" w:lineRule="auto"/>
        <w:ind w:left="2552" w:hanging="425"/>
      </w:pPr>
      <w:r>
        <w:t>Pemaparan materi</w:t>
      </w:r>
    </w:p>
    <w:p w14:paraId="20FF60E1" w14:textId="77777777" w:rsidR="00CA6CEF" w:rsidRDefault="00CA6CEF" w:rsidP="00CA6CEF">
      <w:pPr>
        <w:numPr>
          <w:ilvl w:val="0"/>
          <w:numId w:val="379"/>
        </w:numPr>
        <w:spacing w:after="0" w:line="360" w:lineRule="auto"/>
        <w:ind w:left="2552" w:hanging="425"/>
      </w:pPr>
      <w:r>
        <w:t>Sesi Tanya jawab</w:t>
      </w:r>
    </w:p>
    <w:p w14:paraId="00345509" w14:textId="77777777" w:rsidR="00CA6CEF" w:rsidRDefault="00CA6CEF" w:rsidP="00CA6CEF">
      <w:pPr>
        <w:numPr>
          <w:ilvl w:val="0"/>
          <w:numId w:val="379"/>
        </w:numPr>
        <w:spacing w:after="0" w:line="360" w:lineRule="auto"/>
        <w:ind w:left="2552" w:hanging="425"/>
      </w:pPr>
      <w:r>
        <w:t xml:space="preserve">Pengisian kuesioner </w:t>
      </w:r>
      <w:r w:rsidRPr="005E1A71">
        <w:rPr>
          <w:i/>
        </w:rPr>
        <w:t>post-test</w:t>
      </w:r>
    </w:p>
    <w:p w14:paraId="72AEDDB5" w14:textId="77777777" w:rsidR="00CA6CEF" w:rsidRDefault="00CA6CEF" w:rsidP="00CA6CEF">
      <w:pPr>
        <w:numPr>
          <w:ilvl w:val="0"/>
          <w:numId w:val="379"/>
        </w:numPr>
        <w:spacing w:after="0" w:line="360" w:lineRule="auto"/>
        <w:ind w:left="2552" w:hanging="425"/>
      </w:pPr>
      <w:r>
        <w:t>Dokumentasi</w:t>
      </w:r>
    </w:p>
    <w:p w14:paraId="397C65BD" w14:textId="77777777" w:rsidR="00CA6CEF" w:rsidRDefault="00CA6CEF" w:rsidP="00CA6CEF">
      <w:pPr>
        <w:numPr>
          <w:ilvl w:val="0"/>
          <w:numId w:val="379"/>
        </w:numPr>
        <w:spacing w:after="0" w:line="360" w:lineRule="auto"/>
        <w:ind w:left="2552" w:hanging="425"/>
      </w:pPr>
      <w:r>
        <w:t xml:space="preserve">Doa bersama </w:t>
      </w:r>
    </w:p>
    <w:p w14:paraId="7457C49F" w14:textId="77777777" w:rsidR="00CA6CEF" w:rsidRDefault="00CA6CEF" w:rsidP="00CA6CEF">
      <w:pPr>
        <w:numPr>
          <w:ilvl w:val="0"/>
          <w:numId w:val="379"/>
        </w:numPr>
        <w:spacing w:after="0" w:line="360" w:lineRule="auto"/>
        <w:ind w:left="2552" w:hanging="425"/>
      </w:pPr>
      <w:r>
        <w:t>Penutupan</w:t>
      </w:r>
    </w:p>
    <w:p w14:paraId="193C1B80" w14:textId="77777777" w:rsidR="00CA6CEF" w:rsidRDefault="00CA6CEF" w:rsidP="00CA6CEF">
      <w:pPr>
        <w:spacing w:after="0" w:line="360" w:lineRule="auto"/>
        <w:ind w:left="2127"/>
      </w:pPr>
    </w:p>
    <w:p w14:paraId="51A07917" w14:textId="1D127A7A" w:rsidR="008044B4" w:rsidRDefault="00CA6CEF" w:rsidP="008044B4">
      <w:pPr>
        <w:numPr>
          <w:ilvl w:val="0"/>
          <w:numId w:val="179"/>
        </w:numPr>
        <w:spacing w:after="0" w:line="360" w:lineRule="auto"/>
        <w:ind w:left="2127" w:hanging="284"/>
      </w:pPr>
      <w:r>
        <w:t xml:space="preserve">Evaluasi </w:t>
      </w:r>
    </w:p>
    <w:p w14:paraId="31F25478" w14:textId="77777777" w:rsidR="008044B4" w:rsidRDefault="008044B4" w:rsidP="00CA6CEF">
      <w:pPr>
        <w:numPr>
          <w:ilvl w:val="0"/>
          <w:numId w:val="46"/>
        </w:numPr>
        <w:spacing w:after="0" w:line="360" w:lineRule="auto"/>
        <w:ind w:left="2552" w:hanging="425"/>
      </w:pPr>
      <w:r>
        <w:t>Absensi atau jumlah kehadiran peserta</w:t>
      </w:r>
    </w:p>
    <w:p w14:paraId="389F3F95" w14:textId="77777777" w:rsidR="008044B4" w:rsidRDefault="008044B4" w:rsidP="00CA6CEF">
      <w:pPr>
        <w:numPr>
          <w:ilvl w:val="0"/>
          <w:numId w:val="46"/>
        </w:numPr>
        <w:spacing w:after="0" w:line="360" w:lineRule="auto"/>
        <w:ind w:left="2552" w:hanging="425"/>
      </w:pPr>
      <w:r>
        <w:t xml:space="preserve">Perhitungan hasil </w:t>
      </w:r>
      <w:r w:rsidRPr="005E1A71">
        <w:rPr>
          <w:i/>
        </w:rPr>
        <w:t>Pre-test</w:t>
      </w:r>
      <w:r>
        <w:t xml:space="preserve"> dan </w:t>
      </w:r>
      <w:r w:rsidRPr="005E1A71">
        <w:rPr>
          <w:i/>
        </w:rPr>
        <w:t>Post-test</w:t>
      </w:r>
    </w:p>
    <w:p w14:paraId="5057159D" w14:textId="77777777" w:rsidR="008044B4" w:rsidRPr="008D7C7D" w:rsidRDefault="008044B4" w:rsidP="008044B4">
      <w:pPr>
        <w:spacing w:after="0" w:line="360" w:lineRule="auto"/>
        <w:ind w:left="1800"/>
      </w:pPr>
    </w:p>
    <w:p w14:paraId="7101D2C6" w14:textId="77777777" w:rsidR="00F21A29" w:rsidRDefault="00F21A29">
      <w:r>
        <w:br w:type="page"/>
      </w:r>
    </w:p>
    <w:p w14:paraId="37E503C0" w14:textId="4706F56B" w:rsidR="008044B4" w:rsidRDefault="008044B4" w:rsidP="008044B4">
      <w:pPr>
        <w:numPr>
          <w:ilvl w:val="0"/>
          <w:numId w:val="230"/>
        </w:numPr>
        <w:spacing w:after="0" w:line="360" w:lineRule="auto"/>
        <w:ind w:left="1800"/>
      </w:pPr>
      <w:r w:rsidRPr="008D7C7D">
        <w:lastRenderedPageBreak/>
        <w:t>Hasil Kegiatan</w:t>
      </w:r>
    </w:p>
    <w:p w14:paraId="2E19E768" w14:textId="659DB133" w:rsidR="002E2C52" w:rsidRDefault="008044B4" w:rsidP="00F21A29">
      <w:pPr>
        <w:pStyle w:val="ListParagraph"/>
        <w:spacing w:after="0" w:line="360" w:lineRule="auto"/>
        <w:ind w:left="1843" w:firstLine="284"/>
      </w:pPr>
      <w:proofErr w:type="gramStart"/>
      <w:r>
        <w:t>Penyuluhan Jajanan sehat pada anak sekolah ini berlangsung selama 45 menit.</w:t>
      </w:r>
      <w:proofErr w:type="gramEnd"/>
      <w:r>
        <w:t xml:space="preserve"> </w:t>
      </w:r>
      <w:proofErr w:type="gramStart"/>
      <w:r>
        <w:t>Peserta yang mengikuti kegiatan penyuluhan yaitu sebanyak 21 siswia/i. Materi dan media yang diberikan disampaikan dengan semenarik mungkin agar mudah dipahami.</w:t>
      </w:r>
      <w:proofErr w:type="gramEnd"/>
      <w:r>
        <w:t xml:space="preserve"> Setelah pemberian materi, selanjutnya diadakan sesi </w:t>
      </w:r>
      <w:proofErr w:type="gramStart"/>
      <w:r>
        <w:t>tanya</w:t>
      </w:r>
      <w:proofErr w:type="gramEnd"/>
      <w:r>
        <w:t xml:space="preserve"> jawab terkait materi yang disampaikan. </w:t>
      </w:r>
      <w:proofErr w:type="gramStart"/>
      <w:r>
        <w:t>Para peserta beberapa kali bertanya terkait materi dengan antusias.</w:t>
      </w:r>
      <w:proofErr w:type="gramEnd"/>
      <w:r>
        <w:t xml:space="preserve"> </w:t>
      </w:r>
      <w:proofErr w:type="gramStart"/>
      <w:r>
        <w:t xml:space="preserve">Pengisian </w:t>
      </w:r>
      <w:r w:rsidRPr="006D1859">
        <w:rPr>
          <w:i/>
        </w:rPr>
        <w:t>pre-test</w:t>
      </w:r>
      <w:r>
        <w:t xml:space="preserve"> dan </w:t>
      </w:r>
      <w:r w:rsidRPr="006D1859">
        <w:rPr>
          <w:i/>
        </w:rPr>
        <w:t>post-test</w:t>
      </w:r>
      <w:r>
        <w:t xml:space="preserve"> dibantu oleh mahasiswa penyelenggara.</w:t>
      </w:r>
      <w:proofErr w:type="gramEnd"/>
      <w:r>
        <w:t xml:space="preserve">  </w:t>
      </w:r>
      <w:proofErr w:type="gramStart"/>
      <w:r>
        <w:t xml:space="preserve">Hasil rata-rata skor </w:t>
      </w:r>
      <w:r w:rsidRPr="006D1859">
        <w:rPr>
          <w:i/>
        </w:rPr>
        <w:t>pre-test</w:t>
      </w:r>
      <w:r>
        <w:t xml:space="preserve"> yaitu skor 39 dan hasil rata-rata skor </w:t>
      </w:r>
      <w:r w:rsidRPr="006D1859">
        <w:rPr>
          <w:i/>
        </w:rPr>
        <w:t>post-test</w:t>
      </w:r>
      <w:r>
        <w:t xml:space="preserve"> yaitu skor 53.8.</w:t>
      </w:r>
      <w:proofErr w:type="gramEnd"/>
    </w:p>
    <w:p w14:paraId="7C3B829E" w14:textId="77777777" w:rsidR="00F21A29" w:rsidRPr="00F21A29" w:rsidRDefault="00F21A29" w:rsidP="00F21A29">
      <w:pPr>
        <w:pStyle w:val="ListParagraph"/>
        <w:spacing w:after="0" w:line="360" w:lineRule="auto"/>
        <w:ind w:left="1843" w:firstLine="284"/>
      </w:pPr>
    </w:p>
    <w:p w14:paraId="253B3FDB" w14:textId="6FD3DEDE" w:rsidR="00CA6CEF" w:rsidRPr="00CA6CEF" w:rsidRDefault="00CA6CEF" w:rsidP="00CA6CEF">
      <w:pPr>
        <w:pStyle w:val="Caption"/>
        <w:keepNext/>
        <w:ind w:left="1123" w:firstLine="720"/>
        <w:jc w:val="center"/>
        <w:rPr>
          <w:b/>
          <w:i w:val="0"/>
          <w:color w:val="auto"/>
          <w:sz w:val="24"/>
          <w:szCs w:val="24"/>
        </w:rPr>
      </w:pPr>
      <w:bookmarkStart w:id="40" w:name="_Toc129861635"/>
      <w:proofErr w:type="gramStart"/>
      <w:r w:rsidRPr="00CA6CEF">
        <w:rPr>
          <w:b/>
          <w:i w:val="0"/>
          <w:color w:val="auto"/>
          <w:sz w:val="24"/>
          <w:szCs w:val="24"/>
        </w:rPr>
        <w:t xml:space="preserve">Tabel  </w:t>
      </w:r>
      <w:proofErr w:type="gramEnd"/>
      <w:r w:rsidRPr="00CA6CEF">
        <w:rPr>
          <w:b/>
          <w:i w:val="0"/>
          <w:color w:val="auto"/>
          <w:sz w:val="24"/>
          <w:szCs w:val="24"/>
        </w:rPr>
        <w:fldChar w:fldCharType="begin"/>
      </w:r>
      <w:r w:rsidRPr="00CA6CEF">
        <w:rPr>
          <w:b/>
          <w:i w:val="0"/>
          <w:color w:val="auto"/>
          <w:sz w:val="24"/>
          <w:szCs w:val="24"/>
        </w:rPr>
        <w:instrText xml:space="preserve"> SEQ Tabel_ \* ARABIC </w:instrText>
      </w:r>
      <w:r w:rsidRPr="00CA6CEF">
        <w:rPr>
          <w:b/>
          <w:i w:val="0"/>
          <w:color w:val="auto"/>
          <w:sz w:val="24"/>
          <w:szCs w:val="24"/>
        </w:rPr>
        <w:fldChar w:fldCharType="separate"/>
      </w:r>
      <w:r w:rsidR="00896CA1">
        <w:rPr>
          <w:b/>
          <w:i w:val="0"/>
          <w:noProof/>
          <w:color w:val="auto"/>
          <w:sz w:val="24"/>
          <w:szCs w:val="24"/>
        </w:rPr>
        <w:t>15</w:t>
      </w:r>
      <w:r w:rsidRPr="00CA6CEF">
        <w:rPr>
          <w:b/>
          <w:i w:val="0"/>
          <w:color w:val="auto"/>
          <w:sz w:val="24"/>
          <w:szCs w:val="24"/>
        </w:rPr>
        <w:fldChar w:fldCharType="end"/>
      </w:r>
      <w:r w:rsidRPr="00CA6CEF">
        <w:rPr>
          <w:b/>
          <w:i w:val="0"/>
          <w:color w:val="auto"/>
          <w:sz w:val="24"/>
          <w:szCs w:val="24"/>
        </w:rPr>
        <w:t xml:space="preserve"> Hasil Skor Penyuluhan Jajanan Sehat</w:t>
      </w:r>
      <w:bookmarkEnd w:id="40"/>
    </w:p>
    <w:tbl>
      <w:tblPr>
        <w:tblStyle w:val="TableGrid"/>
        <w:tblW w:w="5953" w:type="dxa"/>
        <w:tblInd w:w="1980" w:type="dxa"/>
        <w:tblLook w:val="04A0" w:firstRow="1" w:lastRow="0" w:firstColumn="1" w:lastColumn="0" w:noHBand="0" w:noVBand="1"/>
      </w:tblPr>
      <w:tblGrid>
        <w:gridCol w:w="567"/>
        <w:gridCol w:w="1843"/>
        <w:gridCol w:w="1842"/>
        <w:gridCol w:w="1701"/>
      </w:tblGrid>
      <w:tr w:rsidR="004524F6" w14:paraId="74466DE4" w14:textId="77777777" w:rsidTr="00CA6CEF">
        <w:trPr>
          <w:tblHeader/>
        </w:trPr>
        <w:tc>
          <w:tcPr>
            <w:tcW w:w="567" w:type="dxa"/>
          </w:tcPr>
          <w:p w14:paraId="13FC667B" w14:textId="6FD60500" w:rsidR="004524F6" w:rsidRPr="002E2C52" w:rsidRDefault="004524F6" w:rsidP="00CA6CEF">
            <w:pPr>
              <w:pStyle w:val="ListParagraph"/>
              <w:ind w:left="0"/>
              <w:jc w:val="center"/>
              <w:rPr>
                <w:b/>
              </w:rPr>
            </w:pPr>
            <w:r w:rsidRPr="002E2C52">
              <w:rPr>
                <w:b/>
              </w:rPr>
              <w:t>No</w:t>
            </w:r>
          </w:p>
        </w:tc>
        <w:tc>
          <w:tcPr>
            <w:tcW w:w="1843" w:type="dxa"/>
          </w:tcPr>
          <w:p w14:paraId="54F427D7" w14:textId="4421EA2D" w:rsidR="004524F6" w:rsidRPr="002E2C52" w:rsidRDefault="004524F6" w:rsidP="00CA6CEF">
            <w:pPr>
              <w:pStyle w:val="ListParagraph"/>
              <w:ind w:left="0"/>
              <w:jc w:val="center"/>
              <w:rPr>
                <w:b/>
              </w:rPr>
            </w:pPr>
            <w:r w:rsidRPr="002E2C52">
              <w:rPr>
                <w:b/>
              </w:rPr>
              <w:t>Nama</w:t>
            </w:r>
          </w:p>
        </w:tc>
        <w:tc>
          <w:tcPr>
            <w:tcW w:w="1842" w:type="dxa"/>
          </w:tcPr>
          <w:p w14:paraId="35A954EC" w14:textId="49227527" w:rsidR="004524F6" w:rsidRPr="002E2C52" w:rsidRDefault="004524F6" w:rsidP="00CA6CEF">
            <w:pPr>
              <w:pStyle w:val="ListParagraph"/>
              <w:ind w:left="0"/>
              <w:jc w:val="center"/>
              <w:rPr>
                <w:b/>
              </w:rPr>
            </w:pPr>
            <w:r w:rsidRPr="002E2C52">
              <w:rPr>
                <w:b/>
              </w:rPr>
              <w:t>Skor Pre-test</w:t>
            </w:r>
          </w:p>
        </w:tc>
        <w:tc>
          <w:tcPr>
            <w:tcW w:w="1701" w:type="dxa"/>
          </w:tcPr>
          <w:p w14:paraId="3C2BB834" w14:textId="66E2A73B" w:rsidR="004524F6" w:rsidRPr="002E2C52" w:rsidRDefault="004524F6" w:rsidP="00CA6CEF">
            <w:pPr>
              <w:pStyle w:val="ListParagraph"/>
              <w:ind w:left="0"/>
              <w:jc w:val="center"/>
              <w:rPr>
                <w:b/>
              </w:rPr>
            </w:pPr>
            <w:r w:rsidRPr="002E2C52">
              <w:rPr>
                <w:b/>
              </w:rPr>
              <w:t>Skor Post-test</w:t>
            </w:r>
          </w:p>
        </w:tc>
      </w:tr>
      <w:tr w:rsidR="004524F6" w14:paraId="093902A7" w14:textId="77777777" w:rsidTr="004524F6">
        <w:tc>
          <w:tcPr>
            <w:tcW w:w="567" w:type="dxa"/>
          </w:tcPr>
          <w:p w14:paraId="4CF2BD36" w14:textId="3CE29FF3" w:rsidR="004524F6" w:rsidRDefault="004524F6" w:rsidP="00CA6CEF">
            <w:pPr>
              <w:pStyle w:val="ListParagraph"/>
              <w:ind w:left="0"/>
              <w:jc w:val="center"/>
            </w:pPr>
            <w:r>
              <w:t>1</w:t>
            </w:r>
          </w:p>
        </w:tc>
        <w:tc>
          <w:tcPr>
            <w:tcW w:w="1843" w:type="dxa"/>
          </w:tcPr>
          <w:p w14:paraId="1751A459" w14:textId="34350F64" w:rsidR="004524F6" w:rsidRDefault="007E1780" w:rsidP="00CA6CEF">
            <w:pPr>
              <w:pStyle w:val="ListParagraph"/>
              <w:ind w:left="0"/>
              <w:jc w:val="center"/>
            </w:pPr>
            <w:r>
              <w:t xml:space="preserve">Fathir </w:t>
            </w:r>
          </w:p>
        </w:tc>
        <w:tc>
          <w:tcPr>
            <w:tcW w:w="1842" w:type="dxa"/>
          </w:tcPr>
          <w:p w14:paraId="321ABB1B" w14:textId="6DCD0987" w:rsidR="004524F6" w:rsidRDefault="007E1780" w:rsidP="00CA6CEF">
            <w:pPr>
              <w:pStyle w:val="ListParagraph"/>
              <w:ind w:left="0"/>
              <w:jc w:val="center"/>
            </w:pPr>
            <w:r>
              <w:t>40</w:t>
            </w:r>
          </w:p>
        </w:tc>
        <w:tc>
          <w:tcPr>
            <w:tcW w:w="1701" w:type="dxa"/>
          </w:tcPr>
          <w:p w14:paraId="4688CD4E" w14:textId="2F3B9D47" w:rsidR="004524F6" w:rsidRDefault="007E1780" w:rsidP="00CA6CEF">
            <w:pPr>
              <w:pStyle w:val="ListParagraph"/>
              <w:ind w:left="0"/>
              <w:jc w:val="center"/>
            </w:pPr>
            <w:r>
              <w:t>40</w:t>
            </w:r>
          </w:p>
        </w:tc>
      </w:tr>
      <w:tr w:rsidR="004524F6" w14:paraId="3CCFF11A" w14:textId="77777777" w:rsidTr="004524F6">
        <w:tc>
          <w:tcPr>
            <w:tcW w:w="567" w:type="dxa"/>
          </w:tcPr>
          <w:p w14:paraId="6B2787EC" w14:textId="5D1EF37C" w:rsidR="004524F6" w:rsidRDefault="004524F6" w:rsidP="00CA6CEF">
            <w:pPr>
              <w:pStyle w:val="ListParagraph"/>
              <w:ind w:left="0"/>
              <w:jc w:val="center"/>
            </w:pPr>
            <w:r>
              <w:t>2</w:t>
            </w:r>
          </w:p>
        </w:tc>
        <w:tc>
          <w:tcPr>
            <w:tcW w:w="1843" w:type="dxa"/>
          </w:tcPr>
          <w:p w14:paraId="66965EF8" w14:textId="7ADA14E2" w:rsidR="004524F6" w:rsidRDefault="007E1780" w:rsidP="00CA6CEF">
            <w:pPr>
              <w:pStyle w:val="ListParagraph"/>
              <w:ind w:left="0"/>
              <w:jc w:val="center"/>
            </w:pPr>
            <w:r>
              <w:t xml:space="preserve">Saskia </w:t>
            </w:r>
          </w:p>
        </w:tc>
        <w:tc>
          <w:tcPr>
            <w:tcW w:w="1842" w:type="dxa"/>
          </w:tcPr>
          <w:p w14:paraId="31C64236" w14:textId="6FBCF2CD" w:rsidR="004524F6" w:rsidRDefault="007E1780" w:rsidP="00CA6CEF">
            <w:pPr>
              <w:pStyle w:val="ListParagraph"/>
              <w:ind w:left="0"/>
              <w:jc w:val="center"/>
            </w:pPr>
            <w:r>
              <w:t>60</w:t>
            </w:r>
          </w:p>
        </w:tc>
        <w:tc>
          <w:tcPr>
            <w:tcW w:w="1701" w:type="dxa"/>
          </w:tcPr>
          <w:p w14:paraId="1DE6DD99" w14:textId="12FE0AA4" w:rsidR="004524F6" w:rsidRDefault="007E1780" w:rsidP="00CA6CEF">
            <w:pPr>
              <w:pStyle w:val="ListParagraph"/>
              <w:ind w:left="0"/>
              <w:jc w:val="center"/>
            </w:pPr>
            <w:r>
              <w:t>60</w:t>
            </w:r>
          </w:p>
        </w:tc>
      </w:tr>
      <w:tr w:rsidR="004524F6" w14:paraId="547EF9D6" w14:textId="77777777" w:rsidTr="004524F6">
        <w:tc>
          <w:tcPr>
            <w:tcW w:w="567" w:type="dxa"/>
          </w:tcPr>
          <w:p w14:paraId="106146F8" w14:textId="076FBD75" w:rsidR="004524F6" w:rsidRDefault="004524F6" w:rsidP="00CA6CEF">
            <w:pPr>
              <w:pStyle w:val="ListParagraph"/>
              <w:ind w:left="0"/>
              <w:jc w:val="center"/>
            </w:pPr>
            <w:r>
              <w:t>3</w:t>
            </w:r>
          </w:p>
        </w:tc>
        <w:tc>
          <w:tcPr>
            <w:tcW w:w="1843" w:type="dxa"/>
          </w:tcPr>
          <w:p w14:paraId="7EEC475F" w14:textId="7CF60AC8" w:rsidR="004524F6" w:rsidRDefault="007E1780" w:rsidP="00CA6CEF">
            <w:pPr>
              <w:pStyle w:val="ListParagraph"/>
              <w:ind w:left="0"/>
              <w:jc w:val="center"/>
            </w:pPr>
            <w:r>
              <w:t>Alif</w:t>
            </w:r>
          </w:p>
        </w:tc>
        <w:tc>
          <w:tcPr>
            <w:tcW w:w="1842" w:type="dxa"/>
          </w:tcPr>
          <w:p w14:paraId="497AF8F4" w14:textId="3DB90268" w:rsidR="004524F6" w:rsidRDefault="007E1780" w:rsidP="00CA6CEF">
            <w:pPr>
              <w:pStyle w:val="ListParagraph"/>
              <w:ind w:left="0"/>
              <w:jc w:val="center"/>
            </w:pPr>
            <w:r>
              <w:t>30</w:t>
            </w:r>
          </w:p>
        </w:tc>
        <w:tc>
          <w:tcPr>
            <w:tcW w:w="1701" w:type="dxa"/>
          </w:tcPr>
          <w:p w14:paraId="0DAD82C8" w14:textId="700F2C52" w:rsidR="004524F6" w:rsidRDefault="007E1780" w:rsidP="00CA6CEF">
            <w:pPr>
              <w:pStyle w:val="ListParagraph"/>
              <w:ind w:left="0"/>
              <w:jc w:val="center"/>
            </w:pPr>
            <w:r>
              <w:t>50</w:t>
            </w:r>
          </w:p>
        </w:tc>
      </w:tr>
      <w:tr w:rsidR="004524F6" w14:paraId="3602B6E0" w14:textId="77777777" w:rsidTr="004524F6">
        <w:tc>
          <w:tcPr>
            <w:tcW w:w="567" w:type="dxa"/>
          </w:tcPr>
          <w:p w14:paraId="26437603" w14:textId="64C3EA13" w:rsidR="004524F6" w:rsidRDefault="004524F6" w:rsidP="00CA6CEF">
            <w:pPr>
              <w:pStyle w:val="ListParagraph"/>
              <w:ind w:left="0"/>
              <w:jc w:val="center"/>
            </w:pPr>
            <w:r>
              <w:t>4</w:t>
            </w:r>
          </w:p>
        </w:tc>
        <w:tc>
          <w:tcPr>
            <w:tcW w:w="1843" w:type="dxa"/>
          </w:tcPr>
          <w:p w14:paraId="051320D1" w14:textId="3A3F8DF0" w:rsidR="004524F6" w:rsidRDefault="007E1780" w:rsidP="00CA6CEF">
            <w:pPr>
              <w:pStyle w:val="ListParagraph"/>
              <w:ind w:left="0"/>
              <w:jc w:val="center"/>
            </w:pPr>
            <w:r>
              <w:t>Halwa</w:t>
            </w:r>
          </w:p>
        </w:tc>
        <w:tc>
          <w:tcPr>
            <w:tcW w:w="1842" w:type="dxa"/>
          </w:tcPr>
          <w:p w14:paraId="49DEAF97" w14:textId="3470CFCF" w:rsidR="004524F6" w:rsidRDefault="007E1780" w:rsidP="00CA6CEF">
            <w:pPr>
              <w:pStyle w:val="ListParagraph"/>
              <w:ind w:left="0"/>
              <w:jc w:val="center"/>
            </w:pPr>
            <w:r>
              <w:t>50</w:t>
            </w:r>
          </w:p>
        </w:tc>
        <w:tc>
          <w:tcPr>
            <w:tcW w:w="1701" w:type="dxa"/>
          </w:tcPr>
          <w:p w14:paraId="7F03207F" w14:textId="350E9082" w:rsidR="004524F6" w:rsidRDefault="007E1780" w:rsidP="00CA6CEF">
            <w:pPr>
              <w:pStyle w:val="ListParagraph"/>
              <w:ind w:left="0"/>
              <w:jc w:val="center"/>
            </w:pPr>
            <w:r>
              <w:t>70</w:t>
            </w:r>
          </w:p>
        </w:tc>
      </w:tr>
      <w:tr w:rsidR="004524F6" w14:paraId="37B33CC4" w14:textId="77777777" w:rsidTr="004524F6">
        <w:tc>
          <w:tcPr>
            <w:tcW w:w="567" w:type="dxa"/>
          </w:tcPr>
          <w:p w14:paraId="212E8A44" w14:textId="4AF7BA10" w:rsidR="004524F6" w:rsidRDefault="004524F6" w:rsidP="00CA6CEF">
            <w:pPr>
              <w:pStyle w:val="ListParagraph"/>
              <w:ind w:left="0"/>
              <w:jc w:val="center"/>
            </w:pPr>
            <w:r>
              <w:t>5</w:t>
            </w:r>
          </w:p>
        </w:tc>
        <w:tc>
          <w:tcPr>
            <w:tcW w:w="1843" w:type="dxa"/>
          </w:tcPr>
          <w:p w14:paraId="117B12D8" w14:textId="1CB80AE1" w:rsidR="004524F6" w:rsidRDefault="007E1780" w:rsidP="00CA6CEF">
            <w:pPr>
              <w:pStyle w:val="ListParagraph"/>
              <w:ind w:left="0"/>
              <w:jc w:val="center"/>
            </w:pPr>
            <w:r>
              <w:t>Alwa</w:t>
            </w:r>
          </w:p>
        </w:tc>
        <w:tc>
          <w:tcPr>
            <w:tcW w:w="1842" w:type="dxa"/>
          </w:tcPr>
          <w:p w14:paraId="398EAE87" w14:textId="63B198FA" w:rsidR="004524F6" w:rsidRDefault="007E1780" w:rsidP="00CA6CEF">
            <w:pPr>
              <w:pStyle w:val="ListParagraph"/>
              <w:ind w:left="0"/>
              <w:jc w:val="center"/>
            </w:pPr>
            <w:r>
              <w:t>50</w:t>
            </w:r>
          </w:p>
        </w:tc>
        <w:tc>
          <w:tcPr>
            <w:tcW w:w="1701" w:type="dxa"/>
          </w:tcPr>
          <w:p w14:paraId="31CA4484" w14:textId="193A0539" w:rsidR="004524F6" w:rsidRDefault="007E1780" w:rsidP="00CA6CEF">
            <w:pPr>
              <w:pStyle w:val="ListParagraph"/>
              <w:ind w:left="0"/>
              <w:jc w:val="center"/>
            </w:pPr>
            <w:r>
              <w:t>50</w:t>
            </w:r>
          </w:p>
        </w:tc>
      </w:tr>
      <w:tr w:rsidR="004524F6" w14:paraId="7538953A" w14:textId="77777777" w:rsidTr="004524F6">
        <w:tc>
          <w:tcPr>
            <w:tcW w:w="567" w:type="dxa"/>
          </w:tcPr>
          <w:p w14:paraId="722F099C" w14:textId="1CA9C584" w:rsidR="004524F6" w:rsidRDefault="004524F6" w:rsidP="00CA6CEF">
            <w:pPr>
              <w:pStyle w:val="ListParagraph"/>
              <w:ind w:left="0"/>
              <w:jc w:val="center"/>
            </w:pPr>
            <w:r>
              <w:t>6</w:t>
            </w:r>
          </w:p>
        </w:tc>
        <w:tc>
          <w:tcPr>
            <w:tcW w:w="1843" w:type="dxa"/>
          </w:tcPr>
          <w:p w14:paraId="1190A0C8" w14:textId="734100C3" w:rsidR="004524F6" w:rsidRDefault="007E1780" w:rsidP="00CA6CEF">
            <w:pPr>
              <w:pStyle w:val="ListParagraph"/>
              <w:ind w:left="0"/>
              <w:jc w:val="center"/>
            </w:pPr>
            <w:r>
              <w:t>Disya</w:t>
            </w:r>
          </w:p>
        </w:tc>
        <w:tc>
          <w:tcPr>
            <w:tcW w:w="1842" w:type="dxa"/>
          </w:tcPr>
          <w:p w14:paraId="7474DCEA" w14:textId="40460972" w:rsidR="004524F6" w:rsidRDefault="007E1780" w:rsidP="00CA6CEF">
            <w:pPr>
              <w:pStyle w:val="ListParagraph"/>
              <w:ind w:left="0"/>
              <w:jc w:val="center"/>
            </w:pPr>
            <w:r>
              <w:t>50</w:t>
            </w:r>
          </w:p>
        </w:tc>
        <w:tc>
          <w:tcPr>
            <w:tcW w:w="1701" w:type="dxa"/>
          </w:tcPr>
          <w:p w14:paraId="424BE90E" w14:textId="7B8889DA" w:rsidR="004524F6" w:rsidRDefault="007E1780" w:rsidP="00CA6CEF">
            <w:pPr>
              <w:pStyle w:val="ListParagraph"/>
              <w:ind w:left="0"/>
              <w:jc w:val="center"/>
            </w:pPr>
            <w:r>
              <w:t>40</w:t>
            </w:r>
          </w:p>
        </w:tc>
      </w:tr>
      <w:tr w:rsidR="004524F6" w14:paraId="3A9FDF30" w14:textId="77777777" w:rsidTr="004524F6">
        <w:tc>
          <w:tcPr>
            <w:tcW w:w="567" w:type="dxa"/>
          </w:tcPr>
          <w:p w14:paraId="16C1B56E" w14:textId="380B1A4B" w:rsidR="004524F6" w:rsidRDefault="004524F6" w:rsidP="00CA6CEF">
            <w:pPr>
              <w:pStyle w:val="ListParagraph"/>
              <w:ind w:left="0"/>
              <w:jc w:val="center"/>
            </w:pPr>
            <w:r>
              <w:t>7</w:t>
            </w:r>
          </w:p>
        </w:tc>
        <w:tc>
          <w:tcPr>
            <w:tcW w:w="1843" w:type="dxa"/>
          </w:tcPr>
          <w:p w14:paraId="2059EB0B" w14:textId="36677CAE" w:rsidR="004524F6" w:rsidRDefault="007E1780" w:rsidP="00CA6CEF">
            <w:pPr>
              <w:pStyle w:val="ListParagraph"/>
              <w:ind w:left="0"/>
              <w:jc w:val="center"/>
            </w:pPr>
            <w:r>
              <w:t>Teysa</w:t>
            </w:r>
          </w:p>
        </w:tc>
        <w:tc>
          <w:tcPr>
            <w:tcW w:w="1842" w:type="dxa"/>
          </w:tcPr>
          <w:p w14:paraId="349AD3AC" w14:textId="48F5B494" w:rsidR="004524F6" w:rsidRDefault="007E1780" w:rsidP="00CA6CEF">
            <w:pPr>
              <w:pStyle w:val="ListParagraph"/>
              <w:ind w:left="0"/>
              <w:jc w:val="center"/>
            </w:pPr>
            <w:r>
              <w:t>20</w:t>
            </w:r>
          </w:p>
        </w:tc>
        <w:tc>
          <w:tcPr>
            <w:tcW w:w="1701" w:type="dxa"/>
          </w:tcPr>
          <w:p w14:paraId="32B73CAF" w14:textId="41A20B14" w:rsidR="004524F6" w:rsidRDefault="007E1780" w:rsidP="00CA6CEF">
            <w:pPr>
              <w:pStyle w:val="ListParagraph"/>
              <w:ind w:left="0"/>
              <w:jc w:val="center"/>
            </w:pPr>
            <w:r>
              <w:t>60</w:t>
            </w:r>
          </w:p>
        </w:tc>
      </w:tr>
      <w:tr w:rsidR="004524F6" w14:paraId="7648D96A" w14:textId="77777777" w:rsidTr="004524F6">
        <w:tc>
          <w:tcPr>
            <w:tcW w:w="567" w:type="dxa"/>
          </w:tcPr>
          <w:p w14:paraId="22421792" w14:textId="1CFC71B6" w:rsidR="004524F6" w:rsidRDefault="004524F6" w:rsidP="00CA6CEF">
            <w:pPr>
              <w:pStyle w:val="ListParagraph"/>
              <w:ind w:left="0"/>
              <w:jc w:val="center"/>
            </w:pPr>
            <w:r>
              <w:t>8</w:t>
            </w:r>
          </w:p>
        </w:tc>
        <w:tc>
          <w:tcPr>
            <w:tcW w:w="1843" w:type="dxa"/>
          </w:tcPr>
          <w:p w14:paraId="5C8EFB6D" w14:textId="2B3CBFE2" w:rsidR="004524F6" w:rsidRDefault="007E1780" w:rsidP="00CA6CEF">
            <w:pPr>
              <w:pStyle w:val="ListParagraph"/>
              <w:ind w:left="0"/>
              <w:jc w:val="center"/>
            </w:pPr>
            <w:r>
              <w:t>Denil</w:t>
            </w:r>
          </w:p>
        </w:tc>
        <w:tc>
          <w:tcPr>
            <w:tcW w:w="1842" w:type="dxa"/>
          </w:tcPr>
          <w:p w14:paraId="7450780F" w14:textId="2511E6D8" w:rsidR="004524F6" w:rsidRDefault="007E1780" w:rsidP="00CA6CEF">
            <w:pPr>
              <w:pStyle w:val="ListParagraph"/>
              <w:ind w:left="0"/>
              <w:jc w:val="center"/>
            </w:pPr>
            <w:r>
              <w:t>50</w:t>
            </w:r>
          </w:p>
        </w:tc>
        <w:tc>
          <w:tcPr>
            <w:tcW w:w="1701" w:type="dxa"/>
          </w:tcPr>
          <w:p w14:paraId="4E1AD421" w14:textId="29F4EEE3" w:rsidR="004524F6" w:rsidRDefault="007E1780" w:rsidP="00CA6CEF">
            <w:pPr>
              <w:pStyle w:val="ListParagraph"/>
              <w:ind w:left="0"/>
              <w:jc w:val="center"/>
            </w:pPr>
            <w:r>
              <w:t>50</w:t>
            </w:r>
          </w:p>
        </w:tc>
      </w:tr>
      <w:tr w:rsidR="004524F6" w14:paraId="273620B4" w14:textId="77777777" w:rsidTr="004524F6">
        <w:tc>
          <w:tcPr>
            <w:tcW w:w="567" w:type="dxa"/>
          </w:tcPr>
          <w:p w14:paraId="63C9B922" w14:textId="1BA30B04" w:rsidR="004524F6" w:rsidRDefault="004524F6" w:rsidP="00CA6CEF">
            <w:pPr>
              <w:pStyle w:val="ListParagraph"/>
              <w:ind w:left="0"/>
              <w:jc w:val="center"/>
            </w:pPr>
            <w:r>
              <w:t>9</w:t>
            </w:r>
          </w:p>
        </w:tc>
        <w:tc>
          <w:tcPr>
            <w:tcW w:w="1843" w:type="dxa"/>
          </w:tcPr>
          <w:p w14:paraId="4CD0307B" w14:textId="7E0333CA" w:rsidR="004524F6" w:rsidRDefault="007E1780" w:rsidP="00CA6CEF">
            <w:pPr>
              <w:pStyle w:val="ListParagraph"/>
              <w:ind w:left="0"/>
              <w:jc w:val="center"/>
            </w:pPr>
            <w:r>
              <w:t>Pajril</w:t>
            </w:r>
          </w:p>
        </w:tc>
        <w:tc>
          <w:tcPr>
            <w:tcW w:w="1842" w:type="dxa"/>
          </w:tcPr>
          <w:p w14:paraId="69E0C46F" w14:textId="1A1C741E" w:rsidR="004524F6" w:rsidRDefault="007E1780" w:rsidP="00CA6CEF">
            <w:pPr>
              <w:pStyle w:val="ListParagraph"/>
              <w:ind w:left="0"/>
              <w:jc w:val="center"/>
            </w:pPr>
            <w:r>
              <w:t>40</w:t>
            </w:r>
          </w:p>
        </w:tc>
        <w:tc>
          <w:tcPr>
            <w:tcW w:w="1701" w:type="dxa"/>
          </w:tcPr>
          <w:p w14:paraId="6EDCC9C9" w14:textId="444691F8" w:rsidR="004524F6" w:rsidRDefault="007E1780" w:rsidP="00CA6CEF">
            <w:pPr>
              <w:pStyle w:val="ListParagraph"/>
              <w:ind w:left="0"/>
              <w:jc w:val="center"/>
            </w:pPr>
            <w:r>
              <w:t>50</w:t>
            </w:r>
          </w:p>
        </w:tc>
      </w:tr>
      <w:tr w:rsidR="004524F6" w14:paraId="3A0FF10B" w14:textId="77777777" w:rsidTr="004524F6">
        <w:tc>
          <w:tcPr>
            <w:tcW w:w="567" w:type="dxa"/>
          </w:tcPr>
          <w:p w14:paraId="62915675" w14:textId="325559C5" w:rsidR="004524F6" w:rsidRDefault="004524F6" w:rsidP="00CA6CEF">
            <w:pPr>
              <w:pStyle w:val="ListParagraph"/>
              <w:ind w:left="0"/>
              <w:jc w:val="center"/>
            </w:pPr>
            <w:r>
              <w:t>10</w:t>
            </w:r>
          </w:p>
        </w:tc>
        <w:tc>
          <w:tcPr>
            <w:tcW w:w="1843" w:type="dxa"/>
          </w:tcPr>
          <w:p w14:paraId="7CAEA1C3" w14:textId="1BBE05E2" w:rsidR="004524F6" w:rsidRDefault="007E1780" w:rsidP="00CA6CEF">
            <w:pPr>
              <w:jc w:val="center"/>
            </w:pPr>
            <w:r>
              <w:t>M. Danu</w:t>
            </w:r>
          </w:p>
        </w:tc>
        <w:tc>
          <w:tcPr>
            <w:tcW w:w="1842" w:type="dxa"/>
          </w:tcPr>
          <w:p w14:paraId="5280BF2F" w14:textId="0FC0C483" w:rsidR="004524F6" w:rsidRDefault="007E1780" w:rsidP="00CA6CEF">
            <w:pPr>
              <w:pStyle w:val="ListParagraph"/>
              <w:ind w:left="0"/>
              <w:jc w:val="center"/>
            </w:pPr>
            <w:r>
              <w:t>40</w:t>
            </w:r>
          </w:p>
        </w:tc>
        <w:tc>
          <w:tcPr>
            <w:tcW w:w="1701" w:type="dxa"/>
          </w:tcPr>
          <w:p w14:paraId="303345F7" w14:textId="4E2CAC68" w:rsidR="004524F6" w:rsidRDefault="007E1780" w:rsidP="00CA6CEF">
            <w:pPr>
              <w:pStyle w:val="ListParagraph"/>
              <w:ind w:left="0"/>
              <w:jc w:val="center"/>
            </w:pPr>
            <w:r>
              <w:t>60</w:t>
            </w:r>
          </w:p>
        </w:tc>
      </w:tr>
      <w:tr w:rsidR="004524F6" w14:paraId="5FB9AA14" w14:textId="77777777" w:rsidTr="004524F6">
        <w:tc>
          <w:tcPr>
            <w:tcW w:w="567" w:type="dxa"/>
          </w:tcPr>
          <w:p w14:paraId="109F0472" w14:textId="2E257B90" w:rsidR="004524F6" w:rsidRDefault="004524F6" w:rsidP="00CA6CEF">
            <w:pPr>
              <w:pStyle w:val="ListParagraph"/>
              <w:ind w:left="0"/>
              <w:jc w:val="center"/>
            </w:pPr>
            <w:r>
              <w:t>11</w:t>
            </w:r>
          </w:p>
        </w:tc>
        <w:tc>
          <w:tcPr>
            <w:tcW w:w="1843" w:type="dxa"/>
          </w:tcPr>
          <w:p w14:paraId="3F7A4DE6" w14:textId="11C721EB" w:rsidR="004524F6" w:rsidRDefault="007E1780" w:rsidP="00CA6CEF">
            <w:pPr>
              <w:pStyle w:val="ListParagraph"/>
              <w:ind w:left="0"/>
              <w:jc w:val="center"/>
            </w:pPr>
            <w:r>
              <w:t>Abyan</w:t>
            </w:r>
          </w:p>
        </w:tc>
        <w:tc>
          <w:tcPr>
            <w:tcW w:w="1842" w:type="dxa"/>
          </w:tcPr>
          <w:p w14:paraId="520B4B24" w14:textId="2C0473A9" w:rsidR="004524F6" w:rsidRDefault="007E1780" w:rsidP="00CA6CEF">
            <w:pPr>
              <w:pStyle w:val="ListParagraph"/>
              <w:ind w:left="0"/>
              <w:jc w:val="center"/>
            </w:pPr>
            <w:r>
              <w:t>40</w:t>
            </w:r>
          </w:p>
        </w:tc>
        <w:tc>
          <w:tcPr>
            <w:tcW w:w="1701" w:type="dxa"/>
          </w:tcPr>
          <w:p w14:paraId="164E9513" w14:textId="605A9DE5" w:rsidR="004524F6" w:rsidRDefault="007E1780" w:rsidP="00CA6CEF">
            <w:pPr>
              <w:pStyle w:val="ListParagraph"/>
              <w:ind w:left="0"/>
              <w:jc w:val="center"/>
            </w:pPr>
            <w:r>
              <w:t>40</w:t>
            </w:r>
          </w:p>
        </w:tc>
      </w:tr>
      <w:tr w:rsidR="004524F6" w14:paraId="4D359DD0" w14:textId="77777777" w:rsidTr="004524F6">
        <w:tc>
          <w:tcPr>
            <w:tcW w:w="567" w:type="dxa"/>
          </w:tcPr>
          <w:p w14:paraId="70BEB999" w14:textId="3EDA7634" w:rsidR="004524F6" w:rsidRDefault="004524F6" w:rsidP="00CA6CEF">
            <w:pPr>
              <w:pStyle w:val="ListParagraph"/>
              <w:ind w:left="0"/>
              <w:jc w:val="center"/>
            </w:pPr>
            <w:r>
              <w:t>12</w:t>
            </w:r>
          </w:p>
        </w:tc>
        <w:tc>
          <w:tcPr>
            <w:tcW w:w="1843" w:type="dxa"/>
          </w:tcPr>
          <w:p w14:paraId="5FE317D8" w14:textId="04457E71" w:rsidR="004524F6" w:rsidRDefault="007E1780" w:rsidP="00CA6CEF">
            <w:pPr>
              <w:pStyle w:val="ListParagraph"/>
              <w:ind w:left="0"/>
              <w:jc w:val="center"/>
            </w:pPr>
            <w:r>
              <w:t xml:space="preserve">Aya Allka </w:t>
            </w:r>
          </w:p>
        </w:tc>
        <w:tc>
          <w:tcPr>
            <w:tcW w:w="1842" w:type="dxa"/>
          </w:tcPr>
          <w:p w14:paraId="26169DA6" w14:textId="47C27693" w:rsidR="004524F6" w:rsidRDefault="007E1780" w:rsidP="00CA6CEF">
            <w:pPr>
              <w:pStyle w:val="ListParagraph"/>
              <w:ind w:left="0"/>
              <w:jc w:val="center"/>
            </w:pPr>
            <w:r>
              <w:t>20</w:t>
            </w:r>
          </w:p>
        </w:tc>
        <w:tc>
          <w:tcPr>
            <w:tcW w:w="1701" w:type="dxa"/>
          </w:tcPr>
          <w:p w14:paraId="4CAABD86" w14:textId="2B7E6A22" w:rsidR="004524F6" w:rsidRDefault="007E1780" w:rsidP="00CA6CEF">
            <w:pPr>
              <w:pStyle w:val="ListParagraph"/>
              <w:ind w:left="0"/>
              <w:jc w:val="center"/>
            </w:pPr>
            <w:r>
              <w:t>50</w:t>
            </w:r>
          </w:p>
        </w:tc>
      </w:tr>
      <w:tr w:rsidR="004524F6" w14:paraId="3632DB47" w14:textId="77777777" w:rsidTr="004524F6">
        <w:tc>
          <w:tcPr>
            <w:tcW w:w="567" w:type="dxa"/>
          </w:tcPr>
          <w:p w14:paraId="1CF41021" w14:textId="2D632017" w:rsidR="004524F6" w:rsidRDefault="004524F6" w:rsidP="00CA6CEF">
            <w:pPr>
              <w:pStyle w:val="ListParagraph"/>
              <w:ind w:left="0"/>
              <w:jc w:val="center"/>
            </w:pPr>
            <w:r>
              <w:t>13</w:t>
            </w:r>
          </w:p>
        </w:tc>
        <w:tc>
          <w:tcPr>
            <w:tcW w:w="1843" w:type="dxa"/>
          </w:tcPr>
          <w:p w14:paraId="5A1B741D" w14:textId="45A9EBBF" w:rsidR="004524F6" w:rsidRDefault="007E1780" w:rsidP="00CA6CEF">
            <w:pPr>
              <w:pStyle w:val="ListParagraph"/>
              <w:ind w:left="0"/>
              <w:jc w:val="center"/>
            </w:pPr>
            <w:r>
              <w:t xml:space="preserve">Azkia </w:t>
            </w:r>
          </w:p>
        </w:tc>
        <w:tc>
          <w:tcPr>
            <w:tcW w:w="1842" w:type="dxa"/>
          </w:tcPr>
          <w:p w14:paraId="6A426A3A" w14:textId="14765BE9" w:rsidR="004524F6" w:rsidRDefault="007E1780" w:rsidP="00CA6CEF">
            <w:pPr>
              <w:pStyle w:val="ListParagraph"/>
              <w:ind w:left="0"/>
              <w:jc w:val="center"/>
            </w:pPr>
            <w:r>
              <w:t>30</w:t>
            </w:r>
          </w:p>
        </w:tc>
        <w:tc>
          <w:tcPr>
            <w:tcW w:w="1701" w:type="dxa"/>
          </w:tcPr>
          <w:p w14:paraId="10F23047" w14:textId="26E0BD53" w:rsidR="004524F6" w:rsidRDefault="007E1780" w:rsidP="00CA6CEF">
            <w:pPr>
              <w:pStyle w:val="ListParagraph"/>
              <w:ind w:left="0"/>
              <w:jc w:val="center"/>
            </w:pPr>
            <w:r>
              <w:t>70</w:t>
            </w:r>
          </w:p>
        </w:tc>
      </w:tr>
      <w:tr w:rsidR="004524F6" w14:paraId="4D42E40D" w14:textId="77777777" w:rsidTr="004524F6">
        <w:tc>
          <w:tcPr>
            <w:tcW w:w="567" w:type="dxa"/>
          </w:tcPr>
          <w:p w14:paraId="5812F135" w14:textId="0CD8CA8C" w:rsidR="004524F6" w:rsidRDefault="004524F6" w:rsidP="00CA6CEF">
            <w:pPr>
              <w:pStyle w:val="ListParagraph"/>
              <w:ind w:left="0"/>
              <w:jc w:val="center"/>
            </w:pPr>
            <w:r>
              <w:t>14</w:t>
            </w:r>
          </w:p>
        </w:tc>
        <w:tc>
          <w:tcPr>
            <w:tcW w:w="1843" w:type="dxa"/>
          </w:tcPr>
          <w:p w14:paraId="69BC63DB" w14:textId="169BD742" w:rsidR="004524F6" w:rsidRDefault="007E1780" w:rsidP="00CA6CEF">
            <w:pPr>
              <w:pStyle w:val="ListParagraph"/>
              <w:ind w:left="0"/>
              <w:jc w:val="center"/>
            </w:pPr>
            <w:r>
              <w:t>Dhimas</w:t>
            </w:r>
          </w:p>
        </w:tc>
        <w:tc>
          <w:tcPr>
            <w:tcW w:w="1842" w:type="dxa"/>
          </w:tcPr>
          <w:p w14:paraId="7B4FAE15" w14:textId="62FCDACC" w:rsidR="004524F6" w:rsidRDefault="007E1780" w:rsidP="00CA6CEF">
            <w:pPr>
              <w:pStyle w:val="ListParagraph"/>
              <w:ind w:left="0"/>
              <w:jc w:val="center"/>
            </w:pPr>
            <w:r>
              <w:t>50</w:t>
            </w:r>
          </w:p>
        </w:tc>
        <w:tc>
          <w:tcPr>
            <w:tcW w:w="1701" w:type="dxa"/>
          </w:tcPr>
          <w:p w14:paraId="3AD6608D" w14:textId="27AEDD89" w:rsidR="004524F6" w:rsidRDefault="007E1780" w:rsidP="00CA6CEF">
            <w:pPr>
              <w:pStyle w:val="ListParagraph"/>
              <w:ind w:left="0"/>
              <w:jc w:val="center"/>
            </w:pPr>
            <w:r>
              <w:t>60</w:t>
            </w:r>
          </w:p>
        </w:tc>
      </w:tr>
      <w:tr w:rsidR="004524F6" w14:paraId="61EFDFAA" w14:textId="77777777" w:rsidTr="004524F6">
        <w:tc>
          <w:tcPr>
            <w:tcW w:w="567" w:type="dxa"/>
          </w:tcPr>
          <w:p w14:paraId="1A33B6F8" w14:textId="4F040A9B" w:rsidR="004524F6" w:rsidRDefault="004524F6" w:rsidP="00CA6CEF">
            <w:pPr>
              <w:pStyle w:val="ListParagraph"/>
              <w:ind w:left="0"/>
              <w:jc w:val="center"/>
            </w:pPr>
            <w:r>
              <w:t>15</w:t>
            </w:r>
          </w:p>
        </w:tc>
        <w:tc>
          <w:tcPr>
            <w:tcW w:w="1843" w:type="dxa"/>
          </w:tcPr>
          <w:p w14:paraId="4CFEFF51" w14:textId="39616110" w:rsidR="004524F6" w:rsidRDefault="007E1780" w:rsidP="00CA6CEF">
            <w:pPr>
              <w:pStyle w:val="ListParagraph"/>
              <w:ind w:left="0"/>
              <w:jc w:val="center"/>
            </w:pPr>
            <w:r>
              <w:t>Dafa</w:t>
            </w:r>
          </w:p>
        </w:tc>
        <w:tc>
          <w:tcPr>
            <w:tcW w:w="1842" w:type="dxa"/>
          </w:tcPr>
          <w:p w14:paraId="6D959B3E" w14:textId="7763842C" w:rsidR="004524F6" w:rsidRDefault="007E1780" w:rsidP="00CA6CEF">
            <w:pPr>
              <w:pStyle w:val="ListParagraph"/>
              <w:ind w:left="0"/>
              <w:jc w:val="center"/>
            </w:pPr>
            <w:r>
              <w:t>40</w:t>
            </w:r>
          </w:p>
        </w:tc>
        <w:tc>
          <w:tcPr>
            <w:tcW w:w="1701" w:type="dxa"/>
          </w:tcPr>
          <w:p w14:paraId="1F718B0B" w14:textId="75596083" w:rsidR="004524F6" w:rsidRDefault="007E1780" w:rsidP="00CA6CEF">
            <w:pPr>
              <w:pStyle w:val="ListParagraph"/>
              <w:ind w:left="0"/>
              <w:jc w:val="center"/>
            </w:pPr>
            <w:r>
              <w:t>70</w:t>
            </w:r>
          </w:p>
        </w:tc>
      </w:tr>
      <w:tr w:rsidR="004524F6" w14:paraId="2CF7501E" w14:textId="77777777" w:rsidTr="004524F6">
        <w:tc>
          <w:tcPr>
            <w:tcW w:w="567" w:type="dxa"/>
          </w:tcPr>
          <w:p w14:paraId="4A645F37" w14:textId="4C15B419" w:rsidR="004524F6" w:rsidRDefault="004524F6" w:rsidP="00CA6CEF">
            <w:pPr>
              <w:pStyle w:val="ListParagraph"/>
              <w:ind w:left="0"/>
              <w:jc w:val="center"/>
            </w:pPr>
            <w:r>
              <w:t>16</w:t>
            </w:r>
          </w:p>
        </w:tc>
        <w:tc>
          <w:tcPr>
            <w:tcW w:w="1843" w:type="dxa"/>
          </w:tcPr>
          <w:p w14:paraId="07A58E63" w14:textId="4310E352" w:rsidR="004524F6" w:rsidRDefault="007E1780" w:rsidP="00CA6CEF">
            <w:pPr>
              <w:pStyle w:val="ListParagraph"/>
              <w:ind w:left="0"/>
              <w:jc w:val="center"/>
            </w:pPr>
            <w:r>
              <w:t>Randi</w:t>
            </w:r>
          </w:p>
        </w:tc>
        <w:tc>
          <w:tcPr>
            <w:tcW w:w="1842" w:type="dxa"/>
          </w:tcPr>
          <w:p w14:paraId="7554116D" w14:textId="07930AA4" w:rsidR="004524F6" w:rsidRDefault="007E1780" w:rsidP="00CA6CEF">
            <w:pPr>
              <w:pStyle w:val="ListParagraph"/>
              <w:ind w:left="0"/>
              <w:jc w:val="center"/>
            </w:pPr>
            <w:r>
              <w:t>30</w:t>
            </w:r>
          </w:p>
        </w:tc>
        <w:tc>
          <w:tcPr>
            <w:tcW w:w="1701" w:type="dxa"/>
          </w:tcPr>
          <w:p w14:paraId="352D7BE8" w14:textId="0D7F347E" w:rsidR="004524F6" w:rsidRDefault="007E1780" w:rsidP="00CA6CEF">
            <w:pPr>
              <w:pStyle w:val="ListParagraph"/>
              <w:ind w:left="0"/>
              <w:jc w:val="center"/>
            </w:pPr>
            <w:r>
              <w:t>30</w:t>
            </w:r>
          </w:p>
        </w:tc>
      </w:tr>
      <w:tr w:rsidR="004524F6" w14:paraId="34FD930A" w14:textId="77777777" w:rsidTr="004524F6">
        <w:tc>
          <w:tcPr>
            <w:tcW w:w="567" w:type="dxa"/>
          </w:tcPr>
          <w:p w14:paraId="26C96AC3" w14:textId="78565D24" w:rsidR="004524F6" w:rsidRDefault="004524F6" w:rsidP="00CA6CEF">
            <w:pPr>
              <w:pStyle w:val="ListParagraph"/>
              <w:ind w:left="0"/>
              <w:jc w:val="center"/>
            </w:pPr>
            <w:r>
              <w:t>17</w:t>
            </w:r>
          </w:p>
        </w:tc>
        <w:tc>
          <w:tcPr>
            <w:tcW w:w="1843" w:type="dxa"/>
          </w:tcPr>
          <w:p w14:paraId="181188D8" w14:textId="2224319F" w:rsidR="004524F6" w:rsidRDefault="007E1780" w:rsidP="00CA6CEF">
            <w:pPr>
              <w:pStyle w:val="ListParagraph"/>
              <w:ind w:left="0"/>
              <w:jc w:val="center"/>
            </w:pPr>
            <w:r>
              <w:t>Bram</w:t>
            </w:r>
          </w:p>
        </w:tc>
        <w:tc>
          <w:tcPr>
            <w:tcW w:w="1842" w:type="dxa"/>
          </w:tcPr>
          <w:p w14:paraId="73BB7D50" w14:textId="787C9E4C" w:rsidR="004524F6" w:rsidRDefault="007E1780" w:rsidP="00CA6CEF">
            <w:pPr>
              <w:pStyle w:val="ListParagraph"/>
              <w:ind w:left="0"/>
              <w:jc w:val="center"/>
            </w:pPr>
            <w:r>
              <w:t>50</w:t>
            </w:r>
          </w:p>
        </w:tc>
        <w:tc>
          <w:tcPr>
            <w:tcW w:w="1701" w:type="dxa"/>
          </w:tcPr>
          <w:p w14:paraId="7AC364C3" w14:textId="75AEF560" w:rsidR="004524F6" w:rsidRDefault="007E1780" w:rsidP="00CA6CEF">
            <w:pPr>
              <w:pStyle w:val="ListParagraph"/>
              <w:ind w:left="0"/>
              <w:jc w:val="center"/>
            </w:pPr>
            <w:r>
              <w:t>60</w:t>
            </w:r>
          </w:p>
        </w:tc>
      </w:tr>
      <w:tr w:rsidR="004524F6" w14:paraId="4B482FDA" w14:textId="77777777" w:rsidTr="004524F6">
        <w:tc>
          <w:tcPr>
            <w:tcW w:w="567" w:type="dxa"/>
          </w:tcPr>
          <w:p w14:paraId="7EFEA665" w14:textId="4C61DBBB" w:rsidR="004524F6" w:rsidRDefault="004524F6" w:rsidP="00CA6CEF">
            <w:pPr>
              <w:pStyle w:val="ListParagraph"/>
              <w:ind w:left="0"/>
              <w:jc w:val="center"/>
            </w:pPr>
            <w:r>
              <w:t>18</w:t>
            </w:r>
          </w:p>
        </w:tc>
        <w:tc>
          <w:tcPr>
            <w:tcW w:w="1843" w:type="dxa"/>
          </w:tcPr>
          <w:p w14:paraId="0A4260A3" w14:textId="64FF2582" w:rsidR="004524F6" w:rsidRDefault="007E1780" w:rsidP="00CA6CEF">
            <w:pPr>
              <w:pStyle w:val="ListParagraph"/>
              <w:ind w:left="0"/>
              <w:jc w:val="center"/>
            </w:pPr>
            <w:r>
              <w:t>Angga</w:t>
            </w:r>
          </w:p>
        </w:tc>
        <w:tc>
          <w:tcPr>
            <w:tcW w:w="1842" w:type="dxa"/>
          </w:tcPr>
          <w:p w14:paraId="2F820F14" w14:textId="0B440440" w:rsidR="004524F6" w:rsidRDefault="007E1780" w:rsidP="00CA6CEF">
            <w:pPr>
              <w:pStyle w:val="ListParagraph"/>
              <w:ind w:left="0"/>
              <w:jc w:val="center"/>
            </w:pPr>
            <w:r>
              <w:t>30</w:t>
            </w:r>
          </w:p>
        </w:tc>
        <w:tc>
          <w:tcPr>
            <w:tcW w:w="1701" w:type="dxa"/>
          </w:tcPr>
          <w:p w14:paraId="2B893F25" w14:textId="7B1ACBC4" w:rsidR="004524F6" w:rsidRDefault="007E1780" w:rsidP="00CA6CEF">
            <w:pPr>
              <w:pStyle w:val="ListParagraph"/>
              <w:ind w:left="0"/>
              <w:jc w:val="center"/>
            </w:pPr>
            <w:r>
              <w:t>60</w:t>
            </w:r>
          </w:p>
        </w:tc>
      </w:tr>
      <w:tr w:rsidR="004524F6" w14:paraId="5B128C29" w14:textId="77777777" w:rsidTr="004524F6">
        <w:tc>
          <w:tcPr>
            <w:tcW w:w="567" w:type="dxa"/>
          </w:tcPr>
          <w:p w14:paraId="2B60ADFD" w14:textId="288CFD7D" w:rsidR="004524F6" w:rsidRDefault="004524F6" w:rsidP="00CA6CEF">
            <w:pPr>
              <w:pStyle w:val="ListParagraph"/>
              <w:ind w:left="0"/>
              <w:jc w:val="center"/>
            </w:pPr>
            <w:r>
              <w:t>19</w:t>
            </w:r>
          </w:p>
        </w:tc>
        <w:tc>
          <w:tcPr>
            <w:tcW w:w="1843" w:type="dxa"/>
          </w:tcPr>
          <w:p w14:paraId="36FF9D0D" w14:textId="173D7657" w:rsidR="004524F6" w:rsidRDefault="007E1780" w:rsidP="00CA6CEF">
            <w:pPr>
              <w:pStyle w:val="ListParagraph"/>
              <w:ind w:left="0"/>
              <w:jc w:val="center"/>
            </w:pPr>
            <w:r>
              <w:t xml:space="preserve">Adit </w:t>
            </w:r>
          </w:p>
        </w:tc>
        <w:tc>
          <w:tcPr>
            <w:tcW w:w="1842" w:type="dxa"/>
          </w:tcPr>
          <w:p w14:paraId="0738C2E9" w14:textId="4DFA4756" w:rsidR="004524F6" w:rsidRDefault="007E1780" w:rsidP="00CA6CEF">
            <w:pPr>
              <w:pStyle w:val="ListParagraph"/>
              <w:ind w:left="0"/>
              <w:jc w:val="center"/>
            </w:pPr>
            <w:r>
              <w:t>30</w:t>
            </w:r>
          </w:p>
        </w:tc>
        <w:tc>
          <w:tcPr>
            <w:tcW w:w="1701" w:type="dxa"/>
          </w:tcPr>
          <w:p w14:paraId="279A0730" w14:textId="290D4752" w:rsidR="004524F6" w:rsidRDefault="007E1780" w:rsidP="00CA6CEF">
            <w:pPr>
              <w:pStyle w:val="ListParagraph"/>
              <w:ind w:left="0"/>
              <w:jc w:val="center"/>
            </w:pPr>
            <w:r>
              <w:t>40</w:t>
            </w:r>
          </w:p>
        </w:tc>
      </w:tr>
      <w:tr w:rsidR="004524F6" w14:paraId="2DD1A405" w14:textId="77777777" w:rsidTr="004524F6">
        <w:tc>
          <w:tcPr>
            <w:tcW w:w="567" w:type="dxa"/>
          </w:tcPr>
          <w:p w14:paraId="7197E4EC" w14:textId="53F8A824" w:rsidR="004524F6" w:rsidRDefault="004524F6" w:rsidP="00CA6CEF">
            <w:pPr>
              <w:pStyle w:val="ListParagraph"/>
              <w:ind w:left="0"/>
              <w:jc w:val="center"/>
            </w:pPr>
            <w:r>
              <w:t>20</w:t>
            </w:r>
          </w:p>
        </w:tc>
        <w:tc>
          <w:tcPr>
            <w:tcW w:w="1843" w:type="dxa"/>
          </w:tcPr>
          <w:p w14:paraId="6B361E61" w14:textId="119E1A6E" w:rsidR="004524F6" w:rsidRDefault="007E1780" w:rsidP="00CA6CEF">
            <w:pPr>
              <w:pStyle w:val="ListParagraph"/>
              <w:ind w:left="0"/>
              <w:jc w:val="center"/>
            </w:pPr>
            <w:r>
              <w:t xml:space="preserve">Rehan </w:t>
            </w:r>
          </w:p>
        </w:tc>
        <w:tc>
          <w:tcPr>
            <w:tcW w:w="1842" w:type="dxa"/>
          </w:tcPr>
          <w:p w14:paraId="163857C4" w14:textId="3D19CE2C" w:rsidR="004524F6" w:rsidRDefault="007E1780" w:rsidP="00CA6CEF">
            <w:pPr>
              <w:pStyle w:val="ListParagraph"/>
              <w:ind w:left="0"/>
              <w:jc w:val="center"/>
            </w:pPr>
            <w:r>
              <w:t>40</w:t>
            </w:r>
          </w:p>
        </w:tc>
        <w:tc>
          <w:tcPr>
            <w:tcW w:w="1701" w:type="dxa"/>
          </w:tcPr>
          <w:p w14:paraId="0A8BBCAB" w14:textId="30648742" w:rsidR="004524F6" w:rsidRDefault="007E1780" w:rsidP="00CA6CEF">
            <w:pPr>
              <w:pStyle w:val="ListParagraph"/>
              <w:ind w:left="0"/>
              <w:jc w:val="center"/>
            </w:pPr>
            <w:r>
              <w:t>80</w:t>
            </w:r>
          </w:p>
        </w:tc>
      </w:tr>
      <w:tr w:rsidR="004524F6" w14:paraId="3C307D48" w14:textId="77777777" w:rsidTr="004524F6">
        <w:tc>
          <w:tcPr>
            <w:tcW w:w="567" w:type="dxa"/>
          </w:tcPr>
          <w:p w14:paraId="5E8E1A9F" w14:textId="7FE99B4F" w:rsidR="004524F6" w:rsidRDefault="004524F6" w:rsidP="00CA6CEF">
            <w:pPr>
              <w:pStyle w:val="ListParagraph"/>
              <w:ind w:left="0"/>
              <w:jc w:val="center"/>
            </w:pPr>
            <w:r>
              <w:t>21</w:t>
            </w:r>
          </w:p>
        </w:tc>
        <w:tc>
          <w:tcPr>
            <w:tcW w:w="1843" w:type="dxa"/>
          </w:tcPr>
          <w:p w14:paraId="0CA0388E" w14:textId="347B8EA6" w:rsidR="004524F6" w:rsidRDefault="007E1780" w:rsidP="00CA6CEF">
            <w:pPr>
              <w:pStyle w:val="ListParagraph"/>
              <w:ind w:left="0"/>
              <w:jc w:val="center"/>
            </w:pPr>
            <w:r>
              <w:t>Riko</w:t>
            </w:r>
          </w:p>
        </w:tc>
        <w:tc>
          <w:tcPr>
            <w:tcW w:w="1842" w:type="dxa"/>
          </w:tcPr>
          <w:p w14:paraId="79A65D8C" w14:textId="0E5244B2" w:rsidR="004524F6" w:rsidRDefault="007E1780" w:rsidP="00CA6CEF">
            <w:pPr>
              <w:pStyle w:val="ListParagraph"/>
              <w:ind w:left="0"/>
              <w:jc w:val="center"/>
            </w:pPr>
            <w:r>
              <w:t>30</w:t>
            </w:r>
          </w:p>
        </w:tc>
        <w:tc>
          <w:tcPr>
            <w:tcW w:w="1701" w:type="dxa"/>
          </w:tcPr>
          <w:p w14:paraId="7E5FCC60" w14:textId="3DB4BE09" w:rsidR="004524F6" w:rsidRDefault="007E1780" w:rsidP="00CA6CEF">
            <w:pPr>
              <w:pStyle w:val="ListParagraph"/>
              <w:ind w:left="0"/>
              <w:jc w:val="center"/>
            </w:pPr>
            <w:r>
              <w:t>40</w:t>
            </w:r>
          </w:p>
        </w:tc>
      </w:tr>
      <w:tr w:rsidR="004524F6" w14:paraId="6436DC22" w14:textId="77777777" w:rsidTr="00CA6CEF">
        <w:trPr>
          <w:trHeight w:val="121"/>
        </w:trPr>
        <w:tc>
          <w:tcPr>
            <w:tcW w:w="2410" w:type="dxa"/>
            <w:gridSpan w:val="2"/>
          </w:tcPr>
          <w:p w14:paraId="430F0A12" w14:textId="5E62ED25" w:rsidR="004524F6" w:rsidRPr="00CA6CEF" w:rsidRDefault="00CA6CEF" w:rsidP="00CA6CEF">
            <w:pPr>
              <w:pStyle w:val="ListParagraph"/>
              <w:ind w:left="0"/>
              <w:jc w:val="center"/>
              <w:rPr>
                <w:b/>
              </w:rPr>
            </w:pPr>
            <w:r w:rsidRPr="00CA6CEF">
              <w:rPr>
                <w:b/>
              </w:rPr>
              <w:t>RATA-RATA SKOR</w:t>
            </w:r>
          </w:p>
        </w:tc>
        <w:tc>
          <w:tcPr>
            <w:tcW w:w="1842" w:type="dxa"/>
          </w:tcPr>
          <w:p w14:paraId="33023C04" w14:textId="3FCC04CC" w:rsidR="004524F6" w:rsidRPr="00CA6CEF" w:rsidRDefault="00DE4F00" w:rsidP="00CA6CEF">
            <w:pPr>
              <w:pStyle w:val="ListParagraph"/>
              <w:ind w:left="0"/>
              <w:jc w:val="center"/>
              <w:rPr>
                <w:b/>
              </w:rPr>
            </w:pPr>
            <w:r>
              <w:rPr>
                <w:b/>
              </w:rPr>
              <w:t>39.0</w:t>
            </w:r>
          </w:p>
        </w:tc>
        <w:tc>
          <w:tcPr>
            <w:tcW w:w="1701" w:type="dxa"/>
          </w:tcPr>
          <w:p w14:paraId="77C5395F" w14:textId="53259DC2" w:rsidR="004524F6" w:rsidRPr="00CA6CEF" w:rsidRDefault="00DE4F00" w:rsidP="00CA6CEF">
            <w:pPr>
              <w:pStyle w:val="ListParagraph"/>
              <w:ind w:left="0"/>
              <w:jc w:val="center"/>
              <w:rPr>
                <w:b/>
              </w:rPr>
            </w:pPr>
            <w:r>
              <w:rPr>
                <w:b/>
              </w:rPr>
              <w:t>53.8</w:t>
            </w:r>
          </w:p>
        </w:tc>
      </w:tr>
    </w:tbl>
    <w:p w14:paraId="5605BD04" w14:textId="77777777" w:rsidR="008044B4" w:rsidRPr="008D7C7D" w:rsidRDefault="008044B4" w:rsidP="00AE211C">
      <w:pPr>
        <w:spacing w:after="0" w:line="360" w:lineRule="auto"/>
      </w:pPr>
    </w:p>
    <w:p w14:paraId="2F2BD6C8" w14:textId="77777777" w:rsidR="00F21A29" w:rsidRDefault="00F21A29">
      <w:r>
        <w:br w:type="page"/>
      </w:r>
    </w:p>
    <w:p w14:paraId="35311A0C" w14:textId="7362C4FB" w:rsidR="008044B4" w:rsidRDefault="008044B4" w:rsidP="008044B4">
      <w:pPr>
        <w:numPr>
          <w:ilvl w:val="0"/>
          <w:numId w:val="230"/>
        </w:numPr>
        <w:spacing w:after="0" w:line="360" w:lineRule="auto"/>
        <w:ind w:left="1800"/>
      </w:pPr>
      <w:r w:rsidRPr="008D7C7D">
        <w:lastRenderedPageBreak/>
        <w:t>Monitoring dan Evaluasi</w:t>
      </w:r>
    </w:p>
    <w:p w14:paraId="0F2611F8" w14:textId="7B67712D" w:rsidR="000369BA" w:rsidRDefault="008044B4" w:rsidP="00321836">
      <w:pPr>
        <w:pStyle w:val="ListParagraph"/>
        <w:spacing w:after="0" w:line="360" w:lineRule="auto"/>
        <w:ind w:left="1843" w:firstLine="317"/>
      </w:pPr>
      <w:r>
        <w:t xml:space="preserve">Dari hasil penyuluhan, peserta dapat menyimak materi dengan baik yang dapat dibuktikan dengan peserta aktif bertanya dan berdiskusi mengenai materi terkait dengan jajanan sehat yang dibawakan oleh penyuluh saat sesi </w:t>
      </w:r>
      <w:proofErr w:type="gramStart"/>
      <w:r>
        <w:t>tanya</w:t>
      </w:r>
      <w:proofErr w:type="gramEnd"/>
      <w:r>
        <w:t xml:space="preserve"> jawab. </w:t>
      </w:r>
      <w:proofErr w:type="gramStart"/>
      <w:r>
        <w:t xml:space="preserve">Jika dilihat dari hasil </w:t>
      </w:r>
      <w:r w:rsidRPr="003765BF">
        <w:rPr>
          <w:i/>
        </w:rPr>
        <w:t>pre-test</w:t>
      </w:r>
      <w:r>
        <w:t xml:space="preserve"> dan </w:t>
      </w:r>
      <w:r w:rsidRPr="003765BF">
        <w:rPr>
          <w:i/>
        </w:rPr>
        <w:t>post-test</w:t>
      </w:r>
      <w:r>
        <w:t xml:space="preserve"> juga terdapat peningkatan skor dari </w:t>
      </w:r>
      <w:r w:rsidRPr="003765BF">
        <w:rPr>
          <w:i/>
        </w:rPr>
        <w:t>pre-test</w:t>
      </w:r>
      <w:r>
        <w:t xml:space="preserve"> dan </w:t>
      </w:r>
      <w:r w:rsidRPr="003765BF">
        <w:rPr>
          <w:i/>
        </w:rPr>
        <w:t>post-test</w:t>
      </w:r>
      <w:r>
        <w:t xml:space="preserve"> dari 39 menjadi 53.8.</w:t>
      </w:r>
      <w:proofErr w:type="gramEnd"/>
    </w:p>
    <w:p w14:paraId="5492BCF0" w14:textId="3FDB8B67" w:rsidR="002E2C52" w:rsidRDefault="002E2C52"/>
    <w:p w14:paraId="311CFAFC" w14:textId="32CF44E4" w:rsidR="008044B4" w:rsidRPr="008D7C7D" w:rsidRDefault="008044B4" w:rsidP="008044B4">
      <w:pPr>
        <w:numPr>
          <w:ilvl w:val="0"/>
          <w:numId w:val="230"/>
        </w:numPr>
        <w:spacing w:after="0" w:line="360" w:lineRule="auto"/>
        <w:ind w:left="1800"/>
      </w:pPr>
      <w:r w:rsidRPr="008D7C7D">
        <w:t>Faktor Pendukung dan Penghambat</w:t>
      </w:r>
    </w:p>
    <w:p w14:paraId="3FD557DC" w14:textId="77777777" w:rsidR="008044B4" w:rsidRDefault="008044B4" w:rsidP="008044B4">
      <w:pPr>
        <w:numPr>
          <w:ilvl w:val="0"/>
          <w:numId w:val="67"/>
        </w:numPr>
        <w:spacing w:after="0" w:line="360" w:lineRule="auto"/>
        <w:ind w:left="2160"/>
      </w:pPr>
      <w:r w:rsidRPr="008D7C7D">
        <w:t>Faktor Pendukung</w:t>
      </w:r>
    </w:p>
    <w:p w14:paraId="76987A3F" w14:textId="77777777" w:rsidR="008044B4" w:rsidRDefault="008044B4" w:rsidP="008044B4">
      <w:pPr>
        <w:numPr>
          <w:ilvl w:val="0"/>
          <w:numId w:val="170"/>
        </w:numPr>
        <w:spacing w:after="0" w:line="360" w:lineRule="auto"/>
        <w:ind w:left="2410" w:hanging="283"/>
      </w:pPr>
      <w:r>
        <w:t>Kepala sekolah dan Guru dapat berkoordinasi dengan baik dan bersedia membantu selama pelaksanaan penyuluhan</w:t>
      </w:r>
    </w:p>
    <w:p w14:paraId="5296AF3B" w14:textId="77777777" w:rsidR="008044B4" w:rsidRDefault="008044B4" w:rsidP="008044B4">
      <w:pPr>
        <w:numPr>
          <w:ilvl w:val="0"/>
          <w:numId w:val="170"/>
        </w:numPr>
        <w:spacing w:after="0" w:line="360" w:lineRule="auto"/>
        <w:ind w:left="2410" w:hanging="283"/>
      </w:pPr>
      <w:r>
        <w:t>Para siswa/i memiliki antusias yang cukup baik selama mengikuti kegiatan penyuluhan</w:t>
      </w:r>
    </w:p>
    <w:p w14:paraId="79CD5D72" w14:textId="77777777" w:rsidR="008044B4" w:rsidRDefault="008044B4" w:rsidP="008044B4">
      <w:pPr>
        <w:numPr>
          <w:ilvl w:val="0"/>
          <w:numId w:val="170"/>
        </w:numPr>
        <w:spacing w:after="0" w:line="360" w:lineRule="auto"/>
        <w:ind w:left="2410" w:hanging="283"/>
      </w:pPr>
      <w:r>
        <w:t>Tersedianya fasilitas untuk dapat digunakan pada saat penyuluhan</w:t>
      </w:r>
    </w:p>
    <w:p w14:paraId="5686D7A6" w14:textId="77777777" w:rsidR="008044B4" w:rsidRPr="008D7C7D" w:rsidRDefault="008044B4" w:rsidP="008044B4">
      <w:pPr>
        <w:spacing w:after="0" w:line="360" w:lineRule="auto"/>
        <w:ind w:left="2160"/>
      </w:pPr>
    </w:p>
    <w:p w14:paraId="0E0BD140" w14:textId="77777777" w:rsidR="008044B4" w:rsidRDefault="008044B4" w:rsidP="008044B4">
      <w:pPr>
        <w:numPr>
          <w:ilvl w:val="0"/>
          <w:numId w:val="67"/>
        </w:numPr>
        <w:spacing w:after="0" w:line="360" w:lineRule="auto"/>
        <w:ind w:left="2160"/>
      </w:pPr>
      <w:r w:rsidRPr="008D7C7D">
        <w:t>Faktor Penghambat</w:t>
      </w:r>
    </w:p>
    <w:p w14:paraId="68DF4C6D" w14:textId="24995C1D" w:rsidR="005E1A71" w:rsidRDefault="008044B4" w:rsidP="00524499">
      <w:pPr>
        <w:spacing w:after="0" w:line="360" w:lineRule="auto"/>
        <w:ind w:left="2160"/>
      </w:pPr>
      <w:r>
        <w:t>Tidak terdapat hambatan selama proses penyuluhan berlangsung.</w:t>
      </w:r>
    </w:p>
    <w:p w14:paraId="2A6F8713" w14:textId="77777777" w:rsidR="00524499" w:rsidRDefault="00524499" w:rsidP="00524499">
      <w:pPr>
        <w:spacing w:after="0" w:line="360" w:lineRule="auto"/>
        <w:ind w:left="2160"/>
      </w:pPr>
    </w:p>
    <w:p w14:paraId="5983EF40" w14:textId="77777777" w:rsidR="00BD4AB9" w:rsidRDefault="00EB49FD">
      <w:pPr>
        <w:numPr>
          <w:ilvl w:val="0"/>
          <w:numId w:val="158"/>
        </w:numPr>
        <w:spacing w:after="0" w:line="360" w:lineRule="auto"/>
        <w:ind w:left="1080"/>
        <w:rPr>
          <w:b/>
        </w:rPr>
      </w:pPr>
      <w:r>
        <w:rPr>
          <w:b/>
        </w:rPr>
        <w:t>Anemia</w:t>
      </w:r>
    </w:p>
    <w:p w14:paraId="357E5B8B" w14:textId="77777777" w:rsidR="00BD4AB9" w:rsidRDefault="00EB49FD">
      <w:pPr>
        <w:numPr>
          <w:ilvl w:val="0"/>
          <w:numId w:val="99"/>
        </w:numPr>
        <w:spacing w:line="360" w:lineRule="auto"/>
        <w:ind w:left="1440"/>
      </w:pPr>
      <w:r>
        <w:t>Latar Belakang</w:t>
      </w:r>
    </w:p>
    <w:p w14:paraId="0E5F2A4B" w14:textId="62234A25" w:rsidR="00F21A29" w:rsidRDefault="00EB49FD" w:rsidP="00F21A29">
      <w:pPr>
        <w:spacing w:line="360" w:lineRule="auto"/>
        <w:ind w:left="1440" w:firstLine="720"/>
      </w:pPr>
      <w:r>
        <w:t xml:space="preserve">Anemia adalah suatu kondisi tubuh dimana </w:t>
      </w:r>
      <w:proofErr w:type="gramStart"/>
      <w:r>
        <w:t>kadar</w:t>
      </w:r>
      <w:proofErr w:type="gramEnd"/>
      <w:r>
        <w:t xml:space="preserve"> hemoglobin (Hb) dalam darah lebih rendah dari normal (WHO, 2011). </w:t>
      </w:r>
      <w:proofErr w:type="gramStart"/>
      <w:r>
        <w:t>Hemoglobin adalah salah satu komponen dalam sel darah merah atau eritrosit yang berfungsi untuk mengikat oksigen dan menghantarkannya ke seluruh sel jaringan tubuh.</w:t>
      </w:r>
      <w:proofErr w:type="gramEnd"/>
      <w:r>
        <w:t xml:space="preserve"> </w:t>
      </w:r>
      <w:proofErr w:type="gramStart"/>
      <w:r>
        <w:t>Oksigen diperlukan oleh jaringan tubuh untuk melakukan fungsinya.</w:t>
      </w:r>
      <w:proofErr w:type="gramEnd"/>
      <w:r>
        <w:t xml:space="preserve"> </w:t>
      </w:r>
    </w:p>
    <w:p w14:paraId="4B8AAF8C" w14:textId="4AC1F84B" w:rsidR="00BD4AB9" w:rsidRDefault="00EB49FD" w:rsidP="00F21A29">
      <w:pPr>
        <w:spacing w:line="360" w:lineRule="auto"/>
        <w:ind w:left="1440"/>
      </w:pPr>
      <w:r>
        <w:lastRenderedPageBreak/>
        <w:t xml:space="preserve">Kekurangan oksigen dalam jaringan otak dan otot </w:t>
      </w:r>
      <w:proofErr w:type="gramStart"/>
      <w:r>
        <w:t>akan</w:t>
      </w:r>
      <w:proofErr w:type="gramEnd"/>
      <w:r>
        <w:t xml:space="preserve"> menyebabkan gejala antara lain kurangnya konsentrasi dan kurang bugar dalam melakukan aktivitas. </w:t>
      </w:r>
    </w:p>
    <w:p w14:paraId="227D75B6" w14:textId="77777777" w:rsidR="00BD4AB9" w:rsidRDefault="00EB49FD">
      <w:pPr>
        <w:spacing w:line="360" w:lineRule="auto"/>
        <w:ind w:left="1440" w:firstLine="720"/>
      </w:pPr>
      <w:proofErr w:type="gramStart"/>
      <w:r>
        <w:t>Anemia terjadi karena berbagai sebab, seperti defisiensi besi, defisiensi asam folat, vitamin B12 dan protein.</w:t>
      </w:r>
      <w:proofErr w:type="gramEnd"/>
      <w:r>
        <w:t xml:space="preserve"> </w:t>
      </w:r>
      <w:proofErr w:type="gramStart"/>
      <w:r>
        <w:t>Secara langsung anemia terutama disebabkan karena produksi/kualitas sel darah merah yang kurang dan kehilangan darah baik secara akut atau menahun.</w:t>
      </w:r>
      <w:proofErr w:type="gramEnd"/>
      <w:r>
        <w:t xml:space="preserve"> </w:t>
      </w:r>
    </w:p>
    <w:p w14:paraId="42199784" w14:textId="77777777" w:rsidR="00BD4AB9" w:rsidRDefault="00EB49FD">
      <w:pPr>
        <w:spacing w:line="360" w:lineRule="auto"/>
        <w:ind w:left="1440" w:firstLine="720"/>
      </w:pPr>
      <w:r>
        <w:t xml:space="preserve">Penegakkan diagnosis anemia dilakukan dengan pemeriksaaan laboratorium </w:t>
      </w:r>
      <w:proofErr w:type="gramStart"/>
      <w:r>
        <w:t>kadar</w:t>
      </w:r>
      <w:proofErr w:type="gramEnd"/>
      <w:r>
        <w:t xml:space="preserve"> hemoglobin/Hb dalam darah dengan menggunakan metode Cyanmethemoglobin (WHO, 2001). </w:t>
      </w:r>
      <w:proofErr w:type="gramStart"/>
      <w:r>
        <w:t>Hal ini sesuai dengan Permenkes Nomor 37 Tahun 2012 tentang Penyelenggaraan Laboratorium Pusat Kesehatan Masyarakat.</w:t>
      </w:r>
      <w:proofErr w:type="gramEnd"/>
      <w:r>
        <w:t xml:space="preserve"> Rematri dan WUS menderita anemia bila </w:t>
      </w:r>
      <w:proofErr w:type="gramStart"/>
      <w:r>
        <w:t>kadar</w:t>
      </w:r>
      <w:proofErr w:type="gramEnd"/>
      <w:r>
        <w:t xml:space="preserve"> hemoglobin darah menunjukkan nilai kurang dari 12 g/dL.</w:t>
      </w:r>
    </w:p>
    <w:p w14:paraId="6AD678F8" w14:textId="77777777" w:rsidR="005E1A71" w:rsidRDefault="00EB49FD" w:rsidP="005E1A71">
      <w:pPr>
        <w:spacing w:line="360" w:lineRule="auto"/>
        <w:ind w:left="1440" w:firstLine="720"/>
      </w:pPr>
      <w:proofErr w:type="gramStart"/>
      <w:r>
        <w:t>Anemia menjadi salah satu masalah kesehatan di seluruh dunia khususnya negara berkembang.</w:t>
      </w:r>
      <w:proofErr w:type="gramEnd"/>
      <w:r>
        <w:t xml:space="preserve"> </w:t>
      </w:r>
      <w:proofErr w:type="gramStart"/>
      <w:r>
        <w:t>Diperkirakan 30% penduduk dunia menderita anemia.</w:t>
      </w:r>
      <w:proofErr w:type="gramEnd"/>
      <w:r>
        <w:t xml:space="preserve"> </w:t>
      </w:r>
      <w:proofErr w:type="gramStart"/>
      <w:r>
        <w:t>Anemia banyak terjadi pada remaja dan ibu hamil.</w:t>
      </w:r>
      <w:proofErr w:type="gramEnd"/>
      <w:r>
        <w:t xml:space="preserve"> </w:t>
      </w:r>
      <w:proofErr w:type="gramStart"/>
      <w:r>
        <w:t>Kejadian anemia pada remaja putri sampai saat ini masih cukup tinggi (WHO 2013).</w:t>
      </w:r>
      <w:proofErr w:type="gramEnd"/>
      <w:r>
        <w:t xml:space="preserve"> Menurut data hasil Riskesdas tahun 2018, prevalensi anemia di Indonesia yaitu 48,9% dengan proporsi anemia ada di kelompok umur 15 – 24 tahun dan 25 – 34 tahun (Kemenkes RI, 2018). </w:t>
      </w:r>
    </w:p>
    <w:p w14:paraId="40EBB004" w14:textId="77777777" w:rsidR="00BD4AB9" w:rsidRDefault="00EB49FD" w:rsidP="005E1A71">
      <w:pPr>
        <w:numPr>
          <w:ilvl w:val="0"/>
          <w:numId w:val="99"/>
        </w:numPr>
        <w:spacing w:after="0" w:line="360" w:lineRule="auto"/>
        <w:ind w:left="1440"/>
      </w:pPr>
      <w:r>
        <w:t>Tujuan</w:t>
      </w:r>
    </w:p>
    <w:p w14:paraId="2CCC4EEA" w14:textId="77777777" w:rsidR="00BD4AB9" w:rsidRDefault="00EB49FD">
      <w:pPr>
        <w:numPr>
          <w:ilvl w:val="0"/>
          <w:numId w:val="260"/>
        </w:numPr>
        <w:spacing w:after="0" w:line="360" w:lineRule="auto"/>
        <w:ind w:left="1800"/>
      </w:pPr>
      <w:r>
        <w:t>Tujuan Umum</w:t>
      </w:r>
    </w:p>
    <w:p w14:paraId="34FC2918" w14:textId="77777777" w:rsidR="00BD4AB9" w:rsidRDefault="00EB49FD" w:rsidP="005E1A71">
      <w:pPr>
        <w:spacing w:after="0" w:line="360" w:lineRule="auto"/>
        <w:ind w:left="1800"/>
      </w:pPr>
      <w:proofErr w:type="gramStart"/>
      <w:r>
        <w:t>Meningkatkan pemahaman terkait pentingnya mengonsumsi makanan sumber zat besi dan TTD secara rutin.</w:t>
      </w:r>
      <w:proofErr w:type="gramEnd"/>
    </w:p>
    <w:p w14:paraId="7D88A1E9" w14:textId="77777777" w:rsidR="00F21A29" w:rsidRDefault="00F21A29">
      <w:r>
        <w:br w:type="page"/>
      </w:r>
    </w:p>
    <w:p w14:paraId="48C15F80" w14:textId="7EE04A20" w:rsidR="00BD4AB9" w:rsidRDefault="00EB49FD">
      <w:pPr>
        <w:numPr>
          <w:ilvl w:val="0"/>
          <w:numId w:val="260"/>
        </w:numPr>
        <w:spacing w:after="0" w:line="360" w:lineRule="auto"/>
        <w:ind w:left="1800"/>
      </w:pPr>
      <w:r>
        <w:lastRenderedPageBreak/>
        <w:t>Tujuan Khusus</w:t>
      </w:r>
    </w:p>
    <w:p w14:paraId="3D798CEA" w14:textId="77777777" w:rsidR="00BD4AB9" w:rsidRDefault="00EB49FD">
      <w:pPr>
        <w:numPr>
          <w:ilvl w:val="0"/>
          <w:numId w:val="308"/>
        </w:numPr>
        <w:spacing w:after="0" w:line="360" w:lineRule="auto"/>
      </w:pPr>
      <w:r>
        <w:t>Siswi mampu memahami dengan baik dan benar tentang pentingnya mengonsumsi makanan sumber zat besi dan rutin mengonsumsi Tablet Tambah Darah (TTD)</w:t>
      </w:r>
    </w:p>
    <w:p w14:paraId="7B1FB78F" w14:textId="77777777" w:rsidR="00BD4AB9" w:rsidRDefault="00EB49FD">
      <w:pPr>
        <w:numPr>
          <w:ilvl w:val="0"/>
          <w:numId w:val="308"/>
        </w:numPr>
        <w:spacing w:after="0" w:line="360" w:lineRule="auto"/>
      </w:pPr>
      <w:r>
        <w:t>Meningkatkan kesadaran, kemauan, dan kemampuan remaja agar mau mengkonsumsi makanan sumber zat besi dan mengonsumsi Tamblet Tambah Darah (TTD)</w:t>
      </w:r>
    </w:p>
    <w:p w14:paraId="3BA05DE7" w14:textId="62186F2B" w:rsidR="002E2C52" w:rsidRDefault="00EB49FD" w:rsidP="00F21A29">
      <w:pPr>
        <w:numPr>
          <w:ilvl w:val="0"/>
          <w:numId w:val="308"/>
        </w:numPr>
        <w:spacing w:after="0" w:line="360" w:lineRule="auto"/>
      </w:pPr>
      <w:r>
        <w:t>Mampu memahami dengan baik dan benar tentang manfaat dan keuntungan konsumsi makanan sumber zat besi dan Tablet Tambah Darah (TTD)</w:t>
      </w:r>
    </w:p>
    <w:p w14:paraId="2248295E" w14:textId="1C67226D" w:rsidR="005E1A71" w:rsidRDefault="00EB49FD" w:rsidP="005E1A71">
      <w:pPr>
        <w:numPr>
          <w:ilvl w:val="0"/>
          <w:numId w:val="99"/>
        </w:numPr>
        <w:spacing w:line="360" w:lineRule="auto"/>
        <w:ind w:left="1440"/>
      </w:pPr>
      <w:r>
        <w:t>Sasaran</w:t>
      </w:r>
    </w:p>
    <w:p w14:paraId="7E24AA24" w14:textId="428C04E0" w:rsidR="00CA6CEF" w:rsidRDefault="00EB49FD" w:rsidP="000369BA">
      <w:pPr>
        <w:spacing w:line="360" w:lineRule="auto"/>
        <w:ind w:left="1440"/>
      </w:pPr>
      <w:proofErr w:type="gramStart"/>
      <w:r>
        <w:t>Sasaran dalam kegiatan ini adalah remaja putri di sekolah SMK Bina Cendekia Barengkok.</w:t>
      </w:r>
      <w:proofErr w:type="gramEnd"/>
    </w:p>
    <w:p w14:paraId="36F35E2B" w14:textId="77777777" w:rsidR="00BD4AB9" w:rsidRDefault="00EB49FD">
      <w:pPr>
        <w:numPr>
          <w:ilvl w:val="0"/>
          <w:numId w:val="99"/>
        </w:numPr>
        <w:spacing w:line="360" w:lineRule="auto"/>
        <w:ind w:left="1440"/>
      </w:pPr>
      <w:r>
        <w:t>Waktu dan Tempat</w:t>
      </w:r>
    </w:p>
    <w:p w14:paraId="317069E5" w14:textId="77777777" w:rsidR="00BD4AB9" w:rsidRDefault="00EB49FD">
      <w:pPr>
        <w:spacing w:after="0" w:line="360" w:lineRule="auto"/>
        <w:ind w:left="1440"/>
      </w:pPr>
      <w:r>
        <w:t>Hari/Tanggal</w:t>
      </w:r>
      <w:r>
        <w:tab/>
        <w:t>: Selasa, 29 November 2022</w:t>
      </w:r>
    </w:p>
    <w:p w14:paraId="409B3A9A" w14:textId="77777777" w:rsidR="00BD4AB9" w:rsidRDefault="00EB49FD">
      <w:pPr>
        <w:spacing w:after="0" w:line="360" w:lineRule="auto"/>
        <w:ind w:left="1440"/>
      </w:pPr>
      <w:r>
        <w:t>Waktu</w:t>
      </w:r>
      <w:r>
        <w:tab/>
      </w:r>
      <w:r>
        <w:tab/>
        <w:t>: 09.50 - 10.30 WIB</w:t>
      </w:r>
    </w:p>
    <w:p w14:paraId="1E23F991" w14:textId="77777777" w:rsidR="00BD4AB9" w:rsidRDefault="00EB49FD">
      <w:pPr>
        <w:spacing w:after="0" w:line="360" w:lineRule="auto"/>
        <w:ind w:left="1440"/>
      </w:pPr>
      <w:r>
        <w:t>Tempat</w:t>
      </w:r>
      <w:r>
        <w:tab/>
        <w:t>: SMK Bina Cendekia Barengkok</w:t>
      </w:r>
    </w:p>
    <w:p w14:paraId="6529FE6C" w14:textId="77777777" w:rsidR="00BD4AB9" w:rsidRDefault="00BD4AB9">
      <w:pPr>
        <w:spacing w:after="0" w:line="360" w:lineRule="auto"/>
        <w:ind w:left="1440"/>
      </w:pPr>
    </w:p>
    <w:p w14:paraId="171271C5" w14:textId="77777777" w:rsidR="00BD4AB9" w:rsidRDefault="00EB49FD">
      <w:pPr>
        <w:numPr>
          <w:ilvl w:val="0"/>
          <w:numId w:val="99"/>
        </w:numPr>
        <w:spacing w:after="0" w:line="360" w:lineRule="auto"/>
        <w:ind w:left="1440"/>
      </w:pPr>
      <w:r>
        <w:t>Pelaksanaan Kegiatan</w:t>
      </w:r>
    </w:p>
    <w:p w14:paraId="39A341B2" w14:textId="77777777" w:rsidR="00BD4AB9" w:rsidRDefault="00EB49FD" w:rsidP="000369BA">
      <w:pPr>
        <w:numPr>
          <w:ilvl w:val="0"/>
          <w:numId w:val="380"/>
        </w:numPr>
        <w:spacing w:after="0" w:line="360" w:lineRule="auto"/>
        <w:ind w:left="1985" w:hanging="425"/>
      </w:pPr>
      <w:r>
        <w:t>Persiapan</w:t>
      </w:r>
    </w:p>
    <w:p w14:paraId="471C2D2B" w14:textId="77777777" w:rsidR="00BD4AB9" w:rsidRDefault="00EB49FD" w:rsidP="005E1A71">
      <w:pPr>
        <w:numPr>
          <w:ilvl w:val="0"/>
          <w:numId w:val="85"/>
        </w:numPr>
        <w:spacing w:after="0" w:line="360" w:lineRule="auto"/>
        <w:ind w:left="2268"/>
      </w:pPr>
      <w:r>
        <w:t>Berkoordinasi dengan Kepala Sekolah dan Guru SMK Bina Cendekia Barengkok untuk melakukan penyuluhan kepada</w:t>
      </w:r>
      <w:r w:rsidR="005E1A71">
        <w:t xml:space="preserve"> </w:t>
      </w:r>
      <w:r>
        <w:t>sasaran yang hadir</w:t>
      </w:r>
    </w:p>
    <w:p w14:paraId="1EFDACDB" w14:textId="77777777" w:rsidR="00BD4AB9" w:rsidRDefault="00EB49FD" w:rsidP="005E1A71">
      <w:pPr>
        <w:numPr>
          <w:ilvl w:val="0"/>
          <w:numId w:val="85"/>
        </w:numPr>
        <w:spacing w:line="360" w:lineRule="auto"/>
        <w:ind w:left="2268"/>
      </w:pPr>
      <w:r>
        <w:t xml:space="preserve">Menyiapkan bahan penyuluhan (Poster dan Kuesioner </w:t>
      </w:r>
      <w:r w:rsidRPr="005E1A71">
        <w:rPr>
          <w:i/>
        </w:rPr>
        <w:t>pre-test</w:t>
      </w:r>
      <w:r>
        <w:t xml:space="preserve"> dan </w:t>
      </w:r>
      <w:r w:rsidRPr="005E1A71">
        <w:rPr>
          <w:i/>
        </w:rPr>
        <w:t>post-test</w:t>
      </w:r>
      <w:r>
        <w:t>)</w:t>
      </w:r>
    </w:p>
    <w:p w14:paraId="26E04DC7" w14:textId="77777777" w:rsidR="00F21A29" w:rsidRDefault="00F21A29">
      <w:r>
        <w:br w:type="page"/>
      </w:r>
    </w:p>
    <w:p w14:paraId="04DD060F" w14:textId="1F234379" w:rsidR="00BD4AB9" w:rsidRDefault="00EB49FD" w:rsidP="005E1A71">
      <w:pPr>
        <w:spacing w:line="360" w:lineRule="auto"/>
        <w:ind w:left="990" w:firstLine="570"/>
      </w:pPr>
      <w:r>
        <w:lastRenderedPageBreak/>
        <w:t xml:space="preserve">b. </w:t>
      </w:r>
      <w:r w:rsidR="005E1A71">
        <w:t xml:space="preserve">  </w:t>
      </w:r>
      <w:r>
        <w:t>Pelaksanaan</w:t>
      </w:r>
    </w:p>
    <w:p w14:paraId="2E3E1F47" w14:textId="77777777" w:rsidR="00BD4AB9" w:rsidRDefault="00EB49FD" w:rsidP="005E1A71">
      <w:pPr>
        <w:numPr>
          <w:ilvl w:val="0"/>
          <w:numId w:val="33"/>
        </w:numPr>
        <w:spacing w:after="0" w:line="360" w:lineRule="auto"/>
        <w:ind w:left="2268"/>
      </w:pPr>
      <w:r>
        <w:t xml:space="preserve">Absensi peserta </w:t>
      </w:r>
    </w:p>
    <w:p w14:paraId="2042B89E" w14:textId="77777777" w:rsidR="00BD4AB9" w:rsidRDefault="00EB49FD" w:rsidP="005E1A71">
      <w:pPr>
        <w:numPr>
          <w:ilvl w:val="0"/>
          <w:numId w:val="33"/>
        </w:numPr>
        <w:spacing w:after="0" w:line="360" w:lineRule="auto"/>
        <w:ind w:left="2268"/>
      </w:pPr>
      <w:r>
        <w:t>Pembukaan</w:t>
      </w:r>
    </w:p>
    <w:p w14:paraId="3AB1465D" w14:textId="77777777" w:rsidR="00BD4AB9" w:rsidRDefault="00EB49FD" w:rsidP="005E1A71">
      <w:pPr>
        <w:numPr>
          <w:ilvl w:val="0"/>
          <w:numId w:val="33"/>
        </w:numPr>
        <w:spacing w:after="0" w:line="360" w:lineRule="auto"/>
        <w:ind w:left="2268"/>
      </w:pPr>
      <w:r>
        <w:t xml:space="preserve">Pengisian kuesioner </w:t>
      </w:r>
      <w:r w:rsidRPr="005E1A71">
        <w:rPr>
          <w:i/>
        </w:rPr>
        <w:t>pre-test</w:t>
      </w:r>
    </w:p>
    <w:p w14:paraId="3DE523C5" w14:textId="77777777" w:rsidR="00BD4AB9" w:rsidRDefault="00EB49FD" w:rsidP="005E1A71">
      <w:pPr>
        <w:numPr>
          <w:ilvl w:val="0"/>
          <w:numId w:val="33"/>
        </w:numPr>
        <w:spacing w:after="0" w:line="360" w:lineRule="auto"/>
        <w:ind w:left="2268"/>
      </w:pPr>
      <w:r>
        <w:t>Pemaparan materi</w:t>
      </w:r>
    </w:p>
    <w:p w14:paraId="1A9A0912" w14:textId="77777777" w:rsidR="00BD4AB9" w:rsidRDefault="00EB49FD" w:rsidP="005E1A71">
      <w:pPr>
        <w:numPr>
          <w:ilvl w:val="0"/>
          <w:numId w:val="33"/>
        </w:numPr>
        <w:spacing w:after="0" w:line="360" w:lineRule="auto"/>
        <w:ind w:left="2268"/>
      </w:pPr>
      <w:r>
        <w:t>Sesi Tanya jawab</w:t>
      </w:r>
    </w:p>
    <w:p w14:paraId="225ABC7A" w14:textId="77777777" w:rsidR="00BD4AB9" w:rsidRDefault="00EB49FD" w:rsidP="005E1A71">
      <w:pPr>
        <w:numPr>
          <w:ilvl w:val="0"/>
          <w:numId w:val="33"/>
        </w:numPr>
        <w:spacing w:after="0" w:line="360" w:lineRule="auto"/>
        <w:ind w:left="2268"/>
      </w:pPr>
      <w:r>
        <w:t xml:space="preserve">Pengisian kuesioner </w:t>
      </w:r>
      <w:r w:rsidRPr="005E1A71">
        <w:rPr>
          <w:i/>
        </w:rPr>
        <w:t>post-test</w:t>
      </w:r>
    </w:p>
    <w:p w14:paraId="0DFD4BFF" w14:textId="77777777" w:rsidR="00BD4AB9" w:rsidRDefault="00EB49FD" w:rsidP="005E1A71">
      <w:pPr>
        <w:numPr>
          <w:ilvl w:val="0"/>
          <w:numId w:val="33"/>
        </w:numPr>
        <w:spacing w:after="0" w:line="360" w:lineRule="auto"/>
        <w:ind w:left="2268"/>
      </w:pPr>
      <w:r>
        <w:t>Dokumentasi</w:t>
      </w:r>
    </w:p>
    <w:p w14:paraId="4959278A" w14:textId="77777777" w:rsidR="00BD4AB9" w:rsidRDefault="00EB49FD" w:rsidP="005E1A71">
      <w:pPr>
        <w:numPr>
          <w:ilvl w:val="0"/>
          <w:numId w:val="33"/>
        </w:numPr>
        <w:spacing w:after="0" w:line="360" w:lineRule="auto"/>
        <w:ind w:left="2268"/>
      </w:pPr>
      <w:r>
        <w:t xml:space="preserve">Doa bersama </w:t>
      </w:r>
    </w:p>
    <w:p w14:paraId="7C4EB1EB" w14:textId="77777777" w:rsidR="00BD4AB9" w:rsidRDefault="00EB49FD" w:rsidP="005E1A71">
      <w:pPr>
        <w:numPr>
          <w:ilvl w:val="0"/>
          <w:numId w:val="33"/>
        </w:numPr>
        <w:spacing w:after="0" w:line="360" w:lineRule="auto"/>
        <w:ind w:left="2268"/>
      </w:pPr>
      <w:r>
        <w:t>Penutupan</w:t>
      </w:r>
    </w:p>
    <w:p w14:paraId="720C8DF0" w14:textId="77777777" w:rsidR="00BD4AB9" w:rsidRDefault="00BD4AB9" w:rsidP="0058452E">
      <w:pPr>
        <w:spacing w:after="0" w:line="360" w:lineRule="auto"/>
      </w:pPr>
    </w:p>
    <w:p w14:paraId="66AE1CE8" w14:textId="77777777" w:rsidR="00BD4AB9" w:rsidRDefault="00EB49FD" w:rsidP="005E1A71">
      <w:pPr>
        <w:spacing w:after="0" w:line="360" w:lineRule="auto"/>
        <w:ind w:left="1560"/>
      </w:pPr>
      <w:proofErr w:type="gramStart"/>
      <w:r>
        <w:t>c.</w:t>
      </w:r>
      <w:r w:rsidR="005E1A71">
        <w:t xml:space="preserve"> </w:t>
      </w:r>
      <w:r>
        <w:t xml:space="preserve"> Evaluasi</w:t>
      </w:r>
      <w:proofErr w:type="gramEnd"/>
    </w:p>
    <w:p w14:paraId="4097DFB3" w14:textId="77777777" w:rsidR="00BD4AB9" w:rsidRDefault="00EB49FD" w:rsidP="005E1A71">
      <w:pPr>
        <w:numPr>
          <w:ilvl w:val="0"/>
          <w:numId w:val="46"/>
        </w:numPr>
        <w:spacing w:after="0" w:line="360" w:lineRule="auto"/>
        <w:ind w:left="2268"/>
      </w:pPr>
      <w:r>
        <w:t>Absensi atau jumlah kehadiran peserta</w:t>
      </w:r>
    </w:p>
    <w:p w14:paraId="1D6DB3B1" w14:textId="77777777" w:rsidR="00BD4AB9" w:rsidRDefault="00EB49FD" w:rsidP="005E1A71">
      <w:pPr>
        <w:numPr>
          <w:ilvl w:val="0"/>
          <w:numId w:val="46"/>
        </w:numPr>
        <w:spacing w:after="0" w:line="360" w:lineRule="auto"/>
        <w:ind w:left="2268"/>
      </w:pPr>
      <w:r>
        <w:t xml:space="preserve">Perhitungan hasil </w:t>
      </w:r>
      <w:r w:rsidRPr="005E1A71">
        <w:rPr>
          <w:i/>
        </w:rPr>
        <w:t>Pre-test</w:t>
      </w:r>
      <w:r>
        <w:t xml:space="preserve"> dan </w:t>
      </w:r>
      <w:r w:rsidRPr="005E1A71">
        <w:rPr>
          <w:i/>
        </w:rPr>
        <w:t>Post-test</w:t>
      </w:r>
    </w:p>
    <w:p w14:paraId="10A3DE8B" w14:textId="77777777" w:rsidR="000369BA" w:rsidRDefault="000369BA">
      <w:pPr>
        <w:spacing w:after="0" w:line="360" w:lineRule="auto"/>
        <w:ind w:left="1440"/>
      </w:pPr>
    </w:p>
    <w:p w14:paraId="7073A09A" w14:textId="77777777" w:rsidR="00BD4AB9" w:rsidRDefault="00EB49FD">
      <w:pPr>
        <w:numPr>
          <w:ilvl w:val="0"/>
          <w:numId w:val="99"/>
        </w:numPr>
        <w:spacing w:line="360" w:lineRule="auto"/>
        <w:ind w:left="1440"/>
      </w:pPr>
      <w:r>
        <w:t>Hasil Kegiatan</w:t>
      </w:r>
    </w:p>
    <w:p w14:paraId="1EE51548" w14:textId="06EF3EB3" w:rsidR="00BD4AB9" w:rsidRDefault="00EB49FD">
      <w:pPr>
        <w:spacing w:after="0" w:line="360" w:lineRule="auto"/>
        <w:ind w:left="1440" w:firstLine="720"/>
      </w:pPr>
      <w:proofErr w:type="gramStart"/>
      <w:r>
        <w:t>Penyuluhan Anemia Pada Remaja Putri ini berlangsung selama 40 menit.</w:t>
      </w:r>
      <w:proofErr w:type="gramEnd"/>
      <w:r>
        <w:t xml:space="preserve"> </w:t>
      </w:r>
      <w:proofErr w:type="gramStart"/>
      <w:r>
        <w:t>Peserta yang mengikuti kegiatan penyuluhan yaitu sebanyak 26 siswi.</w:t>
      </w:r>
      <w:proofErr w:type="gramEnd"/>
      <w:r>
        <w:t xml:space="preserve"> </w:t>
      </w:r>
      <w:proofErr w:type="gramStart"/>
      <w:r>
        <w:t>Materi dan media yang diberikan disampaikan dengan semenarik mungkin agar mudah dipahami.</w:t>
      </w:r>
      <w:proofErr w:type="gramEnd"/>
      <w:r>
        <w:t xml:space="preserve"> Setelah pemberian materi, selanjutnya diadakan sesi </w:t>
      </w:r>
      <w:proofErr w:type="gramStart"/>
      <w:r>
        <w:t>tanya</w:t>
      </w:r>
      <w:proofErr w:type="gramEnd"/>
      <w:r>
        <w:t xml:space="preserve"> jawab terkait materi yang disampaikan. </w:t>
      </w:r>
      <w:proofErr w:type="gramStart"/>
      <w:r>
        <w:t>Para peserta beberapa kali bertanya terkait materi dengan antusias.</w:t>
      </w:r>
      <w:proofErr w:type="gramEnd"/>
      <w:r>
        <w:t xml:space="preserve"> </w:t>
      </w:r>
      <w:proofErr w:type="gramStart"/>
      <w:r>
        <w:t xml:space="preserve">Pengisian </w:t>
      </w:r>
      <w:r w:rsidRPr="005E1A71">
        <w:rPr>
          <w:i/>
        </w:rPr>
        <w:t>pre-test</w:t>
      </w:r>
      <w:r>
        <w:t xml:space="preserve"> dan </w:t>
      </w:r>
      <w:r w:rsidRPr="005E1A71">
        <w:rPr>
          <w:i/>
        </w:rPr>
        <w:t>post-test</w:t>
      </w:r>
      <w:r>
        <w:t xml:space="preserve"> dibantu oleh mahasiswa penyelenggara.</w:t>
      </w:r>
      <w:proofErr w:type="gramEnd"/>
      <w:r>
        <w:t xml:space="preserve">  </w:t>
      </w:r>
    </w:p>
    <w:p w14:paraId="4A4DEE63" w14:textId="384663F5" w:rsidR="00AD5541" w:rsidRDefault="00AD5541" w:rsidP="00AD5541">
      <w:pPr>
        <w:pStyle w:val="Caption"/>
        <w:jc w:val="center"/>
        <w:rPr>
          <w:b/>
          <w:color w:val="auto"/>
          <w:sz w:val="24"/>
          <w:szCs w:val="24"/>
        </w:rPr>
      </w:pPr>
    </w:p>
    <w:p w14:paraId="5EDC745F" w14:textId="77777777" w:rsidR="00F21A29" w:rsidRDefault="00F21A29">
      <w:pPr>
        <w:rPr>
          <w:b/>
          <w:iCs/>
        </w:rPr>
      </w:pPr>
      <w:r>
        <w:rPr>
          <w:b/>
          <w:i/>
        </w:rPr>
        <w:br w:type="page"/>
      </w:r>
    </w:p>
    <w:p w14:paraId="1D3A9E6F" w14:textId="06149673" w:rsidR="000369BA" w:rsidRPr="000369BA" w:rsidRDefault="000369BA" w:rsidP="000369BA">
      <w:pPr>
        <w:pStyle w:val="Caption"/>
        <w:keepNext/>
        <w:jc w:val="center"/>
        <w:rPr>
          <w:b/>
          <w:i w:val="0"/>
          <w:color w:val="auto"/>
          <w:sz w:val="24"/>
          <w:szCs w:val="24"/>
        </w:rPr>
      </w:pPr>
      <w:bookmarkStart w:id="41" w:name="_Toc129861636"/>
      <w:proofErr w:type="gramStart"/>
      <w:r w:rsidRPr="000369BA">
        <w:rPr>
          <w:b/>
          <w:i w:val="0"/>
          <w:color w:val="auto"/>
          <w:sz w:val="24"/>
          <w:szCs w:val="24"/>
        </w:rPr>
        <w:lastRenderedPageBreak/>
        <w:t xml:space="preserve">Tabel  </w:t>
      </w:r>
      <w:proofErr w:type="gramEnd"/>
      <w:r w:rsidRPr="000369BA">
        <w:rPr>
          <w:b/>
          <w:i w:val="0"/>
          <w:color w:val="auto"/>
          <w:sz w:val="24"/>
          <w:szCs w:val="24"/>
        </w:rPr>
        <w:fldChar w:fldCharType="begin"/>
      </w:r>
      <w:r w:rsidRPr="000369BA">
        <w:rPr>
          <w:b/>
          <w:i w:val="0"/>
          <w:color w:val="auto"/>
          <w:sz w:val="24"/>
          <w:szCs w:val="24"/>
        </w:rPr>
        <w:instrText xml:space="preserve"> SEQ Tabel_ \* ARABIC </w:instrText>
      </w:r>
      <w:r w:rsidRPr="000369BA">
        <w:rPr>
          <w:b/>
          <w:i w:val="0"/>
          <w:color w:val="auto"/>
          <w:sz w:val="24"/>
          <w:szCs w:val="24"/>
        </w:rPr>
        <w:fldChar w:fldCharType="separate"/>
      </w:r>
      <w:r w:rsidR="00896CA1">
        <w:rPr>
          <w:b/>
          <w:i w:val="0"/>
          <w:noProof/>
          <w:color w:val="auto"/>
          <w:sz w:val="24"/>
          <w:szCs w:val="24"/>
        </w:rPr>
        <w:t>16</w:t>
      </w:r>
      <w:r w:rsidRPr="000369BA">
        <w:rPr>
          <w:b/>
          <w:i w:val="0"/>
          <w:color w:val="auto"/>
          <w:sz w:val="24"/>
          <w:szCs w:val="24"/>
        </w:rPr>
        <w:fldChar w:fldCharType="end"/>
      </w:r>
      <w:r w:rsidRPr="000369BA">
        <w:rPr>
          <w:b/>
          <w:i w:val="0"/>
          <w:color w:val="auto"/>
          <w:sz w:val="24"/>
          <w:szCs w:val="24"/>
        </w:rPr>
        <w:t xml:space="preserve"> Hasil Skor Penyuluhan Anemia</w:t>
      </w:r>
      <w:bookmarkEnd w:id="41"/>
    </w:p>
    <w:tbl>
      <w:tblPr>
        <w:tblStyle w:val="TableGrid"/>
        <w:tblW w:w="0" w:type="auto"/>
        <w:tblInd w:w="1489" w:type="dxa"/>
        <w:tblLook w:val="04A0" w:firstRow="1" w:lastRow="0" w:firstColumn="1" w:lastColumn="0" w:noHBand="0" w:noVBand="1"/>
      </w:tblPr>
      <w:tblGrid>
        <w:gridCol w:w="720"/>
        <w:gridCol w:w="2160"/>
        <w:gridCol w:w="1710"/>
        <w:gridCol w:w="1873"/>
      </w:tblGrid>
      <w:tr w:rsidR="00AD5541" w14:paraId="418F2C6D" w14:textId="77777777" w:rsidTr="00F21A29">
        <w:trPr>
          <w:trHeight w:val="332"/>
          <w:tblHeader/>
        </w:trPr>
        <w:tc>
          <w:tcPr>
            <w:tcW w:w="720" w:type="dxa"/>
          </w:tcPr>
          <w:p w14:paraId="2ABF23EF" w14:textId="5FFB7C47" w:rsidR="00AD5541" w:rsidRPr="005F1B6A" w:rsidRDefault="00AD5541" w:rsidP="00F21A29">
            <w:pPr>
              <w:jc w:val="center"/>
              <w:rPr>
                <w:b/>
              </w:rPr>
            </w:pPr>
            <w:r w:rsidRPr="005F1B6A">
              <w:rPr>
                <w:b/>
              </w:rPr>
              <w:t>No</w:t>
            </w:r>
          </w:p>
        </w:tc>
        <w:tc>
          <w:tcPr>
            <w:tcW w:w="2160" w:type="dxa"/>
          </w:tcPr>
          <w:p w14:paraId="01D244BF" w14:textId="77777777" w:rsidR="00AD5541" w:rsidRPr="005F1B6A" w:rsidRDefault="00AD5541" w:rsidP="000369BA">
            <w:pPr>
              <w:jc w:val="center"/>
              <w:rPr>
                <w:b/>
              </w:rPr>
            </w:pPr>
            <w:r w:rsidRPr="005F1B6A">
              <w:rPr>
                <w:b/>
              </w:rPr>
              <w:t>Nama</w:t>
            </w:r>
          </w:p>
        </w:tc>
        <w:tc>
          <w:tcPr>
            <w:tcW w:w="1710" w:type="dxa"/>
          </w:tcPr>
          <w:p w14:paraId="7FC8138E" w14:textId="77777777" w:rsidR="00AD5541" w:rsidRPr="005F1B6A" w:rsidRDefault="00AD5541" w:rsidP="000369BA">
            <w:pPr>
              <w:jc w:val="center"/>
              <w:rPr>
                <w:b/>
              </w:rPr>
            </w:pPr>
            <w:r w:rsidRPr="005F1B6A">
              <w:rPr>
                <w:b/>
              </w:rPr>
              <w:t>Skor Pre Test</w:t>
            </w:r>
          </w:p>
        </w:tc>
        <w:tc>
          <w:tcPr>
            <w:tcW w:w="1873" w:type="dxa"/>
          </w:tcPr>
          <w:p w14:paraId="39A31CA8" w14:textId="77777777" w:rsidR="00AD5541" w:rsidRPr="005F1B6A" w:rsidRDefault="00AD5541" w:rsidP="000369BA">
            <w:pPr>
              <w:jc w:val="center"/>
              <w:rPr>
                <w:b/>
              </w:rPr>
            </w:pPr>
            <w:r w:rsidRPr="005F1B6A">
              <w:rPr>
                <w:b/>
              </w:rPr>
              <w:t>Skor Post Test</w:t>
            </w:r>
          </w:p>
        </w:tc>
      </w:tr>
      <w:tr w:rsidR="00AD5541" w:rsidRPr="00AD5541" w14:paraId="3506A2BE" w14:textId="77777777" w:rsidTr="00F21A29">
        <w:trPr>
          <w:trHeight w:val="247"/>
        </w:trPr>
        <w:tc>
          <w:tcPr>
            <w:tcW w:w="720" w:type="dxa"/>
          </w:tcPr>
          <w:p w14:paraId="2CA831CF" w14:textId="1EDAB8EC" w:rsidR="00AD5541" w:rsidRPr="00AD5541" w:rsidRDefault="00AD5541" w:rsidP="000369BA">
            <w:pPr>
              <w:jc w:val="center"/>
              <w:rPr>
                <w:bCs/>
              </w:rPr>
            </w:pPr>
            <w:r>
              <w:rPr>
                <w:bCs/>
              </w:rPr>
              <w:t>1.</w:t>
            </w:r>
          </w:p>
        </w:tc>
        <w:tc>
          <w:tcPr>
            <w:tcW w:w="2160" w:type="dxa"/>
          </w:tcPr>
          <w:p w14:paraId="4B8B8E5E" w14:textId="77C39B34" w:rsidR="00AD5541" w:rsidRPr="00AD5541" w:rsidRDefault="00AD5541" w:rsidP="000369BA">
            <w:pPr>
              <w:jc w:val="left"/>
              <w:rPr>
                <w:bCs/>
              </w:rPr>
            </w:pPr>
            <w:r w:rsidRPr="00AD5541">
              <w:rPr>
                <w:bCs/>
              </w:rPr>
              <w:t>Putri Hermawan</w:t>
            </w:r>
          </w:p>
        </w:tc>
        <w:tc>
          <w:tcPr>
            <w:tcW w:w="1710" w:type="dxa"/>
          </w:tcPr>
          <w:p w14:paraId="3D0C3606" w14:textId="5C3DFF2A" w:rsidR="00AD5541" w:rsidRPr="00AD5541" w:rsidRDefault="00AD5541" w:rsidP="000369BA">
            <w:pPr>
              <w:jc w:val="center"/>
              <w:rPr>
                <w:bCs/>
              </w:rPr>
            </w:pPr>
            <w:r>
              <w:rPr>
                <w:bCs/>
              </w:rPr>
              <w:t>40</w:t>
            </w:r>
          </w:p>
        </w:tc>
        <w:tc>
          <w:tcPr>
            <w:tcW w:w="1873" w:type="dxa"/>
          </w:tcPr>
          <w:p w14:paraId="18815781" w14:textId="0BD3C3AB" w:rsidR="00AD5541" w:rsidRPr="00AD5541" w:rsidRDefault="00AD5541" w:rsidP="000369BA">
            <w:pPr>
              <w:jc w:val="center"/>
              <w:rPr>
                <w:bCs/>
              </w:rPr>
            </w:pPr>
            <w:r>
              <w:rPr>
                <w:bCs/>
              </w:rPr>
              <w:t>70</w:t>
            </w:r>
          </w:p>
        </w:tc>
      </w:tr>
      <w:tr w:rsidR="00AD5541" w:rsidRPr="00AD5541" w14:paraId="008DB4EE" w14:textId="77777777" w:rsidTr="00F21A29">
        <w:trPr>
          <w:trHeight w:val="247"/>
        </w:trPr>
        <w:tc>
          <w:tcPr>
            <w:tcW w:w="720" w:type="dxa"/>
          </w:tcPr>
          <w:p w14:paraId="2C21888E" w14:textId="1EA8747C" w:rsidR="00AD5541" w:rsidRPr="00AD5541" w:rsidRDefault="00AD5541" w:rsidP="000369BA">
            <w:pPr>
              <w:jc w:val="center"/>
              <w:rPr>
                <w:bCs/>
              </w:rPr>
            </w:pPr>
            <w:r>
              <w:rPr>
                <w:bCs/>
              </w:rPr>
              <w:t>2.</w:t>
            </w:r>
          </w:p>
        </w:tc>
        <w:tc>
          <w:tcPr>
            <w:tcW w:w="2160" w:type="dxa"/>
          </w:tcPr>
          <w:p w14:paraId="1D80866E" w14:textId="1268D622" w:rsidR="00AD5541" w:rsidRPr="00AD5541" w:rsidRDefault="00AD5541" w:rsidP="000369BA">
            <w:pPr>
              <w:jc w:val="left"/>
              <w:rPr>
                <w:bCs/>
              </w:rPr>
            </w:pPr>
            <w:r>
              <w:rPr>
                <w:bCs/>
              </w:rPr>
              <w:t>Fina</w:t>
            </w:r>
          </w:p>
        </w:tc>
        <w:tc>
          <w:tcPr>
            <w:tcW w:w="1710" w:type="dxa"/>
          </w:tcPr>
          <w:p w14:paraId="538860D4" w14:textId="3BC3B522" w:rsidR="00AD5541" w:rsidRPr="00AD5541" w:rsidRDefault="00AD5541" w:rsidP="000369BA">
            <w:pPr>
              <w:jc w:val="center"/>
              <w:rPr>
                <w:bCs/>
              </w:rPr>
            </w:pPr>
            <w:r>
              <w:rPr>
                <w:bCs/>
              </w:rPr>
              <w:t>40</w:t>
            </w:r>
          </w:p>
        </w:tc>
        <w:tc>
          <w:tcPr>
            <w:tcW w:w="1873" w:type="dxa"/>
          </w:tcPr>
          <w:p w14:paraId="31F78A9F" w14:textId="48ECFB1A" w:rsidR="00AD5541" w:rsidRPr="00AD5541" w:rsidRDefault="00AD5541" w:rsidP="000369BA">
            <w:pPr>
              <w:jc w:val="center"/>
              <w:rPr>
                <w:bCs/>
              </w:rPr>
            </w:pPr>
            <w:r>
              <w:rPr>
                <w:bCs/>
              </w:rPr>
              <w:t>50</w:t>
            </w:r>
          </w:p>
        </w:tc>
      </w:tr>
      <w:tr w:rsidR="00AD5541" w:rsidRPr="00AD5541" w14:paraId="6B259377" w14:textId="77777777" w:rsidTr="00F21A29">
        <w:trPr>
          <w:trHeight w:val="247"/>
        </w:trPr>
        <w:tc>
          <w:tcPr>
            <w:tcW w:w="720" w:type="dxa"/>
          </w:tcPr>
          <w:p w14:paraId="551C2652" w14:textId="15EA044B" w:rsidR="00AD5541" w:rsidRPr="00AD5541" w:rsidRDefault="00AD5541" w:rsidP="000369BA">
            <w:pPr>
              <w:jc w:val="center"/>
              <w:rPr>
                <w:bCs/>
              </w:rPr>
            </w:pPr>
            <w:r>
              <w:rPr>
                <w:bCs/>
              </w:rPr>
              <w:t>3.</w:t>
            </w:r>
          </w:p>
        </w:tc>
        <w:tc>
          <w:tcPr>
            <w:tcW w:w="2160" w:type="dxa"/>
          </w:tcPr>
          <w:p w14:paraId="33F6FA05" w14:textId="5631C953" w:rsidR="00AD5541" w:rsidRPr="00AD5541" w:rsidRDefault="00AD5541" w:rsidP="000369BA">
            <w:pPr>
              <w:jc w:val="left"/>
              <w:rPr>
                <w:bCs/>
              </w:rPr>
            </w:pPr>
            <w:r>
              <w:rPr>
                <w:bCs/>
              </w:rPr>
              <w:t>Siti Yuningsih</w:t>
            </w:r>
          </w:p>
        </w:tc>
        <w:tc>
          <w:tcPr>
            <w:tcW w:w="1710" w:type="dxa"/>
          </w:tcPr>
          <w:p w14:paraId="1E09750A" w14:textId="0EB271C5" w:rsidR="00AD5541" w:rsidRPr="00AD5541" w:rsidRDefault="00AD5541" w:rsidP="000369BA">
            <w:pPr>
              <w:jc w:val="center"/>
              <w:rPr>
                <w:bCs/>
              </w:rPr>
            </w:pPr>
            <w:r>
              <w:rPr>
                <w:bCs/>
              </w:rPr>
              <w:t>30</w:t>
            </w:r>
          </w:p>
        </w:tc>
        <w:tc>
          <w:tcPr>
            <w:tcW w:w="1873" w:type="dxa"/>
          </w:tcPr>
          <w:p w14:paraId="6BDBD274" w14:textId="6A9F0467" w:rsidR="00AD5541" w:rsidRPr="00AD5541" w:rsidRDefault="00AD5541" w:rsidP="000369BA">
            <w:pPr>
              <w:jc w:val="center"/>
              <w:rPr>
                <w:bCs/>
              </w:rPr>
            </w:pPr>
            <w:r>
              <w:rPr>
                <w:bCs/>
              </w:rPr>
              <w:t>70</w:t>
            </w:r>
          </w:p>
        </w:tc>
      </w:tr>
      <w:tr w:rsidR="00AD5541" w:rsidRPr="00AD5541" w14:paraId="04B0A4DE" w14:textId="77777777" w:rsidTr="00F21A29">
        <w:trPr>
          <w:trHeight w:val="247"/>
        </w:trPr>
        <w:tc>
          <w:tcPr>
            <w:tcW w:w="720" w:type="dxa"/>
          </w:tcPr>
          <w:p w14:paraId="740841D6" w14:textId="799E572C" w:rsidR="00AD5541" w:rsidRPr="00AD5541" w:rsidRDefault="00AD5541" w:rsidP="000369BA">
            <w:pPr>
              <w:jc w:val="center"/>
              <w:rPr>
                <w:bCs/>
              </w:rPr>
            </w:pPr>
            <w:r>
              <w:rPr>
                <w:bCs/>
              </w:rPr>
              <w:t>4.</w:t>
            </w:r>
          </w:p>
        </w:tc>
        <w:tc>
          <w:tcPr>
            <w:tcW w:w="2160" w:type="dxa"/>
          </w:tcPr>
          <w:p w14:paraId="7BD2AAD2" w14:textId="3E32CB93" w:rsidR="00AD5541" w:rsidRPr="00AD5541" w:rsidRDefault="00AD5541" w:rsidP="000369BA">
            <w:pPr>
              <w:jc w:val="left"/>
              <w:rPr>
                <w:bCs/>
              </w:rPr>
            </w:pPr>
            <w:r>
              <w:rPr>
                <w:bCs/>
              </w:rPr>
              <w:t>Aulia Adhana</w:t>
            </w:r>
          </w:p>
        </w:tc>
        <w:tc>
          <w:tcPr>
            <w:tcW w:w="1710" w:type="dxa"/>
          </w:tcPr>
          <w:p w14:paraId="28D5D2F9" w14:textId="54BEE187" w:rsidR="00AD5541" w:rsidRPr="00AD5541" w:rsidRDefault="00AD5541" w:rsidP="000369BA">
            <w:pPr>
              <w:jc w:val="center"/>
              <w:rPr>
                <w:bCs/>
              </w:rPr>
            </w:pPr>
            <w:r>
              <w:rPr>
                <w:bCs/>
              </w:rPr>
              <w:t>30</w:t>
            </w:r>
          </w:p>
        </w:tc>
        <w:tc>
          <w:tcPr>
            <w:tcW w:w="1873" w:type="dxa"/>
          </w:tcPr>
          <w:p w14:paraId="2E0B5B0C" w14:textId="432EDA0D" w:rsidR="00AD5541" w:rsidRPr="00AD5541" w:rsidRDefault="00AD5541" w:rsidP="000369BA">
            <w:pPr>
              <w:jc w:val="center"/>
              <w:rPr>
                <w:bCs/>
              </w:rPr>
            </w:pPr>
            <w:r>
              <w:rPr>
                <w:bCs/>
              </w:rPr>
              <w:t>70</w:t>
            </w:r>
          </w:p>
        </w:tc>
      </w:tr>
      <w:tr w:rsidR="00AD5541" w:rsidRPr="00AD5541" w14:paraId="32607DB9" w14:textId="77777777" w:rsidTr="00F21A29">
        <w:trPr>
          <w:trHeight w:val="247"/>
        </w:trPr>
        <w:tc>
          <w:tcPr>
            <w:tcW w:w="720" w:type="dxa"/>
          </w:tcPr>
          <w:p w14:paraId="2A4E80FE" w14:textId="265DE977" w:rsidR="00AD5541" w:rsidRPr="00AD5541" w:rsidRDefault="00AD5541" w:rsidP="000369BA">
            <w:pPr>
              <w:jc w:val="center"/>
              <w:rPr>
                <w:bCs/>
              </w:rPr>
            </w:pPr>
            <w:r>
              <w:rPr>
                <w:bCs/>
              </w:rPr>
              <w:t>5.</w:t>
            </w:r>
          </w:p>
        </w:tc>
        <w:tc>
          <w:tcPr>
            <w:tcW w:w="2160" w:type="dxa"/>
          </w:tcPr>
          <w:p w14:paraId="20B75309" w14:textId="32823FEE" w:rsidR="00AD5541" w:rsidRPr="00AD5541" w:rsidRDefault="00AD5541" w:rsidP="000369BA">
            <w:pPr>
              <w:jc w:val="left"/>
              <w:rPr>
                <w:bCs/>
              </w:rPr>
            </w:pPr>
            <w:r>
              <w:rPr>
                <w:bCs/>
              </w:rPr>
              <w:t>Firda Afriyanti</w:t>
            </w:r>
          </w:p>
        </w:tc>
        <w:tc>
          <w:tcPr>
            <w:tcW w:w="1710" w:type="dxa"/>
          </w:tcPr>
          <w:p w14:paraId="7F19E051" w14:textId="3756F80C" w:rsidR="00AD5541" w:rsidRPr="00AD5541" w:rsidRDefault="00AD5541" w:rsidP="000369BA">
            <w:pPr>
              <w:jc w:val="center"/>
              <w:rPr>
                <w:bCs/>
              </w:rPr>
            </w:pPr>
            <w:r>
              <w:rPr>
                <w:bCs/>
              </w:rPr>
              <w:t>20</w:t>
            </w:r>
          </w:p>
        </w:tc>
        <w:tc>
          <w:tcPr>
            <w:tcW w:w="1873" w:type="dxa"/>
          </w:tcPr>
          <w:p w14:paraId="1EBF77B8" w14:textId="1C2A0725" w:rsidR="00AD5541" w:rsidRPr="00AD5541" w:rsidRDefault="00AD5541" w:rsidP="000369BA">
            <w:pPr>
              <w:jc w:val="center"/>
              <w:rPr>
                <w:bCs/>
              </w:rPr>
            </w:pPr>
            <w:r>
              <w:rPr>
                <w:bCs/>
              </w:rPr>
              <w:t>70</w:t>
            </w:r>
          </w:p>
        </w:tc>
      </w:tr>
      <w:tr w:rsidR="00AD5541" w:rsidRPr="00AD5541" w14:paraId="5F1901F8" w14:textId="77777777" w:rsidTr="00F21A29">
        <w:trPr>
          <w:trHeight w:val="247"/>
        </w:trPr>
        <w:tc>
          <w:tcPr>
            <w:tcW w:w="720" w:type="dxa"/>
          </w:tcPr>
          <w:p w14:paraId="19BC8119" w14:textId="4BC84C8D" w:rsidR="00AD5541" w:rsidRPr="00AD5541" w:rsidRDefault="00AD5541" w:rsidP="000369BA">
            <w:pPr>
              <w:jc w:val="center"/>
              <w:rPr>
                <w:bCs/>
              </w:rPr>
            </w:pPr>
            <w:r>
              <w:rPr>
                <w:bCs/>
              </w:rPr>
              <w:t>6.</w:t>
            </w:r>
          </w:p>
        </w:tc>
        <w:tc>
          <w:tcPr>
            <w:tcW w:w="2160" w:type="dxa"/>
          </w:tcPr>
          <w:p w14:paraId="6FB16B81" w14:textId="606511B1" w:rsidR="00AD5541" w:rsidRPr="00AD5541" w:rsidRDefault="00AD5541" w:rsidP="000369BA">
            <w:pPr>
              <w:jc w:val="left"/>
              <w:rPr>
                <w:bCs/>
              </w:rPr>
            </w:pPr>
            <w:r>
              <w:rPr>
                <w:bCs/>
              </w:rPr>
              <w:t>Ela</w:t>
            </w:r>
          </w:p>
        </w:tc>
        <w:tc>
          <w:tcPr>
            <w:tcW w:w="1710" w:type="dxa"/>
          </w:tcPr>
          <w:p w14:paraId="4311E072" w14:textId="445FF92E" w:rsidR="00AD5541" w:rsidRPr="00AD5541" w:rsidRDefault="00AD5541" w:rsidP="000369BA">
            <w:pPr>
              <w:jc w:val="center"/>
              <w:rPr>
                <w:bCs/>
              </w:rPr>
            </w:pPr>
            <w:r>
              <w:rPr>
                <w:bCs/>
              </w:rPr>
              <w:t>50</w:t>
            </w:r>
          </w:p>
        </w:tc>
        <w:tc>
          <w:tcPr>
            <w:tcW w:w="1873" w:type="dxa"/>
          </w:tcPr>
          <w:p w14:paraId="1FDC3CE6" w14:textId="0653E9D6" w:rsidR="00AD5541" w:rsidRPr="00AD5541" w:rsidRDefault="00AD5541" w:rsidP="000369BA">
            <w:pPr>
              <w:jc w:val="center"/>
              <w:rPr>
                <w:bCs/>
              </w:rPr>
            </w:pPr>
            <w:r>
              <w:rPr>
                <w:bCs/>
              </w:rPr>
              <w:t>60</w:t>
            </w:r>
          </w:p>
        </w:tc>
      </w:tr>
      <w:tr w:rsidR="00AD5541" w:rsidRPr="00AD5541" w14:paraId="3882BFB6" w14:textId="77777777" w:rsidTr="00F21A29">
        <w:trPr>
          <w:trHeight w:val="247"/>
        </w:trPr>
        <w:tc>
          <w:tcPr>
            <w:tcW w:w="720" w:type="dxa"/>
          </w:tcPr>
          <w:p w14:paraId="142C7394" w14:textId="170BC6D9" w:rsidR="00AD5541" w:rsidRPr="00AD5541" w:rsidRDefault="00AD5541" w:rsidP="000369BA">
            <w:pPr>
              <w:jc w:val="center"/>
              <w:rPr>
                <w:bCs/>
              </w:rPr>
            </w:pPr>
            <w:r>
              <w:rPr>
                <w:bCs/>
              </w:rPr>
              <w:t>7.</w:t>
            </w:r>
          </w:p>
        </w:tc>
        <w:tc>
          <w:tcPr>
            <w:tcW w:w="2160" w:type="dxa"/>
          </w:tcPr>
          <w:p w14:paraId="085AA4E0" w14:textId="0503A6E8" w:rsidR="00AD5541" w:rsidRPr="00AD5541" w:rsidRDefault="00AD5541" w:rsidP="000369BA">
            <w:pPr>
              <w:jc w:val="left"/>
              <w:rPr>
                <w:bCs/>
              </w:rPr>
            </w:pPr>
            <w:r>
              <w:rPr>
                <w:bCs/>
              </w:rPr>
              <w:t>Devani Delia</w:t>
            </w:r>
          </w:p>
        </w:tc>
        <w:tc>
          <w:tcPr>
            <w:tcW w:w="1710" w:type="dxa"/>
          </w:tcPr>
          <w:p w14:paraId="2D19CE7A" w14:textId="32DC40F0" w:rsidR="00AD5541" w:rsidRPr="00AD5541" w:rsidRDefault="00AD5541" w:rsidP="000369BA">
            <w:pPr>
              <w:jc w:val="center"/>
              <w:rPr>
                <w:bCs/>
              </w:rPr>
            </w:pPr>
            <w:r>
              <w:rPr>
                <w:bCs/>
              </w:rPr>
              <w:t>40</w:t>
            </w:r>
          </w:p>
        </w:tc>
        <w:tc>
          <w:tcPr>
            <w:tcW w:w="1873" w:type="dxa"/>
          </w:tcPr>
          <w:p w14:paraId="5212DBB0" w14:textId="60F97DF7" w:rsidR="00AD5541" w:rsidRPr="00AD5541" w:rsidRDefault="00AD5541" w:rsidP="000369BA">
            <w:pPr>
              <w:jc w:val="center"/>
              <w:rPr>
                <w:bCs/>
              </w:rPr>
            </w:pPr>
            <w:r>
              <w:rPr>
                <w:bCs/>
              </w:rPr>
              <w:t>50</w:t>
            </w:r>
          </w:p>
        </w:tc>
      </w:tr>
      <w:tr w:rsidR="00AD5541" w:rsidRPr="00AD5541" w14:paraId="082C3B93" w14:textId="77777777" w:rsidTr="00F21A29">
        <w:trPr>
          <w:trHeight w:val="263"/>
        </w:trPr>
        <w:tc>
          <w:tcPr>
            <w:tcW w:w="720" w:type="dxa"/>
          </w:tcPr>
          <w:p w14:paraId="6CBB0166" w14:textId="3619E12A" w:rsidR="00AD5541" w:rsidRPr="00AD5541" w:rsidRDefault="00AD5541" w:rsidP="000369BA">
            <w:pPr>
              <w:jc w:val="center"/>
              <w:rPr>
                <w:bCs/>
              </w:rPr>
            </w:pPr>
            <w:r>
              <w:rPr>
                <w:bCs/>
              </w:rPr>
              <w:t>8.</w:t>
            </w:r>
          </w:p>
        </w:tc>
        <w:tc>
          <w:tcPr>
            <w:tcW w:w="2160" w:type="dxa"/>
          </w:tcPr>
          <w:p w14:paraId="5D318882" w14:textId="1D4E2676" w:rsidR="00AD5541" w:rsidRPr="00AD5541" w:rsidRDefault="00AD5541" w:rsidP="000369BA">
            <w:pPr>
              <w:jc w:val="left"/>
              <w:rPr>
                <w:bCs/>
              </w:rPr>
            </w:pPr>
            <w:r>
              <w:rPr>
                <w:bCs/>
              </w:rPr>
              <w:t>Friska Exseli</w:t>
            </w:r>
          </w:p>
        </w:tc>
        <w:tc>
          <w:tcPr>
            <w:tcW w:w="1710" w:type="dxa"/>
          </w:tcPr>
          <w:p w14:paraId="7BA059D7" w14:textId="6DE15F8E" w:rsidR="00AD5541" w:rsidRPr="00AD5541" w:rsidRDefault="00AD5541" w:rsidP="000369BA">
            <w:pPr>
              <w:jc w:val="center"/>
              <w:rPr>
                <w:bCs/>
              </w:rPr>
            </w:pPr>
            <w:r>
              <w:rPr>
                <w:bCs/>
              </w:rPr>
              <w:t>20</w:t>
            </w:r>
          </w:p>
        </w:tc>
        <w:tc>
          <w:tcPr>
            <w:tcW w:w="1873" w:type="dxa"/>
          </w:tcPr>
          <w:p w14:paraId="51A37E2C" w14:textId="7AD2A55D" w:rsidR="00AD5541" w:rsidRPr="00AD5541" w:rsidRDefault="00AD5541" w:rsidP="000369BA">
            <w:pPr>
              <w:jc w:val="center"/>
              <w:rPr>
                <w:bCs/>
              </w:rPr>
            </w:pPr>
            <w:r>
              <w:rPr>
                <w:bCs/>
              </w:rPr>
              <w:t>60</w:t>
            </w:r>
          </w:p>
        </w:tc>
      </w:tr>
      <w:tr w:rsidR="00AD5541" w:rsidRPr="00AD5541" w14:paraId="72A1D13A" w14:textId="77777777" w:rsidTr="00F21A29">
        <w:trPr>
          <w:trHeight w:val="247"/>
        </w:trPr>
        <w:tc>
          <w:tcPr>
            <w:tcW w:w="720" w:type="dxa"/>
          </w:tcPr>
          <w:p w14:paraId="1C0D0792" w14:textId="39541466" w:rsidR="00AD5541" w:rsidRPr="00AD5541" w:rsidRDefault="00AD5541" w:rsidP="000369BA">
            <w:pPr>
              <w:jc w:val="center"/>
              <w:rPr>
                <w:bCs/>
              </w:rPr>
            </w:pPr>
            <w:r>
              <w:rPr>
                <w:bCs/>
              </w:rPr>
              <w:t>9.</w:t>
            </w:r>
          </w:p>
        </w:tc>
        <w:tc>
          <w:tcPr>
            <w:tcW w:w="2160" w:type="dxa"/>
          </w:tcPr>
          <w:p w14:paraId="3AE82D4D" w14:textId="37E64A59" w:rsidR="00AD5541" w:rsidRPr="00AD5541" w:rsidRDefault="00AD5541" w:rsidP="000369BA">
            <w:pPr>
              <w:jc w:val="left"/>
              <w:rPr>
                <w:bCs/>
              </w:rPr>
            </w:pPr>
            <w:r>
              <w:rPr>
                <w:bCs/>
              </w:rPr>
              <w:t>Anggun</w:t>
            </w:r>
          </w:p>
        </w:tc>
        <w:tc>
          <w:tcPr>
            <w:tcW w:w="1710" w:type="dxa"/>
          </w:tcPr>
          <w:p w14:paraId="4F71DB65" w14:textId="16176661" w:rsidR="00AD5541" w:rsidRPr="00AD5541" w:rsidRDefault="00AD5541" w:rsidP="000369BA">
            <w:pPr>
              <w:jc w:val="center"/>
              <w:rPr>
                <w:bCs/>
              </w:rPr>
            </w:pPr>
            <w:r>
              <w:rPr>
                <w:bCs/>
              </w:rPr>
              <w:t>50</w:t>
            </w:r>
          </w:p>
        </w:tc>
        <w:tc>
          <w:tcPr>
            <w:tcW w:w="1873" w:type="dxa"/>
          </w:tcPr>
          <w:p w14:paraId="5DFA9E90" w14:textId="00D5653B" w:rsidR="00AD5541" w:rsidRPr="00AD5541" w:rsidRDefault="00AD5541" w:rsidP="000369BA">
            <w:pPr>
              <w:jc w:val="center"/>
              <w:rPr>
                <w:bCs/>
              </w:rPr>
            </w:pPr>
            <w:r>
              <w:rPr>
                <w:bCs/>
              </w:rPr>
              <w:t>50</w:t>
            </w:r>
          </w:p>
        </w:tc>
      </w:tr>
      <w:tr w:rsidR="00AD5541" w:rsidRPr="00AD5541" w14:paraId="2051C27B" w14:textId="77777777" w:rsidTr="00F21A29">
        <w:trPr>
          <w:trHeight w:val="247"/>
        </w:trPr>
        <w:tc>
          <w:tcPr>
            <w:tcW w:w="720" w:type="dxa"/>
          </w:tcPr>
          <w:p w14:paraId="6D655105" w14:textId="2D47BAF4" w:rsidR="00AD5541" w:rsidRPr="00AD5541" w:rsidRDefault="00AD5541" w:rsidP="000369BA">
            <w:pPr>
              <w:jc w:val="center"/>
              <w:rPr>
                <w:bCs/>
              </w:rPr>
            </w:pPr>
            <w:r>
              <w:rPr>
                <w:bCs/>
              </w:rPr>
              <w:t>10.</w:t>
            </w:r>
          </w:p>
        </w:tc>
        <w:tc>
          <w:tcPr>
            <w:tcW w:w="2160" w:type="dxa"/>
          </w:tcPr>
          <w:p w14:paraId="62E21929" w14:textId="28652B05" w:rsidR="00AD5541" w:rsidRPr="00AD5541" w:rsidRDefault="00AD5541" w:rsidP="000369BA">
            <w:pPr>
              <w:jc w:val="left"/>
              <w:rPr>
                <w:bCs/>
              </w:rPr>
            </w:pPr>
            <w:r>
              <w:rPr>
                <w:bCs/>
              </w:rPr>
              <w:t>Winda</w:t>
            </w:r>
          </w:p>
        </w:tc>
        <w:tc>
          <w:tcPr>
            <w:tcW w:w="1710" w:type="dxa"/>
          </w:tcPr>
          <w:p w14:paraId="7D83B983" w14:textId="37F29C88" w:rsidR="00AD5541" w:rsidRPr="00AD5541" w:rsidRDefault="00AD5541" w:rsidP="000369BA">
            <w:pPr>
              <w:jc w:val="center"/>
              <w:rPr>
                <w:bCs/>
              </w:rPr>
            </w:pPr>
            <w:r>
              <w:rPr>
                <w:bCs/>
              </w:rPr>
              <w:t>10</w:t>
            </w:r>
          </w:p>
        </w:tc>
        <w:tc>
          <w:tcPr>
            <w:tcW w:w="1873" w:type="dxa"/>
          </w:tcPr>
          <w:p w14:paraId="4170D2BF" w14:textId="334E634D" w:rsidR="00AD5541" w:rsidRPr="00AD5541" w:rsidRDefault="00AD5541" w:rsidP="000369BA">
            <w:pPr>
              <w:jc w:val="center"/>
              <w:rPr>
                <w:bCs/>
              </w:rPr>
            </w:pPr>
            <w:r>
              <w:rPr>
                <w:bCs/>
              </w:rPr>
              <w:t>70</w:t>
            </w:r>
          </w:p>
        </w:tc>
      </w:tr>
      <w:tr w:rsidR="00AD5541" w:rsidRPr="00AD5541" w14:paraId="316341E1" w14:textId="77777777" w:rsidTr="00F21A29">
        <w:trPr>
          <w:trHeight w:val="247"/>
        </w:trPr>
        <w:tc>
          <w:tcPr>
            <w:tcW w:w="720" w:type="dxa"/>
          </w:tcPr>
          <w:p w14:paraId="67396A31" w14:textId="7F0A61CC" w:rsidR="00AD5541" w:rsidRPr="00AD5541" w:rsidRDefault="00AD5541" w:rsidP="000369BA">
            <w:pPr>
              <w:jc w:val="center"/>
              <w:rPr>
                <w:bCs/>
              </w:rPr>
            </w:pPr>
            <w:r>
              <w:rPr>
                <w:bCs/>
              </w:rPr>
              <w:t>11.</w:t>
            </w:r>
          </w:p>
        </w:tc>
        <w:tc>
          <w:tcPr>
            <w:tcW w:w="2160" w:type="dxa"/>
          </w:tcPr>
          <w:p w14:paraId="20ABC121" w14:textId="5DBF0514" w:rsidR="00AD5541" w:rsidRPr="00AD5541" w:rsidRDefault="00AD5541" w:rsidP="000369BA">
            <w:pPr>
              <w:jc w:val="left"/>
              <w:rPr>
                <w:bCs/>
              </w:rPr>
            </w:pPr>
            <w:r>
              <w:rPr>
                <w:bCs/>
              </w:rPr>
              <w:t>Putri Alia</w:t>
            </w:r>
          </w:p>
        </w:tc>
        <w:tc>
          <w:tcPr>
            <w:tcW w:w="1710" w:type="dxa"/>
          </w:tcPr>
          <w:p w14:paraId="052320F6" w14:textId="53766EDA" w:rsidR="00AD5541" w:rsidRPr="00AD5541" w:rsidRDefault="00AD5541" w:rsidP="000369BA">
            <w:pPr>
              <w:jc w:val="center"/>
              <w:rPr>
                <w:bCs/>
              </w:rPr>
            </w:pPr>
            <w:r>
              <w:rPr>
                <w:bCs/>
              </w:rPr>
              <w:t>20</w:t>
            </w:r>
          </w:p>
        </w:tc>
        <w:tc>
          <w:tcPr>
            <w:tcW w:w="1873" w:type="dxa"/>
          </w:tcPr>
          <w:p w14:paraId="2FB44261" w14:textId="143917E0" w:rsidR="00AD5541" w:rsidRPr="00AD5541" w:rsidRDefault="00AD5541" w:rsidP="000369BA">
            <w:pPr>
              <w:jc w:val="center"/>
              <w:rPr>
                <w:bCs/>
              </w:rPr>
            </w:pPr>
            <w:r>
              <w:rPr>
                <w:bCs/>
              </w:rPr>
              <w:t>70</w:t>
            </w:r>
          </w:p>
        </w:tc>
      </w:tr>
      <w:tr w:rsidR="00AD5541" w:rsidRPr="00AD5541" w14:paraId="2781D278" w14:textId="77777777" w:rsidTr="00F21A29">
        <w:trPr>
          <w:trHeight w:val="247"/>
        </w:trPr>
        <w:tc>
          <w:tcPr>
            <w:tcW w:w="720" w:type="dxa"/>
          </w:tcPr>
          <w:p w14:paraId="732EEE3F" w14:textId="3557A44F" w:rsidR="00AD5541" w:rsidRPr="00AD5541" w:rsidRDefault="00AD5541" w:rsidP="000369BA">
            <w:pPr>
              <w:jc w:val="center"/>
              <w:rPr>
                <w:bCs/>
              </w:rPr>
            </w:pPr>
            <w:r>
              <w:rPr>
                <w:bCs/>
              </w:rPr>
              <w:t>12.</w:t>
            </w:r>
          </w:p>
        </w:tc>
        <w:tc>
          <w:tcPr>
            <w:tcW w:w="2160" w:type="dxa"/>
          </w:tcPr>
          <w:p w14:paraId="6A76E058" w14:textId="48BEF1D1" w:rsidR="00AD5541" w:rsidRPr="00AD5541" w:rsidRDefault="00AD5541" w:rsidP="000369BA">
            <w:pPr>
              <w:jc w:val="left"/>
              <w:rPr>
                <w:bCs/>
              </w:rPr>
            </w:pPr>
            <w:r>
              <w:rPr>
                <w:bCs/>
              </w:rPr>
              <w:t>Marisha Fadia</w:t>
            </w:r>
          </w:p>
        </w:tc>
        <w:tc>
          <w:tcPr>
            <w:tcW w:w="1710" w:type="dxa"/>
          </w:tcPr>
          <w:p w14:paraId="4E369EA5" w14:textId="45E3D5CE" w:rsidR="00AD5541" w:rsidRPr="00AD5541" w:rsidRDefault="00AD5541" w:rsidP="000369BA">
            <w:pPr>
              <w:jc w:val="center"/>
              <w:rPr>
                <w:bCs/>
              </w:rPr>
            </w:pPr>
            <w:r>
              <w:rPr>
                <w:bCs/>
              </w:rPr>
              <w:t>20</w:t>
            </w:r>
          </w:p>
        </w:tc>
        <w:tc>
          <w:tcPr>
            <w:tcW w:w="1873" w:type="dxa"/>
          </w:tcPr>
          <w:p w14:paraId="2070EEB1" w14:textId="089A631B" w:rsidR="00AD5541" w:rsidRPr="00AD5541" w:rsidRDefault="00AD5541" w:rsidP="000369BA">
            <w:pPr>
              <w:jc w:val="center"/>
              <w:rPr>
                <w:bCs/>
              </w:rPr>
            </w:pPr>
            <w:r>
              <w:rPr>
                <w:bCs/>
              </w:rPr>
              <w:t>30</w:t>
            </w:r>
          </w:p>
        </w:tc>
      </w:tr>
      <w:tr w:rsidR="00AD5541" w:rsidRPr="00AD5541" w14:paraId="121A26F6" w14:textId="77777777" w:rsidTr="00F21A29">
        <w:trPr>
          <w:trHeight w:val="247"/>
        </w:trPr>
        <w:tc>
          <w:tcPr>
            <w:tcW w:w="720" w:type="dxa"/>
          </w:tcPr>
          <w:p w14:paraId="42477DD6" w14:textId="02954AF0" w:rsidR="00AD5541" w:rsidRPr="00AD5541" w:rsidRDefault="00AD5541" w:rsidP="000369BA">
            <w:pPr>
              <w:jc w:val="center"/>
              <w:rPr>
                <w:bCs/>
              </w:rPr>
            </w:pPr>
            <w:r>
              <w:rPr>
                <w:bCs/>
              </w:rPr>
              <w:t>13.</w:t>
            </w:r>
          </w:p>
        </w:tc>
        <w:tc>
          <w:tcPr>
            <w:tcW w:w="2160" w:type="dxa"/>
          </w:tcPr>
          <w:p w14:paraId="4BB35960" w14:textId="3BBAEFE0" w:rsidR="00AD5541" w:rsidRPr="00AD5541" w:rsidRDefault="00AD5541" w:rsidP="000369BA">
            <w:pPr>
              <w:jc w:val="left"/>
              <w:rPr>
                <w:bCs/>
              </w:rPr>
            </w:pPr>
            <w:r>
              <w:rPr>
                <w:bCs/>
              </w:rPr>
              <w:t>Fitri Suryanti</w:t>
            </w:r>
          </w:p>
        </w:tc>
        <w:tc>
          <w:tcPr>
            <w:tcW w:w="1710" w:type="dxa"/>
          </w:tcPr>
          <w:p w14:paraId="40D96FDD" w14:textId="73E6BCBA" w:rsidR="00AD5541" w:rsidRPr="00AD5541" w:rsidRDefault="00AD5541" w:rsidP="000369BA">
            <w:pPr>
              <w:jc w:val="center"/>
              <w:rPr>
                <w:bCs/>
              </w:rPr>
            </w:pPr>
            <w:r>
              <w:rPr>
                <w:bCs/>
              </w:rPr>
              <w:t>20</w:t>
            </w:r>
          </w:p>
        </w:tc>
        <w:tc>
          <w:tcPr>
            <w:tcW w:w="1873" w:type="dxa"/>
          </w:tcPr>
          <w:p w14:paraId="70A5577C" w14:textId="03F8B5AA" w:rsidR="00AD5541" w:rsidRPr="00AD5541" w:rsidRDefault="00AD5541" w:rsidP="000369BA">
            <w:pPr>
              <w:jc w:val="center"/>
              <w:rPr>
                <w:bCs/>
              </w:rPr>
            </w:pPr>
            <w:r>
              <w:rPr>
                <w:bCs/>
              </w:rPr>
              <w:t>30</w:t>
            </w:r>
          </w:p>
        </w:tc>
      </w:tr>
      <w:tr w:rsidR="00AD5541" w:rsidRPr="00AD5541" w14:paraId="36586C24" w14:textId="77777777" w:rsidTr="00F21A29">
        <w:trPr>
          <w:trHeight w:val="247"/>
        </w:trPr>
        <w:tc>
          <w:tcPr>
            <w:tcW w:w="720" w:type="dxa"/>
          </w:tcPr>
          <w:p w14:paraId="228BC3C9" w14:textId="37A00CE6" w:rsidR="00AD5541" w:rsidRPr="00AD5541" w:rsidRDefault="00AD5541" w:rsidP="000369BA">
            <w:pPr>
              <w:jc w:val="center"/>
              <w:rPr>
                <w:bCs/>
              </w:rPr>
            </w:pPr>
            <w:r>
              <w:rPr>
                <w:bCs/>
              </w:rPr>
              <w:t>14.</w:t>
            </w:r>
          </w:p>
        </w:tc>
        <w:tc>
          <w:tcPr>
            <w:tcW w:w="2160" w:type="dxa"/>
          </w:tcPr>
          <w:p w14:paraId="66E2C0CC" w14:textId="47F71C9C" w:rsidR="00AD5541" w:rsidRPr="00AD5541" w:rsidRDefault="00AD5541" w:rsidP="000369BA">
            <w:pPr>
              <w:jc w:val="left"/>
              <w:rPr>
                <w:bCs/>
              </w:rPr>
            </w:pPr>
            <w:r>
              <w:rPr>
                <w:bCs/>
              </w:rPr>
              <w:t>Hermawati</w:t>
            </w:r>
          </w:p>
        </w:tc>
        <w:tc>
          <w:tcPr>
            <w:tcW w:w="1710" w:type="dxa"/>
          </w:tcPr>
          <w:p w14:paraId="5D3A0895" w14:textId="241F1E9E" w:rsidR="00AD5541" w:rsidRPr="00AD5541" w:rsidRDefault="00AD5541" w:rsidP="000369BA">
            <w:pPr>
              <w:jc w:val="center"/>
              <w:rPr>
                <w:bCs/>
              </w:rPr>
            </w:pPr>
            <w:r>
              <w:rPr>
                <w:bCs/>
              </w:rPr>
              <w:t>40</w:t>
            </w:r>
          </w:p>
        </w:tc>
        <w:tc>
          <w:tcPr>
            <w:tcW w:w="1873" w:type="dxa"/>
          </w:tcPr>
          <w:p w14:paraId="16683225" w14:textId="6880D15D" w:rsidR="00AD5541" w:rsidRPr="00AD5541" w:rsidRDefault="00AD5541" w:rsidP="000369BA">
            <w:pPr>
              <w:jc w:val="center"/>
              <w:rPr>
                <w:bCs/>
              </w:rPr>
            </w:pPr>
            <w:r>
              <w:rPr>
                <w:bCs/>
              </w:rPr>
              <w:t>60</w:t>
            </w:r>
          </w:p>
        </w:tc>
      </w:tr>
      <w:tr w:rsidR="00AD5541" w:rsidRPr="00AD5541" w14:paraId="6654F983" w14:textId="77777777" w:rsidTr="00F21A29">
        <w:trPr>
          <w:trHeight w:val="247"/>
        </w:trPr>
        <w:tc>
          <w:tcPr>
            <w:tcW w:w="720" w:type="dxa"/>
          </w:tcPr>
          <w:p w14:paraId="6FCBF990" w14:textId="5FF32C17" w:rsidR="00AD5541" w:rsidRPr="00AD5541" w:rsidRDefault="00AD5541" w:rsidP="000369BA">
            <w:pPr>
              <w:jc w:val="center"/>
              <w:rPr>
                <w:bCs/>
              </w:rPr>
            </w:pPr>
            <w:r>
              <w:rPr>
                <w:bCs/>
              </w:rPr>
              <w:t>15.</w:t>
            </w:r>
          </w:p>
        </w:tc>
        <w:tc>
          <w:tcPr>
            <w:tcW w:w="2160" w:type="dxa"/>
          </w:tcPr>
          <w:p w14:paraId="7F3203D1" w14:textId="4BAEFF41" w:rsidR="00AD5541" w:rsidRPr="00AD5541" w:rsidRDefault="00AD5541" w:rsidP="000369BA">
            <w:pPr>
              <w:jc w:val="left"/>
              <w:rPr>
                <w:bCs/>
              </w:rPr>
            </w:pPr>
            <w:r>
              <w:rPr>
                <w:bCs/>
              </w:rPr>
              <w:t>Khaerunnisa</w:t>
            </w:r>
          </w:p>
        </w:tc>
        <w:tc>
          <w:tcPr>
            <w:tcW w:w="1710" w:type="dxa"/>
          </w:tcPr>
          <w:p w14:paraId="15BBE9C6" w14:textId="169E4103" w:rsidR="00AD5541" w:rsidRPr="00AD5541" w:rsidRDefault="00AD5541" w:rsidP="000369BA">
            <w:pPr>
              <w:jc w:val="center"/>
              <w:rPr>
                <w:bCs/>
              </w:rPr>
            </w:pPr>
            <w:r>
              <w:rPr>
                <w:bCs/>
              </w:rPr>
              <w:t>40</w:t>
            </w:r>
          </w:p>
        </w:tc>
        <w:tc>
          <w:tcPr>
            <w:tcW w:w="1873" w:type="dxa"/>
          </w:tcPr>
          <w:p w14:paraId="65040587" w14:textId="35252628" w:rsidR="00AD5541" w:rsidRPr="00AD5541" w:rsidRDefault="00AD5541" w:rsidP="000369BA">
            <w:pPr>
              <w:jc w:val="center"/>
              <w:rPr>
                <w:bCs/>
              </w:rPr>
            </w:pPr>
            <w:r>
              <w:rPr>
                <w:bCs/>
              </w:rPr>
              <w:t>60</w:t>
            </w:r>
          </w:p>
        </w:tc>
      </w:tr>
      <w:tr w:rsidR="00AD5541" w:rsidRPr="00AD5541" w14:paraId="5F3102C3" w14:textId="77777777" w:rsidTr="00F21A29">
        <w:trPr>
          <w:trHeight w:val="247"/>
        </w:trPr>
        <w:tc>
          <w:tcPr>
            <w:tcW w:w="720" w:type="dxa"/>
          </w:tcPr>
          <w:p w14:paraId="3C966838" w14:textId="206D2AB5" w:rsidR="00AD5541" w:rsidRPr="00AD5541" w:rsidRDefault="00AD5541" w:rsidP="000369BA">
            <w:pPr>
              <w:jc w:val="center"/>
              <w:rPr>
                <w:bCs/>
              </w:rPr>
            </w:pPr>
            <w:r>
              <w:rPr>
                <w:bCs/>
              </w:rPr>
              <w:t>16.</w:t>
            </w:r>
          </w:p>
        </w:tc>
        <w:tc>
          <w:tcPr>
            <w:tcW w:w="2160" w:type="dxa"/>
          </w:tcPr>
          <w:p w14:paraId="712900A3" w14:textId="4A944E7A" w:rsidR="00AD5541" w:rsidRPr="00AD5541" w:rsidRDefault="00AD5541" w:rsidP="000369BA">
            <w:pPr>
              <w:jc w:val="left"/>
              <w:rPr>
                <w:bCs/>
              </w:rPr>
            </w:pPr>
            <w:r>
              <w:rPr>
                <w:bCs/>
              </w:rPr>
              <w:t>Fitri Hindayani</w:t>
            </w:r>
          </w:p>
        </w:tc>
        <w:tc>
          <w:tcPr>
            <w:tcW w:w="1710" w:type="dxa"/>
          </w:tcPr>
          <w:p w14:paraId="20517EDF" w14:textId="7DA2771D" w:rsidR="00AD5541" w:rsidRPr="00AD5541" w:rsidRDefault="00AD5541" w:rsidP="000369BA">
            <w:pPr>
              <w:jc w:val="center"/>
              <w:rPr>
                <w:bCs/>
              </w:rPr>
            </w:pPr>
            <w:r>
              <w:rPr>
                <w:bCs/>
              </w:rPr>
              <w:t>50</w:t>
            </w:r>
          </w:p>
        </w:tc>
        <w:tc>
          <w:tcPr>
            <w:tcW w:w="1873" w:type="dxa"/>
          </w:tcPr>
          <w:p w14:paraId="717CE383" w14:textId="3DEEBFAD" w:rsidR="00AD5541" w:rsidRPr="00AD5541" w:rsidRDefault="00AD5541" w:rsidP="000369BA">
            <w:pPr>
              <w:jc w:val="center"/>
              <w:rPr>
                <w:bCs/>
              </w:rPr>
            </w:pPr>
            <w:r>
              <w:rPr>
                <w:bCs/>
              </w:rPr>
              <w:t>50</w:t>
            </w:r>
          </w:p>
        </w:tc>
      </w:tr>
      <w:tr w:rsidR="00AD5541" w:rsidRPr="00AD5541" w14:paraId="4EE3D705" w14:textId="77777777" w:rsidTr="00F21A29">
        <w:trPr>
          <w:trHeight w:val="247"/>
        </w:trPr>
        <w:tc>
          <w:tcPr>
            <w:tcW w:w="720" w:type="dxa"/>
          </w:tcPr>
          <w:p w14:paraId="3500A9E9" w14:textId="4F4F30FB" w:rsidR="00AD5541" w:rsidRPr="00AD5541" w:rsidRDefault="00AD5541" w:rsidP="000369BA">
            <w:pPr>
              <w:jc w:val="center"/>
              <w:rPr>
                <w:bCs/>
              </w:rPr>
            </w:pPr>
            <w:r>
              <w:rPr>
                <w:bCs/>
              </w:rPr>
              <w:t>17.</w:t>
            </w:r>
          </w:p>
        </w:tc>
        <w:tc>
          <w:tcPr>
            <w:tcW w:w="2160" w:type="dxa"/>
          </w:tcPr>
          <w:p w14:paraId="75830CB5" w14:textId="0D3221AA" w:rsidR="00AD5541" w:rsidRPr="00AD5541" w:rsidRDefault="00AD5541" w:rsidP="000369BA">
            <w:pPr>
              <w:jc w:val="left"/>
              <w:rPr>
                <w:bCs/>
              </w:rPr>
            </w:pPr>
            <w:r>
              <w:rPr>
                <w:bCs/>
              </w:rPr>
              <w:t>Wulan Rahmawati</w:t>
            </w:r>
          </w:p>
        </w:tc>
        <w:tc>
          <w:tcPr>
            <w:tcW w:w="1710" w:type="dxa"/>
          </w:tcPr>
          <w:p w14:paraId="6555D55E" w14:textId="64607ADA" w:rsidR="00AD5541" w:rsidRPr="00AD5541" w:rsidRDefault="00AD5541" w:rsidP="000369BA">
            <w:pPr>
              <w:jc w:val="center"/>
              <w:rPr>
                <w:bCs/>
              </w:rPr>
            </w:pPr>
            <w:r>
              <w:rPr>
                <w:bCs/>
              </w:rPr>
              <w:t>40</w:t>
            </w:r>
          </w:p>
        </w:tc>
        <w:tc>
          <w:tcPr>
            <w:tcW w:w="1873" w:type="dxa"/>
          </w:tcPr>
          <w:p w14:paraId="28E75CE7" w14:textId="1D771DDB" w:rsidR="00AD5541" w:rsidRPr="00AD5541" w:rsidRDefault="00AD5541" w:rsidP="000369BA">
            <w:pPr>
              <w:jc w:val="center"/>
              <w:rPr>
                <w:bCs/>
              </w:rPr>
            </w:pPr>
            <w:r>
              <w:rPr>
                <w:bCs/>
              </w:rPr>
              <w:t>70</w:t>
            </w:r>
          </w:p>
        </w:tc>
      </w:tr>
      <w:tr w:rsidR="00AD5541" w:rsidRPr="00AD5541" w14:paraId="131613A6" w14:textId="77777777" w:rsidTr="00F21A29">
        <w:trPr>
          <w:trHeight w:val="247"/>
        </w:trPr>
        <w:tc>
          <w:tcPr>
            <w:tcW w:w="720" w:type="dxa"/>
          </w:tcPr>
          <w:p w14:paraId="4D87218D" w14:textId="3466325E" w:rsidR="00AD5541" w:rsidRPr="00AD5541" w:rsidRDefault="00AD5541" w:rsidP="000369BA">
            <w:pPr>
              <w:jc w:val="center"/>
              <w:rPr>
                <w:bCs/>
              </w:rPr>
            </w:pPr>
            <w:r>
              <w:rPr>
                <w:bCs/>
              </w:rPr>
              <w:t>18.</w:t>
            </w:r>
          </w:p>
        </w:tc>
        <w:tc>
          <w:tcPr>
            <w:tcW w:w="2160" w:type="dxa"/>
          </w:tcPr>
          <w:p w14:paraId="541F046D" w14:textId="0F15A566" w:rsidR="00AD5541" w:rsidRPr="00AD5541" w:rsidRDefault="00AD5541" w:rsidP="000369BA">
            <w:pPr>
              <w:jc w:val="left"/>
              <w:rPr>
                <w:bCs/>
              </w:rPr>
            </w:pPr>
            <w:r>
              <w:rPr>
                <w:bCs/>
              </w:rPr>
              <w:t>Sinta Amelia</w:t>
            </w:r>
          </w:p>
        </w:tc>
        <w:tc>
          <w:tcPr>
            <w:tcW w:w="1710" w:type="dxa"/>
          </w:tcPr>
          <w:p w14:paraId="369B6166" w14:textId="4E914A23" w:rsidR="00AD5541" w:rsidRPr="00AD5541" w:rsidRDefault="00AD5541" w:rsidP="000369BA">
            <w:pPr>
              <w:jc w:val="center"/>
              <w:rPr>
                <w:bCs/>
              </w:rPr>
            </w:pPr>
            <w:r>
              <w:rPr>
                <w:bCs/>
              </w:rPr>
              <w:t>40</w:t>
            </w:r>
          </w:p>
        </w:tc>
        <w:tc>
          <w:tcPr>
            <w:tcW w:w="1873" w:type="dxa"/>
          </w:tcPr>
          <w:p w14:paraId="01F44560" w14:textId="724A00AE" w:rsidR="00AD5541" w:rsidRPr="00AD5541" w:rsidRDefault="00AD5541" w:rsidP="000369BA">
            <w:pPr>
              <w:jc w:val="center"/>
              <w:rPr>
                <w:bCs/>
              </w:rPr>
            </w:pPr>
            <w:r>
              <w:rPr>
                <w:bCs/>
              </w:rPr>
              <w:t>60</w:t>
            </w:r>
          </w:p>
        </w:tc>
      </w:tr>
      <w:tr w:rsidR="00AD5541" w:rsidRPr="00AD5541" w14:paraId="411F0E19" w14:textId="77777777" w:rsidTr="00F21A29">
        <w:trPr>
          <w:trHeight w:val="247"/>
        </w:trPr>
        <w:tc>
          <w:tcPr>
            <w:tcW w:w="720" w:type="dxa"/>
          </w:tcPr>
          <w:p w14:paraId="7002338D" w14:textId="1D18C360" w:rsidR="00AD5541" w:rsidRPr="00AD5541" w:rsidRDefault="00AD5541" w:rsidP="000369BA">
            <w:pPr>
              <w:jc w:val="center"/>
              <w:rPr>
                <w:bCs/>
              </w:rPr>
            </w:pPr>
            <w:r>
              <w:rPr>
                <w:bCs/>
              </w:rPr>
              <w:t>19.</w:t>
            </w:r>
          </w:p>
        </w:tc>
        <w:tc>
          <w:tcPr>
            <w:tcW w:w="2160" w:type="dxa"/>
          </w:tcPr>
          <w:p w14:paraId="1F809326" w14:textId="6C6D0299" w:rsidR="00AD5541" w:rsidRPr="00AD5541" w:rsidRDefault="00AD5541" w:rsidP="000369BA">
            <w:pPr>
              <w:jc w:val="left"/>
              <w:rPr>
                <w:bCs/>
              </w:rPr>
            </w:pPr>
            <w:r>
              <w:rPr>
                <w:bCs/>
              </w:rPr>
              <w:t>Syifa Juliatun</w:t>
            </w:r>
          </w:p>
        </w:tc>
        <w:tc>
          <w:tcPr>
            <w:tcW w:w="1710" w:type="dxa"/>
          </w:tcPr>
          <w:p w14:paraId="0269AA62" w14:textId="495BD25F" w:rsidR="00AD5541" w:rsidRPr="00AD5541" w:rsidRDefault="00AD5541" w:rsidP="000369BA">
            <w:pPr>
              <w:jc w:val="center"/>
              <w:rPr>
                <w:bCs/>
              </w:rPr>
            </w:pPr>
            <w:r>
              <w:rPr>
                <w:bCs/>
              </w:rPr>
              <w:t>60</w:t>
            </w:r>
          </w:p>
        </w:tc>
        <w:tc>
          <w:tcPr>
            <w:tcW w:w="1873" w:type="dxa"/>
          </w:tcPr>
          <w:p w14:paraId="2ABA1E09" w14:textId="21ED2A42" w:rsidR="00AD5541" w:rsidRPr="00AD5541" w:rsidRDefault="00AD5541" w:rsidP="000369BA">
            <w:pPr>
              <w:jc w:val="center"/>
              <w:rPr>
                <w:bCs/>
              </w:rPr>
            </w:pPr>
            <w:r>
              <w:rPr>
                <w:bCs/>
              </w:rPr>
              <w:t>70</w:t>
            </w:r>
          </w:p>
        </w:tc>
      </w:tr>
      <w:tr w:rsidR="00AD5541" w:rsidRPr="00AD5541" w14:paraId="4180381B" w14:textId="77777777" w:rsidTr="00F21A29">
        <w:trPr>
          <w:trHeight w:val="247"/>
        </w:trPr>
        <w:tc>
          <w:tcPr>
            <w:tcW w:w="720" w:type="dxa"/>
          </w:tcPr>
          <w:p w14:paraId="114A51EC" w14:textId="372EEACB" w:rsidR="00AD5541" w:rsidRPr="00AD5541" w:rsidRDefault="00AD5541" w:rsidP="000369BA">
            <w:pPr>
              <w:jc w:val="center"/>
              <w:rPr>
                <w:bCs/>
              </w:rPr>
            </w:pPr>
            <w:r>
              <w:rPr>
                <w:bCs/>
              </w:rPr>
              <w:t>20.</w:t>
            </w:r>
          </w:p>
        </w:tc>
        <w:tc>
          <w:tcPr>
            <w:tcW w:w="2160" w:type="dxa"/>
          </w:tcPr>
          <w:p w14:paraId="6B357C1C" w14:textId="420AE9AA" w:rsidR="00AD5541" w:rsidRPr="00AD5541" w:rsidRDefault="00AD5541" w:rsidP="000369BA">
            <w:pPr>
              <w:jc w:val="left"/>
              <w:rPr>
                <w:bCs/>
              </w:rPr>
            </w:pPr>
            <w:r>
              <w:rPr>
                <w:bCs/>
              </w:rPr>
              <w:t>Tia Maharani</w:t>
            </w:r>
          </w:p>
        </w:tc>
        <w:tc>
          <w:tcPr>
            <w:tcW w:w="1710" w:type="dxa"/>
          </w:tcPr>
          <w:p w14:paraId="2998EE7C" w14:textId="09BED53A" w:rsidR="00AD5541" w:rsidRPr="00AD5541" w:rsidRDefault="00AD5541" w:rsidP="000369BA">
            <w:pPr>
              <w:jc w:val="center"/>
              <w:rPr>
                <w:bCs/>
              </w:rPr>
            </w:pPr>
            <w:r>
              <w:rPr>
                <w:bCs/>
              </w:rPr>
              <w:t>50</w:t>
            </w:r>
          </w:p>
        </w:tc>
        <w:tc>
          <w:tcPr>
            <w:tcW w:w="1873" w:type="dxa"/>
          </w:tcPr>
          <w:p w14:paraId="6B01DCCB" w14:textId="61957F0A" w:rsidR="00AD5541" w:rsidRPr="00AD5541" w:rsidRDefault="00AD5541" w:rsidP="000369BA">
            <w:pPr>
              <w:jc w:val="center"/>
              <w:rPr>
                <w:bCs/>
              </w:rPr>
            </w:pPr>
            <w:r>
              <w:rPr>
                <w:bCs/>
              </w:rPr>
              <w:t>60</w:t>
            </w:r>
          </w:p>
        </w:tc>
      </w:tr>
      <w:tr w:rsidR="00AD5541" w:rsidRPr="00AD5541" w14:paraId="1AD7CE52" w14:textId="77777777" w:rsidTr="00F21A29">
        <w:trPr>
          <w:trHeight w:val="263"/>
        </w:trPr>
        <w:tc>
          <w:tcPr>
            <w:tcW w:w="720" w:type="dxa"/>
          </w:tcPr>
          <w:p w14:paraId="365F3FB8" w14:textId="63666BDA" w:rsidR="00AD5541" w:rsidRPr="00AD5541" w:rsidRDefault="00AD5541" w:rsidP="000369BA">
            <w:pPr>
              <w:jc w:val="center"/>
              <w:rPr>
                <w:bCs/>
              </w:rPr>
            </w:pPr>
            <w:r>
              <w:rPr>
                <w:bCs/>
              </w:rPr>
              <w:t>21.</w:t>
            </w:r>
          </w:p>
        </w:tc>
        <w:tc>
          <w:tcPr>
            <w:tcW w:w="2160" w:type="dxa"/>
          </w:tcPr>
          <w:p w14:paraId="7F1C5453" w14:textId="38937522" w:rsidR="00AD5541" w:rsidRPr="00AD5541" w:rsidRDefault="00AD5541" w:rsidP="000369BA">
            <w:pPr>
              <w:jc w:val="left"/>
              <w:rPr>
                <w:bCs/>
              </w:rPr>
            </w:pPr>
            <w:r>
              <w:rPr>
                <w:bCs/>
              </w:rPr>
              <w:t>Hilma</w:t>
            </w:r>
          </w:p>
        </w:tc>
        <w:tc>
          <w:tcPr>
            <w:tcW w:w="1710" w:type="dxa"/>
          </w:tcPr>
          <w:p w14:paraId="1D81F580" w14:textId="1200D29D" w:rsidR="00AD5541" w:rsidRPr="00AD5541" w:rsidRDefault="00AD5541" w:rsidP="000369BA">
            <w:pPr>
              <w:jc w:val="center"/>
              <w:rPr>
                <w:bCs/>
              </w:rPr>
            </w:pPr>
            <w:r>
              <w:rPr>
                <w:bCs/>
              </w:rPr>
              <w:t>40</w:t>
            </w:r>
          </w:p>
        </w:tc>
        <w:tc>
          <w:tcPr>
            <w:tcW w:w="1873" w:type="dxa"/>
          </w:tcPr>
          <w:p w14:paraId="1DB3EEAB" w14:textId="505B4C5C" w:rsidR="00AD5541" w:rsidRPr="00AD5541" w:rsidRDefault="00AD5541" w:rsidP="000369BA">
            <w:pPr>
              <w:jc w:val="center"/>
              <w:rPr>
                <w:bCs/>
              </w:rPr>
            </w:pPr>
            <w:r>
              <w:rPr>
                <w:bCs/>
              </w:rPr>
              <w:t>60</w:t>
            </w:r>
          </w:p>
        </w:tc>
      </w:tr>
      <w:tr w:rsidR="00AD5541" w:rsidRPr="00AD5541" w14:paraId="56162B21" w14:textId="77777777" w:rsidTr="00F21A29">
        <w:trPr>
          <w:trHeight w:val="247"/>
        </w:trPr>
        <w:tc>
          <w:tcPr>
            <w:tcW w:w="720" w:type="dxa"/>
          </w:tcPr>
          <w:p w14:paraId="26F73E94" w14:textId="1AE710D9" w:rsidR="00AD5541" w:rsidRPr="00AD5541" w:rsidRDefault="00AD5541" w:rsidP="000369BA">
            <w:pPr>
              <w:jc w:val="center"/>
              <w:rPr>
                <w:bCs/>
              </w:rPr>
            </w:pPr>
            <w:r>
              <w:rPr>
                <w:bCs/>
              </w:rPr>
              <w:t>22.</w:t>
            </w:r>
          </w:p>
        </w:tc>
        <w:tc>
          <w:tcPr>
            <w:tcW w:w="2160" w:type="dxa"/>
          </w:tcPr>
          <w:p w14:paraId="762887E8" w14:textId="74C0CACA" w:rsidR="00AD5541" w:rsidRPr="00AD5541" w:rsidRDefault="00AD5541" w:rsidP="000369BA">
            <w:pPr>
              <w:jc w:val="left"/>
              <w:rPr>
                <w:bCs/>
              </w:rPr>
            </w:pPr>
            <w:r>
              <w:rPr>
                <w:bCs/>
              </w:rPr>
              <w:t>Safitri Novianti</w:t>
            </w:r>
          </w:p>
        </w:tc>
        <w:tc>
          <w:tcPr>
            <w:tcW w:w="1710" w:type="dxa"/>
          </w:tcPr>
          <w:p w14:paraId="7CF4BB07" w14:textId="7B51E571" w:rsidR="00AD5541" w:rsidRPr="00AD5541" w:rsidRDefault="00AD5541" w:rsidP="000369BA">
            <w:pPr>
              <w:jc w:val="center"/>
              <w:rPr>
                <w:bCs/>
              </w:rPr>
            </w:pPr>
            <w:r>
              <w:rPr>
                <w:bCs/>
              </w:rPr>
              <w:t>60</w:t>
            </w:r>
          </w:p>
        </w:tc>
        <w:tc>
          <w:tcPr>
            <w:tcW w:w="1873" w:type="dxa"/>
          </w:tcPr>
          <w:p w14:paraId="53B807F5" w14:textId="1AA6E02E" w:rsidR="00AD5541" w:rsidRPr="00AD5541" w:rsidRDefault="00AD5541" w:rsidP="000369BA">
            <w:pPr>
              <w:jc w:val="center"/>
              <w:rPr>
                <w:bCs/>
              </w:rPr>
            </w:pPr>
            <w:r>
              <w:rPr>
                <w:bCs/>
              </w:rPr>
              <w:t>40</w:t>
            </w:r>
          </w:p>
        </w:tc>
      </w:tr>
      <w:tr w:rsidR="00AD5541" w:rsidRPr="00AD5541" w14:paraId="1F5A7BF9" w14:textId="77777777" w:rsidTr="00F21A29">
        <w:trPr>
          <w:trHeight w:val="247"/>
        </w:trPr>
        <w:tc>
          <w:tcPr>
            <w:tcW w:w="720" w:type="dxa"/>
          </w:tcPr>
          <w:p w14:paraId="0EDAFB64" w14:textId="5F971343" w:rsidR="00AD5541" w:rsidRPr="00AD5541" w:rsidRDefault="00AD5541" w:rsidP="000369BA">
            <w:pPr>
              <w:jc w:val="center"/>
              <w:rPr>
                <w:bCs/>
              </w:rPr>
            </w:pPr>
            <w:r>
              <w:rPr>
                <w:bCs/>
              </w:rPr>
              <w:t>23.</w:t>
            </w:r>
          </w:p>
        </w:tc>
        <w:tc>
          <w:tcPr>
            <w:tcW w:w="2160" w:type="dxa"/>
          </w:tcPr>
          <w:p w14:paraId="01EAF416" w14:textId="029D9C34" w:rsidR="00AD5541" w:rsidRDefault="00AD5541" w:rsidP="000369BA">
            <w:pPr>
              <w:jc w:val="left"/>
              <w:rPr>
                <w:bCs/>
              </w:rPr>
            </w:pPr>
            <w:r>
              <w:rPr>
                <w:bCs/>
              </w:rPr>
              <w:t>Fitriyani</w:t>
            </w:r>
          </w:p>
        </w:tc>
        <w:tc>
          <w:tcPr>
            <w:tcW w:w="1710" w:type="dxa"/>
          </w:tcPr>
          <w:p w14:paraId="558B0B91" w14:textId="6C0F82C1" w:rsidR="00AD5541" w:rsidRPr="00AD5541" w:rsidRDefault="00AD5541" w:rsidP="000369BA">
            <w:pPr>
              <w:jc w:val="center"/>
              <w:rPr>
                <w:bCs/>
              </w:rPr>
            </w:pPr>
            <w:r>
              <w:rPr>
                <w:bCs/>
              </w:rPr>
              <w:t>40</w:t>
            </w:r>
          </w:p>
        </w:tc>
        <w:tc>
          <w:tcPr>
            <w:tcW w:w="1873" w:type="dxa"/>
          </w:tcPr>
          <w:p w14:paraId="52479636" w14:textId="19E5FE16" w:rsidR="00AD5541" w:rsidRPr="00AD5541" w:rsidRDefault="00AD5541" w:rsidP="000369BA">
            <w:pPr>
              <w:jc w:val="center"/>
              <w:rPr>
                <w:bCs/>
              </w:rPr>
            </w:pPr>
            <w:r>
              <w:rPr>
                <w:bCs/>
              </w:rPr>
              <w:t>60</w:t>
            </w:r>
          </w:p>
        </w:tc>
      </w:tr>
      <w:tr w:rsidR="00AD5541" w:rsidRPr="00AD5541" w14:paraId="4B7FB57D" w14:textId="77777777" w:rsidTr="00F21A29">
        <w:trPr>
          <w:trHeight w:val="247"/>
        </w:trPr>
        <w:tc>
          <w:tcPr>
            <w:tcW w:w="720" w:type="dxa"/>
          </w:tcPr>
          <w:p w14:paraId="4187C432" w14:textId="15644FC1" w:rsidR="00AD5541" w:rsidRPr="00AD5541" w:rsidRDefault="00AD5541" w:rsidP="000369BA">
            <w:pPr>
              <w:jc w:val="center"/>
              <w:rPr>
                <w:bCs/>
              </w:rPr>
            </w:pPr>
            <w:r>
              <w:rPr>
                <w:bCs/>
              </w:rPr>
              <w:t>24.</w:t>
            </w:r>
          </w:p>
        </w:tc>
        <w:tc>
          <w:tcPr>
            <w:tcW w:w="2160" w:type="dxa"/>
          </w:tcPr>
          <w:p w14:paraId="107E8F74" w14:textId="16A06C67" w:rsidR="00AD5541" w:rsidRDefault="00AD5541" w:rsidP="000369BA">
            <w:pPr>
              <w:jc w:val="left"/>
              <w:rPr>
                <w:bCs/>
              </w:rPr>
            </w:pPr>
            <w:r>
              <w:rPr>
                <w:bCs/>
              </w:rPr>
              <w:t>Silvi Hidayati</w:t>
            </w:r>
          </w:p>
        </w:tc>
        <w:tc>
          <w:tcPr>
            <w:tcW w:w="1710" w:type="dxa"/>
          </w:tcPr>
          <w:p w14:paraId="00F33DA2" w14:textId="19CFCC84" w:rsidR="00AD5541" w:rsidRPr="00AD5541" w:rsidRDefault="00AD5541" w:rsidP="000369BA">
            <w:pPr>
              <w:jc w:val="center"/>
              <w:rPr>
                <w:bCs/>
              </w:rPr>
            </w:pPr>
            <w:r>
              <w:rPr>
                <w:bCs/>
              </w:rPr>
              <w:t>50</w:t>
            </w:r>
          </w:p>
        </w:tc>
        <w:tc>
          <w:tcPr>
            <w:tcW w:w="1873" w:type="dxa"/>
          </w:tcPr>
          <w:p w14:paraId="0E9028F3" w14:textId="76865FDF" w:rsidR="00AD5541" w:rsidRPr="00AD5541" w:rsidRDefault="00AD5541" w:rsidP="000369BA">
            <w:pPr>
              <w:jc w:val="center"/>
              <w:rPr>
                <w:bCs/>
              </w:rPr>
            </w:pPr>
            <w:r>
              <w:rPr>
                <w:bCs/>
              </w:rPr>
              <w:t>60</w:t>
            </w:r>
          </w:p>
        </w:tc>
      </w:tr>
      <w:tr w:rsidR="00AD5541" w:rsidRPr="00AD5541" w14:paraId="1B3377F3" w14:textId="77777777" w:rsidTr="00F21A29">
        <w:trPr>
          <w:trHeight w:val="247"/>
        </w:trPr>
        <w:tc>
          <w:tcPr>
            <w:tcW w:w="720" w:type="dxa"/>
          </w:tcPr>
          <w:p w14:paraId="483ECE8E" w14:textId="5A729023" w:rsidR="00AD5541" w:rsidRPr="00AD5541" w:rsidRDefault="00AD5541" w:rsidP="000369BA">
            <w:pPr>
              <w:jc w:val="center"/>
              <w:rPr>
                <w:bCs/>
              </w:rPr>
            </w:pPr>
            <w:r>
              <w:rPr>
                <w:bCs/>
              </w:rPr>
              <w:t>25.</w:t>
            </w:r>
          </w:p>
        </w:tc>
        <w:tc>
          <w:tcPr>
            <w:tcW w:w="2160" w:type="dxa"/>
          </w:tcPr>
          <w:p w14:paraId="2C870B95" w14:textId="5EEA91B4" w:rsidR="00AD5541" w:rsidRDefault="00AD5541" w:rsidP="000369BA">
            <w:pPr>
              <w:jc w:val="left"/>
              <w:rPr>
                <w:bCs/>
              </w:rPr>
            </w:pPr>
            <w:r>
              <w:rPr>
                <w:bCs/>
              </w:rPr>
              <w:t>Amanda Amelia</w:t>
            </w:r>
          </w:p>
        </w:tc>
        <w:tc>
          <w:tcPr>
            <w:tcW w:w="1710" w:type="dxa"/>
          </w:tcPr>
          <w:p w14:paraId="0BC88F0C" w14:textId="471CA535" w:rsidR="00AD5541" w:rsidRPr="00AD5541" w:rsidRDefault="00AD5541" w:rsidP="000369BA">
            <w:pPr>
              <w:jc w:val="center"/>
              <w:rPr>
                <w:bCs/>
              </w:rPr>
            </w:pPr>
            <w:r>
              <w:rPr>
                <w:bCs/>
              </w:rPr>
              <w:t>50</w:t>
            </w:r>
          </w:p>
        </w:tc>
        <w:tc>
          <w:tcPr>
            <w:tcW w:w="1873" w:type="dxa"/>
          </w:tcPr>
          <w:p w14:paraId="28247F46" w14:textId="01FEF699" w:rsidR="00AD5541" w:rsidRPr="00AD5541" w:rsidRDefault="00AD5541" w:rsidP="000369BA">
            <w:pPr>
              <w:jc w:val="center"/>
              <w:rPr>
                <w:bCs/>
              </w:rPr>
            </w:pPr>
            <w:r>
              <w:rPr>
                <w:bCs/>
              </w:rPr>
              <w:t>60</w:t>
            </w:r>
          </w:p>
        </w:tc>
      </w:tr>
      <w:tr w:rsidR="00AD5541" w:rsidRPr="00AD5541" w14:paraId="2AA26EC1" w14:textId="77777777" w:rsidTr="00F21A29">
        <w:trPr>
          <w:trHeight w:val="247"/>
        </w:trPr>
        <w:tc>
          <w:tcPr>
            <w:tcW w:w="720" w:type="dxa"/>
          </w:tcPr>
          <w:p w14:paraId="7C5A3E49" w14:textId="52A59FC3" w:rsidR="00AD5541" w:rsidRPr="00AD5541" w:rsidRDefault="00AD5541" w:rsidP="000369BA">
            <w:pPr>
              <w:jc w:val="center"/>
              <w:rPr>
                <w:bCs/>
              </w:rPr>
            </w:pPr>
            <w:r>
              <w:rPr>
                <w:bCs/>
              </w:rPr>
              <w:t>26.</w:t>
            </w:r>
          </w:p>
        </w:tc>
        <w:tc>
          <w:tcPr>
            <w:tcW w:w="2160" w:type="dxa"/>
          </w:tcPr>
          <w:p w14:paraId="2D146642" w14:textId="2C4AC2F7" w:rsidR="00AD5541" w:rsidRDefault="00AD5541" w:rsidP="000369BA">
            <w:pPr>
              <w:jc w:val="left"/>
              <w:rPr>
                <w:bCs/>
              </w:rPr>
            </w:pPr>
            <w:r>
              <w:rPr>
                <w:bCs/>
              </w:rPr>
              <w:t>Amanda Yuliana</w:t>
            </w:r>
          </w:p>
        </w:tc>
        <w:tc>
          <w:tcPr>
            <w:tcW w:w="1710" w:type="dxa"/>
          </w:tcPr>
          <w:p w14:paraId="5EA6FB6D" w14:textId="7254943E" w:rsidR="00AD5541" w:rsidRPr="00AD5541" w:rsidRDefault="00AD5541" w:rsidP="000369BA">
            <w:pPr>
              <w:jc w:val="center"/>
              <w:rPr>
                <w:bCs/>
              </w:rPr>
            </w:pPr>
            <w:r>
              <w:rPr>
                <w:bCs/>
              </w:rPr>
              <w:t>70</w:t>
            </w:r>
          </w:p>
        </w:tc>
        <w:tc>
          <w:tcPr>
            <w:tcW w:w="1873" w:type="dxa"/>
          </w:tcPr>
          <w:p w14:paraId="470875F7" w14:textId="180CD01E" w:rsidR="00AD5541" w:rsidRPr="00AD5541" w:rsidRDefault="00AD5541" w:rsidP="000369BA">
            <w:pPr>
              <w:jc w:val="center"/>
              <w:rPr>
                <w:bCs/>
              </w:rPr>
            </w:pPr>
            <w:r>
              <w:rPr>
                <w:bCs/>
              </w:rPr>
              <w:t>50</w:t>
            </w:r>
          </w:p>
        </w:tc>
      </w:tr>
      <w:tr w:rsidR="00AD5541" w:rsidRPr="00C33311" w14:paraId="2F338505" w14:textId="77777777" w:rsidTr="00F21A29">
        <w:trPr>
          <w:trHeight w:val="263"/>
        </w:trPr>
        <w:tc>
          <w:tcPr>
            <w:tcW w:w="2880" w:type="dxa"/>
            <w:gridSpan w:val="2"/>
          </w:tcPr>
          <w:p w14:paraId="08F296B9" w14:textId="020966A1" w:rsidR="00AD5541" w:rsidRPr="00C33311" w:rsidRDefault="000369BA" w:rsidP="000369BA">
            <w:pPr>
              <w:jc w:val="center"/>
              <w:rPr>
                <w:b/>
              </w:rPr>
            </w:pPr>
            <w:r w:rsidRPr="00C33311">
              <w:rPr>
                <w:b/>
              </w:rPr>
              <w:t>RATA-RATA SKOR</w:t>
            </w:r>
          </w:p>
        </w:tc>
        <w:tc>
          <w:tcPr>
            <w:tcW w:w="1710" w:type="dxa"/>
          </w:tcPr>
          <w:p w14:paraId="0483D130" w14:textId="339A16F8" w:rsidR="00AD5541" w:rsidRPr="00C33311" w:rsidRDefault="00AD5541" w:rsidP="000369BA">
            <w:pPr>
              <w:jc w:val="center"/>
              <w:rPr>
                <w:b/>
              </w:rPr>
            </w:pPr>
            <w:r w:rsidRPr="00C33311">
              <w:rPr>
                <w:b/>
              </w:rPr>
              <w:t>39</w:t>
            </w:r>
          </w:p>
        </w:tc>
        <w:tc>
          <w:tcPr>
            <w:tcW w:w="1873" w:type="dxa"/>
          </w:tcPr>
          <w:p w14:paraId="4FFCC58D" w14:textId="7193AC4D" w:rsidR="00AD5541" w:rsidRPr="00C33311" w:rsidRDefault="00AD5541" w:rsidP="000369BA">
            <w:pPr>
              <w:jc w:val="center"/>
              <w:rPr>
                <w:b/>
              </w:rPr>
            </w:pPr>
            <w:r w:rsidRPr="00C33311">
              <w:rPr>
                <w:b/>
              </w:rPr>
              <w:t>58</w:t>
            </w:r>
          </w:p>
        </w:tc>
      </w:tr>
    </w:tbl>
    <w:p w14:paraId="1E4B544F" w14:textId="77777777" w:rsidR="000369BA" w:rsidRDefault="000369BA" w:rsidP="00C33311">
      <w:pPr>
        <w:spacing w:after="0" w:line="360" w:lineRule="auto"/>
      </w:pPr>
    </w:p>
    <w:p w14:paraId="7C5501A0" w14:textId="77777777" w:rsidR="00BD4AB9" w:rsidRDefault="00EB49FD">
      <w:pPr>
        <w:numPr>
          <w:ilvl w:val="0"/>
          <w:numId w:val="99"/>
        </w:numPr>
        <w:spacing w:line="360" w:lineRule="auto"/>
        <w:ind w:left="1440"/>
      </w:pPr>
      <w:r>
        <w:t>Monitoring dan Evaluasi</w:t>
      </w:r>
    </w:p>
    <w:p w14:paraId="642C46B1" w14:textId="77777777" w:rsidR="00BD4AB9" w:rsidRDefault="00EB49FD">
      <w:pPr>
        <w:spacing w:after="0" w:line="360" w:lineRule="auto"/>
        <w:ind w:left="1440" w:firstLine="720"/>
      </w:pPr>
      <w:r>
        <w:t xml:space="preserve">Dari hasil penyuluhan, peserta dapat menyimak materi dengan baik yang dapat dibuktikan dengan peserta aktif bertanya dan berdiskusi mengenai materi anemia yang dibawakan oleh penyuluh saat sesi </w:t>
      </w:r>
      <w:proofErr w:type="gramStart"/>
      <w:r>
        <w:t>tanya</w:t>
      </w:r>
      <w:proofErr w:type="gramEnd"/>
      <w:r>
        <w:t xml:space="preserve"> jawab. </w:t>
      </w:r>
      <w:proofErr w:type="gramStart"/>
      <w:r>
        <w:t xml:space="preserve">Jika dilihat dari hasil </w:t>
      </w:r>
      <w:r w:rsidRPr="005E1A71">
        <w:rPr>
          <w:i/>
        </w:rPr>
        <w:t>pre-test</w:t>
      </w:r>
      <w:r>
        <w:t xml:space="preserve"> dan </w:t>
      </w:r>
      <w:r w:rsidRPr="005E1A71">
        <w:rPr>
          <w:i/>
        </w:rPr>
        <w:t>post-test</w:t>
      </w:r>
      <w:r>
        <w:t xml:space="preserve"> juga terdapat peningkatan skor dari </w:t>
      </w:r>
      <w:r w:rsidRPr="005E1A71">
        <w:rPr>
          <w:i/>
        </w:rPr>
        <w:t>pre-test</w:t>
      </w:r>
      <w:r>
        <w:t xml:space="preserve"> dan </w:t>
      </w:r>
      <w:r w:rsidRPr="005E1A71">
        <w:rPr>
          <w:i/>
        </w:rPr>
        <w:t>post-test</w:t>
      </w:r>
      <w:r>
        <w:t xml:space="preserve"> dari 39 menjadi 58.</w:t>
      </w:r>
      <w:proofErr w:type="gramEnd"/>
    </w:p>
    <w:p w14:paraId="11A0DFFA" w14:textId="77777777" w:rsidR="00BD4AB9" w:rsidRDefault="00BD4AB9">
      <w:pPr>
        <w:spacing w:after="0" w:line="360" w:lineRule="auto"/>
        <w:ind w:left="1440" w:firstLine="720"/>
      </w:pPr>
    </w:p>
    <w:p w14:paraId="422F9D86" w14:textId="77777777" w:rsidR="00F21A29" w:rsidRDefault="00F21A29">
      <w:r>
        <w:br w:type="page"/>
      </w:r>
    </w:p>
    <w:p w14:paraId="63BD2DF8" w14:textId="4A693C00" w:rsidR="00BD4AB9" w:rsidRDefault="00EB49FD">
      <w:pPr>
        <w:numPr>
          <w:ilvl w:val="0"/>
          <w:numId w:val="99"/>
        </w:numPr>
        <w:spacing w:after="0" w:line="360" w:lineRule="auto"/>
        <w:ind w:left="1440"/>
      </w:pPr>
      <w:r>
        <w:lastRenderedPageBreak/>
        <w:t>Faktor Pendukung dan Penghambat</w:t>
      </w:r>
    </w:p>
    <w:p w14:paraId="6B996D1D" w14:textId="77777777" w:rsidR="00BD4AB9" w:rsidRDefault="00EB49FD">
      <w:pPr>
        <w:numPr>
          <w:ilvl w:val="0"/>
          <w:numId w:val="163"/>
        </w:numPr>
        <w:spacing w:after="0" w:line="360" w:lineRule="auto"/>
        <w:ind w:left="1800"/>
      </w:pPr>
      <w:r>
        <w:t>Faktor Pendukung</w:t>
      </w:r>
    </w:p>
    <w:p w14:paraId="77FBF28F" w14:textId="77777777" w:rsidR="00BD4AB9" w:rsidRDefault="00EB49FD">
      <w:pPr>
        <w:numPr>
          <w:ilvl w:val="0"/>
          <w:numId w:val="170"/>
        </w:numPr>
        <w:spacing w:after="0" w:line="360" w:lineRule="auto"/>
        <w:ind w:left="2160"/>
      </w:pPr>
      <w:r>
        <w:t>Kepala sekolah dan Guru dapat berkoordinasi dengan baik dan bersedia membantu selama pelaksanaan penyuluhan</w:t>
      </w:r>
    </w:p>
    <w:p w14:paraId="17955010" w14:textId="77777777" w:rsidR="00BD4AB9" w:rsidRDefault="00EB49FD">
      <w:pPr>
        <w:numPr>
          <w:ilvl w:val="0"/>
          <w:numId w:val="170"/>
        </w:numPr>
        <w:spacing w:after="0" w:line="360" w:lineRule="auto"/>
        <w:ind w:left="2160"/>
      </w:pPr>
      <w:r>
        <w:t>Para siswi memiliki antusias yang cukup baik selama mengikuti kegiatan penyuluhan</w:t>
      </w:r>
    </w:p>
    <w:p w14:paraId="562D2FE2" w14:textId="77777777" w:rsidR="00BD4AB9" w:rsidRDefault="00EB49FD">
      <w:pPr>
        <w:numPr>
          <w:ilvl w:val="0"/>
          <w:numId w:val="170"/>
        </w:numPr>
        <w:spacing w:after="0" w:line="360" w:lineRule="auto"/>
        <w:ind w:left="2160"/>
      </w:pPr>
      <w:r>
        <w:t>Tersedianya fasilitas untuk dapat digunakan pada saat penyuluhan</w:t>
      </w:r>
    </w:p>
    <w:p w14:paraId="1E92C22D" w14:textId="77777777" w:rsidR="00BD4AB9" w:rsidRDefault="00EB49FD">
      <w:pPr>
        <w:numPr>
          <w:ilvl w:val="0"/>
          <w:numId w:val="163"/>
        </w:numPr>
        <w:spacing w:after="0" w:line="360" w:lineRule="auto"/>
        <w:ind w:left="1800"/>
      </w:pPr>
      <w:r>
        <w:t>Faktor Penghambat</w:t>
      </w:r>
    </w:p>
    <w:p w14:paraId="7F30005A" w14:textId="77777777" w:rsidR="005E1A71" w:rsidRDefault="00EB49FD" w:rsidP="0058452E">
      <w:pPr>
        <w:numPr>
          <w:ilvl w:val="0"/>
          <w:numId w:val="331"/>
        </w:numPr>
        <w:spacing w:line="360" w:lineRule="auto"/>
      </w:pPr>
      <w:r>
        <w:t>Tidak terdapat hambatan selama proses penyuluhan berlangsung</w:t>
      </w:r>
      <w:r w:rsidR="0058452E">
        <w:t>.</w:t>
      </w:r>
    </w:p>
    <w:p w14:paraId="6F8A6BE3" w14:textId="77777777" w:rsidR="00BD4AB9" w:rsidRDefault="00EB49FD">
      <w:pPr>
        <w:numPr>
          <w:ilvl w:val="0"/>
          <w:numId w:val="158"/>
        </w:numPr>
        <w:spacing w:after="0" w:line="360" w:lineRule="auto"/>
        <w:ind w:left="1080"/>
        <w:rPr>
          <w:b/>
        </w:rPr>
      </w:pPr>
      <w:r>
        <w:rPr>
          <w:b/>
        </w:rPr>
        <w:t>Konsumsi Sayur dan Buah</w:t>
      </w:r>
    </w:p>
    <w:p w14:paraId="2C59D296" w14:textId="77777777" w:rsidR="00BD4AB9" w:rsidRDefault="00EB49FD">
      <w:pPr>
        <w:numPr>
          <w:ilvl w:val="0"/>
          <w:numId w:val="114"/>
        </w:numPr>
        <w:spacing w:after="0" w:line="360" w:lineRule="auto"/>
        <w:ind w:left="1440"/>
      </w:pPr>
      <w:r>
        <w:t>Latar Belakang</w:t>
      </w:r>
    </w:p>
    <w:p w14:paraId="4D4D43A7" w14:textId="188E93D2" w:rsidR="00344E2F" w:rsidRDefault="00EB49FD" w:rsidP="00F21A29">
      <w:pPr>
        <w:spacing w:after="0" w:line="360" w:lineRule="auto"/>
        <w:ind w:left="1440" w:firstLine="720"/>
      </w:pPr>
      <w:r>
        <w:t xml:space="preserve">Sayur dan buah merupakan sumber bahan makanan yang kaya </w:t>
      </w:r>
      <w:proofErr w:type="gramStart"/>
      <w:r>
        <w:t>akan</w:t>
      </w:r>
      <w:proofErr w:type="gramEnd"/>
      <w:r>
        <w:t xml:space="preserve"> vitamin, serat dan mineral yang sangat penting bagi kesehatan, terutama untuk pertumbuhan dan perkembangan. </w:t>
      </w:r>
      <w:proofErr w:type="gramStart"/>
      <w:r>
        <w:t>Vitamin dan mineral merupakan zat gizi mikro yang dibutuhkan dalam jumlah sedikit oleh tubuh.</w:t>
      </w:r>
      <w:proofErr w:type="gramEnd"/>
    </w:p>
    <w:p w14:paraId="025F1DF0" w14:textId="029FF381" w:rsidR="005E1A71" w:rsidRDefault="005E1A71">
      <w:pPr>
        <w:spacing w:after="0" w:line="360" w:lineRule="auto"/>
        <w:ind w:left="1440" w:firstLine="720"/>
      </w:pPr>
      <w:proofErr w:type="gramStart"/>
      <w:r w:rsidRPr="005E1A71">
        <w:t>Secara nasional, konsumsi sayur dan buah penduduk Indonesia masih kurang.</w:t>
      </w:r>
      <w:proofErr w:type="gramEnd"/>
      <w:r w:rsidRPr="005E1A71">
        <w:t xml:space="preserve"> Berdasarkan Hasil Riset Kesehatan Dasar 2013 menunjukkan bahwa sebanyak 93,5% penduduk berumur ≥ 10 tahun yang mengkonsumsi sayur dan buah-buahan di bawah anjuran.</w:t>
      </w:r>
    </w:p>
    <w:p w14:paraId="4396D244" w14:textId="77777777" w:rsidR="00F21A29" w:rsidRDefault="00EB49FD" w:rsidP="005E1A71">
      <w:pPr>
        <w:spacing w:after="0" w:line="360" w:lineRule="auto"/>
        <w:ind w:left="1440" w:firstLine="720"/>
      </w:pPr>
      <w:proofErr w:type="gramStart"/>
      <w:r>
        <w:t>Indonesia dihadapkan pada dua masalah gizi yaitu gizi kurang dan gizi lebih.</w:t>
      </w:r>
      <w:proofErr w:type="gramEnd"/>
      <w:r>
        <w:t xml:space="preserve"> Prevalensi penduduk Jawa Barat dengan status gizi kurang sebesar 11.0% hampir </w:t>
      </w:r>
      <w:proofErr w:type="gramStart"/>
      <w:r>
        <w:t>sama</w:t>
      </w:r>
      <w:proofErr w:type="gramEnd"/>
      <w:r>
        <w:t xml:space="preserve"> dengan rata rata nasional yaitu 11.1%. Masalah gizi lebih di Jawa Barat sebesar 11.7%, angka ini lebih besar dari rata rata nasional yaitu 11.5%, sedangkan penduduk dengan status gizi obesitas di Jawa Barat sebesar 15.2% lebih tinggi dari rata r</w:t>
      </w:r>
      <w:r w:rsidR="007E5D75">
        <w:t xml:space="preserve">ata nasional yang sebesar 14.8% </w:t>
      </w:r>
      <w:r w:rsidR="007E5D75">
        <w:fldChar w:fldCharType="begin" w:fldLock="1"/>
      </w:r>
      <w:r w:rsidR="007E5D75">
        <w:instrText>ADDIN CSL_CITATION {"citationItems":[{"id":"ITEM-1","itemData":{"DOI":"10.1517/13543784.7.5.803","ISSN":"13543784","PMID":"15991970","author":[{"dropping-particle":"","family":"Kemenkes RI","given":"","non-dropping-particle":"","parse-names":false,"suffix":""}],"container-title":"Riset Kesehatan Dasar","id":"ITEM-1","issued":{"date-parts":[["2013"]]},"title":"Riset Kesehatan Dasar 2013","type":"article-journal"},"uris":["http://www.mendeley.com/documents/?uuid=50e383f1-454b-4563-aae9-195ac9ff139b"]}],"mendeley":{"formattedCitation":"(Kemenkes RI, 2013)","plainTextFormattedCitation":"(Kemenkes RI, 2013)","previouslyFormattedCitation":"(Kemenkes RI, 2013)"},"properties":{"noteIndex":0},"schema":"https://github.com/citation-style-language/schema/raw/master/csl-citation.json"}</w:instrText>
      </w:r>
      <w:r w:rsidR="007E5D75">
        <w:fldChar w:fldCharType="separate"/>
      </w:r>
      <w:r w:rsidR="007E5D75" w:rsidRPr="007E5D75">
        <w:rPr>
          <w:noProof/>
        </w:rPr>
        <w:t>(Kemenkes RI, 2013)</w:t>
      </w:r>
      <w:r w:rsidR="007E5D75">
        <w:fldChar w:fldCharType="end"/>
      </w:r>
      <w:r w:rsidR="007E5D75">
        <w:t xml:space="preserve">. </w:t>
      </w:r>
    </w:p>
    <w:p w14:paraId="77EC9918" w14:textId="77777777" w:rsidR="00F21A29" w:rsidRDefault="00F21A29">
      <w:r>
        <w:br w:type="page"/>
      </w:r>
    </w:p>
    <w:p w14:paraId="160C419A" w14:textId="0C0D5E70" w:rsidR="00BD4AB9" w:rsidRDefault="00EB49FD" w:rsidP="00F21A29">
      <w:pPr>
        <w:spacing w:after="0" w:line="360" w:lineRule="auto"/>
        <w:ind w:left="1440"/>
      </w:pPr>
      <w:r>
        <w:lastRenderedPageBreak/>
        <w:t xml:space="preserve">Provinsi Jawa Barat memiliki rerata konsumsi sayur dan buah sebesar 47.0 g/kap/hari dan 29.8 g/kap/hari di bawah konsumsi nasional yaitu 57.1 g/kap/hari dan 33.5 g/kap/hari. Adapun rekomendasi dalam Pedoman Gizi Seimbang (PGS) menurut Badan Kesehatan Dunia (WHO) menganjurkan konsumsi sayuran dan buahbuahan sejumlah 400 g per orang per hari, yang terdiri dari 250 g sayur (setara dengan 21 / 2 porsi atau 21 / 2 gelas sayur setelah dimasak dan ditiriskan) dan 150 g buah (setara dengan 3 buah pisang ambon ukuran sedang atau 11 / 2 potong pepaya ukuran sedang atau 3 buah jeruk ukuran sedang). </w:t>
      </w:r>
      <w:proofErr w:type="gramStart"/>
      <w:r>
        <w:t>Sekitar dua-pertiga dari jumlah anjuran konsumsi sayuran dan buah-buahan tersebut adalah porsi sayur</w:t>
      </w:r>
      <w:r w:rsidR="003C1B5F">
        <w:t>.</w:t>
      </w:r>
      <w:proofErr w:type="gramEnd"/>
    </w:p>
    <w:p w14:paraId="6F3D7A60" w14:textId="77777777" w:rsidR="005E1A71" w:rsidRDefault="005E1A71" w:rsidP="005E1A71">
      <w:pPr>
        <w:spacing w:after="0" w:line="360" w:lineRule="auto"/>
        <w:ind w:left="1440" w:firstLine="720"/>
      </w:pPr>
    </w:p>
    <w:p w14:paraId="248CA605" w14:textId="77777777" w:rsidR="00BD4AB9" w:rsidRDefault="00EB49FD">
      <w:pPr>
        <w:numPr>
          <w:ilvl w:val="0"/>
          <w:numId w:val="114"/>
        </w:numPr>
        <w:spacing w:after="0" w:line="360" w:lineRule="auto"/>
        <w:ind w:left="1440"/>
      </w:pPr>
      <w:r>
        <w:t>Tujuan</w:t>
      </w:r>
    </w:p>
    <w:p w14:paraId="42C9CC15" w14:textId="77777777" w:rsidR="00BD4AB9" w:rsidRDefault="00EB49FD">
      <w:pPr>
        <w:numPr>
          <w:ilvl w:val="0"/>
          <w:numId w:val="213"/>
        </w:numPr>
        <w:spacing w:after="0" w:line="360" w:lineRule="auto"/>
        <w:ind w:left="1890"/>
      </w:pPr>
      <w:r>
        <w:t>Tujuan Umum</w:t>
      </w:r>
    </w:p>
    <w:p w14:paraId="2119D357" w14:textId="6266D527" w:rsidR="002E2C52" w:rsidRDefault="00EB49FD" w:rsidP="00F21A29">
      <w:pPr>
        <w:spacing w:after="0" w:line="360" w:lineRule="auto"/>
        <w:ind w:left="1890"/>
      </w:pPr>
      <w:proofErr w:type="gramStart"/>
      <w:r>
        <w:t>Meningkatkan pemahaman terkait pentingnya konsumsi sayur dan buah juga meningkatkan tingkat kesukaan remaja yaitu tingkat pendidikan SMP dengan sayur dan buah.</w:t>
      </w:r>
      <w:proofErr w:type="gramEnd"/>
    </w:p>
    <w:p w14:paraId="6F824003" w14:textId="123F4A80" w:rsidR="00BD4AB9" w:rsidRDefault="00EB49FD">
      <w:pPr>
        <w:numPr>
          <w:ilvl w:val="0"/>
          <w:numId w:val="213"/>
        </w:numPr>
        <w:spacing w:after="0" w:line="360" w:lineRule="auto"/>
        <w:ind w:left="1890"/>
      </w:pPr>
      <w:r>
        <w:t>Tujuan Khusus</w:t>
      </w:r>
    </w:p>
    <w:p w14:paraId="72DEB743" w14:textId="77777777" w:rsidR="00BD4AB9" w:rsidRDefault="00EB49FD">
      <w:pPr>
        <w:numPr>
          <w:ilvl w:val="0"/>
          <w:numId w:val="263"/>
        </w:numPr>
        <w:spacing w:after="0" w:line="360" w:lineRule="auto"/>
        <w:ind w:left="2340"/>
      </w:pPr>
      <w:r>
        <w:t>Siswa/i mampu memahami dengan baik dan benar tentang pentingnya konsumsi sayur dan buah</w:t>
      </w:r>
    </w:p>
    <w:p w14:paraId="65296F10" w14:textId="77777777" w:rsidR="00BD4AB9" w:rsidRDefault="00EB49FD">
      <w:pPr>
        <w:numPr>
          <w:ilvl w:val="0"/>
          <w:numId w:val="263"/>
        </w:numPr>
        <w:spacing w:after="0" w:line="360" w:lineRule="auto"/>
        <w:ind w:left="2340"/>
      </w:pPr>
      <w:r>
        <w:t>Meningkatkan kesadaran, kemauan, dan kemampuan remaja agar mau mengkonsumsi sayur dan buah</w:t>
      </w:r>
    </w:p>
    <w:p w14:paraId="52129AD1" w14:textId="6F85BCAA" w:rsidR="002D2178" w:rsidRDefault="00EB49FD" w:rsidP="002D2178">
      <w:pPr>
        <w:numPr>
          <w:ilvl w:val="0"/>
          <w:numId w:val="263"/>
        </w:numPr>
        <w:spacing w:after="0" w:line="360" w:lineRule="auto"/>
        <w:ind w:left="2340"/>
      </w:pPr>
      <w:r>
        <w:t>Mampu memahami dengan baik dan benar tentang manfaat dan keuntungan konsumsi sayur dan buah</w:t>
      </w:r>
      <w:r w:rsidR="000369BA">
        <w:t>.</w:t>
      </w:r>
    </w:p>
    <w:p w14:paraId="0A39CEB0" w14:textId="77777777" w:rsidR="00BD4AB9" w:rsidRDefault="00EB49FD">
      <w:pPr>
        <w:numPr>
          <w:ilvl w:val="0"/>
          <w:numId w:val="114"/>
        </w:numPr>
        <w:spacing w:after="0" w:line="360" w:lineRule="auto"/>
        <w:ind w:left="1440"/>
      </w:pPr>
      <w:r>
        <w:t>Sasaran</w:t>
      </w:r>
    </w:p>
    <w:p w14:paraId="66BADC60" w14:textId="77777777" w:rsidR="005E1A71" w:rsidRDefault="00EB49FD" w:rsidP="007E5D75">
      <w:pPr>
        <w:spacing w:after="0" w:line="360" w:lineRule="auto"/>
        <w:ind w:left="1440"/>
      </w:pPr>
      <w:proofErr w:type="gramStart"/>
      <w:r>
        <w:t>Sasaran dalam kegiatan ini adalah remaja SMP di sekolah SMP Muhammadiyah Barengkok.</w:t>
      </w:r>
      <w:proofErr w:type="gramEnd"/>
    </w:p>
    <w:p w14:paraId="29A53B2F" w14:textId="77777777" w:rsidR="00BD4AB9" w:rsidRDefault="00EB49FD">
      <w:pPr>
        <w:numPr>
          <w:ilvl w:val="0"/>
          <w:numId w:val="114"/>
        </w:numPr>
        <w:spacing w:after="0" w:line="360" w:lineRule="auto"/>
        <w:ind w:left="1440"/>
      </w:pPr>
      <w:r>
        <w:t>Waktu dan Tempat</w:t>
      </w:r>
    </w:p>
    <w:p w14:paraId="42DC563C" w14:textId="77777777" w:rsidR="00BD4AB9" w:rsidRDefault="00EB49FD">
      <w:pPr>
        <w:spacing w:after="0" w:line="360" w:lineRule="auto"/>
        <w:ind w:left="1440"/>
      </w:pPr>
      <w:r>
        <w:t>Hari/Tanggal</w:t>
      </w:r>
      <w:r>
        <w:tab/>
        <w:t>: Jumat, 02 Desember 2022</w:t>
      </w:r>
    </w:p>
    <w:p w14:paraId="19E525AC" w14:textId="77777777" w:rsidR="00BD4AB9" w:rsidRDefault="00EB49FD">
      <w:pPr>
        <w:spacing w:after="0" w:line="360" w:lineRule="auto"/>
        <w:ind w:left="1440"/>
      </w:pPr>
      <w:r>
        <w:t>Waktu</w:t>
      </w:r>
      <w:r>
        <w:tab/>
      </w:r>
      <w:r>
        <w:tab/>
        <w:t>: 10.00 WIB</w:t>
      </w:r>
    </w:p>
    <w:p w14:paraId="4E256575" w14:textId="1E0C2DC2" w:rsidR="005E1A71" w:rsidRDefault="00EB49FD" w:rsidP="00F21A29">
      <w:pPr>
        <w:spacing w:after="0" w:line="360" w:lineRule="auto"/>
        <w:ind w:left="1440"/>
      </w:pPr>
      <w:r>
        <w:t>Tempat</w:t>
      </w:r>
      <w:r>
        <w:tab/>
        <w:t>: SMP Muhammadiyah Barengkok</w:t>
      </w:r>
    </w:p>
    <w:p w14:paraId="0BB20B2E" w14:textId="77777777" w:rsidR="00BD4AB9" w:rsidRDefault="00EB49FD">
      <w:pPr>
        <w:numPr>
          <w:ilvl w:val="0"/>
          <w:numId w:val="114"/>
        </w:numPr>
        <w:spacing w:after="0" w:line="360" w:lineRule="auto"/>
        <w:ind w:left="1440"/>
      </w:pPr>
      <w:r>
        <w:lastRenderedPageBreak/>
        <w:t>Pelaksanaan Kegiatan</w:t>
      </w:r>
    </w:p>
    <w:p w14:paraId="486396BD" w14:textId="77777777" w:rsidR="00BD4AB9" w:rsidRDefault="00EB49FD">
      <w:pPr>
        <w:numPr>
          <w:ilvl w:val="0"/>
          <w:numId w:val="203"/>
        </w:numPr>
        <w:spacing w:after="0" w:line="360" w:lineRule="auto"/>
        <w:ind w:left="1800"/>
      </w:pPr>
      <w:r>
        <w:t>Persiapan</w:t>
      </w:r>
    </w:p>
    <w:p w14:paraId="2F9A9EE3" w14:textId="77777777" w:rsidR="00BD4AB9" w:rsidRDefault="00EB49FD" w:rsidP="007E5D75">
      <w:pPr>
        <w:numPr>
          <w:ilvl w:val="0"/>
          <w:numId w:val="351"/>
        </w:numPr>
        <w:spacing w:after="0" w:line="360" w:lineRule="auto"/>
      </w:pPr>
      <w:r>
        <w:t>Berkoordinasi dengan Kepala Sekolah dan Guru SMP Muhammadiyah Barengkok untuk melakukan penyuluhan kepada sasaran yang hadir</w:t>
      </w:r>
      <w:r w:rsidR="007E5D75">
        <w:t>.</w:t>
      </w:r>
    </w:p>
    <w:p w14:paraId="5702CE52" w14:textId="65E0C676" w:rsidR="007E5D75" w:rsidRDefault="00EB49FD" w:rsidP="000369BA">
      <w:pPr>
        <w:numPr>
          <w:ilvl w:val="0"/>
          <w:numId w:val="351"/>
        </w:numPr>
        <w:spacing w:after="0" w:line="360" w:lineRule="auto"/>
      </w:pPr>
      <w:r>
        <w:t xml:space="preserve">Menyiapkan bahan penyuluhan (Poster dan Kuesioner </w:t>
      </w:r>
      <w:r w:rsidRPr="005E1A71">
        <w:rPr>
          <w:i/>
        </w:rPr>
        <w:t>pre-test</w:t>
      </w:r>
      <w:r>
        <w:t xml:space="preserve"> dan </w:t>
      </w:r>
      <w:r w:rsidRPr="005E1A71">
        <w:rPr>
          <w:i/>
        </w:rPr>
        <w:t>post-test</w:t>
      </w:r>
      <w:r>
        <w:t>)</w:t>
      </w:r>
      <w:r w:rsidR="007E5D75">
        <w:t>.</w:t>
      </w:r>
    </w:p>
    <w:p w14:paraId="21B200AC" w14:textId="77777777" w:rsidR="00BD4AB9" w:rsidRDefault="00EB49FD" w:rsidP="005E1A71">
      <w:pPr>
        <w:numPr>
          <w:ilvl w:val="0"/>
          <w:numId w:val="203"/>
        </w:numPr>
        <w:spacing w:line="240" w:lineRule="auto"/>
        <w:ind w:left="1800"/>
      </w:pPr>
      <w:r>
        <w:t>Pelaksanaan</w:t>
      </w:r>
    </w:p>
    <w:p w14:paraId="44D09B01" w14:textId="77777777" w:rsidR="00BD4AB9" w:rsidRDefault="00EB49FD">
      <w:pPr>
        <w:pStyle w:val="ListParagraph"/>
        <w:numPr>
          <w:ilvl w:val="0"/>
          <w:numId w:val="348"/>
        </w:numPr>
        <w:spacing w:after="0" w:line="360" w:lineRule="auto"/>
      </w:pPr>
      <w:r>
        <w:t xml:space="preserve">Absensi peserta </w:t>
      </w:r>
    </w:p>
    <w:p w14:paraId="11D74B02" w14:textId="77777777" w:rsidR="00BD4AB9" w:rsidRDefault="00EB49FD">
      <w:pPr>
        <w:pStyle w:val="ListParagraph"/>
        <w:numPr>
          <w:ilvl w:val="0"/>
          <w:numId w:val="348"/>
        </w:numPr>
        <w:spacing w:after="0" w:line="360" w:lineRule="auto"/>
      </w:pPr>
      <w:r>
        <w:t>Pembukaan</w:t>
      </w:r>
    </w:p>
    <w:p w14:paraId="0B6556CF" w14:textId="77777777" w:rsidR="00BD4AB9" w:rsidRDefault="00EB49FD">
      <w:pPr>
        <w:pStyle w:val="ListParagraph"/>
        <w:numPr>
          <w:ilvl w:val="0"/>
          <w:numId w:val="348"/>
        </w:numPr>
        <w:spacing w:after="0" w:line="360" w:lineRule="auto"/>
      </w:pPr>
      <w:r>
        <w:t xml:space="preserve">Pengisian </w:t>
      </w:r>
      <w:r w:rsidRPr="005E1A71">
        <w:rPr>
          <w:i/>
        </w:rPr>
        <w:t>pre-test</w:t>
      </w:r>
    </w:p>
    <w:p w14:paraId="49BFF6D3" w14:textId="77777777" w:rsidR="00BD4AB9" w:rsidRDefault="00EB49FD">
      <w:pPr>
        <w:pStyle w:val="ListParagraph"/>
        <w:numPr>
          <w:ilvl w:val="0"/>
          <w:numId w:val="348"/>
        </w:numPr>
        <w:spacing w:after="0" w:line="360" w:lineRule="auto"/>
      </w:pPr>
      <w:r>
        <w:t>Pemaparan materi</w:t>
      </w:r>
    </w:p>
    <w:p w14:paraId="646CDC42" w14:textId="77777777" w:rsidR="00BD4AB9" w:rsidRDefault="00EB49FD">
      <w:pPr>
        <w:pStyle w:val="ListParagraph"/>
        <w:numPr>
          <w:ilvl w:val="0"/>
          <w:numId w:val="348"/>
        </w:numPr>
        <w:spacing w:after="0" w:line="360" w:lineRule="auto"/>
      </w:pPr>
      <w:r>
        <w:t>Sesi Tanya jawab</w:t>
      </w:r>
    </w:p>
    <w:p w14:paraId="3F4AC77D" w14:textId="77777777" w:rsidR="00BD4AB9" w:rsidRDefault="00EB49FD">
      <w:pPr>
        <w:pStyle w:val="ListParagraph"/>
        <w:numPr>
          <w:ilvl w:val="0"/>
          <w:numId w:val="348"/>
        </w:numPr>
        <w:spacing w:after="0" w:line="360" w:lineRule="auto"/>
      </w:pPr>
      <w:r>
        <w:t xml:space="preserve">Pengisian </w:t>
      </w:r>
      <w:r w:rsidRPr="005E1A71">
        <w:rPr>
          <w:i/>
        </w:rPr>
        <w:t>post-test</w:t>
      </w:r>
    </w:p>
    <w:p w14:paraId="32D3D563" w14:textId="77777777" w:rsidR="00BD4AB9" w:rsidRDefault="00EB49FD">
      <w:pPr>
        <w:pStyle w:val="ListParagraph"/>
        <w:numPr>
          <w:ilvl w:val="0"/>
          <w:numId w:val="348"/>
        </w:numPr>
        <w:spacing w:after="0" w:line="360" w:lineRule="auto"/>
      </w:pPr>
      <w:r>
        <w:t>Dokumentasi</w:t>
      </w:r>
    </w:p>
    <w:p w14:paraId="03ADFBAE" w14:textId="77777777" w:rsidR="00BD4AB9" w:rsidRDefault="00EB49FD">
      <w:pPr>
        <w:pStyle w:val="ListParagraph"/>
        <w:numPr>
          <w:ilvl w:val="0"/>
          <w:numId w:val="348"/>
        </w:numPr>
        <w:spacing w:after="0" w:line="360" w:lineRule="auto"/>
      </w:pPr>
      <w:r>
        <w:t xml:space="preserve">Doa bersama </w:t>
      </w:r>
    </w:p>
    <w:p w14:paraId="449CE4FA" w14:textId="77777777" w:rsidR="00BD4AB9" w:rsidRDefault="00EB49FD">
      <w:pPr>
        <w:pStyle w:val="ListParagraph"/>
        <w:numPr>
          <w:ilvl w:val="0"/>
          <w:numId w:val="348"/>
        </w:numPr>
        <w:spacing w:after="0" w:line="360" w:lineRule="auto"/>
      </w:pPr>
      <w:r>
        <w:t>Penutupan</w:t>
      </w:r>
    </w:p>
    <w:p w14:paraId="52092F73" w14:textId="77777777" w:rsidR="00BD4AB9" w:rsidRDefault="00EB49FD">
      <w:pPr>
        <w:numPr>
          <w:ilvl w:val="0"/>
          <w:numId w:val="278"/>
        </w:numPr>
        <w:spacing w:after="0" w:line="360" w:lineRule="auto"/>
        <w:ind w:left="1800"/>
      </w:pPr>
      <w:r>
        <w:t>Evaluasi</w:t>
      </w:r>
    </w:p>
    <w:p w14:paraId="456E2672" w14:textId="77777777" w:rsidR="005E1A71" w:rsidRDefault="00EB49FD" w:rsidP="000369BA">
      <w:pPr>
        <w:pStyle w:val="ListParagraph"/>
        <w:numPr>
          <w:ilvl w:val="2"/>
          <w:numId w:val="381"/>
        </w:numPr>
        <w:spacing w:after="0" w:line="360" w:lineRule="auto"/>
        <w:ind w:left="2127" w:hanging="284"/>
      </w:pPr>
      <w:r>
        <w:t>Absensi atau jumlah kehadiran peserta</w:t>
      </w:r>
    </w:p>
    <w:p w14:paraId="2DC5AAD2" w14:textId="77777777" w:rsidR="00BD4AB9" w:rsidRPr="005E1A71" w:rsidRDefault="00EB49FD" w:rsidP="000369BA">
      <w:pPr>
        <w:pStyle w:val="ListParagraph"/>
        <w:numPr>
          <w:ilvl w:val="2"/>
          <w:numId w:val="381"/>
        </w:numPr>
        <w:spacing w:after="0" w:line="360" w:lineRule="auto"/>
        <w:ind w:left="2127" w:hanging="284"/>
      </w:pPr>
      <w:r>
        <w:t xml:space="preserve">Hasil </w:t>
      </w:r>
      <w:r w:rsidRPr="005E1A71">
        <w:rPr>
          <w:i/>
        </w:rPr>
        <w:t>Pre-test</w:t>
      </w:r>
      <w:r>
        <w:t xml:space="preserve"> dan </w:t>
      </w:r>
      <w:r w:rsidRPr="005E1A71">
        <w:rPr>
          <w:i/>
        </w:rPr>
        <w:t>Post-test</w:t>
      </w:r>
    </w:p>
    <w:p w14:paraId="3DC0422F" w14:textId="77777777" w:rsidR="000369BA" w:rsidRDefault="000369BA" w:rsidP="005E1A71">
      <w:pPr>
        <w:pStyle w:val="ListParagraph"/>
        <w:spacing w:after="0" w:line="360" w:lineRule="auto"/>
        <w:ind w:left="2127"/>
      </w:pPr>
    </w:p>
    <w:p w14:paraId="43A460CE" w14:textId="77777777" w:rsidR="00BD4AB9" w:rsidRDefault="00EB49FD">
      <w:pPr>
        <w:numPr>
          <w:ilvl w:val="0"/>
          <w:numId w:val="114"/>
        </w:numPr>
        <w:spacing w:after="0" w:line="360" w:lineRule="auto"/>
        <w:ind w:left="1440"/>
      </w:pPr>
      <w:r>
        <w:t>Hasil Kegiatan</w:t>
      </w:r>
    </w:p>
    <w:p w14:paraId="1422A3FE" w14:textId="22286F04" w:rsidR="00BD4AB9" w:rsidRDefault="00EB49FD">
      <w:pPr>
        <w:spacing w:after="0" w:line="360" w:lineRule="auto"/>
        <w:ind w:left="1440" w:firstLine="720"/>
      </w:pPr>
      <w:proofErr w:type="gramStart"/>
      <w:r>
        <w:t>Penyuluhan Sayur dan Buah ini berlangsung selama 1 jam.</w:t>
      </w:r>
      <w:proofErr w:type="gramEnd"/>
      <w:r>
        <w:t xml:space="preserve"> </w:t>
      </w:r>
      <w:proofErr w:type="gramStart"/>
      <w:r>
        <w:t>Peserta yang mengikuti kegiatan penyuluhan yaitu 34 siswa.</w:t>
      </w:r>
      <w:proofErr w:type="gramEnd"/>
      <w:r>
        <w:t xml:space="preserve"> </w:t>
      </w:r>
      <w:proofErr w:type="gramStart"/>
      <w:r>
        <w:t>Materi yang diberikan, disampaikan dengan media poster yang tersedia gambar &amp; tulisan agar mudah dipahami.</w:t>
      </w:r>
      <w:proofErr w:type="gramEnd"/>
      <w:r>
        <w:t xml:space="preserve"> Setelah itu diadakan sesi </w:t>
      </w:r>
      <w:proofErr w:type="gramStart"/>
      <w:r>
        <w:t>tanya</w:t>
      </w:r>
      <w:proofErr w:type="gramEnd"/>
      <w:r>
        <w:t xml:space="preserve"> jawab terkait materi, saat dilakukan sesi tanya jawab, para peserta antusias untuk bertanya tentang hal terkait yang dijelaskan. </w:t>
      </w:r>
      <w:proofErr w:type="gramStart"/>
      <w:r>
        <w:t xml:space="preserve">Pengisian </w:t>
      </w:r>
      <w:r w:rsidRPr="005E1A71">
        <w:rPr>
          <w:i/>
        </w:rPr>
        <w:t>pre-test</w:t>
      </w:r>
      <w:r>
        <w:t xml:space="preserve"> dan </w:t>
      </w:r>
      <w:r w:rsidRPr="005E1A71">
        <w:rPr>
          <w:i/>
        </w:rPr>
        <w:t>post-test</w:t>
      </w:r>
      <w:r>
        <w:t xml:space="preserve"> dibantu oleh mahasiswa penyelenggara.</w:t>
      </w:r>
      <w:proofErr w:type="gramEnd"/>
      <w:r>
        <w:t xml:space="preserve">  </w:t>
      </w:r>
      <w:proofErr w:type="gramStart"/>
      <w:r>
        <w:t xml:space="preserve">Hasil rata-rata skor </w:t>
      </w:r>
      <w:r w:rsidRPr="005E1A71">
        <w:rPr>
          <w:i/>
        </w:rPr>
        <w:t>pre-test</w:t>
      </w:r>
      <w:r>
        <w:t xml:space="preserve"> yaitu skor 47 dan hasil rata-rata skor </w:t>
      </w:r>
      <w:r w:rsidRPr="005E1A71">
        <w:rPr>
          <w:i/>
        </w:rPr>
        <w:t>post-test</w:t>
      </w:r>
      <w:r>
        <w:t xml:space="preserve"> yaitu skor 59.</w:t>
      </w:r>
      <w:proofErr w:type="gramEnd"/>
      <w:r>
        <w:t xml:space="preserve"> </w:t>
      </w:r>
    </w:p>
    <w:p w14:paraId="40821388" w14:textId="03325514" w:rsidR="007D09AD" w:rsidRDefault="007D09AD" w:rsidP="007D09AD">
      <w:pPr>
        <w:pStyle w:val="Caption"/>
        <w:jc w:val="center"/>
        <w:rPr>
          <w:b/>
          <w:color w:val="auto"/>
          <w:sz w:val="24"/>
          <w:szCs w:val="24"/>
        </w:rPr>
      </w:pPr>
    </w:p>
    <w:p w14:paraId="3961EFE9" w14:textId="0AD5AE48" w:rsidR="000369BA" w:rsidRPr="000369BA" w:rsidRDefault="000369BA" w:rsidP="000369BA">
      <w:pPr>
        <w:pStyle w:val="Caption"/>
        <w:keepNext/>
        <w:jc w:val="center"/>
        <w:rPr>
          <w:b/>
          <w:i w:val="0"/>
          <w:color w:val="auto"/>
          <w:sz w:val="24"/>
          <w:szCs w:val="24"/>
        </w:rPr>
      </w:pPr>
      <w:bookmarkStart w:id="42" w:name="_Toc129861637"/>
      <w:proofErr w:type="gramStart"/>
      <w:r w:rsidRPr="000369BA">
        <w:rPr>
          <w:b/>
          <w:i w:val="0"/>
          <w:color w:val="auto"/>
          <w:sz w:val="24"/>
          <w:szCs w:val="24"/>
        </w:rPr>
        <w:lastRenderedPageBreak/>
        <w:t xml:space="preserve">Tabel  </w:t>
      </w:r>
      <w:proofErr w:type="gramEnd"/>
      <w:r w:rsidRPr="000369BA">
        <w:rPr>
          <w:b/>
          <w:i w:val="0"/>
          <w:color w:val="auto"/>
          <w:sz w:val="24"/>
          <w:szCs w:val="24"/>
        </w:rPr>
        <w:fldChar w:fldCharType="begin"/>
      </w:r>
      <w:r w:rsidRPr="000369BA">
        <w:rPr>
          <w:b/>
          <w:i w:val="0"/>
          <w:color w:val="auto"/>
          <w:sz w:val="24"/>
          <w:szCs w:val="24"/>
        </w:rPr>
        <w:instrText xml:space="preserve"> SEQ Tabel_ \* ARABIC </w:instrText>
      </w:r>
      <w:r w:rsidRPr="000369BA">
        <w:rPr>
          <w:b/>
          <w:i w:val="0"/>
          <w:color w:val="auto"/>
          <w:sz w:val="24"/>
          <w:szCs w:val="24"/>
        </w:rPr>
        <w:fldChar w:fldCharType="separate"/>
      </w:r>
      <w:r w:rsidR="00896CA1">
        <w:rPr>
          <w:b/>
          <w:i w:val="0"/>
          <w:noProof/>
          <w:color w:val="auto"/>
          <w:sz w:val="24"/>
          <w:szCs w:val="24"/>
        </w:rPr>
        <w:t>17</w:t>
      </w:r>
      <w:r w:rsidRPr="000369BA">
        <w:rPr>
          <w:b/>
          <w:i w:val="0"/>
          <w:color w:val="auto"/>
          <w:sz w:val="24"/>
          <w:szCs w:val="24"/>
        </w:rPr>
        <w:fldChar w:fldCharType="end"/>
      </w:r>
      <w:r w:rsidRPr="000369BA">
        <w:rPr>
          <w:b/>
          <w:i w:val="0"/>
          <w:color w:val="auto"/>
          <w:sz w:val="24"/>
          <w:szCs w:val="24"/>
        </w:rPr>
        <w:t xml:space="preserve"> Hasil Skor Penyuluhan Sayur Buah</w:t>
      </w:r>
      <w:bookmarkEnd w:id="42"/>
    </w:p>
    <w:tbl>
      <w:tblPr>
        <w:tblStyle w:val="TableGrid"/>
        <w:tblW w:w="0" w:type="auto"/>
        <w:jc w:val="center"/>
        <w:tblLook w:val="04A0" w:firstRow="1" w:lastRow="0" w:firstColumn="1" w:lastColumn="0" w:noHBand="0" w:noVBand="1"/>
      </w:tblPr>
      <w:tblGrid>
        <w:gridCol w:w="936"/>
        <w:gridCol w:w="2793"/>
        <w:gridCol w:w="1907"/>
        <w:gridCol w:w="1873"/>
      </w:tblGrid>
      <w:tr w:rsidR="007D09AD" w:rsidRPr="000369BA" w14:paraId="53BBC903" w14:textId="77777777" w:rsidTr="00CA7FFD">
        <w:trPr>
          <w:tblHeader/>
          <w:jc w:val="center"/>
        </w:trPr>
        <w:tc>
          <w:tcPr>
            <w:tcW w:w="936" w:type="dxa"/>
          </w:tcPr>
          <w:p w14:paraId="59341296" w14:textId="39473DFA" w:rsidR="007D09AD" w:rsidRPr="000369BA" w:rsidRDefault="00CA7FFD" w:rsidP="007D09AD">
            <w:pPr>
              <w:jc w:val="center"/>
              <w:rPr>
                <w:b/>
              </w:rPr>
            </w:pPr>
            <w:r>
              <w:rPr>
                <w:b/>
              </w:rPr>
              <w:t>No.</w:t>
            </w:r>
          </w:p>
        </w:tc>
        <w:tc>
          <w:tcPr>
            <w:tcW w:w="2793" w:type="dxa"/>
          </w:tcPr>
          <w:p w14:paraId="3DB9D797" w14:textId="77777777" w:rsidR="007D09AD" w:rsidRPr="000369BA" w:rsidRDefault="007D09AD" w:rsidP="007D09AD">
            <w:pPr>
              <w:jc w:val="center"/>
              <w:rPr>
                <w:b/>
              </w:rPr>
            </w:pPr>
            <w:r w:rsidRPr="000369BA">
              <w:rPr>
                <w:b/>
              </w:rPr>
              <w:t>Nama</w:t>
            </w:r>
          </w:p>
        </w:tc>
        <w:tc>
          <w:tcPr>
            <w:tcW w:w="1907" w:type="dxa"/>
          </w:tcPr>
          <w:p w14:paraId="1D908031" w14:textId="7D2180C6" w:rsidR="007D09AD" w:rsidRPr="000369BA" w:rsidRDefault="007D09AD" w:rsidP="007D09AD">
            <w:pPr>
              <w:jc w:val="center"/>
              <w:rPr>
                <w:b/>
              </w:rPr>
            </w:pPr>
            <w:r w:rsidRPr="000369BA">
              <w:rPr>
                <w:b/>
              </w:rPr>
              <w:t>Skor Pre Test</w:t>
            </w:r>
            <w:r w:rsidR="00CA7FFD">
              <w:rPr>
                <w:b/>
              </w:rPr>
              <w:t xml:space="preserve"> Sayur Buah</w:t>
            </w:r>
          </w:p>
        </w:tc>
        <w:tc>
          <w:tcPr>
            <w:tcW w:w="1873" w:type="dxa"/>
          </w:tcPr>
          <w:p w14:paraId="4B92A474" w14:textId="09562DC9" w:rsidR="007D09AD" w:rsidRPr="000369BA" w:rsidRDefault="007D09AD" w:rsidP="007D09AD">
            <w:pPr>
              <w:jc w:val="center"/>
              <w:rPr>
                <w:b/>
              </w:rPr>
            </w:pPr>
            <w:r w:rsidRPr="000369BA">
              <w:rPr>
                <w:b/>
              </w:rPr>
              <w:t>Skor Post Test</w:t>
            </w:r>
            <w:r w:rsidR="00CA7FFD">
              <w:rPr>
                <w:b/>
              </w:rPr>
              <w:t xml:space="preserve"> Sayur Buah</w:t>
            </w:r>
          </w:p>
        </w:tc>
      </w:tr>
      <w:tr w:rsidR="007D09AD" w:rsidRPr="000369BA" w14:paraId="012AA464" w14:textId="77777777" w:rsidTr="00CA7FFD">
        <w:trPr>
          <w:jc w:val="center"/>
        </w:trPr>
        <w:tc>
          <w:tcPr>
            <w:tcW w:w="936" w:type="dxa"/>
            <w:vAlign w:val="bottom"/>
          </w:tcPr>
          <w:p w14:paraId="6AF94F05" w14:textId="40AFA6EC" w:rsidR="007D09AD" w:rsidRPr="000369BA" w:rsidRDefault="007D09AD" w:rsidP="007D09AD">
            <w:pPr>
              <w:jc w:val="center"/>
              <w:rPr>
                <w:b/>
              </w:rPr>
            </w:pPr>
            <w:r w:rsidRPr="000369BA">
              <w:rPr>
                <w:sz w:val="20"/>
                <w:szCs w:val="20"/>
              </w:rPr>
              <w:t>1</w:t>
            </w:r>
          </w:p>
        </w:tc>
        <w:tc>
          <w:tcPr>
            <w:tcW w:w="2793" w:type="dxa"/>
            <w:vAlign w:val="bottom"/>
          </w:tcPr>
          <w:p w14:paraId="7959642E" w14:textId="5A2ADBF4" w:rsidR="007D09AD" w:rsidRPr="000369BA" w:rsidRDefault="007D09AD" w:rsidP="007D09AD">
            <w:pPr>
              <w:jc w:val="left"/>
              <w:rPr>
                <w:b/>
              </w:rPr>
            </w:pPr>
            <w:r w:rsidRPr="000369BA">
              <w:t>Silmia</w:t>
            </w:r>
          </w:p>
        </w:tc>
        <w:tc>
          <w:tcPr>
            <w:tcW w:w="1907" w:type="dxa"/>
            <w:vAlign w:val="bottom"/>
          </w:tcPr>
          <w:p w14:paraId="7565322B" w14:textId="007B3CFF" w:rsidR="007D09AD" w:rsidRPr="000369BA" w:rsidRDefault="007D09AD" w:rsidP="007D09AD">
            <w:pPr>
              <w:jc w:val="center"/>
              <w:rPr>
                <w:b/>
              </w:rPr>
            </w:pPr>
            <w:r w:rsidRPr="000369BA">
              <w:t>40</w:t>
            </w:r>
          </w:p>
        </w:tc>
        <w:tc>
          <w:tcPr>
            <w:tcW w:w="1873" w:type="dxa"/>
            <w:vAlign w:val="bottom"/>
          </w:tcPr>
          <w:p w14:paraId="46428665" w14:textId="5D2ABF07" w:rsidR="007D09AD" w:rsidRPr="000369BA" w:rsidRDefault="007D09AD" w:rsidP="007D09AD">
            <w:pPr>
              <w:jc w:val="center"/>
              <w:rPr>
                <w:b/>
              </w:rPr>
            </w:pPr>
            <w:r w:rsidRPr="000369BA">
              <w:t>30</w:t>
            </w:r>
          </w:p>
        </w:tc>
      </w:tr>
      <w:tr w:rsidR="007D09AD" w:rsidRPr="000369BA" w14:paraId="1BA14BB2" w14:textId="77777777" w:rsidTr="00CA7FFD">
        <w:trPr>
          <w:jc w:val="center"/>
        </w:trPr>
        <w:tc>
          <w:tcPr>
            <w:tcW w:w="936" w:type="dxa"/>
            <w:vAlign w:val="bottom"/>
          </w:tcPr>
          <w:p w14:paraId="6EDB8FDA" w14:textId="2DA3820E" w:rsidR="007D09AD" w:rsidRPr="000369BA" w:rsidRDefault="007D09AD" w:rsidP="007D09AD">
            <w:pPr>
              <w:jc w:val="center"/>
              <w:rPr>
                <w:b/>
              </w:rPr>
            </w:pPr>
            <w:r w:rsidRPr="000369BA">
              <w:rPr>
                <w:sz w:val="20"/>
                <w:szCs w:val="20"/>
              </w:rPr>
              <w:t>2</w:t>
            </w:r>
          </w:p>
        </w:tc>
        <w:tc>
          <w:tcPr>
            <w:tcW w:w="2793" w:type="dxa"/>
            <w:vAlign w:val="bottom"/>
          </w:tcPr>
          <w:p w14:paraId="782A91F5" w14:textId="3944FBCE" w:rsidR="007D09AD" w:rsidRPr="000369BA" w:rsidRDefault="007D09AD" w:rsidP="007D09AD">
            <w:pPr>
              <w:jc w:val="left"/>
              <w:rPr>
                <w:b/>
              </w:rPr>
            </w:pPr>
            <w:r w:rsidRPr="000369BA">
              <w:t>Norma Distiara Ernawati</w:t>
            </w:r>
          </w:p>
        </w:tc>
        <w:tc>
          <w:tcPr>
            <w:tcW w:w="1907" w:type="dxa"/>
            <w:vAlign w:val="bottom"/>
          </w:tcPr>
          <w:p w14:paraId="142E5646" w14:textId="12DFADE0" w:rsidR="007D09AD" w:rsidRPr="000369BA" w:rsidRDefault="007D09AD" w:rsidP="007D09AD">
            <w:pPr>
              <w:jc w:val="center"/>
              <w:rPr>
                <w:b/>
              </w:rPr>
            </w:pPr>
            <w:r w:rsidRPr="000369BA">
              <w:t>50</w:t>
            </w:r>
          </w:p>
        </w:tc>
        <w:tc>
          <w:tcPr>
            <w:tcW w:w="1873" w:type="dxa"/>
            <w:vAlign w:val="bottom"/>
          </w:tcPr>
          <w:p w14:paraId="50B06F0E" w14:textId="4BEF55AB" w:rsidR="007D09AD" w:rsidRPr="000369BA" w:rsidRDefault="007D09AD" w:rsidP="007D09AD">
            <w:pPr>
              <w:jc w:val="center"/>
              <w:rPr>
                <w:b/>
              </w:rPr>
            </w:pPr>
            <w:r w:rsidRPr="000369BA">
              <w:t>50</w:t>
            </w:r>
          </w:p>
        </w:tc>
      </w:tr>
      <w:tr w:rsidR="007D09AD" w:rsidRPr="000369BA" w14:paraId="71BA0235" w14:textId="77777777" w:rsidTr="00CA7FFD">
        <w:trPr>
          <w:jc w:val="center"/>
        </w:trPr>
        <w:tc>
          <w:tcPr>
            <w:tcW w:w="936" w:type="dxa"/>
            <w:vAlign w:val="bottom"/>
          </w:tcPr>
          <w:p w14:paraId="5BDBDD36" w14:textId="74C11026" w:rsidR="007D09AD" w:rsidRPr="000369BA" w:rsidRDefault="007D09AD" w:rsidP="007D09AD">
            <w:pPr>
              <w:jc w:val="center"/>
              <w:rPr>
                <w:b/>
              </w:rPr>
            </w:pPr>
            <w:r w:rsidRPr="000369BA">
              <w:rPr>
                <w:sz w:val="20"/>
                <w:szCs w:val="20"/>
              </w:rPr>
              <w:t>3</w:t>
            </w:r>
          </w:p>
        </w:tc>
        <w:tc>
          <w:tcPr>
            <w:tcW w:w="2793" w:type="dxa"/>
            <w:vAlign w:val="bottom"/>
          </w:tcPr>
          <w:p w14:paraId="1CC2385C" w14:textId="267CD159" w:rsidR="007D09AD" w:rsidRPr="000369BA" w:rsidRDefault="007D09AD" w:rsidP="007D09AD">
            <w:pPr>
              <w:jc w:val="left"/>
              <w:rPr>
                <w:b/>
              </w:rPr>
            </w:pPr>
            <w:r w:rsidRPr="000369BA">
              <w:t>Astri Okta Riani</w:t>
            </w:r>
          </w:p>
        </w:tc>
        <w:tc>
          <w:tcPr>
            <w:tcW w:w="1907" w:type="dxa"/>
            <w:vAlign w:val="bottom"/>
          </w:tcPr>
          <w:p w14:paraId="61F8EFCC" w14:textId="2A1E1670" w:rsidR="007D09AD" w:rsidRPr="000369BA" w:rsidRDefault="007D09AD" w:rsidP="007D09AD">
            <w:pPr>
              <w:jc w:val="center"/>
              <w:rPr>
                <w:b/>
              </w:rPr>
            </w:pPr>
            <w:r w:rsidRPr="000369BA">
              <w:t>40</w:t>
            </w:r>
          </w:p>
        </w:tc>
        <w:tc>
          <w:tcPr>
            <w:tcW w:w="1873" w:type="dxa"/>
            <w:vAlign w:val="bottom"/>
          </w:tcPr>
          <w:p w14:paraId="26143ECD" w14:textId="37B67111" w:rsidR="007D09AD" w:rsidRPr="000369BA" w:rsidRDefault="007D09AD" w:rsidP="007D09AD">
            <w:pPr>
              <w:jc w:val="center"/>
              <w:rPr>
                <w:b/>
              </w:rPr>
            </w:pPr>
            <w:r w:rsidRPr="000369BA">
              <w:t>80</w:t>
            </w:r>
          </w:p>
        </w:tc>
      </w:tr>
      <w:tr w:rsidR="007D09AD" w:rsidRPr="000369BA" w14:paraId="4B4397C9" w14:textId="77777777" w:rsidTr="00CA7FFD">
        <w:trPr>
          <w:jc w:val="center"/>
        </w:trPr>
        <w:tc>
          <w:tcPr>
            <w:tcW w:w="936" w:type="dxa"/>
            <w:vAlign w:val="bottom"/>
          </w:tcPr>
          <w:p w14:paraId="3C546DF2" w14:textId="2D95836F" w:rsidR="007D09AD" w:rsidRPr="000369BA" w:rsidRDefault="007D09AD" w:rsidP="007D09AD">
            <w:pPr>
              <w:jc w:val="center"/>
              <w:rPr>
                <w:b/>
              </w:rPr>
            </w:pPr>
            <w:r w:rsidRPr="000369BA">
              <w:rPr>
                <w:sz w:val="20"/>
                <w:szCs w:val="20"/>
              </w:rPr>
              <w:t>4</w:t>
            </w:r>
          </w:p>
        </w:tc>
        <w:tc>
          <w:tcPr>
            <w:tcW w:w="2793" w:type="dxa"/>
            <w:vAlign w:val="bottom"/>
          </w:tcPr>
          <w:p w14:paraId="0E0AB1BC" w14:textId="1D781010" w:rsidR="007D09AD" w:rsidRPr="000369BA" w:rsidRDefault="007D09AD" w:rsidP="007D09AD">
            <w:pPr>
              <w:jc w:val="left"/>
              <w:rPr>
                <w:b/>
              </w:rPr>
            </w:pPr>
            <w:r w:rsidRPr="000369BA">
              <w:t>Musdalifah</w:t>
            </w:r>
          </w:p>
        </w:tc>
        <w:tc>
          <w:tcPr>
            <w:tcW w:w="1907" w:type="dxa"/>
            <w:vAlign w:val="bottom"/>
          </w:tcPr>
          <w:p w14:paraId="4B514473" w14:textId="5F4F7E2C" w:rsidR="007D09AD" w:rsidRPr="000369BA" w:rsidRDefault="007D09AD" w:rsidP="007D09AD">
            <w:pPr>
              <w:jc w:val="center"/>
              <w:rPr>
                <w:b/>
              </w:rPr>
            </w:pPr>
            <w:r w:rsidRPr="000369BA">
              <w:t>40</w:t>
            </w:r>
          </w:p>
        </w:tc>
        <w:tc>
          <w:tcPr>
            <w:tcW w:w="1873" w:type="dxa"/>
            <w:vAlign w:val="bottom"/>
          </w:tcPr>
          <w:p w14:paraId="07BBD0BD" w14:textId="6D1C5AE3" w:rsidR="007D09AD" w:rsidRPr="000369BA" w:rsidRDefault="007D09AD" w:rsidP="007D09AD">
            <w:pPr>
              <w:jc w:val="center"/>
              <w:rPr>
                <w:b/>
              </w:rPr>
            </w:pPr>
            <w:r w:rsidRPr="000369BA">
              <w:t>50</w:t>
            </w:r>
          </w:p>
        </w:tc>
      </w:tr>
      <w:tr w:rsidR="007D09AD" w:rsidRPr="000369BA" w14:paraId="74BBD60E" w14:textId="77777777" w:rsidTr="00CA7FFD">
        <w:trPr>
          <w:jc w:val="center"/>
        </w:trPr>
        <w:tc>
          <w:tcPr>
            <w:tcW w:w="936" w:type="dxa"/>
            <w:vAlign w:val="bottom"/>
          </w:tcPr>
          <w:p w14:paraId="4309DCB4" w14:textId="5BDFF617" w:rsidR="007D09AD" w:rsidRPr="000369BA" w:rsidRDefault="007D09AD" w:rsidP="007D09AD">
            <w:pPr>
              <w:jc w:val="center"/>
              <w:rPr>
                <w:b/>
              </w:rPr>
            </w:pPr>
            <w:r w:rsidRPr="000369BA">
              <w:rPr>
                <w:sz w:val="20"/>
                <w:szCs w:val="20"/>
              </w:rPr>
              <w:t>5</w:t>
            </w:r>
          </w:p>
        </w:tc>
        <w:tc>
          <w:tcPr>
            <w:tcW w:w="2793" w:type="dxa"/>
            <w:vAlign w:val="bottom"/>
          </w:tcPr>
          <w:p w14:paraId="6C64C1A0" w14:textId="220CE94A" w:rsidR="007D09AD" w:rsidRPr="000369BA" w:rsidRDefault="007D09AD" w:rsidP="007D09AD">
            <w:pPr>
              <w:jc w:val="left"/>
              <w:rPr>
                <w:b/>
              </w:rPr>
            </w:pPr>
            <w:r w:rsidRPr="000369BA">
              <w:t>Amanda Ayunita</w:t>
            </w:r>
          </w:p>
        </w:tc>
        <w:tc>
          <w:tcPr>
            <w:tcW w:w="1907" w:type="dxa"/>
            <w:vAlign w:val="bottom"/>
          </w:tcPr>
          <w:p w14:paraId="706507F7" w14:textId="07A83804" w:rsidR="007D09AD" w:rsidRPr="000369BA" w:rsidRDefault="007D09AD" w:rsidP="007D09AD">
            <w:pPr>
              <w:jc w:val="center"/>
              <w:rPr>
                <w:b/>
              </w:rPr>
            </w:pPr>
            <w:r w:rsidRPr="000369BA">
              <w:t>60</w:t>
            </w:r>
          </w:p>
        </w:tc>
        <w:tc>
          <w:tcPr>
            <w:tcW w:w="1873" w:type="dxa"/>
            <w:vAlign w:val="bottom"/>
          </w:tcPr>
          <w:p w14:paraId="6EEF7DD9" w14:textId="73D79BC4" w:rsidR="007D09AD" w:rsidRPr="000369BA" w:rsidRDefault="007D09AD" w:rsidP="007D09AD">
            <w:pPr>
              <w:jc w:val="center"/>
              <w:rPr>
                <w:b/>
              </w:rPr>
            </w:pPr>
            <w:r w:rsidRPr="000369BA">
              <w:t>70</w:t>
            </w:r>
          </w:p>
        </w:tc>
      </w:tr>
      <w:tr w:rsidR="007D09AD" w:rsidRPr="000369BA" w14:paraId="1606E1AA" w14:textId="77777777" w:rsidTr="00CA7FFD">
        <w:trPr>
          <w:jc w:val="center"/>
        </w:trPr>
        <w:tc>
          <w:tcPr>
            <w:tcW w:w="936" w:type="dxa"/>
            <w:vAlign w:val="bottom"/>
          </w:tcPr>
          <w:p w14:paraId="0F5D74DA" w14:textId="39F0B61C" w:rsidR="007D09AD" w:rsidRPr="000369BA" w:rsidRDefault="007D09AD" w:rsidP="007D09AD">
            <w:pPr>
              <w:jc w:val="center"/>
              <w:rPr>
                <w:b/>
              </w:rPr>
            </w:pPr>
            <w:r w:rsidRPr="000369BA">
              <w:rPr>
                <w:sz w:val="20"/>
                <w:szCs w:val="20"/>
              </w:rPr>
              <w:t>6</w:t>
            </w:r>
          </w:p>
        </w:tc>
        <w:tc>
          <w:tcPr>
            <w:tcW w:w="2793" w:type="dxa"/>
            <w:vAlign w:val="bottom"/>
          </w:tcPr>
          <w:p w14:paraId="0F587FFA" w14:textId="645E8D8E" w:rsidR="007D09AD" w:rsidRPr="000369BA" w:rsidRDefault="007D09AD" w:rsidP="007D09AD">
            <w:pPr>
              <w:jc w:val="left"/>
              <w:rPr>
                <w:b/>
              </w:rPr>
            </w:pPr>
            <w:r w:rsidRPr="000369BA">
              <w:t>Tiara</w:t>
            </w:r>
          </w:p>
        </w:tc>
        <w:tc>
          <w:tcPr>
            <w:tcW w:w="1907" w:type="dxa"/>
            <w:vAlign w:val="bottom"/>
          </w:tcPr>
          <w:p w14:paraId="513256D0" w14:textId="5B799AF6" w:rsidR="007D09AD" w:rsidRPr="000369BA" w:rsidRDefault="007D09AD" w:rsidP="007D09AD">
            <w:pPr>
              <w:jc w:val="center"/>
              <w:rPr>
                <w:b/>
              </w:rPr>
            </w:pPr>
            <w:r w:rsidRPr="000369BA">
              <w:t>40</w:t>
            </w:r>
          </w:p>
        </w:tc>
        <w:tc>
          <w:tcPr>
            <w:tcW w:w="1873" w:type="dxa"/>
            <w:vAlign w:val="bottom"/>
          </w:tcPr>
          <w:p w14:paraId="13393DDC" w14:textId="317F9E39" w:rsidR="007D09AD" w:rsidRPr="000369BA" w:rsidRDefault="007D09AD" w:rsidP="007D09AD">
            <w:pPr>
              <w:jc w:val="center"/>
              <w:rPr>
                <w:b/>
              </w:rPr>
            </w:pPr>
            <w:r w:rsidRPr="000369BA">
              <w:t>60</w:t>
            </w:r>
          </w:p>
        </w:tc>
      </w:tr>
      <w:tr w:rsidR="007D09AD" w:rsidRPr="000369BA" w14:paraId="6B6AFAA0" w14:textId="77777777" w:rsidTr="00CA7FFD">
        <w:trPr>
          <w:jc w:val="center"/>
        </w:trPr>
        <w:tc>
          <w:tcPr>
            <w:tcW w:w="936" w:type="dxa"/>
            <w:vAlign w:val="bottom"/>
          </w:tcPr>
          <w:p w14:paraId="17B1C1E1" w14:textId="62871D45" w:rsidR="007D09AD" w:rsidRPr="000369BA" w:rsidRDefault="007D09AD" w:rsidP="007D09AD">
            <w:pPr>
              <w:jc w:val="center"/>
              <w:rPr>
                <w:b/>
              </w:rPr>
            </w:pPr>
            <w:r w:rsidRPr="000369BA">
              <w:rPr>
                <w:sz w:val="20"/>
                <w:szCs w:val="20"/>
              </w:rPr>
              <w:t>7</w:t>
            </w:r>
          </w:p>
        </w:tc>
        <w:tc>
          <w:tcPr>
            <w:tcW w:w="2793" w:type="dxa"/>
            <w:vAlign w:val="bottom"/>
          </w:tcPr>
          <w:p w14:paraId="1967818C" w14:textId="1A6959FA" w:rsidR="007D09AD" w:rsidRPr="000369BA" w:rsidRDefault="007D09AD" w:rsidP="007D09AD">
            <w:pPr>
              <w:jc w:val="left"/>
              <w:rPr>
                <w:b/>
              </w:rPr>
            </w:pPr>
            <w:r w:rsidRPr="000369BA">
              <w:t>Nazmi Nurhikmah</w:t>
            </w:r>
          </w:p>
        </w:tc>
        <w:tc>
          <w:tcPr>
            <w:tcW w:w="1907" w:type="dxa"/>
            <w:vAlign w:val="bottom"/>
          </w:tcPr>
          <w:p w14:paraId="32E1A32A" w14:textId="633AC155" w:rsidR="007D09AD" w:rsidRPr="000369BA" w:rsidRDefault="007D09AD" w:rsidP="007D09AD">
            <w:pPr>
              <w:jc w:val="center"/>
              <w:rPr>
                <w:b/>
              </w:rPr>
            </w:pPr>
            <w:r w:rsidRPr="000369BA">
              <w:t>50</w:t>
            </w:r>
          </w:p>
        </w:tc>
        <w:tc>
          <w:tcPr>
            <w:tcW w:w="1873" w:type="dxa"/>
            <w:vAlign w:val="bottom"/>
          </w:tcPr>
          <w:p w14:paraId="153D4ACB" w14:textId="07E5B977" w:rsidR="007D09AD" w:rsidRPr="000369BA" w:rsidRDefault="007D09AD" w:rsidP="007D09AD">
            <w:pPr>
              <w:jc w:val="center"/>
              <w:rPr>
                <w:b/>
              </w:rPr>
            </w:pPr>
            <w:r w:rsidRPr="000369BA">
              <w:t>60</w:t>
            </w:r>
          </w:p>
        </w:tc>
      </w:tr>
      <w:tr w:rsidR="007D09AD" w:rsidRPr="000369BA" w14:paraId="687E11CB" w14:textId="77777777" w:rsidTr="00CA7FFD">
        <w:trPr>
          <w:jc w:val="center"/>
        </w:trPr>
        <w:tc>
          <w:tcPr>
            <w:tcW w:w="936" w:type="dxa"/>
            <w:vAlign w:val="bottom"/>
          </w:tcPr>
          <w:p w14:paraId="58F40BB5" w14:textId="747ADCBF" w:rsidR="007D09AD" w:rsidRPr="000369BA" w:rsidRDefault="007D09AD" w:rsidP="007D09AD">
            <w:pPr>
              <w:jc w:val="center"/>
              <w:rPr>
                <w:b/>
              </w:rPr>
            </w:pPr>
            <w:r w:rsidRPr="000369BA">
              <w:rPr>
                <w:sz w:val="20"/>
                <w:szCs w:val="20"/>
              </w:rPr>
              <w:t>8</w:t>
            </w:r>
          </w:p>
        </w:tc>
        <w:tc>
          <w:tcPr>
            <w:tcW w:w="2793" w:type="dxa"/>
            <w:vAlign w:val="bottom"/>
          </w:tcPr>
          <w:p w14:paraId="25721465" w14:textId="56AD9A0B" w:rsidR="007D09AD" w:rsidRPr="000369BA" w:rsidRDefault="007D09AD" w:rsidP="007D09AD">
            <w:pPr>
              <w:jc w:val="left"/>
              <w:rPr>
                <w:b/>
              </w:rPr>
            </w:pPr>
            <w:r w:rsidRPr="000369BA">
              <w:t>Ririn Triwahyuni</w:t>
            </w:r>
          </w:p>
        </w:tc>
        <w:tc>
          <w:tcPr>
            <w:tcW w:w="1907" w:type="dxa"/>
            <w:vAlign w:val="bottom"/>
          </w:tcPr>
          <w:p w14:paraId="248520EA" w14:textId="6017BE48" w:rsidR="007D09AD" w:rsidRPr="000369BA" w:rsidRDefault="007D09AD" w:rsidP="007D09AD">
            <w:pPr>
              <w:jc w:val="center"/>
              <w:rPr>
                <w:b/>
              </w:rPr>
            </w:pPr>
            <w:r w:rsidRPr="000369BA">
              <w:t>50</w:t>
            </w:r>
          </w:p>
        </w:tc>
        <w:tc>
          <w:tcPr>
            <w:tcW w:w="1873" w:type="dxa"/>
            <w:vAlign w:val="bottom"/>
          </w:tcPr>
          <w:p w14:paraId="224C69A8" w14:textId="1308CC05" w:rsidR="007D09AD" w:rsidRPr="000369BA" w:rsidRDefault="007D09AD" w:rsidP="007D09AD">
            <w:pPr>
              <w:jc w:val="center"/>
              <w:rPr>
                <w:b/>
              </w:rPr>
            </w:pPr>
            <w:r w:rsidRPr="000369BA">
              <w:t>60</w:t>
            </w:r>
          </w:p>
        </w:tc>
      </w:tr>
      <w:tr w:rsidR="007D09AD" w:rsidRPr="000369BA" w14:paraId="4FD13332" w14:textId="77777777" w:rsidTr="00CA7FFD">
        <w:trPr>
          <w:jc w:val="center"/>
        </w:trPr>
        <w:tc>
          <w:tcPr>
            <w:tcW w:w="936" w:type="dxa"/>
            <w:vAlign w:val="bottom"/>
          </w:tcPr>
          <w:p w14:paraId="47F16303" w14:textId="28736ED1" w:rsidR="007D09AD" w:rsidRPr="000369BA" w:rsidRDefault="007D09AD" w:rsidP="007D09AD">
            <w:pPr>
              <w:jc w:val="center"/>
              <w:rPr>
                <w:b/>
              </w:rPr>
            </w:pPr>
            <w:r w:rsidRPr="000369BA">
              <w:rPr>
                <w:sz w:val="20"/>
                <w:szCs w:val="20"/>
              </w:rPr>
              <w:t>9</w:t>
            </w:r>
          </w:p>
        </w:tc>
        <w:tc>
          <w:tcPr>
            <w:tcW w:w="2793" w:type="dxa"/>
            <w:vAlign w:val="bottom"/>
          </w:tcPr>
          <w:p w14:paraId="12704B46" w14:textId="5CFB8A1C" w:rsidR="007D09AD" w:rsidRPr="000369BA" w:rsidRDefault="007D09AD" w:rsidP="007D09AD">
            <w:pPr>
              <w:jc w:val="left"/>
              <w:rPr>
                <w:b/>
              </w:rPr>
            </w:pPr>
            <w:r w:rsidRPr="000369BA">
              <w:t>Mellanie Putri</w:t>
            </w:r>
          </w:p>
        </w:tc>
        <w:tc>
          <w:tcPr>
            <w:tcW w:w="1907" w:type="dxa"/>
            <w:vAlign w:val="bottom"/>
          </w:tcPr>
          <w:p w14:paraId="79048675" w14:textId="09EBB949" w:rsidR="007D09AD" w:rsidRPr="000369BA" w:rsidRDefault="007D09AD" w:rsidP="007D09AD">
            <w:pPr>
              <w:jc w:val="center"/>
              <w:rPr>
                <w:b/>
              </w:rPr>
            </w:pPr>
            <w:r w:rsidRPr="000369BA">
              <w:t>70</w:t>
            </w:r>
          </w:p>
        </w:tc>
        <w:tc>
          <w:tcPr>
            <w:tcW w:w="1873" w:type="dxa"/>
            <w:vAlign w:val="bottom"/>
          </w:tcPr>
          <w:p w14:paraId="3DA72207" w14:textId="5387A1B9" w:rsidR="007D09AD" w:rsidRPr="000369BA" w:rsidRDefault="007D09AD" w:rsidP="007D09AD">
            <w:pPr>
              <w:jc w:val="center"/>
              <w:rPr>
                <w:b/>
              </w:rPr>
            </w:pPr>
            <w:r w:rsidRPr="000369BA">
              <w:t>70</w:t>
            </w:r>
          </w:p>
        </w:tc>
      </w:tr>
      <w:tr w:rsidR="007D09AD" w:rsidRPr="000369BA" w14:paraId="1E1E60DC" w14:textId="77777777" w:rsidTr="00CA7FFD">
        <w:trPr>
          <w:jc w:val="center"/>
        </w:trPr>
        <w:tc>
          <w:tcPr>
            <w:tcW w:w="936" w:type="dxa"/>
            <w:vAlign w:val="bottom"/>
          </w:tcPr>
          <w:p w14:paraId="4BAA8832" w14:textId="6F6F2343" w:rsidR="007D09AD" w:rsidRPr="000369BA" w:rsidRDefault="007D09AD" w:rsidP="007D09AD">
            <w:pPr>
              <w:jc w:val="center"/>
              <w:rPr>
                <w:b/>
              </w:rPr>
            </w:pPr>
            <w:r w:rsidRPr="000369BA">
              <w:rPr>
                <w:sz w:val="20"/>
                <w:szCs w:val="20"/>
              </w:rPr>
              <w:t>10</w:t>
            </w:r>
          </w:p>
        </w:tc>
        <w:tc>
          <w:tcPr>
            <w:tcW w:w="2793" w:type="dxa"/>
            <w:vAlign w:val="bottom"/>
          </w:tcPr>
          <w:p w14:paraId="6837D6A1" w14:textId="38EE4683" w:rsidR="007D09AD" w:rsidRPr="000369BA" w:rsidRDefault="007D09AD" w:rsidP="007D09AD">
            <w:pPr>
              <w:jc w:val="left"/>
              <w:rPr>
                <w:b/>
              </w:rPr>
            </w:pPr>
            <w:r w:rsidRPr="000369BA">
              <w:t>Septi Ramdania</w:t>
            </w:r>
          </w:p>
        </w:tc>
        <w:tc>
          <w:tcPr>
            <w:tcW w:w="1907" w:type="dxa"/>
            <w:vAlign w:val="bottom"/>
          </w:tcPr>
          <w:p w14:paraId="4131D0FB" w14:textId="332FD2ED" w:rsidR="007D09AD" w:rsidRPr="000369BA" w:rsidRDefault="007D09AD" w:rsidP="007D09AD">
            <w:pPr>
              <w:jc w:val="center"/>
              <w:rPr>
                <w:b/>
              </w:rPr>
            </w:pPr>
            <w:r w:rsidRPr="000369BA">
              <w:t>70</w:t>
            </w:r>
          </w:p>
        </w:tc>
        <w:tc>
          <w:tcPr>
            <w:tcW w:w="1873" w:type="dxa"/>
            <w:vAlign w:val="bottom"/>
          </w:tcPr>
          <w:p w14:paraId="2F2AF5A4" w14:textId="1554221B" w:rsidR="007D09AD" w:rsidRPr="000369BA" w:rsidRDefault="007D09AD" w:rsidP="007D09AD">
            <w:pPr>
              <w:jc w:val="center"/>
              <w:rPr>
                <w:b/>
              </w:rPr>
            </w:pPr>
            <w:r w:rsidRPr="000369BA">
              <w:t>90</w:t>
            </w:r>
          </w:p>
        </w:tc>
      </w:tr>
      <w:tr w:rsidR="007D09AD" w:rsidRPr="000369BA" w14:paraId="446177C8" w14:textId="77777777" w:rsidTr="00CA7FFD">
        <w:trPr>
          <w:jc w:val="center"/>
        </w:trPr>
        <w:tc>
          <w:tcPr>
            <w:tcW w:w="936" w:type="dxa"/>
            <w:vAlign w:val="bottom"/>
          </w:tcPr>
          <w:p w14:paraId="200E53DF" w14:textId="15A8AB4B" w:rsidR="007D09AD" w:rsidRPr="000369BA" w:rsidRDefault="007D09AD" w:rsidP="007D09AD">
            <w:pPr>
              <w:jc w:val="center"/>
              <w:rPr>
                <w:b/>
              </w:rPr>
            </w:pPr>
            <w:r w:rsidRPr="000369BA">
              <w:rPr>
                <w:sz w:val="20"/>
                <w:szCs w:val="20"/>
              </w:rPr>
              <w:t>11</w:t>
            </w:r>
          </w:p>
        </w:tc>
        <w:tc>
          <w:tcPr>
            <w:tcW w:w="2793" w:type="dxa"/>
            <w:vAlign w:val="bottom"/>
          </w:tcPr>
          <w:p w14:paraId="60B44EA1" w14:textId="2813F079" w:rsidR="007D09AD" w:rsidRPr="000369BA" w:rsidRDefault="007D09AD" w:rsidP="007D09AD">
            <w:pPr>
              <w:jc w:val="left"/>
              <w:rPr>
                <w:b/>
              </w:rPr>
            </w:pPr>
            <w:r w:rsidRPr="000369BA">
              <w:t>Rahma Ramadhani</w:t>
            </w:r>
          </w:p>
        </w:tc>
        <w:tc>
          <w:tcPr>
            <w:tcW w:w="1907" w:type="dxa"/>
            <w:vAlign w:val="bottom"/>
          </w:tcPr>
          <w:p w14:paraId="00394E4F" w14:textId="4CBBAAC9" w:rsidR="007D09AD" w:rsidRPr="000369BA" w:rsidRDefault="007D09AD" w:rsidP="007D09AD">
            <w:pPr>
              <w:jc w:val="center"/>
              <w:rPr>
                <w:b/>
              </w:rPr>
            </w:pPr>
            <w:r w:rsidRPr="000369BA">
              <w:t>40</w:t>
            </w:r>
          </w:p>
        </w:tc>
        <w:tc>
          <w:tcPr>
            <w:tcW w:w="1873" w:type="dxa"/>
            <w:vAlign w:val="bottom"/>
          </w:tcPr>
          <w:p w14:paraId="317DDBAE" w14:textId="57AD2EDD" w:rsidR="007D09AD" w:rsidRPr="000369BA" w:rsidRDefault="007D09AD" w:rsidP="007D09AD">
            <w:pPr>
              <w:jc w:val="center"/>
              <w:rPr>
                <w:b/>
              </w:rPr>
            </w:pPr>
            <w:r w:rsidRPr="000369BA">
              <w:t>40</w:t>
            </w:r>
          </w:p>
        </w:tc>
      </w:tr>
      <w:tr w:rsidR="007D09AD" w:rsidRPr="000369BA" w14:paraId="03B6C151" w14:textId="77777777" w:rsidTr="00CA7FFD">
        <w:trPr>
          <w:jc w:val="center"/>
        </w:trPr>
        <w:tc>
          <w:tcPr>
            <w:tcW w:w="936" w:type="dxa"/>
            <w:vAlign w:val="bottom"/>
          </w:tcPr>
          <w:p w14:paraId="3A67FA38" w14:textId="02C009BB" w:rsidR="007D09AD" w:rsidRPr="000369BA" w:rsidRDefault="007D09AD" w:rsidP="007D09AD">
            <w:pPr>
              <w:jc w:val="center"/>
              <w:rPr>
                <w:b/>
              </w:rPr>
            </w:pPr>
            <w:r w:rsidRPr="000369BA">
              <w:rPr>
                <w:sz w:val="20"/>
                <w:szCs w:val="20"/>
              </w:rPr>
              <w:t>12</w:t>
            </w:r>
          </w:p>
        </w:tc>
        <w:tc>
          <w:tcPr>
            <w:tcW w:w="2793" w:type="dxa"/>
            <w:vAlign w:val="bottom"/>
          </w:tcPr>
          <w:p w14:paraId="41F71AD3" w14:textId="1FFD267A" w:rsidR="007D09AD" w:rsidRPr="000369BA" w:rsidRDefault="007D09AD" w:rsidP="007D09AD">
            <w:pPr>
              <w:jc w:val="left"/>
              <w:rPr>
                <w:b/>
              </w:rPr>
            </w:pPr>
            <w:r w:rsidRPr="000369BA">
              <w:t>Rahmat Permana</w:t>
            </w:r>
          </w:p>
        </w:tc>
        <w:tc>
          <w:tcPr>
            <w:tcW w:w="1907" w:type="dxa"/>
            <w:vAlign w:val="bottom"/>
          </w:tcPr>
          <w:p w14:paraId="3FCCDA62" w14:textId="5693AEF2" w:rsidR="007D09AD" w:rsidRPr="000369BA" w:rsidRDefault="007D09AD" w:rsidP="007D09AD">
            <w:pPr>
              <w:jc w:val="center"/>
              <w:rPr>
                <w:b/>
              </w:rPr>
            </w:pPr>
            <w:r w:rsidRPr="000369BA">
              <w:t>50</w:t>
            </w:r>
          </w:p>
        </w:tc>
        <w:tc>
          <w:tcPr>
            <w:tcW w:w="1873" w:type="dxa"/>
            <w:vAlign w:val="bottom"/>
          </w:tcPr>
          <w:p w14:paraId="30E2B140" w14:textId="29EBB1F2" w:rsidR="007D09AD" w:rsidRPr="000369BA" w:rsidRDefault="007D09AD" w:rsidP="007D09AD">
            <w:pPr>
              <w:jc w:val="center"/>
              <w:rPr>
                <w:b/>
              </w:rPr>
            </w:pPr>
            <w:r w:rsidRPr="000369BA">
              <w:t>50</w:t>
            </w:r>
          </w:p>
        </w:tc>
      </w:tr>
      <w:tr w:rsidR="007D09AD" w:rsidRPr="000369BA" w14:paraId="2F6640A0" w14:textId="77777777" w:rsidTr="00CA7FFD">
        <w:trPr>
          <w:jc w:val="center"/>
        </w:trPr>
        <w:tc>
          <w:tcPr>
            <w:tcW w:w="936" w:type="dxa"/>
            <w:vAlign w:val="bottom"/>
          </w:tcPr>
          <w:p w14:paraId="34F4F139" w14:textId="1C42083A" w:rsidR="007D09AD" w:rsidRPr="000369BA" w:rsidRDefault="007D09AD" w:rsidP="007D09AD">
            <w:pPr>
              <w:jc w:val="center"/>
              <w:rPr>
                <w:b/>
              </w:rPr>
            </w:pPr>
            <w:r w:rsidRPr="000369BA">
              <w:rPr>
                <w:sz w:val="20"/>
                <w:szCs w:val="20"/>
              </w:rPr>
              <w:t>13</w:t>
            </w:r>
          </w:p>
        </w:tc>
        <w:tc>
          <w:tcPr>
            <w:tcW w:w="2793" w:type="dxa"/>
            <w:vAlign w:val="bottom"/>
          </w:tcPr>
          <w:p w14:paraId="33D6D8E5" w14:textId="4DB9EBF6" w:rsidR="007D09AD" w:rsidRPr="000369BA" w:rsidRDefault="007D09AD" w:rsidP="007D09AD">
            <w:pPr>
              <w:jc w:val="left"/>
              <w:rPr>
                <w:b/>
              </w:rPr>
            </w:pPr>
            <w:r w:rsidRPr="000369BA">
              <w:t>Lutfi Al Fajri</w:t>
            </w:r>
          </w:p>
        </w:tc>
        <w:tc>
          <w:tcPr>
            <w:tcW w:w="1907" w:type="dxa"/>
            <w:vAlign w:val="bottom"/>
          </w:tcPr>
          <w:p w14:paraId="544BA414" w14:textId="7AAB5027" w:rsidR="007D09AD" w:rsidRPr="000369BA" w:rsidRDefault="007D09AD" w:rsidP="007D09AD">
            <w:pPr>
              <w:jc w:val="center"/>
              <w:rPr>
                <w:b/>
              </w:rPr>
            </w:pPr>
            <w:r w:rsidRPr="000369BA">
              <w:t>40</w:t>
            </w:r>
          </w:p>
        </w:tc>
        <w:tc>
          <w:tcPr>
            <w:tcW w:w="1873" w:type="dxa"/>
            <w:vAlign w:val="bottom"/>
          </w:tcPr>
          <w:p w14:paraId="74E279C4" w14:textId="52166CB3" w:rsidR="007D09AD" w:rsidRPr="000369BA" w:rsidRDefault="007D09AD" w:rsidP="007D09AD">
            <w:pPr>
              <w:jc w:val="center"/>
              <w:rPr>
                <w:b/>
              </w:rPr>
            </w:pPr>
            <w:r w:rsidRPr="000369BA">
              <w:t>60</w:t>
            </w:r>
          </w:p>
        </w:tc>
      </w:tr>
      <w:tr w:rsidR="007D09AD" w:rsidRPr="000369BA" w14:paraId="0E81102D" w14:textId="77777777" w:rsidTr="00CA7FFD">
        <w:trPr>
          <w:jc w:val="center"/>
        </w:trPr>
        <w:tc>
          <w:tcPr>
            <w:tcW w:w="936" w:type="dxa"/>
            <w:vAlign w:val="bottom"/>
          </w:tcPr>
          <w:p w14:paraId="0AA81D92" w14:textId="2C4262E1" w:rsidR="007D09AD" w:rsidRPr="000369BA" w:rsidRDefault="007D09AD" w:rsidP="007D09AD">
            <w:pPr>
              <w:jc w:val="center"/>
              <w:rPr>
                <w:b/>
              </w:rPr>
            </w:pPr>
            <w:r w:rsidRPr="000369BA">
              <w:rPr>
                <w:sz w:val="20"/>
                <w:szCs w:val="20"/>
              </w:rPr>
              <w:t>14</w:t>
            </w:r>
          </w:p>
        </w:tc>
        <w:tc>
          <w:tcPr>
            <w:tcW w:w="2793" w:type="dxa"/>
            <w:vAlign w:val="bottom"/>
          </w:tcPr>
          <w:p w14:paraId="6E8329CD" w14:textId="709E2DCE" w:rsidR="007D09AD" w:rsidRPr="000369BA" w:rsidRDefault="007D09AD" w:rsidP="007D09AD">
            <w:pPr>
              <w:jc w:val="left"/>
              <w:rPr>
                <w:b/>
              </w:rPr>
            </w:pPr>
            <w:r w:rsidRPr="000369BA">
              <w:t>Fauzan Amarullah</w:t>
            </w:r>
          </w:p>
        </w:tc>
        <w:tc>
          <w:tcPr>
            <w:tcW w:w="1907" w:type="dxa"/>
            <w:vAlign w:val="bottom"/>
          </w:tcPr>
          <w:p w14:paraId="38E78D6B" w14:textId="192EEAFF" w:rsidR="007D09AD" w:rsidRPr="000369BA" w:rsidRDefault="007D09AD" w:rsidP="007D09AD">
            <w:pPr>
              <w:jc w:val="center"/>
              <w:rPr>
                <w:b/>
              </w:rPr>
            </w:pPr>
            <w:r w:rsidRPr="000369BA">
              <w:t>70</w:t>
            </w:r>
          </w:p>
        </w:tc>
        <w:tc>
          <w:tcPr>
            <w:tcW w:w="1873" w:type="dxa"/>
            <w:vAlign w:val="bottom"/>
          </w:tcPr>
          <w:p w14:paraId="262903BC" w14:textId="4154FC6C" w:rsidR="007D09AD" w:rsidRPr="000369BA" w:rsidRDefault="007D09AD" w:rsidP="007D09AD">
            <w:pPr>
              <w:jc w:val="center"/>
              <w:rPr>
                <w:b/>
              </w:rPr>
            </w:pPr>
            <w:r w:rsidRPr="000369BA">
              <w:t>70</w:t>
            </w:r>
          </w:p>
        </w:tc>
      </w:tr>
      <w:tr w:rsidR="007D09AD" w:rsidRPr="000369BA" w14:paraId="65AD0BD4" w14:textId="77777777" w:rsidTr="00CA7FFD">
        <w:trPr>
          <w:jc w:val="center"/>
        </w:trPr>
        <w:tc>
          <w:tcPr>
            <w:tcW w:w="936" w:type="dxa"/>
            <w:vAlign w:val="bottom"/>
          </w:tcPr>
          <w:p w14:paraId="5FFB4B76" w14:textId="09D81900" w:rsidR="007D09AD" w:rsidRPr="000369BA" w:rsidRDefault="007D09AD" w:rsidP="007D09AD">
            <w:pPr>
              <w:jc w:val="center"/>
              <w:rPr>
                <w:b/>
              </w:rPr>
            </w:pPr>
            <w:r w:rsidRPr="000369BA">
              <w:rPr>
                <w:sz w:val="20"/>
                <w:szCs w:val="20"/>
              </w:rPr>
              <w:t>15</w:t>
            </w:r>
          </w:p>
        </w:tc>
        <w:tc>
          <w:tcPr>
            <w:tcW w:w="2793" w:type="dxa"/>
            <w:vAlign w:val="bottom"/>
          </w:tcPr>
          <w:p w14:paraId="468ADFFC" w14:textId="7F50382F" w:rsidR="007D09AD" w:rsidRPr="000369BA" w:rsidRDefault="007D09AD" w:rsidP="007D09AD">
            <w:pPr>
              <w:jc w:val="left"/>
              <w:rPr>
                <w:b/>
              </w:rPr>
            </w:pPr>
            <w:r w:rsidRPr="000369BA">
              <w:t>M Jeyhan</w:t>
            </w:r>
          </w:p>
        </w:tc>
        <w:tc>
          <w:tcPr>
            <w:tcW w:w="1907" w:type="dxa"/>
            <w:vAlign w:val="bottom"/>
          </w:tcPr>
          <w:p w14:paraId="58BF9286" w14:textId="37F9F1CF" w:rsidR="007D09AD" w:rsidRPr="000369BA" w:rsidRDefault="007D09AD" w:rsidP="007D09AD">
            <w:pPr>
              <w:jc w:val="center"/>
              <w:rPr>
                <w:b/>
              </w:rPr>
            </w:pPr>
            <w:r w:rsidRPr="000369BA">
              <w:t>50</w:t>
            </w:r>
          </w:p>
        </w:tc>
        <w:tc>
          <w:tcPr>
            <w:tcW w:w="1873" w:type="dxa"/>
            <w:vAlign w:val="bottom"/>
          </w:tcPr>
          <w:p w14:paraId="4864FF90" w14:textId="74649C90" w:rsidR="007D09AD" w:rsidRPr="000369BA" w:rsidRDefault="007D09AD" w:rsidP="007D09AD">
            <w:pPr>
              <w:jc w:val="center"/>
              <w:rPr>
                <w:b/>
              </w:rPr>
            </w:pPr>
            <w:r w:rsidRPr="000369BA">
              <w:t>70</w:t>
            </w:r>
          </w:p>
        </w:tc>
      </w:tr>
      <w:tr w:rsidR="007D09AD" w:rsidRPr="000369BA" w14:paraId="6CC626F6" w14:textId="77777777" w:rsidTr="00CA7FFD">
        <w:trPr>
          <w:jc w:val="center"/>
        </w:trPr>
        <w:tc>
          <w:tcPr>
            <w:tcW w:w="936" w:type="dxa"/>
            <w:vAlign w:val="bottom"/>
          </w:tcPr>
          <w:p w14:paraId="1252EBC2" w14:textId="5071BA4F" w:rsidR="007D09AD" w:rsidRPr="000369BA" w:rsidRDefault="007D09AD" w:rsidP="007D09AD">
            <w:pPr>
              <w:jc w:val="center"/>
              <w:rPr>
                <w:b/>
              </w:rPr>
            </w:pPr>
            <w:r w:rsidRPr="000369BA">
              <w:rPr>
                <w:sz w:val="20"/>
                <w:szCs w:val="20"/>
              </w:rPr>
              <w:t>16</w:t>
            </w:r>
          </w:p>
        </w:tc>
        <w:tc>
          <w:tcPr>
            <w:tcW w:w="2793" w:type="dxa"/>
            <w:vAlign w:val="bottom"/>
          </w:tcPr>
          <w:p w14:paraId="122B1A17" w14:textId="4388691F" w:rsidR="007D09AD" w:rsidRPr="000369BA" w:rsidRDefault="007D09AD" w:rsidP="007D09AD">
            <w:pPr>
              <w:jc w:val="left"/>
              <w:rPr>
                <w:b/>
              </w:rPr>
            </w:pPr>
            <w:r w:rsidRPr="000369BA">
              <w:t>Alviaz Diaz A.R</w:t>
            </w:r>
          </w:p>
        </w:tc>
        <w:tc>
          <w:tcPr>
            <w:tcW w:w="1907" w:type="dxa"/>
            <w:vAlign w:val="bottom"/>
          </w:tcPr>
          <w:p w14:paraId="1A94A911" w14:textId="0ABE5C62" w:rsidR="007D09AD" w:rsidRPr="000369BA" w:rsidRDefault="007D09AD" w:rsidP="007D09AD">
            <w:pPr>
              <w:jc w:val="center"/>
              <w:rPr>
                <w:b/>
              </w:rPr>
            </w:pPr>
            <w:r w:rsidRPr="000369BA">
              <w:t>30</w:t>
            </w:r>
          </w:p>
        </w:tc>
        <w:tc>
          <w:tcPr>
            <w:tcW w:w="1873" w:type="dxa"/>
            <w:vAlign w:val="bottom"/>
          </w:tcPr>
          <w:p w14:paraId="5426BA4E" w14:textId="52D73EA4" w:rsidR="007D09AD" w:rsidRPr="000369BA" w:rsidRDefault="007D09AD" w:rsidP="007D09AD">
            <w:pPr>
              <w:jc w:val="center"/>
              <w:rPr>
                <w:b/>
              </w:rPr>
            </w:pPr>
            <w:r w:rsidRPr="000369BA">
              <w:t>40</w:t>
            </w:r>
          </w:p>
        </w:tc>
      </w:tr>
      <w:tr w:rsidR="007D09AD" w:rsidRPr="000369BA" w14:paraId="61CA577C" w14:textId="77777777" w:rsidTr="00CA7FFD">
        <w:trPr>
          <w:jc w:val="center"/>
        </w:trPr>
        <w:tc>
          <w:tcPr>
            <w:tcW w:w="936" w:type="dxa"/>
            <w:vAlign w:val="bottom"/>
          </w:tcPr>
          <w:p w14:paraId="6764985F" w14:textId="36055559" w:rsidR="007D09AD" w:rsidRPr="000369BA" w:rsidRDefault="007D09AD" w:rsidP="007D09AD">
            <w:pPr>
              <w:jc w:val="center"/>
              <w:rPr>
                <w:b/>
              </w:rPr>
            </w:pPr>
            <w:r w:rsidRPr="000369BA">
              <w:rPr>
                <w:sz w:val="20"/>
                <w:szCs w:val="20"/>
              </w:rPr>
              <w:t>17</w:t>
            </w:r>
          </w:p>
        </w:tc>
        <w:tc>
          <w:tcPr>
            <w:tcW w:w="2793" w:type="dxa"/>
            <w:vAlign w:val="bottom"/>
          </w:tcPr>
          <w:p w14:paraId="19366788" w14:textId="6335A273" w:rsidR="007D09AD" w:rsidRPr="000369BA" w:rsidRDefault="007D09AD" w:rsidP="007D09AD">
            <w:pPr>
              <w:jc w:val="left"/>
              <w:rPr>
                <w:b/>
              </w:rPr>
            </w:pPr>
            <w:r w:rsidRPr="000369BA">
              <w:t>M Robby Agustian</w:t>
            </w:r>
          </w:p>
        </w:tc>
        <w:tc>
          <w:tcPr>
            <w:tcW w:w="1907" w:type="dxa"/>
            <w:vAlign w:val="bottom"/>
          </w:tcPr>
          <w:p w14:paraId="572E78EA" w14:textId="43EAC855" w:rsidR="007D09AD" w:rsidRPr="000369BA" w:rsidRDefault="007D09AD" w:rsidP="007D09AD">
            <w:pPr>
              <w:jc w:val="center"/>
              <w:rPr>
                <w:b/>
              </w:rPr>
            </w:pPr>
            <w:r w:rsidRPr="000369BA">
              <w:t>40</w:t>
            </w:r>
          </w:p>
        </w:tc>
        <w:tc>
          <w:tcPr>
            <w:tcW w:w="1873" w:type="dxa"/>
            <w:vAlign w:val="bottom"/>
          </w:tcPr>
          <w:p w14:paraId="2CE17ECD" w14:textId="268AFD03" w:rsidR="007D09AD" w:rsidRPr="000369BA" w:rsidRDefault="007D09AD" w:rsidP="007D09AD">
            <w:pPr>
              <w:jc w:val="center"/>
              <w:rPr>
                <w:b/>
              </w:rPr>
            </w:pPr>
            <w:r w:rsidRPr="000369BA">
              <w:t>60</w:t>
            </w:r>
          </w:p>
        </w:tc>
      </w:tr>
      <w:tr w:rsidR="007D09AD" w:rsidRPr="000369BA" w14:paraId="5F5C0A61" w14:textId="77777777" w:rsidTr="00CA7FFD">
        <w:trPr>
          <w:jc w:val="center"/>
        </w:trPr>
        <w:tc>
          <w:tcPr>
            <w:tcW w:w="936" w:type="dxa"/>
            <w:vAlign w:val="bottom"/>
          </w:tcPr>
          <w:p w14:paraId="38859719" w14:textId="05A7F959" w:rsidR="007D09AD" w:rsidRPr="000369BA" w:rsidRDefault="007D09AD" w:rsidP="007D09AD">
            <w:pPr>
              <w:jc w:val="center"/>
              <w:rPr>
                <w:b/>
              </w:rPr>
            </w:pPr>
            <w:r w:rsidRPr="000369BA">
              <w:rPr>
                <w:sz w:val="20"/>
                <w:szCs w:val="20"/>
              </w:rPr>
              <w:t>18</w:t>
            </w:r>
          </w:p>
        </w:tc>
        <w:tc>
          <w:tcPr>
            <w:tcW w:w="2793" w:type="dxa"/>
            <w:vAlign w:val="bottom"/>
          </w:tcPr>
          <w:p w14:paraId="7802665B" w14:textId="1BA60DF7" w:rsidR="007D09AD" w:rsidRPr="000369BA" w:rsidRDefault="007D09AD" w:rsidP="007D09AD">
            <w:pPr>
              <w:jc w:val="left"/>
              <w:rPr>
                <w:b/>
              </w:rPr>
            </w:pPr>
            <w:r w:rsidRPr="000369BA">
              <w:t>Andika Perdiansyah</w:t>
            </w:r>
          </w:p>
        </w:tc>
        <w:tc>
          <w:tcPr>
            <w:tcW w:w="1907" w:type="dxa"/>
            <w:vAlign w:val="bottom"/>
          </w:tcPr>
          <w:p w14:paraId="0F1DADD1" w14:textId="21144F94" w:rsidR="007D09AD" w:rsidRPr="000369BA" w:rsidRDefault="007D09AD" w:rsidP="007D09AD">
            <w:pPr>
              <w:jc w:val="center"/>
              <w:rPr>
                <w:b/>
              </w:rPr>
            </w:pPr>
            <w:r w:rsidRPr="000369BA">
              <w:t>50</w:t>
            </w:r>
          </w:p>
        </w:tc>
        <w:tc>
          <w:tcPr>
            <w:tcW w:w="1873" w:type="dxa"/>
            <w:vAlign w:val="bottom"/>
          </w:tcPr>
          <w:p w14:paraId="00A1EF0A" w14:textId="3D1910FD" w:rsidR="007D09AD" w:rsidRPr="000369BA" w:rsidRDefault="007D09AD" w:rsidP="007D09AD">
            <w:pPr>
              <w:jc w:val="center"/>
              <w:rPr>
                <w:b/>
              </w:rPr>
            </w:pPr>
            <w:r w:rsidRPr="000369BA">
              <w:t>60</w:t>
            </w:r>
          </w:p>
        </w:tc>
      </w:tr>
      <w:tr w:rsidR="007D09AD" w:rsidRPr="000369BA" w14:paraId="4E30D0AE" w14:textId="77777777" w:rsidTr="00CA7FFD">
        <w:trPr>
          <w:jc w:val="center"/>
        </w:trPr>
        <w:tc>
          <w:tcPr>
            <w:tcW w:w="936" w:type="dxa"/>
            <w:vAlign w:val="bottom"/>
          </w:tcPr>
          <w:p w14:paraId="1473019F" w14:textId="18157FC9" w:rsidR="007D09AD" w:rsidRPr="000369BA" w:rsidRDefault="007D09AD" w:rsidP="007D09AD">
            <w:pPr>
              <w:jc w:val="center"/>
              <w:rPr>
                <w:b/>
              </w:rPr>
            </w:pPr>
            <w:r w:rsidRPr="000369BA">
              <w:rPr>
                <w:sz w:val="20"/>
                <w:szCs w:val="20"/>
              </w:rPr>
              <w:t>19</w:t>
            </w:r>
          </w:p>
        </w:tc>
        <w:tc>
          <w:tcPr>
            <w:tcW w:w="2793" w:type="dxa"/>
            <w:vAlign w:val="bottom"/>
          </w:tcPr>
          <w:p w14:paraId="1B11E13E" w14:textId="4C727DB1" w:rsidR="007D09AD" w:rsidRPr="000369BA" w:rsidRDefault="007D09AD" w:rsidP="007D09AD">
            <w:pPr>
              <w:jc w:val="left"/>
              <w:rPr>
                <w:b/>
              </w:rPr>
            </w:pPr>
            <w:r w:rsidRPr="000369BA">
              <w:t>M Fajar Al Hafidz</w:t>
            </w:r>
          </w:p>
        </w:tc>
        <w:tc>
          <w:tcPr>
            <w:tcW w:w="1907" w:type="dxa"/>
            <w:vAlign w:val="bottom"/>
          </w:tcPr>
          <w:p w14:paraId="17FACF02" w14:textId="233DAD6B" w:rsidR="007D09AD" w:rsidRPr="000369BA" w:rsidRDefault="007D09AD" w:rsidP="007D09AD">
            <w:pPr>
              <w:jc w:val="center"/>
              <w:rPr>
                <w:b/>
              </w:rPr>
            </w:pPr>
            <w:r w:rsidRPr="000369BA">
              <w:t>30</w:t>
            </w:r>
          </w:p>
        </w:tc>
        <w:tc>
          <w:tcPr>
            <w:tcW w:w="1873" w:type="dxa"/>
            <w:vAlign w:val="bottom"/>
          </w:tcPr>
          <w:p w14:paraId="0BE43E25" w14:textId="05AD9CE5" w:rsidR="007D09AD" w:rsidRPr="000369BA" w:rsidRDefault="007D09AD" w:rsidP="007D09AD">
            <w:pPr>
              <w:jc w:val="center"/>
              <w:rPr>
                <w:b/>
              </w:rPr>
            </w:pPr>
            <w:r w:rsidRPr="000369BA">
              <w:t>50</w:t>
            </w:r>
          </w:p>
        </w:tc>
      </w:tr>
      <w:tr w:rsidR="007D09AD" w:rsidRPr="000369BA" w14:paraId="248F1DCA" w14:textId="77777777" w:rsidTr="00CA7FFD">
        <w:trPr>
          <w:jc w:val="center"/>
        </w:trPr>
        <w:tc>
          <w:tcPr>
            <w:tcW w:w="936" w:type="dxa"/>
            <w:vAlign w:val="bottom"/>
          </w:tcPr>
          <w:p w14:paraId="7A8FDEDF" w14:textId="0BD3FB31" w:rsidR="007D09AD" w:rsidRPr="000369BA" w:rsidRDefault="007D09AD" w:rsidP="007D09AD">
            <w:pPr>
              <w:jc w:val="center"/>
              <w:rPr>
                <w:b/>
              </w:rPr>
            </w:pPr>
            <w:r w:rsidRPr="000369BA">
              <w:rPr>
                <w:sz w:val="20"/>
                <w:szCs w:val="20"/>
              </w:rPr>
              <w:t>20</w:t>
            </w:r>
          </w:p>
        </w:tc>
        <w:tc>
          <w:tcPr>
            <w:tcW w:w="2793" w:type="dxa"/>
            <w:vAlign w:val="bottom"/>
          </w:tcPr>
          <w:p w14:paraId="7C660B71" w14:textId="5F4CDBA5" w:rsidR="007D09AD" w:rsidRPr="000369BA" w:rsidRDefault="007D09AD" w:rsidP="007D09AD">
            <w:pPr>
              <w:jc w:val="left"/>
              <w:rPr>
                <w:b/>
              </w:rPr>
            </w:pPr>
            <w:r w:rsidRPr="000369BA">
              <w:t>M Raihan</w:t>
            </w:r>
          </w:p>
        </w:tc>
        <w:tc>
          <w:tcPr>
            <w:tcW w:w="1907" w:type="dxa"/>
            <w:vAlign w:val="bottom"/>
          </w:tcPr>
          <w:p w14:paraId="71D1E6C2" w14:textId="1032B4BF" w:rsidR="007D09AD" w:rsidRPr="000369BA" w:rsidRDefault="007D09AD" w:rsidP="007D09AD">
            <w:pPr>
              <w:jc w:val="center"/>
              <w:rPr>
                <w:b/>
              </w:rPr>
            </w:pPr>
            <w:r w:rsidRPr="000369BA">
              <w:t>40</w:t>
            </w:r>
          </w:p>
        </w:tc>
        <w:tc>
          <w:tcPr>
            <w:tcW w:w="1873" w:type="dxa"/>
            <w:vAlign w:val="bottom"/>
          </w:tcPr>
          <w:p w14:paraId="1C8E924C" w14:textId="7068AEA4" w:rsidR="007D09AD" w:rsidRPr="000369BA" w:rsidRDefault="007D09AD" w:rsidP="007D09AD">
            <w:pPr>
              <w:jc w:val="center"/>
              <w:rPr>
                <w:b/>
              </w:rPr>
            </w:pPr>
            <w:r w:rsidRPr="000369BA">
              <w:t>50</w:t>
            </w:r>
          </w:p>
        </w:tc>
      </w:tr>
      <w:tr w:rsidR="007D09AD" w:rsidRPr="000369BA" w14:paraId="6A97D163" w14:textId="77777777" w:rsidTr="00CA7FFD">
        <w:trPr>
          <w:jc w:val="center"/>
        </w:trPr>
        <w:tc>
          <w:tcPr>
            <w:tcW w:w="936" w:type="dxa"/>
            <w:vAlign w:val="bottom"/>
          </w:tcPr>
          <w:p w14:paraId="738A3E7C" w14:textId="5E5850FA" w:rsidR="007D09AD" w:rsidRPr="000369BA" w:rsidRDefault="007D09AD" w:rsidP="007D09AD">
            <w:pPr>
              <w:jc w:val="center"/>
              <w:rPr>
                <w:b/>
              </w:rPr>
            </w:pPr>
            <w:r w:rsidRPr="000369BA">
              <w:rPr>
                <w:sz w:val="20"/>
                <w:szCs w:val="20"/>
              </w:rPr>
              <w:t>21</w:t>
            </w:r>
          </w:p>
        </w:tc>
        <w:tc>
          <w:tcPr>
            <w:tcW w:w="2793" w:type="dxa"/>
            <w:vAlign w:val="bottom"/>
          </w:tcPr>
          <w:p w14:paraId="198C1C9A" w14:textId="22933BCF" w:rsidR="007D09AD" w:rsidRPr="000369BA" w:rsidRDefault="007D09AD" w:rsidP="007D09AD">
            <w:pPr>
              <w:jc w:val="left"/>
              <w:rPr>
                <w:b/>
              </w:rPr>
            </w:pPr>
            <w:r w:rsidRPr="000369BA">
              <w:t>Rafli Alfarijiki</w:t>
            </w:r>
          </w:p>
        </w:tc>
        <w:tc>
          <w:tcPr>
            <w:tcW w:w="1907" w:type="dxa"/>
            <w:vAlign w:val="bottom"/>
          </w:tcPr>
          <w:p w14:paraId="2F31F5AC" w14:textId="044CB2D2" w:rsidR="007D09AD" w:rsidRPr="000369BA" w:rsidRDefault="007D09AD" w:rsidP="007D09AD">
            <w:pPr>
              <w:jc w:val="center"/>
              <w:rPr>
                <w:b/>
              </w:rPr>
            </w:pPr>
            <w:r w:rsidRPr="000369BA">
              <w:t>50</w:t>
            </w:r>
          </w:p>
        </w:tc>
        <w:tc>
          <w:tcPr>
            <w:tcW w:w="1873" w:type="dxa"/>
            <w:vAlign w:val="bottom"/>
          </w:tcPr>
          <w:p w14:paraId="2AAA8407" w14:textId="7B00C548" w:rsidR="007D09AD" w:rsidRPr="000369BA" w:rsidRDefault="007D09AD" w:rsidP="007D09AD">
            <w:pPr>
              <w:jc w:val="center"/>
              <w:rPr>
                <w:b/>
              </w:rPr>
            </w:pPr>
            <w:r w:rsidRPr="000369BA">
              <w:t>60</w:t>
            </w:r>
          </w:p>
        </w:tc>
      </w:tr>
      <w:tr w:rsidR="007D09AD" w:rsidRPr="000369BA" w14:paraId="00E2B75F" w14:textId="77777777" w:rsidTr="00CA7FFD">
        <w:trPr>
          <w:jc w:val="center"/>
        </w:trPr>
        <w:tc>
          <w:tcPr>
            <w:tcW w:w="936" w:type="dxa"/>
            <w:vAlign w:val="bottom"/>
          </w:tcPr>
          <w:p w14:paraId="70FDBCF5" w14:textId="7D278047" w:rsidR="007D09AD" w:rsidRPr="000369BA" w:rsidRDefault="007D09AD" w:rsidP="007D09AD">
            <w:pPr>
              <w:jc w:val="center"/>
              <w:rPr>
                <w:b/>
              </w:rPr>
            </w:pPr>
            <w:r w:rsidRPr="000369BA">
              <w:rPr>
                <w:sz w:val="20"/>
                <w:szCs w:val="20"/>
              </w:rPr>
              <w:t>22</w:t>
            </w:r>
          </w:p>
        </w:tc>
        <w:tc>
          <w:tcPr>
            <w:tcW w:w="2793" w:type="dxa"/>
            <w:vAlign w:val="bottom"/>
          </w:tcPr>
          <w:p w14:paraId="5146E948" w14:textId="056A3923" w:rsidR="007D09AD" w:rsidRPr="000369BA" w:rsidRDefault="007D09AD" w:rsidP="007D09AD">
            <w:pPr>
              <w:jc w:val="left"/>
              <w:rPr>
                <w:b/>
              </w:rPr>
            </w:pPr>
            <w:r w:rsidRPr="000369BA">
              <w:t>Ezar Al Mughni</w:t>
            </w:r>
          </w:p>
        </w:tc>
        <w:tc>
          <w:tcPr>
            <w:tcW w:w="1907" w:type="dxa"/>
            <w:vAlign w:val="bottom"/>
          </w:tcPr>
          <w:p w14:paraId="287046C0" w14:textId="0D74D4F2" w:rsidR="007D09AD" w:rsidRPr="000369BA" w:rsidRDefault="007D09AD" w:rsidP="007D09AD">
            <w:pPr>
              <w:jc w:val="center"/>
              <w:rPr>
                <w:b/>
              </w:rPr>
            </w:pPr>
            <w:r w:rsidRPr="000369BA">
              <w:t>70</w:t>
            </w:r>
          </w:p>
        </w:tc>
        <w:tc>
          <w:tcPr>
            <w:tcW w:w="1873" w:type="dxa"/>
            <w:vAlign w:val="bottom"/>
          </w:tcPr>
          <w:p w14:paraId="7656F42F" w14:textId="679D5729" w:rsidR="007D09AD" w:rsidRPr="000369BA" w:rsidRDefault="007D09AD" w:rsidP="007D09AD">
            <w:pPr>
              <w:jc w:val="center"/>
              <w:rPr>
                <w:b/>
              </w:rPr>
            </w:pPr>
            <w:r w:rsidRPr="000369BA">
              <w:t>70</w:t>
            </w:r>
          </w:p>
        </w:tc>
      </w:tr>
      <w:tr w:rsidR="007D09AD" w:rsidRPr="000369BA" w14:paraId="0AA78F84" w14:textId="77777777" w:rsidTr="00CA7FFD">
        <w:trPr>
          <w:jc w:val="center"/>
        </w:trPr>
        <w:tc>
          <w:tcPr>
            <w:tcW w:w="936" w:type="dxa"/>
            <w:vAlign w:val="bottom"/>
          </w:tcPr>
          <w:p w14:paraId="022FED38" w14:textId="6F710E7D" w:rsidR="007D09AD" w:rsidRPr="000369BA" w:rsidRDefault="007D09AD" w:rsidP="007D09AD">
            <w:pPr>
              <w:jc w:val="center"/>
              <w:rPr>
                <w:b/>
              </w:rPr>
            </w:pPr>
            <w:r w:rsidRPr="000369BA">
              <w:rPr>
                <w:sz w:val="20"/>
                <w:szCs w:val="20"/>
              </w:rPr>
              <w:t>23</w:t>
            </w:r>
          </w:p>
        </w:tc>
        <w:tc>
          <w:tcPr>
            <w:tcW w:w="2793" w:type="dxa"/>
            <w:vAlign w:val="bottom"/>
          </w:tcPr>
          <w:p w14:paraId="03AC40E5" w14:textId="571EAB63" w:rsidR="007D09AD" w:rsidRPr="000369BA" w:rsidRDefault="007D09AD" w:rsidP="007D09AD">
            <w:pPr>
              <w:jc w:val="left"/>
              <w:rPr>
                <w:b/>
              </w:rPr>
            </w:pPr>
            <w:r w:rsidRPr="000369BA">
              <w:t>Adistian</w:t>
            </w:r>
          </w:p>
        </w:tc>
        <w:tc>
          <w:tcPr>
            <w:tcW w:w="1907" w:type="dxa"/>
            <w:vAlign w:val="bottom"/>
          </w:tcPr>
          <w:p w14:paraId="02424E3A" w14:textId="5619F34C" w:rsidR="007D09AD" w:rsidRPr="000369BA" w:rsidRDefault="007D09AD" w:rsidP="007D09AD">
            <w:pPr>
              <w:jc w:val="center"/>
              <w:rPr>
                <w:b/>
              </w:rPr>
            </w:pPr>
            <w:r w:rsidRPr="000369BA">
              <w:t>20</w:t>
            </w:r>
          </w:p>
        </w:tc>
        <w:tc>
          <w:tcPr>
            <w:tcW w:w="1873" w:type="dxa"/>
            <w:vAlign w:val="bottom"/>
          </w:tcPr>
          <w:p w14:paraId="44BFBC4C" w14:textId="1A25B16A" w:rsidR="007D09AD" w:rsidRPr="000369BA" w:rsidRDefault="007D09AD" w:rsidP="007D09AD">
            <w:pPr>
              <w:jc w:val="center"/>
              <w:rPr>
                <w:b/>
              </w:rPr>
            </w:pPr>
            <w:r w:rsidRPr="000369BA">
              <w:t>40</w:t>
            </w:r>
          </w:p>
        </w:tc>
      </w:tr>
      <w:tr w:rsidR="007D09AD" w:rsidRPr="000369BA" w14:paraId="0A3C5BD7" w14:textId="77777777" w:rsidTr="00CA7FFD">
        <w:trPr>
          <w:jc w:val="center"/>
        </w:trPr>
        <w:tc>
          <w:tcPr>
            <w:tcW w:w="936" w:type="dxa"/>
            <w:vAlign w:val="bottom"/>
          </w:tcPr>
          <w:p w14:paraId="7245011E" w14:textId="5F45C46C" w:rsidR="007D09AD" w:rsidRPr="000369BA" w:rsidRDefault="007D09AD" w:rsidP="007D09AD">
            <w:pPr>
              <w:jc w:val="center"/>
              <w:rPr>
                <w:b/>
              </w:rPr>
            </w:pPr>
            <w:r w:rsidRPr="000369BA">
              <w:rPr>
                <w:sz w:val="20"/>
                <w:szCs w:val="20"/>
              </w:rPr>
              <w:t>24</w:t>
            </w:r>
          </w:p>
        </w:tc>
        <w:tc>
          <w:tcPr>
            <w:tcW w:w="2793" w:type="dxa"/>
            <w:vAlign w:val="bottom"/>
          </w:tcPr>
          <w:p w14:paraId="5C48DC06" w14:textId="4EA1CD3B" w:rsidR="007D09AD" w:rsidRPr="000369BA" w:rsidRDefault="007D09AD" w:rsidP="007D09AD">
            <w:pPr>
              <w:jc w:val="left"/>
              <w:rPr>
                <w:b/>
              </w:rPr>
            </w:pPr>
            <w:r w:rsidRPr="000369BA">
              <w:t>Anggi Satria</w:t>
            </w:r>
          </w:p>
        </w:tc>
        <w:tc>
          <w:tcPr>
            <w:tcW w:w="1907" w:type="dxa"/>
            <w:vAlign w:val="bottom"/>
          </w:tcPr>
          <w:p w14:paraId="722DC365" w14:textId="3C978AF8" w:rsidR="007D09AD" w:rsidRPr="000369BA" w:rsidRDefault="007D09AD" w:rsidP="007D09AD">
            <w:pPr>
              <w:jc w:val="center"/>
              <w:rPr>
                <w:b/>
              </w:rPr>
            </w:pPr>
            <w:r w:rsidRPr="000369BA">
              <w:t>40</w:t>
            </w:r>
          </w:p>
        </w:tc>
        <w:tc>
          <w:tcPr>
            <w:tcW w:w="1873" w:type="dxa"/>
            <w:vAlign w:val="bottom"/>
          </w:tcPr>
          <w:p w14:paraId="60ADE523" w14:textId="3313EA1A" w:rsidR="007D09AD" w:rsidRPr="000369BA" w:rsidRDefault="007D09AD" w:rsidP="007D09AD">
            <w:pPr>
              <w:jc w:val="center"/>
              <w:rPr>
                <w:b/>
              </w:rPr>
            </w:pPr>
            <w:r w:rsidRPr="000369BA">
              <w:t>80</w:t>
            </w:r>
          </w:p>
        </w:tc>
      </w:tr>
      <w:tr w:rsidR="007D09AD" w:rsidRPr="000369BA" w14:paraId="18537304" w14:textId="77777777" w:rsidTr="00CA7FFD">
        <w:trPr>
          <w:jc w:val="center"/>
        </w:trPr>
        <w:tc>
          <w:tcPr>
            <w:tcW w:w="936" w:type="dxa"/>
            <w:vAlign w:val="bottom"/>
          </w:tcPr>
          <w:p w14:paraId="2B2C1AA4" w14:textId="128D5C8C" w:rsidR="007D09AD" w:rsidRPr="000369BA" w:rsidRDefault="007D09AD" w:rsidP="007D09AD">
            <w:pPr>
              <w:jc w:val="center"/>
              <w:rPr>
                <w:b/>
              </w:rPr>
            </w:pPr>
            <w:r w:rsidRPr="000369BA">
              <w:rPr>
                <w:sz w:val="20"/>
                <w:szCs w:val="20"/>
              </w:rPr>
              <w:t>25</w:t>
            </w:r>
          </w:p>
        </w:tc>
        <w:tc>
          <w:tcPr>
            <w:tcW w:w="2793" w:type="dxa"/>
            <w:vAlign w:val="bottom"/>
          </w:tcPr>
          <w:p w14:paraId="5606BCCD" w14:textId="304B293A" w:rsidR="007D09AD" w:rsidRPr="000369BA" w:rsidRDefault="007D09AD" w:rsidP="007D09AD">
            <w:pPr>
              <w:jc w:val="left"/>
              <w:rPr>
                <w:b/>
              </w:rPr>
            </w:pPr>
            <w:r w:rsidRPr="000369BA">
              <w:t>Irpan Maulana</w:t>
            </w:r>
          </w:p>
        </w:tc>
        <w:tc>
          <w:tcPr>
            <w:tcW w:w="1907" w:type="dxa"/>
            <w:vAlign w:val="bottom"/>
          </w:tcPr>
          <w:p w14:paraId="5B85D94A" w14:textId="1CBB1633" w:rsidR="007D09AD" w:rsidRPr="000369BA" w:rsidRDefault="007D09AD" w:rsidP="007D09AD">
            <w:pPr>
              <w:jc w:val="center"/>
              <w:rPr>
                <w:b/>
              </w:rPr>
            </w:pPr>
            <w:r w:rsidRPr="000369BA">
              <w:t>50</w:t>
            </w:r>
          </w:p>
        </w:tc>
        <w:tc>
          <w:tcPr>
            <w:tcW w:w="1873" w:type="dxa"/>
            <w:vAlign w:val="bottom"/>
          </w:tcPr>
          <w:p w14:paraId="38EDDD66" w14:textId="1E08C2EF" w:rsidR="007D09AD" w:rsidRPr="000369BA" w:rsidRDefault="007D09AD" w:rsidP="007D09AD">
            <w:pPr>
              <w:jc w:val="center"/>
              <w:rPr>
                <w:b/>
              </w:rPr>
            </w:pPr>
            <w:r w:rsidRPr="000369BA">
              <w:t>60</w:t>
            </w:r>
          </w:p>
        </w:tc>
      </w:tr>
      <w:tr w:rsidR="007D09AD" w:rsidRPr="000369BA" w14:paraId="27C16953" w14:textId="77777777" w:rsidTr="00CA7FFD">
        <w:trPr>
          <w:jc w:val="center"/>
        </w:trPr>
        <w:tc>
          <w:tcPr>
            <w:tcW w:w="936" w:type="dxa"/>
            <w:vAlign w:val="bottom"/>
          </w:tcPr>
          <w:p w14:paraId="7E6EB7FD" w14:textId="54241D42" w:rsidR="007D09AD" w:rsidRPr="000369BA" w:rsidRDefault="007D09AD" w:rsidP="007D09AD">
            <w:pPr>
              <w:jc w:val="center"/>
              <w:rPr>
                <w:b/>
              </w:rPr>
            </w:pPr>
            <w:r w:rsidRPr="000369BA">
              <w:rPr>
                <w:sz w:val="20"/>
                <w:szCs w:val="20"/>
              </w:rPr>
              <w:t>26</w:t>
            </w:r>
          </w:p>
        </w:tc>
        <w:tc>
          <w:tcPr>
            <w:tcW w:w="2793" w:type="dxa"/>
            <w:vAlign w:val="bottom"/>
          </w:tcPr>
          <w:p w14:paraId="78955A2B" w14:textId="4E7952E9" w:rsidR="007D09AD" w:rsidRPr="000369BA" w:rsidRDefault="007D09AD" w:rsidP="007D09AD">
            <w:pPr>
              <w:jc w:val="left"/>
              <w:rPr>
                <w:b/>
              </w:rPr>
            </w:pPr>
            <w:r w:rsidRPr="000369BA">
              <w:t>M Amri</w:t>
            </w:r>
          </w:p>
        </w:tc>
        <w:tc>
          <w:tcPr>
            <w:tcW w:w="1907" w:type="dxa"/>
            <w:vAlign w:val="bottom"/>
          </w:tcPr>
          <w:p w14:paraId="14B12E2B" w14:textId="504F6EA7" w:rsidR="007D09AD" w:rsidRPr="000369BA" w:rsidRDefault="007D09AD" w:rsidP="007D09AD">
            <w:pPr>
              <w:jc w:val="center"/>
              <w:rPr>
                <w:b/>
              </w:rPr>
            </w:pPr>
            <w:r w:rsidRPr="000369BA">
              <w:t>60</w:t>
            </w:r>
          </w:p>
        </w:tc>
        <w:tc>
          <w:tcPr>
            <w:tcW w:w="1873" w:type="dxa"/>
            <w:vAlign w:val="bottom"/>
          </w:tcPr>
          <w:p w14:paraId="6C44D58D" w14:textId="512B1C58" w:rsidR="007D09AD" w:rsidRPr="000369BA" w:rsidRDefault="007D09AD" w:rsidP="007D09AD">
            <w:pPr>
              <w:jc w:val="center"/>
              <w:rPr>
                <w:b/>
              </w:rPr>
            </w:pPr>
            <w:r w:rsidRPr="000369BA">
              <w:t>60</w:t>
            </w:r>
          </w:p>
        </w:tc>
      </w:tr>
      <w:tr w:rsidR="007D09AD" w:rsidRPr="000369BA" w14:paraId="29EF71E9" w14:textId="77777777" w:rsidTr="00CA7FFD">
        <w:trPr>
          <w:jc w:val="center"/>
        </w:trPr>
        <w:tc>
          <w:tcPr>
            <w:tcW w:w="936" w:type="dxa"/>
            <w:vAlign w:val="bottom"/>
          </w:tcPr>
          <w:p w14:paraId="5C8E3241" w14:textId="088341E0" w:rsidR="007D09AD" w:rsidRPr="000369BA" w:rsidRDefault="007D09AD" w:rsidP="007D09AD">
            <w:pPr>
              <w:jc w:val="center"/>
              <w:rPr>
                <w:b/>
              </w:rPr>
            </w:pPr>
            <w:r w:rsidRPr="000369BA">
              <w:rPr>
                <w:sz w:val="20"/>
                <w:szCs w:val="20"/>
              </w:rPr>
              <w:t>27</w:t>
            </w:r>
          </w:p>
        </w:tc>
        <w:tc>
          <w:tcPr>
            <w:tcW w:w="2793" w:type="dxa"/>
            <w:vAlign w:val="bottom"/>
          </w:tcPr>
          <w:p w14:paraId="562AE126" w14:textId="1F6EA15E" w:rsidR="007D09AD" w:rsidRPr="000369BA" w:rsidRDefault="007D09AD" w:rsidP="007D09AD">
            <w:pPr>
              <w:jc w:val="left"/>
              <w:rPr>
                <w:b/>
              </w:rPr>
            </w:pPr>
            <w:r w:rsidRPr="000369BA">
              <w:t>Yoga</w:t>
            </w:r>
          </w:p>
        </w:tc>
        <w:tc>
          <w:tcPr>
            <w:tcW w:w="1907" w:type="dxa"/>
            <w:vAlign w:val="bottom"/>
          </w:tcPr>
          <w:p w14:paraId="460C4592" w14:textId="1254EB7D" w:rsidR="007D09AD" w:rsidRPr="000369BA" w:rsidRDefault="007D09AD" w:rsidP="007D09AD">
            <w:pPr>
              <w:jc w:val="center"/>
              <w:rPr>
                <w:b/>
              </w:rPr>
            </w:pPr>
            <w:r w:rsidRPr="000369BA">
              <w:t>60</w:t>
            </w:r>
          </w:p>
        </w:tc>
        <w:tc>
          <w:tcPr>
            <w:tcW w:w="1873" w:type="dxa"/>
            <w:vAlign w:val="bottom"/>
          </w:tcPr>
          <w:p w14:paraId="5FD5D8EA" w14:textId="7DEB4DC8" w:rsidR="007D09AD" w:rsidRPr="000369BA" w:rsidRDefault="007D09AD" w:rsidP="007D09AD">
            <w:pPr>
              <w:jc w:val="center"/>
              <w:rPr>
                <w:b/>
              </w:rPr>
            </w:pPr>
            <w:r w:rsidRPr="000369BA">
              <w:t>80</w:t>
            </w:r>
          </w:p>
        </w:tc>
      </w:tr>
      <w:tr w:rsidR="007D09AD" w:rsidRPr="000369BA" w14:paraId="44917A5F" w14:textId="77777777" w:rsidTr="00CA7FFD">
        <w:trPr>
          <w:jc w:val="center"/>
        </w:trPr>
        <w:tc>
          <w:tcPr>
            <w:tcW w:w="936" w:type="dxa"/>
            <w:vAlign w:val="bottom"/>
          </w:tcPr>
          <w:p w14:paraId="1D5A5C19" w14:textId="2E82DA22" w:rsidR="007D09AD" w:rsidRPr="000369BA" w:rsidRDefault="007D09AD" w:rsidP="007D09AD">
            <w:pPr>
              <w:jc w:val="center"/>
              <w:rPr>
                <w:b/>
              </w:rPr>
            </w:pPr>
            <w:r w:rsidRPr="000369BA">
              <w:rPr>
                <w:sz w:val="20"/>
                <w:szCs w:val="20"/>
              </w:rPr>
              <w:t>28</w:t>
            </w:r>
          </w:p>
        </w:tc>
        <w:tc>
          <w:tcPr>
            <w:tcW w:w="2793" w:type="dxa"/>
            <w:vAlign w:val="bottom"/>
          </w:tcPr>
          <w:p w14:paraId="2E8BDE7C" w14:textId="72315C20" w:rsidR="007D09AD" w:rsidRPr="000369BA" w:rsidRDefault="007D09AD" w:rsidP="007D09AD">
            <w:pPr>
              <w:jc w:val="left"/>
              <w:rPr>
                <w:b/>
              </w:rPr>
            </w:pPr>
            <w:r w:rsidRPr="000369BA">
              <w:t>Dede Maulana</w:t>
            </w:r>
          </w:p>
        </w:tc>
        <w:tc>
          <w:tcPr>
            <w:tcW w:w="1907" w:type="dxa"/>
            <w:vAlign w:val="bottom"/>
          </w:tcPr>
          <w:p w14:paraId="46E31140" w14:textId="5EDAE6B0" w:rsidR="007D09AD" w:rsidRPr="000369BA" w:rsidRDefault="007D09AD" w:rsidP="007D09AD">
            <w:pPr>
              <w:jc w:val="center"/>
              <w:rPr>
                <w:b/>
              </w:rPr>
            </w:pPr>
            <w:r w:rsidRPr="000369BA">
              <w:t>50</w:t>
            </w:r>
          </w:p>
        </w:tc>
        <w:tc>
          <w:tcPr>
            <w:tcW w:w="1873" w:type="dxa"/>
            <w:vAlign w:val="bottom"/>
          </w:tcPr>
          <w:p w14:paraId="1019B06A" w14:textId="4713EE7D" w:rsidR="007D09AD" w:rsidRPr="000369BA" w:rsidRDefault="007D09AD" w:rsidP="007D09AD">
            <w:pPr>
              <w:jc w:val="center"/>
              <w:rPr>
                <w:b/>
              </w:rPr>
            </w:pPr>
            <w:r w:rsidRPr="000369BA">
              <w:t>60</w:t>
            </w:r>
          </w:p>
        </w:tc>
      </w:tr>
      <w:tr w:rsidR="007D09AD" w:rsidRPr="000369BA" w14:paraId="623104D2" w14:textId="77777777" w:rsidTr="00CA7FFD">
        <w:trPr>
          <w:jc w:val="center"/>
        </w:trPr>
        <w:tc>
          <w:tcPr>
            <w:tcW w:w="936" w:type="dxa"/>
            <w:vAlign w:val="bottom"/>
          </w:tcPr>
          <w:p w14:paraId="6DD78CCD" w14:textId="6CF7272F" w:rsidR="007D09AD" w:rsidRPr="000369BA" w:rsidRDefault="007D09AD" w:rsidP="007D09AD">
            <w:pPr>
              <w:jc w:val="center"/>
              <w:rPr>
                <w:b/>
              </w:rPr>
            </w:pPr>
            <w:r w:rsidRPr="000369BA">
              <w:rPr>
                <w:sz w:val="20"/>
                <w:szCs w:val="20"/>
              </w:rPr>
              <w:t>29</w:t>
            </w:r>
          </w:p>
        </w:tc>
        <w:tc>
          <w:tcPr>
            <w:tcW w:w="2793" w:type="dxa"/>
            <w:vAlign w:val="bottom"/>
          </w:tcPr>
          <w:p w14:paraId="014185EC" w14:textId="6AA834AE" w:rsidR="007D09AD" w:rsidRPr="000369BA" w:rsidRDefault="007D09AD" w:rsidP="007D09AD">
            <w:pPr>
              <w:jc w:val="left"/>
              <w:rPr>
                <w:b/>
              </w:rPr>
            </w:pPr>
            <w:r w:rsidRPr="000369BA">
              <w:t>Hendrik Sandika</w:t>
            </w:r>
          </w:p>
        </w:tc>
        <w:tc>
          <w:tcPr>
            <w:tcW w:w="1907" w:type="dxa"/>
            <w:vAlign w:val="bottom"/>
          </w:tcPr>
          <w:p w14:paraId="49BB5313" w14:textId="0ED0C455" w:rsidR="007D09AD" w:rsidRPr="000369BA" w:rsidRDefault="007D09AD" w:rsidP="007D09AD">
            <w:pPr>
              <w:jc w:val="center"/>
              <w:rPr>
                <w:b/>
              </w:rPr>
            </w:pPr>
            <w:r w:rsidRPr="000369BA">
              <w:t>40</w:t>
            </w:r>
          </w:p>
        </w:tc>
        <w:tc>
          <w:tcPr>
            <w:tcW w:w="1873" w:type="dxa"/>
            <w:vAlign w:val="bottom"/>
          </w:tcPr>
          <w:p w14:paraId="326EDD6A" w14:textId="62B0FC90" w:rsidR="007D09AD" w:rsidRPr="000369BA" w:rsidRDefault="007D09AD" w:rsidP="007D09AD">
            <w:pPr>
              <w:jc w:val="center"/>
              <w:rPr>
                <w:b/>
              </w:rPr>
            </w:pPr>
            <w:r w:rsidRPr="000369BA">
              <w:t>60</w:t>
            </w:r>
          </w:p>
        </w:tc>
      </w:tr>
      <w:tr w:rsidR="007D09AD" w:rsidRPr="000369BA" w14:paraId="4ECE11AD" w14:textId="77777777" w:rsidTr="00CA7FFD">
        <w:trPr>
          <w:jc w:val="center"/>
        </w:trPr>
        <w:tc>
          <w:tcPr>
            <w:tcW w:w="936" w:type="dxa"/>
            <w:vAlign w:val="bottom"/>
          </w:tcPr>
          <w:p w14:paraId="055D700F" w14:textId="60A7384C" w:rsidR="007D09AD" w:rsidRPr="000369BA" w:rsidRDefault="007D09AD" w:rsidP="007D09AD">
            <w:pPr>
              <w:jc w:val="center"/>
              <w:rPr>
                <w:b/>
              </w:rPr>
            </w:pPr>
            <w:r w:rsidRPr="000369BA">
              <w:rPr>
                <w:sz w:val="20"/>
                <w:szCs w:val="20"/>
              </w:rPr>
              <w:t>30</w:t>
            </w:r>
          </w:p>
        </w:tc>
        <w:tc>
          <w:tcPr>
            <w:tcW w:w="2793" w:type="dxa"/>
            <w:vAlign w:val="bottom"/>
          </w:tcPr>
          <w:p w14:paraId="6CA09CDA" w14:textId="51F9D731" w:rsidR="007D09AD" w:rsidRPr="000369BA" w:rsidRDefault="007D09AD" w:rsidP="007D09AD">
            <w:pPr>
              <w:jc w:val="left"/>
              <w:rPr>
                <w:b/>
              </w:rPr>
            </w:pPr>
            <w:r w:rsidRPr="000369BA">
              <w:t>Mauliana Fitra Hudin</w:t>
            </w:r>
          </w:p>
        </w:tc>
        <w:tc>
          <w:tcPr>
            <w:tcW w:w="1907" w:type="dxa"/>
            <w:vAlign w:val="bottom"/>
          </w:tcPr>
          <w:p w14:paraId="68AE5A3E" w14:textId="7A08B4E9" w:rsidR="007D09AD" w:rsidRPr="000369BA" w:rsidRDefault="007D09AD" w:rsidP="007D09AD">
            <w:pPr>
              <w:jc w:val="center"/>
              <w:rPr>
                <w:b/>
              </w:rPr>
            </w:pPr>
            <w:r w:rsidRPr="000369BA">
              <w:t>60</w:t>
            </w:r>
          </w:p>
        </w:tc>
        <w:tc>
          <w:tcPr>
            <w:tcW w:w="1873" w:type="dxa"/>
            <w:vAlign w:val="bottom"/>
          </w:tcPr>
          <w:p w14:paraId="03C8F0E4" w14:textId="3AD60145" w:rsidR="007D09AD" w:rsidRPr="000369BA" w:rsidRDefault="007D09AD" w:rsidP="007D09AD">
            <w:pPr>
              <w:jc w:val="center"/>
              <w:rPr>
                <w:b/>
              </w:rPr>
            </w:pPr>
            <w:r w:rsidRPr="000369BA">
              <w:t>60</w:t>
            </w:r>
          </w:p>
        </w:tc>
      </w:tr>
      <w:tr w:rsidR="007D09AD" w:rsidRPr="000369BA" w14:paraId="21738A23" w14:textId="77777777" w:rsidTr="00CA7FFD">
        <w:trPr>
          <w:jc w:val="center"/>
        </w:trPr>
        <w:tc>
          <w:tcPr>
            <w:tcW w:w="936" w:type="dxa"/>
            <w:vAlign w:val="bottom"/>
          </w:tcPr>
          <w:p w14:paraId="612F196A" w14:textId="0A27B020" w:rsidR="007D09AD" w:rsidRPr="000369BA" w:rsidRDefault="007D09AD" w:rsidP="007D09AD">
            <w:pPr>
              <w:jc w:val="center"/>
              <w:rPr>
                <w:b/>
              </w:rPr>
            </w:pPr>
            <w:r w:rsidRPr="000369BA">
              <w:rPr>
                <w:sz w:val="20"/>
                <w:szCs w:val="20"/>
              </w:rPr>
              <w:t>31</w:t>
            </w:r>
          </w:p>
        </w:tc>
        <w:tc>
          <w:tcPr>
            <w:tcW w:w="2793" w:type="dxa"/>
            <w:vAlign w:val="bottom"/>
          </w:tcPr>
          <w:p w14:paraId="66EED145" w14:textId="78C166C9" w:rsidR="007D09AD" w:rsidRPr="000369BA" w:rsidRDefault="007D09AD" w:rsidP="007D09AD">
            <w:pPr>
              <w:jc w:val="left"/>
              <w:rPr>
                <w:b/>
              </w:rPr>
            </w:pPr>
            <w:r w:rsidRPr="000369BA">
              <w:t>M Ardi</w:t>
            </w:r>
          </w:p>
        </w:tc>
        <w:tc>
          <w:tcPr>
            <w:tcW w:w="1907" w:type="dxa"/>
            <w:vAlign w:val="bottom"/>
          </w:tcPr>
          <w:p w14:paraId="72DF3521" w14:textId="3B114C26" w:rsidR="007D09AD" w:rsidRPr="000369BA" w:rsidRDefault="007D09AD" w:rsidP="007D09AD">
            <w:pPr>
              <w:jc w:val="center"/>
              <w:rPr>
                <w:b/>
              </w:rPr>
            </w:pPr>
            <w:r w:rsidRPr="000369BA">
              <w:t>50</w:t>
            </w:r>
          </w:p>
        </w:tc>
        <w:tc>
          <w:tcPr>
            <w:tcW w:w="1873" w:type="dxa"/>
            <w:vAlign w:val="bottom"/>
          </w:tcPr>
          <w:p w14:paraId="780636DC" w14:textId="3EFB8F8E" w:rsidR="007D09AD" w:rsidRPr="000369BA" w:rsidRDefault="007D09AD" w:rsidP="007D09AD">
            <w:pPr>
              <w:jc w:val="center"/>
              <w:rPr>
                <w:b/>
              </w:rPr>
            </w:pPr>
            <w:r w:rsidRPr="000369BA">
              <w:t>70</w:t>
            </w:r>
          </w:p>
        </w:tc>
      </w:tr>
      <w:tr w:rsidR="007D09AD" w:rsidRPr="000369BA" w14:paraId="7F0EBC08" w14:textId="77777777" w:rsidTr="00CA7FFD">
        <w:trPr>
          <w:jc w:val="center"/>
        </w:trPr>
        <w:tc>
          <w:tcPr>
            <w:tcW w:w="936" w:type="dxa"/>
            <w:vAlign w:val="bottom"/>
          </w:tcPr>
          <w:p w14:paraId="281476F8" w14:textId="2F9C8069" w:rsidR="007D09AD" w:rsidRPr="000369BA" w:rsidRDefault="007D09AD" w:rsidP="007D09AD">
            <w:pPr>
              <w:jc w:val="center"/>
              <w:rPr>
                <w:b/>
              </w:rPr>
            </w:pPr>
            <w:r w:rsidRPr="000369BA">
              <w:rPr>
                <w:sz w:val="20"/>
                <w:szCs w:val="20"/>
              </w:rPr>
              <w:t>32</w:t>
            </w:r>
          </w:p>
        </w:tc>
        <w:tc>
          <w:tcPr>
            <w:tcW w:w="2793" w:type="dxa"/>
            <w:vAlign w:val="bottom"/>
          </w:tcPr>
          <w:p w14:paraId="3424DB91" w14:textId="2E91341E" w:rsidR="007D09AD" w:rsidRPr="000369BA" w:rsidRDefault="007D09AD" w:rsidP="007D09AD">
            <w:pPr>
              <w:jc w:val="left"/>
              <w:rPr>
                <w:b/>
              </w:rPr>
            </w:pPr>
            <w:r w:rsidRPr="000369BA">
              <w:t>Siti Murtamah</w:t>
            </w:r>
          </w:p>
        </w:tc>
        <w:tc>
          <w:tcPr>
            <w:tcW w:w="1907" w:type="dxa"/>
            <w:vAlign w:val="bottom"/>
          </w:tcPr>
          <w:p w14:paraId="05080A7E" w14:textId="21A3313D" w:rsidR="007D09AD" w:rsidRPr="000369BA" w:rsidRDefault="007D09AD" w:rsidP="007D09AD">
            <w:pPr>
              <w:jc w:val="center"/>
              <w:rPr>
                <w:b/>
              </w:rPr>
            </w:pPr>
            <w:r w:rsidRPr="000369BA">
              <w:t>30</w:t>
            </w:r>
          </w:p>
        </w:tc>
        <w:tc>
          <w:tcPr>
            <w:tcW w:w="1873" w:type="dxa"/>
            <w:vAlign w:val="bottom"/>
          </w:tcPr>
          <w:p w14:paraId="20873BD2" w14:textId="53BF0C1B" w:rsidR="007D09AD" w:rsidRPr="000369BA" w:rsidRDefault="007D09AD" w:rsidP="007D09AD">
            <w:pPr>
              <w:jc w:val="center"/>
              <w:rPr>
                <w:b/>
              </w:rPr>
            </w:pPr>
            <w:r w:rsidRPr="000369BA">
              <w:t>40</w:t>
            </w:r>
          </w:p>
        </w:tc>
      </w:tr>
      <w:tr w:rsidR="007D09AD" w:rsidRPr="000369BA" w14:paraId="4C6151D5" w14:textId="77777777" w:rsidTr="00CA7FFD">
        <w:trPr>
          <w:jc w:val="center"/>
        </w:trPr>
        <w:tc>
          <w:tcPr>
            <w:tcW w:w="936" w:type="dxa"/>
            <w:vAlign w:val="bottom"/>
          </w:tcPr>
          <w:p w14:paraId="32FF2116" w14:textId="21F70C3F" w:rsidR="007D09AD" w:rsidRPr="000369BA" w:rsidRDefault="007D09AD" w:rsidP="007D09AD">
            <w:pPr>
              <w:jc w:val="center"/>
              <w:rPr>
                <w:b/>
              </w:rPr>
            </w:pPr>
            <w:r w:rsidRPr="000369BA">
              <w:rPr>
                <w:sz w:val="20"/>
                <w:szCs w:val="20"/>
              </w:rPr>
              <w:t>33</w:t>
            </w:r>
          </w:p>
        </w:tc>
        <w:tc>
          <w:tcPr>
            <w:tcW w:w="2793" w:type="dxa"/>
            <w:vAlign w:val="bottom"/>
          </w:tcPr>
          <w:p w14:paraId="00A512CD" w14:textId="1389298F" w:rsidR="007D09AD" w:rsidRPr="000369BA" w:rsidRDefault="007D09AD" w:rsidP="007D09AD">
            <w:pPr>
              <w:jc w:val="left"/>
              <w:rPr>
                <w:b/>
              </w:rPr>
            </w:pPr>
            <w:r w:rsidRPr="000369BA">
              <w:t>Arul Irwansyah</w:t>
            </w:r>
          </w:p>
        </w:tc>
        <w:tc>
          <w:tcPr>
            <w:tcW w:w="1907" w:type="dxa"/>
            <w:vAlign w:val="bottom"/>
          </w:tcPr>
          <w:p w14:paraId="57CEF2BA" w14:textId="0CA4A610" w:rsidR="007D09AD" w:rsidRPr="000369BA" w:rsidRDefault="007D09AD" w:rsidP="007D09AD">
            <w:pPr>
              <w:jc w:val="center"/>
              <w:rPr>
                <w:b/>
              </w:rPr>
            </w:pPr>
            <w:r w:rsidRPr="000369BA">
              <w:t>30</w:t>
            </w:r>
          </w:p>
        </w:tc>
        <w:tc>
          <w:tcPr>
            <w:tcW w:w="1873" w:type="dxa"/>
            <w:vAlign w:val="bottom"/>
          </w:tcPr>
          <w:p w14:paraId="3942A283" w14:textId="6340599F" w:rsidR="007D09AD" w:rsidRPr="000369BA" w:rsidRDefault="007D09AD" w:rsidP="007D09AD">
            <w:pPr>
              <w:jc w:val="center"/>
              <w:rPr>
                <w:b/>
              </w:rPr>
            </w:pPr>
            <w:r w:rsidRPr="000369BA">
              <w:t>50</w:t>
            </w:r>
          </w:p>
        </w:tc>
      </w:tr>
      <w:tr w:rsidR="007D09AD" w:rsidRPr="000369BA" w14:paraId="3C5124AE" w14:textId="77777777" w:rsidTr="00CA7FFD">
        <w:trPr>
          <w:trHeight w:val="112"/>
          <w:jc w:val="center"/>
        </w:trPr>
        <w:tc>
          <w:tcPr>
            <w:tcW w:w="3729" w:type="dxa"/>
            <w:gridSpan w:val="2"/>
            <w:vAlign w:val="bottom"/>
          </w:tcPr>
          <w:p w14:paraId="7A3359C6" w14:textId="0484F3CB" w:rsidR="007D09AD" w:rsidRPr="000369BA" w:rsidRDefault="000369BA" w:rsidP="000369BA">
            <w:pPr>
              <w:jc w:val="center"/>
              <w:rPr>
                <w:b/>
              </w:rPr>
            </w:pPr>
            <w:r w:rsidRPr="000369BA">
              <w:rPr>
                <w:b/>
              </w:rPr>
              <w:t>RATA-RATA SKOR</w:t>
            </w:r>
          </w:p>
        </w:tc>
        <w:tc>
          <w:tcPr>
            <w:tcW w:w="1907" w:type="dxa"/>
          </w:tcPr>
          <w:p w14:paraId="1F07EF27" w14:textId="6300E74C" w:rsidR="007D09AD" w:rsidRPr="000369BA" w:rsidRDefault="007D09AD" w:rsidP="007D09AD">
            <w:pPr>
              <w:jc w:val="center"/>
              <w:rPr>
                <w:b/>
              </w:rPr>
            </w:pPr>
            <w:r w:rsidRPr="000369BA">
              <w:rPr>
                <w:b/>
              </w:rPr>
              <w:t>47</w:t>
            </w:r>
          </w:p>
        </w:tc>
        <w:tc>
          <w:tcPr>
            <w:tcW w:w="1873" w:type="dxa"/>
          </w:tcPr>
          <w:p w14:paraId="0E6E6624" w14:textId="4FA162C1" w:rsidR="007D09AD" w:rsidRPr="000369BA" w:rsidRDefault="007D09AD" w:rsidP="007D09AD">
            <w:pPr>
              <w:jc w:val="center"/>
              <w:rPr>
                <w:b/>
              </w:rPr>
            </w:pPr>
            <w:r w:rsidRPr="000369BA">
              <w:rPr>
                <w:b/>
              </w:rPr>
              <w:t>59</w:t>
            </w:r>
          </w:p>
        </w:tc>
      </w:tr>
    </w:tbl>
    <w:p w14:paraId="0FFA02FF" w14:textId="77777777" w:rsidR="005E1A71" w:rsidRDefault="005E1A71" w:rsidP="007D09AD">
      <w:pPr>
        <w:spacing w:after="0" w:line="360" w:lineRule="auto"/>
      </w:pPr>
    </w:p>
    <w:p w14:paraId="58079E69" w14:textId="77777777" w:rsidR="00F21A29" w:rsidRDefault="00F21A29">
      <w:r>
        <w:br w:type="page"/>
      </w:r>
    </w:p>
    <w:p w14:paraId="05519B33" w14:textId="5444373A" w:rsidR="00BD4AB9" w:rsidRDefault="00EB49FD">
      <w:pPr>
        <w:numPr>
          <w:ilvl w:val="0"/>
          <w:numId w:val="114"/>
        </w:numPr>
        <w:spacing w:after="0" w:line="360" w:lineRule="auto"/>
        <w:ind w:left="1440"/>
      </w:pPr>
      <w:r>
        <w:lastRenderedPageBreak/>
        <w:t>Monitoring dan Evaluasi</w:t>
      </w:r>
    </w:p>
    <w:p w14:paraId="26BBAD99" w14:textId="77777777" w:rsidR="00BD4AB9" w:rsidRDefault="00EB49FD">
      <w:pPr>
        <w:spacing w:after="0" w:line="360" w:lineRule="auto"/>
        <w:ind w:left="1440" w:firstLine="720"/>
      </w:pPr>
      <w:r>
        <w:t xml:space="preserve">Dari semua peserta yang mengikuti penyuluhan, dapat dikatakan peserta mendengarkan materi dengan seksama dan aktif bertanya dan berdiskusi mengenai materi sayur dan buah saat sesi </w:t>
      </w:r>
      <w:proofErr w:type="gramStart"/>
      <w:r>
        <w:t>tanya</w:t>
      </w:r>
      <w:proofErr w:type="gramEnd"/>
      <w:r>
        <w:t xml:space="preserve"> jawab. </w:t>
      </w:r>
      <w:proofErr w:type="gramStart"/>
      <w:r>
        <w:t xml:space="preserve">Dan dilihat dari hasil </w:t>
      </w:r>
      <w:r w:rsidRPr="005E1A71">
        <w:rPr>
          <w:i/>
        </w:rPr>
        <w:t>pre-test</w:t>
      </w:r>
      <w:r>
        <w:t xml:space="preserve"> dan </w:t>
      </w:r>
      <w:r w:rsidRPr="005E1A71">
        <w:rPr>
          <w:i/>
        </w:rPr>
        <w:t>post-test</w:t>
      </w:r>
      <w:r>
        <w:t xml:space="preserve">, terdapat peningkatan skor dari </w:t>
      </w:r>
      <w:r w:rsidRPr="005E1A71">
        <w:rPr>
          <w:i/>
        </w:rPr>
        <w:t>pre-test</w:t>
      </w:r>
      <w:r>
        <w:t xml:space="preserve"> dan </w:t>
      </w:r>
      <w:r w:rsidRPr="005E1A71">
        <w:rPr>
          <w:i/>
        </w:rPr>
        <w:t>post-test</w:t>
      </w:r>
      <w:r>
        <w:t xml:space="preserve"> dari 47 ke 59.</w:t>
      </w:r>
      <w:proofErr w:type="gramEnd"/>
    </w:p>
    <w:p w14:paraId="08FF97A8" w14:textId="77777777" w:rsidR="005E1A71" w:rsidRDefault="005E1A71">
      <w:pPr>
        <w:spacing w:after="0" w:line="360" w:lineRule="auto"/>
        <w:ind w:left="1440" w:firstLine="720"/>
      </w:pPr>
    </w:p>
    <w:p w14:paraId="5069D009" w14:textId="77777777" w:rsidR="00BD4AB9" w:rsidRDefault="00EB49FD">
      <w:pPr>
        <w:numPr>
          <w:ilvl w:val="0"/>
          <w:numId w:val="114"/>
        </w:numPr>
        <w:spacing w:after="0" w:line="360" w:lineRule="auto"/>
        <w:ind w:left="1440"/>
      </w:pPr>
      <w:r>
        <w:t>Faktor Pendukung dan Penghambat</w:t>
      </w:r>
    </w:p>
    <w:p w14:paraId="065ED878" w14:textId="77777777" w:rsidR="00BD4AB9" w:rsidRDefault="00EB49FD">
      <w:pPr>
        <w:numPr>
          <w:ilvl w:val="0"/>
          <w:numId w:val="146"/>
        </w:numPr>
        <w:spacing w:after="0" w:line="360" w:lineRule="auto"/>
        <w:ind w:left="1800"/>
      </w:pPr>
      <w:r>
        <w:t>Faktor Pendukung</w:t>
      </w:r>
    </w:p>
    <w:p w14:paraId="7FA315FB" w14:textId="77777777" w:rsidR="00BD4AB9" w:rsidRDefault="00EB49FD">
      <w:pPr>
        <w:numPr>
          <w:ilvl w:val="0"/>
          <w:numId w:val="238"/>
        </w:numPr>
        <w:spacing w:after="0" w:line="360" w:lineRule="auto"/>
        <w:ind w:left="2160"/>
      </w:pPr>
      <w:r>
        <w:t>Kepala sekolah dan Guru berkoordinasi dengan baik dan mau membantu untuk melaksanakan penyuluhan tersebut</w:t>
      </w:r>
    </w:p>
    <w:p w14:paraId="2E8F4CB3" w14:textId="77777777" w:rsidR="00BD4AB9" w:rsidRDefault="00EB49FD">
      <w:pPr>
        <w:numPr>
          <w:ilvl w:val="0"/>
          <w:numId w:val="238"/>
        </w:numPr>
        <w:spacing w:after="0" w:line="360" w:lineRule="auto"/>
        <w:ind w:left="2160"/>
      </w:pPr>
      <w:r>
        <w:t>Siswa antusias untuk mengikuti kegiatan penyuluhan</w:t>
      </w:r>
    </w:p>
    <w:p w14:paraId="4A7E3516" w14:textId="77777777" w:rsidR="00BD4AB9" w:rsidRDefault="00EB49FD">
      <w:pPr>
        <w:numPr>
          <w:ilvl w:val="0"/>
          <w:numId w:val="238"/>
        </w:numPr>
        <w:spacing w:after="0" w:line="360" w:lineRule="auto"/>
        <w:ind w:left="2160"/>
      </w:pPr>
      <w:r>
        <w:t>Tersedianya fasilitas untuk dapat digunakan pada saat penyuluhan</w:t>
      </w:r>
    </w:p>
    <w:p w14:paraId="66C76076" w14:textId="77777777" w:rsidR="00BD4AB9" w:rsidRDefault="00EB49FD">
      <w:pPr>
        <w:numPr>
          <w:ilvl w:val="0"/>
          <w:numId w:val="146"/>
        </w:numPr>
        <w:spacing w:after="0" w:line="360" w:lineRule="auto"/>
        <w:ind w:left="1800"/>
      </w:pPr>
      <w:r>
        <w:t>Faktor Penghambat</w:t>
      </w:r>
    </w:p>
    <w:p w14:paraId="09CC760C" w14:textId="77777777" w:rsidR="00BD4AB9" w:rsidRDefault="00EB49FD">
      <w:pPr>
        <w:numPr>
          <w:ilvl w:val="0"/>
          <w:numId w:val="40"/>
        </w:numPr>
        <w:spacing w:after="0" w:line="360" w:lineRule="auto"/>
        <w:ind w:left="2160"/>
      </w:pPr>
      <w:r>
        <w:t>Adanya kendala pada microphone yang digunakan pada saat penyuluhan yaitu seringnya nyala dan mati.</w:t>
      </w:r>
    </w:p>
    <w:p w14:paraId="40A7C9C0" w14:textId="37550307" w:rsidR="002E2C52" w:rsidRDefault="002E2C52">
      <w:pPr>
        <w:rPr>
          <w:b/>
        </w:rPr>
      </w:pPr>
    </w:p>
    <w:p w14:paraId="45A10486" w14:textId="76CD64FA" w:rsidR="00BD4AB9" w:rsidRDefault="00EB49FD">
      <w:pPr>
        <w:numPr>
          <w:ilvl w:val="0"/>
          <w:numId w:val="158"/>
        </w:numPr>
        <w:spacing w:after="0" w:line="360" w:lineRule="auto"/>
        <w:ind w:left="1080"/>
        <w:rPr>
          <w:b/>
        </w:rPr>
      </w:pPr>
      <w:r>
        <w:rPr>
          <w:b/>
        </w:rPr>
        <w:t>ASI MP-ASI</w:t>
      </w:r>
    </w:p>
    <w:p w14:paraId="4D37733A" w14:textId="77777777" w:rsidR="00BD4AB9" w:rsidRDefault="00EB49FD">
      <w:pPr>
        <w:numPr>
          <w:ilvl w:val="0"/>
          <w:numId w:val="180"/>
        </w:numPr>
        <w:spacing w:line="360" w:lineRule="auto"/>
        <w:ind w:left="1440"/>
      </w:pPr>
      <w:r>
        <w:t>Latar Belakang</w:t>
      </w:r>
    </w:p>
    <w:p w14:paraId="634C5D26" w14:textId="77777777" w:rsidR="00BD4AB9" w:rsidRPr="005E1A71" w:rsidRDefault="00EB49FD" w:rsidP="005E1A71">
      <w:pPr>
        <w:spacing w:line="360" w:lineRule="auto"/>
        <w:ind w:left="1440" w:firstLine="720"/>
      </w:pPr>
      <w:r w:rsidRPr="005E1A71">
        <w:t xml:space="preserve">Air </w:t>
      </w:r>
      <w:proofErr w:type="gramStart"/>
      <w:r w:rsidRPr="005E1A71">
        <w:t>susu</w:t>
      </w:r>
      <w:proofErr w:type="gramEnd"/>
      <w:r w:rsidRPr="005E1A71">
        <w:t xml:space="preserve"> ibu atau ASI adalah makanan alami yang berenergi tinggi yang disekresikan oleh kelenjar payudara ibu dan diproduksi sejak masa kehamilan (Aini, 2017).</w:t>
      </w:r>
      <w:r w:rsidR="005E1A71">
        <w:t xml:space="preserve"> </w:t>
      </w:r>
      <w:proofErr w:type="gramStart"/>
      <w:r w:rsidRPr="005E1A71">
        <w:t>Komposisi ASI dipengaruhi oleh asupan gizi, cadangan zat gizi dan kemampuan ibu dalam menyerap zat gizi.</w:t>
      </w:r>
      <w:proofErr w:type="gramEnd"/>
      <w:r w:rsidRPr="005E1A71">
        <w:t xml:space="preserve"> </w:t>
      </w:r>
      <w:proofErr w:type="gramStart"/>
      <w:r w:rsidRPr="005E1A71">
        <w:t>(Putri dkk, 2020).</w:t>
      </w:r>
      <w:proofErr w:type="gramEnd"/>
      <w:r w:rsidR="005E1A71">
        <w:t xml:space="preserve"> </w:t>
      </w:r>
    </w:p>
    <w:p w14:paraId="70765374" w14:textId="77777777" w:rsidR="00F21A29" w:rsidRDefault="00EB49FD">
      <w:pPr>
        <w:spacing w:line="360" w:lineRule="auto"/>
        <w:ind w:left="1440" w:firstLine="720"/>
      </w:pPr>
      <w:proofErr w:type="gramStart"/>
      <w:r>
        <w:t>ASI eksklusif merupakan kondisi bayi yang hanya diberikan ASI saja dimulai 0-6 bulan, tanpa ada tambahan makanan dan minuman lainnya (kecuali vitamin, mineral dan obat-obatan sesuai anjuran dokter).</w:t>
      </w:r>
      <w:proofErr w:type="gramEnd"/>
      <w:r>
        <w:t xml:space="preserve"> </w:t>
      </w:r>
      <w:proofErr w:type="gramStart"/>
      <w:r>
        <w:t>ASI dapat mencukupi kebutuhan bayi untuk 6 bulan pertama.</w:t>
      </w:r>
      <w:proofErr w:type="gramEnd"/>
      <w:r>
        <w:t xml:space="preserve"> </w:t>
      </w:r>
    </w:p>
    <w:p w14:paraId="0AA78045" w14:textId="77777777" w:rsidR="00F21A29" w:rsidRDefault="00F21A29">
      <w:r>
        <w:br w:type="page"/>
      </w:r>
    </w:p>
    <w:p w14:paraId="039E55EC" w14:textId="066C7A96" w:rsidR="00BD4AB9" w:rsidRDefault="00EB49FD" w:rsidP="00F21A29">
      <w:pPr>
        <w:spacing w:line="360" w:lineRule="auto"/>
        <w:ind w:left="1440"/>
      </w:pPr>
      <w:r>
        <w:lastRenderedPageBreak/>
        <w:t xml:space="preserve">Diatas </w:t>
      </w:r>
      <w:proofErr w:type="gramStart"/>
      <w:r>
        <w:t>usia</w:t>
      </w:r>
      <w:proofErr w:type="gramEnd"/>
      <w:r>
        <w:t xml:space="preserve"> 6 bulan, ASI saja tidak lagi mencukupi kebutuhan bayi sehingga perlu diberikan makanan pendamping ASI (MP-ASI) dan terus diberikan ASI hingga anak usia 2 tahun</w:t>
      </w:r>
      <w:r w:rsidR="007E5D75">
        <w:t xml:space="preserve"> atau lebih. </w:t>
      </w:r>
      <w:proofErr w:type="gramStart"/>
      <w:r w:rsidR="007E5D75">
        <w:t>(Kemenkes, 2020).</w:t>
      </w:r>
      <w:proofErr w:type="gramEnd"/>
      <w:r w:rsidR="007E5D75">
        <w:t xml:space="preserve"> </w:t>
      </w:r>
    </w:p>
    <w:p w14:paraId="6C52ED6A" w14:textId="77777777" w:rsidR="00BD4AB9" w:rsidRDefault="00EB49FD">
      <w:pPr>
        <w:spacing w:line="360" w:lineRule="auto"/>
        <w:ind w:left="1440" w:firstLine="720"/>
      </w:pPr>
      <w:r>
        <w:t xml:space="preserve">Makanan Pendamping ASI (MP-ASI) adalah makanan atau minuman selain ASI yang mengandung zat gizi yang diberikan pada saat anak diatas </w:t>
      </w:r>
      <w:proofErr w:type="gramStart"/>
      <w:r>
        <w:t>usia</w:t>
      </w:r>
      <w:proofErr w:type="gramEnd"/>
      <w:r>
        <w:t xml:space="preserve"> 6 bulan. </w:t>
      </w:r>
      <w:proofErr w:type="gramStart"/>
      <w:r>
        <w:t>MP-ASI merupakan makanan peralihan dari ASI ke makanan keluarga.</w:t>
      </w:r>
      <w:proofErr w:type="gramEnd"/>
      <w:r>
        <w:t xml:space="preserve"> </w:t>
      </w:r>
      <w:proofErr w:type="gramStart"/>
      <w:r>
        <w:t>Pengenalan dan pemberian MP-ASI harus dilakukan secara bertahap baik dari bentuk maupun jumlahnya, sesuai dengan k</w:t>
      </w:r>
      <w:r w:rsidR="000456D6">
        <w:t>emampuan bayi (Falicha dkk, 2016).</w:t>
      </w:r>
      <w:proofErr w:type="gramEnd"/>
      <w:r w:rsidR="000456D6">
        <w:t xml:space="preserve"> </w:t>
      </w:r>
    </w:p>
    <w:p w14:paraId="3A654747" w14:textId="67F3C627" w:rsidR="0061157D" w:rsidRDefault="00EB49FD" w:rsidP="00F21A29">
      <w:pPr>
        <w:spacing w:line="360" w:lineRule="auto"/>
        <w:ind w:left="1440" w:firstLine="720"/>
      </w:pPr>
      <w:r w:rsidRPr="00367475">
        <w:t xml:space="preserve">Berdasarkan hasil Riskesdas tahun 2018, cakupan bayi mendapatkan ASI Eksklusif di Indonesia sebesar </w:t>
      </w:r>
      <w:r w:rsidR="00082819">
        <w:t>37</w:t>
      </w:r>
      <w:proofErr w:type="gramStart"/>
      <w:r w:rsidR="00082819">
        <w:t>,</w:t>
      </w:r>
      <w:r w:rsidRPr="00367475">
        <w:t>3</w:t>
      </w:r>
      <w:proofErr w:type="gramEnd"/>
      <w:r w:rsidRPr="00367475">
        <w:t xml:space="preserve">% sementara di Jawa Barat sebesar </w:t>
      </w:r>
      <w:r w:rsidR="00082819">
        <w:t>37,29</w:t>
      </w:r>
      <w:r w:rsidR="00CD06A8">
        <w:t xml:space="preserve">%. </w:t>
      </w:r>
      <w:r w:rsidR="007F4620">
        <w:t xml:space="preserve">Kemudian berdasarkan Survei Status Gizi Indonesia (SSGI) tahun 2021, </w:t>
      </w:r>
      <w:r w:rsidR="00A86959">
        <w:t xml:space="preserve">proporsi </w:t>
      </w:r>
      <w:r w:rsidR="005A5B26">
        <w:t xml:space="preserve">bayi mendapatkan ASI Eksklusif </w:t>
      </w:r>
      <w:r w:rsidR="00C40049">
        <w:t>di Indonesia sebesar 52,5% sementara di Jawa Barat sebesar 51,2%</w:t>
      </w:r>
      <w:r w:rsidR="007E5D75">
        <w:t xml:space="preserve"> </w:t>
      </w:r>
      <w:r w:rsidR="007E5D75">
        <w:fldChar w:fldCharType="begin" w:fldLock="1"/>
      </w:r>
      <w:r w:rsidR="00743842">
        <w:instrText>ADDIN CSL_CITATION {"citationItems":[{"id":"ITEM-1","itemData":{"DOI":"10.36805/bi.v2i1.301","ISSN":"2541-6995","abstract":"DAFTAR ISI 1. Pengaruh Pengembangan Karir Dan Motivasi Kerja Terhadap Kepuasan Kerja Serta Dampaknya Pada Kinerja Pegawai Di Badan Pendapatan Daerah (Bapenda) Kabupaten Karawang Ahmad Yani .....................â€¦â€¦â€¦â€¦â€¦â€¦â€¦â€¦â€¦â€¦â€¦â€¦â€¦â€¦â€¦â€¦â€¦â€¦â€¦â€¦â€¦. 1 - 14 2. Analysis Of Quality Improvement And Employee Empowerment In Effort Of Performance Improvement On Manpower And Transmigration Office Of Karawang Regency Irma Hermayati..........................â€¦â€¦â€¦â€¦â€¦â€¦â€¦â€¦â€¦â€¦â€¦â€¦â€¦â€¦â€¦â€¦â€¦â€¦â€¦ 15 - 31 3. Pengaruh Penghargaan Dan Hukuman Terhadap Motivasi Yang Berdapak Kepada Kinerja Penyaluran Kredit Usaha Rakyat (Kur) Mikro Pada Pt. Bank Rakyat Indonesia (Persero) Tbk Kantor Cabang Purwakarta Indra Herwinda ............â€¦â€¦â€¦â€¦â€¦â€¦.â€¦â€¦â€¦â€¦â€¦â€¦â€¦...â€¦â€¦â€¦â€¦â€¦â€¦â€¦â€¦. 32 - 46 4. Suatu Kajian Pengaruh Manajerial Kepala Sekolah, Kompetensi Dan Motivasi Terhadap Kinerja Guru Sdn Rengasdengklok Selatan Ii Kecamatan Rengasdengklok Kabupaten Karawang Deni Iskandar As â€¦â€¦â€¦â€¦â€¦â€¦â€¦â€¦â€¦â€¦â€¦â€¦â€¦â€¦â€¦â€¦â€¦â€¦â€¦â€¦â€¦â€¦â€¦â€¦â€¦.47 - 66 5. Determinan Kinerja Guru (Studi Pada Sekolah Menengah Atas Dan Sekolah Menengah Kejuruan Se Kecamatan Jatisari Kabupaten Karawang) Eka Yuda Prasetya .........................â€¦â€¦â€¦â€¦â€¦â€¦â€¦â€¦â€¦â€¦â€¦â€¦â€¦â€¦â€¦â€¦â€¦â€¦. 67 - 86 6. Pengaruh Capital Adequacy Ratio (Car), Loan Deposit Ratio (Ldr), Operating Expenses To Operating Income Ratio, Dan Non Performing Loan (Npl) Terhadap Return On Asset (Roa) Pada Bank Perkreditan Rakyat (Studi Kasus Pada Bpr Di Kabupaten Karawang Periode 2012-2016) Danang Dwi Hardi Wibowoâ€¦â€¦â€¦â€¦â€¦â€¦â€¦â€¦â€¦â€¦â€¦â€¦â€¦â€¦â€¦â€¦â€¦â€¦â€¦â€¦â€¦. 87 - 107 7. Analisis Pengaruh Rasio Keuangan Terhadap Nilai Perusahaan Pada Perusahaan Yang Tergabung Dalam Indeks Lq45 Periode 2010 -2016 Ronny Catur Kushartono, Nunung Nurhasanah â€¦â€¦â€¦â€¦â€¦â€¦â€¦â€¦â€¦â€¦â€¦â€¦â€¦ 108 - 125 8. Analisis Rasio Keuangan Untuk Memprediksi Tingkat Laba Pada Perusahaan Subsektor Otomotif Dan Komponen Di Bei Tahun 2010 Sampai 2016 Abdul Majid â€¦â€¦â€¦â€¦â€¦â€¦â€¦â€¦â€¦â€¦â€¦â€¦â€¦â€¦â€¦â€¦â€¦â€¦â€¦â€¦â€¦â€¦â€¦â€¦â€¦â€¦.. 126 - 142 9. Pengaruh Kualitas Sumber Daya Manusia Dan Motivasi Kerja Terhadap Kinerja Pegawai Dan Dampaknya Terhadap Efektifitas Organisasi Pada Bagian Kesejahteraan Rakyat Sekretariat Daerah Kabupaten Karawang Yeni Maryani â€¦â€¦â€¦â€¦â€¦â€¦â€¦â€¦â€¦â€¦â€¦â€¦â€¦â€¦â€¦â€¦â€¦â€¦â€¦â€¦â€¦â€¦â€¦â€¦â€¦â€¦. 143 - 163 10. Pengaru…","author":[{"dropping-particle":"","family":"SSGI","given":"","non-dropping-particle":"","parse-names":false,"suffix":""}],"container-title":"Kementrian Kesehatan RI","id":"ITEM-1","issue":"1","issued":{"date-parts":[["2021"]]},"title":"Buku Saku Hasil Studi Status Gizi Indonesia","type":"article-journal","volume":"2"},"uris":["http://www.mendeley.com/documents/?uuid=8afd3304-ca4d-4a6d-9d84-b3b31970f8dd"]}],"mendeley":{"formattedCitation":"(SSGI, 2021)","plainTextFormattedCitation":"(SSGI, 2021)","previouslyFormattedCitation":"(SSGI, 2021)"},"properties":{"noteIndex":0},"schema":"https://github.com/citation-style-language/schema/raw/master/csl-citation.json"}</w:instrText>
      </w:r>
      <w:r w:rsidR="007E5D75">
        <w:fldChar w:fldCharType="separate"/>
      </w:r>
      <w:r w:rsidR="007E5D75" w:rsidRPr="007E5D75">
        <w:rPr>
          <w:noProof/>
        </w:rPr>
        <w:t>(SSGI, 2021)</w:t>
      </w:r>
      <w:r w:rsidR="007E5D75">
        <w:fldChar w:fldCharType="end"/>
      </w:r>
      <w:r w:rsidR="00C40049">
        <w:t>.</w:t>
      </w:r>
    </w:p>
    <w:p w14:paraId="52761E6B" w14:textId="6A6B88A0" w:rsidR="00EB49FD" w:rsidRDefault="00EB49FD" w:rsidP="00EB49FD">
      <w:pPr>
        <w:spacing w:line="360" w:lineRule="auto"/>
        <w:ind w:left="1440" w:firstLine="720"/>
      </w:pPr>
      <w:r>
        <w:t>Berdasarkan data Open Data Jabar, cakupan bayi yang mendapatkan ASI Eksklusif di Kabupaten Bogor tahun 2018 sebesar 45,52% lalu meningkat pada tahun 2019 menjadi 53,12%. Kemudian terjadi penurunan di tahun 2020 menjadi 51</w:t>
      </w:r>
      <w:proofErr w:type="gramStart"/>
      <w:r>
        <w:t>,06</w:t>
      </w:r>
      <w:proofErr w:type="gramEnd"/>
      <w:r>
        <w:t xml:space="preserve">%. </w:t>
      </w:r>
    </w:p>
    <w:p w14:paraId="1879D96C" w14:textId="77777777" w:rsidR="00BD4AB9" w:rsidRDefault="00EB49FD">
      <w:pPr>
        <w:numPr>
          <w:ilvl w:val="0"/>
          <w:numId w:val="180"/>
        </w:numPr>
        <w:spacing w:after="0" w:line="360" w:lineRule="auto"/>
        <w:ind w:left="1440"/>
      </w:pPr>
      <w:r>
        <w:t>Tujuan</w:t>
      </w:r>
    </w:p>
    <w:p w14:paraId="1596C2F4" w14:textId="77777777" w:rsidR="00BD4AB9" w:rsidRDefault="00EB49FD">
      <w:pPr>
        <w:numPr>
          <w:ilvl w:val="0"/>
          <w:numId w:val="57"/>
        </w:numPr>
        <w:spacing w:line="360" w:lineRule="auto"/>
      </w:pPr>
      <w:r>
        <w:t>Tujuan Umum</w:t>
      </w:r>
    </w:p>
    <w:p w14:paraId="53C1BF64" w14:textId="77777777" w:rsidR="00BD4AB9" w:rsidRDefault="00EB49FD">
      <w:pPr>
        <w:spacing w:line="360" w:lineRule="auto"/>
        <w:ind w:left="2160"/>
      </w:pPr>
      <w:r>
        <w:t xml:space="preserve">Meningkatkan pengetahuan ibu hamil dan ibu baduta tentang pentingnya ASI Eksklusif pada bayi </w:t>
      </w:r>
      <w:proofErr w:type="gramStart"/>
      <w:r>
        <w:t>usia</w:t>
      </w:r>
      <w:proofErr w:type="gramEnd"/>
      <w:r>
        <w:t xml:space="preserve"> 0-6 bulan dan pemberian MP-ASI yang tepat sesuai usia.</w:t>
      </w:r>
    </w:p>
    <w:p w14:paraId="0D13EDA5" w14:textId="77777777" w:rsidR="00F21A29" w:rsidRDefault="00F21A29">
      <w:r>
        <w:br w:type="page"/>
      </w:r>
    </w:p>
    <w:p w14:paraId="4AD8345F" w14:textId="0E05BC42" w:rsidR="00BD4AB9" w:rsidRDefault="00EB49FD">
      <w:pPr>
        <w:numPr>
          <w:ilvl w:val="0"/>
          <w:numId w:val="57"/>
        </w:numPr>
        <w:spacing w:after="0" w:line="360" w:lineRule="auto"/>
      </w:pPr>
      <w:r>
        <w:lastRenderedPageBreak/>
        <w:t>Tujuan Khusus</w:t>
      </w:r>
    </w:p>
    <w:p w14:paraId="635E0091" w14:textId="77777777" w:rsidR="00BD4AB9" w:rsidRDefault="00EB49FD">
      <w:pPr>
        <w:numPr>
          <w:ilvl w:val="0"/>
          <w:numId w:val="271"/>
        </w:numPr>
        <w:spacing w:after="0" w:line="360" w:lineRule="auto"/>
        <w:ind w:left="2520" w:hanging="180"/>
      </w:pPr>
      <w:r>
        <w:t>Ibu hamil dan menyusui dapat memahami definisi ASI Eksklusif dan MP-ASI setelah diberikan penyuluhan.</w:t>
      </w:r>
    </w:p>
    <w:p w14:paraId="2848B5A3" w14:textId="77777777" w:rsidR="00BD4AB9" w:rsidRDefault="00EB49FD">
      <w:pPr>
        <w:numPr>
          <w:ilvl w:val="0"/>
          <w:numId w:val="271"/>
        </w:numPr>
        <w:spacing w:after="0" w:line="360" w:lineRule="auto"/>
        <w:ind w:left="2520" w:hanging="180"/>
      </w:pPr>
      <w:r>
        <w:t>Ibu hamil dan menyusui dapat memahami manfaat ASI Eksklusif serta dampaknya jika tidak memberikan ASI Eksklusif.</w:t>
      </w:r>
    </w:p>
    <w:p w14:paraId="086CE477" w14:textId="77777777" w:rsidR="00BD4AB9" w:rsidRDefault="00EB49FD">
      <w:pPr>
        <w:numPr>
          <w:ilvl w:val="0"/>
          <w:numId w:val="271"/>
        </w:numPr>
        <w:spacing w:after="0" w:line="360" w:lineRule="auto"/>
        <w:ind w:left="2520" w:hanging="180"/>
      </w:pPr>
      <w:r>
        <w:t>Ibu hamil dan menyusui dapat memahami manfaat pemberian MP-ASI yang tepat.</w:t>
      </w:r>
    </w:p>
    <w:p w14:paraId="5B8A838F" w14:textId="4B250AE9" w:rsidR="007E5D75" w:rsidRDefault="00EB49FD" w:rsidP="007E5D75">
      <w:pPr>
        <w:numPr>
          <w:ilvl w:val="0"/>
          <w:numId w:val="271"/>
        </w:numPr>
        <w:spacing w:after="0" w:line="360" w:lineRule="auto"/>
        <w:ind w:left="2520" w:hanging="180"/>
      </w:pPr>
      <w:r>
        <w:t>Ibu hamil dan menyusui dapat menjelaskan waktu yang tepat dalam pemberian MP-ASI.</w:t>
      </w:r>
    </w:p>
    <w:p w14:paraId="6BE5E7DA" w14:textId="77777777" w:rsidR="00BD4AB9" w:rsidRDefault="00EB49FD">
      <w:pPr>
        <w:numPr>
          <w:ilvl w:val="0"/>
          <w:numId w:val="271"/>
        </w:numPr>
        <w:spacing w:after="0" w:line="360" w:lineRule="auto"/>
        <w:ind w:left="2520" w:hanging="180"/>
      </w:pPr>
      <w:r>
        <w:t>Ibu hamil dan menyusui dapat menyebutkan dan menjelaskan tentang tekstur, frekuensi, jumlah MP-ASI sesuai umur anak serta variasi menu makanan dalam pembuatan MP-ASI.</w:t>
      </w:r>
    </w:p>
    <w:p w14:paraId="6DFC8D67" w14:textId="77777777" w:rsidR="00BD4AB9" w:rsidRDefault="00EB49FD">
      <w:pPr>
        <w:numPr>
          <w:ilvl w:val="0"/>
          <w:numId w:val="180"/>
        </w:numPr>
        <w:spacing w:line="360" w:lineRule="auto"/>
        <w:ind w:left="1440"/>
      </w:pPr>
      <w:r>
        <w:t>Sasaran</w:t>
      </w:r>
    </w:p>
    <w:p w14:paraId="0867724D" w14:textId="56530815" w:rsidR="0061157D" w:rsidRDefault="00EB49FD" w:rsidP="00F21A29">
      <w:pPr>
        <w:spacing w:line="360" w:lineRule="auto"/>
        <w:ind w:left="1440"/>
      </w:pPr>
      <w:proofErr w:type="gramStart"/>
      <w:r>
        <w:t>Sasaran dalam kegiatan ini adalah ibu hamil dan ibu menyusui yang mengikuti kegiatan posyandu di Desa Barengkok.</w:t>
      </w:r>
      <w:proofErr w:type="gramEnd"/>
    </w:p>
    <w:p w14:paraId="2F4B2E07" w14:textId="5A6C50DF" w:rsidR="00BD4AB9" w:rsidRDefault="00EB49FD">
      <w:pPr>
        <w:numPr>
          <w:ilvl w:val="0"/>
          <w:numId w:val="180"/>
        </w:numPr>
        <w:spacing w:line="360" w:lineRule="auto"/>
        <w:ind w:left="1440"/>
      </w:pPr>
      <w:r>
        <w:t>Waktu dan Tempat</w:t>
      </w:r>
    </w:p>
    <w:p w14:paraId="72318D05" w14:textId="77777777" w:rsidR="00BD4AB9" w:rsidRDefault="00EB49FD">
      <w:pPr>
        <w:spacing w:after="0" w:line="360" w:lineRule="auto"/>
        <w:ind w:left="1800" w:hanging="360"/>
      </w:pPr>
      <w:r>
        <w:t>Hari, Tanggal</w:t>
      </w:r>
      <w:r>
        <w:tab/>
        <w:t>: Rabu, 6 Desember 2022</w:t>
      </w:r>
    </w:p>
    <w:p w14:paraId="71FBE7C8" w14:textId="77777777" w:rsidR="00BD4AB9" w:rsidRDefault="00EB49FD">
      <w:pPr>
        <w:spacing w:after="0" w:line="360" w:lineRule="auto"/>
        <w:ind w:left="1800" w:hanging="360"/>
      </w:pPr>
      <w:r>
        <w:t>Waktu</w:t>
      </w:r>
      <w:r>
        <w:tab/>
      </w:r>
      <w:r>
        <w:tab/>
        <w:t>: 09.00 - 10.00 WIB</w:t>
      </w:r>
    </w:p>
    <w:p w14:paraId="67F7E44E" w14:textId="77777777" w:rsidR="00BD4AB9" w:rsidRDefault="00EB49FD">
      <w:pPr>
        <w:spacing w:after="0" w:line="360" w:lineRule="auto"/>
        <w:ind w:left="1800" w:hanging="360"/>
      </w:pPr>
      <w:r>
        <w:t>Tempat</w:t>
      </w:r>
      <w:r>
        <w:tab/>
        <w:t>: Posyandu Perkutut X, RW 10, Desa Barengkok</w:t>
      </w:r>
    </w:p>
    <w:p w14:paraId="2BFE7FE5" w14:textId="77777777" w:rsidR="005E1A71" w:rsidRDefault="005E1A71">
      <w:pPr>
        <w:spacing w:after="0" w:line="360" w:lineRule="auto"/>
        <w:ind w:left="1800" w:hanging="360"/>
      </w:pPr>
    </w:p>
    <w:p w14:paraId="5D7D3BD2" w14:textId="77777777" w:rsidR="00BD4AB9" w:rsidRDefault="00EB49FD">
      <w:pPr>
        <w:numPr>
          <w:ilvl w:val="0"/>
          <w:numId w:val="180"/>
        </w:numPr>
        <w:spacing w:after="0" w:line="360" w:lineRule="auto"/>
        <w:ind w:left="1440"/>
      </w:pPr>
      <w:r>
        <w:t>Pelaksanaan Kegiatan</w:t>
      </w:r>
    </w:p>
    <w:p w14:paraId="286CDA02" w14:textId="77777777" w:rsidR="00BD4AB9" w:rsidRDefault="00EB49FD">
      <w:pPr>
        <w:numPr>
          <w:ilvl w:val="0"/>
          <w:numId w:val="147"/>
        </w:numPr>
        <w:spacing w:after="0" w:line="360" w:lineRule="auto"/>
      </w:pPr>
      <w:r>
        <w:t>Persiapan</w:t>
      </w:r>
    </w:p>
    <w:p w14:paraId="72F435B9" w14:textId="77777777" w:rsidR="00BD4AB9" w:rsidRDefault="00EB49FD" w:rsidP="00EB49FD">
      <w:pPr>
        <w:numPr>
          <w:ilvl w:val="0"/>
          <w:numId w:val="333"/>
        </w:numPr>
        <w:spacing w:after="0" w:line="360" w:lineRule="auto"/>
      </w:pPr>
      <w:r>
        <w:t>Berkoordinasi dengan Ibu kader Posyandu dan bidan Desa   untuk melakukan penyuluhan kepada sasaran yang hadir saat kegiatan posyandu.</w:t>
      </w:r>
    </w:p>
    <w:p w14:paraId="67205BD7" w14:textId="14BF93EE" w:rsidR="000369BA" w:rsidRDefault="00EB49FD" w:rsidP="00EC2A10">
      <w:pPr>
        <w:numPr>
          <w:ilvl w:val="0"/>
          <w:numId w:val="333"/>
        </w:numPr>
        <w:spacing w:after="0" w:line="360" w:lineRule="auto"/>
      </w:pPr>
      <w:r>
        <w:t xml:space="preserve">Menyiapkan bahan penyuluhan (Poster, Kuesioner </w:t>
      </w:r>
      <w:r w:rsidRPr="005E1A71">
        <w:rPr>
          <w:i/>
        </w:rPr>
        <w:t>pre-test</w:t>
      </w:r>
      <w:r>
        <w:t xml:space="preserve"> dan </w:t>
      </w:r>
      <w:r w:rsidRPr="005E1A71">
        <w:rPr>
          <w:i/>
        </w:rPr>
        <w:t>post-test</w:t>
      </w:r>
      <w:r>
        <w:rPr>
          <w:i/>
        </w:rPr>
        <w:t xml:space="preserve">, </w:t>
      </w:r>
      <w:r>
        <w:t>serta perlengkapan demonstrasi pembuatan MP-ASI).</w:t>
      </w:r>
    </w:p>
    <w:p w14:paraId="5C071695" w14:textId="77777777" w:rsidR="00F21A29" w:rsidRDefault="00F21A29">
      <w:r>
        <w:br w:type="page"/>
      </w:r>
    </w:p>
    <w:p w14:paraId="1859CCA4" w14:textId="4A69E871" w:rsidR="00BD4AB9" w:rsidRDefault="00EB49FD">
      <w:pPr>
        <w:numPr>
          <w:ilvl w:val="0"/>
          <w:numId w:val="147"/>
        </w:numPr>
        <w:spacing w:after="0" w:line="360" w:lineRule="auto"/>
      </w:pPr>
      <w:r>
        <w:lastRenderedPageBreak/>
        <w:t>Pelaksanaan</w:t>
      </w:r>
    </w:p>
    <w:p w14:paraId="480C7004" w14:textId="77777777" w:rsidR="00BD4AB9" w:rsidRDefault="00EB49FD">
      <w:pPr>
        <w:numPr>
          <w:ilvl w:val="0"/>
          <w:numId w:val="44"/>
        </w:numPr>
        <w:spacing w:after="0" w:line="360" w:lineRule="auto"/>
      </w:pPr>
      <w:r>
        <w:t>Perkenalan</w:t>
      </w:r>
    </w:p>
    <w:p w14:paraId="20322B63" w14:textId="77777777" w:rsidR="00BD4AB9" w:rsidRDefault="00EB49FD">
      <w:pPr>
        <w:numPr>
          <w:ilvl w:val="0"/>
          <w:numId w:val="44"/>
        </w:numPr>
        <w:spacing w:after="0" w:line="360" w:lineRule="auto"/>
      </w:pPr>
      <w:r>
        <w:t xml:space="preserve">Absensi peserta </w:t>
      </w:r>
    </w:p>
    <w:p w14:paraId="3FB737F3" w14:textId="77777777" w:rsidR="00BD4AB9" w:rsidRDefault="00EB49FD">
      <w:pPr>
        <w:numPr>
          <w:ilvl w:val="0"/>
          <w:numId w:val="44"/>
        </w:numPr>
        <w:spacing w:after="0" w:line="360" w:lineRule="auto"/>
      </w:pPr>
      <w:r>
        <w:t>Pembukaan</w:t>
      </w:r>
    </w:p>
    <w:p w14:paraId="72EA4DF3" w14:textId="77777777" w:rsidR="00BD4AB9" w:rsidRDefault="00EB49FD">
      <w:pPr>
        <w:numPr>
          <w:ilvl w:val="0"/>
          <w:numId w:val="44"/>
        </w:numPr>
        <w:spacing w:after="0" w:line="360" w:lineRule="auto"/>
      </w:pPr>
      <w:r>
        <w:t xml:space="preserve">Pengisian </w:t>
      </w:r>
      <w:r w:rsidRPr="005E1A71">
        <w:rPr>
          <w:i/>
        </w:rPr>
        <w:t>pre-test</w:t>
      </w:r>
    </w:p>
    <w:p w14:paraId="21BD59F7" w14:textId="77777777" w:rsidR="00BD4AB9" w:rsidRDefault="00EB49FD">
      <w:pPr>
        <w:numPr>
          <w:ilvl w:val="0"/>
          <w:numId w:val="44"/>
        </w:numPr>
        <w:spacing w:after="0" w:line="360" w:lineRule="auto"/>
      </w:pPr>
      <w:r>
        <w:t>Pemaparan materi</w:t>
      </w:r>
    </w:p>
    <w:p w14:paraId="783127C7" w14:textId="77777777" w:rsidR="00BD4AB9" w:rsidRDefault="00EB49FD">
      <w:pPr>
        <w:numPr>
          <w:ilvl w:val="0"/>
          <w:numId w:val="44"/>
        </w:numPr>
        <w:spacing w:after="0" w:line="360" w:lineRule="auto"/>
      </w:pPr>
      <w:r>
        <w:t>Sesi Tanya jawab</w:t>
      </w:r>
    </w:p>
    <w:p w14:paraId="10CFEF56" w14:textId="77777777" w:rsidR="00BD4AB9" w:rsidRDefault="00EB49FD">
      <w:pPr>
        <w:numPr>
          <w:ilvl w:val="0"/>
          <w:numId w:val="44"/>
        </w:numPr>
        <w:spacing w:after="0" w:line="360" w:lineRule="auto"/>
      </w:pPr>
      <w:r>
        <w:t>Demontrasi pembuatan MP-ASI</w:t>
      </w:r>
    </w:p>
    <w:p w14:paraId="141D7B67" w14:textId="77777777" w:rsidR="00BD4AB9" w:rsidRDefault="00EB49FD">
      <w:pPr>
        <w:numPr>
          <w:ilvl w:val="0"/>
          <w:numId w:val="44"/>
        </w:numPr>
        <w:spacing w:after="0" w:line="360" w:lineRule="auto"/>
      </w:pPr>
      <w:r>
        <w:t xml:space="preserve">Pengisian </w:t>
      </w:r>
      <w:r w:rsidRPr="005E1A71">
        <w:rPr>
          <w:i/>
        </w:rPr>
        <w:t>post-test</w:t>
      </w:r>
    </w:p>
    <w:p w14:paraId="4A13EAFF" w14:textId="77777777" w:rsidR="00BD4AB9" w:rsidRDefault="00EB49FD">
      <w:pPr>
        <w:numPr>
          <w:ilvl w:val="0"/>
          <w:numId w:val="44"/>
        </w:numPr>
        <w:spacing w:after="0" w:line="360" w:lineRule="auto"/>
      </w:pPr>
      <w:r>
        <w:t>Dokumentasi</w:t>
      </w:r>
    </w:p>
    <w:p w14:paraId="792B0489" w14:textId="77777777" w:rsidR="00BD4AB9" w:rsidRDefault="00EB49FD">
      <w:pPr>
        <w:numPr>
          <w:ilvl w:val="0"/>
          <w:numId w:val="44"/>
        </w:numPr>
        <w:spacing w:after="0" w:line="360" w:lineRule="auto"/>
      </w:pPr>
      <w:r>
        <w:t>Penutupan</w:t>
      </w:r>
    </w:p>
    <w:p w14:paraId="0259FC0D" w14:textId="77777777" w:rsidR="00BD4AB9" w:rsidRDefault="00EB49FD">
      <w:pPr>
        <w:numPr>
          <w:ilvl w:val="0"/>
          <w:numId w:val="147"/>
        </w:numPr>
        <w:spacing w:after="0" w:line="360" w:lineRule="auto"/>
      </w:pPr>
      <w:r>
        <w:t>Evaluasi</w:t>
      </w:r>
    </w:p>
    <w:p w14:paraId="51273100" w14:textId="77777777" w:rsidR="00BD4AB9" w:rsidRDefault="00EB49FD">
      <w:pPr>
        <w:numPr>
          <w:ilvl w:val="0"/>
          <w:numId w:val="74"/>
        </w:numPr>
        <w:spacing w:after="0" w:line="360" w:lineRule="auto"/>
      </w:pPr>
      <w:r>
        <w:t xml:space="preserve">Jumlah kehadiran peserta </w:t>
      </w:r>
    </w:p>
    <w:p w14:paraId="678FA245" w14:textId="77777777" w:rsidR="00BD4AB9" w:rsidRPr="005E1A71" w:rsidRDefault="00EB49FD">
      <w:pPr>
        <w:numPr>
          <w:ilvl w:val="0"/>
          <w:numId w:val="74"/>
        </w:numPr>
        <w:spacing w:after="0" w:line="360" w:lineRule="auto"/>
      </w:pPr>
      <w:r>
        <w:t xml:space="preserve">Hasil </w:t>
      </w:r>
      <w:r w:rsidRPr="005E1A71">
        <w:rPr>
          <w:i/>
        </w:rPr>
        <w:t>Pre-test</w:t>
      </w:r>
      <w:r>
        <w:rPr>
          <w:i/>
        </w:rPr>
        <w:t xml:space="preserve"> </w:t>
      </w:r>
      <w:r>
        <w:t xml:space="preserve">dan </w:t>
      </w:r>
      <w:r w:rsidRPr="005E1A71">
        <w:rPr>
          <w:i/>
        </w:rPr>
        <w:t>Post-test</w:t>
      </w:r>
    </w:p>
    <w:p w14:paraId="1359AD12" w14:textId="16FA42AD" w:rsidR="0061157D" w:rsidRDefault="0061157D"/>
    <w:p w14:paraId="1DDF83A7" w14:textId="0398AE0C" w:rsidR="00BD4AB9" w:rsidRDefault="00EB49FD">
      <w:pPr>
        <w:numPr>
          <w:ilvl w:val="0"/>
          <w:numId w:val="180"/>
        </w:numPr>
        <w:spacing w:line="360" w:lineRule="auto"/>
        <w:ind w:left="1440"/>
      </w:pPr>
      <w:r>
        <w:t>Hasil Kegiatan</w:t>
      </w:r>
    </w:p>
    <w:p w14:paraId="22CA55DE" w14:textId="77777777" w:rsidR="00BD4AB9" w:rsidRDefault="00EB49FD" w:rsidP="005E1A71">
      <w:pPr>
        <w:spacing w:after="0" w:line="360" w:lineRule="auto"/>
        <w:ind w:left="1440" w:firstLine="720"/>
      </w:pPr>
      <w:proofErr w:type="gramStart"/>
      <w:r>
        <w:t>Penyuluhan Gizi tentang ASI dan MP-ASI ini berlangsung selama 1 jam.</w:t>
      </w:r>
      <w:proofErr w:type="gramEnd"/>
      <w:r>
        <w:t xml:space="preserve"> Peserta yang mengikuti kegiatan penyuluhan yaitu </w:t>
      </w:r>
      <w:r w:rsidR="005E1A71">
        <w:t>ibu hamil, ibu bayi, dan ibu balita</w:t>
      </w:r>
      <w:r>
        <w:t xml:space="preserve"> yang datang untuk kegiatan penimbangan di </w:t>
      </w:r>
      <w:r w:rsidR="005E1A71">
        <w:t>P</w:t>
      </w:r>
      <w:r>
        <w:t>osyandu</w:t>
      </w:r>
      <w:r w:rsidR="005E1A71">
        <w:t xml:space="preserve"> Perkutut X</w:t>
      </w:r>
      <w:r>
        <w:t>. Materi yang diberikan disampaikan dengan media poster yang tersedia gambar agar mudah dipahami serta dilakukan demonstrasi pembuatan MP-ASI.</w:t>
      </w:r>
    </w:p>
    <w:p w14:paraId="474CE1F7" w14:textId="77777777" w:rsidR="00BD4AB9" w:rsidRDefault="00EB49FD" w:rsidP="005E1A71">
      <w:pPr>
        <w:spacing w:after="0" w:line="360" w:lineRule="auto"/>
        <w:ind w:left="1440" w:firstLine="720"/>
      </w:pPr>
      <w:r>
        <w:t xml:space="preserve">Setelah itu dibuka sesi </w:t>
      </w:r>
      <w:proofErr w:type="gramStart"/>
      <w:r>
        <w:t>tanya</w:t>
      </w:r>
      <w:proofErr w:type="gramEnd"/>
      <w:r>
        <w:t xml:space="preserve"> jawab terkait materi lalu diadakan demonstrasi pembuatan MP-ASI. </w:t>
      </w:r>
      <w:proofErr w:type="gramStart"/>
      <w:r>
        <w:t>Saat demonstrasi MP-ASI berlangsung, para peserta antusias melihatnya.</w:t>
      </w:r>
      <w:proofErr w:type="gramEnd"/>
      <w:r>
        <w:t xml:space="preserve"> </w:t>
      </w:r>
      <w:proofErr w:type="gramStart"/>
      <w:r>
        <w:t xml:space="preserve">Selanjutnya peserta megisi </w:t>
      </w:r>
      <w:r w:rsidRPr="005E1A71">
        <w:rPr>
          <w:i/>
        </w:rPr>
        <w:t>post-test</w:t>
      </w:r>
      <w:r>
        <w:t>.</w:t>
      </w:r>
      <w:proofErr w:type="gramEnd"/>
      <w:r>
        <w:t xml:space="preserve">  </w:t>
      </w:r>
      <w:proofErr w:type="gramStart"/>
      <w:r>
        <w:t xml:space="preserve">Hasil rata-rata skor </w:t>
      </w:r>
      <w:r w:rsidRPr="005E1A71">
        <w:rPr>
          <w:i/>
        </w:rPr>
        <w:t>pre-test</w:t>
      </w:r>
      <w:r>
        <w:t xml:space="preserve"> yaitu skor 50 dan hasil rata-rata skor </w:t>
      </w:r>
      <w:r w:rsidRPr="005E1A71">
        <w:rPr>
          <w:i/>
        </w:rPr>
        <w:t>post-test</w:t>
      </w:r>
      <w:r>
        <w:t xml:space="preserve"> yaitu skor 60.</w:t>
      </w:r>
      <w:proofErr w:type="gramEnd"/>
    </w:p>
    <w:p w14:paraId="3E167F77" w14:textId="77777777" w:rsidR="00F21A29" w:rsidRDefault="00F21A29">
      <w:pPr>
        <w:rPr>
          <w:b/>
          <w:iCs/>
        </w:rPr>
      </w:pPr>
      <w:r>
        <w:rPr>
          <w:b/>
          <w:i/>
        </w:rPr>
        <w:br w:type="page"/>
      </w:r>
    </w:p>
    <w:p w14:paraId="7F29DAF8" w14:textId="19DC9395" w:rsidR="000369BA" w:rsidRPr="000369BA" w:rsidRDefault="000369BA" w:rsidP="000369BA">
      <w:pPr>
        <w:pStyle w:val="Caption"/>
        <w:keepNext/>
        <w:ind w:left="1440" w:firstLine="720"/>
        <w:jc w:val="center"/>
        <w:rPr>
          <w:b/>
          <w:i w:val="0"/>
          <w:color w:val="auto"/>
          <w:sz w:val="24"/>
          <w:szCs w:val="24"/>
        </w:rPr>
      </w:pPr>
      <w:bookmarkStart w:id="43" w:name="_Toc129861638"/>
      <w:proofErr w:type="gramStart"/>
      <w:r w:rsidRPr="000369BA">
        <w:rPr>
          <w:b/>
          <w:i w:val="0"/>
          <w:color w:val="auto"/>
          <w:sz w:val="24"/>
          <w:szCs w:val="24"/>
        </w:rPr>
        <w:lastRenderedPageBreak/>
        <w:t xml:space="preserve">Tabel  </w:t>
      </w:r>
      <w:proofErr w:type="gramEnd"/>
      <w:r w:rsidRPr="000369BA">
        <w:rPr>
          <w:b/>
          <w:i w:val="0"/>
          <w:color w:val="auto"/>
          <w:sz w:val="24"/>
          <w:szCs w:val="24"/>
        </w:rPr>
        <w:fldChar w:fldCharType="begin"/>
      </w:r>
      <w:r w:rsidRPr="000369BA">
        <w:rPr>
          <w:b/>
          <w:i w:val="0"/>
          <w:color w:val="auto"/>
          <w:sz w:val="24"/>
          <w:szCs w:val="24"/>
        </w:rPr>
        <w:instrText xml:space="preserve"> SEQ Tabel_ \* ARABIC </w:instrText>
      </w:r>
      <w:r w:rsidRPr="000369BA">
        <w:rPr>
          <w:b/>
          <w:i w:val="0"/>
          <w:color w:val="auto"/>
          <w:sz w:val="24"/>
          <w:szCs w:val="24"/>
        </w:rPr>
        <w:fldChar w:fldCharType="separate"/>
      </w:r>
      <w:r w:rsidR="00896CA1">
        <w:rPr>
          <w:b/>
          <w:i w:val="0"/>
          <w:noProof/>
          <w:color w:val="auto"/>
          <w:sz w:val="24"/>
          <w:szCs w:val="24"/>
        </w:rPr>
        <w:t>18</w:t>
      </w:r>
      <w:r w:rsidRPr="000369BA">
        <w:rPr>
          <w:b/>
          <w:i w:val="0"/>
          <w:color w:val="auto"/>
          <w:sz w:val="24"/>
          <w:szCs w:val="24"/>
        </w:rPr>
        <w:fldChar w:fldCharType="end"/>
      </w:r>
      <w:r w:rsidRPr="000369BA">
        <w:rPr>
          <w:b/>
          <w:i w:val="0"/>
          <w:color w:val="auto"/>
          <w:sz w:val="24"/>
          <w:szCs w:val="24"/>
        </w:rPr>
        <w:t xml:space="preserve"> Hasil Skor Penyuluhan ASI MPASI</w:t>
      </w:r>
      <w:bookmarkEnd w:id="43"/>
    </w:p>
    <w:tbl>
      <w:tblPr>
        <w:tblStyle w:val="TableGrid"/>
        <w:tblW w:w="0" w:type="auto"/>
        <w:tblInd w:w="1800" w:type="dxa"/>
        <w:tblLook w:val="04A0" w:firstRow="1" w:lastRow="0" w:firstColumn="1" w:lastColumn="0" w:noHBand="0" w:noVBand="1"/>
      </w:tblPr>
      <w:tblGrid>
        <w:gridCol w:w="590"/>
        <w:gridCol w:w="1921"/>
        <w:gridCol w:w="1921"/>
        <w:gridCol w:w="1921"/>
      </w:tblGrid>
      <w:tr w:rsidR="000369BA" w14:paraId="7E322DE3" w14:textId="77777777" w:rsidTr="00321836">
        <w:trPr>
          <w:tblHeader/>
        </w:trPr>
        <w:tc>
          <w:tcPr>
            <w:tcW w:w="590" w:type="dxa"/>
          </w:tcPr>
          <w:p w14:paraId="7E1B5E63" w14:textId="77777777" w:rsidR="000369BA" w:rsidRPr="00BD2239" w:rsidRDefault="000369BA" w:rsidP="00321836">
            <w:pPr>
              <w:jc w:val="center"/>
              <w:rPr>
                <w:b/>
                <w:bCs/>
              </w:rPr>
            </w:pPr>
            <w:r w:rsidRPr="00BD2239">
              <w:rPr>
                <w:b/>
                <w:bCs/>
              </w:rPr>
              <w:t>No</w:t>
            </w:r>
          </w:p>
        </w:tc>
        <w:tc>
          <w:tcPr>
            <w:tcW w:w="1921" w:type="dxa"/>
          </w:tcPr>
          <w:p w14:paraId="7B00F1AD" w14:textId="77777777" w:rsidR="000369BA" w:rsidRPr="00BD2239" w:rsidRDefault="000369BA" w:rsidP="00321836">
            <w:pPr>
              <w:jc w:val="center"/>
              <w:rPr>
                <w:b/>
                <w:bCs/>
              </w:rPr>
            </w:pPr>
            <w:r w:rsidRPr="00BD2239">
              <w:rPr>
                <w:b/>
                <w:bCs/>
              </w:rPr>
              <w:t>Nama Peserta</w:t>
            </w:r>
          </w:p>
        </w:tc>
        <w:tc>
          <w:tcPr>
            <w:tcW w:w="1921" w:type="dxa"/>
          </w:tcPr>
          <w:p w14:paraId="6E446179" w14:textId="77777777" w:rsidR="000369BA" w:rsidRPr="00BD2239" w:rsidRDefault="000369BA" w:rsidP="00321836">
            <w:pPr>
              <w:jc w:val="center"/>
              <w:rPr>
                <w:b/>
                <w:bCs/>
              </w:rPr>
            </w:pPr>
            <w:r w:rsidRPr="00BD2239">
              <w:rPr>
                <w:b/>
                <w:bCs/>
              </w:rPr>
              <w:t>Skor Pre-Test</w:t>
            </w:r>
          </w:p>
        </w:tc>
        <w:tc>
          <w:tcPr>
            <w:tcW w:w="1921" w:type="dxa"/>
          </w:tcPr>
          <w:p w14:paraId="505C40E3" w14:textId="77777777" w:rsidR="000369BA" w:rsidRPr="00BD2239" w:rsidRDefault="000369BA" w:rsidP="00321836">
            <w:pPr>
              <w:jc w:val="center"/>
              <w:rPr>
                <w:b/>
                <w:bCs/>
              </w:rPr>
            </w:pPr>
            <w:r w:rsidRPr="00BD2239">
              <w:rPr>
                <w:b/>
                <w:bCs/>
              </w:rPr>
              <w:t>Skor Post-Test</w:t>
            </w:r>
          </w:p>
        </w:tc>
      </w:tr>
      <w:tr w:rsidR="000369BA" w14:paraId="3A1DA7C2" w14:textId="77777777" w:rsidTr="00321836">
        <w:tc>
          <w:tcPr>
            <w:tcW w:w="590" w:type="dxa"/>
          </w:tcPr>
          <w:p w14:paraId="66174D1B" w14:textId="77777777" w:rsidR="000369BA" w:rsidRDefault="000369BA" w:rsidP="00321836">
            <w:pPr>
              <w:jc w:val="center"/>
            </w:pPr>
            <w:r w:rsidRPr="00D97A7D">
              <w:t>1</w:t>
            </w:r>
          </w:p>
        </w:tc>
        <w:tc>
          <w:tcPr>
            <w:tcW w:w="1921" w:type="dxa"/>
          </w:tcPr>
          <w:p w14:paraId="26F5F760" w14:textId="77777777" w:rsidR="000369BA" w:rsidRDefault="000369BA" w:rsidP="00321836">
            <w:pPr>
              <w:jc w:val="left"/>
            </w:pPr>
            <w:r w:rsidRPr="00990817">
              <w:t>Alesha</w:t>
            </w:r>
          </w:p>
        </w:tc>
        <w:tc>
          <w:tcPr>
            <w:tcW w:w="1921" w:type="dxa"/>
          </w:tcPr>
          <w:p w14:paraId="451FED4D" w14:textId="77777777" w:rsidR="000369BA" w:rsidRDefault="000369BA" w:rsidP="00321836">
            <w:pPr>
              <w:jc w:val="center"/>
            </w:pPr>
            <w:r w:rsidRPr="007476AE">
              <w:t>40</w:t>
            </w:r>
          </w:p>
        </w:tc>
        <w:tc>
          <w:tcPr>
            <w:tcW w:w="1921" w:type="dxa"/>
          </w:tcPr>
          <w:p w14:paraId="74DF6B20" w14:textId="77777777" w:rsidR="000369BA" w:rsidRDefault="000369BA" w:rsidP="00321836">
            <w:pPr>
              <w:jc w:val="center"/>
            </w:pPr>
            <w:r w:rsidRPr="007476AE">
              <w:t>50</w:t>
            </w:r>
          </w:p>
        </w:tc>
      </w:tr>
      <w:tr w:rsidR="000369BA" w14:paraId="4BFE141B" w14:textId="77777777" w:rsidTr="00321836">
        <w:tc>
          <w:tcPr>
            <w:tcW w:w="590" w:type="dxa"/>
          </w:tcPr>
          <w:p w14:paraId="1EB97DFE" w14:textId="77777777" w:rsidR="000369BA" w:rsidRDefault="000369BA" w:rsidP="00321836">
            <w:pPr>
              <w:jc w:val="center"/>
            </w:pPr>
            <w:r w:rsidRPr="00D97A7D">
              <w:t>2</w:t>
            </w:r>
          </w:p>
        </w:tc>
        <w:tc>
          <w:tcPr>
            <w:tcW w:w="1921" w:type="dxa"/>
          </w:tcPr>
          <w:p w14:paraId="4D233BCF" w14:textId="77777777" w:rsidR="000369BA" w:rsidRDefault="000369BA" w:rsidP="00321836">
            <w:pPr>
              <w:jc w:val="left"/>
            </w:pPr>
            <w:r w:rsidRPr="00990817">
              <w:t>Melinda</w:t>
            </w:r>
          </w:p>
        </w:tc>
        <w:tc>
          <w:tcPr>
            <w:tcW w:w="1921" w:type="dxa"/>
          </w:tcPr>
          <w:p w14:paraId="5BBA596D" w14:textId="77777777" w:rsidR="000369BA" w:rsidRDefault="000369BA" w:rsidP="00321836">
            <w:pPr>
              <w:jc w:val="center"/>
            </w:pPr>
            <w:r w:rsidRPr="007476AE">
              <w:t>50</w:t>
            </w:r>
          </w:p>
        </w:tc>
        <w:tc>
          <w:tcPr>
            <w:tcW w:w="1921" w:type="dxa"/>
          </w:tcPr>
          <w:p w14:paraId="170593A6" w14:textId="77777777" w:rsidR="000369BA" w:rsidRDefault="000369BA" w:rsidP="00321836">
            <w:pPr>
              <w:jc w:val="center"/>
            </w:pPr>
            <w:r w:rsidRPr="007476AE">
              <w:t>50</w:t>
            </w:r>
          </w:p>
        </w:tc>
      </w:tr>
      <w:tr w:rsidR="000369BA" w14:paraId="7CE2C06D" w14:textId="77777777" w:rsidTr="00321836">
        <w:tc>
          <w:tcPr>
            <w:tcW w:w="590" w:type="dxa"/>
          </w:tcPr>
          <w:p w14:paraId="6D56309D" w14:textId="77777777" w:rsidR="000369BA" w:rsidRDefault="000369BA" w:rsidP="00321836">
            <w:pPr>
              <w:jc w:val="center"/>
            </w:pPr>
            <w:r w:rsidRPr="00D97A7D">
              <w:t>3</w:t>
            </w:r>
          </w:p>
        </w:tc>
        <w:tc>
          <w:tcPr>
            <w:tcW w:w="1921" w:type="dxa"/>
          </w:tcPr>
          <w:p w14:paraId="1E93EAF4" w14:textId="77777777" w:rsidR="000369BA" w:rsidRDefault="000369BA" w:rsidP="00321836">
            <w:pPr>
              <w:jc w:val="left"/>
            </w:pPr>
            <w:r w:rsidRPr="00990817">
              <w:t>Tuti A.</w:t>
            </w:r>
          </w:p>
        </w:tc>
        <w:tc>
          <w:tcPr>
            <w:tcW w:w="1921" w:type="dxa"/>
          </w:tcPr>
          <w:p w14:paraId="2BA9461E" w14:textId="77777777" w:rsidR="000369BA" w:rsidRDefault="000369BA" w:rsidP="00321836">
            <w:pPr>
              <w:jc w:val="center"/>
            </w:pPr>
            <w:r w:rsidRPr="007476AE">
              <w:t>40</w:t>
            </w:r>
          </w:p>
        </w:tc>
        <w:tc>
          <w:tcPr>
            <w:tcW w:w="1921" w:type="dxa"/>
          </w:tcPr>
          <w:p w14:paraId="17F3BE93" w14:textId="77777777" w:rsidR="000369BA" w:rsidRDefault="000369BA" w:rsidP="00321836">
            <w:pPr>
              <w:jc w:val="center"/>
            </w:pPr>
            <w:r w:rsidRPr="007476AE">
              <w:t>50</w:t>
            </w:r>
          </w:p>
        </w:tc>
      </w:tr>
      <w:tr w:rsidR="000369BA" w14:paraId="08762FDF" w14:textId="77777777" w:rsidTr="00321836">
        <w:tc>
          <w:tcPr>
            <w:tcW w:w="590" w:type="dxa"/>
          </w:tcPr>
          <w:p w14:paraId="21FD0A30" w14:textId="77777777" w:rsidR="000369BA" w:rsidRDefault="000369BA" w:rsidP="00321836">
            <w:pPr>
              <w:jc w:val="center"/>
            </w:pPr>
            <w:r w:rsidRPr="00D97A7D">
              <w:t>4</w:t>
            </w:r>
          </w:p>
        </w:tc>
        <w:tc>
          <w:tcPr>
            <w:tcW w:w="1921" w:type="dxa"/>
          </w:tcPr>
          <w:p w14:paraId="037C9F32" w14:textId="77777777" w:rsidR="000369BA" w:rsidRDefault="000369BA" w:rsidP="00321836">
            <w:pPr>
              <w:jc w:val="left"/>
            </w:pPr>
            <w:r w:rsidRPr="00990817">
              <w:t>Siti Muslikha</w:t>
            </w:r>
          </w:p>
        </w:tc>
        <w:tc>
          <w:tcPr>
            <w:tcW w:w="1921" w:type="dxa"/>
          </w:tcPr>
          <w:p w14:paraId="5EF3E6C7" w14:textId="77777777" w:rsidR="000369BA" w:rsidRDefault="000369BA" w:rsidP="00321836">
            <w:pPr>
              <w:jc w:val="center"/>
            </w:pPr>
            <w:r w:rsidRPr="007476AE">
              <w:t>60</w:t>
            </w:r>
          </w:p>
        </w:tc>
        <w:tc>
          <w:tcPr>
            <w:tcW w:w="1921" w:type="dxa"/>
          </w:tcPr>
          <w:p w14:paraId="4DE9412D" w14:textId="77777777" w:rsidR="000369BA" w:rsidRDefault="000369BA" w:rsidP="00321836">
            <w:pPr>
              <w:jc w:val="center"/>
            </w:pPr>
            <w:r w:rsidRPr="007476AE">
              <w:t>60</w:t>
            </w:r>
          </w:p>
        </w:tc>
      </w:tr>
      <w:tr w:rsidR="000369BA" w14:paraId="441DE416" w14:textId="77777777" w:rsidTr="00321836">
        <w:tc>
          <w:tcPr>
            <w:tcW w:w="590" w:type="dxa"/>
          </w:tcPr>
          <w:p w14:paraId="39172D4B" w14:textId="77777777" w:rsidR="000369BA" w:rsidRDefault="000369BA" w:rsidP="00321836">
            <w:pPr>
              <w:jc w:val="center"/>
            </w:pPr>
            <w:r w:rsidRPr="00D97A7D">
              <w:t>5</w:t>
            </w:r>
          </w:p>
        </w:tc>
        <w:tc>
          <w:tcPr>
            <w:tcW w:w="1921" w:type="dxa"/>
          </w:tcPr>
          <w:p w14:paraId="49316153" w14:textId="77777777" w:rsidR="000369BA" w:rsidRDefault="000369BA" w:rsidP="00321836">
            <w:pPr>
              <w:jc w:val="left"/>
            </w:pPr>
            <w:r w:rsidRPr="00990817">
              <w:t>Meliasari</w:t>
            </w:r>
          </w:p>
        </w:tc>
        <w:tc>
          <w:tcPr>
            <w:tcW w:w="1921" w:type="dxa"/>
          </w:tcPr>
          <w:p w14:paraId="066F8725" w14:textId="77777777" w:rsidR="000369BA" w:rsidRDefault="000369BA" w:rsidP="00321836">
            <w:pPr>
              <w:jc w:val="center"/>
            </w:pPr>
            <w:r w:rsidRPr="007476AE">
              <w:t>50</w:t>
            </w:r>
          </w:p>
        </w:tc>
        <w:tc>
          <w:tcPr>
            <w:tcW w:w="1921" w:type="dxa"/>
          </w:tcPr>
          <w:p w14:paraId="7FA04FAF" w14:textId="77777777" w:rsidR="000369BA" w:rsidRDefault="000369BA" w:rsidP="00321836">
            <w:pPr>
              <w:jc w:val="center"/>
            </w:pPr>
            <w:r w:rsidRPr="007476AE">
              <w:t>70</w:t>
            </w:r>
          </w:p>
        </w:tc>
      </w:tr>
      <w:tr w:rsidR="000369BA" w14:paraId="1581B368" w14:textId="77777777" w:rsidTr="00321836">
        <w:tc>
          <w:tcPr>
            <w:tcW w:w="590" w:type="dxa"/>
          </w:tcPr>
          <w:p w14:paraId="49C3EF0B" w14:textId="77777777" w:rsidR="000369BA" w:rsidRDefault="000369BA" w:rsidP="00321836">
            <w:pPr>
              <w:jc w:val="center"/>
            </w:pPr>
            <w:r w:rsidRPr="00D97A7D">
              <w:t>6</w:t>
            </w:r>
          </w:p>
        </w:tc>
        <w:tc>
          <w:tcPr>
            <w:tcW w:w="1921" w:type="dxa"/>
          </w:tcPr>
          <w:p w14:paraId="7CB644AC" w14:textId="77777777" w:rsidR="000369BA" w:rsidRDefault="000369BA" w:rsidP="00321836">
            <w:pPr>
              <w:jc w:val="left"/>
            </w:pPr>
            <w:r w:rsidRPr="00990817">
              <w:t>Dian</w:t>
            </w:r>
          </w:p>
        </w:tc>
        <w:tc>
          <w:tcPr>
            <w:tcW w:w="1921" w:type="dxa"/>
          </w:tcPr>
          <w:p w14:paraId="777565DB" w14:textId="77777777" w:rsidR="000369BA" w:rsidRDefault="000369BA" w:rsidP="00321836">
            <w:pPr>
              <w:jc w:val="center"/>
            </w:pPr>
            <w:r w:rsidRPr="007476AE">
              <w:t>40</w:t>
            </w:r>
          </w:p>
        </w:tc>
        <w:tc>
          <w:tcPr>
            <w:tcW w:w="1921" w:type="dxa"/>
          </w:tcPr>
          <w:p w14:paraId="6DD167A2" w14:textId="77777777" w:rsidR="000369BA" w:rsidRDefault="000369BA" w:rsidP="00321836">
            <w:pPr>
              <w:jc w:val="center"/>
            </w:pPr>
            <w:r w:rsidRPr="007476AE">
              <w:t>60</w:t>
            </w:r>
          </w:p>
        </w:tc>
      </w:tr>
      <w:tr w:rsidR="000369BA" w14:paraId="36859FA7" w14:textId="77777777" w:rsidTr="00321836">
        <w:tc>
          <w:tcPr>
            <w:tcW w:w="590" w:type="dxa"/>
          </w:tcPr>
          <w:p w14:paraId="2BCC5282" w14:textId="77777777" w:rsidR="000369BA" w:rsidRDefault="000369BA" w:rsidP="00321836">
            <w:pPr>
              <w:jc w:val="center"/>
            </w:pPr>
            <w:r w:rsidRPr="00D97A7D">
              <w:t>7</w:t>
            </w:r>
          </w:p>
        </w:tc>
        <w:tc>
          <w:tcPr>
            <w:tcW w:w="1921" w:type="dxa"/>
          </w:tcPr>
          <w:p w14:paraId="588601C4" w14:textId="77777777" w:rsidR="000369BA" w:rsidRDefault="000369BA" w:rsidP="00321836">
            <w:pPr>
              <w:jc w:val="left"/>
            </w:pPr>
            <w:r w:rsidRPr="00990817">
              <w:t>Titi</w:t>
            </w:r>
          </w:p>
        </w:tc>
        <w:tc>
          <w:tcPr>
            <w:tcW w:w="1921" w:type="dxa"/>
          </w:tcPr>
          <w:p w14:paraId="27FEB36A" w14:textId="77777777" w:rsidR="000369BA" w:rsidRDefault="000369BA" w:rsidP="00321836">
            <w:pPr>
              <w:jc w:val="center"/>
            </w:pPr>
            <w:r w:rsidRPr="007476AE">
              <w:t>50</w:t>
            </w:r>
          </w:p>
        </w:tc>
        <w:tc>
          <w:tcPr>
            <w:tcW w:w="1921" w:type="dxa"/>
          </w:tcPr>
          <w:p w14:paraId="7135C2F8" w14:textId="77777777" w:rsidR="000369BA" w:rsidRDefault="000369BA" w:rsidP="00321836">
            <w:pPr>
              <w:jc w:val="center"/>
            </w:pPr>
            <w:r w:rsidRPr="007476AE">
              <w:t>70</w:t>
            </w:r>
          </w:p>
        </w:tc>
      </w:tr>
      <w:tr w:rsidR="000369BA" w14:paraId="71418288" w14:textId="77777777" w:rsidTr="00321836">
        <w:tc>
          <w:tcPr>
            <w:tcW w:w="590" w:type="dxa"/>
          </w:tcPr>
          <w:p w14:paraId="3F4A9160" w14:textId="77777777" w:rsidR="000369BA" w:rsidRDefault="000369BA" w:rsidP="00321836">
            <w:pPr>
              <w:jc w:val="center"/>
            </w:pPr>
            <w:r w:rsidRPr="00D97A7D">
              <w:t>8</w:t>
            </w:r>
          </w:p>
        </w:tc>
        <w:tc>
          <w:tcPr>
            <w:tcW w:w="1921" w:type="dxa"/>
          </w:tcPr>
          <w:p w14:paraId="2AB7E332" w14:textId="77777777" w:rsidR="000369BA" w:rsidRDefault="000369BA" w:rsidP="00321836">
            <w:pPr>
              <w:jc w:val="left"/>
            </w:pPr>
            <w:r w:rsidRPr="00990817">
              <w:t>Anis</w:t>
            </w:r>
          </w:p>
        </w:tc>
        <w:tc>
          <w:tcPr>
            <w:tcW w:w="1921" w:type="dxa"/>
          </w:tcPr>
          <w:p w14:paraId="6B93CE67" w14:textId="77777777" w:rsidR="000369BA" w:rsidRDefault="000369BA" w:rsidP="00321836">
            <w:pPr>
              <w:jc w:val="center"/>
            </w:pPr>
            <w:r w:rsidRPr="007476AE">
              <w:t>50</w:t>
            </w:r>
          </w:p>
        </w:tc>
        <w:tc>
          <w:tcPr>
            <w:tcW w:w="1921" w:type="dxa"/>
          </w:tcPr>
          <w:p w14:paraId="20622C12" w14:textId="77777777" w:rsidR="000369BA" w:rsidRDefault="000369BA" w:rsidP="00321836">
            <w:pPr>
              <w:jc w:val="center"/>
            </w:pPr>
            <w:r w:rsidRPr="007476AE">
              <w:t>70</w:t>
            </w:r>
          </w:p>
        </w:tc>
      </w:tr>
      <w:tr w:rsidR="000369BA" w14:paraId="093A79FF" w14:textId="77777777" w:rsidTr="00321836">
        <w:tc>
          <w:tcPr>
            <w:tcW w:w="590" w:type="dxa"/>
          </w:tcPr>
          <w:p w14:paraId="79398CFF" w14:textId="77777777" w:rsidR="000369BA" w:rsidRDefault="000369BA" w:rsidP="00321836">
            <w:pPr>
              <w:jc w:val="center"/>
            </w:pPr>
            <w:r w:rsidRPr="00D97A7D">
              <w:t>9</w:t>
            </w:r>
          </w:p>
        </w:tc>
        <w:tc>
          <w:tcPr>
            <w:tcW w:w="1921" w:type="dxa"/>
          </w:tcPr>
          <w:p w14:paraId="2FE2FA90" w14:textId="77777777" w:rsidR="000369BA" w:rsidRDefault="000369BA" w:rsidP="00321836">
            <w:pPr>
              <w:jc w:val="left"/>
            </w:pPr>
            <w:r w:rsidRPr="00990817">
              <w:t>Selvi</w:t>
            </w:r>
          </w:p>
        </w:tc>
        <w:tc>
          <w:tcPr>
            <w:tcW w:w="1921" w:type="dxa"/>
          </w:tcPr>
          <w:p w14:paraId="31B33DC1" w14:textId="77777777" w:rsidR="000369BA" w:rsidRDefault="000369BA" w:rsidP="00321836">
            <w:pPr>
              <w:jc w:val="center"/>
            </w:pPr>
            <w:r w:rsidRPr="007476AE">
              <w:t>50</w:t>
            </w:r>
          </w:p>
        </w:tc>
        <w:tc>
          <w:tcPr>
            <w:tcW w:w="1921" w:type="dxa"/>
          </w:tcPr>
          <w:p w14:paraId="4454EDFA" w14:textId="77777777" w:rsidR="000369BA" w:rsidRDefault="000369BA" w:rsidP="00321836">
            <w:pPr>
              <w:jc w:val="center"/>
            </w:pPr>
            <w:r w:rsidRPr="007476AE">
              <w:t>60</w:t>
            </w:r>
          </w:p>
        </w:tc>
      </w:tr>
      <w:tr w:rsidR="000369BA" w14:paraId="2EFADC24" w14:textId="77777777" w:rsidTr="00321836">
        <w:tc>
          <w:tcPr>
            <w:tcW w:w="590" w:type="dxa"/>
          </w:tcPr>
          <w:p w14:paraId="2366EDE0" w14:textId="77777777" w:rsidR="000369BA" w:rsidRDefault="000369BA" w:rsidP="00321836">
            <w:pPr>
              <w:jc w:val="center"/>
            </w:pPr>
            <w:r w:rsidRPr="00D97A7D">
              <w:t>10</w:t>
            </w:r>
          </w:p>
        </w:tc>
        <w:tc>
          <w:tcPr>
            <w:tcW w:w="1921" w:type="dxa"/>
          </w:tcPr>
          <w:p w14:paraId="3EC073BB" w14:textId="77777777" w:rsidR="000369BA" w:rsidRDefault="000369BA" w:rsidP="00321836">
            <w:pPr>
              <w:jc w:val="left"/>
            </w:pPr>
            <w:r w:rsidRPr="00990817">
              <w:t>Nana Herlina</w:t>
            </w:r>
          </w:p>
        </w:tc>
        <w:tc>
          <w:tcPr>
            <w:tcW w:w="1921" w:type="dxa"/>
          </w:tcPr>
          <w:p w14:paraId="7824A01A" w14:textId="77777777" w:rsidR="000369BA" w:rsidRDefault="000369BA" w:rsidP="00321836">
            <w:pPr>
              <w:jc w:val="center"/>
            </w:pPr>
            <w:r w:rsidRPr="007476AE">
              <w:t>40</w:t>
            </w:r>
          </w:p>
        </w:tc>
        <w:tc>
          <w:tcPr>
            <w:tcW w:w="1921" w:type="dxa"/>
          </w:tcPr>
          <w:p w14:paraId="301EF71D" w14:textId="77777777" w:rsidR="000369BA" w:rsidRDefault="000369BA" w:rsidP="00321836">
            <w:pPr>
              <w:jc w:val="center"/>
            </w:pPr>
            <w:r w:rsidRPr="007476AE">
              <w:t>50</w:t>
            </w:r>
          </w:p>
        </w:tc>
      </w:tr>
      <w:tr w:rsidR="000369BA" w14:paraId="4D5C1A79" w14:textId="77777777" w:rsidTr="00321836">
        <w:tc>
          <w:tcPr>
            <w:tcW w:w="590" w:type="dxa"/>
          </w:tcPr>
          <w:p w14:paraId="68DC2B4A" w14:textId="77777777" w:rsidR="000369BA" w:rsidRDefault="000369BA" w:rsidP="00321836">
            <w:pPr>
              <w:jc w:val="center"/>
            </w:pPr>
            <w:r w:rsidRPr="00D97A7D">
              <w:t>11</w:t>
            </w:r>
          </w:p>
        </w:tc>
        <w:tc>
          <w:tcPr>
            <w:tcW w:w="1921" w:type="dxa"/>
          </w:tcPr>
          <w:p w14:paraId="6175AA65" w14:textId="77777777" w:rsidR="000369BA" w:rsidRDefault="000369BA" w:rsidP="00321836">
            <w:pPr>
              <w:jc w:val="left"/>
            </w:pPr>
            <w:r w:rsidRPr="00990817">
              <w:t>Mamay</w:t>
            </w:r>
          </w:p>
        </w:tc>
        <w:tc>
          <w:tcPr>
            <w:tcW w:w="1921" w:type="dxa"/>
          </w:tcPr>
          <w:p w14:paraId="7A16CFD6" w14:textId="77777777" w:rsidR="000369BA" w:rsidRDefault="000369BA" w:rsidP="00321836">
            <w:pPr>
              <w:jc w:val="center"/>
            </w:pPr>
            <w:r w:rsidRPr="007476AE">
              <w:t>70</w:t>
            </w:r>
          </w:p>
        </w:tc>
        <w:tc>
          <w:tcPr>
            <w:tcW w:w="1921" w:type="dxa"/>
          </w:tcPr>
          <w:p w14:paraId="58303B34" w14:textId="77777777" w:rsidR="000369BA" w:rsidRDefault="000369BA" w:rsidP="00321836">
            <w:pPr>
              <w:jc w:val="center"/>
            </w:pPr>
            <w:r w:rsidRPr="007476AE">
              <w:t>80</w:t>
            </w:r>
          </w:p>
        </w:tc>
      </w:tr>
      <w:tr w:rsidR="000369BA" w14:paraId="722512C7" w14:textId="77777777" w:rsidTr="00321836">
        <w:tc>
          <w:tcPr>
            <w:tcW w:w="590" w:type="dxa"/>
          </w:tcPr>
          <w:p w14:paraId="617072F7" w14:textId="77777777" w:rsidR="000369BA" w:rsidRDefault="000369BA" w:rsidP="00321836">
            <w:pPr>
              <w:jc w:val="center"/>
            </w:pPr>
            <w:r w:rsidRPr="00D97A7D">
              <w:t>12</w:t>
            </w:r>
          </w:p>
        </w:tc>
        <w:tc>
          <w:tcPr>
            <w:tcW w:w="1921" w:type="dxa"/>
          </w:tcPr>
          <w:p w14:paraId="31F753DC" w14:textId="77777777" w:rsidR="000369BA" w:rsidRDefault="000369BA" w:rsidP="00321836">
            <w:pPr>
              <w:jc w:val="left"/>
            </w:pPr>
            <w:r w:rsidRPr="00990817">
              <w:t>Een</w:t>
            </w:r>
          </w:p>
        </w:tc>
        <w:tc>
          <w:tcPr>
            <w:tcW w:w="1921" w:type="dxa"/>
          </w:tcPr>
          <w:p w14:paraId="7858E880" w14:textId="77777777" w:rsidR="000369BA" w:rsidRDefault="000369BA" w:rsidP="00321836">
            <w:pPr>
              <w:jc w:val="center"/>
            </w:pPr>
            <w:r w:rsidRPr="007476AE">
              <w:t>60</w:t>
            </w:r>
          </w:p>
        </w:tc>
        <w:tc>
          <w:tcPr>
            <w:tcW w:w="1921" w:type="dxa"/>
          </w:tcPr>
          <w:p w14:paraId="05DC5E94" w14:textId="77777777" w:rsidR="000369BA" w:rsidRDefault="000369BA" w:rsidP="00321836">
            <w:pPr>
              <w:jc w:val="center"/>
            </w:pPr>
            <w:r w:rsidRPr="007476AE">
              <w:t>70</w:t>
            </w:r>
          </w:p>
        </w:tc>
      </w:tr>
      <w:tr w:rsidR="000369BA" w14:paraId="729D70FE" w14:textId="77777777" w:rsidTr="00321836">
        <w:tc>
          <w:tcPr>
            <w:tcW w:w="590" w:type="dxa"/>
          </w:tcPr>
          <w:p w14:paraId="134E5348" w14:textId="77777777" w:rsidR="000369BA" w:rsidRDefault="000369BA" w:rsidP="00321836">
            <w:pPr>
              <w:jc w:val="center"/>
            </w:pPr>
            <w:r w:rsidRPr="00D97A7D">
              <w:t>13</w:t>
            </w:r>
          </w:p>
        </w:tc>
        <w:tc>
          <w:tcPr>
            <w:tcW w:w="1921" w:type="dxa"/>
          </w:tcPr>
          <w:p w14:paraId="3EDDB5B7" w14:textId="77777777" w:rsidR="000369BA" w:rsidRDefault="000369BA" w:rsidP="00321836">
            <w:pPr>
              <w:jc w:val="left"/>
            </w:pPr>
            <w:r w:rsidRPr="00990817">
              <w:t>Endah</w:t>
            </w:r>
          </w:p>
        </w:tc>
        <w:tc>
          <w:tcPr>
            <w:tcW w:w="1921" w:type="dxa"/>
          </w:tcPr>
          <w:p w14:paraId="5A910F09" w14:textId="77777777" w:rsidR="000369BA" w:rsidRDefault="000369BA" w:rsidP="00321836">
            <w:pPr>
              <w:jc w:val="center"/>
            </w:pPr>
            <w:r w:rsidRPr="007476AE">
              <w:t>60</w:t>
            </w:r>
          </w:p>
        </w:tc>
        <w:tc>
          <w:tcPr>
            <w:tcW w:w="1921" w:type="dxa"/>
          </w:tcPr>
          <w:p w14:paraId="09FAB925" w14:textId="77777777" w:rsidR="000369BA" w:rsidRDefault="000369BA" w:rsidP="00321836">
            <w:pPr>
              <w:jc w:val="center"/>
            </w:pPr>
            <w:r w:rsidRPr="007476AE">
              <w:t>60</w:t>
            </w:r>
          </w:p>
        </w:tc>
      </w:tr>
      <w:tr w:rsidR="000369BA" w14:paraId="0AB2F86B" w14:textId="77777777" w:rsidTr="00321836">
        <w:tc>
          <w:tcPr>
            <w:tcW w:w="590" w:type="dxa"/>
          </w:tcPr>
          <w:p w14:paraId="1D04B517" w14:textId="77777777" w:rsidR="000369BA" w:rsidRDefault="000369BA" w:rsidP="00321836">
            <w:pPr>
              <w:jc w:val="center"/>
            </w:pPr>
            <w:r w:rsidRPr="00D97A7D">
              <w:t>14</w:t>
            </w:r>
          </w:p>
        </w:tc>
        <w:tc>
          <w:tcPr>
            <w:tcW w:w="1921" w:type="dxa"/>
          </w:tcPr>
          <w:p w14:paraId="58A3EDB9" w14:textId="77777777" w:rsidR="000369BA" w:rsidRDefault="000369BA" w:rsidP="00321836">
            <w:pPr>
              <w:jc w:val="left"/>
            </w:pPr>
            <w:r w:rsidRPr="00990817">
              <w:t>Yunita</w:t>
            </w:r>
          </w:p>
        </w:tc>
        <w:tc>
          <w:tcPr>
            <w:tcW w:w="1921" w:type="dxa"/>
          </w:tcPr>
          <w:p w14:paraId="23E3BF28" w14:textId="77777777" w:rsidR="000369BA" w:rsidRDefault="000369BA" w:rsidP="00321836">
            <w:pPr>
              <w:jc w:val="center"/>
            </w:pPr>
            <w:r w:rsidRPr="007476AE">
              <w:t>40</w:t>
            </w:r>
          </w:p>
        </w:tc>
        <w:tc>
          <w:tcPr>
            <w:tcW w:w="1921" w:type="dxa"/>
          </w:tcPr>
          <w:p w14:paraId="7329190D" w14:textId="77777777" w:rsidR="000369BA" w:rsidRDefault="000369BA" w:rsidP="00321836">
            <w:pPr>
              <w:jc w:val="center"/>
            </w:pPr>
            <w:r w:rsidRPr="007476AE">
              <w:t>50</w:t>
            </w:r>
          </w:p>
        </w:tc>
      </w:tr>
      <w:tr w:rsidR="000369BA" w14:paraId="44523DC8" w14:textId="77777777" w:rsidTr="00321836">
        <w:tc>
          <w:tcPr>
            <w:tcW w:w="590" w:type="dxa"/>
          </w:tcPr>
          <w:p w14:paraId="0EF0DB8B" w14:textId="77777777" w:rsidR="000369BA" w:rsidRDefault="000369BA" w:rsidP="00321836">
            <w:pPr>
              <w:jc w:val="center"/>
            </w:pPr>
            <w:r w:rsidRPr="00D97A7D">
              <w:t>15</w:t>
            </w:r>
          </w:p>
        </w:tc>
        <w:tc>
          <w:tcPr>
            <w:tcW w:w="1921" w:type="dxa"/>
          </w:tcPr>
          <w:p w14:paraId="49231F97" w14:textId="77777777" w:rsidR="000369BA" w:rsidRDefault="000369BA" w:rsidP="00321836">
            <w:pPr>
              <w:jc w:val="left"/>
            </w:pPr>
            <w:r w:rsidRPr="00990817">
              <w:t>Partin</w:t>
            </w:r>
          </w:p>
        </w:tc>
        <w:tc>
          <w:tcPr>
            <w:tcW w:w="1921" w:type="dxa"/>
          </w:tcPr>
          <w:p w14:paraId="637FB141" w14:textId="77777777" w:rsidR="000369BA" w:rsidRDefault="000369BA" w:rsidP="00321836">
            <w:pPr>
              <w:jc w:val="center"/>
            </w:pPr>
            <w:r w:rsidRPr="007476AE">
              <w:t>50</w:t>
            </w:r>
          </w:p>
        </w:tc>
        <w:tc>
          <w:tcPr>
            <w:tcW w:w="1921" w:type="dxa"/>
          </w:tcPr>
          <w:p w14:paraId="34BFFCCE" w14:textId="77777777" w:rsidR="000369BA" w:rsidRDefault="000369BA" w:rsidP="00321836">
            <w:pPr>
              <w:jc w:val="center"/>
            </w:pPr>
            <w:r w:rsidRPr="007476AE">
              <w:t>50</w:t>
            </w:r>
          </w:p>
        </w:tc>
      </w:tr>
      <w:tr w:rsidR="000369BA" w14:paraId="1DCA89D9" w14:textId="77777777" w:rsidTr="00321836">
        <w:tc>
          <w:tcPr>
            <w:tcW w:w="590" w:type="dxa"/>
          </w:tcPr>
          <w:p w14:paraId="2218FE6B" w14:textId="77777777" w:rsidR="000369BA" w:rsidRDefault="000369BA" w:rsidP="00321836">
            <w:pPr>
              <w:jc w:val="center"/>
            </w:pPr>
            <w:r w:rsidRPr="00D97A7D">
              <w:t>16</w:t>
            </w:r>
          </w:p>
        </w:tc>
        <w:tc>
          <w:tcPr>
            <w:tcW w:w="1921" w:type="dxa"/>
          </w:tcPr>
          <w:p w14:paraId="33E523C4" w14:textId="77777777" w:rsidR="000369BA" w:rsidRDefault="000369BA" w:rsidP="00321836">
            <w:pPr>
              <w:jc w:val="left"/>
            </w:pPr>
            <w:r w:rsidRPr="00990817">
              <w:t>Siti Ningrum</w:t>
            </w:r>
          </w:p>
        </w:tc>
        <w:tc>
          <w:tcPr>
            <w:tcW w:w="1921" w:type="dxa"/>
          </w:tcPr>
          <w:p w14:paraId="7899E852" w14:textId="77777777" w:rsidR="000369BA" w:rsidRDefault="000369BA" w:rsidP="00321836">
            <w:pPr>
              <w:jc w:val="center"/>
            </w:pPr>
            <w:r w:rsidRPr="007476AE">
              <w:t>50</w:t>
            </w:r>
          </w:p>
        </w:tc>
        <w:tc>
          <w:tcPr>
            <w:tcW w:w="1921" w:type="dxa"/>
          </w:tcPr>
          <w:p w14:paraId="437294FD" w14:textId="77777777" w:rsidR="000369BA" w:rsidRDefault="000369BA" w:rsidP="00321836">
            <w:pPr>
              <w:jc w:val="center"/>
            </w:pPr>
            <w:r w:rsidRPr="007476AE">
              <w:t>60</w:t>
            </w:r>
          </w:p>
        </w:tc>
      </w:tr>
      <w:tr w:rsidR="000369BA" w14:paraId="00E5D0A8" w14:textId="77777777" w:rsidTr="00321836">
        <w:tc>
          <w:tcPr>
            <w:tcW w:w="2511" w:type="dxa"/>
            <w:gridSpan w:val="2"/>
          </w:tcPr>
          <w:p w14:paraId="7E171ECC" w14:textId="77777777" w:rsidR="000369BA" w:rsidRPr="00BD2239" w:rsidRDefault="000369BA" w:rsidP="00321836">
            <w:pPr>
              <w:jc w:val="center"/>
              <w:rPr>
                <w:b/>
                <w:bCs/>
              </w:rPr>
            </w:pPr>
            <w:r w:rsidRPr="00BD2239">
              <w:rPr>
                <w:b/>
                <w:bCs/>
              </w:rPr>
              <w:t>RATA-RATA SKOR</w:t>
            </w:r>
          </w:p>
        </w:tc>
        <w:tc>
          <w:tcPr>
            <w:tcW w:w="1921" w:type="dxa"/>
          </w:tcPr>
          <w:p w14:paraId="58057790" w14:textId="13A6D8A7" w:rsidR="000369BA" w:rsidRPr="00BD2239" w:rsidRDefault="00EC2A10" w:rsidP="00321836">
            <w:pPr>
              <w:jc w:val="center"/>
              <w:rPr>
                <w:b/>
                <w:bCs/>
              </w:rPr>
            </w:pPr>
            <w:r>
              <w:rPr>
                <w:b/>
                <w:bCs/>
              </w:rPr>
              <w:t>50</w:t>
            </w:r>
          </w:p>
        </w:tc>
        <w:tc>
          <w:tcPr>
            <w:tcW w:w="1921" w:type="dxa"/>
          </w:tcPr>
          <w:p w14:paraId="64C8A81A" w14:textId="54564D10" w:rsidR="000369BA" w:rsidRPr="00BD2239" w:rsidRDefault="00EC2A10" w:rsidP="00321836">
            <w:pPr>
              <w:jc w:val="center"/>
              <w:rPr>
                <w:b/>
                <w:bCs/>
              </w:rPr>
            </w:pPr>
            <w:r>
              <w:rPr>
                <w:b/>
                <w:bCs/>
              </w:rPr>
              <w:t>6</w:t>
            </w:r>
            <w:r w:rsidR="000369BA">
              <w:rPr>
                <w:b/>
                <w:bCs/>
              </w:rPr>
              <w:t>0</w:t>
            </w:r>
          </w:p>
        </w:tc>
      </w:tr>
    </w:tbl>
    <w:p w14:paraId="34FEEAB1" w14:textId="0024C4E3" w:rsidR="0061157D" w:rsidRDefault="0061157D"/>
    <w:p w14:paraId="6360AA16" w14:textId="7251538B" w:rsidR="000369BA" w:rsidRDefault="00EB49FD" w:rsidP="000369BA">
      <w:pPr>
        <w:numPr>
          <w:ilvl w:val="0"/>
          <w:numId w:val="180"/>
        </w:numPr>
        <w:spacing w:line="360" w:lineRule="auto"/>
        <w:ind w:left="1440"/>
      </w:pPr>
      <w:r>
        <w:t>Monitoring dan Evaluasi</w:t>
      </w:r>
    </w:p>
    <w:p w14:paraId="4AE02FFD" w14:textId="159DCF42" w:rsidR="000369BA" w:rsidRDefault="00EB49FD" w:rsidP="000369BA">
      <w:pPr>
        <w:spacing w:after="0" w:line="360" w:lineRule="auto"/>
        <w:ind w:left="1440" w:firstLine="720"/>
      </w:pPr>
      <w:r>
        <w:t xml:space="preserve">Dari semua peserta yang mengikuti penyuluhan, dapat dikatakan peserta antusias dan mendengarkan materi dengan seksama serta aktif bertanya mengenai materi ASI MP-ASI saat sesi </w:t>
      </w:r>
      <w:proofErr w:type="gramStart"/>
      <w:r>
        <w:t>tanya</w:t>
      </w:r>
      <w:proofErr w:type="gramEnd"/>
      <w:r>
        <w:t xml:space="preserve"> jawab. </w:t>
      </w:r>
      <w:proofErr w:type="gramStart"/>
      <w:r>
        <w:t xml:space="preserve">Dan dilihat dari hasil </w:t>
      </w:r>
      <w:r w:rsidRPr="005E1A71">
        <w:rPr>
          <w:i/>
        </w:rPr>
        <w:t>pre-test</w:t>
      </w:r>
      <w:r>
        <w:t xml:space="preserve"> dan </w:t>
      </w:r>
      <w:r w:rsidRPr="005E1A71">
        <w:rPr>
          <w:i/>
        </w:rPr>
        <w:t>post-test</w:t>
      </w:r>
      <w:r>
        <w:t xml:space="preserve">, terdapat peningkatan skor dari </w:t>
      </w:r>
      <w:r w:rsidRPr="005E1A71">
        <w:rPr>
          <w:i/>
        </w:rPr>
        <w:t>pre-test</w:t>
      </w:r>
      <w:r>
        <w:t xml:space="preserve"> dan </w:t>
      </w:r>
      <w:r w:rsidRPr="005E1A71">
        <w:rPr>
          <w:i/>
        </w:rPr>
        <w:t>post-test</w:t>
      </w:r>
      <w:r w:rsidR="00174096">
        <w:t xml:space="preserve"> dari 50 ke 60.</w:t>
      </w:r>
      <w:proofErr w:type="gramEnd"/>
    </w:p>
    <w:p w14:paraId="0393973D" w14:textId="77777777" w:rsidR="00BD4AB9" w:rsidRDefault="00EB49FD">
      <w:pPr>
        <w:numPr>
          <w:ilvl w:val="0"/>
          <w:numId w:val="180"/>
        </w:numPr>
        <w:spacing w:after="0" w:line="360" w:lineRule="auto"/>
        <w:ind w:left="1440"/>
      </w:pPr>
      <w:r>
        <w:t>Faktor Pendukung dan Penghambat</w:t>
      </w:r>
    </w:p>
    <w:p w14:paraId="501DC3F2" w14:textId="77777777" w:rsidR="00BD4AB9" w:rsidRDefault="00EB49FD">
      <w:pPr>
        <w:numPr>
          <w:ilvl w:val="0"/>
          <w:numId w:val="98"/>
        </w:numPr>
        <w:spacing w:after="0" w:line="360" w:lineRule="auto"/>
        <w:ind w:left="1800"/>
      </w:pPr>
      <w:r>
        <w:t>Faktor Pendukung</w:t>
      </w:r>
    </w:p>
    <w:p w14:paraId="20F2EB04" w14:textId="77777777" w:rsidR="00BD4AB9" w:rsidRDefault="00EB49FD">
      <w:pPr>
        <w:numPr>
          <w:ilvl w:val="0"/>
          <w:numId w:val="194"/>
        </w:numPr>
        <w:spacing w:after="0" w:line="360" w:lineRule="auto"/>
        <w:ind w:left="2160" w:hanging="450"/>
      </w:pPr>
      <w:r>
        <w:t>Kader berkoordinasi dengan baik dan mau membantu dalam pelaksanaan penyuluhan ASI-MPASI.</w:t>
      </w:r>
    </w:p>
    <w:p w14:paraId="3F491A2F" w14:textId="5820BA8C" w:rsidR="002E2C52" w:rsidRDefault="00EB49FD" w:rsidP="0061157D">
      <w:pPr>
        <w:numPr>
          <w:ilvl w:val="0"/>
          <w:numId w:val="194"/>
        </w:numPr>
        <w:spacing w:after="0" w:line="360" w:lineRule="auto"/>
        <w:ind w:left="2160" w:hanging="450"/>
      </w:pPr>
      <w:r>
        <w:t>Tersedianya lahan posyandu yang luas serta fasilitas yang memadai sehingga memudahkan dalam pelaksanaan penyuluhan ASI-MPASI</w:t>
      </w:r>
    </w:p>
    <w:p w14:paraId="7AA16AE4" w14:textId="77777777" w:rsidR="0061157D" w:rsidRDefault="0061157D" w:rsidP="0061157D">
      <w:pPr>
        <w:spacing w:after="0" w:line="360" w:lineRule="auto"/>
        <w:ind w:left="2160"/>
      </w:pPr>
    </w:p>
    <w:p w14:paraId="66D9FA40" w14:textId="77777777" w:rsidR="00F21A29" w:rsidRDefault="00F21A29">
      <w:r>
        <w:br w:type="page"/>
      </w:r>
    </w:p>
    <w:p w14:paraId="64751102" w14:textId="1DA1E4FA" w:rsidR="00BD4AB9" w:rsidRDefault="00EB49FD" w:rsidP="006646B2">
      <w:pPr>
        <w:numPr>
          <w:ilvl w:val="0"/>
          <w:numId w:val="98"/>
        </w:numPr>
        <w:spacing w:line="360" w:lineRule="auto"/>
        <w:ind w:left="1800"/>
      </w:pPr>
      <w:r>
        <w:lastRenderedPageBreak/>
        <w:t>Faktor Penghamba</w:t>
      </w:r>
      <w:r w:rsidR="006646B2">
        <w:t>t</w:t>
      </w:r>
    </w:p>
    <w:p w14:paraId="7A1A6971" w14:textId="77777777" w:rsidR="00E679F2" w:rsidRDefault="00E679F2" w:rsidP="00E679F2">
      <w:pPr>
        <w:pStyle w:val="ListParagraph"/>
        <w:numPr>
          <w:ilvl w:val="2"/>
          <w:numId w:val="144"/>
        </w:numPr>
        <w:spacing w:line="360" w:lineRule="auto"/>
        <w:ind w:left="2127" w:hanging="284"/>
      </w:pPr>
      <w:r>
        <w:t>Ada beberapa peserta penyuluhan yang tidak fokus mendengarkan penyuluhan karena fokus mengurus anak dan menunggu giliran.</w:t>
      </w:r>
    </w:p>
    <w:p w14:paraId="624C0D95" w14:textId="77777777" w:rsidR="00BD4AB9" w:rsidRDefault="00EB49FD">
      <w:pPr>
        <w:numPr>
          <w:ilvl w:val="0"/>
          <w:numId w:val="158"/>
        </w:numPr>
        <w:spacing w:after="0" w:line="360" w:lineRule="auto"/>
        <w:ind w:left="1080"/>
        <w:rPr>
          <w:b/>
        </w:rPr>
      </w:pPr>
      <w:r>
        <w:rPr>
          <w:b/>
        </w:rPr>
        <w:t>PMBA</w:t>
      </w:r>
    </w:p>
    <w:p w14:paraId="1AB1FEF3" w14:textId="77777777" w:rsidR="00367DD4" w:rsidRDefault="00EB49FD" w:rsidP="00367DD4">
      <w:pPr>
        <w:numPr>
          <w:ilvl w:val="0"/>
          <w:numId w:val="190"/>
        </w:numPr>
        <w:spacing w:line="360" w:lineRule="auto"/>
        <w:ind w:left="1440"/>
      </w:pPr>
      <w:r>
        <w:t>Latar Belakang</w:t>
      </w:r>
    </w:p>
    <w:p w14:paraId="398E6062" w14:textId="77777777" w:rsidR="00BD4AB9" w:rsidRDefault="00367DD4" w:rsidP="00367DD4">
      <w:pPr>
        <w:spacing w:line="360" w:lineRule="auto"/>
        <w:ind w:left="1440" w:firstLine="720"/>
      </w:pPr>
      <w:proofErr w:type="gramStart"/>
      <w:r>
        <w:t>Sejak janin dalam kandungan sampai anak berusia 2 tahun dikenal sebagai periode kritis sekaligus periode emas, karena pada periode tersebut terjadi pertumbuhan otak sangat pesat yang sangat menentukan kualitas hidup selanjutnya sampai anak menjadi dewasa.</w:t>
      </w:r>
      <w:proofErr w:type="gramEnd"/>
    </w:p>
    <w:p w14:paraId="26145A9B" w14:textId="77777777" w:rsidR="00367DD4" w:rsidRDefault="00367DD4" w:rsidP="00367DD4">
      <w:pPr>
        <w:spacing w:line="360" w:lineRule="auto"/>
        <w:ind w:left="1440" w:firstLine="720"/>
      </w:pPr>
      <w:proofErr w:type="gramStart"/>
      <w:r>
        <w:t>Dampak yang terjadi akibat gangguan tumbuh kembang pada periode ini, terutama gangguan perkembangan otak anak tidak dapat diperbaiki, sehingga pemberian makan yang optimal untuk pemenuhan gizi anak pada periode tersebut sangat penting dalam menunjang perkembangan otak.</w:t>
      </w:r>
      <w:proofErr w:type="gramEnd"/>
    </w:p>
    <w:p w14:paraId="75B08B78" w14:textId="05548073" w:rsidR="002E2C52" w:rsidRDefault="00367DD4" w:rsidP="0061157D">
      <w:pPr>
        <w:spacing w:line="360" w:lineRule="auto"/>
        <w:ind w:left="1440" w:firstLine="720"/>
      </w:pPr>
      <w:r>
        <w:t>Hasil Riskesdas 2018 menunjukkan masih tingginya permasalahan gizi pada balita di Indonesia, antara lain sebanyak 30</w:t>
      </w:r>
      <w:proofErr w:type="gramStart"/>
      <w:r>
        <w:t>,8</w:t>
      </w:r>
      <w:proofErr w:type="gramEnd"/>
      <w:r>
        <w:t>% balita mengalami Stunting, balita kurus dan sangat kurus sebanyak 10,2% dan balita gemuk sebanyak 8%. Selain itu diperoleh data prevalensi Bayi Berat Lahir Rendah (BBLR) sebesar 6,2% dan sebanyak 22,7% bayi lah</w:t>
      </w:r>
      <w:r w:rsidR="000369BA">
        <w:t xml:space="preserve">ir dengan panjang badan &lt;48 cm. </w:t>
      </w:r>
      <w:r>
        <w:t xml:space="preserve">Untuk mencapai tumbuh kembang anak yang optimal dan mencegah kekurangan gizi, maka Kementerian Kesehatan telah menetapkan Strategi Pemberian Makanan Bayi dan Anak (PMBA) sesuai </w:t>
      </w:r>
      <w:r w:rsidRPr="00367DD4">
        <w:rPr>
          <w:i/>
        </w:rPr>
        <w:t xml:space="preserve">Global Strategy for Infant and Young </w:t>
      </w:r>
      <w:r w:rsidR="00B24BEC">
        <w:rPr>
          <w:i/>
        </w:rPr>
        <w:t xml:space="preserve">Child Feeding </w:t>
      </w:r>
      <w:r w:rsidR="000369BA">
        <w:t>(Kemenkes RI, 2020)</w:t>
      </w:r>
    </w:p>
    <w:p w14:paraId="7DBCE39E" w14:textId="77777777" w:rsidR="00F21A29" w:rsidRDefault="00F21A29">
      <w:r>
        <w:br w:type="page"/>
      </w:r>
    </w:p>
    <w:p w14:paraId="4BA727C3" w14:textId="536250A6" w:rsidR="00BD4AB9" w:rsidRDefault="00EB49FD">
      <w:pPr>
        <w:numPr>
          <w:ilvl w:val="0"/>
          <w:numId w:val="190"/>
        </w:numPr>
        <w:spacing w:after="0" w:line="360" w:lineRule="auto"/>
        <w:ind w:left="1440"/>
      </w:pPr>
      <w:r>
        <w:lastRenderedPageBreak/>
        <w:t>Tujuan</w:t>
      </w:r>
    </w:p>
    <w:p w14:paraId="66AD3908" w14:textId="77777777" w:rsidR="00BD4AB9" w:rsidRDefault="00EB49FD">
      <w:pPr>
        <w:numPr>
          <w:ilvl w:val="0"/>
          <w:numId w:val="171"/>
        </w:numPr>
        <w:spacing w:line="360" w:lineRule="auto"/>
      </w:pPr>
      <w:r>
        <w:t>Tujuan Umum</w:t>
      </w:r>
    </w:p>
    <w:p w14:paraId="1E71D5E7" w14:textId="77777777" w:rsidR="00BD4AB9" w:rsidRDefault="00EB49FD">
      <w:pPr>
        <w:spacing w:line="360" w:lineRule="auto"/>
        <w:ind w:left="2160"/>
      </w:pPr>
      <w:proofErr w:type="gramStart"/>
      <w:r>
        <w:t>Meningkatan pengetahuan dan keterampilan Ibu Baduta dalam praktik Pemberian Makan Bayi dan Anak (PMBA).</w:t>
      </w:r>
      <w:proofErr w:type="gramEnd"/>
    </w:p>
    <w:p w14:paraId="1027CB46" w14:textId="77777777" w:rsidR="00BD4AB9" w:rsidRDefault="00EB49FD">
      <w:pPr>
        <w:numPr>
          <w:ilvl w:val="0"/>
          <w:numId w:val="171"/>
        </w:numPr>
        <w:spacing w:after="0" w:line="360" w:lineRule="auto"/>
      </w:pPr>
      <w:r>
        <w:t>Tujuan Khusus</w:t>
      </w:r>
    </w:p>
    <w:p w14:paraId="61ADF36D" w14:textId="77777777" w:rsidR="00BD4AB9" w:rsidRDefault="00EB49FD">
      <w:pPr>
        <w:widowControl w:val="0"/>
        <w:numPr>
          <w:ilvl w:val="0"/>
          <w:numId w:val="204"/>
        </w:numPr>
        <w:shd w:val="clear" w:color="auto" w:fill="FFFFFF"/>
        <w:spacing w:after="0" w:line="360" w:lineRule="auto"/>
        <w:ind w:left="2520" w:right="-45"/>
      </w:pPr>
      <w:r>
        <w:t>Meningkatkan pengetahuan ibu baduta mengenai praktik Pemberian Makan pada Bayi dan Anak</w:t>
      </w:r>
    </w:p>
    <w:p w14:paraId="696082DF" w14:textId="240DADF8" w:rsidR="00BD4AB9" w:rsidRDefault="00EB49FD">
      <w:pPr>
        <w:widowControl w:val="0"/>
        <w:numPr>
          <w:ilvl w:val="0"/>
          <w:numId w:val="204"/>
        </w:numPr>
        <w:shd w:val="clear" w:color="auto" w:fill="FFFFFF"/>
        <w:spacing w:after="0" w:line="360" w:lineRule="auto"/>
        <w:ind w:left="2520" w:right="-45"/>
      </w:pPr>
      <w:r>
        <w:t>Meningkatkan pengetahuan Ibu baduta dalam memberikan MP-ASI yang tepat sesuai dengan usia, variasi, tekstur, dan porsinya</w:t>
      </w:r>
    </w:p>
    <w:p w14:paraId="3689A2E4" w14:textId="77777777" w:rsidR="00BD4AB9" w:rsidRDefault="00EB49FD">
      <w:pPr>
        <w:widowControl w:val="0"/>
        <w:numPr>
          <w:ilvl w:val="0"/>
          <w:numId w:val="204"/>
        </w:numPr>
        <w:shd w:val="clear" w:color="auto" w:fill="FFFFFF"/>
        <w:spacing w:after="0" w:line="360" w:lineRule="auto"/>
        <w:ind w:left="2520" w:right="-45"/>
      </w:pPr>
      <w:r>
        <w:t xml:space="preserve">Meningkatkan partisipasi kader posyandu </w:t>
      </w:r>
    </w:p>
    <w:p w14:paraId="593AE4A9" w14:textId="77777777" w:rsidR="00BD4AB9" w:rsidRDefault="00EB49FD">
      <w:pPr>
        <w:widowControl w:val="0"/>
        <w:numPr>
          <w:ilvl w:val="0"/>
          <w:numId w:val="204"/>
        </w:numPr>
        <w:shd w:val="clear" w:color="auto" w:fill="FFFFFF"/>
        <w:spacing w:after="0" w:line="360" w:lineRule="auto"/>
        <w:ind w:left="2520" w:right="-45"/>
      </w:pPr>
      <w:r>
        <w:t>Meningkatkan partisipasi masyarakat untuk datang ke posyandu</w:t>
      </w:r>
    </w:p>
    <w:p w14:paraId="43630D72" w14:textId="77777777" w:rsidR="00E679F2" w:rsidRDefault="00EB49FD" w:rsidP="007E5D75">
      <w:pPr>
        <w:widowControl w:val="0"/>
        <w:numPr>
          <w:ilvl w:val="0"/>
          <w:numId w:val="204"/>
        </w:numPr>
        <w:shd w:val="clear" w:color="auto" w:fill="FFFFFF"/>
        <w:spacing w:after="0" w:line="360" w:lineRule="auto"/>
        <w:ind w:left="2520" w:right="-45"/>
      </w:pPr>
      <w:r>
        <w:t>Meningkatkan jumlah balita yang mengalami kenaikan berat badan (N/D, N/S).</w:t>
      </w:r>
    </w:p>
    <w:p w14:paraId="4A07B763" w14:textId="77777777" w:rsidR="00BD4AB9" w:rsidRDefault="00EB49FD">
      <w:pPr>
        <w:numPr>
          <w:ilvl w:val="0"/>
          <w:numId w:val="190"/>
        </w:numPr>
        <w:spacing w:line="360" w:lineRule="auto"/>
        <w:ind w:left="1440"/>
      </w:pPr>
      <w:r>
        <w:t>Sasaran</w:t>
      </w:r>
    </w:p>
    <w:p w14:paraId="76071C47" w14:textId="706C37E6" w:rsidR="0061157D" w:rsidRDefault="00EB49FD" w:rsidP="00F21A29">
      <w:pPr>
        <w:spacing w:line="360" w:lineRule="auto"/>
        <w:ind w:left="1440"/>
      </w:pPr>
      <w:proofErr w:type="gramStart"/>
      <w:r>
        <w:t>Sasaran dalam kegiatan ini adalah ibu baduta yang mengikuti kegiatan posyandu di Desa Barengkok.</w:t>
      </w:r>
      <w:proofErr w:type="gramEnd"/>
    </w:p>
    <w:p w14:paraId="6E1E32D2" w14:textId="15D06032" w:rsidR="00BD4AB9" w:rsidRDefault="00EB49FD">
      <w:pPr>
        <w:numPr>
          <w:ilvl w:val="0"/>
          <w:numId w:val="190"/>
        </w:numPr>
        <w:spacing w:line="360" w:lineRule="auto"/>
        <w:ind w:left="1440"/>
      </w:pPr>
      <w:r>
        <w:t>Waktu dan Tempat</w:t>
      </w:r>
    </w:p>
    <w:p w14:paraId="179095D5" w14:textId="77777777" w:rsidR="00BD4AB9" w:rsidRDefault="00EB49FD">
      <w:pPr>
        <w:spacing w:after="0" w:line="360" w:lineRule="auto"/>
        <w:ind w:left="1800" w:hanging="360"/>
      </w:pPr>
      <w:r>
        <w:t>Hari, Tanggal</w:t>
      </w:r>
      <w:r>
        <w:tab/>
        <w:t>: Rabu, 6 Desember 2022</w:t>
      </w:r>
    </w:p>
    <w:p w14:paraId="20D0C374" w14:textId="77777777" w:rsidR="00BD4AB9" w:rsidRDefault="00EB49FD">
      <w:pPr>
        <w:spacing w:after="0" w:line="360" w:lineRule="auto"/>
        <w:ind w:left="1800" w:hanging="360"/>
      </w:pPr>
      <w:r>
        <w:t>Waktu</w:t>
      </w:r>
      <w:r>
        <w:tab/>
      </w:r>
      <w:r>
        <w:tab/>
        <w:t>: 10.00 - 11.00 WIB</w:t>
      </w:r>
    </w:p>
    <w:p w14:paraId="7E52DF3D" w14:textId="108F9733" w:rsidR="002E2C52" w:rsidRDefault="00EB49FD" w:rsidP="0061157D">
      <w:pPr>
        <w:spacing w:after="0" w:line="360" w:lineRule="auto"/>
        <w:ind w:left="1800" w:hanging="360"/>
      </w:pPr>
      <w:r>
        <w:t>Tempat</w:t>
      </w:r>
      <w:r>
        <w:tab/>
        <w:t>: Posyandu Perkutut X, RW 10, Desa Barengkok</w:t>
      </w:r>
    </w:p>
    <w:p w14:paraId="13F41C9D" w14:textId="10E362D2" w:rsidR="00BD4AB9" w:rsidRDefault="00EB49FD">
      <w:pPr>
        <w:numPr>
          <w:ilvl w:val="0"/>
          <w:numId w:val="190"/>
        </w:numPr>
        <w:spacing w:after="0" w:line="360" w:lineRule="auto"/>
        <w:ind w:left="1440"/>
      </w:pPr>
      <w:r>
        <w:t>Pelaksanaan Kegiatan</w:t>
      </w:r>
    </w:p>
    <w:p w14:paraId="16FA6F35" w14:textId="77777777" w:rsidR="00BD4AB9" w:rsidRDefault="00EB49FD">
      <w:pPr>
        <w:numPr>
          <w:ilvl w:val="0"/>
          <w:numId w:val="38"/>
        </w:numPr>
        <w:spacing w:after="0" w:line="360" w:lineRule="auto"/>
      </w:pPr>
      <w:r>
        <w:t>Persiapan</w:t>
      </w:r>
    </w:p>
    <w:p w14:paraId="2088F243" w14:textId="77777777" w:rsidR="00BD4AB9" w:rsidRDefault="00EB49FD">
      <w:pPr>
        <w:numPr>
          <w:ilvl w:val="0"/>
          <w:numId w:val="272"/>
        </w:numPr>
        <w:spacing w:after="0" w:line="360" w:lineRule="auto"/>
      </w:pPr>
      <w:r>
        <w:t>Berkoordinasi dengan Ibu kader Posyandu dan bidan Desa   untuk melakukan penyuluhan kepada sasaran yang hadir saat kegiatan posyandu.</w:t>
      </w:r>
    </w:p>
    <w:p w14:paraId="40C2BC0C" w14:textId="77777777" w:rsidR="00BD4AB9" w:rsidRDefault="00EB49FD">
      <w:pPr>
        <w:numPr>
          <w:ilvl w:val="0"/>
          <w:numId w:val="272"/>
        </w:numPr>
        <w:spacing w:after="0" w:line="360" w:lineRule="auto"/>
      </w:pPr>
      <w:r>
        <w:t>Menyiapkan bahan penyuluhan (</w:t>
      </w:r>
      <w:r w:rsidR="00CA2A78">
        <w:t>Lembar balik</w:t>
      </w:r>
      <w:r>
        <w:t xml:space="preserve">, Kuesioner </w:t>
      </w:r>
      <w:r w:rsidRPr="005E1A71">
        <w:rPr>
          <w:i/>
        </w:rPr>
        <w:t>pre-test</w:t>
      </w:r>
      <w:r>
        <w:t xml:space="preserve"> dan </w:t>
      </w:r>
      <w:r w:rsidRPr="005E1A71">
        <w:rPr>
          <w:i/>
        </w:rPr>
        <w:t>post-test</w:t>
      </w:r>
      <w:r>
        <w:rPr>
          <w:i/>
        </w:rPr>
        <w:t xml:space="preserve">, </w:t>
      </w:r>
      <w:r>
        <w:t>serta perlengkapan demonstrasi pembuatan MP-ASI).</w:t>
      </w:r>
    </w:p>
    <w:p w14:paraId="09B4EBAF" w14:textId="77777777" w:rsidR="00BD4AB9" w:rsidRDefault="00EB49FD">
      <w:pPr>
        <w:numPr>
          <w:ilvl w:val="0"/>
          <w:numId w:val="38"/>
        </w:numPr>
        <w:spacing w:after="0" w:line="360" w:lineRule="auto"/>
      </w:pPr>
      <w:r>
        <w:lastRenderedPageBreak/>
        <w:t>Pelaksanaan</w:t>
      </w:r>
    </w:p>
    <w:p w14:paraId="7CC24B72" w14:textId="77777777" w:rsidR="00BD4AB9" w:rsidRDefault="00EB49FD">
      <w:pPr>
        <w:numPr>
          <w:ilvl w:val="0"/>
          <w:numId w:val="139"/>
        </w:numPr>
        <w:spacing w:after="0" w:line="360" w:lineRule="auto"/>
      </w:pPr>
      <w:r>
        <w:t>Perkenalan</w:t>
      </w:r>
    </w:p>
    <w:p w14:paraId="44D5616E" w14:textId="77777777" w:rsidR="00BD4AB9" w:rsidRDefault="00EB49FD">
      <w:pPr>
        <w:numPr>
          <w:ilvl w:val="0"/>
          <w:numId w:val="139"/>
        </w:numPr>
        <w:spacing w:after="0" w:line="360" w:lineRule="auto"/>
      </w:pPr>
      <w:r>
        <w:t xml:space="preserve">Absensi peserta </w:t>
      </w:r>
    </w:p>
    <w:p w14:paraId="49078D1B" w14:textId="77777777" w:rsidR="00BD4AB9" w:rsidRDefault="00EB49FD">
      <w:pPr>
        <w:numPr>
          <w:ilvl w:val="0"/>
          <w:numId w:val="139"/>
        </w:numPr>
        <w:spacing w:after="0" w:line="360" w:lineRule="auto"/>
      </w:pPr>
      <w:r>
        <w:t>Pembukaan</w:t>
      </w:r>
    </w:p>
    <w:p w14:paraId="41BD1DF9" w14:textId="77777777" w:rsidR="00BD4AB9" w:rsidRDefault="00EB49FD">
      <w:pPr>
        <w:numPr>
          <w:ilvl w:val="0"/>
          <w:numId w:val="139"/>
        </w:numPr>
        <w:spacing w:after="0" w:line="360" w:lineRule="auto"/>
      </w:pPr>
      <w:r>
        <w:t xml:space="preserve">Pengisian </w:t>
      </w:r>
      <w:r w:rsidRPr="005E1A71">
        <w:rPr>
          <w:i/>
        </w:rPr>
        <w:t>pre-test</w:t>
      </w:r>
    </w:p>
    <w:p w14:paraId="0F33B925" w14:textId="77777777" w:rsidR="00BD4AB9" w:rsidRDefault="00EB49FD">
      <w:pPr>
        <w:numPr>
          <w:ilvl w:val="0"/>
          <w:numId w:val="139"/>
        </w:numPr>
        <w:spacing w:after="0" w:line="360" w:lineRule="auto"/>
      </w:pPr>
      <w:r>
        <w:t>Pemaparan materi</w:t>
      </w:r>
    </w:p>
    <w:p w14:paraId="4E527231" w14:textId="77777777" w:rsidR="00BD4AB9" w:rsidRDefault="00EB49FD">
      <w:pPr>
        <w:numPr>
          <w:ilvl w:val="0"/>
          <w:numId w:val="139"/>
        </w:numPr>
        <w:spacing w:after="0" w:line="360" w:lineRule="auto"/>
      </w:pPr>
      <w:r>
        <w:t>Sesi Tanya jawab</w:t>
      </w:r>
    </w:p>
    <w:p w14:paraId="4BF3B304" w14:textId="77777777" w:rsidR="00BD4AB9" w:rsidRDefault="00EB49FD">
      <w:pPr>
        <w:numPr>
          <w:ilvl w:val="0"/>
          <w:numId w:val="139"/>
        </w:numPr>
        <w:spacing w:after="0" w:line="360" w:lineRule="auto"/>
      </w:pPr>
      <w:r>
        <w:t xml:space="preserve">Pengisian </w:t>
      </w:r>
      <w:r w:rsidRPr="005E1A71">
        <w:rPr>
          <w:i/>
        </w:rPr>
        <w:t>post-test</w:t>
      </w:r>
    </w:p>
    <w:p w14:paraId="5F278BE6" w14:textId="77777777" w:rsidR="00BD4AB9" w:rsidRDefault="00EB49FD">
      <w:pPr>
        <w:numPr>
          <w:ilvl w:val="0"/>
          <w:numId w:val="139"/>
        </w:numPr>
        <w:spacing w:after="0" w:line="360" w:lineRule="auto"/>
      </w:pPr>
      <w:r>
        <w:t>Dokumentasi</w:t>
      </w:r>
    </w:p>
    <w:p w14:paraId="0B2EE288" w14:textId="77777777" w:rsidR="00BD4AB9" w:rsidRDefault="00EB49FD">
      <w:pPr>
        <w:numPr>
          <w:ilvl w:val="0"/>
          <w:numId w:val="139"/>
        </w:numPr>
        <w:spacing w:after="0" w:line="360" w:lineRule="auto"/>
      </w:pPr>
      <w:r>
        <w:t>Penutupan</w:t>
      </w:r>
    </w:p>
    <w:p w14:paraId="20B52512" w14:textId="77777777" w:rsidR="00BD4AB9" w:rsidRDefault="00EB49FD">
      <w:pPr>
        <w:numPr>
          <w:ilvl w:val="0"/>
          <w:numId w:val="38"/>
        </w:numPr>
        <w:spacing w:after="0" w:line="360" w:lineRule="auto"/>
      </w:pPr>
      <w:r>
        <w:t>Evaluasi</w:t>
      </w:r>
    </w:p>
    <w:p w14:paraId="605BD6B7" w14:textId="77777777" w:rsidR="00BD4AB9" w:rsidRDefault="0060446D" w:rsidP="0060446D">
      <w:pPr>
        <w:numPr>
          <w:ilvl w:val="0"/>
          <w:numId w:val="138"/>
        </w:numPr>
        <w:spacing w:after="0" w:line="360" w:lineRule="auto"/>
      </w:pPr>
      <w:r>
        <w:t>Jumlah kehadiran peserta</w:t>
      </w:r>
    </w:p>
    <w:p w14:paraId="3E4906A5" w14:textId="77777777" w:rsidR="0060446D" w:rsidRPr="00CA2A78" w:rsidRDefault="0060446D" w:rsidP="0060446D">
      <w:pPr>
        <w:numPr>
          <w:ilvl w:val="0"/>
          <w:numId w:val="138"/>
        </w:numPr>
        <w:spacing w:after="0" w:line="360" w:lineRule="auto"/>
      </w:pPr>
      <w:r>
        <w:t>Pemahaman meningkat</w:t>
      </w:r>
    </w:p>
    <w:p w14:paraId="1290AB74" w14:textId="77777777" w:rsidR="00CA2A78" w:rsidRDefault="00CA2A78" w:rsidP="00CA2A78">
      <w:pPr>
        <w:spacing w:after="0" w:line="360" w:lineRule="auto"/>
        <w:ind w:left="2880"/>
      </w:pPr>
    </w:p>
    <w:p w14:paraId="530E4DDE" w14:textId="77777777" w:rsidR="00BD4AB9" w:rsidRDefault="00EB49FD">
      <w:pPr>
        <w:numPr>
          <w:ilvl w:val="0"/>
          <w:numId w:val="190"/>
        </w:numPr>
        <w:spacing w:line="360" w:lineRule="auto"/>
        <w:ind w:left="1440"/>
      </w:pPr>
      <w:r>
        <w:t>Hasil Kegiatan</w:t>
      </w:r>
    </w:p>
    <w:p w14:paraId="6F2671D8" w14:textId="28322546" w:rsidR="0061157D" w:rsidRDefault="00EB49FD" w:rsidP="0061157D">
      <w:pPr>
        <w:spacing w:after="0" w:line="360" w:lineRule="auto"/>
        <w:ind w:left="1440"/>
      </w:pPr>
      <w:proofErr w:type="gramStart"/>
      <w:r>
        <w:t>Penyuluhan Gizi tentang PMBA ini berlangsung selama 1 jam.</w:t>
      </w:r>
      <w:proofErr w:type="gramEnd"/>
      <w:r>
        <w:t xml:space="preserve"> </w:t>
      </w:r>
      <w:proofErr w:type="gramStart"/>
      <w:r>
        <w:t xml:space="preserve">Peserta yang mengikuti kegiatan penyuluhan yaitu </w:t>
      </w:r>
      <w:r w:rsidR="00CA2A78">
        <w:t>yaitu ibu hamil, ibu bayi, dan ibu balita yang datang untuk kegiatan penimbangan di Posyandu Perkutut X</w:t>
      </w:r>
      <w:r>
        <w:t>.</w:t>
      </w:r>
      <w:proofErr w:type="gramEnd"/>
      <w:r>
        <w:t xml:space="preserve"> </w:t>
      </w:r>
    </w:p>
    <w:p w14:paraId="66CE177C" w14:textId="6702BD56" w:rsidR="00BD4AB9" w:rsidRDefault="00EB49FD">
      <w:pPr>
        <w:spacing w:after="0" w:line="360" w:lineRule="auto"/>
        <w:ind w:left="1440"/>
      </w:pPr>
      <w:proofErr w:type="gramStart"/>
      <w:r>
        <w:t>Materi yang diberikan disampaikan dengan media lembar balik kartu konseling PMBA yang tersedia gambar agar mudah dipahami.</w:t>
      </w:r>
      <w:proofErr w:type="gramEnd"/>
    </w:p>
    <w:p w14:paraId="1294590B" w14:textId="4C4B15E7" w:rsidR="007E5D75" w:rsidRDefault="00EB49FD" w:rsidP="002E2C52">
      <w:pPr>
        <w:spacing w:after="0" w:line="360" w:lineRule="auto"/>
        <w:ind w:left="1440"/>
      </w:pPr>
      <w:r>
        <w:t xml:space="preserve">Setelah itu diadakan sesi </w:t>
      </w:r>
      <w:proofErr w:type="gramStart"/>
      <w:r>
        <w:t>tanya</w:t>
      </w:r>
      <w:proofErr w:type="gramEnd"/>
      <w:r>
        <w:t xml:space="preserve"> jawab terkait materi, saat dilakukan sesi tanya jawab, beberapa peserta bertanya tentang hal terkait yang dijelaskan. </w:t>
      </w:r>
      <w:r w:rsidR="0060446D">
        <w:t>M</w:t>
      </w:r>
      <w:r w:rsidR="0060446D" w:rsidRPr="0060446D">
        <w:t xml:space="preserve">ahasiswa memberikan </w:t>
      </w:r>
      <w:r w:rsidR="0060446D" w:rsidRPr="0060446D">
        <w:rPr>
          <w:i/>
        </w:rPr>
        <w:t>pre-test</w:t>
      </w:r>
      <w:r w:rsidR="0060446D">
        <w:t xml:space="preserve"> dan </w:t>
      </w:r>
      <w:r w:rsidR="0060446D" w:rsidRPr="0060446D">
        <w:rPr>
          <w:i/>
        </w:rPr>
        <w:t>post-test</w:t>
      </w:r>
      <w:r w:rsidR="0060446D" w:rsidRPr="0060446D">
        <w:t xml:space="preserve"> melalui lisan untuk mengetahui apakah peserta sudah mengetahui materi yang </w:t>
      </w:r>
      <w:proofErr w:type="gramStart"/>
      <w:r w:rsidR="0060446D" w:rsidRPr="0060446D">
        <w:t>akan</w:t>
      </w:r>
      <w:proofErr w:type="gramEnd"/>
      <w:r w:rsidR="0060446D" w:rsidRPr="0060446D">
        <w:t xml:space="preserve"> disampaikan dan memahami / mengerti dengan baik dan benar terkait materi yang disampaikan.</w:t>
      </w:r>
    </w:p>
    <w:p w14:paraId="77942ABD" w14:textId="77777777" w:rsidR="002E2C52" w:rsidRDefault="002E2C52" w:rsidP="002E2C52">
      <w:pPr>
        <w:spacing w:after="0" w:line="360" w:lineRule="auto"/>
        <w:ind w:left="1440"/>
      </w:pPr>
    </w:p>
    <w:p w14:paraId="3615174C" w14:textId="77777777" w:rsidR="00F21A29" w:rsidRDefault="00F21A29">
      <w:r>
        <w:br w:type="page"/>
      </w:r>
    </w:p>
    <w:p w14:paraId="6028C6BF" w14:textId="02A95B02" w:rsidR="00BD4AB9" w:rsidRDefault="00EB49FD">
      <w:pPr>
        <w:numPr>
          <w:ilvl w:val="0"/>
          <w:numId w:val="190"/>
        </w:numPr>
        <w:spacing w:line="360" w:lineRule="auto"/>
        <w:ind w:left="1440"/>
      </w:pPr>
      <w:r>
        <w:lastRenderedPageBreak/>
        <w:t>Monitoring dan Evaluasi</w:t>
      </w:r>
    </w:p>
    <w:p w14:paraId="175D7FBB" w14:textId="77777777" w:rsidR="00BD4AB9" w:rsidRPr="00723297" w:rsidRDefault="00EB49FD">
      <w:pPr>
        <w:spacing w:after="0" w:line="360" w:lineRule="auto"/>
        <w:ind w:left="1440"/>
      </w:pPr>
      <w:r>
        <w:t xml:space="preserve">Dari semua peserta yang mengikuti penyuluhan, dapat dikatakan peserta antusias dan mendengarkan materi dengan seksama serta aktif bertanya mengenai materi PMBA saat sesi </w:t>
      </w:r>
      <w:proofErr w:type="gramStart"/>
      <w:r>
        <w:t>tan</w:t>
      </w:r>
      <w:r w:rsidR="00B24BEC">
        <w:t>ya</w:t>
      </w:r>
      <w:proofErr w:type="gramEnd"/>
      <w:r w:rsidR="00B24BEC">
        <w:t xml:space="preserve"> jawab. </w:t>
      </w:r>
      <w:proofErr w:type="gramStart"/>
      <w:r w:rsidR="00B24BEC">
        <w:t>Dan dilihat dari</w:t>
      </w:r>
      <w:r>
        <w:t xml:space="preserve"> </w:t>
      </w:r>
      <w:r w:rsidRPr="005E1A71">
        <w:rPr>
          <w:i/>
        </w:rPr>
        <w:t>pre-test</w:t>
      </w:r>
      <w:r>
        <w:t xml:space="preserve"> dan </w:t>
      </w:r>
      <w:r w:rsidRPr="005E1A71">
        <w:rPr>
          <w:i/>
        </w:rPr>
        <w:t>post-test</w:t>
      </w:r>
      <w:r w:rsidR="00B24BEC">
        <w:rPr>
          <w:i/>
        </w:rPr>
        <w:t xml:space="preserve"> </w:t>
      </w:r>
      <w:r w:rsidR="00B24BEC">
        <w:t xml:space="preserve">yang disampaikan secara lisan, pada saat </w:t>
      </w:r>
      <w:r w:rsidR="00B24BEC">
        <w:rPr>
          <w:i/>
        </w:rPr>
        <w:t xml:space="preserve">pre-test </w:t>
      </w:r>
      <w:r w:rsidR="00723297">
        <w:t>para peserta hanya menjawab 2-3 pertanyaan.</w:t>
      </w:r>
      <w:proofErr w:type="gramEnd"/>
      <w:r w:rsidR="00723297">
        <w:t xml:space="preserve"> </w:t>
      </w:r>
      <w:proofErr w:type="gramStart"/>
      <w:r w:rsidR="00723297">
        <w:t xml:space="preserve">Namun ketika </w:t>
      </w:r>
      <w:r w:rsidR="00723297">
        <w:rPr>
          <w:i/>
        </w:rPr>
        <w:t xml:space="preserve">post-test </w:t>
      </w:r>
      <w:r w:rsidR="00723297">
        <w:t>para peserta mampu menjawab 5-6 pertanyaan.</w:t>
      </w:r>
      <w:proofErr w:type="gramEnd"/>
    </w:p>
    <w:p w14:paraId="78F9E373" w14:textId="77777777" w:rsidR="00CA2A78" w:rsidRDefault="00CA2A78">
      <w:pPr>
        <w:spacing w:after="0" w:line="360" w:lineRule="auto"/>
        <w:ind w:left="1440"/>
      </w:pPr>
    </w:p>
    <w:p w14:paraId="2597ADA9" w14:textId="77777777" w:rsidR="00BD4AB9" w:rsidRDefault="00EB49FD">
      <w:pPr>
        <w:numPr>
          <w:ilvl w:val="0"/>
          <w:numId w:val="190"/>
        </w:numPr>
        <w:spacing w:after="0" w:line="360" w:lineRule="auto"/>
        <w:ind w:left="1440"/>
      </w:pPr>
      <w:r>
        <w:t>Faktor Pendukung dan Penghambat</w:t>
      </w:r>
    </w:p>
    <w:p w14:paraId="46EE020A" w14:textId="77777777" w:rsidR="00BD4AB9" w:rsidRDefault="00EB49FD">
      <w:pPr>
        <w:numPr>
          <w:ilvl w:val="0"/>
          <w:numId w:val="200"/>
        </w:numPr>
        <w:spacing w:after="0" w:line="360" w:lineRule="auto"/>
        <w:ind w:left="1800"/>
      </w:pPr>
      <w:r>
        <w:t>Faktor Pendukung</w:t>
      </w:r>
    </w:p>
    <w:p w14:paraId="33D104B6" w14:textId="77777777" w:rsidR="00BD4AB9" w:rsidRDefault="00EB49FD">
      <w:pPr>
        <w:numPr>
          <w:ilvl w:val="0"/>
          <w:numId w:val="153"/>
        </w:numPr>
        <w:spacing w:after="0" w:line="360" w:lineRule="auto"/>
      </w:pPr>
      <w:r>
        <w:t>Kader berkoordinasi dengan baik dan mau membantu dalam pelaksanaan penyuluhan PMBA.</w:t>
      </w:r>
    </w:p>
    <w:p w14:paraId="74AE941A" w14:textId="77777777" w:rsidR="00BD4AB9" w:rsidRDefault="00EB49FD">
      <w:pPr>
        <w:numPr>
          <w:ilvl w:val="0"/>
          <w:numId w:val="153"/>
        </w:numPr>
        <w:spacing w:after="0" w:line="360" w:lineRule="auto"/>
      </w:pPr>
      <w:r>
        <w:t>Tersedianya lahan posyandu yang luas serta fasilitas yang memadai sehingga memudahkan dalam pelaksanaan penyuluhan PMBA.</w:t>
      </w:r>
    </w:p>
    <w:p w14:paraId="6874AF6A" w14:textId="77777777" w:rsidR="00BD4AB9" w:rsidRDefault="00EB49FD">
      <w:pPr>
        <w:numPr>
          <w:ilvl w:val="0"/>
          <w:numId w:val="200"/>
        </w:numPr>
        <w:spacing w:line="360" w:lineRule="auto"/>
        <w:ind w:left="1800"/>
      </w:pPr>
      <w:r>
        <w:t>Faktor Penghambat</w:t>
      </w:r>
    </w:p>
    <w:p w14:paraId="15CA97AB" w14:textId="349AA8A5" w:rsidR="0061157D" w:rsidRPr="00F21A29" w:rsidRDefault="00CA2A78" w:rsidP="00F21A29">
      <w:pPr>
        <w:pStyle w:val="ListParagraph"/>
        <w:numPr>
          <w:ilvl w:val="2"/>
          <w:numId w:val="200"/>
        </w:numPr>
        <w:spacing w:line="360" w:lineRule="auto"/>
        <w:ind w:left="2127"/>
      </w:pPr>
      <w:r>
        <w:t>Ada beberapa peserta penyuluhan yang tidak fokus mendengarkan penyuluhan karena fokus mengurus anak dan menunggu giliran.</w:t>
      </w:r>
    </w:p>
    <w:p w14:paraId="76B527CA" w14:textId="26CCB1B8" w:rsidR="00BD4AB9" w:rsidRDefault="00EB49FD">
      <w:pPr>
        <w:numPr>
          <w:ilvl w:val="0"/>
          <w:numId w:val="158"/>
        </w:numPr>
        <w:spacing w:after="0" w:line="360" w:lineRule="auto"/>
        <w:ind w:left="1080"/>
        <w:rPr>
          <w:b/>
        </w:rPr>
      </w:pPr>
      <w:r>
        <w:rPr>
          <w:b/>
        </w:rPr>
        <w:t>PHBS</w:t>
      </w:r>
    </w:p>
    <w:p w14:paraId="1EC45B75" w14:textId="77777777" w:rsidR="00BD4AB9" w:rsidRDefault="00EB49FD">
      <w:pPr>
        <w:numPr>
          <w:ilvl w:val="0"/>
          <w:numId w:val="301"/>
        </w:numPr>
        <w:spacing w:line="360" w:lineRule="auto"/>
        <w:ind w:left="1440"/>
      </w:pPr>
      <w:r>
        <w:t>Latar Belakang</w:t>
      </w:r>
    </w:p>
    <w:p w14:paraId="6DF560B5" w14:textId="77777777" w:rsidR="00BD4AB9" w:rsidRDefault="00EB49FD">
      <w:pPr>
        <w:spacing w:line="360" w:lineRule="auto"/>
        <w:ind w:left="1440" w:firstLine="720"/>
      </w:pPr>
      <w:proofErr w:type="gramStart"/>
      <w:r>
        <w:t>Perilaku Hidup Bersih dan Sehat (PHBS) merupakan perilaku yang dilakukan seseorang untuk selalu memperhatikan kebersihan, kesehatan, dan berperilaku sehat.</w:t>
      </w:r>
      <w:proofErr w:type="gramEnd"/>
      <w:r>
        <w:t xml:space="preserve"> </w:t>
      </w:r>
      <w:proofErr w:type="gramStart"/>
      <w:r>
        <w:t>Pola penerapan hidup bersih dan sehat merupakan bentuk dari perilaku berdasarkan kesadaran sebagai wujud dari pembelajaran agar individu bisa menolong diri sendiri baik pada masalah kesehatan ataupun ikut serta dalam mewujudkan masyarakat yang sehat di lingkungannya.</w:t>
      </w:r>
      <w:proofErr w:type="gramEnd"/>
      <w:r>
        <w:t xml:space="preserve"> </w:t>
      </w:r>
    </w:p>
    <w:p w14:paraId="798BEB59" w14:textId="77777777" w:rsidR="00BD4AB9" w:rsidRDefault="00EB49FD">
      <w:pPr>
        <w:spacing w:line="360" w:lineRule="auto"/>
        <w:ind w:left="1440" w:firstLine="720"/>
      </w:pPr>
      <w:proofErr w:type="gramStart"/>
      <w:r>
        <w:lastRenderedPageBreak/>
        <w:t>Program penerapan Perilaku Hidup Bersih dan Sehat (PHBS) merupakan bentuk dari upaya untuk memberikan pelajaran berupa pengalaman pada tiap individu, anggota keluarga, sekumpulan, maupun pada masyarakat umum.</w:t>
      </w:r>
      <w:proofErr w:type="gramEnd"/>
      <w:r>
        <w:t xml:space="preserve"> </w:t>
      </w:r>
      <w:proofErr w:type="gramStart"/>
      <w:r>
        <w:t>Perilaku Hidup bersih dan sehat (PHBS) merupakan langkah yang harus dilakukan untuk mencapai derajat kesehatan yang optimal bagi setiap orang.</w:t>
      </w:r>
      <w:proofErr w:type="gramEnd"/>
      <w:r>
        <w:t xml:space="preserve"> </w:t>
      </w:r>
    </w:p>
    <w:p w14:paraId="07D0AF3E" w14:textId="77777777" w:rsidR="00BD4AB9" w:rsidRDefault="00EB49FD">
      <w:pPr>
        <w:spacing w:line="360" w:lineRule="auto"/>
        <w:ind w:left="1440" w:firstLine="720"/>
      </w:pPr>
      <w:proofErr w:type="gramStart"/>
      <w:r>
        <w:t>Kondisi sehat tidak serta merta terjadi, tetapi harus senantiasa diupayakan dari yang tidak sehat menjadi hidup yang sehat serta menciptakan lingkungan yang sehat.</w:t>
      </w:r>
      <w:proofErr w:type="gramEnd"/>
      <w:r>
        <w:t xml:space="preserve"> </w:t>
      </w:r>
      <w:proofErr w:type="gramStart"/>
      <w:r>
        <w:t>Upaya ini harus dimulai dari menanamkan pola pikir sehat kepada masyarakat yang harus dimulai dan diusahakan oleh diri sendiri.</w:t>
      </w:r>
      <w:proofErr w:type="gramEnd"/>
      <w:r>
        <w:t xml:space="preserve"> </w:t>
      </w:r>
    </w:p>
    <w:p w14:paraId="6BDFA561" w14:textId="77777777" w:rsidR="00BD4AB9" w:rsidRDefault="00EB49FD" w:rsidP="007E5D75">
      <w:pPr>
        <w:spacing w:line="360" w:lineRule="auto"/>
        <w:ind w:left="1440" w:firstLine="720"/>
      </w:pPr>
      <w:proofErr w:type="gramStart"/>
      <w:r>
        <w:t>Upaya ini adalah untuk mewujudkan derajat kesehatan masyarakat setinggi-tingginya sebagai satu investasi bagi pembangunan sumber daya manusia yang produktif.</w:t>
      </w:r>
      <w:proofErr w:type="gramEnd"/>
    </w:p>
    <w:p w14:paraId="7DD85B7E" w14:textId="77777777" w:rsidR="00BD4AB9" w:rsidRDefault="00EB49FD">
      <w:pPr>
        <w:numPr>
          <w:ilvl w:val="0"/>
          <w:numId w:val="301"/>
        </w:numPr>
        <w:spacing w:after="0" w:line="360" w:lineRule="auto"/>
        <w:ind w:left="1440"/>
      </w:pPr>
      <w:r>
        <w:t>Tujuan</w:t>
      </w:r>
    </w:p>
    <w:p w14:paraId="703AE848" w14:textId="77777777" w:rsidR="00BD4AB9" w:rsidRDefault="00EB49FD">
      <w:pPr>
        <w:numPr>
          <w:ilvl w:val="0"/>
          <w:numId w:val="149"/>
        </w:numPr>
        <w:spacing w:line="360" w:lineRule="auto"/>
        <w:ind w:left="1800"/>
      </w:pPr>
      <w:r>
        <w:t xml:space="preserve">Tujuan Umum </w:t>
      </w:r>
    </w:p>
    <w:p w14:paraId="1EEE0792" w14:textId="77777777" w:rsidR="00BD4AB9" w:rsidRDefault="00EB49FD" w:rsidP="00CA2A78">
      <w:pPr>
        <w:spacing w:line="360" w:lineRule="auto"/>
        <w:ind w:left="1800"/>
      </w:pPr>
      <w:proofErr w:type="gramStart"/>
      <w:r>
        <w:t>Meningkatkan pengetahuan, kesadaran, kemauan dan kemampuan masyarakat agar hidup bersih dan sehat serta aktif mewujudkan derajat kesehatan yang optimal.</w:t>
      </w:r>
      <w:proofErr w:type="gramEnd"/>
    </w:p>
    <w:p w14:paraId="34247D1B" w14:textId="77777777" w:rsidR="002E2C52" w:rsidRDefault="002E2C52">
      <w:r>
        <w:br w:type="page"/>
      </w:r>
    </w:p>
    <w:p w14:paraId="2CA537CB" w14:textId="0A387D1D" w:rsidR="00BD4AB9" w:rsidRDefault="00EB49FD" w:rsidP="00B45FE1">
      <w:pPr>
        <w:numPr>
          <w:ilvl w:val="0"/>
          <w:numId w:val="149"/>
        </w:numPr>
        <w:spacing w:after="0" w:line="360" w:lineRule="auto"/>
        <w:ind w:left="1800"/>
      </w:pPr>
      <w:r>
        <w:lastRenderedPageBreak/>
        <w:t>Tujuan Khusus</w:t>
      </w:r>
    </w:p>
    <w:p w14:paraId="595A32B9" w14:textId="77777777" w:rsidR="00BD4AB9" w:rsidRDefault="00EB49FD" w:rsidP="00B45FE1">
      <w:pPr>
        <w:numPr>
          <w:ilvl w:val="0"/>
          <w:numId w:val="104"/>
        </w:numPr>
        <w:spacing w:after="0" w:line="360" w:lineRule="auto"/>
      </w:pPr>
      <w:r>
        <w:t>Remaja mampu memahami dengan baik dan benar tentang pentingnya menerapkan Perilaku Hidup Bersih dan Sehat.</w:t>
      </w:r>
    </w:p>
    <w:p w14:paraId="7458C416" w14:textId="77777777" w:rsidR="00BD4AB9" w:rsidRDefault="00EB49FD" w:rsidP="00B45FE1">
      <w:pPr>
        <w:numPr>
          <w:ilvl w:val="0"/>
          <w:numId w:val="104"/>
        </w:numPr>
        <w:spacing w:after="0" w:line="360" w:lineRule="auto"/>
      </w:pPr>
      <w:r>
        <w:t>Meningkatkan kesadaran, kemauan, dan kemampuan remaja agar mau menerapkan Perilaku Hidup Bersih dan Sehat dalam kehidupannya sehari-hari.</w:t>
      </w:r>
    </w:p>
    <w:p w14:paraId="07658E55" w14:textId="28D14D73" w:rsidR="007E5D75" w:rsidRDefault="00EB49FD" w:rsidP="00B45FE1">
      <w:pPr>
        <w:numPr>
          <w:ilvl w:val="0"/>
          <w:numId w:val="104"/>
        </w:numPr>
        <w:spacing w:after="0" w:line="360" w:lineRule="auto"/>
      </w:pPr>
      <w:r>
        <w:t>Mampu memahami dengan baik dan benar tentang manfaat menerapkan Perilaku Hidup Bersih dan Sehat.</w:t>
      </w:r>
    </w:p>
    <w:p w14:paraId="5E121A0F" w14:textId="77777777" w:rsidR="00BD4AB9" w:rsidRDefault="00EB49FD" w:rsidP="00B45FE1">
      <w:pPr>
        <w:numPr>
          <w:ilvl w:val="0"/>
          <w:numId w:val="301"/>
        </w:numPr>
        <w:spacing w:after="0" w:line="360" w:lineRule="auto"/>
        <w:ind w:left="1440"/>
      </w:pPr>
      <w:r>
        <w:t>Sasaran</w:t>
      </w:r>
    </w:p>
    <w:p w14:paraId="777EA0B7" w14:textId="77777777" w:rsidR="00CA2A78" w:rsidRDefault="00EB49FD" w:rsidP="00B45FE1">
      <w:pPr>
        <w:spacing w:after="0" w:line="360" w:lineRule="auto"/>
        <w:ind w:left="1440"/>
      </w:pPr>
      <w:proofErr w:type="gramStart"/>
      <w:r>
        <w:t>Sasaran dalam kegiatan ini adalah remaja lelaki yang sedang melakukan kegiatan di BKMT Barengkok.</w:t>
      </w:r>
      <w:proofErr w:type="gramEnd"/>
    </w:p>
    <w:p w14:paraId="4FE88291" w14:textId="77777777" w:rsidR="00BD4AB9" w:rsidRDefault="00EB49FD" w:rsidP="00B45FE1">
      <w:pPr>
        <w:numPr>
          <w:ilvl w:val="0"/>
          <w:numId w:val="301"/>
        </w:numPr>
        <w:spacing w:after="0" w:line="360" w:lineRule="auto"/>
        <w:ind w:left="1440"/>
      </w:pPr>
      <w:r>
        <w:t>Waktu dan Tempat</w:t>
      </w:r>
    </w:p>
    <w:p w14:paraId="25E5D8B5" w14:textId="77777777" w:rsidR="00BD4AB9" w:rsidRDefault="00EB49FD" w:rsidP="00B45FE1">
      <w:pPr>
        <w:spacing w:after="0" w:line="360" w:lineRule="auto"/>
        <w:ind w:left="1800" w:hanging="360"/>
      </w:pPr>
      <w:r>
        <w:t>Hari, Tanggal</w:t>
      </w:r>
      <w:r>
        <w:tab/>
        <w:t>: Sabtu, 3 Desember 2022</w:t>
      </w:r>
    </w:p>
    <w:p w14:paraId="7DB75E09" w14:textId="77777777" w:rsidR="00BD4AB9" w:rsidRDefault="00EB49FD" w:rsidP="00B45FE1">
      <w:pPr>
        <w:spacing w:after="0" w:line="360" w:lineRule="auto"/>
        <w:ind w:left="1800" w:hanging="360"/>
      </w:pPr>
      <w:r>
        <w:t>Waktu</w:t>
      </w:r>
      <w:r>
        <w:tab/>
      </w:r>
      <w:r>
        <w:tab/>
        <w:t>: 19.30 - 20.34 WIB</w:t>
      </w:r>
    </w:p>
    <w:p w14:paraId="4457FFD4" w14:textId="0094EDF4" w:rsidR="00BD4AB9" w:rsidRDefault="00EB49FD" w:rsidP="00B45FE1">
      <w:pPr>
        <w:spacing w:after="0" w:line="360" w:lineRule="auto"/>
        <w:ind w:left="1800" w:hanging="360"/>
      </w:pPr>
      <w:r>
        <w:t>Tempat</w:t>
      </w:r>
      <w:r>
        <w:tab/>
      </w:r>
      <w:proofErr w:type="gramStart"/>
      <w:r>
        <w:t>:Badan</w:t>
      </w:r>
      <w:proofErr w:type="gramEnd"/>
      <w:r>
        <w:t xml:space="preserve"> Kontak Majelis Taklim (BKMT) Barengkok </w:t>
      </w:r>
    </w:p>
    <w:p w14:paraId="7EFE4E97" w14:textId="77777777" w:rsidR="00BD4AB9" w:rsidRDefault="00EB49FD" w:rsidP="00B45FE1">
      <w:pPr>
        <w:numPr>
          <w:ilvl w:val="0"/>
          <w:numId w:val="301"/>
        </w:numPr>
        <w:spacing w:after="0" w:line="360" w:lineRule="auto"/>
        <w:ind w:left="1440"/>
      </w:pPr>
      <w:r>
        <w:t>Pelaksanaan Kegiatan</w:t>
      </w:r>
    </w:p>
    <w:p w14:paraId="7D19EA3E" w14:textId="77777777" w:rsidR="00BD4AB9" w:rsidRDefault="00EB49FD" w:rsidP="00B45FE1">
      <w:pPr>
        <w:numPr>
          <w:ilvl w:val="0"/>
          <w:numId w:val="219"/>
        </w:numPr>
        <w:spacing w:after="0" w:line="360" w:lineRule="auto"/>
        <w:ind w:left="1710" w:hanging="270"/>
      </w:pPr>
      <w:r>
        <w:t>Persiapan</w:t>
      </w:r>
    </w:p>
    <w:p w14:paraId="663C423C" w14:textId="77777777" w:rsidR="00BD4AB9" w:rsidRDefault="00EB49FD" w:rsidP="00B45FE1">
      <w:pPr>
        <w:numPr>
          <w:ilvl w:val="0"/>
          <w:numId w:val="279"/>
        </w:numPr>
        <w:spacing w:after="0" w:line="360" w:lineRule="auto"/>
        <w:ind w:left="2070"/>
      </w:pPr>
      <w:r>
        <w:t>Berkoordinasi dengan RT setempat Barengkok untuk melakukan penyuluhan kepada sasaran yang hadir</w:t>
      </w:r>
    </w:p>
    <w:p w14:paraId="12C94F6D" w14:textId="54205768" w:rsidR="002E2C52" w:rsidRDefault="00EB49FD" w:rsidP="00B45FE1">
      <w:pPr>
        <w:numPr>
          <w:ilvl w:val="0"/>
          <w:numId w:val="279"/>
        </w:numPr>
        <w:spacing w:after="0" w:line="360" w:lineRule="auto"/>
        <w:ind w:left="2070"/>
      </w:pPr>
      <w:r>
        <w:t xml:space="preserve">Menyiapkan bahan penyuluhan (Poster dan Kuesioner </w:t>
      </w:r>
      <w:r w:rsidRPr="005E1A71">
        <w:rPr>
          <w:i/>
        </w:rPr>
        <w:t>pre-test</w:t>
      </w:r>
      <w:r>
        <w:t xml:space="preserve"> dan </w:t>
      </w:r>
      <w:r w:rsidRPr="005E1A71">
        <w:rPr>
          <w:i/>
        </w:rPr>
        <w:t>post-test</w:t>
      </w:r>
      <w:r>
        <w:t>)</w:t>
      </w:r>
      <w:r w:rsidR="00CA2A78">
        <w:t>.</w:t>
      </w:r>
    </w:p>
    <w:p w14:paraId="32191418" w14:textId="76E037CB" w:rsidR="00BD4AB9" w:rsidRDefault="00EB49FD" w:rsidP="00B45FE1">
      <w:pPr>
        <w:spacing w:after="0" w:line="360" w:lineRule="auto"/>
        <w:ind w:left="990" w:firstLine="428"/>
      </w:pPr>
      <w:proofErr w:type="gramStart"/>
      <w:r>
        <w:t xml:space="preserve">b. </w:t>
      </w:r>
      <w:r w:rsidR="00CA2A78">
        <w:t xml:space="preserve"> </w:t>
      </w:r>
      <w:r>
        <w:t>Pelaksanaan</w:t>
      </w:r>
      <w:proofErr w:type="gramEnd"/>
    </w:p>
    <w:p w14:paraId="072498BD" w14:textId="77777777" w:rsidR="00BD4AB9" w:rsidRDefault="00EB49FD" w:rsidP="00B45FE1">
      <w:pPr>
        <w:numPr>
          <w:ilvl w:val="0"/>
          <w:numId w:val="326"/>
        </w:numPr>
        <w:spacing w:after="0" w:line="360" w:lineRule="auto"/>
        <w:ind w:left="2070"/>
      </w:pPr>
      <w:r>
        <w:t xml:space="preserve">Absensi peserta </w:t>
      </w:r>
    </w:p>
    <w:p w14:paraId="22045118" w14:textId="77777777" w:rsidR="00BD4AB9" w:rsidRDefault="00EB49FD" w:rsidP="00B45FE1">
      <w:pPr>
        <w:numPr>
          <w:ilvl w:val="0"/>
          <w:numId w:val="326"/>
        </w:numPr>
        <w:spacing w:after="0" w:line="360" w:lineRule="auto"/>
        <w:ind w:left="2070"/>
      </w:pPr>
      <w:r>
        <w:t>Pembukaan</w:t>
      </w:r>
    </w:p>
    <w:p w14:paraId="1AA7D5AB" w14:textId="77777777" w:rsidR="00BD4AB9" w:rsidRDefault="00EB49FD" w:rsidP="00B45FE1">
      <w:pPr>
        <w:numPr>
          <w:ilvl w:val="0"/>
          <w:numId w:val="326"/>
        </w:numPr>
        <w:spacing w:after="0" w:line="360" w:lineRule="auto"/>
        <w:ind w:left="2070"/>
      </w:pPr>
      <w:r>
        <w:t xml:space="preserve">Pengisian kuesioner </w:t>
      </w:r>
      <w:r w:rsidRPr="005E1A71">
        <w:rPr>
          <w:i/>
        </w:rPr>
        <w:t>pre-test</w:t>
      </w:r>
    </w:p>
    <w:p w14:paraId="33BCD3B1" w14:textId="77777777" w:rsidR="00BD4AB9" w:rsidRDefault="00EB49FD" w:rsidP="00B45FE1">
      <w:pPr>
        <w:numPr>
          <w:ilvl w:val="0"/>
          <w:numId w:val="326"/>
        </w:numPr>
        <w:spacing w:after="0" w:line="360" w:lineRule="auto"/>
        <w:ind w:left="2070"/>
      </w:pPr>
      <w:r>
        <w:t>Pemaparan materi</w:t>
      </w:r>
    </w:p>
    <w:p w14:paraId="6E120D95" w14:textId="77777777" w:rsidR="00BD4AB9" w:rsidRDefault="00EB49FD" w:rsidP="00B45FE1">
      <w:pPr>
        <w:numPr>
          <w:ilvl w:val="0"/>
          <w:numId w:val="326"/>
        </w:numPr>
        <w:spacing w:after="0" w:line="360" w:lineRule="auto"/>
        <w:ind w:left="2070"/>
      </w:pPr>
      <w:r>
        <w:t>Sesi Tanya jawab</w:t>
      </w:r>
    </w:p>
    <w:p w14:paraId="459FF6A1" w14:textId="77777777" w:rsidR="00BD4AB9" w:rsidRDefault="00EB49FD" w:rsidP="00B45FE1">
      <w:pPr>
        <w:numPr>
          <w:ilvl w:val="0"/>
          <w:numId w:val="326"/>
        </w:numPr>
        <w:spacing w:after="0" w:line="360" w:lineRule="auto"/>
        <w:ind w:left="2070"/>
      </w:pPr>
      <w:r>
        <w:t xml:space="preserve">Pengisian kuesioner </w:t>
      </w:r>
      <w:r w:rsidRPr="005E1A71">
        <w:rPr>
          <w:i/>
        </w:rPr>
        <w:t>post-test</w:t>
      </w:r>
    </w:p>
    <w:p w14:paraId="24C54EBD" w14:textId="77777777" w:rsidR="00BD4AB9" w:rsidRDefault="00EB49FD" w:rsidP="00B45FE1">
      <w:pPr>
        <w:numPr>
          <w:ilvl w:val="0"/>
          <w:numId w:val="326"/>
        </w:numPr>
        <w:spacing w:after="0" w:line="360" w:lineRule="auto"/>
        <w:ind w:left="2070"/>
      </w:pPr>
      <w:r>
        <w:t>Dokumentasi</w:t>
      </w:r>
    </w:p>
    <w:p w14:paraId="406A70BE" w14:textId="77777777" w:rsidR="00BD4AB9" w:rsidRDefault="00EB49FD" w:rsidP="00B45FE1">
      <w:pPr>
        <w:numPr>
          <w:ilvl w:val="0"/>
          <w:numId w:val="326"/>
        </w:numPr>
        <w:spacing w:after="0" w:line="360" w:lineRule="auto"/>
        <w:ind w:left="2070"/>
      </w:pPr>
      <w:r>
        <w:t xml:space="preserve">Doa bersama </w:t>
      </w:r>
    </w:p>
    <w:p w14:paraId="4E73F8D2" w14:textId="77777777" w:rsidR="00BD4AB9" w:rsidRDefault="00EB49FD">
      <w:pPr>
        <w:numPr>
          <w:ilvl w:val="0"/>
          <w:numId w:val="326"/>
        </w:numPr>
        <w:spacing w:after="0" w:line="360" w:lineRule="auto"/>
        <w:ind w:left="2070"/>
      </w:pPr>
      <w:r>
        <w:t>Penutupan</w:t>
      </w:r>
    </w:p>
    <w:p w14:paraId="1EEC718B" w14:textId="77777777" w:rsidR="00B45FE1" w:rsidRDefault="00B45FE1">
      <w:r>
        <w:br w:type="page"/>
      </w:r>
    </w:p>
    <w:p w14:paraId="521D7B49" w14:textId="09FBE0D1" w:rsidR="00BD4AB9" w:rsidRDefault="00EB49FD" w:rsidP="00B45FE1">
      <w:pPr>
        <w:spacing w:after="0" w:line="360" w:lineRule="auto"/>
        <w:ind w:left="1701" w:hanging="382"/>
      </w:pPr>
      <w:proofErr w:type="gramStart"/>
      <w:r>
        <w:lastRenderedPageBreak/>
        <w:t xml:space="preserve">c. </w:t>
      </w:r>
      <w:r w:rsidR="00CA2A78">
        <w:t xml:space="preserve"> </w:t>
      </w:r>
      <w:r>
        <w:t>Evaluasi</w:t>
      </w:r>
      <w:proofErr w:type="gramEnd"/>
    </w:p>
    <w:p w14:paraId="500F880B" w14:textId="77777777" w:rsidR="00BD4AB9" w:rsidRDefault="00EB49FD" w:rsidP="00B45FE1">
      <w:pPr>
        <w:numPr>
          <w:ilvl w:val="0"/>
          <w:numId w:val="124"/>
        </w:numPr>
        <w:spacing w:after="0" w:line="360" w:lineRule="auto"/>
      </w:pPr>
      <w:r>
        <w:t>Absensi atau jumlah kehadiran peserta</w:t>
      </w:r>
    </w:p>
    <w:p w14:paraId="6C98A15C" w14:textId="3AD2F89F" w:rsidR="002A5370" w:rsidRDefault="00EB49FD" w:rsidP="00B45FE1">
      <w:pPr>
        <w:numPr>
          <w:ilvl w:val="0"/>
          <w:numId w:val="124"/>
        </w:numPr>
        <w:spacing w:after="0" w:line="360" w:lineRule="auto"/>
      </w:pPr>
      <w:r>
        <w:t xml:space="preserve">Perhitungan hasil </w:t>
      </w:r>
      <w:r w:rsidRPr="005E1A71">
        <w:rPr>
          <w:i/>
        </w:rPr>
        <w:t>Pre-test</w:t>
      </w:r>
      <w:r>
        <w:t xml:space="preserve"> dan </w:t>
      </w:r>
      <w:r w:rsidRPr="005E1A71">
        <w:rPr>
          <w:i/>
        </w:rPr>
        <w:t>Post-test</w:t>
      </w:r>
    </w:p>
    <w:p w14:paraId="43722B00" w14:textId="77777777" w:rsidR="00BD4AB9" w:rsidRDefault="00EB49FD" w:rsidP="00B45FE1">
      <w:pPr>
        <w:numPr>
          <w:ilvl w:val="0"/>
          <w:numId w:val="301"/>
        </w:numPr>
        <w:spacing w:after="0" w:line="360" w:lineRule="auto"/>
        <w:ind w:left="1440"/>
      </w:pPr>
      <w:r>
        <w:t>Hasil Kegiatan</w:t>
      </w:r>
    </w:p>
    <w:p w14:paraId="5284C6CD" w14:textId="6AAC3A18" w:rsidR="00B45FE1" w:rsidRPr="00B45FE1" w:rsidRDefault="00EB49FD" w:rsidP="00B45FE1">
      <w:pPr>
        <w:spacing w:after="0" w:line="360" w:lineRule="auto"/>
        <w:ind w:left="1440"/>
      </w:pPr>
      <w:r>
        <w:t xml:space="preserve">Dari hasil penyuluhan, peserta dapat menyimak materi dengan baik yang dapat dibuktikan dengan peserta aktif bertanya dan berdiskusi mengenai materi PHBS yang dibawakan oleh penyuluh saat sesi </w:t>
      </w:r>
      <w:proofErr w:type="gramStart"/>
      <w:r>
        <w:t>tanya</w:t>
      </w:r>
      <w:proofErr w:type="gramEnd"/>
      <w:r>
        <w:t xml:space="preserve"> jawab. </w:t>
      </w:r>
      <w:proofErr w:type="gramStart"/>
      <w:r>
        <w:t xml:space="preserve">Jika dilihat dari hasil </w:t>
      </w:r>
      <w:r w:rsidRPr="005E1A71">
        <w:rPr>
          <w:i/>
        </w:rPr>
        <w:t>pre-test</w:t>
      </w:r>
      <w:r>
        <w:t xml:space="preserve"> dan </w:t>
      </w:r>
      <w:r w:rsidRPr="005E1A71">
        <w:rPr>
          <w:i/>
        </w:rPr>
        <w:t>post-test</w:t>
      </w:r>
      <w:r>
        <w:t xml:space="preserve"> juga terdapat peningkatan skor dari </w:t>
      </w:r>
      <w:r w:rsidRPr="005E1A71">
        <w:rPr>
          <w:i/>
        </w:rPr>
        <w:t>pre-test</w:t>
      </w:r>
      <w:r>
        <w:t xml:space="preserve"> dan </w:t>
      </w:r>
      <w:r w:rsidRPr="005E1A71">
        <w:rPr>
          <w:i/>
        </w:rPr>
        <w:t>post-test</w:t>
      </w:r>
      <w:r>
        <w:t xml:space="preserve"> dari 51 menjadi 81.</w:t>
      </w:r>
      <w:proofErr w:type="gramEnd"/>
    </w:p>
    <w:p w14:paraId="17A92493" w14:textId="13FFAC61" w:rsidR="000369BA" w:rsidRPr="000369BA" w:rsidRDefault="000369BA" w:rsidP="000369BA">
      <w:pPr>
        <w:pStyle w:val="Caption"/>
        <w:keepNext/>
        <w:ind w:left="1440" w:firstLine="720"/>
        <w:jc w:val="center"/>
        <w:rPr>
          <w:b/>
          <w:sz w:val="24"/>
          <w:szCs w:val="24"/>
        </w:rPr>
      </w:pPr>
      <w:bookmarkStart w:id="44" w:name="_Toc129861639"/>
      <w:proofErr w:type="gramStart"/>
      <w:r w:rsidRPr="000369BA">
        <w:rPr>
          <w:b/>
          <w:color w:val="auto"/>
          <w:sz w:val="24"/>
          <w:szCs w:val="24"/>
        </w:rPr>
        <w:t xml:space="preserve">Tabel  </w:t>
      </w:r>
      <w:proofErr w:type="gramEnd"/>
      <w:r w:rsidRPr="000369BA">
        <w:rPr>
          <w:b/>
          <w:color w:val="auto"/>
          <w:sz w:val="24"/>
          <w:szCs w:val="24"/>
        </w:rPr>
        <w:fldChar w:fldCharType="begin"/>
      </w:r>
      <w:r w:rsidRPr="000369BA">
        <w:rPr>
          <w:b/>
          <w:color w:val="auto"/>
          <w:sz w:val="24"/>
          <w:szCs w:val="24"/>
        </w:rPr>
        <w:instrText xml:space="preserve"> SEQ Tabel_ \* ARABIC </w:instrText>
      </w:r>
      <w:r w:rsidRPr="000369BA">
        <w:rPr>
          <w:b/>
          <w:color w:val="auto"/>
          <w:sz w:val="24"/>
          <w:szCs w:val="24"/>
        </w:rPr>
        <w:fldChar w:fldCharType="separate"/>
      </w:r>
      <w:r w:rsidR="00896CA1">
        <w:rPr>
          <w:b/>
          <w:noProof/>
          <w:color w:val="auto"/>
          <w:sz w:val="24"/>
          <w:szCs w:val="24"/>
        </w:rPr>
        <w:t>19</w:t>
      </w:r>
      <w:r w:rsidRPr="000369BA">
        <w:rPr>
          <w:b/>
          <w:color w:val="auto"/>
          <w:sz w:val="24"/>
          <w:szCs w:val="24"/>
        </w:rPr>
        <w:fldChar w:fldCharType="end"/>
      </w:r>
      <w:r w:rsidRPr="000369BA">
        <w:rPr>
          <w:b/>
          <w:color w:val="auto"/>
          <w:sz w:val="24"/>
          <w:szCs w:val="24"/>
        </w:rPr>
        <w:t xml:space="preserve"> Hasil Skor Penyuluhan PHBS</w:t>
      </w:r>
      <w:bookmarkEnd w:id="44"/>
    </w:p>
    <w:tbl>
      <w:tblPr>
        <w:tblStyle w:val="TableGrid"/>
        <w:tblW w:w="0" w:type="auto"/>
        <w:tblInd w:w="1800" w:type="dxa"/>
        <w:tblLook w:val="04A0" w:firstRow="1" w:lastRow="0" w:firstColumn="1" w:lastColumn="0" w:noHBand="0" w:noVBand="1"/>
      </w:tblPr>
      <w:tblGrid>
        <w:gridCol w:w="590"/>
        <w:gridCol w:w="1921"/>
        <w:gridCol w:w="1921"/>
        <w:gridCol w:w="1921"/>
      </w:tblGrid>
      <w:tr w:rsidR="000369BA" w14:paraId="1573C450" w14:textId="77777777" w:rsidTr="00321836">
        <w:trPr>
          <w:tblHeader/>
        </w:trPr>
        <w:tc>
          <w:tcPr>
            <w:tcW w:w="590" w:type="dxa"/>
          </w:tcPr>
          <w:p w14:paraId="1DBB0F76" w14:textId="77777777" w:rsidR="000369BA" w:rsidRPr="00BD2239" w:rsidRDefault="000369BA" w:rsidP="00321836">
            <w:pPr>
              <w:jc w:val="center"/>
              <w:rPr>
                <w:b/>
                <w:bCs/>
              </w:rPr>
            </w:pPr>
            <w:r w:rsidRPr="00BD2239">
              <w:rPr>
                <w:b/>
                <w:bCs/>
              </w:rPr>
              <w:t>No</w:t>
            </w:r>
          </w:p>
        </w:tc>
        <w:tc>
          <w:tcPr>
            <w:tcW w:w="1921" w:type="dxa"/>
          </w:tcPr>
          <w:p w14:paraId="2C4CDA84" w14:textId="77777777" w:rsidR="000369BA" w:rsidRPr="00BD2239" w:rsidRDefault="000369BA" w:rsidP="00321836">
            <w:pPr>
              <w:jc w:val="center"/>
              <w:rPr>
                <w:b/>
                <w:bCs/>
              </w:rPr>
            </w:pPr>
            <w:r w:rsidRPr="00BD2239">
              <w:rPr>
                <w:b/>
                <w:bCs/>
              </w:rPr>
              <w:t>Nama Peserta</w:t>
            </w:r>
          </w:p>
        </w:tc>
        <w:tc>
          <w:tcPr>
            <w:tcW w:w="1921" w:type="dxa"/>
          </w:tcPr>
          <w:p w14:paraId="1B67B9B8" w14:textId="02C18810" w:rsidR="000369BA" w:rsidRPr="00BD2239" w:rsidRDefault="000369BA" w:rsidP="00321836">
            <w:pPr>
              <w:jc w:val="center"/>
              <w:rPr>
                <w:b/>
                <w:bCs/>
              </w:rPr>
            </w:pPr>
            <w:r w:rsidRPr="00BD2239">
              <w:rPr>
                <w:b/>
                <w:bCs/>
              </w:rPr>
              <w:t>Skor Pre-Test</w:t>
            </w:r>
          </w:p>
        </w:tc>
        <w:tc>
          <w:tcPr>
            <w:tcW w:w="1921" w:type="dxa"/>
          </w:tcPr>
          <w:p w14:paraId="754C916C" w14:textId="619CD13B" w:rsidR="000369BA" w:rsidRPr="00BD2239" w:rsidRDefault="000369BA" w:rsidP="00321836">
            <w:pPr>
              <w:jc w:val="center"/>
              <w:rPr>
                <w:b/>
                <w:bCs/>
              </w:rPr>
            </w:pPr>
            <w:r w:rsidRPr="00BD2239">
              <w:rPr>
                <w:b/>
                <w:bCs/>
              </w:rPr>
              <w:t>Skor Post-Test</w:t>
            </w:r>
          </w:p>
        </w:tc>
      </w:tr>
      <w:tr w:rsidR="000369BA" w14:paraId="09A1F831" w14:textId="77777777" w:rsidTr="00321836">
        <w:tc>
          <w:tcPr>
            <w:tcW w:w="590" w:type="dxa"/>
          </w:tcPr>
          <w:p w14:paraId="153EF015" w14:textId="77777777" w:rsidR="000369BA" w:rsidRDefault="000369BA" w:rsidP="00321836">
            <w:pPr>
              <w:jc w:val="center"/>
            </w:pPr>
            <w:r w:rsidRPr="00D97A7D">
              <w:t>1</w:t>
            </w:r>
          </w:p>
        </w:tc>
        <w:tc>
          <w:tcPr>
            <w:tcW w:w="1921" w:type="dxa"/>
          </w:tcPr>
          <w:p w14:paraId="2A8CFFE4" w14:textId="1751E9C7" w:rsidR="000369BA" w:rsidRDefault="00E339AB" w:rsidP="00321836">
            <w:pPr>
              <w:jc w:val="left"/>
            </w:pPr>
            <w:r>
              <w:t>Zulfan</w:t>
            </w:r>
          </w:p>
        </w:tc>
        <w:tc>
          <w:tcPr>
            <w:tcW w:w="1921" w:type="dxa"/>
          </w:tcPr>
          <w:p w14:paraId="7E419262" w14:textId="45546034" w:rsidR="000369BA" w:rsidRDefault="00E339AB" w:rsidP="00321836">
            <w:pPr>
              <w:jc w:val="center"/>
            </w:pPr>
            <w:r>
              <w:t>50</w:t>
            </w:r>
          </w:p>
        </w:tc>
        <w:tc>
          <w:tcPr>
            <w:tcW w:w="1921" w:type="dxa"/>
          </w:tcPr>
          <w:p w14:paraId="3499C186" w14:textId="21CF4171" w:rsidR="000369BA" w:rsidRDefault="00E339AB" w:rsidP="00321836">
            <w:pPr>
              <w:jc w:val="center"/>
            </w:pPr>
            <w:r>
              <w:t>70</w:t>
            </w:r>
          </w:p>
        </w:tc>
      </w:tr>
      <w:tr w:rsidR="000369BA" w14:paraId="6B2CDD45" w14:textId="77777777" w:rsidTr="00321836">
        <w:tc>
          <w:tcPr>
            <w:tcW w:w="590" w:type="dxa"/>
          </w:tcPr>
          <w:p w14:paraId="25BB205B" w14:textId="77777777" w:rsidR="000369BA" w:rsidRDefault="000369BA" w:rsidP="00321836">
            <w:pPr>
              <w:jc w:val="center"/>
            </w:pPr>
            <w:r w:rsidRPr="00D97A7D">
              <w:t>2</w:t>
            </w:r>
          </w:p>
        </w:tc>
        <w:tc>
          <w:tcPr>
            <w:tcW w:w="1921" w:type="dxa"/>
          </w:tcPr>
          <w:p w14:paraId="16D51183" w14:textId="0103D6AF" w:rsidR="000369BA" w:rsidRDefault="00E339AB" w:rsidP="00321836">
            <w:pPr>
              <w:jc w:val="left"/>
            </w:pPr>
            <w:r>
              <w:t>Fairuz</w:t>
            </w:r>
          </w:p>
        </w:tc>
        <w:tc>
          <w:tcPr>
            <w:tcW w:w="1921" w:type="dxa"/>
          </w:tcPr>
          <w:p w14:paraId="070D88E3" w14:textId="5CD7C354" w:rsidR="000369BA" w:rsidRDefault="00E339AB" w:rsidP="00321836">
            <w:pPr>
              <w:jc w:val="center"/>
            </w:pPr>
            <w:r>
              <w:t>50</w:t>
            </w:r>
          </w:p>
        </w:tc>
        <w:tc>
          <w:tcPr>
            <w:tcW w:w="1921" w:type="dxa"/>
          </w:tcPr>
          <w:p w14:paraId="2D492C15" w14:textId="6DACD5E7" w:rsidR="000369BA" w:rsidRDefault="00E339AB" w:rsidP="00321836">
            <w:pPr>
              <w:jc w:val="center"/>
            </w:pPr>
            <w:r>
              <w:t>80</w:t>
            </w:r>
          </w:p>
        </w:tc>
      </w:tr>
      <w:tr w:rsidR="000369BA" w14:paraId="0C8DE002" w14:textId="77777777" w:rsidTr="00321836">
        <w:tc>
          <w:tcPr>
            <w:tcW w:w="590" w:type="dxa"/>
          </w:tcPr>
          <w:p w14:paraId="33319063" w14:textId="77777777" w:rsidR="000369BA" w:rsidRDefault="000369BA" w:rsidP="00321836">
            <w:pPr>
              <w:jc w:val="center"/>
            </w:pPr>
            <w:r w:rsidRPr="00D97A7D">
              <w:t>3</w:t>
            </w:r>
          </w:p>
        </w:tc>
        <w:tc>
          <w:tcPr>
            <w:tcW w:w="1921" w:type="dxa"/>
          </w:tcPr>
          <w:p w14:paraId="0F7CE43C" w14:textId="222B3461" w:rsidR="000369BA" w:rsidRDefault="00E339AB" w:rsidP="00321836">
            <w:pPr>
              <w:jc w:val="left"/>
            </w:pPr>
            <w:r>
              <w:t>Sendy</w:t>
            </w:r>
          </w:p>
        </w:tc>
        <w:tc>
          <w:tcPr>
            <w:tcW w:w="1921" w:type="dxa"/>
          </w:tcPr>
          <w:p w14:paraId="454C831A" w14:textId="67FDF83A" w:rsidR="000369BA" w:rsidRDefault="00E339AB" w:rsidP="00321836">
            <w:pPr>
              <w:jc w:val="center"/>
            </w:pPr>
            <w:r>
              <w:t>50</w:t>
            </w:r>
          </w:p>
        </w:tc>
        <w:tc>
          <w:tcPr>
            <w:tcW w:w="1921" w:type="dxa"/>
          </w:tcPr>
          <w:p w14:paraId="234E43DB" w14:textId="2D9AFBE0" w:rsidR="000369BA" w:rsidRDefault="00E339AB" w:rsidP="00321836">
            <w:pPr>
              <w:jc w:val="center"/>
            </w:pPr>
            <w:r>
              <w:t>90</w:t>
            </w:r>
          </w:p>
        </w:tc>
      </w:tr>
      <w:tr w:rsidR="000369BA" w14:paraId="7E911F60" w14:textId="77777777" w:rsidTr="00321836">
        <w:tc>
          <w:tcPr>
            <w:tcW w:w="590" w:type="dxa"/>
          </w:tcPr>
          <w:p w14:paraId="39D77016" w14:textId="77777777" w:rsidR="000369BA" w:rsidRDefault="000369BA" w:rsidP="00321836">
            <w:pPr>
              <w:jc w:val="center"/>
            </w:pPr>
            <w:r w:rsidRPr="00D97A7D">
              <w:t>4</w:t>
            </w:r>
          </w:p>
        </w:tc>
        <w:tc>
          <w:tcPr>
            <w:tcW w:w="1921" w:type="dxa"/>
          </w:tcPr>
          <w:p w14:paraId="18F3E126" w14:textId="2243E877" w:rsidR="000369BA" w:rsidRDefault="00E339AB" w:rsidP="00321836">
            <w:pPr>
              <w:jc w:val="left"/>
            </w:pPr>
            <w:r>
              <w:t>Deil</w:t>
            </w:r>
          </w:p>
        </w:tc>
        <w:tc>
          <w:tcPr>
            <w:tcW w:w="1921" w:type="dxa"/>
          </w:tcPr>
          <w:p w14:paraId="5F112A85" w14:textId="5759E423" w:rsidR="000369BA" w:rsidRDefault="00E339AB" w:rsidP="00321836">
            <w:pPr>
              <w:jc w:val="center"/>
            </w:pPr>
            <w:r>
              <w:t>60</w:t>
            </w:r>
          </w:p>
        </w:tc>
        <w:tc>
          <w:tcPr>
            <w:tcW w:w="1921" w:type="dxa"/>
          </w:tcPr>
          <w:p w14:paraId="3099279A" w14:textId="5B84BC2A" w:rsidR="000369BA" w:rsidRDefault="00E339AB" w:rsidP="00321836">
            <w:pPr>
              <w:jc w:val="center"/>
            </w:pPr>
            <w:r>
              <w:t>90</w:t>
            </w:r>
          </w:p>
        </w:tc>
      </w:tr>
      <w:tr w:rsidR="000369BA" w14:paraId="5CA882DA" w14:textId="77777777" w:rsidTr="00321836">
        <w:tc>
          <w:tcPr>
            <w:tcW w:w="590" w:type="dxa"/>
          </w:tcPr>
          <w:p w14:paraId="206D9D50" w14:textId="77777777" w:rsidR="000369BA" w:rsidRDefault="000369BA" w:rsidP="00321836">
            <w:pPr>
              <w:jc w:val="center"/>
            </w:pPr>
            <w:r w:rsidRPr="00D97A7D">
              <w:t>5</w:t>
            </w:r>
          </w:p>
        </w:tc>
        <w:tc>
          <w:tcPr>
            <w:tcW w:w="1921" w:type="dxa"/>
          </w:tcPr>
          <w:p w14:paraId="2838CE12" w14:textId="719CC840" w:rsidR="000369BA" w:rsidRDefault="00E339AB" w:rsidP="00321836">
            <w:pPr>
              <w:jc w:val="left"/>
            </w:pPr>
            <w:r>
              <w:t>Rizki</w:t>
            </w:r>
          </w:p>
        </w:tc>
        <w:tc>
          <w:tcPr>
            <w:tcW w:w="1921" w:type="dxa"/>
          </w:tcPr>
          <w:p w14:paraId="2646515F" w14:textId="30F300D3" w:rsidR="000369BA" w:rsidRDefault="00E339AB" w:rsidP="00321836">
            <w:pPr>
              <w:jc w:val="center"/>
            </w:pPr>
            <w:r>
              <w:t>60</w:t>
            </w:r>
          </w:p>
        </w:tc>
        <w:tc>
          <w:tcPr>
            <w:tcW w:w="1921" w:type="dxa"/>
          </w:tcPr>
          <w:p w14:paraId="72AC7244" w14:textId="6694FD1B" w:rsidR="000369BA" w:rsidRDefault="00E339AB" w:rsidP="00321836">
            <w:pPr>
              <w:jc w:val="center"/>
            </w:pPr>
            <w:r>
              <w:t>80</w:t>
            </w:r>
          </w:p>
        </w:tc>
      </w:tr>
      <w:tr w:rsidR="000369BA" w14:paraId="60ABD8D1" w14:textId="77777777" w:rsidTr="00321836">
        <w:tc>
          <w:tcPr>
            <w:tcW w:w="590" w:type="dxa"/>
          </w:tcPr>
          <w:p w14:paraId="47B0D177" w14:textId="77777777" w:rsidR="000369BA" w:rsidRDefault="000369BA" w:rsidP="00321836">
            <w:pPr>
              <w:jc w:val="center"/>
            </w:pPr>
            <w:r w:rsidRPr="00D97A7D">
              <w:t>6</w:t>
            </w:r>
          </w:p>
        </w:tc>
        <w:tc>
          <w:tcPr>
            <w:tcW w:w="1921" w:type="dxa"/>
          </w:tcPr>
          <w:p w14:paraId="6560AE20" w14:textId="6F41E5E1" w:rsidR="000369BA" w:rsidRDefault="00E339AB" w:rsidP="00321836">
            <w:pPr>
              <w:jc w:val="left"/>
            </w:pPr>
            <w:r>
              <w:t>Faiz</w:t>
            </w:r>
          </w:p>
        </w:tc>
        <w:tc>
          <w:tcPr>
            <w:tcW w:w="1921" w:type="dxa"/>
          </w:tcPr>
          <w:p w14:paraId="4904F10B" w14:textId="69F94A69" w:rsidR="000369BA" w:rsidRDefault="00E339AB" w:rsidP="00321836">
            <w:pPr>
              <w:jc w:val="center"/>
            </w:pPr>
            <w:r>
              <w:t>50</w:t>
            </w:r>
          </w:p>
        </w:tc>
        <w:tc>
          <w:tcPr>
            <w:tcW w:w="1921" w:type="dxa"/>
          </w:tcPr>
          <w:p w14:paraId="5DA010A8" w14:textId="41A28A1A" w:rsidR="000369BA" w:rsidRDefault="00E339AB" w:rsidP="00321836">
            <w:pPr>
              <w:jc w:val="center"/>
            </w:pPr>
            <w:r>
              <w:t>80</w:t>
            </w:r>
          </w:p>
        </w:tc>
      </w:tr>
      <w:tr w:rsidR="000369BA" w14:paraId="13327106" w14:textId="77777777" w:rsidTr="00321836">
        <w:tc>
          <w:tcPr>
            <w:tcW w:w="590" w:type="dxa"/>
          </w:tcPr>
          <w:p w14:paraId="3BA9B752" w14:textId="77777777" w:rsidR="000369BA" w:rsidRDefault="000369BA" w:rsidP="00321836">
            <w:pPr>
              <w:jc w:val="center"/>
            </w:pPr>
            <w:r w:rsidRPr="00D97A7D">
              <w:t>7</w:t>
            </w:r>
          </w:p>
        </w:tc>
        <w:tc>
          <w:tcPr>
            <w:tcW w:w="1921" w:type="dxa"/>
          </w:tcPr>
          <w:p w14:paraId="78EAA61E" w14:textId="23FBEDF8" w:rsidR="000369BA" w:rsidRDefault="00E339AB" w:rsidP="00321836">
            <w:pPr>
              <w:jc w:val="left"/>
            </w:pPr>
            <w:r>
              <w:t>Fahmi</w:t>
            </w:r>
          </w:p>
        </w:tc>
        <w:tc>
          <w:tcPr>
            <w:tcW w:w="1921" w:type="dxa"/>
          </w:tcPr>
          <w:p w14:paraId="5CF3CB3A" w14:textId="29D3476D" w:rsidR="000369BA" w:rsidRDefault="00E339AB" w:rsidP="00321836">
            <w:pPr>
              <w:jc w:val="center"/>
            </w:pPr>
            <w:r>
              <w:t>40</w:t>
            </w:r>
          </w:p>
        </w:tc>
        <w:tc>
          <w:tcPr>
            <w:tcW w:w="1921" w:type="dxa"/>
          </w:tcPr>
          <w:p w14:paraId="0FC8535B" w14:textId="6C0A338D" w:rsidR="000369BA" w:rsidRDefault="00E339AB" w:rsidP="00321836">
            <w:pPr>
              <w:jc w:val="center"/>
            </w:pPr>
            <w:r>
              <w:t>70</w:t>
            </w:r>
          </w:p>
        </w:tc>
      </w:tr>
      <w:tr w:rsidR="000369BA" w14:paraId="18B32377" w14:textId="77777777" w:rsidTr="00321836">
        <w:tc>
          <w:tcPr>
            <w:tcW w:w="590" w:type="dxa"/>
          </w:tcPr>
          <w:p w14:paraId="1126B80B" w14:textId="77777777" w:rsidR="000369BA" w:rsidRDefault="000369BA" w:rsidP="00321836">
            <w:pPr>
              <w:jc w:val="center"/>
            </w:pPr>
            <w:r w:rsidRPr="00D97A7D">
              <w:t>8</w:t>
            </w:r>
          </w:p>
        </w:tc>
        <w:tc>
          <w:tcPr>
            <w:tcW w:w="1921" w:type="dxa"/>
          </w:tcPr>
          <w:p w14:paraId="156F2EB4" w14:textId="32830F40" w:rsidR="000369BA" w:rsidRDefault="00E339AB" w:rsidP="00321836">
            <w:pPr>
              <w:jc w:val="left"/>
            </w:pPr>
            <w:r>
              <w:t>Shaqila</w:t>
            </w:r>
          </w:p>
        </w:tc>
        <w:tc>
          <w:tcPr>
            <w:tcW w:w="1921" w:type="dxa"/>
          </w:tcPr>
          <w:p w14:paraId="655F6569" w14:textId="132DC150" w:rsidR="000369BA" w:rsidRDefault="00E339AB" w:rsidP="00321836">
            <w:pPr>
              <w:jc w:val="center"/>
            </w:pPr>
            <w:r>
              <w:t>60</w:t>
            </w:r>
          </w:p>
        </w:tc>
        <w:tc>
          <w:tcPr>
            <w:tcW w:w="1921" w:type="dxa"/>
          </w:tcPr>
          <w:p w14:paraId="17C26BED" w14:textId="522E1135" w:rsidR="000369BA" w:rsidRDefault="00E339AB" w:rsidP="00321836">
            <w:pPr>
              <w:jc w:val="center"/>
            </w:pPr>
            <w:r>
              <w:t>80</w:t>
            </w:r>
          </w:p>
        </w:tc>
      </w:tr>
      <w:tr w:rsidR="000369BA" w14:paraId="0F5AC315" w14:textId="77777777" w:rsidTr="00321836">
        <w:tc>
          <w:tcPr>
            <w:tcW w:w="590" w:type="dxa"/>
          </w:tcPr>
          <w:p w14:paraId="2B6440D5" w14:textId="77777777" w:rsidR="000369BA" w:rsidRDefault="000369BA" w:rsidP="00321836">
            <w:pPr>
              <w:jc w:val="center"/>
            </w:pPr>
            <w:r w:rsidRPr="00D97A7D">
              <w:t>9</w:t>
            </w:r>
          </w:p>
        </w:tc>
        <w:tc>
          <w:tcPr>
            <w:tcW w:w="1921" w:type="dxa"/>
          </w:tcPr>
          <w:p w14:paraId="4017F27C" w14:textId="3ED61326" w:rsidR="000369BA" w:rsidRDefault="00E339AB" w:rsidP="00321836">
            <w:pPr>
              <w:jc w:val="left"/>
            </w:pPr>
            <w:r>
              <w:t>Nurafni</w:t>
            </w:r>
          </w:p>
        </w:tc>
        <w:tc>
          <w:tcPr>
            <w:tcW w:w="1921" w:type="dxa"/>
          </w:tcPr>
          <w:p w14:paraId="71BE6758" w14:textId="74E1DEF0" w:rsidR="000369BA" w:rsidRDefault="00E339AB" w:rsidP="00321836">
            <w:pPr>
              <w:jc w:val="center"/>
            </w:pPr>
            <w:r>
              <w:t>50</w:t>
            </w:r>
          </w:p>
        </w:tc>
        <w:tc>
          <w:tcPr>
            <w:tcW w:w="1921" w:type="dxa"/>
          </w:tcPr>
          <w:p w14:paraId="308F952E" w14:textId="3F30A5A0" w:rsidR="000369BA" w:rsidRDefault="00E339AB" w:rsidP="00321836">
            <w:pPr>
              <w:jc w:val="center"/>
            </w:pPr>
            <w:r>
              <w:t>70</w:t>
            </w:r>
          </w:p>
        </w:tc>
      </w:tr>
      <w:tr w:rsidR="000369BA" w14:paraId="17B32618" w14:textId="77777777" w:rsidTr="00321836">
        <w:tc>
          <w:tcPr>
            <w:tcW w:w="590" w:type="dxa"/>
          </w:tcPr>
          <w:p w14:paraId="27FAA70A" w14:textId="77777777" w:rsidR="000369BA" w:rsidRDefault="000369BA" w:rsidP="00321836">
            <w:pPr>
              <w:jc w:val="center"/>
            </w:pPr>
            <w:r w:rsidRPr="00D97A7D">
              <w:t>10</w:t>
            </w:r>
          </w:p>
        </w:tc>
        <w:tc>
          <w:tcPr>
            <w:tcW w:w="1921" w:type="dxa"/>
          </w:tcPr>
          <w:p w14:paraId="55E6FD21" w14:textId="07A2313E" w:rsidR="000369BA" w:rsidRDefault="00E339AB" w:rsidP="00321836">
            <w:pPr>
              <w:jc w:val="left"/>
            </w:pPr>
            <w:r>
              <w:t>Fikri</w:t>
            </w:r>
          </w:p>
        </w:tc>
        <w:tc>
          <w:tcPr>
            <w:tcW w:w="1921" w:type="dxa"/>
          </w:tcPr>
          <w:p w14:paraId="1989B44E" w14:textId="65F2B7EC" w:rsidR="000369BA" w:rsidRDefault="00E339AB" w:rsidP="00321836">
            <w:pPr>
              <w:jc w:val="center"/>
            </w:pPr>
            <w:r>
              <w:t>70</w:t>
            </w:r>
          </w:p>
        </w:tc>
        <w:tc>
          <w:tcPr>
            <w:tcW w:w="1921" w:type="dxa"/>
          </w:tcPr>
          <w:p w14:paraId="52D6DB98" w14:textId="0F06FF01" w:rsidR="000369BA" w:rsidRDefault="00E339AB" w:rsidP="00321836">
            <w:pPr>
              <w:jc w:val="center"/>
            </w:pPr>
            <w:r>
              <w:t>90</w:t>
            </w:r>
          </w:p>
        </w:tc>
      </w:tr>
      <w:tr w:rsidR="000369BA" w14:paraId="419BB456" w14:textId="77777777" w:rsidTr="00321836">
        <w:tc>
          <w:tcPr>
            <w:tcW w:w="590" w:type="dxa"/>
          </w:tcPr>
          <w:p w14:paraId="4EC93252" w14:textId="77777777" w:rsidR="000369BA" w:rsidRDefault="000369BA" w:rsidP="00321836">
            <w:pPr>
              <w:jc w:val="center"/>
            </w:pPr>
            <w:r w:rsidRPr="00D97A7D">
              <w:t>11</w:t>
            </w:r>
          </w:p>
        </w:tc>
        <w:tc>
          <w:tcPr>
            <w:tcW w:w="1921" w:type="dxa"/>
          </w:tcPr>
          <w:p w14:paraId="179C5832" w14:textId="3236FA1A" w:rsidR="000369BA" w:rsidRDefault="00E339AB" w:rsidP="00321836">
            <w:pPr>
              <w:jc w:val="left"/>
            </w:pPr>
            <w:r>
              <w:t>Saskia</w:t>
            </w:r>
          </w:p>
        </w:tc>
        <w:tc>
          <w:tcPr>
            <w:tcW w:w="1921" w:type="dxa"/>
          </w:tcPr>
          <w:p w14:paraId="63F038EC" w14:textId="08BFD407" w:rsidR="000369BA" w:rsidRDefault="00E339AB" w:rsidP="00321836">
            <w:pPr>
              <w:jc w:val="center"/>
            </w:pPr>
            <w:r>
              <w:t>60</w:t>
            </w:r>
          </w:p>
        </w:tc>
        <w:tc>
          <w:tcPr>
            <w:tcW w:w="1921" w:type="dxa"/>
          </w:tcPr>
          <w:p w14:paraId="11C4AFDF" w14:textId="0E64BA91" w:rsidR="000369BA" w:rsidRDefault="00E339AB" w:rsidP="00321836">
            <w:pPr>
              <w:jc w:val="center"/>
            </w:pPr>
            <w:r>
              <w:t>80</w:t>
            </w:r>
          </w:p>
        </w:tc>
      </w:tr>
      <w:tr w:rsidR="000369BA" w14:paraId="0FFB002D" w14:textId="77777777" w:rsidTr="00321836">
        <w:tc>
          <w:tcPr>
            <w:tcW w:w="590" w:type="dxa"/>
          </w:tcPr>
          <w:p w14:paraId="0D62152C" w14:textId="77777777" w:rsidR="000369BA" w:rsidRDefault="000369BA" w:rsidP="00321836">
            <w:pPr>
              <w:jc w:val="center"/>
            </w:pPr>
            <w:r w:rsidRPr="00D97A7D">
              <w:t>12</w:t>
            </w:r>
          </w:p>
        </w:tc>
        <w:tc>
          <w:tcPr>
            <w:tcW w:w="1921" w:type="dxa"/>
          </w:tcPr>
          <w:p w14:paraId="06D2E8DE" w14:textId="5011F7EA" w:rsidR="000369BA" w:rsidRDefault="00E339AB" w:rsidP="00321836">
            <w:pPr>
              <w:jc w:val="left"/>
            </w:pPr>
            <w:r>
              <w:t>Nazma</w:t>
            </w:r>
          </w:p>
        </w:tc>
        <w:tc>
          <w:tcPr>
            <w:tcW w:w="1921" w:type="dxa"/>
          </w:tcPr>
          <w:p w14:paraId="643C42BF" w14:textId="21B0FC62" w:rsidR="000369BA" w:rsidRDefault="00E339AB" w:rsidP="00321836">
            <w:pPr>
              <w:jc w:val="center"/>
            </w:pPr>
            <w:r>
              <w:t>50</w:t>
            </w:r>
          </w:p>
        </w:tc>
        <w:tc>
          <w:tcPr>
            <w:tcW w:w="1921" w:type="dxa"/>
          </w:tcPr>
          <w:p w14:paraId="76D978C4" w14:textId="031A0C4D" w:rsidR="000369BA" w:rsidRDefault="00E339AB" w:rsidP="00321836">
            <w:pPr>
              <w:jc w:val="center"/>
            </w:pPr>
            <w:r>
              <w:t>70</w:t>
            </w:r>
          </w:p>
        </w:tc>
      </w:tr>
      <w:tr w:rsidR="000369BA" w14:paraId="1DCFF458" w14:textId="77777777" w:rsidTr="00321836">
        <w:tc>
          <w:tcPr>
            <w:tcW w:w="590" w:type="dxa"/>
          </w:tcPr>
          <w:p w14:paraId="2B427353" w14:textId="77777777" w:rsidR="000369BA" w:rsidRDefault="000369BA" w:rsidP="00321836">
            <w:pPr>
              <w:jc w:val="center"/>
            </w:pPr>
            <w:r w:rsidRPr="00D97A7D">
              <w:t>13</w:t>
            </w:r>
          </w:p>
        </w:tc>
        <w:tc>
          <w:tcPr>
            <w:tcW w:w="1921" w:type="dxa"/>
          </w:tcPr>
          <w:p w14:paraId="2F4EFABD" w14:textId="4A61E207" w:rsidR="000369BA" w:rsidRDefault="00E339AB" w:rsidP="00321836">
            <w:pPr>
              <w:jc w:val="left"/>
            </w:pPr>
            <w:r>
              <w:t>Pipit</w:t>
            </w:r>
          </w:p>
        </w:tc>
        <w:tc>
          <w:tcPr>
            <w:tcW w:w="1921" w:type="dxa"/>
          </w:tcPr>
          <w:p w14:paraId="03F5F85C" w14:textId="26B983CF" w:rsidR="000369BA" w:rsidRDefault="00E339AB" w:rsidP="00321836">
            <w:pPr>
              <w:jc w:val="center"/>
            </w:pPr>
            <w:r>
              <w:t>40</w:t>
            </w:r>
          </w:p>
        </w:tc>
        <w:tc>
          <w:tcPr>
            <w:tcW w:w="1921" w:type="dxa"/>
          </w:tcPr>
          <w:p w14:paraId="0E4590C8" w14:textId="2A74C083" w:rsidR="000369BA" w:rsidRDefault="00E339AB" w:rsidP="00321836">
            <w:pPr>
              <w:jc w:val="center"/>
            </w:pPr>
            <w:r>
              <w:t>70</w:t>
            </w:r>
          </w:p>
        </w:tc>
      </w:tr>
      <w:tr w:rsidR="000369BA" w14:paraId="4BA22A49" w14:textId="77777777" w:rsidTr="00321836">
        <w:tc>
          <w:tcPr>
            <w:tcW w:w="590" w:type="dxa"/>
          </w:tcPr>
          <w:p w14:paraId="4DDD8379" w14:textId="77777777" w:rsidR="000369BA" w:rsidRDefault="000369BA" w:rsidP="00321836">
            <w:pPr>
              <w:jc w:val="center"/>
            </w:pPr>
            <w:r w:rsidRPr="00D97A7D">
              <w:t>14</w:t>
            </w:r>
          </w:p>
        </w:tc>
        <w:tc>
          <w:tcPr>
            <w:tcW w:w="1921" w:type="dxa"/>
          </w:tcPr>
          <w:p w14:paraId="460998F1" w14:textId="543D9958" w:rsidR="000369BA" w:rsidRDefault="00E339AB" w:rsidP="00321836">
            <w:pPr>
              <w:jc w:val="left"/>
            </w:pPr>
            <w:r>
              <w:t>Rahmat</w:t>
            </w:r>
          </w:p>
        </w:tc>
        <w:tc>
          <w:tcPr>
            <w:tcW w:w="1921" w:type="dxa"/>
          </w:tcPr>
          <w:p w14:paraId="793D232C" w14:textId="16C7D732" w:rsidR="000369BA" w:rsidRDefault="00E339AB" w:rsidP="00321836">
            <w:pPr>
              <w:jc w:val="center"/>
            </w:pPr>
            <w:r>
              <w:t>60</w:t>
            </w:r>
          </w:p>
        </w:tc>
        <w:tc>
          <w:tcPr>
            <w:tcW w:w="1921" w:type="dxa"/>
          </w:tcPr>
          <w:p w14:paraId="397B5615" w14:textId="0F743E30" w:rsidR="000369BA" w:rsidRDefault="00E339AB" w:rsidP="00321836">
            <w:pPr>
              <w:jc w:val="center"/>
            </w:pPr>
            <w:r>
              <w:t>90</w:t>
            </w:r>
          </w:p>
        </w:tc>
      </w:tr>
      <w:tr w:rsidR="000369BA" w14:paraId="6100150C" w14:textId="77777777" w:rsidTr="00321836">
        <w:tc>
          <w:tcPr>
            <w:tcW w:w="590" w:type="dxa"/>
          </w:tcPr>
          <w:p w14:paraId="273D1760" w14:textId="77777777" w:rsidR="000369BA" w:rsidRDefault="000369BA" w:rsidP="00321836">
            <w:pPr>
              <w:jc w:val="center"/>
            </w:pPr>
            <w:r w:rsidRPr="00D97A7D">
              <w:t>15</w:t>
            </w:r>
          </w:p>
        </w:tc>
        <w:tc>
          <w:tcPr>
            <w:tcW w:w="1921" w:type="dxa"/>
          </w:tcPr>
          <w:p w14:paraId="6DB68415" w14:textId="58F89CAA" w:rsidR="000369BA" w:rsidRDefault="00E339AB" w:rsidP="00321836">
            <w:pPr>
              <w:jc w:val="left"/>
            </w:pPr>
            <w:r>
              <w:t>Yazid</w:t>
            </w:r>
          </w:p>
        </w:tc>
        <w:tc>
          <w:tcPr>
            <w:tcW w:w="1921" w:type="dxa"/>
          </w:tcPr>
          <w:p w14:paraId="0DF5FB0A" w14:textId="49803D6D" w:rsidR="000369BA" w:rsidRDefault="00E339AB" w:rsidP="00321836">
            <w:pPr>
              <w:jc w:val="center"/>
            </w:pPr>
            <w:r>
              <w:t>30</w:t>
            </w:r>
          </w:p>
        </w:tc>
        <w:tc>
          <w:tcPr>
            <w:tcW w:w="1921" w:type="dxa"/>
          </w:tcPr>
          <w:p w14:paraId="30AC6734" w14:textId="1CE49251" w:rsidR="000369BA" w:rsidRDefault="00E339AB" w:rsidP="00321836">
            <w:pPr>
              <w:jc w:val="center"/>
            </w:pPr>
            <w:r>
              <w:t>90</w:t>
            </w:r>
          </w:p>
        </w:tc>
      </w:tr>
      <w:tr w:rsidR="000369BA" w14:paraId="766E677B" w14:textId="77777777" w:rsidTr="00321836">
        <w:tc>
          <w:tcPr>
            <w:tcW w:w="590" w:type="dxa"/>
          </w:tcPr>
          <w:p w14:paraId="5B34616C" w14:textId="77777777" w:rsidR="000369BA" w:rsidRDefault="000369BA" w:rsidP="00321836">
            <w:pPr>
              <w:jc w:val="center"/>
            </w:pPr>
            <w:r w:rsidRPr="00D97A7D">
              <w:t>16</w:t>
            </w:r>
          </w:p>
        </w:tc>
        <w:tc>
          <w:tcPr>
            <w:tcW w:w="1921" w:type="dxa"/>
          </w:tcPr>
          <w:p w14:paraId="038A53F0" w14:textId="09DDD131" w:rsidR="000369BA" w:rsidRDefault="00E339AB" w:rsidP="00321836">
            <w:pPr>
              <w:jc w:val="left"/>
            </w:pPr>
            <w:r>
              <w:t>Fijdry</w:t>
            </w:r>
          </w:p>
        </w:tc>
        <w:tc>
          <w:tcPr>
            <w:tcW w:w="1921" w:type="dxa"/>
          </w:tcPr>
          <w:p w14:paraId="6CC2E0A6" w14:textId="30C0A2F9" w:rsidR="000369BA" w:rsidRDefault="00E339AB" w:rsidP="00321836">
            <w:pPr>
              <w:jc w:val="center"/>
            </w:pPr>
            <w:r>
              <w:t>50</w:t>
            </w:r>
          </w:p>
        </w:tc>
        <w:tc>
          <w:tcPr>
            <w:tcW w:w="1921" w:type="dxa"/>
          </w:tcPr>
          <w:p w14:paraId="0B311E91" w14:textId="04729EF8" w:rsidR="000369BA" w:rsidRDefault="00E339AB" w:rsidP="00321836">
            <w:pPr>
              <w:jc w:val="center"/>
            </w:pPr>
            <w:r>
              <w:t>90</w:t>
            </w:r>
          </w:p>
        </w:tc>
      </w:tr>
      <w:tr w:rsidR="00E339AB" w14:paraId="3B94A278" w14:textId="77777777" w:rsidTr="00321836">
        <w:tc>
          <w:tcPr>
            <w:tcW w:w="590" w:type="dxa"/>
          </w:tcPr>
          <w:p w14:paraId="11374D69" w14:textId="0218F868" w:rsidR="00E339AB" w:rsidRPr="00D97A7D" w:rsidRDefault="00E339AB" w:rsidP="00321836">
            <w:pPr>
              <w:jc w:val="center"/>
            </w:pPr>
            <w:r>
              <w:t>17</w:t>
            </w:r>
          </w:p>
        </w:tc>
        <w:tc>
          <w:tcPr>
            <w:tcW w:w="1921" w:type="dxa"/>
          </w:tcPr>
          <w:p w14:paraId="11A175D0" w14:textId="6A0B2E24" w:rsidR="00E339AB" w:rsidRDefault="00E339AB" w:rsidP="00321836">
            <w:pPr>
              <w:jc w:val="left"/>
            </w:pPr>
            <w:r>
              <w:t>Irfan</w:t>
            </w:r>
          </w:p>
        </w:tc>
        <w:tc>
          <w:tcPr>
            <w:tcW w:w="1921" w:type="dxa"/>
          </w:tcPr>
          <w:p w14:paraId="7A3156AB" w14:textId="46D4BDEB" w:rsidR="00E339AB" w:rsidRDefault="00E339AB" w:rsidP="00321836">
            <w:pPr>
              <w:jc w:val="center"/>
            </w:pPr>
            <w:r>
              <w:t>30</w:t>
            </w:r>
          </w:p>
        </w:tc>
        <w:tc>
          <w:tcPr>
            <w:tcW w:w="1921" w:type="dxa"/>
          </w:tcPr>
          <w:p w14:paraId="51D6E178" w14:textId="5F61E45A" w:rsidR="00E339AB" w:rsidRDefault="00E339AB" w:rsidP="00321836">
            <w:pPr>
              <w:jc w:val="center"/>
            </w:pPr>
            <w:r>
              <w:t>80</w:t>
            </w:r>
          </w:p>
        </w:tc>
      </w:tr>
      <w:tr w:rsidR="00E339AB" w14:paraId="72D8CE63" w14:textId="77777777" w:rsidTr="00321836">
        <w:tc>
          <w:tcPr>
            <w:tcW w:w="590" w:type="dxa"/>
          </w:tcPr>
          <w:p w14:paraId="03D2649D" w14:textId="4461A416" w:rsidR="00E339AB" w:rsidRPr="00D97A7D" w:rsidRDefault="00E339AB" w:rsidP="00321836">
            <w:pPr>
              <w:jc w:val="center"/>
            </w:pPr>
            <w:r>
              <w:t>18</w:t>
            </w:r>
          </w:p>
        </w:tc>
        <w:tc>
          <w:tcPr>
            <w:tcW w:w="1921" w:type="dxa"/>
          </w:tcPr>
          <w:p w14:paraId="396A8F56" w14:textId="7A6839DE" w:rsidR="00E339AB" w:rsidRDefault="00E339AB" w:rsidP="00321836">
            <w:pPr>
              <w:jc w:val="left"/>
            </w:pPr>
            <w:r>
              <w:t>Awaludin</w:t>
            </w:r>
          </w:p>
        </w:tc>
        <w:tc>
          <w:tcPr>
            <w:tcW w:w="1921" w:type="dxa"/>
          </w:tcPr>
          <w:p w14:paraId="4809A7D7" w14:textId="4BF62E8F" w:rsidR="00E339AB" w:rsidRDefault="00E339AB" w:rsidP="00321836">
            <w:pPr>
              <w:jc w:val="center"/>
            </w:pPr>
            <w:r>
              <w:t>70</w:t>
            </w:r>
          </w:p>
        </w:tc>
        <w:tc>
          <w:tcPr>
            <w:tcW w:w="1921" w:type="dxa"/>
          </w:tcPr>
          <w:p w14:paraId="3578B587" w14:textId="6826E8E1" w:rsidR="00E339AB" w:rsidRDefault="00E339AB" w:rsidP="00321836">
            <w:pPr>
              <w:jc w:val="center"/>
            </w:pPr>
            <w:r>
              <w:t>100</w:t>
            </w:r>
          </w:p>
        </w:tc>
      </w:tr>
      <w:tr w:rsidR="00E339AB" w14:paraId="24799024" w14:textId="77777777" w:rsidTr="00321836">
        <w:tc>
          <w:tcPr>
            <w:tcW w:w="590" w:type="dxa"/>
          </w:tcPr>
          <w:p w14:paraId="538E6FB9" w14:textId="77E4EE65" w:rsidR="00E339AB" w:rsidRPr="00D97A7D" w:rsidRDefault="00E339AB" w:rsidP="00321836">
            <w:pPr>
              <w:jc w:val="center"/>
            </w:pPr>
            <w:r>
              <w:t>19</w:t>
            </w:r>
          </w:p>
        </w:tc>
        <w:tc>
          <w:tcPr>
            <w:tcW w:w="1921" w:type="dxa"/>
          </w:tcPr>
          <w:p w14:paraId="1A60EE4A" w14:textId="24AED748" w:rsidR="00E339AB" w:rsidRDefault="00E339AB" w:rsidP="00321836">
            <w:pPr>
              <w:jc w:val="left"/>
            </w:pPr>
            <w:r>
              <w:t>Ridho</w:t>
            </w:r>
          </w:p>
        </w:tc>
        <w:tc>
          <w:tcPr>
            <w:tcW w:w="1921" w:type="dxa"/>
          </w:tcPr>
          <w:p w14:paraId="13A25DCF" w14:textId="43606071" w:rsidR="00E339AB" w:rsidRDefault="00E339AB" w:rsidP="00321836">
            <w:pPr>
              <w:jc w:val="center"/>
            </w:pPr>
            <w:r>
              <w:t>60</w:t>
            </w:r>
          </w:p>
        </w:tc>
        <w:tc>
          <w:tcPr>
            <w:tcW w:w="1921" w:type="dxa"/>
          </w:tcPr>
          <w:p w14:paraId="56F58844" w14:textId="7E08A1AF" w:rsidR="00E339AB" w:rsidRDefault="00E339AB" w:rsidP="00321836">
            <w:pPr>
              <w:jc w:val="center"/>
            </w:pPr>
            <w:r>
              <w:t>90</w:t>
            </w:r>
          </w:p>
        </w:tc>
      </w:tr>
      <w:tr w:rsidR="00E339AB" w14:paraId="62E26E9E" w14:textId="77777777" w:rsidTr="00321836">
        <w:tc>
          <w:tcPr>
            <w:tcW w:w="590" w:type="dxa"/>
          </w:tcPr>
          <w:p w14:paraId="1F60CAE9" w14:textId="576FF764" w:rsidR="00E339AB" w:rsidRPr="00D97A7D" w:rsidRDefault="00E339AB" w:rsidP="00321836">
            <w:pPr>
              <w:jc w:val="center"/>
            </w:pPr>
            <w:r>
              <w:t>20</w:t>
            </w:r>
          </w:p>
        </w:tc>
        <w:tc>
          <w:tcPr>
            <w:tcW w:w="1921" w:type="dxa"/>
          </w:tcPr>
          <w:p w14:paraId="5F551B9E" w14:textId="5B338681" w:rsidR="00E339AB" w:rsidRDefault="00E339AB" w:rsidP="00321836">
            <w:pPr>
              <w:jc w:val="left"/>
            </w:pPr>
            <w:r>
              <w:t>Lanang</w:t>
            </w:r>
          </w:p>
        </w:tc>
        <w:tc>
          <w:tcPr>
            <w:tcW w:w="1921" w:type="dxa"/>
          </w:tcPr>
          <w:p w14:paraId="5F116778" w14:textId="10050FF1" w:rsidR="00E339AB" w:rsidRDefault="00E339AB" w:rsidP="00321836">
            <w:pPr>
              <w:jc w:val="center"/>
            </w:pPr>
            <w:r>
              <w:t>60</w:t>
            </w:r>
          </w:p>
        </w:tc>
        <w:tc>
          <w:tcPr>
            <w:tcW w:w="1921" w:type="dxa"/>
          </w:tcPr>
          <w:p w14:paraId="39BB5616" w14:textId="3A22890B" w:rsidR="00E339AB" w:rsidRDefault="00E339AB" w:rsidP="00321836">
            <w:pPr>
              <w:jc w:val="center"/>
            </w:pPr>
            <w:r>
              <w:t>90</w:t>
            </w:r>
          </w:p>
        </w:tc>
      </w:tr>
      <w:tr w:rsidR="00E339AB" w14:paraId="4B5DAA9D" w14:textId="77777777" w:rsidTr="00321836">
        <w:tc>
          <w:tcPr>
            <w:tcW w:w="590" w:type="dxa"/>
          </w:tcPr>
          <w:p w14:paraId="5D5EF7BE" w14:textId="2E159D5B" w:rsidR="00E339AB" w:rsidRPr="00D97A7D" w:rsidRDefault="00E339AB" w:rsidP="00321836">
            <w:pPr>
              <w:jc w:val="center"/>
            </w:pPr>
            <w:r>
              <w:t>21</w:t>
            </w:r>
          </w:p>
        </w:tc>
        <w:tc>
          <w:tcPr>
            <w:tcW w:w="1921" w:type="dxa"/>
          </w:tcPr>
          <w:p w14:paraId="1F532624" w14:textId="67802296" w:rsidR="00E339AB" w:rsidRDefault="00E339AB" w:rsidP="00321836">
            <w:pPr>
              <w:jc w:val="left"/>
            </w:pPr>
            <w:r>
              <w:t>Gilang</w:t>
            </w:r>
          </w:p>
        </w:tc>
        <w:tc>
          <w:tcPr>
            <w:tcW w:w="1921" w:type="dxa"/>
          </w:tcPr>
          <w:p w14:paraId="53EAFF0E" w14:textId="3B54784B" w:rsidR="00E339AB" w:rsidRDefault="00E339AB" w:rsidP="00321836">
            <w:pPr>
              <w:jc w:val="center"/>
            </w:pPr>
            <w:r>
              <w:t>60</w:t>
            </w:r>
          </w:p>
        </w:tc>
        <w:tc>
          <w:tcPr>
            <w:tcW w:w="1921" w:type="dxa"/>
          </w:tcPr>
          <w:p w14:paraId="79479CF7" w14:textId="6FBECC3C" w:rsidR="00E339AB" w:rsidRDefault="00E339AB" w:rsidP="00321836">
            <w:pPr>
              <w:jc w:val="center"/>
            </w:pPr>
            <w:r>
              <w:t>80</w:t>
            </w:r>
          </w:p>
        </w:tc>
      </w:tr>
      <w:tr w:rsidR="00E339AB" w14:paraId="25AAB148" w14:textId="77777777" w:rsidTr="00321836">
        <w:tc>
          <w:tcPr>
            <w:tcW w:w="590" w:type="dxa"/>
          </w:tcPr>
          <w:p w14:paraId="724B6E3E" w14:textId="282BE4D5" w:rsidR="00E339AB" w:rsidRPr="00D97A7D" w:rsidRDefault="00E339AB" w:rsidP="00321836">
            <w:pPr>
              <w:jc w:val="center"/>
            </w:pPr>
            <w:r>
              <w:t>22</w:t>
            </w:r>
          </w:p>
        </w:tc>
        <w:tc>
          <w:tcPr>
            <w:tcW w:w="1921" w:type="dxa"/>
          </w:tcPr>
          <w:p w14:paraId="52D14765" w14:textId="6CFE23D8" w:rsidR="00E339AB" w:rsidRDefault="00E339AB" w:rsidP="00321836">
            <w:pPr>
              <w:jc w:val="left"/>
            </w:pPr>
            <w:r>
              <w:t>Riyad</w:t>
            </w:r>
          </w:p>
        </w:tc>
        <w:tc>
          <w:tcPr>
            <w:tcW w:w="1921" w:type="dxa"/>
          </w:tcPr>
          <w:p w14:paraId="41ACC5BB" w14:textId="005B4E36" w:rsidR="00E339AB" w:rsidRDefault="00E339AB" w:rsidP="00321836">
            <w:pPr>
              <w:jc w:val="center"/>
            </w:pPr>
            <w:r>
              <w:t>50</w:t>
            </w:r>
          </w:p>
        </w:tc>
        <w:tc>
          <w:tcPr>
            <w:tcW w:w="1921" w:type="dxa"/>
          </w:tcPr>
          <w:p w14:paraId="1C2A812F" w14:textId="7F095322" w:rsidR="00E339AB" w:rsidRDefault="00E339AB" w:rsidP="00321836">
            <w:pPr>
              <w:jc w:val="center"/>
            </w:pPr>
            <w:r>
              <w:t>90</w:t>
            </w:r>
          </w:p>
        </w:tc>
      </w:tr>
      <w:tr w:rsidR="00E339AB" w14:paraId="591A9FF3" w14:textId="77777777" w:rsidTr="00321836">
        <w:tc>
          <w:tcPr>
            <w:tcW w:w="590" w:type="dxa"/>
          </w:tcPr>
          <w:p w14:paraId="3B45E44D" w14:textId="2C35D878" w:rsidR="00E339AB" w:rsidRPr="00D97A7D" w:rsidRDefault="00E339AB" w:rsidP="00321836">
            <w:pPr>
              <w:jc w:val="center"/>
            </w:pPr>
            <w:r>
              <w:t>23</w:t>
            </w:r>
          </w:p>
        </w:tc>
        <w:tc>
          <w:tcPr>
            <w:tcW w:w="1921" w:type="dxa"/>
          </w:tcPr>
          <w:p w14:paraId="03543A23" w14:textId="3E632610" w:rsidR="00E339AB" w:rsidRDefault="00E339AB" w:rsidP="00321836">
            <w:pPr>
              <w:jc w:val="left"/>
            </w:pPr>
            <w:r>
              <w:t>Rival</w:t>
            </w:r>
          </w:p>
        </w:tc>
        <w:tc>
          <w:tcPr>
            <w:tcW w:w="1921" w:type="dxa"/>
          </w:tcPr>
          <w:p w14:paraId="51471439" w14:textId="69B8CAE2" w:rsidR="00E339AB" w:rsidRDefault="00E339AB" w:rsidP="00321836">
            <w:pPr>
              <w:jc w:val="center"/>
            </w:pPr>
            <w:r>
              <w:t>30</w:t>
            </w:r>
          </w:p>
        </w:tc>
        <w:tc>
          <w:tcPr>
            <w:tcW w:w="1921" w:type="dxa"/>
          </w:tcPr>
          <w:p w14:paraId="2EDFC1CD" w14:textId="2A7CC356" w:rsidR="00E339AB" w:rsidRDefault="00E339AB" w:rsidP="00321836">
            <w:pPr>
              <w:jc w:val="center"/>
            </w:pPr>
            <w:r>
              <w:t>90</w:t>
            </w:r>
          </w:p>
        </w:tc>
      </w:tr>
      <w:tr w:rsidR="00E339AB" w14:paraId="037D960F" w14:textId="77777777" w:rsidTr="00321836">
        <w:tc>
          <w:tcPr>
            <w:tcW w:w="590" w:type="dxa"/>
          </w:tcPr>
          <w:p w14:paraId="270E6E44" w14:textId="22D9649C" w:rsidR="00E339AB" w:rsidRPr="00D97A7D" w:rsidRDefault="00E339AB" w:rsidP="00321836">
            <w:pPr>
              <w:jc w:val="center"/>
            </w:pPr>
            <w:r>
              <w:t>24</w:t>
            </w:r>
          </w:p>
        </w:tc>
        <w:tc>
          <w:tcPr>
            <w:tcW w:w="1921" w:type="dxa"/>
          </w:tcPr>
          <w:p w14:paraId="6FA9008A" w14:textId="528AF93A" w:rsidR="00E339AB" w:rsidRDefault="00E339AB" w:rsidP="00321836">
            <w:pPr>
              <w:jc w:val="left"/>
            </w:pPr>
            <w:r>
              <w:t>Sheina</w:t>
            </w:r>
          </w:p>
        </w:tc>
        <w:tc>
          <w:tcPr>
            <w:tcW w:w="1921" w:type="dxa"/>
          </w:tcPr>
          <w:p w14:paraId="4186A62B" w14:textId="111012C4" w:rsidR="00E339AB" w:rsidRDefault="00E339AB" w:rsidP="00321836">
            <w:pPr>
              <w:jc w:val="center"/>
            </w:pPr>
            <w:r>
              <w:t>50</w:t>
            </w:r>
          </w:p>
        </w:tc>
        <w:tc>
          <w:tcPr>
            <w:tcW w:w="1921" w:type="dxa"/>
          </w:tcPr>
          <w:p w14:paraId="65A19929" w14:textId="3894F01F" w:rsidR="00E339AB" w:rsidRDefault="00E339AB" w:rsidP="00321836">
            <w:pPr>
              <w:jc w:val="center"/>
            </w:pPr>
            <w:r>
              <w:t>80</w:t>
            </w:r>
          </w:p>
        </w:tc>
      </w:tr>
      <w:tr w:rsidR="00E339AB" w14:paraId="6929DDC4" w14:textId="77777777" w:rsidTr="00321836">
        <w:tc>
          <w:tcPr>
            <w:tcW w:w="590" w:type="dxa"/>
          </w:tcPr>
          <w:p w14:paraId="25766E02" w14:textId="4AB1BF94" w:rsidR="00E339AB" w:rsidRPr="00D97A7D" w:rsidRDefault="00E339AB" w:rsidP="00321836">
            <w:pPr>
              <w:jc w:val="center"/>
            </w:pPr>
            <w:r>
              <w:t>25</w:t>
            </w:r>
          </w:p>
        </w:tc>
        <w:tc>
          <w:tcPr>
            <w:tcW w:w="1921" w:type="dxa"/>
          </w:tcPr>
          <w:p w14:paraId="4B671AD8" w14:textId="6E2AC502" w:rsidR="00E339AB" w:rsidRDefault="00E339AB" w:rsidP="00321836">
            <w:pPr>
              <w:jc w:val="left"/>
            </w:pPr>
            <w:r>
              <w:t>Jeeny</w:t>
            </w:r>
          </w:p>
        </w:tc>
        <w:tc>
          <w:tcPr>
            <w:tcW w:w="1921" w:type="dxa"/>
          </w:tcPr>
          <w:p w14:paraId="4D7D9B52" w14:textId="6BD2308D" w:rsidR="00E339AB" w:rsidRDefault="00E339AB" w:rsidP="00321836">
            <w:pPr>
              <w:jc w:val="center"/>
            </w:pPr>
            <w:r>
              <w:t>40</w:t>
            </w:r>
          </w:p>
        </w:tc>
        <w:tc>
          <w:tcPr>
            <w:tcW w:w="1921" w:type="dxa"/>
          </w:tcPr>
          <w:p w14:paraId="66BC843C" w14:textId="7D07175D" w:rsidR="00E339AB" w:rsidRDefault="00E339AB" w:rsidP="00321836">
            <w:pPr>
              <w:jc w:val="center"/>
            </w:pPr>
            <w:r>
              <w:t>70</w:t>
            </w:r>
          </w:p>
        </w:tc>
      </w:tr>
      <w:tr w:rsidR="00E339AB" w14:paraId="5F67669F" w14:textId="77777777" w:rsidTr="00321836">
        <w:tc>
          <w:tcPr>
            <w:tcW w:w="590" w:type="dxa"/>
          </w:tcPr>
          <w:p w14:paraId="49EB2815" w14:textId="41FDD07B" w:rsidR="00E339AB" w:rsidRDefault="00E339AB" w:rsidP="00321836">
            <w:pPr>
              <w:jc w:val="center"/>
            </w:pPr>
            <w:r>
              <w:t>26</w:t>
            </w:r>
          </w:p>
        </w:tc>
        <w:tc>
          <w:tcPr>
            <w:tcW w:w="1921" w:type="dxa"/>
          </w:tcPr>
          <w:p w14:paraId="5D6D8990" w14:textId="69963854" w:rsidR="00E339AB" w:rsidRDefault="00E339AB" w:rsidP="00321836">
            <w:pPr>
              <w:jc w:val="left"/>
            </w:pPr>
            <w:r>
              <w:t>Silvi</w:t>
            </w:r>
          </w:p>
        </w:tc>
        <w:tc>
          <w:tcPr>
            <w:tcW w:w="1921" w:type="dxa"/>
          </w:tcPr>
          <w:p w14:paraId="4E4354A5" w14:textId="27E48DC4" w:rsidR="00E339AB" w:rsidRDefault="00E339AB" w:rsidP="00321836">
            <w:pPr>
              <w:jc w:val="center"/>
            </w:pPr>
            <w:r>
              <w:t>50</w:t>
            </w:r>
          </w:p>
        </w:tc>
        <w:tc>
          <w:tcPr>
            <w:tcW w:w="1921" w:type="dxa"/>
          </w:tcPr>
          <w:p w14:paraId="08131709" w14:textId="7FA064A8" w:rsidR="00E339AB" w:rsidRDefault="00E339AB" w:rsidP="00321836">
            <w:pPr>
              <w:jc w:val="center"/>
            </w:pPr>
            <w:r>
              <w:t>80</w:t>
            </w:r>
          </w:p>
        </w:tc>
      </w:tr>
      <w:tr w:rsidR="00E339AB" w14:paraId="4E1DBBC6" w14:textId="77777777" w:rsidTr="00321836">
        <w:tc>
          <w:tcPr>
            <w:tcW w:w="590" w:type="dxa"/>
          </w:tcPr>
          <w:p w14:paraId="52ECF9B2" w14:textId="7A713C18" w:rsidR="00E339AB" w:rsidRDefault="00E339AB" w:rsidP="00321836">
            <w:pPr>
              <w:jc w:val="center"/>
            </w:pPr>
            <w:r>
              <w:t>27</w:t>
            </w:r>
          </w:p>
        </w:tc>
        <w:tc>
          <w:tcPr>
            <w:tcW w:w="1921" w:type="dxa"/>
          </w:tcPr>
          <w:p w14:paraId="683412A7" w14:textId="7359603B" w:rsidR="00E339AB" w:rsidRDefault="00E339AB" w:rsidP="00321836">
            <w:pPr>
              <w:jc w:val="left"/>
            </w:pPr>
            <w:r>
              <w:t>Bima</w:t>
            </w:r>
          </w:p>
        </w:tc>
        <w:tc>
          <w:tcPr>
            <w:tcW w:w="1921" w:type="dxa"/>
          </w:tcPr>
          <w:p w14:paraId="30BC8D93" w14:textId="7EA36A75" w:rsidR="00E339AB" w:rsidRDefault="00E339AB" w:rsidP="00321836">
            <w:pPr>
              <w:jc w:val="center"/>
            </w:pPr>
            <w:r>
              <w:t>50</w:t>
            </w:r>
          </w:p>
        </w:tc>
        <w:tc>
          <w:tcPr>
            <w:tcW w:w="1921" w:type="dxa"/>
          </w:tcPr>
          <w:p w14:paraId="4C901260" w14:textId="5B95E170" w:rsidR="00E339AB" w:rsidRDefault="00E339AB" w:rsidP="00321836">
            <w:pPr>
              <w:jc w:val="center"/>
            </w:pPr>
            <w:r>
              <w:t>80</w:t>
            </w:r>
          </w:p>
        </w:tc>
      </w:tr>
      <w:tr w:rsidR="00E339AB" w14:paraId="2987E435" w14:textId="77777777" w:rsidTr="00321836">
        <w:tc>
          <w:tcPr>
            <w:tcW w:w="590" w:type="dxa"/>
          </w:tcPr>
          <w:p w14:paraId="3B844799" w14:textId="653B17A7" w:rsidR="00E339AB" w:rsidRDefault="00E339AB" w:rsidP="00321836">
            <w:pPr>
              <w:jc w:val="center"/>
            </w:pPr>
            <w:r>
              <w:t>28</w:t>
            </w:r>
          </w:p>
        </w:tc>
        <w:tc>
          <w:tcPr>
            <w:tcW w:w="1921" w:type="dxa"/>
          </w:tcPr>
          <w:p w14:paraId="5CBB7F63" w14:textId="0C077953" w:rsidR="00E339AB" w:rsidRDefault="00E339AB" w:rsidP="00321836">
            <w:pPr>
              <w:jc w:val="left"/>
            </w:pPr>
            <w:r>
              <w:t>Azriel</w:t>
            </w:r>
          </w:p>
        </w:tc>
        <w:tc>
          <w:tcPr>
            <w:tcW w:w="1921" w:type="dxa"/>
          </w:tcPr>
          <w:p w14:paraId="2012EBC2" w14:textId="28AEC01B" w:rsidR="00E339AB" w:rsidRDefault="00E339AB" w:rsidP="00321836">
            <w:pPr>
              <w:jc w:val="center"/>
            </w:pPr>
            <w:r>
              <w:t>60</w:t>
            </w:r>
          </w:p>
        </w:tc>
        <w:tc>
          <w:tcPr>
            <w:tcW w:w="1921" w:type="dxa"/>
          </w:tcPr>
          <w:p w14:paraId="10EB2F72" w14:textId="33940B05" w:rsidR="00E339AB" w:rsidRDefault="00E339AB" w:rsidP="00321836">
            <w:pPr>
              <w:jc w:val="center"/>
            </w:pPr>
            <w:r>
              <w:t>70</w:t>
            </w:r>
          </w:p>
        </w:tc>
      </w:tr>
      <w:tr w:rsidR="000369BA" w14:paraId="22BBC0BE" w14:textId="77777777" w:rsidTr="00321836">
        <w:tc>
          <w:tcPr>
            <w:tcW w:w="2511" w:type="dxa"/>
            <w:gridSpan w:val="2"/>
          </w:tcPr>
          <w:p w14:paraId="0484CC7A" w14:textId="77777777" w:rsidR="000369BA" w:rsidRPr="00BD2239" w:rsidRDefault="000369BA" w:rsidP="00321836">
            <w:pPr>
              <w:jc w:val="center"/>
              <w:rPr>
                <w:b/>
                <w:bCs/>
              </w:rPr>
            </w:pPr>
            <w:r w:rsidRPr="00BD2239">
              <w:rPr>
                <w:b/>
                <w:bCs/>
              </w:rPr>
              <w:t>RATA-RATA SKOR</w:t>
            </w:r>
          </w:p>
        </w:tc>
        <w:tc>
          <w:tcPr>
            <w:tcW w:w="1921" w:type="dxa"/>
          </w:tcPr>
          <w:p w14:paraId="75A52248" w14:textId="2A127C23" w:rsidR="000369BA" w:rsidRPr="00BD2239" w:rsidRDefault="00E339AB" w:rsidP="00321836">
            <w:pPr>
              <w:jc w:val="center"/>
              <w:rPr>
                <w:b/>
                <w:bCs/>
              </w:rPr>
            </w:pPr>
            <w:r>
              <w:rPr>
                <w:b/>
                <w:bCs/>
              </w:rPr>
              <w:t>51</w:t>
            </w:r>
          </w:p>
        </w:tc>
        <w:tc>
          <w:tcPr>
            <w:tcW w:w="1921" w:type="dxa"/>
          </w:tcPr>
          <w:p w14:paraId="5B212CAD" w14:textId="51C473B9" w:rsidR="000369BA" w:rsidRPr="00BD2239" w:rsidRDefault="00E339AB" w:rsidP="00321836">
            <w:pPr>
              <w:jc w:val="center"/>
              <w:rPr>
                <w:b/>
                <w:bCs/>
              </w:rPr>
            </w:pPr>
            <w:r>
              <w:rPr>
                <w:b/>
                <w:bCs/>
              </w:rPr>
              <w:t>81</w:t>
            </w:r>
          </w:p>
        </w:tc>
      </w:tr>
    </w:tbl>
    <w:p w14:paraId="5E43C2E2" w14:textId="77777777" w:rsidR="00E339AB" w:rsidRDefault="00E339AB" w:rsidP="00EB2DBD">
      <w:pPr>
        <w:spacing w:after="0" w:line="360" w:lineRule="auto"/>
      </w:pPr>
    </w:p>
    <w:p w14:paraId="1A49C241" w14:textId="77777777" w:rsidR="00BD4AB9" w:rsidRDefault="00EB49FD">
      <w:pPr>
        <w:numPr>
          <w:ilvl w:val="0"/>
          <w:numId w:val="301"/>
        </w:numPr>
        <w:spacing w:line="360" w:lineRule="auto"/>
        <w:ind w:left="1440"/>
      </w:pPr>
      <w:r>
        <w:t>Monitoring dan Evaluasi</w:t>
      </w:r>
    </w:p>
    <w:p w14:paraId="7BA77300" w14:textId="054F6239" w:rsidR="00B45FE1" w:rsidRDefault="00EB49FD" w:rsidP="00B45FE1">
      <w:pPr>
        <w:spacing w:after="0" w:line="360" w:lineRule="auto"/>
        <w:ind w:left="1440"/>
      </w:pPr>
      <w:r>
        <w:t xml:space="preserve">Berdasarkan hasil evaluasi, dapat dikatakan semua peserta yang mengikuti penyuluhan mendengarkan materi dengan baik dan aktif bertanya serta berdiskusi mengenai materi PHBS saat sesi </w:t>
      </w:r>
      <w:proofErr w:type="gramStart"/>
      <w:r>
        <w:t>tanya</w:t>
      </w:r>
      <w:proofErr w:type="gramEnd"/>
      <w:r>
        <w:t xml:space="preserve"> jawab. </w:t>
      </w:r>
      <w:proofErr w:type="gramStart"/>
      <w:r>
        <w:t xml:space="preserve">Hasil </w:t>
      </w:r>
      <w:r w:rsidRPr="005E1A71">
        <w:rPr>
          <w:i/>
        </w:rPr>
        <w:t>pre-test</w:t>
      </w:r>
      <w:r>
        <w:t xml:space="preserve"> dan </w:t>
      </w:r>
      <w:r w:rsidRPr="005E1A71">
        <w:rPr>
          <w:i/>
        </w:rPr>
        <w:t>post-test</w:t>
      </w:r>
      <w:r>
        <w:t xml:space="preserve"> juga mengalami peningkatan yaitu dari skor 51 menjadi 81.</w:t>
      </w:r>
      <w:proofErr w:type="gramEnd"/>
    </w:p>
    <w:p w14:paraId="5177E3DF" w14:textId="77777777" w:rsidR="00B45FE1" w:rsidRDefault="00B45FE1" w:rsidP="00B45FE1">
      <w:pPr>
        <w:spacing w:after="0" w:line="360" w:lineRule="auto"/>
        <w:ind w:left="1440"/>
      </w:pPr>
    </w:p>
    <w:p w14:paraId="042E37B4" w14:textId="4ACB7DD7" w:rsidR="00BD4AB9" w:rsidRDefault="00EB49FD">
      <w:pPr>
        <w:numPr>
          <w:ilvl w:val="0"/>
          <w:numId w:val="301"/>
        </w:numPr>
        <w:spacing w:after="0" w:line="360" w:lineRule="auto"/>
        <w:ind w:left="1440"/>
      </w:pPr>
      <w:r>
        <w:t>Faktor Pendukung dan Penghambat</w:t>
      </w:r>
    </w:p>
    <w:p w14:paraId="7C1B99A0" w14:textId="77777777" w:rsidR="00BD4AB9" w:rsidRDefault="00EB49FD">
      <w:pPr>
        <w:numPr>
          <w:ilvl w:val="0"/>
          <w:numId w:val="70"/>
        </w:numPr>
        <w:spacing w:after="0" w:line="360" w:lineRule="auto"/>
        <w:ind w:left="1800"/>
      </w:pPr>
      <w:r>
        <w:t>Faktor Pendukung</w:t>
      </w:r>
    </w:p>
    <w:p w14:paraId="49E199E4" w14:textId="77777777" w:rsidR="00BD4AB9" w:rsidRDefault="00EB49FD">
      <w:pPr>
        <w:numPr>
          <w:ilvl w:val="0"/>
          <w:numId w:val="266"/>
        </w:numPr>
        <w:spacing w:after="0" w:line="360" w:lineRule="auto"/>
      </w:pPr>
      <w:r>
        <w:t>RT di wilayah tersebut dapat berkoordinasi dengan baik dan mau membantu dalam pelaksanaan penyuluhan PHBS.</w:t>
      </w:r>
    </w:p>
    <w:p w14:paraId="6ED9A8F3" w14:textId="77777777" w:rsidR="00BD4AB9" w:rsidRDefault="00EB49FD">
      <w:pPr>
        <w:numPr>
          <w:ilvl w:val="0"/>
          <w:numId w:val="266"/>
        </w:numPr>
        <w:spacing w:after="0" w:line="360" w:lineRule="auto"/>
      </w:pPr>
      <w:r>
        <w:t>Tersedianya fasilitas fasilitas yang memadai sehingga memudahkan dalam pelaksanaan penyuluhan PHBS.</w:t>
      </w:r>
    </w:p>
    <w:p w14:paraId="2F336C69" w14:textId="77777777" w:rsidR="00BD4AB9" w:rsidRDefault="00EB49FD">
      <w:pPr>
        <w:numPr>
          <w:ilvl w:val="0"/>
          <w:numId w:val="70"/>
        </w:numPr>
        <w:spacing w:after="0" w:line="360" w:lineRule="auto"/>
        <w:ind w:left="1800"/>
      </w:pPr>
      <w:r>
        <w:t>Faktor Penghambat</w:t>
      </w:r>
    </w:p>
    <w:p w14:paraId="12E9C6DF" w14:textId="6729A1A2" w:rsidR="002E2C52" w:rsidRPr="00B45FE1" w:rsidRDefault="00EB49FD" w:rsidP="00B45FE1">
      <w:pPr>
        <w:numPr>
          <w:ilvl w:val="0"/>
          <w:numId w:val="187"/>
        </w:numPr>
        <w:spacing w:line="360" w:lineRule="auto"/>
        <w:ind w:left="2160"/>
      </w:pPr>
      <w:r>
        <w:t>Tidak terdapat faktor penghambat selama penyuluhan PHBS berlangsung</w:t>
      </w:r>
    </w:p>
    <w:p w14:paraId="4D417D0C" w14:textId="4FF8B2A2" w:rsidR="00BD4AB9" w:rsidRDefault="00EB49FD">
      <w:pPr>
        <w:numPr>
          <w:ilvl w:val="0"/>
          <w:numId w:val="158"/>
        </w:numPr>
        <w:spacing w:after="0" w:line="360" w:lineRule="auto"/>
        <w:ind w:left="1080"/>
        <w:rPr>
          <w:b/>
        </w:rPr>
      </w:pPr>
      <w:r>
        <w:rPr>
          <w:b/>
        </w:rPr>
        <w:t>Riwayat Penyakit Degeneratif</w:t>
      </w:r>
    </w:p>
    <w:p w14:paraId="6467035C" w14:textId="77777777" w:rsidR="00BD4AB9" w:rsidRDefault="00EB49FD">
      <w:pPr>
        <w:numPr>
          <w:ilvl w:val="0"/>
          <w:numId w:val="120"/>
        </w:numPr>
        <w:spacing w:after="0" w:line="360" w:lineRule="auto"/>
        <w:ind w:left="1440"/>
      </w:pPr>
      <w:r>
        <w:t>Latar Belakang</w:t>
      </w:r>
    </w:p>
    <w:p w14:paraId="5EF8BDA2" w14:textId="77777777" w:rsidR="00CA2A78" w:rsidRDefault="00EB49FD">
      <w:pPr>
        <w:spacing w:after="0" w:line="360" w:lineRule="auto"/>
        <w:ind w:left="1440" w:firstLine="720"/>
      </w:pPr>
      <w:proofErr w:type="gramStart"/>
      <w:r>
        <w:t>Hipertensi adalah peningkatan tekanan darah sistolik sekitar 140 mmHg atau tekanan diastolik sekitar 90 mmHg.</w:t>
      </w:r>
      <w:proofErr w:type="gramEnd"/>
      <w:r>
        <w:t xml:space="preserve"> </w:t>
      </w:r>
      <w:proofErr w:type="gramStart"/>
      <w:r>
        <w:t>Hipertensi merupakan masalah yang perlu diwaspadai, karena tidak ada tanda gejala khusus pada penyakit hipertensi dan beberapa orang masih merasa sehat untuk beraktivitas seperti biasanya.</w:t>
      </w:r>
      <w:proofErr w:type="gramEnd"/>
      <w:r>
        <w:t xml:space="preserve"> </w:t>
      </w:r>
      <w:proofErr w:type="gramStart"/>
      <w:r>
        <w:t>Hal ini yang membuat hipertensi sebagai silent killer (Kemenkes, 2018).</w:t>
      </w:r>
      <w:proofErr w:type="gramEnd"/>
      <w:r>
        <w:t xml:space="preserve"> </w:t>
      </w:r>
    </w:p>
    <w:p w14:paraId="12688D51" w14:textId="77777777" w:rsidR="00B45FE1" w:rsidRDefault="00CA2A78">
      <w:pPr>
        <w:spacing w:after="0" w:line="360" w:lineRule="auto"/>
        <w:ind w:left="1440" w:firstLine="720"/>
      </w:pPr>
      <w:r w:rsidRPr="00CA2A78">
        <w:t>Berdasarkan prevalensi hipertensi lansia di</w:t>
      </w:r>
      <w:r>
        <w:t xml:space="preserve"> </w:t>
      </w:r>
      <w:r w:rsidRPr="00CA2A78">
        <w:t>Indonesia sebesar 45,9% untuk umur 55-64 tahun,57,6%  umur  65-74  tahun  dan  63,8%  umur  &gt;75 tahun.  Prevalensi hipertensi di</w:t>
      </w:r>
      <w:r>
        <w:t xml:space="preserve"> </w:t>
      </w:r>
      <w:r w:rsidRPr="00CA2A78">
        <w:t>Indonesia berdasarkan pengukuran tekanan darah pada umur ≥18 tahun adalah</w:t>
      </w:r>
      <w:r>
        <w:t xml:space="preserve"> </w:t>
      </w:r>
      <w:r w:rsidR="00B45FE1">
        <w:t>sebesar 25</w:t>
      </w:r>
      <w:proofErr w:type="gramStart"/>
      <w:r w:rsidR="00B45FE1">
        <w:t>,8</w:t>
      </w:r>
      <w:proofErr w:type="gramEnd"/>
      <w:r w:rsidR="00B45FE1">
        <w:t>%.</w:t>
      </w:r>
    </w:p>
    <w:p w14:paraId="7C64E8DA" w14:textId="77777777" w:rsidR="00B45FE1" w:rsidRDefault="00B45FE1">
      <w:r>
        <w:br w:type="page"/>
      </w:r>
    </w:p>
    <w:p w14:paraId="078FC832" w14:textId="50021ED0" w:rsidR="00BD4AB9" w:rsidRDefault="00CA2A78" w:rsidP="00B45FE1">
      <w:pPr>
        <w:spacing w:after="0" w:line="360" w:lineRule="auto"/>
        <w:ind w:left="1440"/>
        <w:rPr>
          <w:highlight w:val="yellow"/>
        </w:rPr>
      </w:pPr>
      <w:r w:rsidRPr="00CA2A78">
        <w:lastRenderedPageBreak/>
        <w:t>Prevalensi tertinggi di Bangka Belitung (30</w:t>
      </w:r>
      <w:proofErr w:type="gramStart"/>
      <w:r w:rsidRPr="00CA2A78">
        <w:t>,9</w:t>
      </w:r>
      <w:proofErr w:type="gramEnd"/>
      <w:r w:rsidRPr="00CA2A78">
        <w:t>%), diikuti Kalimantan Selatan (30,8%), Kalimantan Timur (29,6%) (Balitbang Kemenkes RI, 2013).</w:t>
      </w:r>
      <w:r>
        <w:t xml:space="preserve"> </w:t>
      </w:r>
      <w:r w:rsidRPr="00CA2A78">
        <w:t>Secar</w:t>
      </w:r>
      <w:r>
        <w:t>a</w:t>
      </w:r>
      <w:r w:rsidRPr="00CA2A78">
        <w:t xml:space="preserve"> alami tekanan darah pada    orang    dewasa    </w:t>
      </w:r>
      <w:proofErr w:type="gramStart"/>
      <w:r w:rsidRPr="00CA2A78">
        <w:t>akan</w:t>
      </w:r>
      <w:proofErr w:type="gramEnd"/>
      <w:r w:rsidRPr="00CA2A78">
        <w:t xml:space="preserve">    mengalami    peningkatan    sesuai    dengan bertambahnya usia.  </w:t>
      </w:r>
      <w:proofErr w:type="gramStart"/>
      <w:r w:rsidRPr="00CA2A78">
        <w:t xml:space="preserve">Lansia </w:t>
      </w:r>
      <w:r>
        <w:t>b</w:t>
      </w:r>
      <w:r w:rsidRPr="00CA2A78">
        <w:t>iasanya mengalami peningkatan tekanan darah sistolik berhubungan dengan elastisitas pembuluh darah yang menurun (Potter &amp; Perry, 2010).</w:t>
      </w:r>
      <w:proofErr w:type="gramEnd"/>
    </w:p>
    <w:p w14:paraId="00C7BFEB" w14:textId="025B5B77" w:rsidR="0061157D" w:rsidRPr="00B45FE1" w:rsidRDefault="00EB49FD" w:rsidP="00B45FE1">
      <w:pPr>
        <w:spacing w:after="0" w:line="360" w:lineRule="auto"/>
        <w:ind w:left="1440" w:firstLine="720"/>
        <w:rPr>
          <w:highlight w:val="yellow"/>
        </w:rPr>
      </w:pPr>
      <w:r>
        <w:t>Diabetes mellitus adalah suatu kelompok penyakit metabolik dengan karakteristik hiperglikemia yang terjadi karena kelainan sekresi insulin, kerja insulin atau keduanya (ADA</w:t>
      </w:r>
      <w:proofErr w:type="gramStart"/>
      <w:r>
        <w:t>,  2014</w:t>
      </w:r>
      <w:proofErr w:type="gramEnd"/>
      <w:r>
        <w:t xml:space="preserve">). </w:t>
      </w:r>
      <w:proofErr w:type="gramStart"/>
      <w:r>
        <w:t>Laporan hasil Riset Kesehatan Dasar (Riskesdas) mengatakan bahwa penderita diabetes melitus di Indonesia meningkat padatahun 2013 dibandingkan dengan Riskesdas tahun 2007.</w:t>
      </w:r>
      <w:proofErr w:type="gramEnd"/>
      <w:r>
        <w:t xml:space="preserve"> Prevalensi Diabetes Melitus pada tahun 2013 adalah 2,1% sedangkan</w:t>
      </w:r>
      <w:r w:rsidR="00CA2A78">
        <w:t xml:space="preserve"> </w:t>
      </w:r>
      <w:r>
        <w:t xml:space="preserve">prevalensi diabetes melitus tahun 2007 adalah sebesar 1,1% (Balitbang Kemenkes RI, 2013). </w:t>
      </w:r>
    </w:p>
    <w:p w14:paraId="40305009" w14:textId="18293AF6" w:rsidR="00BD4AB9" w:rsidRDefault="00EB49FD">
      <w:pPr>
        <w:spacing w:after="0" w:line="360" w:lineRule="auto"/>
        <w:ind w:left="1440" w:firstLine="720"/>
        <w:rPr>
          <w:highlight w:val="yellow"/>
        </w:rPr>
      </w:pPr>
      <w:r>
        <w:t>Diabetes Melitus (DM) dapat menyerang usia diatas 45 tahun, karena pada usia itu termasuk lansia awal sehingga pada usia itu dapat mengalami penurunan fungsi   fisiologis   terkhusus   fungsi endokrin pankreas dalam memproduksi insulin sehingga tubuh tidak mampu menghasilkan</w:t>
      </w:r>
      <w:r w:rsidR="00CA2A78">
        <w:t xml:space="preserve"> </w:t>
      </w:r>
      <w:r>
        <w:t xml:space="preserve">insulin dan menyebabkan gula darah mengalami peningkatan (Aini dan Aridiana, 2016). </w:t>
      </w:r>
    </w:p>
    <w:p w14:paraId="187B3001" w14:textId="77777777" w:rsidR="00BD4AB9" w:rsidRDefault="00BD4AB9">
      <w:pPr>
        <w:spacing w:after="0" w:line="360" w:lineRule="auto"/>
        <w:ind w:left="1440" w:firstLine="720"/>
        <w:rPr>
          <w:highlight w:val="yellow"/>
        </w:rPr>
      </w:pPr>
    </w:p>
    <w:p w14:paraId="2C3FD577" w14:textId="77777777" w:rsidR="00BD4AB9" w:rsidRDefault="00EB49FD">
      <w:pPr>
        <w:numPr>
          <w:ilvl w:val="0"/>
          <w:numId w:val="120"/>
        </w:numPr>
        <w:spacing w:after="0" w:line="360" w:lineRule="auto"/>
        <w:ind w:left="1440"/>
      </w:pPr>
      <w:r>
        <w:t>Tujuan</w:t>
      </w:r>
    </w:p>
    <w:p w14:paraId="27ED00C9" w14:textId="77777777" w:rsidR="00BD4AB9" w:rsidRDefault="00EB49FD">
      <w:pPr>
        <w:numPr>
          <w:ilvl w:val="0"/>
          <w:numId w:val="145"/>
        </w:numPr>
        <w:spacing w:after="0" w:line="360" w:lineRule="auto"/>
        <w:ind w:left="1800"/>
      </w:pPr>
      <w:r>
        <w:t>Tujuan Umum</w:t>
      </w:r>
    </w:p>
    <w:p w14:paraId="4A43EE98" w14:textId="77777777" w:rsidR="00BD4AB9" w:rsidRDefault="00EB49FD">
      <w:pPr>
        <w:spacing w:after="0" w:line="360" w:lineRule="auto"/>
        <w:ind w:left="1800" w:firstLine="360"/>
      </w:pPr>
      <w:proofErr w:type="gramStart"/>
      <w:r>
        <w:t xml:space="preserve">Setelah mengikuti penyuluhan gizi dan kesehatan diharapkan dapat meningkatkan </w:t>
      </w:r>
      <w:r w:rsidR="00CA2A78">
        <w:t>p</w:t>
      </w:r>
      <w:r>
        <w:t>engetahuan para lansia mengenai penyakit degeneratif, khususnya penyakit hipertensi dan diabetes melitus (DM).</w:t>
      </w:r>
      <w:proofErr w:type="gramEnd"/>
    </w:p>
    <w:p w14:paraId="3072543F" w14:textId="77777777" w:rsidR="00B45FE1" w:rsidRDefault="00B45FE1">
      <w:r>
        <w:br w:type="page"/>
      </w:r>
    </w:p>
    <w:p w14:paraId="2B251350" w14:textId="05D0A5B9" w:rsidR="00BD4AB9" w:rsidRDefault="00EB49FD">
      <w:pPr>
        <w:numPr>
          <w:ilvl w:val="0"/>
          <w:numId w:val="145"/>
        </w:numPr>
        <w:spacing w:after="0" w:line="360" w:lineRule="auto"/>
        <w:ind w:left="1800"/>
      </w:pPr>
      <w:r>
        <w:lastRenderedPageBreak/>
        <w:t>Tujuan Khusus</w:t>
      </w:r>
    </w:p>
    <w:p w14:paraId="4862B296" w14:textId="77777777" w:rsidR="00BD4AB9" w:rsidRDefault="00EB49FD">
      <w:pPr>
        <w:numPr>
          <w:ilvl w:val="0"/>
          <w:numId w:val="193"/>
        </w:numPr>
        <w:spacing w:after="0" w:line="360" w:lineRule="auto"/>
        <w:ind w:left="2160"/>
      </w:pPr>
      <w:r>
        <w:t>Lansia   dapat   mengetahui   pengertian, gejala, akibat, pencegahan komplikasi dan pencegahan dari diabetes melitus (DM).</w:t>
      </w:r>
    </w:p>
    <w:p w14:paraId="0D6A0C1F" w14:textId="77777777" w:rsidR="00CA2A78" w:rsidRDefault="00EB49FD" w:rsidP="007E5D75">
      <w:pPr>
        <w:numPr>
          <w:ilvl w:val="0"/>
          <w:numId w:val="193"/>
        </w:numPr>
        <w:spacing w:after="0" w:line="360" w:lineRule="auto"/>
        <w:ind w:left="2160"/>
      </w:pPr>
      <w:r>
        <w:t>Lansia dapat mengetahui pengertian, penyebab, faktor resiko, dan pencegahan dari hipertensi.</w:t>
      </w:r>
    </w:p>
    <w:p w14:paraId="385FBCC1" w14:textId="77777777" w:rsidR="00BD4AB9" w:rsidRDefault="00EB49FD">
      <w:pPr>
        <w:numPr>
          <w:ilvl w:val="0"/>
          <w:numId w:val="120"/>
        </w:numPr>
        <w:spacing w:after="0" w:line="360" w:lineRule="auto"/>
        <w:ind w:left="1440"/>
      </w:pPr>
      <w:r>
        <w:t>Sasaran</w:t>
      </w:r>
    </w:p>
    <w:p w14:paraId="62DA4091" w14:textId="157DA480" w:rsidR="00CA2A78" w:rsidRDefault="00EB49FD" w:rsidP="00B45FE1">
      <w:pPr>
        <w:spacing w:after="0" w:line="360" w:lineRule="auto"/>
        <w:ind w:left="1440"/>
      </w:pPr>
      <w:proofErr w:type="gramStart"/>
      <w:r>
        <w:t>Sasaran dari penyuluhan gizi ini adalah para lansia yang menghadiri pengajian BKMT Desa Barengkok.</w:t>
      </w:r>
      <w:proofErr w:type="gramEnd"/>
    </w:p>
    <w:p w14:paraId="69EBF0FC" w14:textId="77777777" w:rsidR="00BD4AB9" w:rsidRDefault="00EB49FD">
      <w:pPr>
        <w:numPr>
          <w:ilvl w:val="0"/>
          <w:numId w:val="120"/>
        </w:numPr>
        <w:spacing w:after="0" w:line="360" w:lineRule="auto"/>
        <w:ind w:left="1440"/>
      </w:pPr>
      <w:r>
        <w:t>Waktu dan Tempat</w:t>
      </w:r>
    </w:p>
    <w:p w14:paraId="1B88EC7C" w14:textId="77777777" w:rsidR="00BD4AB9" w:rsidRDefault="00EB49FD">
      <w:pPr>
        <w:spacing w:after="0" w:line="360" w:lineRule="auto"/>
        <w:ind w:left="1440"/>
      </w:pPr>
      <w:r>
        <w:t>Hari, Tanggal</w:t>
      </w:r>
      <w:r>
        <w:tab/>
        <w:t>: Jumat, 25 November 2022</w:t>
      </w:r>
    </w:p>
    <w:p w14:paraId="6EE50AF7" w14:textId="77777777" w:rsidR="00BD4AB9" w:rsidRDefault="00EB49FD">
      <w:pPr>
        <w:spacing w:after="0" w:line="360" w:lineRule="auto"/>
        <w:ind w:left="1440"/>
      </w:pPr>
      <w:r>
        <w:t>Waktu</w:t>
      </w:r>
      <w:r>
        <w:tab/>
      </w:r>
      <w:r>
        <w:tab/>
        <w:t xml:space="preserve">: </w:t>
      </w:r>
      <w:proofErr w:type="gramStart"/>
      <w:r>
        <w:t>09.00 s/d 10.00</w:t>
      </w:r>
      <w:proofErr w:type="gramEnd"/>
    </w:p>
    <w:p w14:paraId="1DEFD9A7" w14:textId="101C8B42" w:rsidR="00B45FE1" w:rsidRDefault="00EB49FD" w:rsidP="00B45FE1">
      <w:pPr>
        <w:spacing w:after="0" w:line="360" w:lineRule="auto"/>
        <w:ind w:left="1440"/>
      </w:pPr>
      <w:r>
        <w:t>Tempat</w:t>
      </w:r>
      <w:r>
        <w:tab/>
        <w:t>: Masjid Al-Furqan</w:t>
      </w:r>
    </w:p>
    <w:p w14:paraId="0A43F3A9" w14:textId="0A1A57F7" w:rsidR="00BD4AB9" w:rsidRDefault="00EB49FD">
      <w:pPr>
        <w:numPr>
          <w:ilvl w:val="0"/>
          <w:numId w:val="120"/>
        </w:numPr>
        <w:spacing w:after="0" w:line="360" w:lineRule="auto"/>
        <w:ind w:left="1440"/>
      </w:pPr>
      <w:r>
        <w:t>Pelaksanaan Kegiatan</w:t>
      </w:r>
    </w:p>
    <w:p w14:paraId="6BE743D4" w14:textId="77777777" w:rsidR="00BD4AB9" w:rsidRDefault="00EB49FD">
      <w:pPr>
        <w:numPr>
          <w:ilvl w:val="0"/>
          <w:numId w:val="316"/>
        </w:numPr>
        <w:spacing w:after="0" w:line="360" w:lineRule="auto"/>
        <w:ind w:left="1800"/>
      </w:pPr>
      <w:r>
        <w:t>Persiapan</w:t>
      </w:r>
    </w:p>
    <w:p w14:paraId="22220704" w14:textId="77777777" w:rsidR="00BD4AB9" w:rsidRDefault="00EB49FD">
      <w:pPr>
        <w:numPr>
          <w:ilvl w:val="0"/>
          <w:numId w:val="47"/>
        </w:numPr>
        <w:spacing w:after="0" w:line="360" w:lineRule="auto"/>
        <w:ind w:left="2160"/>
      </w:pPr>
      <w:r>
        <w:t>Berkoordinasi dengan Ibu pengajian untuk melakukan penyuluhan kepada sasaran yang hadir saat kegiatan pengajian bersama</w:t>
      </w:r>
      <w:r w:rsidR="007E5D75">
        <w:t>.</w:t>
      </w:r>
    </w:p>
    <w:p w14:paraId="0111466D" w14:textId="77A5A83F" w:rsidR="002E2C52" w:rsidRDefault="00EB49FD" w:rsidP="0061157D">
      <w:pPr>
        <w:numPr>
          <w:ilvl w:val="0"/>
          <w:numId w:val="47"/>
        </w:numPr>
        <w:spacing w:after="0" w:line="360" w:lineRule="auto"/>
        <w:ind w:left="2160"/>
      </w:pPr>
      <w:r>
        <w:t xml:space="preserve">Menyiapkan bahan penyuluhan (Poster dan Kuesioner </w:t>
      </w:r>
      <w:r w:rsidRPr="005E1A71">
        <w:rPr>
          <w:i/>
        </w:rPr>
        <w:t>pre-test</w:t>
      </w:r>
      <w:r>
        <w:t xml:space="preserve"> dan </w:t>
      </w:r>
      <w:r w:rsidRPr="005E1A71">
        <w:rPr>
          <w:i/>
        </w:rPr>
        <w:t>post-test</w:t>
      </w:r>
      <w:r>
        <w:t>)</w:t>
      </w:r>
      <w:r w:rsidR="00CA2A78">
        <w:t>.</w:t>
      </w:r>
    </w:p>
    <w:p w14:paraId="713CDE00" w14:textId="2D7F2092" w:rsidR="00BD4AB9" w:rsidRDefault="00EB49FD">
      <w:pPr>
        <w:numPr>
          <w:ilvl w:val="0"/>
          <w:numId w:val="316"/>
        </w:numPr>
        <w:spacing w:after="0" w:line="360" w:lineRule="auto"/>
        <w:ind w:left="1800"/>
      </w:pPr>
      <w:r>
        <w:t>Pelaksanaan</w:t>
      </w:r>
    </w:p>
    <w:p w14:paraId="471D9CC3" w14:textId="77777777" w:rsidR="00BD4AB9" w:rsidRDefault="00EB49FD">
      <w:pPr>
        <w:numPr>
          <w:ilvl w:val="0"/>
          <w:numId w:val="61"/>
        </w:numPr>
        <w:spacing w:after="0" w:line="360" w:lineRule="auto"/>
        <w:ind w:left="2160"/>
      </w:pPr>
      <w:r>
        <w:t>Pengajian bersama</w:t>
      </w:r>
    </w:p>
    <w:p w14:paraId="5613BAEE" w14:textId="77777777" w:rsidR="00BD4AB9" w:rsidRDefault="00EB49FD">
      <w:pPr>
        <w:numPr>
          <w:ilvl w:val="0"/>
          <w:numId w:val="61"/>
        </w:numPr>
        <w:spacing w:after="0" w:line="360" w:lineRule="auto"/>
        <w:ind w:left="2160"/>
      </w:pPr>
      <w:r>
        <w:t xml:space="preserve">Absensi peserta </w:t>
      </w:r>
    </w:p>
    <w:p w14:paraId="4DF73159" w14:textId="77777777" w:rsidR="00BD4AB9" w:rsidRDefault="00EB49FD">
      <w:pPr>
        <w:numPr>
          <w:ilvl w:val="0"/>
          <w:numId w:val="61"/>
        </w:numPr>
        <w:spacing w:after="0" w:line="360" w:lineRule="auto"/>
        <w:ind w:left="2160"/>
      </w:pPr>
      <w:r>
        <w:t>Pembukaan</w:t>
      </w:r>
    </w:p>
    <w:p w14:paraId="1F2D0AF6" w14:textId="77777777" w:rsidR="00BD4AB9" w:rsidRDefault="00EB49FD">
      <w:pPr>
        <w:numPr>
          <w:ilvl w:val="0"/>
          <w:numId w:val="61"/>
        </w:numPr>
        <w:spacing w:after="0" w:line="360" w:lineRule="auto"/>
        <w:ind w:left="2160"/>
      </w:pPr>
      <w:r>
        <w:t xml:space="preserve">Pengisian </w:t>
      </w:r>
      <w:r w:rsidRPr="005E1A71">
        <w:rPr>
          <w:i/>
        </w:rPr>
        <w:t>pre-test</w:t>
      </w:r>
    </w:p>
    <w:p w14:paraId="1E0A3ADD" w14:textId="77777777" w:rsidR="00BD4AB9" w:rsidRDefault="00EB49FD">
      <w:pPr>
        <w:numPr>
          <w:ilvl w:val="0"/>
          <w:numId w:val="61"/>
        </w:numPr>
        <w:spacing w:after="0" w:line="360" w:lineRule="auto"/>
        <w:ind w:left="2160"/>
      </w:pPr>
      <w:r>
        <w:t>Pemaparan materi</w:t>
      </w:r>
    </w:p>
    <w:p w14:paraId="0980EC4E" w14:textId="77777777" w:rsidR="00BD4AB9" w:rsidRDefault="00EB49FD">
      <w:pPr>
        <w:numPr>
          <w:ilvl w:val="0"/>
          <w:numId w:val="61"/>
        </w:numPr>
        <w:spacing w:after="0" w:line="360" w:lineRule="auto"/>
        <w:ind w:left="2160"/>
      </w:pPr>
      <w:r>
        <w:t>Sesi Tanya jawab</w:t>
      </w:r>
    </w:p>
    <w:p w14:paraId="31F632C5" w14:textId="77777777" w:rsidR="00BD4AB9" w:rsidRDefault="00EB49FD">
      <w:pPr>
        <w:numPr>
          <w:ilvl w:val="0"/>
          <w:numId w:val="61"/>
        </w:numPr>
        <w:spacing w:after="0" w:line="360" w:lineRule="auto"/>
        <w:ind w:left="2160"/>
      </w:pPr>
      <w:r>
        <w:t xml:space="preserve">Pengisian </w:t>
      </w:r>
      <w:r w:rsidRPr="005E1A71">
        <w:rPr>
          <w:i/>
        </w:rPr>
        <w:t>post-test</w:t>
      </w:r>
    </w:p>
    <w:p w14:paraId="4D067F84" w14:textId="77777777" w:rsidR="00BD4AB9" w:rsidRDefault="00EB49FD">
      <w:pPr>
        <w:numPr>
          <w:ilvl w:val="0"/>
          <w:numId w:val="61"/>
        </w:numPr>
        <w:spacing w:after="0" w:line="360" w:lineRule="auto"/>
        <w:ind w:left="2160"/>
      </w:pPr>
      <w:r>
        <w:t>Dokumentasi</w:t>
      </w:r>
    </w:p>
    <w:p w14:paraId="0D56BD87" w14:textId="77777777" w:rsidR="00BD4AB9" w:rsidRDefault="00EB49FD">
      <w:pPr>
        <w:numPr>
          <w:ilvl w:val="0"/>
          <w:numId w:val="61"/>
        </w:numPr>
        <w:spacing w:after="0" w:line="360" w:lineRule="auto"/>
        <w:ind w:left="2160"/>
      </w:pPr>
      <w:r>
        <w:t xml:space="preserve">Doa bersama </w:t>
      </w:r>
    </w:p>
    <w:p w14:paraId="53B19DF6" w14:textId="77777777" w:rsidR="00BD4AB9" w:rsidRDefault="00EB49FD">
      <w:pPr>
        <w:numPr>
          <w:ilvl w:val="0"/>
          <w:numId w:val="61"/>
        </w:numPr>
        <w:spacing w:after="0" w:line="360" w:lineRule="auto"/>
        <w:ind w:left="2160"/>
      </w:pPr>
      <w:r>
        <w:t>Penutupan</w:t>
      </w:r>
    </w:p>
    <w:p w14:paraId="361388B7" w14:textId="77777777" w:rsidR="00B45FE1" w:rsidRDefault="00B45FE1">
      <w:r>
        <w:br w:type="page"/>
      </w:r>
    </w:p>
    <w:p w14:paraId="6005CFDD" w14:textId="1B05517A" w:rsidR="00BD4AB9" w:rsidRDefault="00EB49FD">
      <w:pPr>
        <w:numPr>
          <w:ilvl w:val="0"/>
          <w:numId w:val="316"/>
        </w:numPr>
        <w:spacing w:after="0" w:line="360" w:lineRule="auto"/>
        <w:ind w:left="1800"/>
      </w:pPr>
      <w:r>
        <w:lastRenderedPageBreak/>
        <w:t>Evaluasi</w:t>
      </w:r>
    </w:p>
    <w:p w14:paraId="5A0447E5" w14:textId="77777777" w:rsidR="00BD4AB9" w:rsidRDefault="00EB49FD">
      <w:pPr>
        <w:numPr>
          <w:ilvl w:val="0"/>
          <w:numId w:val="11"/>
        </w:numPr>
        <w:spacing w:after="0" w:line="360" w:lineRule="auto"/>
        <w:ind w:left="2160"/>
      </w:pPr>
      <w:r>
        <w:t xml:space="preserve">Absensi atau jumlah kehadiran peserta </w:t>
      </w:r>
    </w:p>
    <w:p w14:paraId="71470AA2" w14:textId="77777777" w:rsidR="00BD4AB9" w:rsidRPr="00CA2A78" w:rsidRDefault="00EB49FD">
      <w:pPr>
        <w:numPr>
          <w:ilvl w:val="0"/>
          <w:numId w:val="11"/>
        </w:numPr>
        <w:spacing w:after="0" w:line="360" w:lineRule="auto"/>
        <w:ind w:left="2160"/>
      </w:pPr>
      <w:r>
        <w:t xml:space="preserve">Hasil </w:t>
      </w:r>
      <w:r w:rsidRPr="005E1A71">
        <w:rPr>
          <w:i/>
        </w:rPr>
        <w:t>Pre-test</w:t>
      </w:r>
      <w:r>
        <w:t xml:space="preserve"> dan </w:t>
      </w:r>
      <w:r w:rsidRPr="005E1A71">
        <w:rPr>
          <w:i/>
        </w:rPr>
        <w:t>Post-test</w:t>
      </w:r>
    </w:p>
    <w:p w14:paraId="4D6FDF03" w14:textId="77777777" w:rsidR="00CA2A78" w:rsidRDefault="00CA2A78" w:rsidP="00CA2A78">
      <w:pPr>
        <w:spacing w:after="0" w:line="360" w:lineRule="auto"/>
        <w:ind w:left="2160"/>
      </w:pPr>
    </w:p>
    <w:p w14:paraId="57CB6129" w14:textId="77777777" w:rsidR="00BD4AB9" w:rsidRDefault="00EB49FD">
      <w:pPr>
        <w:numPr>
          <w:ilvl w:val="0"/>
          <w:numId w:val="120"/>
        </w:numPr>
        <w:spacing w:after="0" w:line="360" w:lineRule="auto"/>
        <w:ind w:left="1440"/>
      </w:pPr>
      <w:r>
        <w:t>Hasil Kegiatan</w:t>
      </w:r>
    </w:p>
    <w:p w14:paraId="305B5164" w14:textId="77777777" w:rsidR="00BD4AB9" w:rsidRDefault="00EB49FD">
      <w:pPr>
        <w:spacing w:after="0" w:line="360" w:lineRule="auto"/>
        <w:ind w:left="1440"/>
      </w:pPr>
      <w:proofErr w:type="gramStart"/>
      <w:r>
        <w:t>Penyuluhan Gizi ini berlangsung selama 1 jam.</w:t>
      </w:r>
      <w:proofErr w:type="gramEnd"/>
      <w:r>
        <w:t xml:space="preserve"> </w:t>
      </w:r>
      <w:proofErr w:type="gramStart"/>
      <w:r>
        <w:t>Peserta yang mengikuti kegiatan penyuluhan yaitu 33 lansia yang datang untuk kegiatan pengajian.</w:t>
      </w:r>
      <w:proofErr w:type="gramEnd"/>
      <w:r>
        <w:t xml:space="preserve"> </w:t>
      </w:r>
      <w:proofErr w:type="gramStart"/>
      <w:r>
        <w:t>Materi yang diberikan disampaikan dengan media poster yang tersedia gambar agar mudah dipahami.</w:t>
      </w:r>
      <w:proofErr w:type="gramEnd"/>
    </w:p>
    <w:p w14:paraId="16551863" w14:textId="77777777" w:rsidR="002E2C52" w:rsidRPr="00A84132" w:rsidRDefault="00EB49FD" w:rsidP="00A84132">
      <w:pPr>
        <w:spacing w:after="0" w:line="360" w:lineRule="auto"/>
        <w:ind w:left="1440"/>
      </w:pPr>
      <w:r>
        <w:t xml:space="preserve">Setelah itu diadakan sesi </w:t>
      </w:r>
      <w:proofErr w:type="gramStart"/>
      <w:r>
        <w:t>tanya</w:t>
      </w:r>
      <w:proofErr w:type="gramEnd"/>
      <w:r>
        <w:t xml:space="preserve"> jawab terkait materi, saat dilakukan sesi tanya jawab, para peserta antusias untuk bertanya tentang hal terkait yang dijelaskan. </w:t>
      </w:r>
      <w:proofErr w:type="gramStart"/>
      <w:r>
        <w:t xml:space="preserve">Pengisian </w:t>
      </w:r>
      <w:r w:rsidRPr="005E1A71">
        <w:rPr>
          <w:i/>
        </w:rPr>
        <w:t>pre-test</w:t>
      </w:r>
      <w:r>
        <w:t xml:space="preserve"> dan </w:t>
      </w:r>
      <w:r w:rsidRPr="005E1A71">
        <w:rPr>
          <w:i/>
        </w:rPr>
        <w:t>post-test</w:t>
      </w:r>
      <w:r>
        <w:t xml:space="preserve"> dibantu oleh mahasiswa penyelenggara.</w:t>
      </w:r>
      <w:proofErr w:type="gramEnd"/>
      <w:r>
        <w:t xml:space="preserve">  </w:t>
      </w:r>
      <w:proofErr w:type="gramStart"/>
      <w:r>
        <w:t xml:space="preserve">Hasil rata-rata skor </w:t>
      </w:r>
      <w:r w:rsidRPr="005E1A71">
        <w:rPr>
          <w:i/>
        </w:rPr>
        <w:t>pre-test</w:t>
      </w:r>
      <w:r>
        <w:t xml:space="preserve"> yaitu skor 41 dan hasil rata-rata skor </w:t>
      </w:r>
      <w:r w:rsidRPr="005E1A71">
        <w:rPr>
          <w:i/>
        </w:rPr>
        <w:t>post-test</w:t>
      </w:r>
      <w:r>
        <w:t xml:space="preserve"> yaitu skor 60.</w:t>
      </w:r>
      <w:proofErr w:type="gramEnd"/>
      <w:r>
        <w:t xml:space="preserve"> </w:t>
      </w:r>
    </w:p>
    <w:p w14:paraId="2670B4B1" w14:textId="77777777" w:rsidR="00B45FE1" w:rsidRDefault="00B45FE1" w:rsidP="000369BA">
      <w:pPr>
        <w:pStyle w:val="Caption"/>
        <w:keepNext/>
        <w:ind w:left="1440"/>
        <w:jc w:val="center"/>
        <w:rPr>
          <w:b/>
          <w:i w:val="0"/>
          <w:color w:val="auto"/>
          <w:sz w:val="24"/>
          <w:szCs w:val="24"/>
        </w:rPr>
      </w:pPr>
    </w:p>
    <w:p w14:paraId="067CD3C1" w14:textId="0EC77EB8" w:rsidR="000369BA" w:rsidRPr="000369BA" w:rsidRDefault="000369BA" w:rsidP="000369BA">
      <w:pPr>
        <w:pStyle w:val="Caption"/>
        <w:keepNext/>
        <w:ind w:left="1440"/>
        <w:jc w:val="center"/>
        <w:rPr>
          <w:b/>
          <w:i w:val="0"/>
          <w:color w:val="auto"/>
          <w:sz w:val="24"/>
          <w:szCs w:val="24"/>
        </w:rPr>
      </w:pPr>
      <w:bookmarkStart w:id="45" w:name="_Toc129861640"/>
      <w:proofErr w:type="gramStart"/>
      <w:r w:rsidRPr="000369BA">
        <w:rPr>
          <w:b/>
          <w:i w:val="0"/>
          <w:color w:val="auto"/>
          <w:sz w:val="24"/>
          <w:szCs w:val="24"/>
        </w:rPr>
        <w:t xml:space="preserve">Tabel  </w:t>
      </w:r>
      <w:proofErr w:type="gramEnd"/>
      <w:r w:rsidRPr="000369BA">
        <w:rPr>
          <w:b/>
          <w:i w:val="0"/>
          <w:color w:val="auto"/>
          <w:sz w:val="24"/>
          <w:szCs w:val="24"/>
        </w:rPr>
        <w:fldChar w:fldCharType="begin"/>
      </w:r>
      <w:r w:rsidRPr="000369BA">
        <w:rPr>
          <w:b/>
          <w:i w:val="0"/>
          <w:color w:val="auto"/>
          <w:sz w:val="24"/>
          <w:szCs w:val="24"/>
        </w:rPr>
        <w:instrText xml:space="preserve"> SEQ Tabel_ \* ARABIC </w:instrText>
      </w:r>
      <w:r w:rsidRPr="000369BA">
        <w:rPr>
          <w:b/>
          <w:i w:val="0"/>
          <w:color w:val="auto"/>
          <w:sz w:val="24"/>
          <w:szCs w:val="24"/>
        </w:rPr>
        <w:fldChar w:fldCharType="separate"/>
      </w:r>
      <w:r w:rsidR="00896CA1">
        <w:rPr>
          <w:b/>
          <w:i w:val="0"/>
          <w:noProof/>
          <w:color w:val="auto"/>
          <w:sz w:val="24"/>
          <w:szCs w:val="24"/>
        </w:rPr>
        <w:t>20</w:t>
      </w:r>
      <w:r w:rsidRPr="000369BA">
        <w:rPr>
          <w:b/>
          <w:i w:val="0"/>
          <w:color w:val="auto"/>
          <w:sz w:val="24"/>
          <w:szCs w:val="24"/>
        </w:rPr>
        <w:fldChar w:fldCharType="end"/>
      </w:r>
      <w:r w:rsidRPr="000369BA">
        <w:rPr>
          <w:b/>
          <w:i w:val="0"/>
          <w:color w:val="auto"/>
          <w:sz w:val="24"/>
          <w:szCs w:val="24"/>
        </w:rPr>
        <w:t xml:space="preserve"> Hasil Skor Penyuluhan Penyakit Degeneratif</w:t>
      </w:r>
      <w:bookmarkEnd w:id="45"/>
    </w:p>
    <w:tbl>
      <w:tblPr>
        <w:tblStyle w:val="TableGrid"/>
        <w:tblW w:w="0" w:type="auto"/>
        <w:tblInd w:w="1800" w:type="dxa"/>
        <w:tblLook w:val="04A0" w:firstRow="1" w:lastRow="0" w:firstColumn="1" w:lastColumn="0" w:noHBand="0" w:noVBand="1"/>
      </w:tblPr>
      <w:tblGrid>
        <w:gridCol w:w="590"/>
        <w:gridCol w:w="1408"/>
        <w:gridCol w:w="2160"/>
        <w:gridCol w:w="2195"/>
      </w:tblGrid>
      <w:tr w:rsidR="00BD2239" w14:paraId="15ECDF63" w14:textId="77777777" w:rsidTr="00A84132">
        <w:trPr>
          <w:tblHeader/>
        </w:trPr>
        <w:tc>
          <w:tcPr>
            <w:tcW w:w="590" w:type="dxa"/>
          </w:tcPr>
          <w:p w14:paraId="77B9EF62" w14:textId="5D1154A4" w:rsidR="00BD2239" w:rsidRPr="00BD2239" w:rsidRDefault="00BD2239" w:rsidP="000369BA">
            <w:pPr>
              <w:jc w:val="center"/>
              <w:rPr>
                <w:b/>
                <w:bCs/>
              </w:rPr>
            </w:pPr>
            <w:r w:rsidRPr="00BD2239">
              <w:rPr>
                <w:b/>
                <w:bCs/>
              </w:rPr>
              <w:t>No</w:t>
            </w:r>
          </w:p>
        </w:tc>
        <w:tc>
          <w:tcPr>
            <w:tcW w:w="1408" w:type="dxa"/>
          </w:tcPr>
          <w:p w14:paraId="332169A1" w14:textId="0F4BCA01" w:rsidR="00BD2239" w:rsidRPr="00BD2239" w:rsidRDefault="00BD2239" w:rsidP="000369BA">
            <w:pPr>
              <w:jc w:val="center"/>
              <w:rPr>
                <w:b/>
                <w:bCs/>
              </w:rPr>
            </w:pPr>
            <w:r w:rsidRPr="00BD2239">
              <w:rPr>
                <w:b/>
                <w:bCs/>
              </w:rPr>
              <w:t>Nama Peserta</w:t>
            </w:r>
          </w:p>
        </w:tc>
        <w:tc>
          <w:tcPr>
            <w:tcW w:w="2160" w:type="dxa"/>
          </w:tcPr>
          <w:p w14:paraId="23DE160A" w14:textId="05449326" w:rsidR="00BD2239" w:rsidRPr="00BD2239" w:rsidRDefault="00BD2239" w:rsidP="000369BA">
            <w:pPr>
              <w:jc w:val="center"/>
              <w:rPr>
                <w:b/>
                <w:bCs/>
              </w:rPr>
            </w:pPr>
            <w:r w:rsidRPr="00BD2239">
              <w:rPr>
                <w:b/>
                <w:bCs/>
              </w:rPr>
              <w:t>Skor Pre-Test</w:t>
            </w:r>
            <w:r w:rsidR="00A84132">
              <w:rPr>
                <w:b/>
                <w:bCs/>
              </w:rPr>
              <w:br/>
              <w:t>Peny. Degeneratif</w:t>
            </w:r>
          </w:p>
        </w:tc>
        <w:tc>
          <w:tcPr>
            <w:tcW w:w="2195" w:type="dxa"/>
          </w:tcPr>
          <w:p w14:paraId="1A003B3A" w14:textId="7811C802" w:rsidR="00BD2239" w:rsidRPr="00BD2239" w:rsidRDefault="00BD2239" w:rsidP="000369BA">
            <w:pPr>
              <w:jc w:val="center"/>
              <w:rPr>
                <w:b/>
                <w:bCs/>
              </w:rPr>
            </w:pPr>
            <w:r w:rsidRPr="00BD2239">
              <w:rPr>
                <w:b/>
                <w:bCs/>
              </w:rPr>
              <w:t>Skor Post-Test</w:t>
            </w:r>
            <w:r w:rsidR="00A84132">
              <w:rPr>
                <w:b/>
                <w:bCs/>
              </w:rPr>
              <w:t xml:space="preserve"> Peny. Degeneratif</w:t>
            </w:r>
          </w:p>
        </w:tc>
      </w:tr>
      <w:tr w:rsidR="00BD2239" w14:paraId="193BE8D6" w14:textId="77777777" w:rsidTr="00A84132">
        <w:tc>
          <w:tcPr>
            <w:tcW w:w="590" w:type="dxa"/>
          </w:tcPr>
          <w:p w14:paraId="3B429F19" w14:textId="0A486DA1" w:rsidR="00BD2239" w:rsidRDefault="00BD2239" w:rsidP="000369BA">
            <w:pPr>
              <w:jc w:val="center"/>
            </w:pPr>
            <w:r w:rsidRPr="00D90FC0">
              <w:t>1</w:t>
            </w:r>
          </w:p>
        </w:tc>
        <w:tc>
          <w:tcPr>
            <w:tcW w:w="1408" w:type="dxa"/>
          </w:tcPr>
          <w:p w14:paraId="05DE5C86" w14:textId="4E12A7B4" w:rsidR="00BD2239" w:rsidRDefault="00BD2239" w:rsidP="000369BA">
            <w:pPr>
              <w:jc w:val="left"/>
            </w:pPr>
            <w:r w:rsidRPr="00D90FC0">
              <w:t>Lina</w:t>
            </w:r>
          </w:p>
        </w:tc>
        <w:tc>
          <w:tcPr>
            <w:tcW w:w="2160" w:type="dxa"/>
          </w:tcPr>
          <w:p w14:paraId="3E903D5F" w14:textId="0C6AD3A3" w:rsidR="00BD2239" w:rsidRDefault="00BD2239" w:rsidP="000369BA">
            <w:pPr>
              <w:jc w:val="center"/>
            </w:pPr>
            <w:r w:rsidRPr="00D90FC0">
              <w:t>47</w:t>
            </w:r>
          </w:p>
        </w:tc>
        <w:tc>
          <w:tcPr>
            <w:tcW w:w="2195" w:type="dxa"/>
          </w:tcPr>
          <w:p w14:paraId="3E8F444C" w14:textId="0397D3A9" w:rsidR="00BD2239" w:rsidRDefault="00BD2239" w:rsidP="000369BA">
            <w:pPr>
              <w:jc w:val="center"/>
            </w:pPr>
            <w:r w:rsidRPr="00D90FC0">
              <w:t>67</w:t>
            </w:r>
          </w:p>
        </w:tc>
      </w:tr>
      <w:tr w:rsidR="00BD2239" w14:paraId="0864E23C" w14:textId="77777777" w:rsidTr="00A84132">
        <w:tc>
          <w:tcPr>
            <w:tcW w:w="590" w:type="dxa"/>
          </w:tcPr>
          <w:p w14:paraId="2A600953" w14:textId="71FDDFC5" w:rsidR="00BD2239" w:rsidRDefault="00BD2239" w:rsidP="000369BA">
            <w:pPr>
              <w:jc w:val="center"/>
            </w:pPr>
            <w:r w:rsidRPr="00D90FC0">
              <w:t>2</w:t>
            </w:r>
          </w:p>
        </w:tc>
        <w:tc>
          <w:tcPr>
            <w:tcW w:w="1408" w:type="dxa"/>
          </w:tcPr>
          <w:p w14:paraId="415275BE" w14:textId="14AE6938" w:rsidR="00BD2239" w:rsidRDefault="00BD2239" w:rsidP="000369BA">
            <w:pPr>
              <w:jc w:val="left"/>
            </w:pPr>
            <w:r w:rsidRPr="00D90FC0">
              <w:t>Asri</w:t>
            </w:r>
          </w:p>
        </w:tc>
        <w:tc>
          <w:tcPr>
            <w:tcW w:w="2160" w:type="dxa"/>
          </w:tcPr>
          <w:p w14:paraId="137BC388" w14:textId="6A8FB7A4" w:rsidR="00BD2239" w:rsidRDefault="00BD2239" w:rsidP="000369BA">
            <w:pPr>
              <w:jc w:val="center"/>
            </w:pPr>
            <w:r w:rsidRPr="00D90FC0">
              <w:t>33</w:t>
            </w:r>
          </w:p>
        </w:tc>
        <w:tc>
          <w:tcPr>
            <w:tcW w:w="2195" w:type="dxa"/>
          </w:tcPr>
          <w:p w14:paraId="0E08F327" w14:textId="560B8011" w:rsidR="00BD2239" w:rsidRDefault="00BD2239" w:rsidP="000369BA">
            <w:pPr>
              <w:jc w:val="center"/>
            </w:pPr>
            <w:r w:rsidRPr="00D90FC0">
              <w:t>67</w:t>
            </w:r>
          </w:p>
        </w:tc>
      </w:tr>
      <w:tr w:rsidR="00BD2239" w14:paraId="11A0804D" w14:textId="77777777" w:rsidTr="00A84132">
        <w:tc>
          <w:tcPr>
            <w:tcW w:w="590" w:type="dxa"/>
          </w:tcPr>
          <w:p w14:paraId="2147BAB7" w14:textId="48B51211" w:rsidR="00BD2239" w:rsidRDefault="00BD2239" w:rsidP="000369BA">
            <w:pPr>
              <w:jc w:val="center"/>
            </w:pPr>
            <w:r w:rsidRPr="00D90FC0">
              <w:t>3</w:t>
            </w:r>
          </w:p>
        </w:tc>
        <w:tc>
          <w:tcPr>
            <w:tcW w:w="1408" w:type="dxa"/>
          </w:tcPr>
          <w:p w14:paraId="57D2CAAE" w14:textId="6E6376E9" w:rsidR="00BD2239" w:rsidRDefault="00BD2239" w:rsidP="000369BA">
            <w:pPr>
              <w:jc w:val="left"/>
            </w:pPr>
            <w:r w:rsidRPr="00D90FC0">
              <w:t>Yosi</w:t>
            </w:r>
          </w:p>
        </w:tc>
        <w:tc>
          <w:tcPr>
            <w:tcW w:w="2160" w:type="dxa"/>
          </w:tcPr>
          <w:p w14:paraId="4CB66AFF" w14:textId="3C02C487" w:rsidR="00BD2239" w:rsidRDefault="00BD2239" w:rsidP="000369BA">
            <w:pPr>
              <w:jc w:val="center"/>
            </w:pPr>
            <w:r w:rsidRPr="00D90FC0">
              <w:t>20</w:t>
            </w:r>
          </w:p>
        </w:tc>
        <w:tc>
          <w:tcPr>
            <w:tcW w:w="2195" w:type="dxa"/>
          </w:tcPr>
          <w:p w14:paraId="0D33A729" w14:textId="44B19046" w:rsidR="00BD2239" w:rsidRDefault="00BD2239" w:rsidP="000369BA">
            <w:pPr>
              <w:jc w:val="center"/>
            </w:pPr>
            <w:r w:rsidRPr="00D90FC0">
              <w:t>73</w:t>
            </w:r>
          </w:p>
        </w:tc>
      </w:tr>
      <w:tr w:rsidR="00BD2239" w14:paraId="60A0A0CA" w14:textId="77777777" w:rsidTr="00A84132">
        <w:tc>
          <w:tcPr>
            <w:tcW w:w="590" w:type="dxa"/>
          </w:tcPr>
          <w:p w14:paraId="5566CA7C" w14:textId="5ED163C6" w:rsidR="00BD2239" w:rsidRDefault="00BD2239" w:rsidP="000369BA">
            <w:pPr>
              <w:jc w:val="center"/>
            </w:pPr>
            <w:r w:rsidRPr="00D90FC0">
              <w:t>4</w:t>
            </w:r>
          </w:p>
        </w:tc>
        <w:tc>
          <w:tcPr>
            <w:tcW w:w="1408" w:type="dxa"/>
          </w:tcPr>
          <w:p w14:paraId="6372DFF2" w14:textId="30A44E8C" w:rsidR="00BD2239" w:rsidRDefault="00BD2239" w:rsidP="000369BA">
            <w:pPr>
              <w:jc w:val="left"/>
            </w:pPr>
            <w:r w:rsidRPr="00D90FC0">
              <w:t>Nunung</w:t>
            </w:r>
          </w:p>
        </w:tc>
        <w:tc>
          <w:tcPr>
            <w:tcW w:w="2160" w:type="dxa"/>
          </w:tcPr>
          <w:p w14:paraId="49062C24" w14:textId="2B5BB3E4" w:rsidR="00BD2239" w:rsidRDefault="00BD2239" w:rsidP="000369BA">
            <w:pPr>
              <w:jc w:val="center"/>
            </w:pPr>
            <w:r w:rsidRPr="00D90FC0">
              <w:t>40</w:t>
            </w:r>
          </w:p>
        </w:tc>
        <w:tc>
          <w:tcPr>
            <w:tcW w:w="2195" w:type="dxa"/>
          </w:tcPr>
          <w:p w14:paraId="0CD84A22" w14:textId="40A8F46A" w:rsidR="00BD2239" w:rsidRDefault="00BD2239" w:rsidP="000369BA">
            <w:pPr>
              <w:jc w:val="center"/>
            </w:pPr>
            <w:r w:rsidRPr="00D90FC0">
              <w:t>47</w:t>
            </w:r>
          </w:p>
        </w:tc>
      </w:tr>
      <w:tr w:rsidR="00BD2239" w14:paraId="165B188D" w14:textId="77777777" w:rsidTr="00A84132">
        <w:tc>
          <w:tcPr>
            <w:tcW w:w="590" w:type="dxa"/>
          </w:tcPr>
          <w:p w14:paraId="0D454632" w14:textId="453E0801" w:rsidR="00BD2239" w:rsidRDefault="00BD2239" w:rsidP="000369BA">
            <w:pPr>
              <w:jc w:val="center"/>
            </w:pPr>
            <w:r w:rsidRPr="00D90FC0">
              <w:t>5</w:t>
            </w:r>
          </w:p>
        </w:tc>
        <w:tc>
          <w:tcPr>
            <w:tcW w:w="1408" w:type="dxa"/>
          </w:tcPr>
          <w:p w14:paraId="35A2935A" w14:textId="7E58A556" w:rsidR="00BD2239" w:rsidRDefault="00BD2239" w:rsidP="000369BA">
            <w:pPr>
              <w:jc w:val="left"/>
            </w:pPr>
            <w:r w:rsidRPr="00D90FC0">
              <w:t>Sinta</w:t>
            </w:r>
          </w:p>
        </w:tc>
        <w:tc>
          <w:tcPr>
            <w:tcW w:w="2160" w:type="dxa"/>
          </w:tcPr>
          <w:p w14:paraId="38FBBD76" w14:textId="0985837A" w:rsidR="00BD2239" w:rsidRDefault="00BD2239" w:rsidP="000369BA">
            <w:pPr>
              <w:jc w:val="center"/>
            </w:pPr>
            <w:r w:rsidRPr="00D90FC0">
              <w:t>47</w:t>
            </w:r>
          </w:p>
        </w:tc>
        <w:tc>
          <w:tcPr>
            <w:tcW w:w="2195" w:type="dxa"/>
          </w:tcPr>
          <w:p w14:paraId="2CA02292" w14:textId="5952F599" w:rsidR="00BD2239" w:rsidRDefault="00BD2239" w:rsidP="000369BA">
            <w:pPr>
              <w:jc w:val="center"/>
            </w:pPr>
            <w:r w:rsidRPr="00D90FC0">
              <w:t>80</w:t>
            </w:r>
          </w:p>
        </w:tc>
      </w:tr>
      <w:tr w:rsidR="00BD2239" w14:paraId="208453B9" w14:textId="77777777" w:rsidTr="00A84132">
        <w:tc>
          <w:tcPr>
            <w:tcW w:w="590" w:type="dxa"/>
          </w:tcPr>
          <w:p w14:paraId="3FC9A713" w14:textId="72170F80" w:rsidR="00BD2239" w:rsidRDefault="00BD2239" w:rsidP="000369BA">
            <w:pPr>
              <w:jc w:val="center"/>
            </w:pPr>
            <w:r w:rsidRPr="00D90FC0">
              <w:t>6</w:t>
            </w:r>
          </w:p>
        </w:tc>
        <w:tc>
          <w:tcPr>
            <w:tcW w:w="1408" w:type="dxa"/>
          </w:tcPr>
          <w:p w14:paraId="361B532D" w14:textId="04C98B86" w:rsidR="00BD2239" w:rsidRDefault="00BD2239" w:rsidP="000369BA">
            <w:pPr>
              <w:jc w:val="left"/>
            </w:pPr>
            <w:r w:rsidRPr="00D90FC0">
              <w:t>Marla</w:t>
            </w:r>
          </w:p>
        </w:tc>
        <w:tc>
          <w:tcPr>
            <w:tcW w:w="2160" w:type="dxa"/>
          </w:tcPr>
          <w:p w14:paraId="5152C5EE" w14:textId="14B1306A" w:rsidR="00BD2239" w:rsidRDefault="00BD2239" w:rsidP="000369BA">
            <w:pPr>
              <w:jc w:val="center"/>
            </w:pPr>
            <w:r w:rsidRPr="00D90FC0">
              <w:t>40</w:t>
            </w:r>
          </w:p>
        </w:tc>
        <w:tc>
          <w:tcPr>
            <w:tcW w:w="2195" w:type="dxa"/>
          </w:tcPr>
          <w:p w14:paraId="6F801A78" w14:textId="15BC7E21" w:rsidR="00BD2239" w:rsidRDefault="00BD2239" w:rsidP="000369BA">
            <w:pPr>
              <w:jc w:val="center"/>
            </w:pPr>
            <w:r w:rsidRPr="00D90FC0">
              <w:t>73</w:t>
            </w:r>
          </w:p>
        </w:tc>
      </w:tr>
      <w:tr w:rsidR="00BD2239" w14:paraId="40DD4ECB" w14:textId="77777777" w:rsidTr="00A84132">
        <w:tc>
          <w:tcPr>
            <w:tcW w:w="590" w:type="dxa"/>
          </w:tcPr>
          <w:p w14:paraId="0F8CA9DD" w14:textId="4EFE5861" w:rsidR="00BD2239" w:rsidRDefault="00BD2239" w:rsidP="000369BA">
            <w:pPr>
              <w:jc w:val="center"/>
            </w:pPr>
            <w:r w:rsidRPr="00D90FC0">
              <w:t>7</w:t>
            </w:r>
          </w:p>
        </w:tc>
        <w:tc>
          <w:tcPr>
            <w:tcW w:w="1408" w:type="dxa"/>
          </w:tcPr>
          <w:p w14:paraId="225D4BF8" w14:textId="7A685409" w:rsidR="00BD2239" w:rsidRDefault="00BD2239" w:rsidP="000369BA">
            <w:pPr>
              <w:jc w:val="left"/>
            </w:pPr>
            <w:r w:rsidRPr="00D90FC0">
              <w:t>Maya</w:t>
            </w:r>
          </w:p>
        </w:tc>
        <w:tc>
          <w:tcPr>
            <w:tcW w:w="2160" w:type="dxa"/>
          </w:tcPr>
          <w:p w14:paraId="703823E9" w14:textId="5F1475B8" w:rsidR="00BD2239" w:rsidRDefault="00BD2239" w:rsidP="000369BA">
            <w:pPr>
              <w:jc w:val="center"/>
            </w:pPr>
            <w:r w:rsidRPr="00D90FC0">
              <w:t>53</w:t>
            </w:r>
          </w:p>
        </w:tc>
        <w:tc>
          <w:tcPr>
            <w:tcW w:w="2195" w:type="dxa"/>
          </w:tcPr>
          <w:p w14:paraId="34C6920A" w14:textId="076E6BCF" w:rsidR="00BD2239" w:rsidRDefault="00BD2239" w:rsidP="000369BA">
            <w:pPr>
              <w:jc w:val="center"/>
            </w:pPr>
            <w:r w:rsidRPr="00D90FC0">
              <w:t>60</w:t>
            </w:r>
          </w:p>
        </w:tc>
      </w:tr>
      <w:tr w:rsidR="00BD2239" w14:paraId="465BC5D9" w14:textId="77777777" w:rsidTr="00A84132">
        <w:tc>
          <w:tcPr>
            <w:tcW w:w="590" w:type="dxa"/>
          </w:tcPr>
          <w:p w14:paraId="05248E54" w14:textId="253ACE58" w:rsidR="00BD2239" w:rsidRDefault="00BD2239" w:rsidP="000369BA">
            <w:pPr>
              <w:jc w:val="center"/>
            </w:pPr>
            <w:r w:rsidRPr="00D90FC0">
              <w:t>8</w:t>
            </w:r>
          </w:p>
        </w:tc>
        <w:tc>
          <w:tcPr>
            <w:tcW w:w="1408" w:type="dxa"/>
          </w:tcPr>
          <w:p w14:paraId="6674D20D" w14:textId="2419E956" w:rsidR="00BD2239" w:rsidRDefault="00BD2239" w:rsidP="000369BA">
            <w:pPr>
              <w:jc w:val="left"/>
            </w:pPr>
            <w:r w:rsidRPr="00D90FC0">
              <w:t>Mitha</w:t>
            </w:r>
          </w:p>
        </w:tc>
        <w:tc>
          <w:tcPr>
            <w:tcW w:w="2160" w:type="dxa"/>
          </w:tcPr>
          <w:p w14:paraId="2AAB3D00" w14:textId="1273583B" w:rsidR="00BD2239" w:rsidRDefault="00BD2239" w:rsidP="000369BA">
            <w:pPr>
              <w:jc w:val="center"/>
            </w:pPr>
            <w:r w:rsidRPr="00D90FC0">
              <w:t>20</w:t>
            </w:r>
          </w:p>
        </w:tc>
        <w:tc>
          <w:tcPr>
            <w:tcW w:w="2195" w:type="dxa"/>
          </w:tcPr>
          <w:p w14:paraId="065001A5" w14:textId="72E140FA" w:rsidR="00BD2239" w:rsidRDefault="00BD2239" w:rsidP="000369BA">
            <w:pPr>
              <w:jc w:val="center"/>
            </w:pPr>
            <w:r w:rsidRPr="00D90FC0">
              <w:t>27</w:t>
            </w:r>
          </w:p>
        </w:tc>
      </w:tr>
      <w:tr w:rsidR="00BD2239" w14:paraId="6858FCEB" w14:textId="77777777" w:rsidTr="00A84132">
        <w:tc>
          <w:tcPr>
            <w:tcW w:w="590" w:type="dxa"/>
          </w:tcPr>
          <w:p w14:paraId="49C1E46E" w14:textId="34EF638E" w:rsidR="00BD2239" w:rsidRDefault="00BD2239" w:rsidP="000369BA">
            <w:pPr>
              <w:jc w:val="center"/>
            </w:pPr>
            <w:r w:rsidRPr="00D90FC0">
              <w:t>9</w:t>
            </w:r>
          </w:p>
        </w:tc>
        <w:tc>
          <w:tcPr>
            <w:tcW w:w="1408" w:type="dxa"/>
          </w:tcPr>
          <w:p w14:paraId="2E653E8E" w14:textId="2DEE1C5F" w:rsidR="00BD2239" w:rsidRDefault="00BD2239" w:rsidP="000369BA">
            <w:pPr>
              <w:jc w:val="left"/>
            </w:pPr>
            <w:r w:rsidRPr="00D90FC0">
              <w:t>Etih</w:t>
            </w:r>
          </w:p>
        </w:tc>
        <w:tc>
          <w:tcPr>
            <w:tcW w:w="2160" w:type="dxa"/>
          </w:tcPr>
          <w:p w14:paraId="7D1DAB51" w14:textId="32FE601C" w:rsidR="00BD2239" w:rsidRDefault="00BD2239" w:rsidP="000369BA">
            <w:pPr>
              <w:jc w:val="center"/>
            </w:pPr>
            <w:r w:rsidRPr="00D90FC0">
              <w:t>20</w:t>
            </w:r>
          </w:p>
        </w:tc>
        <w:tc>
          <w:tcPr>
            <w:tcW w:w="2195" w:type="dxa"/>
          </w:tcPr>
          <w:p w14:paraId="76424B8B" w14:textId="6A86CFF7" w:rsidR="00BD2239" w:rsidRDefault="00BD2239" w:rsidP="000369BA">
            <w:pPr>
              <w:jc w:val="center"/>
            </w:pPr>
            <w:r w:rsidRPr="00D90FC0">
              <w:t>33</w:t>
            </w:r>
          </w:p>
        </w:tc>
      </w:tr>
      <w:tr w:rsidR="00BD2239" w14:paraId="46260988" w14:textId="77777777" w:rsidTr="00A84132">
        <w:tc>
          <w:tcPr>
            <w:tcW w:w="590" w:type="dxa"/>
          </w:tcPr>
          <w:p w14:paraId="38EBB317" w14:textId="7FDBD5A5" w:rsidR="00BD2239" w:rsidRDefault="00BD2239" w:rsidP="000369BA">
            <w:pPr>
              <w:jc w:val="center"/>
            </w:pPr>
            <w:r w:rsidRPr="00D90FC0">
              <w:t>10</w:t>
            </w:r>
          </w:p>
        </w:tc>
        <w:tc>
          <w:tcPr>
            <w:tcW w:w="1408" w:type="dxa"/>
          </w:tcPr>
          <w:p w14:paraId="45424C87" w14:textId="2D0A4315" w:rsidR="00BD2239" w:rsidRDefault="00BD2239" w:rsidP="000369BA">
            <w:pPr>
              <w:jc w:val="left"/>
            </w:pPr>
            <w:r w:rsidRPr="00D90FC0">
              <w:t>Sutiya</w:t>
            </w:r>
          </w:p>
        </w:tc>
        <w:tc>
          <w:tcPr>
            <w:tcW w:w="2160" w:type="dxa"/>
          </w:tcPr>
          <w:p w14:paraId="1B7EA259" w14:textId="3BB8BD80" w:rsidR="00BD2239" w:rsidRDefault="00BD2239" w:rsidP="000369BA">
            <w:pPr>
              <w:jc w:val="center"/>
            </w:pPr>
            <w:r w:rsidRPr="00D90FC0">
              <w:t>33</w:t>
            </w:r>
          </w:p>
        </w:tc>
        <w:tc>
          <w:tcPr>
            <w:tcW w:w="2195" w:type="dxa"/>
          </w:tcPr>
          <w:p w14:paraId="6426F8DC" w14:textId="024B5F3B" w:rsidR="00BD2239" w:rsidRDefault="00BD2239" w:rsidP="000369BA">
            <w:pPr>
              <w:jc w:val="center"/>
            </w:pPr>
            <w:r w:rsidRPr="00D90FC0">
              <w:t>40</w:t>
            </w:r>
          </w:p>
        </w:tc>
      </w:tr>
      <w:tr w:rsidR="00BD2239" w14:paraId="750962DC" w14:textId="77777777" w:rsidTr="00A84132">
        <w:tc>
          <w:tcPr>
            <w:tcW w:w="590" w:type="dxa"/>
          </w:tcPr>
          <w:p w14:paraId="3C4878AE" w14:textId="74C1987E" w:rsidR="00BD2239" w:rsidRDefault="00BD2239" w:rsidP="000369BA">
            <w:pPr>
              <w:jc w:val="center"/>
            </w:pPr>
            <w:r w:rsidRPr="00D90FC0">
              <w:t>11</w:t>
            </w:r>
          </w:p>
        </w:tc>
        <w:tc>
          <w:tcPr>
            <w:tcW w:w="1408" w:type="dxa"/>
          </w:tcPr>
          <w:p w14:paraId="434A6F9F" w14:textId="3148CA4C" w:rsidR="00BD2239" w:rsidRDefault="00BD2239" w:rsidP="000369BA">
            <w:pPr>
              <w:jc w:val="left"/>
            </w:pPr>
            <w:r w:rsidRPr="00D90FC0">
              <w:t>Euis</w:t>
            </w:r>
          </w:p>
        </w:tc>
        <w:tc>
          <w:tcPr>
            <w:tcW w:w="2160" w:type="dxa"/>
          </w:tcPr>
          <w:p w14:paraId="19A8FA62" w14:textId="2F180969" w:rsidR="00BD2239" w:rsidRDefault="00BD2239" w:rsidP="000369BA">
            <w:pPr>
              <w:jc w:val="center"/>
            </w:pPr>
            <w:r w:rsidRPr="00D90FC0">
              <w:t>60</w:t>
            </w:r>
          </w:p>
        </w:tc>
        <w:tc>
          <w:tcPr>
            <w:tcW w:w="2195" w:type="dxa"/>
          </w:tcPr>
          <w:p w14:paraId="029A505B" w14:textId="209BB9B7" w:rsidR="00BD2239" w:rsidRDefault="00BD2239" w:rsidP="000369BA">
            <w:pPr>
              <w:jc w:val="center"/>
            </w:pPr>
            <w:r w:rsidRPr="00D90FC0">
              <w:t>73</w:t>
            </w:r>
          </w:p>
        </w:tc>
      </w:tr>
      <w:tr w:rsidR="00BD2239" w14:paraId="316BDDAC" w14:textId="77777777" w:rsidTr="00A84132">
        <w:tc>
          <w:tcPr>
            <w:tcW w:w="590" w:type="dxa"/>
          </w:tcPr>
          <w:p w14:paraId="04228DC9" w14:textId="083A9588" w:rsidR="00BD2239" w:rsidRDefault="00BD2239" w:rsidP="000369BA">
            <w:pPr>
              <w:jc w:val="center"/>
            </w:pPr>
            <w:r w:rsidRPr="00D90FC0">
              <w:t>12</w:t>
            </w:r>
          </w:p>
        </w:tc>
        <w:tc>
          <w:tcPr>
            <w:tcW w:w="1408" w:type="dxa"/>
          </w:tcPr>
          <w:p w14:paraId="3CA605CD" w14:textId="3EC960AE" w:rsidR="00BD2239" w:rsidRDefault="00BD2239" w:rsidP="000369BA">
            <w:pPr>
              <w:jc w:val="left"/>
            </w:pPr>
            <w:r w:rsidRPr="00D90FC0">
              <w:t>Miswanah</w:t>
            </w:r>
          </w:p>
        </w:tc>
        <w:tc>
          <w:tcPr>
            <w:tcW w:w="2160" w:type="dxa"/>
          </w:tcPr>
          <w:p w14:paraId="483962A3" w14:textId="58855013" w:rsidR="00BD2239" w:rsidRDefault="00BD2239" w:rsidP="000369BA">
            <w:pPr>
              <w:jc w:val="center"/>
            </w:pPr>
            <w:r w:rsidRPr="00D90FC0">
              <w:t>33</w:t>
            </w:r>
          </w:p>
        </w:tc>
        <w:tc>
          <w:tcPr>
            <w:tcW w:w="2195" w:type="dxa"/>
          </w:tcPr>
          <w:p w14:paraId="5C89E6E6" w14:textId="6094A9BD" w:rsidR="00BD2239" w:rsidRDefault="00BD2239" w:rsidP="000369BA">
            <w:pPr>
              <w:jc w:val="center"/>
            </w:pPr>
            <w:r w:rsidRPr="00D90FC0">
              <w:t>40</w:t>
            </w:r>
          </w:p>
        </w:tc>
      </w:tr>
      <w:tr w:rsidR="00BD2239" w14:paraId="50BDEEA9" w14:textId="77777777" w:rsidTr="00A84132">
        <w:tc>
          <w:tcPr>
            <w:tcW w:w="590" w:type="dxa"/>
          </w:tcPr>
          <w:p w14:paraId="1223DA57" w14:textId="43204167" w:rsidR="00BD2239" w:rsidRDefault="00BD2239" w:rsidP="000369BA">
            <w:pPr>
              <w:jc w:val="center"/>
            </w:pPr>
            <w:r w:rsidRPr="00D90FC0">
              <w:t>13</w:t>
            </w:r>
          </w:p>
        </w:tc>
        <w:tc>
          <w:tcPr>
            <w:tcW w:w="1408" w:type="dxa"/>
          </w:tcPr>
          <w:p w14:paraId="047C00B1" w14:textId="2BBC958E" w:rsidR="00BD2239" w:rsidRDefault="00BD2239" w:rsidP="000369BA">
            <w:pPr>
              <w:jc w:val="left"/>
            </w:pPr>
            <w:r w:rsidRPr="00D90FC0">
              <w:t>Selvi</w:t>
            </w:r>
          </w:p>
        </w:tc>
        <w:tc>
          <w:tcPr>
            <w:tcW w:w="2160" w:type="dxa"/>
          </w:tcPr>
          <w:p w14:paraId="24334BE9" w14:textId="3F5670FE" w:rsidR="00BD2239" w:rsidRDefault="00BD2239" w:rsidP="000369BA">
            <w:pPr>
              <w:jc w:val="center"/>
            </w:pPr>
            <w:r w:rsidRPr="00D90FC0">
              <w:t>67</w:t>
            </w:r>
          </w:p>
        </w:tc>
        <w:tc>
          <w:tcPr>
            <w:tcW w:w="2195" w:type="dxa"/>
          </w:tcPr>
          <w:p w14:paraId="5EF3F9AB" w14:textId="24B7F4C8" w:rsidR="00BD2239" w:rsidRDefault="00BD2239" w:rsidP="000369BA">
            <w:pPr>
              <w:jc w:val="center"/>
            </w:pPr>
            <w:r w:rsidRPr="00D90FC0">
              <w:t>80</w:t>
            </w:r>
          </w:p>
        </w:tc>
      </w:tr>
      <w:tr w:rsidR="00BD2239" w14:paraId="5849CB1F" w14:textId="77777777" w:rsidTr="00A84132">
        <w:tc>
          <w:tcPr>
            <w:tcW w:w="590" w:type="dxa"/>
          </w:tcPr>
          <w:p w14:paraId="2179A58F" w14:textId="00F75FA5" w:rsidR="00BD2239" w:rsidRDefault="00BD2239" w:rsidP="000369BA">
            <w:pPr>
              <w:jc w:val="center"/>
            </w:pPr>
            <w:r w:rsidRPr="00D90FC0">
              <w:t>14</w:t>
            </w:r>
          </w:p>
        </w:tc>
        <w:tc>
          <w:tcPr>
            <w:tcW w:w="1408" w:type="dxa"/>
          </w:tcPr>
          <w:p w14:paraId="52D12275" w14:textId="4AAD45A1" w:rsidR="00BD2239" w:rsidRDefault="00BD2239" w:rsidP="000369BA">
            <w:pPr>
              <w:jc w:val="left"/>
            </w:pPr>
            <w:r w:rsidRPr="00D90FC0">
              <w:t>Siti</w:t>
            </w:r>
          </w:p>
        </w:tc>
        <w:tc>
          <w:tcPr>
            <w:tcW w:w="2160" w:type="dxa"/>
          </w:tcPr>
          <w:p w14:paraId="3C23D598" w14:textId="7ECFA994" w:rsidR="00BD2239" w:rsidRDefault="00BD2239" w:rsidP="000369BA">
            <w:pPr>
              <w:jc w:val="center"/>
            </w:pPr>
            <w:r w:rsidRPr="00D90FC0">
              <w:t>40</w:t>
            </w:r>
          </w:p>
        </w:tc>
        <w:tc>
          <w:tcPr>
            <w:tcW w:w="2195" w:type="dxa"/>
          </w:tcPr>
          <w:p w14:paraId="45C6020F" w14:textId="26081665" w:rsidR="00BD2239" w:rsidRDefault="00BD2239" w:rsidP="000369BA">
            <w:pPr>
              <w:jc w:val="center"/>
            </w:pPr>
            <w:r w:rsidRPr="00D90FC0">
              <w:t>53</w:t>
            </w:r>
          </w:p>
        </w:tc>
      </w:tr>
      <w:tr w:rsidR="00BD2239" w14:paraId="63A06BDC" w14:textId="77777777" w:rsidTr="00A84132">
        <w:tc>
          <w:tcPr>
            <w:tcW w:w="590" w:type="dxa"/>
          </w:tcPr>
          <w:p w14:paraId="22023DA7" w14:textId="59D80A40" w:rsidR="00BD2239" w:rsidRDefault="00BD2239" w:rsidP="000369BA">
            <w:pPr>
              <w:jc w:val="center"/>
            </w:pPr>
            <w:r w:rsidRPr="00D90FC0">
              <w:t>15</w:t>
            </w:r>
          </w:p>
        </w:tc>
        <w:tc>
          <w:tcPr>
            <w:tcW w:w="1408" w:type="dxa"/>
          </w:tcPr>
          <w:p w14:paraId="4B03FDE5" w14:textId="48A2D825" w:rsidR="00BD2239" w:rsidRDefault="00BD2239" w:rsidP="000369BA">
            <w:pPr>
              <w:jc w:val="left"/>
            </w:pPr>
            <w:r w:rsidRPr="00D90FC0">
              <w:t>Rofiko</w:t>
            </w:r>
          </w:p>
        </w:tc>
        <w:tc>
          <w:tcPr>
            <w:tcW w:w="2160" w:type="dxa"/>
          </w:tcPr>
          <w:p w14:paraId="733005F1" w14:textId="16D850A8" w:rsidR="00BD2239" w:rsidRDefault="00BD2239" w:rsidP="000369BA">
            <w:pPr>
              <w:jc w:val="center"/>
            </w:pPr>
            <w:r w:rsidRPr="00D90FC0">
              <w:t>40</w:t>
            </w:r>
          </w:p>
        </w:tc>
        <w:tc>
          <w:tcPr>
            <w:tcW w:w="2195" w:type="dxa"/>
          </w:tcPr>
          <w:p w14:paraId="1460E0E5" w14:textId="6B5CADA3" w:rsidR="00BD2239" w:rsidRDefault="00BD2239" w:rsidP="000369BA">
            <w:pPr>
              <w:jc w:val="center"/>
            </w:pPr>
            <w:r w:rsidRPr="00D90FC0">
              <w:t>67</w:t>
            </w:r>
          </w:p>
        </w:tc>
      </w:tr>
      <w:tr w:rsidR="00BD2239" w14:paraId="6059D254" w14:textId="77777777" w:rsidTr="00A84132">
        <w:tc>
          <w:tcPr>
            <w:tcW w:w="590" w:type="dxa"/>
          </w:tcPr>
          <w:p w14:paraId="1C56B961" w14:textId="4C6C7624" w:rsidR="00BD2239" w:rsidRDefault="00BD2239" w:rsidP="000369BA">
            <w:pPr>
              <w:jc w:val="center"/>
            </w:pPr>
            <w:r w:rsidRPr="00D90FC0">
              <w:t>16</w:t>
            </w:r>
          </w:p>
        </w:tc>
        <w:tc>
          <w:tcPr>
            <w:tcW w:w="1408" w:type="dxa"/>
          </w:tcPr>
          <w:p w14:paraId="46128BA4" w14:textId="44315635" w:rsidR="00BD2239" w:rsidRDefault="00BD2239" w:rsidP="000369BA">
            <w:pPr>
              <w:jc w:val="left"/>
            </w:pPr>
            <w:r w:rsidRPr="00D90FC0">
              <w:t>Leni</w:t>
            </w:r>
          </w:p>
        </w:tc>
        <w:tc>
          <w:tcPr>
            <w:tcW w:w="2160" w:type="dxa"/>
          </w:tcPr>
          <w:p w14:paraId="5083DE68" w14:textId="28BB723D" w:rsidR="00BD2239" w:rsidRDefault="00BD2239" w:rsidP="000369BA">
            <w:pPr>
              <w:jc w:val="center"/>
            </w:pPr>
            <w:r w:rsidRPr="00D90FC0">
              <w:t>20</w:t>
            </w:r>
          </w:p>
        </w:tc>
        <w:tc>
          <w:tcPr>
            <w:tcW w:w="2195" w:type="dxa"/>
          </w:tcPr>
          <w:p w14:paraId="6DF80EB9" w14:textId="1E5A449C" w:rsidR="00BD2239" w:rsidRDefault="00BD2239" w:rsidP="000369BA">
            <w:pPr>
              <w:jc w:val="center"/>
            </w:pPr>
            <w:r w:rsidRPr="00D90FC0">
              <w:t>47</w:t>
            </w:r>
          </w:p>
        </w:tc>
      </w:tr>
      <w:tr w:rsidR="00BD2239" w14:paraId="1892C916" w14:textId="77777777" w:rsidTr="00A84132">
        <w:tc>
          <w:tcPr>
            <w:tcW w:w="590" w:type="dxa"/>
          </w:tcPr>
          <w:p w14:paraId="70E6DBEB" w14:textId="0AF94049" w:rsidR="00BD2239" w:rsidRDefault="00BD2239" w:rsidP="000369BA">
            <w:pPr>
              <w:jc w:val="center"/>
            </w:pPr>
            <w:r w:rsidRPr="00D90FC0">
              <w:t>17</w:t>
            </w:r>
          </w:p>
        </w:tc>
        <w:tc>
          <w:tcPr>
            <w:tcW w:w="1408" w:type="dxa"/>
          </w:tcPr>
          <w:p w14:paraId="638FCCCA" w14:textId="578F7811" w:rsidR="00BD2239" w:rsidRDefault="00BD2239" w:rsidP="000369BA">
            <w:pPr>
              <w:jc w:val="left"/>
            </w:pPr>
            <w:r w:rsidRPr="00D90FC0">
              <w:t>Yoyo</w:t>
            </w:r>
          </w:p>
        </w:tc>
        <w:tc>
          <w:tcPr>
            <w:tcW w:w="2160" w:type="dxa"/>
          </w:tcPr>
          <w:p w14:paraId="1EB05C7E" w14:textId="6BDE72EF" w:rsidR="00BD2239" w:rsidRDefault="00BD2239" w:rsidP="000369BA">
            <w:pPr>
              <w:jc w:val="center"/>
            </w:pPr>
            <w:r w:rsidRPr="00D90FC0">
              <w:t>47</w:t>
            </w:r>
          </w:p>
        </w:tc>
        <w:tc>
          <w:tcPr>
            <w:tcW w:w="2195" w:type="dxa"/>
          </w:tcPr>
          <w:p w14:paraId="6ED911F5" w14:textId="31B5EEEA" w:rsidR="00BD2239" w:rsidRDefault="00BD2239" w:rsidP="000369BA">
            <w:pPr>
              <w:jc w:val="center"/>
            </w:pPr>
            <w:r w:rsidRPr="00D90FC0">
              <w:t>80</w:t>
            </w:r>
          </w:p>
        </w:tc>
      </w:tr>
      <w:tr w:rsidR="00BD2239" w14:paraId="33FF4141" w14:textId="77777777" w:rsidTr="00A84132">
        <w:tc>
          <w:tcPr>
            <w:tcW w:w="590" w:type="dxa"/>
          </w:tcPr>
          <w:p w14:paraId="523905D1" w14:textId="0371CFEA" w:rsidR="00BD2239" w:rsidRDefault="00BD2239" w:rsidP="000369BA">
            <w:pPr>
              <w:jc w:val="center"/>
            </w:pPr>
            <w:r w:rsidRPr="00D90FC0">
              <w:t>18</w:t>
            </w:r>
          </w:p>
        </w:tc>
        <w:tc>
          <w:tcPr>
            <w:tcW w:w="1408" w:type="dxa"/>
          </w:tcPr>
          <w:p w14:paraId="70A0FEEF" w14:textId="3AEEA22E" w:rsidR="00BD2239" w:rsidRDefault="00BD2239" w:rsidP="000369BA">
            <w:pPr>
              <w:jc w:val="left"/>
            </w:pPr>
            <w:r w:rsidRPr="00D90FC0">
              <w:t>Nuryanti</w:t>
            </w:r>
          </w:p>
        </w:tc>
        <w:tc>
          <w:tcPr>
            <w:tcW w:w="2160" w:type="dxa"/>
          </w:tcPr>
          <w:p w14:paraId="6B61191F" w14:textId="30314E21" w:rsidR="00BD2239" w:rsidRDefault="00BD2239" w:rsidP="000369BA">
            <w:pPr>
              <w:jc w:val="center"/>
            </w:pPr>
            <w:r w:rsidRPr="00D90FC0">
              <w:t>33</w:t>
            </w:r>
          </w:p>
        </w:tc>
        <w:tc>
          <w:tcPr>
            <w:tcW w:w="2195" w:type="dxa"/>
          </w:tcPr>
          <w:p w14:paraId="070DB5AC" w14:textId="02346929" w:rsidR="00BD2239" w:rsidRDefault="00BD2239" w:rsidP="000369BA">
            <w:pPr>
              <w:jc w:val="center"/>
            </w:pPr>
            <w:r w:rsidRPr="00D90FC0">
              <w:t>47</w:t>
            </w:r>
          </w:p>
        </w:tc>
      </w:tr>
      <w:tr w:rsidR="00BD2239" w14:paraId="3AB426F7" w14:textId="77777777" w:rsidTr="00A84132">
        <w:tc>
          <w:tcPr>
            <w:tcW w:w="590" w:type="dxa"/>
          </w:tcPr>
          <w:p w14:paraId="6277362D" w14:textId="7FA68315" w:rsidR="00BD2239" w:rsidRDefault="00BD2239" w:rsidP="000369BA">
            <w:pPr>
              <w:jc w:val="center"/>
            </w:pPr>
            <w:r w:rsidRPr="00D90FC0">
              <w:t>19</w:t>
            </w:r>
          </w:p>
        </w:tc>
        <w:tc>
          <w:tcPr>
            <w:tcW w:w="1408" w:type="dxa"/>
          </w:tcPr>
          <w:p w14:paraId="126634D7" w14:textId="37F10C19" w:rsidR="00BD2239" w:rsidRDefault="00BD2239" w:rsidP="000369BA">
            <w:pPr>
              <w:jc w:val="left"/>
            </w:pPr>
            <w:r w:rsidRPr="00D90FC0">
              <w:t>Fariyah</w:t>
            </w:r>
          </w:p>
        </w:tc>
        <w:tc>
          <w:tcPr>
            <w:tcW w:w="2160" w:type="dxa"/>
          </w:tcPr>
          <w:p w14:paraId="7605E36F" w14:textId="3D786CD0" w:rsidR="00BD2239" w:rsidRDefault="00BD2239" w:rsidP="000369BA">
            <w:pPr>
              <w:jc w:val="center"/>
            </w:pPr>
            <w:r w:rsidRPr="00D90FC0">
              <w:t>47</w:t>
            </w:r>
          </w:p>
        </w:tc>
        <w:tc>
          <w:tcPr>
            <w:tcW w:w="2195" w:type="dxa"/>
          </w:tcPr>
          <w:p w14:paraId="5AF31687" w14:textId="3F4F5E8D" w:rsidR="00BD2239" w:rsidRDefault="00BD2239" w:rsidP="000369BA">
            <w:pPr>
              <w:jc w:val="center"/>
            </w:pPr>
            <w:r w:rsidRPr="00D90FC0">
              <w:t>47</w:t>
            </w:r>
          </w:p>
        </w:tc>
      </w:tr>
      <w:tr w:rsidR="00BD2239" w14:paraId="76997328" w14:textId="77777777" w:rsidTr="00A84132">
        <w:tc>
          <w:tcPr>
            <w:tcW w:w="590" w:type="dxa"/>
          </w:tcPr>
          <w:p w14:paraId="2C47971E" w14:textId="711857B7" w:rsidR="00BD2239" w:rsidRDefault="00BD2239" w:rsidP="000369BA">
            <w:pPr>
              <w:jc w:val="center"/>
            </w:pPr>
            <w:r w:rsidRPr="00D90FC0">
              <w:t>20</w:t>
            </w:r>
          </w:p>
        </w:tc>
        <w:tc>
          <w:tcPr>
            <w:tcW w:w="1408" w:type="dxa"/>
          </w:tcPr>
          <w:p w14:paraId="517D1504" w14:textId="24558BD8" w:rsidR="00BD2239" w:rsidRDefault="00BD2239" w:rsidP="000369BA">
            <w:pPr>
              <w:jc w:val="left"/>
            </w:pPr>
            <w:r w:rsidRPr="00D90FC0">
              <w:t>Hanita</w:t>
            </w:r>
          </w:p>
        </w:tc>
        <w:tc>
          <w:tcPr>
            <w:tcW w:w="2160" w:type="dxa"/>
          </w:tcPr>
          <w:p w14:paraId="469C205B" w14:textId="1434C829" w:rsidR="00BD2239" w:rsidRDefault="00BD2239" w:rsidP="000369BA">
            <w:pPr>
              <w:jc w:val="center"/>
            </w:pPr>
            <w:r w:rsidRPr="00D90FC0">
              <w:t>33</w:t>
            </w:r>
          </w:p>
        </w:tc>
        <w:tc>
          <w:tcPr>
            <w:tcW w:w="2195" w:type="dxa"/>
          </w:tcPr>
          <w:p w14:paraId="6E921E18" w14:textId="49E5FC24" w:rsidR="00BD2239" w:rsidRDefault="00BD2239" w:rsidP="000369BA">
            <w:pPr>
              <w:jc w:val="center"/>
            </w:pPr>
            <w:r w:rsidRPr="00D90FC0">
              <w:t>53</w:t>
            </w:r>
          </w:p>
        </w:tc>
      </w:tr>
      <w:tr w:rsidR="00BD2239" w14:paraId="23C7F2AF" w14:textId="77777777" w:rsidTr="00A84132">
        <w:tc>
          <w:tcPr>
            <w:tcW w:w="590" w:type="dxa"/>
          </w:tcPr>
          <w:p w14:paraId="555505DB" w14:textId="1706DABB" w:rsidR="00BD2239" w:rsidRPr="00D97A7D" w:rsidRDefault="00BD2239" w:rsidP="000369BA">
            <w:pPr>
              <w:jc w:val="center"/>
            </w:pPr>
            <w:r w:rsidRPr="00D90FC0">
              <w:t>21</w:t>
            </w:r>
          </w:p>
        </w:tc>
        <w:tc>
          <w:tcPr>
            <w:tcW w:w="1408" w:type="dxa"/>
          </w:tcPr>
          <w:p w14:paraId="39CE73EE" w14:textId="7D01EFC0" w:rsidR="00BD2239" w:rsidRPr="00D97A7D" w:rsidRDefault="00BD2239" w:rsidP="000369BA">
            <w:pPr>
              <w:jc w:val="left"/>
            </w:pPr>
            <w:r w:rsidRPr="00D90FC0">
              <w:t>Ani</w:t>
            </w:r>
          </w:p>
        </w:tc>
        <w:tc>
          <w:tcPr>
            <w:tcW w:w="2160" w:type="dxa"/>
          </w:tcPr>
          <w:p w14:paraId="40425557" w14:textId="4E57A551" w:rsidR="00BD2239" w:rsidRPr="00D97A7D" w:rsidRDefault="00BD2239" w:rsidP="000369BA">
            <w:pPr>
              <w:jc w:val="center"/>
            </w:pPr>
            <w:r w:rsidRPr="00D90FC0">
              <w:t>53</w:t>
            </w:r>
          </w:p>
        </w:tc>
        <w:tc>
          <w:tcPr>
            <w:tcW w:w="2195" w:type="dxa"/>
          </w:tcPr>
          <w:p w14:paraId="4BD0C950" w14:textId="136DE4FA" w:rsidR="00BD2239" w:rsidRPr="00D97A7D" w:rsidRDefault="00BD2239" w:rsidP="000369BA">
            <w:pPr>
              <w:jc w:val="center"/>
            </w:pPr>
            <w:r w:rsidRPr="00D90FC0">
              <w:t>53</w:t>
            </w:r>
          </w:p>
        </w:tc>
      </w:tr>
      <w:tr w:rsidR="00BD2239" w14:paraId="5A51B86B" w14:textId="77777777" w:rsidTr="00A84132">
        <w:tc>
          <w:tcPr>
            <w:tcW w:w="590" w:type="dxa"/>
          </w:tcPr>
          <w:p w14:paraId="48B5D746" w14:textId="79F60868" w:rsidR="00BD2239" w:rsidRPr="00D97A7D" w:rsidRDefault="00BD2239" w:rsidP="000369BA">
            <w:pPr>
              <w:jc w:val="center"/>
            </w:pPr>
            <w:r w:rsidRPr="00D90FC0">
              <w:lastRenderedPageBreak/>
              <w:t>22</w:t>
            </w:r>
          </w:p>
        </w:tc>
        <w:tc>
          <w:tcPr>
            <w:tcW w:w="1408" w:type="dxa"/>
          </w:tcPr>
          <w:p w14:paraId="03107F03" w14:textId="6EAD89D2" w:rsidR="00BD2239" w:rsidRPr="00D97A7D" w:rsidRDefault="00BD2239" w:rsidP="000369BA">
            <w:pPr>
              <w:jc w:val="left"/>
            </w:pPr>
            <w:r w:rsidRPr="00D90FC0">
              <w:t>Dewi</w:t>
            </w:r>
          </w:p>
        </w:tc>
        <w:tc>
          <w:tcPr>
            <w:tcW w:w="2160" w:type="dxa"/>
          </w:tcPr>
          <w:p w14:paraId="2AE53CC1" w14:textId="128D29DD" w:rsidR="00BD2239" w:rsidRPr="00D97A7D" w:rsidRDefault="00BD2239" w:rsidP="000369BA">
            <w:pPr>
              <w:jc w:val="center"/>
            </w:pPr>
            <w:r w:rsidRPr="00D90FC0">
              <w:t>53</w:t>
            </w:r>
          </w:p>
        </w:tc>
        <w:tc>
          <w:tcPr>
            <w:tcW w:w="2195" w:type="dxa"/>
          </w:tcPr>
          <w:p w14:paraId="37588777" w14:textId="4C8BBE67" w:rsidR="00BD2239" w:rsidRPr="00D97A7D" w:rsidRDefault="00BD2239" w:rsidP="000369BA">
            <w:pPr>
              <w:jc w:val="center"/>
            </w:pPr>
            <w:r w:rsidRPr="00D90FC0">
              <w:t>53</w:t>
            </w:r>
          </w:p>
        </w:tc>
      </w:tr>
      <w:tr w:rsidR="00BD2239" w14:paraId="511CAFBA" w14:textId="77777777" w:rsidTr="00A84132">
        <w:tc>
          <w:tcPr>
            <w:tcW w:w="590" w:type="dxa"/>
          </w:tcPr>
          <w:p w14:paraId="0C1CD90F" w14:textId="28145B52" w:rsidR="00BD2239" w:rsidRPr="00D97A7D" w:rsidRDefault="00BD2239" w:rsidP="000369BA">
            <w:pPr>
              <w:jc w:val="center"/>
            </w:pPr>
            <w:r w:rsidRPr="00D90FC0">
              <w:t>23</w:t>
            </w:r>
          </w:p>
        </w:tc>
        <w:tc>
          <w:tcPr>
            <w:tcW w:w="1408" w:type="dxa"/>
          </w:tcPr>
          <w:p w14:paraId="49BFD569" w14:textId="300033D4" w:rsidR="00BD2239" w:rsidRPr="00D97A7D" w:rsidRDefault="00BD2239" w:rsidP="000369BA">
            <w:pPr>
              <w:jc w:val="left"/>
            </w:pPr>
            <w:r w:rsidRPr="00D90FC0">
              <w:t>Ela</w:t>
            </w:r>
          </w:p>
        </w:tc>
        <w:tc>
          <w:tcPr>
            <w:tcW w:w="2160" w:type="dxa"/>
          </w:tcPr>
          <w:p w14:paraId="5F6B097D" w14:textId="12D11A18" w:rsidR="00BD2239" w:rsidRPr="00D97A7D" w:rsidRDefault="00BD2239" w:rsidP="000369BA">
            <w:pPr>
              <w:jc w:val="center"/>
            </w:pPr>
            <w:r w:rsidRPr="00D90FC0">
              <w:t>67</w:t>
            </w:r>
          </w:p>
        </w:tc>
        <w:tc>
          <w:tcPr>
            <w:tcW w:w="2195" w:type="dxa"/>
          </w:tcPr>
          <w:p w14:paraId="2857F347" w14:textId="7AE2C888" w:rsidR="00BD2239" w:rsidRPr="00D97A7D" w:rsidRDefault="00BD2239" w:rsidP="000369BA">
            <w:pPr>
              <w:jc w:val="center"/>
            </w:pPr>
            <w:r w:rsidRPr="00D90FC0">
              <w:t>87</w:t>
            </w:r>
          </w:p>
        </w:tc>
      </w:tr>
      <w:tr w:rsidR="00BD2239" w14:paraId="7610EC07" w14:textId="77777777" w:rsidTr="00A84132">
        <w:tc>
          <w:tcPr>
            <w:tcW w:w="590" w:type="dxa"/>
          </w:tcPr>
          <w:p w14:paraId="548E509B" w14:textId="693403FD" w:rsidR="00BD2239" w:rsidRPr="00D97A7D" w:rsidRDefault="00BD2239" w:rsidP="000369BA">
            <w:pPr>
              <w:jc w:val="center"/>
            </w:pPr>
            <w:r w:rsidRPr="00D90FC0">
              <w:t>24</w:t>
            </w:r>
          </w:p>
        </w:tc>
        <w:tc>
          <w:tcPr>
            <w:tcW w:w="1408" w:type="dxa"/>
          </w:tcPr>
          <w:p w14:paraId="72B72292" w14:textId="0B89E10C" w:rsidR="00BD2239" w:rsidRPr="00D97A7D" w:rsidRDefault="00BD2239" w:rsidP="000369BA">
            <w:pPr>
              <w:jc w:val="left"/>
            </w:pPr>
            <w:r w:rsidRPr="00D90FC0">
              <w:t>Linda</w:t>
            </w:r>
          </w:p>
        </w:tc>
        <w:tc>
          <w:tcPr>
            <w:tcW w:w="2160" w:type="dxa"/>
          </w:tcPr>
          <w:p w14:paraId="76B63A30" w14:textId="438B3E8F" w:rsidR="00BD2239" w:rsidRPr="00D97A7D" w:rsidRDefault="00BD2239" w:rsidP="000369BA">
            <w:pPr>
              <w:jc w:val="center"/>
            </w:pPr>
            <w:r w:rsidRPr="00D90FC0">
              <w:t>73</w:t>
            </w:r>
          </w:p>
        </w:tc>
        <w:tc>
          <w:tcPr>
            <w:tcW w:w="2195" w:type="dxa"/>
          </w:tcPr>
          <w:p w14:paraId="47E34D15" w14:textId="4FEBCC70" w:rsidR="00BD2239" w:rsidRPr="00D97A7D" w:rsidRDefault="00BD2239" w:rsidP="000369BA">
            <w:pPr>
              <w:jc w:val="center"/>
            </w:pPr>
            <w:r w:rsidRPr="00D90FC0">
              <w:t>80</w:t>
            </w:r>
          </w:p>
        </w:tc>
      </w:tr>
      <w:tr w:rsidR="00BD2239" w14:paraId="0C3D31EE" w14:textId="77777777" w:rsidTr="00A84132">
        <w:tc>
          <w:tcPr>
            <w:tcW w:w="590" w:type="dxa"/>
          </w:tcPr>
          <w:p w14:paraId="023BBABD" w14:textId="240ED262" w:rsidR="00BD2239" w:rsidRPr="00D97A7D" w:rsidRDefault="00BD2239" w:rsidP="000369BA">
            <w:pPr>
              <w:jc w:val="center"/>
            </w:pPr>
            <w:r w:rsidRPr="00D90FC0">
              <w:t>25</w:t>
            </w:r>
          </w:p>
        </w:tc>
        <w:tc>
          <w:tcPr>
            <w:tcW w:w="1408" w:type="dxa"/>
          </w:tcPr>
          <w:p w14:paraId="4877913E" w14:textId="67A9D071" w:rsidR="00BD2239" w:rsidRPr="00D97A7D" w:rsidRDefault="00BD2239" w:rsidP="000369BA">
            <w:pPr>
              <w:jc w:val="left"/>
            </w:pPr>
            <w:r w:rsidRPr="00D90FC0">
              <w:t>Encih</w:t>
            </w:r>
          </w:p>
        </w:tc>
        <w:tc>
          <w:tcPr>
            <w:tcW w:w="2160" w:type="dxa"/>
          </w:tcPr>
          <w:p w14:paraId="2E0BD44A" w14:textId="78AE6CE4" w:rsidR="00BD2239" w:rsidRPr="00D97A7D" w:rsidRDefault="00BD2239" w:rsidP="000369BA">
            <w:pPr>
              <w:jc w:val="center"/>
            </w:pPr>
            <w:r w:rsidRPr="00D90FC0">
              <w:t>67</w:t>
            </w:r>
          </w:p>
        </w:tc>
        <w:tc>
          <w:tcPr>
            <w:tcW w:w="2195" w:type="dxa"/>
          </w:tcPr>
          <w:p w14:paraId="16DBE06B" w14:textId="569471F8" w:rsidR="00BD2239" w:rsidRPr="00D97A7D" w:rsidRDefault="00BD2239" w:rsidP="000369BA">
            <w:pPr>
              <w:jc w:val="center"/>
            </w:pPr>
            <w:r w:rsidRPr="00D90FC0">
              <w:t>87</w:t>
            </w:r>
          </w:p>
        </w:tc>
      </w:tr>
      <w:tr w:rsidR="00BD2239" w14:paraId="6349EB75" w14:textId="77777777" w:rsidTr="00A84132">
        <w:tc>
          <w:tcPr>
            <w:tcW w:w="590" w:type="dxa"/>
          </w:tcPr>
          <w:p w14:paraId="22B12EC3" w14:textId="17E51CC6" w:rsidR="00BD2239" w:rsidRPr="00D97A7D" w:rsidRDefault="00BD2239" w:rsidP="000369BA">
            <w:pPr>
              <w:jc w:val="center"/>
            </w:pPr>
            <w:r w:rsidRPr="00D90FC0">
              <w:t>26</w:t>
            </w:r>
          </w:p>
        </w:tc>
        <w:tc>
          <w:tcPr>
            <w:tcW w:w="1408" w:type="dxa"/>
          </w:tcPr>
          <w:p w14:paraId="025BA445" w14:textId="4B8D9E10" w:rsidR="00BD2239" w:rsidRPr="00D97A7D" w:rsidRDefault="00BD2239" w:rsidP="000369BA">
            <w:pPr>
              <w:jc w:val="left"/>
            </w:pPr>
            <w:r w:rsidRPr="00D90FC0">
              <w:t>Susi</w:t>
            </w:r>
          </w:p>
        </w:tc>
        <w:tc>
          <w:tcPr>
            <w:tcW w:w="2160" w:type="dxa"/>
          </w:tcPr>
          <w:p w14:paraId="10B98BBD" w14:textId="12F5A641" w:rsidR="00BD2239" w:rsidRPr="00D97A7D" w:rsidRDefault="00BD2239" w:rsidP="000369BA">
            <w:pPr>
              <w:jc w:val="center"/>
            </w:pPr>
            <w:r w:rsidRPr="00D90FC0">
              <w:t>20</w:t>
            </w:r>
          </w:p>
        </w:tc>
        <w:tc>
          <w:tcPr>
            <w:tcW w:w="2195" w:type="dxa"/>
          </w:tcPr>
          <w:p w14:paraId="39328CA2" w14:textId="74F7C84D" w:rsidR="00BD2239" w:rsidRPr="00D97A7D" w:rsidRDefault="00BD2239" w:rsidP="000369BA">
            <w:pPr>
              <w:jc w:val="center"/>
            </w:pPr>
            <w:r w:rsidRPr="00D90FC0">
              <w:t>53</w:t>
            </w:r>
          </w:p>
        </w:tc>
      </w:tr>
      <w:tr w:rsidR="00BD2239" w14:paraId="43DAC463" w14:textId="77777777" w:rsidTr="00A84132">
        <w:tc>
          <w:tcPr>
            <w:tcW w:w="590" w:type="dxa"/>
          </w:tcPr>
          <w:p w14:paraId="25DAC1B8" w14:textId="60CC371E" w:rsidR="00BD2239" w:rsidRPr="00D97A7D" w:rsidRDefault="00BD2239" w:rsidP="000369BA">
            <w:pPr>
              <w:jc w:val="center"/>
            </w:pPr>
            <w:r w:rsidRPr="00D90FC0">
              <w:t>27</w:t>
            </w:r>
          </w:p>
        </w:tc>
        <w:tc>
          <w:tcPr>
            <w:tcW w:w="1408" w:type="dxa"/>
          </w:tcPr>
          <w:p w14:paraId="54467DFE" w14:textId="156B7190" w:rsidR="00BD2239" w:rsidRPr="00D97A7D" w:rsidRDefault="00BD2239" w:rsidP="000369BA">
            <w:pPr>
              <w:jc w:val="left"/>
            </w:pPr>
            <w:r w:rsidRPr="00D90FC0">
              <w:t>Tuti</w:t>
            </w:r>
          </w:p>
        </w:tc>
        <w:tc>
          <w:tcPr>
            <w:tcW w:w="2160" w:type="dxa"/>
          </w:tcPr>
          <w:p w14:paraId="2F5C646C" w14:textId="55F057DC" w:rsidR="00BD2239" w:rsidRPr="00D97A7D" w:rsidRDefault="00BD2239" w:rsidP="000369BA">
            <w:pPr>
              <w:jc w:val="center"/>
            </w:pPr>
            <w:r w:rsidRPr="00D90FC0">
              <w:t>33</w:t>
            </w:r>
          </w:p>
        </w:tc>
        <w:tc>
          <w:tcPr>
            <w:tcW w:w="2195" w:type="dxa"/>
          </w:tcPr>
          <w:p w14:paraId="06855356" w14:textId="006775C2" w:rsidR="00BD2239" w:rsidRPr="00D97A7D" w:rsidRDefault="00BD2239" w:rsidP="000369BA">
            <w:pPr>
              <w:jc w:val="center"/>
            </w:pPr>
            <w:r w:rsidRPr="00D90FC0">
              <w:t>60</w:t>
            </w:r>
          </w:p>
        </w:tc>
      </w:tr>
      <w:tr w:rsidR="00BD2239" w14:paraId="28CDFB06" w14:textId="77777777" w:rsidTr="00A84132">
        <w:tc>
          <w:tcPr>
            <w:tcW w:w="590" w:type="dxa"/>
          </w:tcPr>
          <w:p w14:paraId="3AACE202" w14:textId="1C1D36FF" w:rsidR="00BD2239" w:rsidRPr="00D97A7D" w:rsidRDefault="00BD2239" w:rsidP="000369BA">
            <w:pPr>
              <w:jc w:val="center"/>
            </w:pPr>
            <w:r w:rsidRPr="00D90FC0">
              <w:t>28</w:t>
            </w:r>
          </w:p>
        </w:tc>
        <w:tc>
          <w:tcPr>
            <w:tcW w:w="1408" w:type="dxa"/>
          </w:tcPr>
          <w:p w14:paraId="15672A9D" w14:textId="27D38BDD" w:rsidR="00BD2239" w:rsidRPr="00D97A7D" w:rsidRDefault="00BD2239" w:rsidP="000369BA">
            <w:pPr>
              <w:jc w:val="left"/>
            </w:pPr>
            <w:r w:rsidRPr="00D90FC0">
              <w:t>Rike</w:t>
            </w:r>
          </w:p>
        </w:tc>
        <w:tc>
          <w:tcPr>
            <w:tcW w:w="2160" w:type="dxa"/>
          </w:tcPr>
          <w:p w14:paraId="31DA923E" w14:textId="79A95A20" w:rsidR="00BD2239" w:rsidRPr="00D97A7D" w:rsidRDefault="00BD2239" w:rsidP="000369BA">
            <w:pPr>
              <w:jc w:val="center"/>
            </w:pPr>
            <w:r w:rsidRPr="00D90FC0">
              <w:t>33</w:t>
            </w:r>
          </w:p>
        </w:tc>
        <w:tc>
          <w:tcPr>
            <w:tcW w:w="2195" w:type="dxa"/>
          </w:tcPr>
          <w:p w14:paraId="292919C2" w14:textId="70F36A58" w:rsidR="00BD2239" w:rsidRPr="00D97A7D" w:rsidRDefault="00BD2239" w:rsidP="000369BA">
            <w:pPr>
              <w:jc w:val="center"/>
            </w:pPr>
            <w:r w:rsidRPr="00D90FC0">
              <w:t>67</w:t>
            </w:r>
          </w:p>
        </w:tc>
      </w:tr>
      <w:tr w:rsidR="00BD2239" w14:paraId="23428111" w14:textId="77777777" w:rsidTr="00A84132">
        <w:tc>
          <w:tcPr>
            <w:tcW w:w="590" w:type="dxa"/>
          </w:tcPr>
          <w:p w14:paraId="0123DCF7" w14:textId="4543A163" w:rsidR="00BD2239" w:rsidRPr="00D97A7D" w:rsidRDefault="00BD2239" w:rsidP="000369BA">
            <w:pPr>
              <w:jc w:val="center"/>
            </w:pPr>
            <w:r w:rsidRPr="00D90FC0">
              <w:t>29</w:t>
            </w:r>
          </w:p>
        </w:tc>
        <w:tc>
          <w:tcPr>
            <w:tcW w:w="1408" w:type="dxa"/>
          </w:tcPr>
          <w:p w14:paraId="57E0A3A8" w14:textId="4E9330B3" w:rsidR="00BD2239" w:rsidRPr="00D97A7D" w:rsidRDefault="00BD2239" w:rsidP="000369BA">
            <w:pPr>
              <w:jc w:val="left"/>
            </w:pPr>
            <w:r w:rsidRPr="00D90FC0">
              <w:t>Noviani</w:t>
            </w:r>
          </w:p>
        </w:tc>
        <w:tc>
          <w:tcPr>
            <w:tcW w:w="2160" w:type="dxa"/>
          </w:tcPr>
          <w:p w14:paraId="5FF33926" w14:textId="7FC025C7" w:rsidR="00BD2239" w:rsidRPr="00D97A7D" w:rsidRDefault="00BD2239" w:rsidP="000369BA">
            <w:pPr>
              <w:jc w:val="center"/>
            </w:pPr>
            <w:r w:rsidRPr="00D90FC0">
              <w:t>40</w:t>
            </w:r>
          </w:p>
        </w:tc>
        <w:tc>
          <w:tcPr>
            <w:tcW w:w="2195" w:type="dxa"/>
          </w:tcPr>
          <w:p w14:paraId="10E4594C" w14:textId="097652EF" w:rsidR="00BD2239" w:rsidRPr="00D97A7D" w:rsidRDefault="00BD2239" w:rsidP="000369BA">
            <w:pPr>
              <w:jc w:val="center"/>
            </w:pPr>
            <w:r w:rsidRPr="00D90FC0">
              <w:t>47</w:t>
            </w:r>
          </w:p>
        </w:tc>
      </w:tr>
      <w:tr w:rsidR="00BD2239" w14:paraId="06075B2E" w14:textId="77777777" w:rsidTr="00A84132">
        <w:tc>
          <w:tcPr>
            <w:tcW w:w="590" w:type="dxa"/>
          </w:tcPr>
          <w:p w14:paraId="495E3574" w14:textId="1B58563F" w:rsidR="00BD2239" w:rsidRPr="00D97A7D" w:rsidRDefault="00BD2239" w:rsidP="000369BA">
            <w:pPr>
              <w:jc w:val="center"/>
            </w:pPr>
            <w:r w:rsidRPr="00D90FC0">
              <w:t>30</w:t>
            </w:r>
          </w:p>
        </w:tc>
        <w:tc>
          <w:tcPr>
            <w:tcW w:w="1408" w:type="dxa"/>
          </w:tcPr>
          <w:p w14:paraId="3E357989" w14:textId="26F163F0" w:rsidR="00BD2239" w:rsidRPr="00D97A7D" w:rsidRDefault="00BD2239" w:rsidP="000369BA">
            <w:pPr>
              <w:jc w:val="left"/>
            </w:pPr>
            <w:r w:rsidRPr="00D90FC0">
              <w:t>Ida</w:t>
            </w:r>
          </w:p>
        </w:tc>
        <w:tc>
          <w:tcPr>
            <w:tcW w:w="2160" w:type="dxa"/>
          </w:tcPr>
          <w:p w14:paraId="248440CE" w14:textId="1593B8BE" w:rsidR="00BD2239" w:rsidRPr="00D97A7D" w:rsidRDefault="00BD2239" w:rsidP="000369BA">
            <w:pPr>
              <w:jc w:val="center"/>
            </w:pPr>
            <w:r w:rsidRPr="00D90FC0">
              <w:t>20</w:t>
            </w:r>
          </w:p>
        </w:tc>
        <w:tc>
          <w:tcPr>
            <w:tcW w:w="2195" w:type="dxa"/>
          </w:tcPr>
          <w:p w14:paraId="00B6F5FB" w14:textId="5F232099" w:rsidR="00BD2239" w:rsidRPr="00D97A7D" w:rsidRDefault="00BD2239" w:rsidP="000369BA">
            <w:pPr>
              <w:jc w:val="center"/>
            </w:pPr>
            <w:r w:rsidRPr="00D90FC0">
              <w:t>60</w:t>
            </w:r>
          </w:p>
        </w:tc>
      </w:tr>
      <w:tr w:rsidR="00BD2239" w14:paraId="1B372EC9" w14:textId="77777777" w:rsidTr="00A84132">
        <w:tc>
          <w:tcPr>
            <w:tcW w:w="590" w:type="dxa"/>
          </w:tcPr>
          <w:p w14:paraId="6341A1A4" w14:textId="61A663AC" w:rsidR="00BD2239" w:rsidRPr="00D97A7D" w:rsidRDefault="00BD2239" w:rsidP="000369BA">
            <w:pPr>
              <w:jc w:val="center"/>
            </w:pPr>
            <w:r w:rsidRPr="00D90FC0">
              <w:t>31</w:t>
            </w:r>
          </w:p>
        </w:tc>
        <w:tc>
          <w:tcPr>
            <w:tcW w:w="1408" w:type="dxa"/>
          </w:tcPr>
          <w:p w14:paraId="67E3032D" w14:textId="474AB25F" w:rsidR="00BD2239" w:rsidRPr="00D97A7D" w:rsidRDefault="00BD2239" w:rsidP="000369BA">
            <w:pPr>
              <w:jc w:val="left"/>
            </w:pPr>
            <w:r w:rsidRPr="00D90FC0">
              <w:t>Heny</w:t>
            </w:r>
          </w:p>
        </w:tc>
        <w:tc>
          <w:tcPr>
            <w:tcW w:w="2160" w:type="dxa"/>
          </w:tcPr>
          <w:p w14:paraId="0AFDB3D6" w14:textId="17A9CE24" w:rsidR="00BD2239" w:rsidRPr="00D97A7D" w:rsidRDefault="00BD2239" w:rsidP="000369BA">
            <w:pPr>
              <w:jc w:val="center"/>
            </w:pPr>
            <w:r w:rsidRPr="00D90FC0">
              <w:t>20</w:t>
            </w:r>
          </w:p>
        </w:tc>
        <w:tc>
          <w:tcPr>
            <w:tcW w:w="2195" w:type="dxa"/>
          </w:tcPr>
          <w:p w14:paraId="41E8CE17" w14:textId="6855F692" w:rsidR="00BD2239" w:rsidRPr="00D97A7D" w:rsidRDefault="00BD2239" w:rsidP="000369BA">
            <w:pPr>
              <w:jc w:val="center"/>
            </w:pPr>
            <w:r w:rsidRPr="00D90FC0">
              <w:t>53</w:t>
            </w:r>
          </w:p>
        </w:tc>
      </w:tr>
      <w:tr w:rsidR="00BD2239" w14:paraId="7F9B3D92" w14:textId="77777777" w:rsidTr="00A84132">
        <w:tc>
          <w:tcPr>
            <w:tcW w:w="590" w:type="dxa"/>
          </w:tcPr>
          <w:p w14:paraId="2F0A941C" w14:textId="44E1216C" w:rsidR="00BD2239" w:rsidRPr="00D97A7D" w:rsidRDefault="00BD2239" w:rsidP="000369BA">
            <w:pPr>
              <w:jc w:val="center"/>
            </w:pPr>
            <w:r w:rsidRPr="00D90FC0">
              <w:t>32</w:t>
            </w:r>
          </w:p>
        </w:tc>
        <w:tc>
          <w:tcPr>
            <w:tcW w:w="1408" w:type="dxa"/>
          </w:tcPr>
          <w:p w14:paraId="43E0CDC3" w14:textId="0BCBF2AC" w:rsidR="00BD2239" w:rsidRPr="00D97A7D" w:rsidRDefault="00BD2239" w:rsidP="000369BA">
            <w:pPr>
              <w:jc w:val="left"/>
            </w:pPr>
            <w:r w:rsidRPr="00D90FC0">
              <w:t>Ismi</w:t>
            </w:r>
          </w:p>
        </w:tc>
        <w:tc>
          <w:tcPr>
            <w:tcW w:w="2160" w:type="dxa"/>
          </w:tcPr>
          <w:p w14:paraId="224298A5" w14:textId="2A295A12" w:rsidR="00BD2239" w:rsidRPr="00D97A7D" w:rsidRDefault="00BD2239" w:rsidP="000369BA">
            <w:pPr>
              <w:jc w:val="center"/>
            </w:pPr>
            <w:r w:rsidRPr="00D90FC0">
              <w:t>33</w:t>
            </w:r>
          </w:p>
        </w:tc>
        <w:tc>
          <w:tcPr>
            <w:tcW w:w="2195" w:type="dxa"/>
          </w:tcPr>
          <w:p w14:paraId="6FE6AD82" w14:textId="0F71371D" w:rsidR="00BD2239" w:rsidRPr="00D97A7D" w:rsidRDefault="00BD2239" w:rsidP="000369BA">
            <w:pPr>
              <w:jc w:val="center"/>
            </w:pPr>
            <w:r w:rsidRPr="00D90FC0">
              <w:t>47</w:t>
            </w:r>
          </w:p>
        </w:tc>
      </w:tr>
      <w:tr w:rsidR="00BD2239" w14:paraId="3360DB67" w14:textId="77777777" w:rsidTr="00A84132">
        <w:tc>
          <w:tcPr>
            <w:tcW w:w="590" w:type="dxa"/>
          </w:tcPr>
          <w:p w14:paraId="0196193B" w14:textId="055C0D75" w:rsidR="00BD2239" w:rsidRPr="00D97A7D" w:rsidRDefault="00BD2239" w:rsidP="000369BA">
            <w:pPr>
              <w:jc w:val="center"/>
            </w:pPr>
            <w:r w:rsidRPr="00D90FC0">
              <w:t>33</w:t>
            </w:r>
          </w:p>
        </w:tc>
        <w:tc>
          <w:tcPr>
            <w:tcW w:w="1408" w:type="dxa"/>
          </w:tcPr>
          <w:p w14:paraId="7652A467" w14:textId="377D04A4" w:rsidR="00BD2239" w:rsidRPr="00D97A7D" w:rsidRDefault="00BD2239" w:rsidP="000369BA">
            <w:pPr>
              <w:jc w:val="left"/>
            </w:pPr>
            <w:r w:rsidRPr="00D90FC0">
              <w:t>Salma</w:t>
            </w:r>
          </w:p>
        </w:tc>
        <w:tc>
          <w:tcPr>
            <w:tcW w:w="2160" w:type="dxa"/>
          </w:tcPr>
          <w:p w14:paraId="5B79F78F" w14:textId="5227D7D3" w:rsidR="00BD2239" w:rsidRPr="00D97A7D" w:rsidRDefault="00BD2239" w:rsidP="000369BA">
            <w:pPr>
              <w:jc w:val="center"/>
            </w:pPr>
            <w:r w:rsidRPr="00D90FC0">
              <w:t>67</w:t>
            </w:r>
          </w:p>
        </w:tc>
        <w:tc>
          <w:tcPr>
            <w:tcW w:w="2195" w:type="dxa"/>
          </w:tcPr>
          <w:p w14:paraId="711AFCCB" w14:textId="5D8FA818" w:rsidR="00BD2239" w:rsidRPr="00D97A7D" w:rsidRDefault="00BD2239" w:rsidP="000369BA">
            <w:pPr>
              <w:jc w:val="center"/>
            </w:pPr>
            <w:r w:rsidRPr="00D90FC0">
              <w:t>80</w:t>
            </w:r>
          </w:p>
        </w:tc>
      </w:tr>
      <w:tr w:rsidR="00BD2239" w14:paraId="0D73B6AF" w14:textId="77777777" w:rsidTr="00CA7FFD">
        <w:tc>
          <w:tcPr>
            <w:tcW w:w="1998" w:type="dxa"/>
            <w:gridSpan w:val="2"/>
          </w:tcPr>
          <w:p w14:paraId="77E3A9DB" w14:textId="421920BC" w:rsidR="00BD2239" w:rsidRPr="00BD2239" w:rsidRDefault="00BD2239" w:rsidP="000369BA">
            <w:pPr>
              <w:jc w:val="center"/>
              <w:rPr>
                <w:b/>
                <w:bCs/>
              </w:rPr>
            </w:pPr>
            <w:r w:rsidRPr="00BD2239">
              <w:rPr>
                <w:b/>
                <w:bCs/>
              </w:rPr>
              <w:t>RATA-RATA SKOR</w:t>
            </w:r>
          </w:p>
        </w:tc>
        <w:tc>
          <w:tcPr>
            <w:tcW w:w="2160" w:type="dxa"/>
            <w:vAlign w:val="center"/>
          </w:tcPr>
          <w:p w14:paraId="73F83F26" w14:textId="6411EA98" w:rsidR="00BD2239" w:rsidRPr="00BD2239" w:rsidRDefault="00BD2239" w:rsidP="00CA7FFD">
            <w:pPr>
              <w:jc w:val="center"/>
              <w:rPr>
                <w:b/>
                <w:bCs/>
              </w:rPr>
            </w:pPr>
            <w:r>
              <w:rPr>
                <w:b/>
                <w:bCs/>
              </w:rPr>
              <w:t>41</w:t>
            </w:r>
          </w:p>
        </w:tc>
        <w:tc>
          <w:tcPr>
            <w:tcW w:w="2195" w:type="dxa"/>
            <w:vAlign w:val="center"/>
          </w:tcPr>
          <w:p w14:paraId="159B9A1B" w14:textId="46800035" w:rsidR="00BD2239" w:rsidRPr="00BD2239" w:rsidRDefault="00BD2239" w:rsidP="00CA7FFD">
            <w:pPr>
              <w:jc w:val="center"/>
              <w:rPr>
                <w:b/>
                <w:bCs/>
              </w:rPr>
            </w:pPr>
            <w:r w:rsidRPr="00BD2239">
              <w:rPr>
                <w:b/>
                <w:bCs/>
              </w:rPr>
              <w:t>60</w:t>
            </w:r>
          </w:p>
        </w:tc>
      </w:tr>
    </w:tbl>
    <w:p w14:paraId="7F52EEAC" w14:textId="77777777" w:rsidR="000369BA" w:rsidRDefault="000369BA" w:rsidP="002E2C52">
      <w:pPr>
        <w:spacing w:after="0" w:line="360" w:lineRule="auto"/>
      </w:pPr>
    </w:p>
    <w:p w14:paraId="53BAD0DF" w14:textId="77777777" w:rsidR="00BD4AB9" w:rsidRDefault="00EB49FD">
      <w:pPr>
        <w:numPr>
          <w:ilvl w:val="0"/>
          <w:numId w:val="120"/>
        </w:numPr>
        <w:spacing w:after="0" w:line="360" w:lineRule="auto"/>
        <w:ind w:left="1440"/>
      </w:pPr>
      <w:r>
        <w:t>Monitoring dan Evaluasi</w:t>
      </w:r>
    </w:p>
    <w:p w14:paraId="66731217" w14:textId="7B8F1DF6" w:rsidR="00A84132" w:rsidRDefault="00EB49FD" w:rsidP="00B45FE1">
      <w:pPr>
        <w:spacing w:after="0" w:line="360" w:lineRule="auto"/>
        <w:ind w:left="1440"/>
      </w:pPr>
      <w:r>
        <w:t xml:space="preserve">Dari semua peserta yang mengikuti penyuluhan, dapat dikatakan peserta mendengarkan materi dengan seksama dan aktif bertanya dan berdiskusi mengenai materi </w:t>
      </w:r>
      <w:r w:rsidRPr="005E1A71">
        <w:rPr>
          <w:i/>
        </w:rPr>
        <w:t>stunting</w:t>
      </w:r>
      <w:r>
        <w:t xml:space="preserve"> saat sesi </w:t>
      </w:r>
      <w:proofErr w:type="gramStart"/>
      <w:r>
        <w:t>tanya</w:t>
      </w:r>
      <w:proofErr w:type="gramEnd"/>
      <w:r>
        <w:t xml:space="preserve"> jawab. </w:t>
      </w:r>
    </w:p>
    <w:p w14:paraId="40EBD8D2" w14:textId="4DDE5BC2" w:rsidR="00BD4AB9" w:rsidRDefault="00EB49FD">
      <w:pPr>
        <w:spacing w:after="0" w:line="360" w:lineRule="auto"/>
        <w:ind w:left="1440"/>
      </w:pPr>
      <w:proofErr w:type="gramStart"/>
      <w:r>
        <w:t xml:space="preserve">Dan dilihat dari hasil </w:t>
      </w:r>
      <w:r w:rsidRPr="005E1A71">
        <w:rPr>
          <w:i/>
        </w:rPr>
        <w:t>pre-test</w:t>
      </w:r>
      <w:r>
        <w:t xml:space="preserve"> dan </w:t>
      </w:r>
      <w:r w:rsidRPr="005E1A71">
        <w:rPr>
          <w:i/>
        </w:rPr>
        <w:t>post-test</w:t>
      </w:r>
      <w:r>
        <w:t xml:space="preserve">, terdapat peningkatan skor dari </w:t>
      </w:r>
      <w:r w:rsidRPr="005E1A71">
        <w:rPr>
          <w:i/>
        </w:rPr>
        <w:t>pre-test</w:t>
      </w:r>
      <w:r>
        <w:t xml:space="preserve"> dan </w:t>
      </w:r>
      <w:r w:rsidRPr="005E1A71">
        <w:rPr>
          <w:i/>
        </w:rPr>
        <w:t>post-test</w:t>
      </w:r>
      <w:r w:rsidR="000369BA">
        <w:t xml:space="preserve"> dari 41 ke 60</w:t>
      </w:r>
      <w:r>
        <w:t>.</w:t>
      </w:r>
      <w:proofErr w:type="gramEnd"/>
    </w:p>
    <w:p w14:paraId="32E9DA04" w14:textId="77777777" w:rsidR="00CA2A78" w:rsidRDefault="00CA2A78">
      <w:pPr>
        <w:spacing w:after="0" w:line="360" w:lineRule="auto"/>
        <w:ind w:left="1440"/>
      </w:pPr>
    </w:p>
    <w:p w14:paraId="505D8A3E" w14:textId="77777777" w:rsidR="00BD4AB9" w:rsidRDefault="00EB49FD">
      <w:pPr>
        <w:numPr>
          <w:ilvl w:val="0"/>
          <w:numId w:val="120"/>
        </w:numPr>
        <w:spacing w:after="0" w:line="360" w:lineRule="auto"/>
        <w:ind w:left="1440"/>
      </w:pPr>
      <w:r>
        <w:t>Faktor Pendukung dan Penghambat</w:t>
      </w:r>
    </w:p>
    <w:p w14:paraId="2F8D4E9B" w14:textId="77777777" w:rsidR="00BD4AB9" w:rsidRDefault="00EB49FD">
      <w:pPr>
        <w:numPr>
          <w:ilvl w:val="0"/>
          <w:numId w:val="20"/>
        </w:numPr>
        <w:spacing w:after="0" w:line="360" w:lineRule="auto"/>
        <w:ind w:left="1800"/>
      </w:pPr>
      <w:r>
        <w:t>Faktor Pendukung</w:t>
      </w:r>
    </w:p>
    <w:p w14:paraId="5B0D613B" w14:textId="77777777" w:rsidR="00BD4AB9" w:rsidRDefault="00EB49FD">
      <w:pPr>
        <w:numPr>
          <w:ilvl w:val="0"/>
          <w:numId w:val="18"/>
        </w:numPr>
        <w:spacing w:after="0" w:line="360" w:lineRule="auto"/>
        <w:ind w:left="2160"/>
      </w:pPr>
      <w:r>
        <w:t>Perizinan yang mudah dari pihak RW dan pengurus pengajian</w:t>
      </w:r>
    </w:p>
    <w:p w14:paraId="2B57F4DE" w14:textId="77777777" w:rsidR="00BD4AB9" w:rsidRDefault="00EB49FD">
      <w:pPr>
        <w:numPr>
          <w:ilvl w:val="0"/>
          <w:numId w:val="18"/>
        </w:numPr>
        <w:spacing w:after="0" w:line="360" w:lineRule="auto"/>
        <w:ind w:left="2160"/>
      </w:pPr>
      <w:r>
        <w:t>Para mahasiswa serta pengurus pengajian yang dapat berkoordinasi dengan baik</w:t>
      </w:r>
    </w:p>
    <w:p w14:paraId="6859B9B8" w14:textId="77777777" w:rsidR="00BD4AB9" w:rsidRDefault="00EB49FD">
      <w:pPr>
        <w:numPr>
          <w:ilvl w:val="0"/>
          <w:numId w:val="20"/>
        </w:numPr>
        <w:spacing w:after="0" w:line="360" w:lineRule="auto"/>
        <w:ind w:left="1800"/>
      </w:pPr>
      <w:r>
        <w:t>Faktor Penghambat</w:t>
      </w:r>
    </w:p>
    <w:p w14:paraId="5536B636" w14:textId="77777777" w:rsidR="00BD4AB9" w:rsidRDefault="00EB49FD">
      <w:pPr>
        <w:numPr>
          <w:ilvl w:val="0"/>
          <w:numId w:val="275"/>
        </w:numPr>
        <w:spacing w:after="0" w:line="360" w:lineRule="auto"/>
        <w:ind w:left="2160"/>
      </w:pPr>
      <w:r>
        <w:t>Suara dari microphone yang kurang jelas menyebabkan pembicara harus berulang kali menyampaikan materi</w:t>
      </w:r>
    </w:p>
    <w:p w14:paraId="2EF924D0" w14:textId="77777777" w:rsidR="00BD4AB9" w:rsidRDefault="00EB49FD">
      <w:pPr>
        <w:numPr>
          <w:ilvl w:val="0"/>
          <w:numId w:val="275"/>
        </w:numPr>
        <w:spacing w:after="0" w:line="360" w:lineRule="auto"/>
        <w:ind w:left="2160"/>
      </w:pPr>
      <w:r>
        <w:t>Poster yang kurang banyak untuk sasaran</w:t>
      </w:r>
    </w:p>
    <w:p w14:paraId="27060852" w14:textId="77777777" w:rsidR="00BD4AB9" w:rsidRDefault="00BD4AB9">
      <w:pPr>
        <w:spacing w:line="360" w:lineRule="auto"/>
        <w:ind w:left="720"/>
      </w:pPr>
    </w:p>
    <w:p w14:paraId="632BB44E" w14:textId="77777777" w:rsidR="00B45FE1" w:rsidRDefault="00B45FE1">
      <w:pPr>
        <w:rPr>
          <w:rFonts w:eastAsiaTheme="majorEastAsia" w:cstheme="majorBidi"/>
          <w:b/>
          <w:bCs/>
          <w:szCs w:val="26"/>
        </w:rPr>
      </w:pPr>
      <w:bookmarkStart w:id="46" w:name="_Toc124106406"/>
      <w:r>
        <w:br w:type="page"/>
      </w:r>
    </w:p>
    <w:p w14:paraId="2D79F394" w14:textId="3423F99C" w:rsidR="00BD4AB9" w:rsidRDefault="00085060" w:rsidP="00085060">
      <w:pPr>
        <w:pStyle w:val="Heading2"/>
      </w:pPr>
      <w:r>
        <w:lastRenderedPageBreak/>
        <w:t>C. Teknologi Tepat Guna (TTG) Bidang Gizi</w:t>
      </w:r>
      <w:bookmarkEnd w:id="46"/>
    </w:p>
    <w:p w14:paraId="3A823AAD" w14:textId="77777777" w:rsidR="00BD4AB9" w:rsidRDefault="00EB49FD">
      <w:pPr>
        <w:numPr>
          <w:ilvl w:val="0"/>
          <w:numId w:val="222"/>
        </w:numPr>
        <w:pBdr>
          <w:top w:val="nil"/>
          <w:left w:val="nil"/>
          <w:bottom w:val="nil"/>
          <w:right w:val="nil"/>
          <w:between w:val="nil"/>
        </w:pBdr>
        <w:spacing w:after="0" w:line="360" w:lineRule="auto"/>
        <w:ind w:left="1080"/>
      </w:pPr>
      <w:r>
        <w:rPr>
          <w:color w:val="000000"/>
        </w:rPr>
        <w:t>Latar Belakang</w:t>
      </w:r>
    </w:p>
    <w:p w14:paraId="3111C462" w14:textId="77777777" w:rsidR="00BD4AB9" w:rsidRDefault="00EB49FD">
      <w:pPr>
        <w:pBdr>
          <w:top w:val="nil"/>
          <w:left w:val="nil"/>
          <w:bottom w:val="nil"/>
          <w:right w:val="nil"/>
          <w:between w:val="nil"/>
        </w:pBdr>
        <w:spacing w:after="0" w:line="360" w:lineRule="auto"/>
        <w:ind w:left="1080" w:firstLine="720"/>
      </w:pPr>
      <w:proofErr w:type="gramStart"/>
      <w:r>
        <w:t>Setiap daerah cenderung memiliki pangan lokal khas masing-masing.</w:t>
      </w:r>
      <w:proofErr w:type="gramEnd"/>
      <w:r>
        <w:t xml:space="preserve"> </w:t>
      </w:r>
      <w:proofErr w:type="gramStart"/>
      <w:r>
        <w:t>Jenis pangan lokal yang ada di daerah umumnya dipengaruhi oleh kondisi geografis.</w:t>
      </w:r>
      <w:proofErr w:type="gramEnd"/>
      <w:r>
        <w:t xml:space="preserve"> Seperti halnya daerah </w:t>
      </w:r>
      <w:proofErr w:type="gramStart"/>
      <w:r>
        <w:t>lain</w:t>
      </w:r>
      <w:proofErr w:type="gramEnd"/>
      <w:r>
        <w:t xml:space="preserve">, Desa Barengkok juga memiliki bahan komoditi pangan yaitu padi atau beras. </w:t>
      </w:r>
      <w:proofErr w:type="gramStart"/>
      <w:r>
        <w:t>Namun, selama ini pemanfaatannya masih terbatas, beras hanya dijadikan nasi.</w:t>
      </w:r>
      <w:proofErr w:type="gramEnd"/>
      <w:r>
        <w:t xml:space="preserve"> </w:t>
      </w:r>
      <w:proofErr w:type="gramStart"/>
      <w:r>
        <w:t>Selama ini belum ada pemanfaatan dari bahan ini untuk dijadikan produk yang memiliki nilai jual tinggi yang dapat meningkatkan pendapatan masyarakat sekitar atau inovasi yang memiliki nilai jual yang lebih tinggi selain hanya menjual beras begitu saja.</w:t>
      </w:r>
      <w:proofErr w:type="gramEnd"/>
      <w:r>
        <w:t xml:space="preserve"> </w:t>
      </w:r>
    </w:p>
    <w:p w14:paraId="4FE397CD" w14:textId="33B36B3C" w:rsidR="002E2C52" w:rsidRDefault="00EB49FD" w:rsidP="00A84132">
      <w:pPr>
        <w:pBdr>
          <w:top w:val="nil"/>
          <w:left w:val="nil"/>
          <w:bottom w:val="nil"/>
          <w:right w:val="nil"/>
          <w:between w:val="nil"/>
        </w:pBdr>
        <w:spacing w:after="0" w:line="360" w:lineRule="auto"/>
        <w:ind w:left="1080" w:firstLine="720"/>
      </w:pPr>
      <w:proofErr w:type="gramStart"/>
      <w:r>
        <w:t>Maka dari itu, diadakan kegiatan Teknologi Tepat Guna sebagai salah satu upaya memperkenalkan pangan olahan berbasis pangan lokal.</w:t>
      </w:r>
      <w:proofErr w:type="gramEnd"/>
      <w:r>
        <w:t xml:space="preserve"> </w:t>
      </w:r>
      <w:proofErr w:type="gramStart"/>
      <w:r>
        <w:t>Kegiatan ini merupakan sebuah upaya pengenalan bahan pangan lokal yang tersedia di suatu daerah kepada masyarakat setempat serta bagaimana bahan tersebut dimodifikasi sehingga menjadi produk olahan yang memiliki nilai gizi dan nilai jual yang tinggi.</w:t>
      </w:r>
      <w:proofErr w:type="gramEnd"/>
      <w:r>
        <w:t xml:space="preserve"> </w:t>
      </w:r>
    </w:p>
    <w:p w14:paraId="18171017" w14:textId="59954E24" w:rsidR="00BD4AB9" w:rsidRDefault="00EB49FD">
      <w:pPr>
        <w:pBdr>
          <w:top w:val="nil"/>
          <w:left w:val="nil"/>
          <w:bottom w:val="nil"/>
          <w:right w:val="nil"/>
          <w:between w:val="nil"/>
        </w:pBdr>
        <w:spacing w:after="0" w:line="360" w:lineRule="auto"/>
        <w:ind w:left="1080" w:firstLine="720"/>
      </w:pPr>
      <w:r>
        <w:t xml:space="preserve">Melalui kegiatan Teknologi Tepat Guna, modifikasi beras menjadi sotong “bairas” diharapkan dapat menjadi salah satu pilihan produk pangan yang mengandung energi tinggi dan protein tinggi yang dapat dijangkau masyarakat Desa Barengkok dengan mudah. Selain beras, terdapat campuran bahan lain yang digunakan dalam membuat sotong ini, yaitu bayam dan ikan kembung. </w:t>
      </w:r>
      <w:proofErr w:type="gramStart"/>
      <w:r>
        <w:t>Hasil produk olahan ini diharapkan menjadi salah satu alternatif masyarakat dalam memanfaatkan bahan pangan lokal yang tersedia dengan nilai gizi dan nilai jual yang terjangkau, sehingga dapat meningkatkan penghasilan masyarakat setempat serta memperbagus gizi masyarakat di wilayah Desa Barengkok.</w:t>
      </w:r>
      <w:proofErr w:type="gramEnd"/>
    </w:p>
    <w:p w14:paraId="47D10963" w14:textId="77777777" w:rsidR="00BD4AB9" w:rsidRDefault="00BD4AB9">
      <w:pPr>
        <w:pBdr>
          <w:top w:val="nil"/>
          <w:left w:val="nil"/>
          <w:bottom w:val="nil"/>
          <w:right w:val="nil"/>
          <w:between w:val="nil"/>
        </w:pBdr>
        <w:spacing w:after="0" w:line="360" w:lineRule="auto"/>
        <w:ind w:left="1080" w:firstLine="720"/>
      </w:pPr>
    </w:p>
    <w:p w14:paraId="070C8ABC" w14:textId="77777777" w:rsidR="00B45FE1" w:rsidRDefault="00B45FE1">
      <w:pPr>
        <w:rPr>
          <w:color w:val="000000"/>
        </w:rPr>
      </w:pPr>
      <w:r>
        <w:rPr>
          <w:color w:val="000000"/>
        </w:rPr>
        <w:br w:type="page"/>
      </w:r>
    </w:p>
    <w:p w14:paraId="3961FC4C" w14:textId="1EB0FDFD" w:rsidR="00BD4AB9" w:rsidRDefault="00EB49FD">
      <w:pPr>
        <w:numPr>
          <w:ilvl w:val="0"/>
          <w:numId w:val="222"/>
        </w:numPr>
        <w:pBdr>
          <w:top w:val="nil"/>
          <w:left w:val="nil"/>
          <w:bottom w:val="nil"/>
          <w:right w:val="nil"/>
          <w:between w:val="nil"/>
        </w:pBdr>
        <w:spacing w:after="0" w:line="360" w:lineRule="auto"/>
        <w:ind w:left="1080"/>
      </w:pPr>
      <w:r>
        <w:rPr>
          <w:color w:val="000000"/>
        </w:rPr>
        <w:lastRenderedPageBreak/>
        <w:t>Tujuan</w:t>
      </w:r>
    </w:p>
    <w:p w14:paraId="7F18C792" w14:textId="77777777" w:rsidR="00BD4AB9" w:rsidRDefault="00EB49FD">
      <w:pPr>
        <w:numPr>
          <w:ilvl w:val="0"/>
          <w:numId w:val="76"/>
        </w:numPr>
        <w:pBdr>
          <w:top w:val="nil"/>
          <w:left w:val="nil"/>
          <w:bottom w:val="nil"/>
          <w:right w:val="nil"/>
          <w:between w:val="nil"/>
        </w:pBdr>
        <w:spacing w:after="0" w:line="360" w:lineRule="auto"/>
      </w:pPr>
      <w:r>
        <w:t>Tujuan Umum</w:t>
      </w:r>
    </w:p>
    <w:p w14:paraId="74AD35AE" w14:textId="77777777" w:rsidR="00CA2A78" w:rsidRDefault="00EB49FD" w:rsidP="00CA2A78">
      <w:pPr>
        <w:pBdr>
          <w:top w:val="nil"/>
          <w:left w:val="nil"/>
          <w:bottom w:val="nil"/>
          <w:right w:val="nil"/>
          <w:between w:val="nil"/>
        </w:pBdr>
        <w:spacing w:after="0" w:line="360" w:lineRule="auto"/>
        <w:ind w:left="1440" w:firstLine="630"/>
      </w:pPr>
      <w:r>
        <w:t>Meningkatkan</w:t>
      </w:r>
      <w:r w:rsidR="00CA2A78">
        <w:t xml:space="preserve"> </w:t>
      </w:r>
      <w:r>
        <w:t>keterampilan mesyarakat dalam memanfaatkan berbagai keanekaragaman pangan lokal di Desa Brengkok serta mengolahnya menjadi produk makanan yang aman, bernilai gizi tinggi, dan layak jual</w:t>
      </w:r>
    </w:p>
    <w:p w14:paraId="33F147FA" w14:textId="77777777" w:rsidR="00BD4AB9" w:rsidRDefault="00EB49FD">
      <w:pPr>
        <w:numPr>
          <w:ilvl w:val="0"/>
          <w:numId w:val="76"/>
        </w:numPr>
        <w:pBdr>
          <w:top w:val="nil"/>
          <w:left w:val="nil"/>
          <w:bottom w:val="nil"/>
          <w:right w:val="nil"/>
          <w:between w:val="nil"/>
        </w:pBdr>
        <w:spacing w:after="0" w:line="360" w:lineRule="auto"/>
      </w:pPr>
      <w:r>
        <w:t>Tujuan Khusus</w:t>
      </w:r>
    </w:p>
    <w:p w14:paraId="4A630DB9" w14:textId="77777777" w:rsidR="00BD4AB9" w:rsidRDefault="00EB49FD">
      <w:pPr>
        <w:numPr>
          <w:ilvl w:val="0"/>
          <w:numId w:val="56"/>
        </w:numPr>
        <w:pBdr>
          <w:top w:val="nil"/>
          <w:left w:val="nil"/>
          <w:bottom w:val="nil"/>
          <w:right w:val="nil"/>
          <w:between w:val="nil"/>
        </w:pBdr>
        <w:spacing w:after="0" w:line="360" w:lineRule="auto"/>
        <w:ind w:left="1800"/>
      </w:pPr>
      <w:r>
        <w:t>Meningkatkan pengetahuan masyarakat mengenai manfaat pengolahan pangan lokal menjadi produk bernilai gizi tinggi dan bernilai jual tinggi.</w:t>
      </w:r>
    </w:p>
    <w:p w14:paraId="55124C1F" w14:textId="77777777" w:rsidR="00BD4AB9" w:rsidRDefault="00EB49FD">
      <w:pPr>
        <w:numPr>
          <w:ilvl w:val="0"/>
          <w:numId w:val="56"/>
        </w:numPr>
        <w:pBdr>
          <w:top w:val="nil"/>
          <w:left w:val="nil"/>
          <w:bottom w:val="nil"/>
          <w:right w:val="nil"/>
          <w:between w:val="nil"/>
        </w:pBdr>
        <w:spacing w:after="0" w:line="360" w:lineRule="auto"/>
        <w:ind w:left="1800"/>
      </w:pPr>
      <w:r>
        <w:t>Meningkatkan kemampuan masyarakat untuk mengolah pangan lokal menjadi produk bernilai gizi tinggi dan bernilai jual tinggi.</w:t>
      </w:r>
    </w:p>
    <w:p w14:paraId="39FF19E7" w14:textId="77777777" w:rsidR="00BD4AB9" w:rsidRDefault="00EB49FD">
      <w:pPr>
        <w:numPr>
          <w:ilvl w:val="0"/>
          <w:numId w:val="56"/>
        </w:numPr>
        <w:pBdr>
          <w:top w:val="nil"/>
          <w:left w:val="nil"/>
          <w:bottom w:val="nil"/>
          <w:right w:val="nil"/>
          <w:between w:val="nil"/>
        </w:pBdr>
        <w:spacing w:after="0" w:line="360" w:lineRule="auto"/>
        <w:ind w:left="1800"/>
      </w:pPr>
      <w:r>
        <w:t>Membuat produk pangan dengan memanfaatkan beras sebagai salah satu bahan pangan yang dibudidayakan di Desa Barengkok.</w:t>
      </w:r>
    </w:p>
    <w:p w14:paraId="0A918831" w14:textId="77777777" w:rsidR="00BD4AB9" w:rsidRDefault="00BD4AB9">
      <w:pPr>
        <w:pBdr>
          <w:top w:val="nil"/>
          <w:left w:val="nil"/>
          <w:bottom w:val="nil"/>
          <w:right w:val="nil"/>
          <w:between w:val="nil"/>
        </w:pBdr>
        <w:spacing w:after="0" w:line="360" w:lineRule="auto"/>
        <w:ind w:left="2160"/>
      </w:pPr>
    </w:p>
    <w:p w14:paraId="0C22680A" w14:textId="77777777" w:rsidR="00CA2A78" w:rsidRDefault="00EB49FD" w:rsidP="00CA2A78">
      <w:pPr>
        <w:numPr>
          <w:ilvl w:val="0"/>
          <w:numId w:val="222"/>
        </w:numPr>
        <w:pBdr>
          <w:top w:val="nil"/>
          <w:left w:val="nil"/>
          <w:bottom w:val="nil"/>
          <w:right w:val="nil"/>
          <w:between w:val="nil"/>
        </w:pBdr>
        <w:spacing w:after="0" w:line="360" w:lineRule="auto"/>
        <w:ind w:left="1080"/>
      </w:pPr>
      <w:r>
        <w:t>Sasaran</w:t>
      </w:r>
    </w:p>
    <w:p w14:paraId="1EFE0FDE" w14:textId="77777777" w:rsidR="00BD4AB9" w:rsidRDefault="00EB49FD" w:rsidP="00CA2A78">
      <w:pPr>
        <w:pBdr>
          <w:top w:val="nil"/>
          <w:left w:val="nil"/>
          <w:bottom w:val="nil"/>
          <w:right w:val="nil"/>
          <w:between w:val="nil"/>
        </w:pBdr>
        <w:spacing w:after="0" w:line="360" w:lineRule="auto"/>
        <w:ind w:left="1080"/>
      </w:pPr>
      <w:proofErr w:type="gramStart"/>
      <w:r>
        <w:t>Sasaran kegiatan ini adalah para kader posyandu yang ada di Desa Barengkok.</w:t>
      </w:r>
      <w:proofErr w:type="gramEnd"/>
    </w:p>
    <w:p w14:paraId="13B36F06" w14:textId="77777777" w:rsidR="00BD4AB9" w:rsidRDefault="00BD4AB9">
      <w:pPr>
        <w:pBdr>
          <w:top w:val="nil"/>
          <w:left w:val="nil"/>
          <w:bottom w:val="nil"/>
          <w:right w:val="nil"/>
          <w:between w:val="nil"/>
        </w:pBdr>
        <w:spacing w:after="0" w:line="360" w:lineRule="auto"/>
        <w:ind w:left="1800"/>
      </w:pPr>
    </w:p>
    <w:p w14:paraId="65B6F592" w14:textId="77777777" w:rsidR="00BD4AB9" w:rsidRDefault="00EB49FD">
      <w:pPr>
        <w:numPr>
          <w:ilvl w:val="0"/>
          <w:numId w:val="222"/>
        </w:numPr>
        <w:pBdr>
          <w:top w:val="nil"/>
          <w:left w:val="nil"/>
          <w:bottom w:val="nil"/>
          <w:right w:val="nil"/>
          <w:between w:val="nil"/>
        </w:pBdr>
        <w:spacing w:after="0" w:line="360" w:lineRule="auto"/>
        <w:ind w:left="1080"/>
      </w:pPr>
      <w:r>
        <w:t>Waktu dan Tempat</w:t>
      </w:r>
    </w:p>
    <w:p w14:paraId="36F7CB50" w14:textId="77777777" w:rsidR="00BD4AB9" w:rsidRDefault="00EB49FD">
      <w:pPr>
        <w:pBdr>
          <w:top w:val="nil"/>
          <w:left w:val="nil"/>
          <w:bottom w:val="nil"/>
          <w:right w:val="nil"/>
          <w:between w:val="nil"/>
        </w:pBdr>
        <w:tabs>
          <w:tab w:val="left" w:pos="2880"/>
        </w:tabs>
        <w:spacing w:after="0" w:line="360" w:lineRule="auto"/>
        <w:ind w:left="1080"/>
      </w:pPr>
      <w:r>
        <w:t>Hari, Tanggal</w:t>
      </w:r>
      <w:r>
        <w:tab/>
        <w:t>: Kamis, 1 Desember 2022</w:t>
      </w:r>
    </w:p>
    <w:p w14:paraId="5B3F9DC5" w14:textId="77777777" w:rsidR="00BD4AB9" w:rsidRDefault="00EB49FD">
      <w:pPr>
        <w:pBdr>
          <w:top w:val="nil"/>
          <w:left w:val="nil"/>
          <w:bottom w:val="nil"/>
          <w:right w:val="nil"/>
          <w:between w:val="nil"/>
        </w:pBdr>
        <w:tabs>
          <w:tab w:val="left" w:pos="2880"/>
        </w:tabs>
        <w:spacing w:after="0" w:line="360" w:lineRule="auto"/>
        <w:ind w:left="1080"/>
      </w:pPr>
      <w:r>
        <w:t>Jam</w:t>
      </w:r>
      <w:r>
        <w:tab/>
        <w:t>: 11.00 - 12.00</w:t>
      </w:r>
    </w:p>
    <w:p w14:paraId="32946303" w14:textId="77777777" w:rsidR="00BD4AB9" w:rsidRDefault="00EB49FD">
      <w:pPr>
        <w:pBdr>
          <w:top w:val="nil"/>
          <w:left w:val="nil"/>
          <w:bottom w:val="nil"/>
          <w:right w:val="nil"/>
          <w:between w:val="nil"/>
        </w:pBdr>
        <w:tabs>
          <w:tab w:val="left" w:pos="2880"/>
        </w:tabs>
        <w:spacing w:after="0" w:line="360" w:lineRule="auto"/>
        <w:ind w:left="1080"/>
      </w:pPr>
      <w:r>
        <w:t>Tempat</w:t>
      </w:r>
      <w:r>
        <w:tab/>
        <w:t>: Aula Balai Desa Barengkok</w:t>
      </w:r>
    </w:p>
    <w:p w14:paraId="01A738C5" w14:textId="77777777" w:rsidR="00BD4AB9" w:rsidRDefault="00BD4AB9">
      <w:pPr>
        <w:pBdr>
          <w:top w:val="nil"/>
          <w:left w:val="nil"/>
          <w:bottom w:val="nil"/>
          <w:right w:val="nil"/>
          <w:between w:val="nil"/>
        </w:pBdr>
        <w:tabs>
          <w:tab w:val="left" w:pos="2880"/>
        </w:tabs>
        <w:spacing w:after="0" w:line="360" w:lineRule="auto"/>
        <w:ind w:left="1080"/>
      </w:pPr>
    </w:p>
    <w:p w14:paraId="4CB22543" w14:textId="77777777" w:rsidR="00B45FE1" w:rsidRDefault="00B45FE1">
      <w:r>
        <w:br w:type="page"/>
      </w:r>
    </w:p>
    <w:p w14:paraId="07398668" w14:textId="07330E24" w:rsidR="00BD4AB9" w:rsidRDefault="00EB49FD">
      <w:pPr>
        <w:numPr>
          <w:ilvl w:val="0"/>
          <w:numId w:val="222"/>
        </w:numPr>
        <w:pBdr>
          <w:top w:val="nil"/>
          <w:left w:val="nil"/>
          <w:bottom w:val="nil"/>
          <w:right w:val="nil"/>
          <w:between w:val="nil"/>
        </w:pBdr>
        <w:spacing w:after="0" w:line="360" w:lineRule="auto"/>
        <w:ind w:left="1080"/>
      </w:pPr>
      <w:r>
        <w:lastRenderedPageBreak/>
        <w:t>Pelaksanaan Kegiatan</w:t>
      </w:r>
    </w:p>
    <w:p w14:paraId="44E5F709" w14:textId="77777777" w:rsidR="00BD4AB9" w:rsidRDefault="00EB49FD">
      <w:pPr>
        <w:numPr>
          <w:ilvl w:val="0"/>
          <w:numId w:val="345"/>
        </w:numPr>
        <w:pBdr>
          <w:top w:val="nil"/>
          <w:left w:val="nil"/>
          <w:bottom w:val="nil"/>
          <w:right w:val="nil"/>
          <w:between w:val="nil"/>
        </w:pBdr>
        <w:spacing w:after="0" w:line="360" w:lineRule="auto"/>
      </w:pPr>
      <w:r>
        <w:t>Persiapan</w:t>
      </w:r>
    </w:p>
    <w:p w14:paraId="4542DC8A" w14:textId="77777777" w:rsidR="00BD4AB9" w:rsidRDefault="00EB49FD">
      <w:pPr>
        <w:numPr>
          <w:ilvl w:val="0"/>
          <w:numId w:val="12"/>
        </w:numPr>
        <w:pBdr>
          <w:top w:val="nil"/>
          <w:left w:val="nil"/>
          <w:bottom w:val="nil"/>
          <w:right w:val="nil"/>
          <w:between w:val="nil"/>
        </w:pBdr>
        <w:spacing w:after="0" w:line="360" w:lineRule="auto"/>
        <w:ind w:left="1800"/>
      </w:pPr>
      <w:r>
        <w:t>Berkoordinasi bersama para kader posyandu untuk menetapkan tempat dan tanggal kegiatan.</w:t>
      </w:r>
    </w:p>
    <w:p w14:paraId="31136836" w14:textId="77777777" w:rsidR="00BD4AB9" w:rsidRDefault="00EB49FD">
      <w:pPr>
        <w:numPr>
          <w:ilvl w:val="0"/>
          <w:numId w:val="12"/>
        </w:numPr>
        <w:pBdr>
          <w:top w:val="nil"/>
          <w:left w:val="nil"/>
          <w:bottom w:val="nil"/>
          <w:right w:val="nil"/>
          <w:between w:val="nil"/>
        </w:pBdr>
        <w:spacing w:after="0" w:line="360" w:lineRule="auto"/>
        <w:ind w:left="1800"/>
      </w:pPr>
      <w:r>
        <w:t>Melakukan perizinan ke pihak Desa</w:t>
      </w:r>
    </w:p>
    <w:p w14:paraId="50919D6F" w14:textId="77777777" w:rsidR="00BD4AB9" w:rsidRDefault="00EB49FD">
      <w:pPr>
        <w:numPr>
          <w:ilvl w:val="0"/>
          <w:numId w:val="12"/>
        </w:numPr>
        <w:pBdr>
          <w:top w:val="nil"/>
          <w:left w:val="nil"/>
          <w:bottom w:val="nil"/>
          <w:right w:val="nil"/>
          <w:between w:val="nil"/>
        </w:pBdr>
        <w:spacing w:after="0" w:line="360" w:lineRule="auto"/>
        <w:ind w:left="1800"/>
      </w:pPr>
      <w:r>
        <w:t>Membuat dan menyebarkan undangan</w:t>
      </w:r>
    </w:p>
    <w:p w14:paraId="7D517F8A" w14:textId="77777777" w:rsidR="00BD4AB9" w:rsidRDefault="00EB49FD">
      <w:pPr>
        <w:numPr>
          <w:ilvl w:val="0"/>
          <w:numId w:val="12"/>
        </w:numPr>
        <w:pBdr>
          <w:top w:val="nil"/>
          <w:left w:val="nil"/>
          <w:bottom w:val="nil"/>
          <w:right w:val="nil"/>
          <w:between w:val="nil"/>
        </w:pBdr>
        <w:spacing w:after="0" w:line="360" w:lineRule="auto"/>
        <w:ind w:left="1800"/>
      </w:pPr>
      <w:r>
        <w:t>Menyiapkan materi serta alat dan bahan yang dibutuhkan</w:t>
      </w:r>
    </w:p>
    <w:p w14:paraId="3A96D7A1" w14:textId="77777777" w:rsidR="00BD4AB9" w:rsidRDefault="00EB49FD">
      <w:pPr>
        <w:numPr>
          <w:ilvl w:val="0"/>
          <w:numId w:val="12"/>
        </w:numPr>
        <w:pBdr>
          <w:top w:val="nil"/>
          <w:left w:val="nil"/>
          <w:bottom w:val="nil"/>
          <w:right w:val="nil"/>
          <w:between w:val="nil"/>
        </w:pBdr>
        <w:spacing w:after="0" w:line="360" w:lineRule="auto"/>
        <w:ind w:left="1800"/>
      </w:pPr>
      <w:r>
        <w:t>Membuat lembar uji organoleptik</w:t>
      </w:r>
    </w:p>
    <w:p w14:paraId="47DB1720" w14:textId="77777777" w:rsidR="00BD4AB9" w:rsidRDefault="00EB49FD">
      <w:pPr>
        <w:numPr>
          <w:ilvl w:val="0"/>
          <w:numId w:val="12"/>
        </w:numPr>
        <w:pBdr>
          <w:top w:val="nil"/>
          <w:left w:val="nil"/>
          <w:bottom w:val="nil"/>
          <w:right w:val="nil"/>
          <w:between w:val="nil"/>
        </w:pBdr>
        <w:spacing w:after="0" w:line="360" w:lineRule="auto"/>
        <w:ind w:left="1800"/>
      </w:pPr>
      <w:r>
        <w:t>Membuat absensi kehadiran</w:t>
      </w:r>
    </w:p>
    <w:p w14:paraId="3B130616" w14:textId="77777777" w:rsidR="00BD4AB9" w:rsidRDefault="00EB49FD">
      <w:pPr>
        <w:numPr>
          <w:ilvl w:val="0"/>
          <w:numId w:val="345"/>
        </w:numPr>
        <w:pBdr>
          <w:top w:val="nil"/>
          <w:left w:val="nil"/>
          <w:bottom w:val="nil"/>
          <w:right w:val="nil"/>
          <w:between w:val="nil"/>
        </w:pBdr>
        <w:spacing w:after="0" w:line="360" w:lineRule="auto"/>
      </w:pPr>
      <w:r>
        <w:t>Pelaksanaan</w:t>
      </w:r>
    </w:p>
    <w:p w14:paraId="63DD3D33" w14:textId="77777777" w:rsidR="00BD4AB9" w:rsidRDefault="00EB49FD">
      <w:pPr>
        <w:numPr>
          <w:ilvl w:val="0"/>
          <w:numId w:val="241"/>
        </w:numPr>
        <w:pBdr>
          <w:top w:val="nil"/>
          <w:left w:val="nil"/>
          <w:bottom w:val="nil"/>
          <w:right w:val="nil"/>
          <w:between w:val="nil"/>
        </w:pBdr>
        <w:spacing w:after="0" w:line="360" w:lineRule="auto"/>
        <w:ind w:left="1800"/>
      </w:pPr>
      <w:r>
        <w:t>Registrasi kehadiran</w:t>
      </w:r>
    </w:p>
    <w:p w14:paraId="3981CB1C" w14:textId="77777777" w:rsidR="00BD4AB9" w:rsidRDefault="00EB49FD">
      <w:pPr>
        <w:numPr>
          <w:ilvl w:val="0"/>
          <w:numId w:val="241"/>
        </w:numPr>
        <w:pBdr>
          <w:top w:val="nil"/>
          <w:left w:val="nil"/>
          <w:bottom w:val="nil"/>
          <w:right w:val="nil"/>
          <w:between w:val="nil"/>
        </w:pBdr>
        <w:spacing w:after="0" w:line="360" w:lineRule="auto"/>
        <w:ind w:left="1800"/>
      </w:pPr>
      <w:r>
        <w:t>Pembukaan</w:t>
      </w:r>
    </w:p>
    <w:p w14:paraId="4359B522" w14:textId="77777777" w:rsidR="00BD4AB9" w:rsidRDefault="00EB49FD">
      <w:pPr>
        <w:numPr>
          <w:ilvl w:val="0"/>
          <w:numId w:val="241"/>
        </w:numPr>
        <w:pBdr>
          <w:top w:val="nil"/>
          <w:left w:val="nil"/>
          <w:bottom w:val="nil"/>
          <w:right w:val="nil"/>
          <w:between w:val="nil"/>
        </w:pBdr>
        <w:spacing w:after="0" w:line="360" w:lineRule="auto"/>
        <w:ind w:left="1800"/>
      </w:pPr>
      <w:r>
        <w:t xml:space="preserve">Penjelasan - penjelasan yang berkaitan dengan produk yang akan dibuat </w:t>
      </w:r>
    </w:p>
    <w:p w14:paraId="6386A986" w14:textId="77777777" w:rsidR="00BD4AB9" w:rsidRDefault="00EB49FD">
      <w:pPr>
        <w:numPr>
          <w:ilvl w:val="0"/>
          <w:numId w:val="241"/>
        </w:numPr>
        <w:pBdr>
          <w:top w:val="nil"/>
          <w:left w:val="nil"/>
          <w:bottom w:val="nil"/>
          <w:right w:val="nil"/>
          <w:between w:val="nil"/>
        </w:pBdr>
        <w:spacing w:after="0" w:line="360" w:lineRule="auto"/>
        <w:ind w:left="1800"/>
      </w:pPr>
      <w:r>
        <w:t>Demontrasi pembuatan sotong bairas bersama ibu-ibu kader</w:t>
      </w:r>
    </w:p>
    <w:p w14:paraId="40226128" w14:textId="77777777" w:rsidR="00BD4AB9" w:rsidRDefault="00EB49FD">
      <w:pPr>
        <w:numPr>
          <w:ilvl w:val="0"/>
          <w:numId w:val="241"/>
        </w:numPr>
        <w:pBdr>
          <w:top w:val="nil"/>
          <w:left w:val="nil"/>
          <w:bottom w:val="nil"/>
          <w:right w:val="nil"/>
          <w:between w:val="nil"/>
        </w:pBdr>
        <w:spacing w:after="0" w:line="360" w:lineRule="auto"/>
        <w:ind w:left="1800"/>
      </w:pPr>
      <w:r>
        <w:t>Pembagian sampel produk</w:t>
      </w:r>
    </w:p>
    <w:p w14:paraId="01F60F74" w14:textId="77777777" w:rsidR="00BD4AB9" w:rsidRDefault="00EB49FD">
      <w:pPr>
        <w:numPr>
          <w:ilvl w:val="0"/>
          <w:numId w:val="241"/>
        </w:numPr>
        <w:pBdr>
          <w:top w:val="nil"/>
          <w:left w:val="nil"/>
          <w:bottom w:val="nil"/>
          <w:right w:val="nil"/>
          <w:between w:val="nil"/>
        </w:pBdr>
        <w:spacing w:after="0" w:line="360" w:lineRule="auto"/>
        <w:ind w:left="1800"/>
      </w:pPr>
      <w:r>
        <w:t>Pengisian lembar uji organoleptik</w:t>
      </w:r>
    </w:p>
    <w:p w14:paraId="57BB9966" w14:textId="77777777" w:rsidR="00BD4AB9" w:rsidRDefault="00EB49FD">
      <w:pPr>
        <w:numPr>
          <w:ilvl w:val="0"/>
          <w:numId w:val="241"/>
        </w:numPr>
        <w:pBdr>
          <w:top w:val="nil"/>
          <w:left w:val="nil"/>
          <w:bottom w:val="nil"/>
          <w:right w:val="nil"/>
          <w:between w:val="nil"/>
        </w:pBdr>
        <w:spacing w:after="0" w:line="360" w:lineRule="auto"/>
        <w:ind w:left="1800"/>
      </w:pPr>
      <w:r>
        <w:t>Penutup</w:t>
      </w:r>
    </w:p>
    <w:p w14:paraId="52F8CA1A" w14:textId="77777777" w:rsidR="00BD4AB9" w:rsidRDefault="00BD4AB9">
      <w:pPr>
        <w:pBdr>
          <w:top w:val="nil"/>
          <w:left w:val="nil"/>
          <w:bottom w:val="nil"/>
          <w:right w:val="nil"/>
          <w:between w:val="nil"/>
        </w:pBdr>
        <w:spacing w:after="0" w:line="360" w:lineRule="auto"/>
        <w:ind w:left="2160"/>
      </w:pPr>
    </w:p>
    <w:p w14:paraId="2D6E3571" w14:textId="77777777" w:rsidR="00BD4AB9" w:rsidRDefault="00EB49FD">
      <w:pPr>
        <w:numPr>
          <w:ilvl w:val="0"/>
          <w:numId w:val="222"/>
        </w:numPr>
        <w:pBdr>
          <w:top w:val="nil"/>
          <w:left w:val="nil"/>
          <w:bottom w:val="nil"/>
          <w:right w:val="nil"/>
          <w:between w:val="nil"/>
        </w:pBdr>
        <w:spacing w:after="0" w:line="360" w:lineRule="auto"/>
        <w:ind w:left="1080"/>
      </w:pPr>
      <w:r>
        <w:t>Hasil Kegiatan</w:t>
      </w:r>
    </w:p>
    <w:p w14:paraId="7253D8C7" w14:textId="098B68A7" w:rsidR="00BD4AB9" w:rsidRDefault="00EB49FD" w:rsidP="00F84A1A">
      <w:pPr>
        <w:spacing w:after="0" w:line="360" w:lineRule="auto"/>
        <w:ind w:left="1080" w:firstLine="360"/>
      </w:pPr>
      <w:proofErr w:type="gramStart"/>
      <w:r>
        <w:t>Demonstrasi teknologi tepat guna dilaksanakan di aula balai Desa Barengkok pada tanggal 1 Desember 2022 dengan sasaran kader posyandu.</w:t>
      </w:r>
      <w:proofErr w:type="gramEnd"/>
      <w:r>
        <w:t xml:space="preserve"> </w:t>
      </w:r>
      <w:proofErr w:type="gramStart"/>
      <w:r>
        <w:t>Para kader sangat antusias mengikuti kegiatan ini.</w:t>
      </w:r>
      <w:proofErr w:type="gramEnd"/>
      <w:r>
        <w:t xml:space="preserve"> </w:t>
      </w:r>
      <w:proofErr w:type="gramStart"/>
      <w:r>
        <w:t>selain</w:t>
      </w:r>
      <w:proofErr w:type="gramEnd"/>
      <w:r>
        <w:t xml:space="preserve"> itu, kader juga banyak mengajukan pertanyaan terkait produk yang dibuat.</w:t>
      </w:r>
    </w:p>
    <w:p w14:paraId="5C60753D" w14:textId="694C5F4B" w:rsidR="002E2C52" w:rsidRDefault="002E2C52"/>
    <w:p w14:paraId="2349E860" w14:textId="69437806" w:rsidR="00BD4AB9" w:rsidRDefault="00EB49FD">
      <w:pPr>
        <w:numPr>
          <w:ilvl w:val="0"/>
          <w:numId w:val="222"/>
        </w:numPr>
        <w:pBdr>
          <w:top w:val="nil"/>
          <w:left w:val="nil"/>
          <w:bottom w:val="nil"/>
          <w:right w:val="nil"/>
          <w:between w:val="nil"/>
        </w:pBdr>
        <w:spacing w:after="0" w:line="360" w:lineRule="auto"/>
        <w:ind w:left="1080"/>
      </w:pPr>
      <w:r>
        <w:t>Monitoring dan Evaluasi</w:t>
      </w:r>
    </w:p>
    <w:p w14:paraId="215F20E0" w14:textId="77777777" w:rsidR="00B45FE1" w:rsidRDefault="00EB49FD">
      <w:pPr>
        <w:spacing w:after="0" w:line="360" w:lineRule="auto"/>
        <w:ind w:left="1080" w:firstLine="360"/>
      </w:pPr>
      <w:proofErr w:type="gramStart"/>
      <w:r>
        <w:t>Kegiatan monitoring dan evaluasi pada pelaksanaan TTG yaitu para peserta berpartisipasi dengan mendengarkan langkah - langkah pembuatan produk dan manfaat produk juga merasakan hasil produk TTG yang telah dibuat.</w:t>
      </w:r>
      <w:proofErr w:type="gramEnd"/>
      <w:r>
        <w:t xml:space="preserve"> Selain itu setelah demonstrasi produk dilakukan diskusi dan </w:t>
      </w:r>
      <w:proofErr w:type="gramStart"/>
      <w:r>
        <w:t>tanya</w:t>
      </w:r>
      <w:proofErr w:type="gramEnd"/>
      <w:r>
        <w:t xml:space="preserve"> jawab untuk</w:t>
      </w:r>
      <w:r w:rsidR="00B45FE1">
        <w:t xml:space="preserve"> mengevaluasi kegiatan TTG ini.</w:t>
      </w:r>
    </w:p>
    <w:p w14:paraId="65646312" w14:textId="597CEE24" w:rsidR="00BD4AB9" w:rsidRDefault="00EB49FD" w:rsidP="00B45FE1">
      <w:pPr>
        <w:spacing w:after="0" w:line="360" w:lineRule="auto"/>
        <w:ind w:left="1080"/>
      </w:pPr>
      <w:r>
        <w:lastRenderedPageBreak/>
        <w:t>Banyak dari peserta yang menanyakan seputar produk sotong bairas, serta menanyakan jika salah satu bahan dari produk tersebut diganti apakah bisa, selain itu peserta mengkonfirmasi kembali beberapa langkah pembuatan produk yang kurang jelas dan peserta sudah paham dengan pembuatan produk TTG serta kandungan gizi dari produk TTG tersebut.</w:t>
      </w:r>
    </w:p>
    <w:p w14:paraId="57398C38" w14:textId="77777777" w:rsidR="00BD4AB9" w:rsidRDefault="00EB49FD">
      <w:pPr>
        <w:spacing w:after="0" w:line="360" w:lineRule="auto"/>
        <w:ind w:left="1080" w:firstLine="360"/>
      </w:pPr>
      <w:proofErr w:type="gramStart"/>
      <w:r>
        <w:t>Evaluasi juga dilakukan dengan melihat kehadiran peserta kegiatan penyuluhan dan hasil lembar uji organoleptik.</w:t>
      </w:r>
      <w:proofErr w:type="gramEnd"/>
      <w:r>
        <w:t xml:space="preserve"> </w:t>
      </w:r>
      <w:proofErr w:type="gramStart"/>
      <w:r>
        <w:t>Peserta yang hadir dalam penyuluhan TTG ini sebanyak 30 orang yang artinya kehadiran peserta sudah &gt;80% dari target yang ditentukan bahkan melebihi target, sehingga dapat dikatakan bahwa kehadiran peserta sudah mencapai target.</w:t>
      </w:r>
      <w:proofErr w:type="gramEnd"/>
    </w:p>
    <w:p w14:paraId="55C522A6" w14:textId="77777777" w:rsidR="00BD4AB9" w:rsidRDefault="00BD4AB9">
      <w:pPr>
        <w:pBdr>
          <w:top w:val="nil"/>
          <w:left w:val="nil"/>
          <w:bottom w:val="nil"/>
          <w:right w:val="nil"/>
          <w:between w:val="nil"/>
        </w:pBdr>
        <w:spacing w:after="0" w:line="360" w:lineRule="auto"/>
        <w:ind w:left="1800"/>
      </w:pPr>
    </w:p>
    <w:p w14:paraId="06CF2023" w14:textId="77777777" w:rsidR="00BD4AB9" w:rsidRDefault="00EB49FD">
      <w:pPr>
        <w:numPr>
          <w:ilvl w:val="0"/>
          <w:numId w:val="222"/>
        </w:numPr>
        <w:pBdr>
          <w:top w:val="nil"/>
          <w:left w:val="nil"/>
          <w:bottom w:val="nil"/>
          <w:right w:val="nil"/>
          <w:between w:val="nil"/>
        </w:pBdr>
        <w:spacing w:after="0" w:line="360" w:lineRule="auto"/>
        <w:ind w:left="1080"/>
      </w:pPr>
      <w:r>
        <w:t>Faktor Pendukung dan Penghambat</w:t>
      </w:r>
    </w:p>
    <w:p w14:paraId="53108C6C" w14:textId="77777777" w:rsidR="00BD4AB9" w:rsidRDefault="00EB49FD">
      <w:pPr>
        <w:numPr>
          <w:ilvl w:val="0"/>
          <w:numId w:val="110"/>
        </w:numPr>
        <w:spacing w:after="0" w:line="360" w:lineRule="auto"/>
      </w:pPr>
      <w:r>
        <w:t>Faktor Pendukung</w:t>
      </w:r>
    </w:p>
    <w:p w14:paraId="3CE7DD6E" w14:textId="77777777" w:rsidR="00BD4AB9" w:rsidRDefault="00EB49FD">
      <w:pPr>
        <w:numPr>
          <w:ilvl w:val="0"/>
          <w:numId w:val="294"/>
        </w:numPr>
        <w:spacing w:after="0" w:line="360" w:lineRule="auto"/>
        <w:ind w:left="1800"/>
      </w:pPr>
      <w:r>
        <w:t>Koordinasi yang mudah dengan pihak desa dan para kader</w:t>
      </w:r>
    </w:p>
    <w:p w14:paraId="2626A8C4" w14:textId="77777777" w:rsidR="00BD4AB9" w:rsidRDefault="00EB49FD">
      <w:pPr>
        <w:numPr>
          <w:ilvl w:val="0"/>
          <w:numId w:val="294"/>
        </w:numPr>
        <w:spacing w:after="0" w:line="360" w:lineRule="auto"/>
        <w:ind w:left="1800"/>
      </w:pPr>
      <w:r>
        <w:t>Kesediaan kader untuk mengikuti kegiatan secara langsung</w:t>
      </w:r>
    </w:p>
    <w:p w14:paraId="34253EF2" w14:textId="77777777" w:rsidR="00BD4AB9" w:rsidRDefault="00EB49FD">
      <w:pPr>
        <w:numPr>
          <w:ilvl w:val="0"/>
          <w:numId w:val="294"/>
        </w:numPr>
        <w:spacing w:after="0" w:line="360" w:lineRule="auto"/>
        <w:ind w:left="1800"/>
      </w:pPr>
      <w:r>
        <w:t>Tersedianya fasilitas serta alat dan bahan untuk demonstrasi</w:t>
      </w:r>
    </w:p>
    <w:p w14:paraId="13EC984B" w14:textId="77777777" w:rsidR="00BD4AB9" w:rsidRDefault="00EB49FD">
      <w:pPr>
        <w:numPr>
          <w:ilvl w:val="0"/>
          <w:numId w:val="294"/>
        </w:numPr>
        <w:spacing w:after="0" w:line="360" w:lineRule="auto"/>
        <w:ind w:left="1800"/>
      </w:pPr>
      <w:r>
        <w:t>Antusiasme peserta selama kegiatan berlangsung</w:t>
      </w:r>
    </w:p>
    <w:p w14:paraId="769B2892" w14:textId="77777777" w:rsidR="00BD4AB9" w:rsidRDefault="00EB49FD">
      <w:pPr>
        <w:numPr>
          <w:ilvl w:val="0"/>
          <w:numId w:val="110"/>
        </w:numPr>
        <w:spacing w:after="0" w:line="360" w:lineRule="auto"/>
      </w:pPr>
      <w:r>
        <w:t>Faktor Penghambat</w:t>
      </w:r>
    </w:p>
    <w:p w14:paraId="25324759" w14:textId="564FDAFB" w:rsidR="007E5D75" w:rsidRDefault="00EB49FD" w:rsidP="007E5D75">
      <w:pPr>
        <w:numPr>
          <w:ilvl w:val="0"/>
          <w:numId w:val="86"/>
        </w:numPr>
        <w:spacing w:after="0" w:line="360" w:lineRule="auto"/>
        <w:ind w:left="1800"/>
      </w:pPr>
      <w:r>
        <w:t>Saat kegiatan banyak ibu kader yang datang terlambat sehingga harus menunggu beberapa menit terlebih dahulu untuk menunggu kehadiran ibu kader yang datang terlambat.</w:t>
      </w:r>
    </w:p>
    <w:p w14:paraId="6291278F" w14:textId="1E4594B1" w:rsidR="00B45FE1" w:rsidRDefault="00B45FE1">
      <w:bookmarkStart w:id="47" w:name="_Toc124106407"/>
      <w:r>
        <w:br w:type="page"/>
      </w:r>
    </w:p>
    <w:p w14:paraId="6E65FBC0" w14:textId="77777777" w:rsidR="007D4275" w:rsidRDefault="007D4275">
      <w:pPr>
        <w:rPr>
          <w:rFonts w:eastAsiaTheme="majorEastAsia" w:cstheme="majorBidi"/>
          <w:b/>
          <w:bCs/>
          <w:szCs w:val="26"/>
        </w:rPr>
      </w:pPr>
    </w:p>
    <w:p w14:paraId="20C14DFF" w14:textId="37340ADA" w:rsidR="00BD4AB9" w:rsidRDefault="00EB49FD" w:rsidP="00085060">
      <w:pPr>
        <w:pStyle w:val="Heading2"/>
        <w:numPr>
          <w:ilvl w:val="0"/>
          <w:numId w:val="147"/>
        </w:numPr>
        <w:spacing w:before="0"/>
        <w:ind w:left="426" w:hanging="142"/>
      </w:pPr>
      <w:r>
        <w:t>Pelatihan Kader</w:t>
      </w:r>
      <w:bookmarkEnd w:id="47"/>
    </w:p>
    <w:p w14:paraId="32D9FE76" w14:textId="77777777" w:rsidR="00BD4AB9" w:rsidRDefault="00EB49FD">
      <w:pPr>
        <w:numPr>
          <w:ilvl w:val="0"/>
          <w:numId w:val="269"/>
        </w:numPr>
        <w:pBdr>
          <w:top w:val="nil"/>
          <w:left w:val="nil"/>
          <w:bottom w:val="nil"/>
          <w:right w:val="nil"/>
          <w:between w:val="nil"/>
        </w:pBdr>
        <w:spacing w:after="0" w:line="360" w:lineRule="auto"/>
      </w:pPr>
      <w:r>
        <w:rPr>
          <w:color w:val="000000"/>
        </w:rPr>
        <w:t>Latar Belakang</w:t>
      </w:r>
    </w:p>
    <w:p w14:paraId="7003D200" w14:textId="77777777" w:rsidR="00BD4AB9" w:rsidRDefault="00EB49FD">
      <w:pPr>
        <w:pBdr>
          <w:top w:val="nil"/>
          <w:left w:val="nil"/>
          <w:bottom w:val="nil"/>
          <w:right w:val="nil"/>
          <w:between w:val="nil"/>
        </w:pBdr>
        <w:spacing w:after="0" w:line="360" w:lineRule="auto"/>
        <w:ind w:left="1080"/>
      </w:pPr>
      <w:r>
        <w:tab/>
        <w:t xml:space="preserve">Posyandu merupakan salah satu bentuk UKBM (Upaya Kesehatan Bersumber Daya Masyarakat) yang dikelola dan diselenggarakan dari, oleh, untuk, dan bersama masyarakat dalam penyelenggaraan pembangunan kesehatan, guna memberdayakan masyarakat dan memberikan kemudahan kepada masyarakat dalam memperoleh pelayanan kesehatan dasar, utamanya untuk mempercepat penurunan angka kematian ibu dan bayi. Oleh sebab itu, untuk mendukung pembinaan Posyandu diperlukan langkah-langkah edukasi kepada masyarakat antara </w:t>
      </w:r>
      <w:proofErr w:type="gramStart"/>
      <w:r>
        <w:t>lain</w:t>
      </w:r>
      <w:proofErr w:type="gramEnd"/>
      <w:r>
        <w:t xml:space="preserve"> dengan upaya peningkatan kapasitas kader melalui pelatihan kader Posyandu. </w:t>
      </w:r>
      <w:proofErr w:type="gramStart"/>
      <w:r>
        <w:t>Pelatihan kader merupakan kegiatan dalam rangka mempersiapkan kader agar mampu berperan mengembangkan program kesehatan di desanya.</w:t>
      </w:r>
      <w:proofErr w:type="gramEnd"/>
      <w:r>
        <w:t xml:space="preserve"> </w:t>
      </w:r>
      <w:proofErr w:type="gramStart"/>
      <w:r>
        <w:t>Oleh karena itu pelatihan kader perlu dilakukan untuk setiap kader masing-masing posyandu yang berada di desa Barengkok.</w:t>
      </w:r>
      <w:proofErr w:type="gramEnd"/>
    </w:p>
    <w:p w14:paraId="5D9C41BC" w14:textId="77777777" w:rsidR="00BD4AB9" w:rsidRDefault="00EB49FD">
      <w:pPr>
        <w:pBdr>
          <w:top w:val="nil"/>
          <w:left w:val="nil"/>
          <w:bottom w:val="nil"/>
          <w:right w:val="nil"/>
          <w:between w:val="nil"/>
        </w:pBdr>
        <w:spacing w:after="0" w:line="360" w:lineRule="auto"/>
        <w:ind w:left="1080"/>
      </w:pPr>
      <w:r>
        <w:tab/>
        <w:t xml:space="preserve">SKDN adalah status gizi balita yang digambarkan dalam suatu balok SKDN, dimana balok tersebut memuat tentang sasaran balita di suatu wilayah (S), balita yang memiliki KMS (K), balita yang ditimbang berat badannya (D), balita yang ditimbang dan naik berat badannya (N), SKDN tersebut diperoleh dari hasil posyandu yang dimuat di KMS dan digunakan untuk memantau pertumbuhan balita (Depkes RI, 2003). </w:t>
      </w:r>
    </w:p>
    <w:p w14:paraId="6EE4AF38" w14:textId="77777777" w:rsidR="00A84132" w:rsidRDefault="00EB49FD">
      <w:pPr>
        <w:pBdr>
          <w:top w:val="nil"/>
          <w:left w:val="nil"/>
          <w:bottom w:val="nil"/>
          <w:right w:val="nil"/>
          <w:between w:val="nil"/>
        </w:pBdr>
        <w:spacing w:after="0" w:line="360" w:lineRule="auto"/>
        <w:ind w:left="1080"/>
      </w:pPr>
      <w:r>
        <w:tab/>
      </w:r>
      <w:proofErr w:type="gramStart"/>
      <w:r>
        <w:t>KMS (Kartu Menuju Sehat) merupakan media pencatatan perkembangan melalui kurva pertumbuhan normal anak berdasarkan indeks antropometri berat badan menurut umur yang dibedakan berdasarkan jenis kelamin.</w:t>
      </w:r>
      <w:proofErr w:type="gramEnd"/>
      <w:r>
        <w:t xml:space="preserve"> </w:t>
      </w:r>
      <w:proofErr w:type="gramStart"/>
      <w:r>
        <w:t>Dengan KMS gangguan pertumbuhan atau risiko kelainan tumbuh kembang dapat diketahui lebih dini, sehingga dapat dilakukan tindakan pencegahan secara lebih cepat dan tepat sebelum masalahnya lebih berat.</w:t>
      </w:r>
      <w:proofErr w:type="gramEnd"/>
      <w:r>
        <w:t xml:space="preserve"> </w:t>
      </w:r>
    </w:p>
    <w:p w14:paraId="1717E0AE" w14:textId="77777777" w:rsidR="00A84132" w:rsidRDefault="00A84132">
      <w:r>
        <w:br w:type="page"/>
      </w:r>
    </w:p>
    <w:p w14:paraId="4E92AD53" w14:textId="5622FB84" w:rsidR="00BD4AB9" w:rsidRDefault="00EB49FD">
      <w:pPr>
        <w:pBdr>
          <w:top w:val="nil"/>
          <w:left w:val="nil"/>
          <w:bottom w:val="nil"/>
          <w:right w:val="nil"/>
          <w:between w:val="nil"/>
        </w:pBdr>
        <w:spacing w:after="0" w:line="360" w:lineRule="auto"/>
        <w:ind w:left="1080"/>
      </w:pPr>
      <w:proofErr w:type="gramStart"/>
      <w:r>
        <w:lastRenderedPageBreak/>
        <w:t>Fungsi dari KMS, yaitu sebagai alat untuk memantau pertumbuhan anak dan sebagai catatan pelayanan kesehatan anak.</w:t>
      </w:r>
      <w:proofErr w:type="gramEnd"/>
      <w:r>
        <w:t xml:space="preserve"> </w:t>
      </w:r>
      <w:proofErr w:type="gramStart"/>
      <w:r>
        <w:t>Hal ini membuat KMS wajib dibawa orang tua setiap kali berkunjung ke fasilitas pelayanan kesehatan.</w:t>
      </w:r>
      <w:proofErr w:type="gramEnd"/>
    </w:p>
    <w:p w14:paraId="6C1035CC" w14:textId="77777777" w:rsidR="00BD4AB9" w:rsidRDefault="00EB49FD">
      <w:pPr>
        <w:pBdr>
          <w:top w:val="nil"/>
          <w:left w:val="nil"/>
          <w:bottom w:val="nil"/>
          <w:right w:val="nil"/>
          <w:between w:val="nil"/>
        </w:pBdr>
        <w:spacing w:after="0" w:line="360" w:lineRule="auto"/>
        <w:ind w:left="1080"/>
      </w:pPr>
      <w:r>
        <w:tab/>
        <w:t xml:space="preserve">Antropometri berasal dari kata </w:t>
      </w:r>
      <w:proofErr w:type="gramStart"/>
      <w:r>
        <w:t>latin</w:t>
      </w:r>
      <w:proofErr w:type="gramEnd"/>
      <w:r>
        <w:t xml:space="preserve"> yaitu anthropos yang berarti manusia dan metron yang berarti pengukuran, dengan demikian antropometri mempunyai arti sebagai pengukuran tubuh manusia. </w:t>
      </w:r>
      <w:proofErr w:type="gramStart"/>
      <w:r>
        <w:t>antropometri</w:t>
      </w:r>
      <w:proofErr w:type="gramEnd"/>
      <w:r>
        <w:t xml:space="preserve"> merupakan berbagai macam pengukuran dimensi tubuh dan komposisi tubuh dari berbagai tingkat umur dan tingkat gizi. </w:t>
      </w:r>
      <w:proofErr w:type="gramStart"/>
      <w:r>
        <w:t>pengukuran</w:t>
      </w:r>
      <w:proofErr w:type="gramEnd"/>
      <w:r>
        <w:t xml:space="preserve"> antropometri dibutuhkan sebagai indikator status gizi individu. </w:t>
      </w:r>
      <w:proofErr w:type="gramStart"/>
      <w:r>
        <w:t>Dengan begitu pelatihan kader mengenai pengukuran antropometri sangat dibutuhkan mengingat betapa pentingnya akurasi hasil pengukuran untuk menentukan status gizi seseorang.</w:t>
      </w:r>
      <w:proofErr w:type="gramEnd"/>
    </w:p>
    <w:p w14:paraId="44ECBB7C" w14:textId="77777777" w:rsidR="00BD4AB9" w:rsidRDefault="00EB49FD" w:rsidP="007E5D75">
      <w:pPr>
        <w:pBdr>
          <w:top w:val="nil"/>
          <w:left w:val="nil"/>
          <w:bottom w:val="nil"/>
          <w:right w:val="nil"/>
          <w:between w:val="nil"/>
        </w:pBdr>
        <w:spacing w:after="0" w:line="360" w:lineRule="auto"/>
        <w:ind w:left="1080"/>
      </w:pPr>
      <w:r>
        <w:tab/>
      </w:r>
    </w:p>
    <w:p w14:paraId="48E15EEF" w14:textId="77777777" w:rsidR="00BD4AB9" w:rsidRDefault="00EB49FD">
      <w:pPr>
        <w:numPr>
          <w:ilvl w:val="0"/>
          <w:numId w:val="269"/>
        </w:numPr>
        <w:pBdr>
          <w:top w:val="nil"/>
          <w:left w:val="nil"/>
          <w:bottom w:val="nil"/>
          <w:right w:val="nil"/>
          <w:between w:val="nil"/>
        </w:pBdr>
        <w:spacing w:after="0" w:line="360" w:lineRule="auto"/>
      </w:pPr>
      <w:r>
        <w:rPr>
          <w:color w:val="000000"/>
        </w:rPr>
        <w:t>Tujuan</w:t>
      </w:r>
    </w:p>
    <w:p w14:paraId="0903DD54" w14:textId="77777777" w:rsidR="00BD4AB9" w:rsidRDefault="00EB49FD">
      <w:pPr>
        <w:numPr>
          <w:ilvl w:val="0"/>
          <w:numId w:val="106"/>
        </w:numPr>
        <w:pBdr>
          <w:top w:val="nil"/>
          <w:left w:val="nil"/>
          <w:bottom w:val="nil"/>
          <w:right w:val="nil"/>
          <w:between w:val="nil"/>
        </w:pBdr>
        <w:spacing w:after="0" w:line="360" w:lineRule="auto"/>
      </w:pPr>
      <w:r>
        <w:t>Tujuan Umum</w:t>
      </w:r>
    </w:p>
    <w:p w14:paraId="744EA592" w14:textId="77777777" w:rsidR="00BD4AB9" w:rsidRDefault="00EB49FD">
      <w:pPr>
        <w:pBdr>
          <w:top w:val="nil"/>
          <w:left w:val="nil"/>
          <w:bottom w:val="nil"/>
          <w:right w:val="nil"/>
          <w:between w:val="nil"/>
        </w:pBdr>
        <w:spacing w:after="0" w:line="360" w:lineRule="auto"/>
        <w:ind w:left="1440"/>
      </w:pPr>
      <w:r>
        <w:tab/>
      </w:r>
      <w:proofErr w:type="gramStart"/>
      <w:r>
        <w:t>Meningkatkan pengetahuan dan keterampilan kader setelah diberikan pelatihan mengenai pengukuran antropometri, KMS, dan SKDN.</w:t>
      </w:r>
      <w:proofErr w:type="gramEnd"/>
    </w:p>
    <w:p w14:paraId="0832CBE0" w14:textId="77777777" w:rsidR="00BD4AB9" w:rsidRDefault="00EB49FD">
      <w:pPr>
        <w:numPr>
          <w:ilvl w:val="0"/>
          <w:numId w:val="106"/>
        </w:numPr>
        <w:pBdr>
          <w:top w:val="nil"/>
          <w:left w:val="nil"/>
          <w:bottom w:val="nil"/>
          <w:right w:val="nil"/>
          <w:between w:val="nil"/>
        </w:pBdr>
        <w:spacing w:after="0" w:line="360" w:lineRule="auto"/>
      </w:pPr>
      <w:r>
        <w:t>Tujuan Khusus</w:t>
      </w:r>
    </w:p>
    <w:p w14:paraId="1FC41157" w14:textId="77777777" w:rsidR="00BD4AB9" w:rsidRDefault="00EB49FD">
      <w:pPr>
        <w:numPr>
          <w:ilvl w:val="0"/>
          <w:numId w:val="288"/>
        </w:numPr>
        <w:pBdr>
          <w:top w:val="nil"/>
          <w:left w:val="nil"/>
          <w:bottom w:val="nil"/>
          <w:right w:val="nil"/>
          <w:between w:val="nil"/>
        </w:pBdr>
        <w:spacing w:after="0" w:line="360" w:lineRule="auto"/>
        <w:ind w:left="1800"/>
      </w:pPr>
      <w:r>
        <w:t>Meningkatkan pengetahuan kader mengenai pengukuran antropometri, KMS, dan SKDN.</w:t>
      </w:r>
    </w:p>
    <w:p w14:paraId="3FD9FC97" w14:textId="77777777" w:rsidR="00CA2A78" w:rsidRDefault="00EB49FD" w:rsidP="007E5D75">
      <w:pPr>
        <w:numPr>
          <w:ilvl w:val="0"/>
          <w:numId w:val="288"/>
        </w:numPr>
        <w:spacing w:after="0" w:line="360" w:lineRule="auto"/>
        <w:ind w:left="1800"/>
      </w:pPr>
      <w:r>
        <w:t>Meningkatkan keterampilan kader mengenai pengukuran antropometri, KMS, dan SKDN.</w:t>
      </w:r>
    </w:p>
    <w:p w14:paraId="28BBF95C" w14:textId="77777777" w:rsidR="00BD4AB9" w:rsidRDefault="00EB49FD">
      <w:pPr>
        <w:numPr>
          <w:ilvl w:val="0"/>
          <w:numId w:val="269"/>
        </w:numPr>
        <w:pBdr>
          <w:top w:val="nil"/>
          <w:left w:val="nil"/>
          <w:bottom w:val="nil"/>
          <w:right w:val="nil"/>
          <w:between w:val="nil"/>
        </w:pBdr>
        <w:spacing w:after="0" w:line="360" w:lineRule="auto"/>
      </w:pPr>
      <w:r>
        <w:t>Sasaran</w:t>
      </w:r>
      <w:r>
        <w:tab/>
      </w:r>
    </w:p>
    <w:p w14:paraId="3EA56616" w14:textId="5090B84F" w:rsidR="000369BA" w:rsidRDefault="00CA2A78" w:rsidP="00C152C4">
      <w:pPr>
        <w:pBdr>
          <w:top w:val="nil"/>
          <w:left w:val="nil"/>
          <w:bottom w:val="nil"/>
          <w:right w:val="nil"/>
          <w:between w:val="nil"/>
        </w:pBdr>
        <w:spacing w:after="0" w:line="360" w:lineRule="auto"/>
        <w:ind w:left="1080"/>
      </w:pPr>
      <w:proofErr w:type="gramStart"/>
      <w:r>
        <w:t>Sasaran dari kegiatan ini adalah kader yang berada di desa Barengkok.</w:t>
      </w:r>
      <w:proofErr w:type="gramEnd"/>
    </w:p>
    <w:p w14:paraId="6A4A3986" w14:textId="77777777" w:rsidR="000369BA" w:rsidRDefault="000369BA" w:rsidP="007E5D75">
      <w:pPr>
        <w:pBdr>
          <w:top w:val="nil"/>
          <w:left w:val="nil"/>
          <w:bottom w:val="nil"/>
          <w:right w:val="nil"/>
          <w:between w:val="nil"/>
        </w:pBdr>
        <w:spacing w:after="0" w:line="360" w:lineRule="auto"/>
      </w:pPr>
    </w:p>
    <w:p w14:paraId="18BAA8FD" w14:textId="77777777" w:rsidR="00BD4AB9" w:rsidRDefault="00EB49FD">
      <w:pPr>
        <w:numPr>
          <w:ilvl w:val="0"/>
          <w:numId w:val="269"/>
        </w:numPr>
        <w:pBdr>
          <w:top w:val="nil"/>
          <w:left w:val="nil"/>
          <w:bottom w:val="nil"/>
          <w:right w:val="nil"/>
          <w:between w:val="nil"/>
        </w:pBdr>
        <w:spacing w:after="0" w:line="360" w:lineRule="auto"/>
      </w:pPr>
      <w:r>
        <w:t>Tanggal dan Waktu</w:t>
      </w:r>
    </w:p>
    <w:p w14:paraId="4BF1A47D" w14:textId="77777777" w:rsidR="00BD4AB9" w:rsidRDefault="00EB49FD">
      <w:pPr>
        <w:pBdr>
          <w:top w:val="nil"/>
          <w:left w:val="nil"/>
          <w:bottom w:val="nil"/>
          <w:right w:val="nil"/>
          <w:between w:val="nil"/>
        </w:pBdr>
        <w:spacing w:after="0" w:line="360" w:lineRule="auto"/>
        <w:ind w:left="1080"/>
      </w:pPr>
      <w:r>
        <w:t>Tanggal</w:t>
      </w:r>
      <w:r w:rsidR="00CA2A78">
        <w:tab/>
      </w:r>
      <w:r>
        <w:t>: Kamis, 1 Desember 2022</w:t>
      </w:r>
    </w:p>
    <w:p w14:paraId="10401A31" w14:textId="77777777" w:rsidR="00BD4AB9" w:rsidRDefault="00EB49FD">
      <w:pPr>
        <w:pBdr>
          <w:top w:val="nil"/>
          <w:left w:val="nil"/>
          <w:bottom w:val="nil"/>
          <w:right w:val="nil"/>
          <w:between w:val="nil"/>
        </w:pBdr>
        <w:spacing w:after="0" w:line="360" w:lineRule="auto"/>
        <w:ind w:left="1080"/>
      </w:pPr>
      <w:r>
        <w:t>Waktu</w:t>
      </w:r>
      <w:r w:rsidR="00CA2A78">
        <w:tab/>
      </w:r>
      <w:r>
        <w:t>: 08.00 - 11.00 WIB</w:t>
      </w:r>
    </w:p>
    <w:p w14:paraId="1D720C15" w14:textId="3B46528D" w:rsidR="00CA2A78" w:rsidRDefault="00A84132" w:rsidP="00A84132">
      <w:r>
        <w:br w:type="page"/>
      </w:r>
    </w:p>
    <w:p w14:paraId="68200C19" w14:textId="77777777" w:rsidR="00BD4AB9" w:rsidRPr="00B864E0" w:rsidRDefault="00EB49FD">
      <w:pPr>
        <w:numPr>
          <w:ilvl w:val="0"/>
          <w:numId w:val="269"/>
        </w:numPr>
        <w:pBdr>
          <w:top w:val="nil"/>
          <w:left w:val="nil"/>
          <w:bottom w:val="nil"/>
          <w:right w:val="nil"/>
          <w:between w:val="nil"/>
        </w:pBdr>
        <w:spacing w:after="0" w:line="360" w:lineRule="auto"/>
      </w:pPr>
      <w:r w:rsidRPr="00B864E0">
        <w:lastRenderedPageBreak/>
        <w:t>Pelaksanaan Kegiatan</w:t>
      </w:r>
    </w:p>
    <w:p w14:paraId="307D1118" w14:textId="09E91080" w:rsidR="00BD4AB9" w:rsidRPr="00B864E0" w:rsidRDefault="00B864E0">
      <w:pPr>
        <w:pBdr>
          <w:top w:val="nil"/>
          <w:left w:val="nil"/>
          <w:bottom w:val="nil"/>
          <w:right w:val="nil"/>
          <w:between w:val="nil"/>
        </w:pBdr>
        <w:spacing w:after="0" w:line="360" w:lineRule="auto"/>
        <w:ind w:left="1080"/>
      </w:pPr>
      <w:r w:rsidRPr="00B864E0">
        <w:t>Aula Balai Desa Barengkok</w:t>
      </w:r>
    </w:p>
    <w:p w14:paraId="4905A2C8" w14:textId="77777777" w:rsidR="00CA2A78" w:rsidRDefault="00CA2A78">
      <w:pPr>
        <w:pBdr>
          <w:top w:val="nil"/>
          <w:left w:val="nil"/>
          <w:bottom w:val="nil"/>
          <w:right w:val="nil"/>
          <w:between w:val="nil"/>
        </w:pBdr>
        <w:spacing w:after="0" w:line="360" w:lineRule="auto"/>
        <w:ind w:left="1080"/>
      </w:pPr>
    </w:p>
    <w:p w14:paraId="78429D0F" w14:textId="77777777" w:rsidR="00BD4AB9" w:rsidRDefault="00EB49FD">
      <w:pPr>
        <w:numPr>
          <w:ilvl w:val="0"/>
          <w:numId w:val="269"/>
        </w:numPr>
        <w:pBdr>
          <w:top w:val="nil"/>
          <w:left w:val="nil"/>
          <w:bottom w:val="nil"/>
          <w:right w:val="nil"/>
          <w:between w:val="nil"/>
        </w:pBdr>
        <w:spacing w:after="0" w:line="360" w:lineRule="auto"/>
      </w:pPr>
      <w:r>
        <w:t>Hasil Kegiatan</w:t>
      </w:r>
    </w:p>
    <w:p w14:paraId="2E903073" w14:textId="35E321AB" w:rsidR="00BD4AB9" w:rsidRDefault="00EB49FD">
      <w:pPr>
        <w:spacing w:after="0" w:line="360" w:lineRule="auto"/>
        <w:ind w:left="1080" w:firstLine="360"/>
      </w:pPr>
      <w:proofErr w:type="gramStart"/>
      <w:r>
        <w:t>Pelatihan kader dilakukan pada hari Kamis 1 Desember 2022 pukul 08.00-11.00 WIB.</w:t>
      </w:r>
      <w:proofErr w:type="gramEnd"/>
      <w:r>
        <w:t xml:space="preserve"> </w:t>
      </w:r>
      <w:proofErr w:type="gramStart"/>
      <w:r>
        <w:t xml:space="preserve">Kegiatan ini dihadiri sebanyak </w:t>
      </w:r>
      <w:r w:rsidR="002B28F2">
        <w:t>27</w:t>
      </w:r>
      <w:r>
        <w:rPr>
          <w:color w:val="FF0000"/>
        </w:rPr>
        <w:t xml:space="preserve"> </w:t>
      </w:r>
      <w:r>
        <w:t>orang dari setiap posyandu yang berada di desa Barengkok.</w:t>
      </w:r>
      <w:proofErr w:type="gramEnd"/>
      <w:r>
        <w:t xml:space="preserve"> </w:t>
      </w:r>
      <w:proofErr w:type="gramStart"/>
      <w:r>
        <w:t>Sebelum mahasiswa mempresentasikan materi,</w:t>
      </w:r>
      <w:r w:rsidR="00CA2A78">
        <w:t xml:space="preserve"> </w:t>
      </w:r>
      <w:r>
        <w:t xml:space="preserve">ibu kader diberikan soal </w:t>
      </w:r>
      <w:r w:rsidRPr="005E1A71">
        <w:rPr>
          <w:i/>
        </w:rPr>
        <w:t>pre-test</w:t>
      </w:r>
      <w:r>
        <w:t xml:space="preserve"> untuk melihat peningkatan setelah diberikan materi oleh mahasiswa.</w:t>
      </w:r>
      <w:proofErr w:type="gramEnd"/>
      <w:r>
        <w:t xml:space="preserve"> </w:t>
      </w:r>
      <w:proofErr w:type="gramStart"/>
      <w:r>
        <w:t xml:space="preserve">Hasilnya terdapat peningkatan nilai pada </w:t>
      </w:r>
      <w:r w:rsidRPr="005E1A71">
        <w:rPr>
          <w:i/>
        </w:rPr>
        <w:t>post-test</w:t>
      </w:r>
      <w:r>
        <w:t xml:space="preserve"> setelah diberikan materi.</w:t>
      </w:r>
      <w:proofErr w:type="gramEnd"/>
      <w:r>
        <w:t xml:space="preserve"> </w:t>
      </w:r>
      <w:r w:rsidR="00632094">
        <w:t xml:space="preserve">Hasil rata-rata skor </w:t>
      </w:r>
      <w:r w:rsidR="00632094" w:rsidRPr="00632094">
        <w:rPr>
          <w:i/>
        </w:rPr>
        <w:t>pre test</w:t>
      </w:r>
      <w:r w:rsidR="00632094">
        <w:t xml:space="preserve"> sebesar 60</w:t>
      </w:r>
      <w:proofErr w:type="gramStart"/>
      <w:r w:rsidR="00632094">
        <w:t>,7</w:t>
      </w:r>
      <w:proofErr w:type="gramEnd"/>
      <w:r w:rsidR="00632094">
        <w:t xml:space="preserve"> dan hasil rata-rata skor </w:t>
      </w:r>
      <w:r w:rsidR="00632094" w:rsidRPr="00632094">
        <w:rPr>
          <w:i/>
        </w:rPr>
        <w:t>post test</w:t>
      </w:r>
      <w:r w:rsidR="00632094">
        <w:t xml:space="preserve"> sebesar 72,9. </w:t>
      </w:r>
    </w:p>
    <w:p w14:paraId="6C9F8A1C" w14:textId="77777777" w:rsidR="00BD4AB9" w:rsidRDefault="00EB49FD">
      <w:pPr>
        <w:spacing w:after="0" w:line="360" w:lineRule="auto"/>
        <w:ind w:left="1080" w:firstLine="360"/>
      </w:pPr>
      <w:proofErr w:type="gramStart"/>
      <w:r>
        <w:t>Pelatihan kader mengenai pengukuran antropometri, KMS, dan SKDN.</w:t>
      </w:r>
      <w:proofErr w:type="gramEnd"/>
      <w:r>
        <w:t xml:space="preserve"> </w:t>
      </w:r>
      <w:proofErr w:type="gramStart"/>
      <w:r>
        <w:t>Kegiatan ini tidak hanya mempresentasikan materi saja tetapi mahasiswa juga memberi contoh pengukuran antropometri yang benar meliputi penimbangan berat badan, tinggi badan, dan LILA (Lingkar Lengan Atas).</w:t>
      </w:r>
      <w:proofErr w:type="gramEnd"/>
      <w:r>
        <w:t xml:space="preserve"> </w:t>
      </w:r>
      <w:proofErr w:type="gramStart"/>
      <w:r>
        <w:t>Dan perwakilan kader melakukan pengukuran antropometri yang benar setelah diberikan contoh oleh mahasiswa.</w:t>
      </w:r>
      <w:proofErr w:type="gramEnd"/>
      <w:r w:rsidR="00CA2A78">
        <w:t xml:space="preserve"> </w:t>
      </w:r>
      <w:proofErr w:type="gramStart"/>
      <w:r>
        <w:t>Pada saat kegiatan berlangsung partisipasi dari peserta sangat baik, hal ini dapat dilihat dari peserta antusias mendengarkan dan memperhatikan materi yang disampaikan oleh mahasiswa.</w:t>
      </w:r>
      <w:proofErr w:type="gramEnd"/>
    </w:p>
    <w:p w14:paraId="31E0CC6D" w14:textId="40CAC273" w:rsidR="001327D5" w:rsidRDefault="001327D5">
      <w:r>
        <w:br w:type="page"/>
      </w:r>
    </w:p>
    <w:p w14:paraId="3D929037" w14:textId="77777777" w:rsidR="00662CC5" w:rsidRDefault="00662CC5" w:rsidP="001327D5">
      <w:pPr>
        <w:spacing w:after="0" w:line="360" w:lineRule="auto"/>
      </w:pPr>
    </w:p>
    <w:p w14:paraId="6308DCF5" w14:textId="2042A74A" w:rsidR="00662CC5" w:rsidRPr="00662CC5" w:rsidRDefault="00662CC5" w:rsidP="00662CC5">
      <w:pPr>
        <w:pStyle w:val="Caption"/>
        <w:keepNext/>
        <w:jc w:val="center"/>
        <w:rPr>
          <w:b/>
          <w:i w:val="0"/>
          <w:color w:val="auto"/>
          <w:sz w:val="24"/>
          <w:szCs w:val="24"/>
        </w:rPr>
      </w:pPr>
      <w:bookmarkStart w:id="48" w:name="_Toc129861641"/>
      <w:proofErr w:type="gramStart"/>
      <w:r w:rsidRPr="00662CC5">
        <w:rPr>
          <w:b/>
          <w:i w:val="0"/>
          <w:color w:val="auto"/>
          <w:sz w:val="24"/>
          <w:szCs w:val="24"/>
        </w:rPr>
        <w:t xml:space="preserve">Tabel  </w:t>
      </w:r>
      <w:proofErr w:type="gramEnd"/>
      <w:r w:rsidRPr="00662CC5">
        <w:rPr>
          <w:b/>
          <w:i w:val="0"/>
          <w:color w:val="auto"/>
          <w:sz w:val="24"/>
          <w:szCs w:val="24"/>
        </w:rPr>
        <w:fldChar w:fldCharType="begin"/>
      </w:r>
      <w:r w:rsidRPr="00662CC5">
        <w:rPr>
          <w:b/>
          <w:i w:val="0"/>
          <w:color w:val="auto"/>
          <w:sz w:val="24"/>
          <w:szCs w:val="24"/>
        </w:rPr>
        <w:instrText xml:space="preserve"> SEQ Tabel_ \* ARABIC </w:instrText>
      </w:r>
      <w:r w:rsidRPr="00662CC5">
        <w:rPr>
          <w:b/>
          <w:i w:val="0"/>
          <w:color w:val="auto"/>
          <w:sz w:val="24"/>
          <w:szCs w:val="24"/>
        </w:rPr>
        <w:fldChar w:fldCharType="separate"/>
      </w:r>
      <w:r w:rsidR="00896CA1">
        <w:rPr>
          <w:b/>
          <w:i w:val="0"/>
          <w:noProof/>
          <w:color w:val="auto"/>
          <w:sz w:val="24"/>
          <w:szCs w:val="24"/>
        </w:rPr>
        <w:t>21</w:t>
      </w:r>
      <w:r w:rsidRPr="00662CC5">
        <w:rPr>
          <w:b/>
          <w:i w:val="0"/>
          <w:color w:val="auto"/>
          <w:sz w:val="24"/>
          <w:szCs w:val="24"/>
        </w:rPr>
        <w:fldChar w:fldCharType="end"/>
      </w:r>
      <w:r w:rsidRPr="00662CC5">
        <w:rPr>
          <w:b/>
          <w:i w:val="0"/>
          <w:color w:val="auto"/>
          <w:sz w:val="24"/>
          <w:szCs w:val="24"/>
        </w:rPr>
        <w:t xml:space="preserve"> Hasil Skor Pelatihan Kader</w:t>
      </w:r>
      <w:bookmarkEnd w:id="48"/>
    </w:p>
    <w:tbl>
      <w:tblPr>
        <w:tblStyle w:val="TableGrid"/>
        <w:tblW w:w="0" w:type="auto"/>
        <w:jc w:val="center"/>
        <w:tblLook w:val="04A0" w:firstRow="1" w:lastRow="0" w:firstColumn="1" w:lastColumn="0" w:noHBand="0" w:noVBand="1"/>
      </w:tblPr>
      <w:tblGrid>
        <w:gridCol w:w="936"/>
        <w:gridCol w:w="2083"/>
        <w:gridCol w:w="1136"/>
        <w:gridCol w:w="1343"/>
        <w:gridCol w:w="1349"/>
      </w:tblGrid>
      <w:tr w:rsidR="00E30835" w14:paraId="14E0BEEF" w14:textId="77777777" w:rsidTr="00662CC5">
        <w:trPr>
          <w:trHeight w:val="200"/>
          <w:jc w:val="center"/>
        </w:trPr>
        <w:tc>
          <w:tcPr>
            <w:tcW w:w="936" w:type="dxa"/>
          </w:tcPr>
          <w:p w14:paraId="58AEC494" w14:textId="081CE313" w:rsidR="00E30835" w:rsidRPr="005F1B6A" w:rsidRDefault="00E30835" w:rsidP="00662CC5">
            <w:pPr>
              <w:jc w:val="center"/>
              <w:rPr>
                <w:b/>
              </w:rPr>
            </w:pPr>
            <w:r w:rsidRPr="005F1B6A">
              <w:rPr>
                <w:b/>
              </w:rPr>
              <w:t>Nomor</w:t>
            </w:r>
          </w:p>
        </w:tc>
        <w:tc>
          <w:tcPr>
            <w:tcW w:w="2083" w:type="dxa"/>
          </w:tcPr>
          <w:p w14:paraId="43B83C5B" w14:textId="573FFCEF" w:rsidR="00E30835" w:rsidRPr="005F1B6A" w:rsidRDefault="00E30835" w:rsidP="00662CC5">
            <w:pPr>
              <w:jc w:val="center"/>
              <w:rPr>
                <w:b/>
              </w:rPr>
            </w:pPr>
            <w:r w:rsidRPr="005F1B6A">
              <w:rPr>
                <w:b/>
              </w:rPr>
              <w:t>Nama</w:t>
            </w:r>
          </w:p>
        </w:tc>
        <w:tc>
          <w:tcPr>
            <w:tcW w:w="814" w:type="dxa"/>
          </w:tcPr>
          <w:p w14:paraId="0DF039B1" w14:textId="4CD73D08" w:rsidR="00E30835" w:rsidRPr="005F1B6A" w:rsidRDefault="00E30835" w:rsidP="00662CC5">
            <w:pPr>
              <w:jc w:val="center"/>
              <w:rPr>
                <w:b/>
              </w:rPr>
            </w:pPr>
            <w:r w:rsidRPr="005F1B6A">
              <w:rPr>
                <w:b/>
              </w:rPr>
              <w:t>Perkutut</w:t>
            </w:r>
          </w:p>
        </w:tc>
        <w:tc>
          <w:tcPr>
            <w:tcW w:w="1343" w:type="dxa"/>
          </w:tcPr>
          <w:p w14:paraId="53E1EB7B" w14:textId="178ABE4F" w:rsidR="00E30835" w:rsidRPr="005F1B6A" w:rsidRDefault="00E30835" w:rsidP="00662CC5">
            <w:pPr>
              <w:jc w:val="center"/>
              <w:rPr>
                <w:b/>
              </w:rPr>
            </w:pPr>
            <w:r w:rsidRPr="005F1B6A">
              <w:rPr>
                <w:b/>
              </w:rPr>
              <w:t>Skor Pre Test</w:t>
            </w:r>
          </w:p>
        </w:tc>
        <w:tc>
          <w:tcPr>
            <w:tcW w:w="1349" w:type="dxa"/>
          </w:tcPr>
          <w:p w14:paraId="1D139FA8" w14:textId="40B39798" w:rsidR="00E30835" w:rsidRPr="005F1B6A" w:rsidRDefault="00E30835" w:rsidP="00662CC5">
            <w:pPr>
              <w:jc w:val="center"/>
              <w:rPr>
                <w:b/>
              </w:rPr>
            </w:pPr>
            <w:r w:rsidRPr="005F1B6A">
              <w:rPr>
                <w:b/>
              </w:rPr>
              <w:t>Skor Post Test</w:t>
            </w:r>
          </w:p>
        </w:tc>
      </w:tr>
      <w:tr w:rsidR="00841EAE" w14:paraId="3CD15879" w14:textId="77777777" w:rsidTr="00662CC5">
        <w:trPr>
          <w:trHeight w:val="200"/>
          <w:jc w:val="center"/>
        </w:trPr>
        <w:tc>
          <w:tcPr>
            <w:tcW w:w="936" w:type="dxa"/>
          </w:tcPr>
          <w:p w14:paraId="0D099492" w14:textId="444F567F" w:rsidR="00841EAE" w:rsidRDefault="00841EAE" w:rsidP="00662CC5">
            <w:pPr>
              <w:jc w:val="center"/>
            </w:pPr>
            <w:r w:rsidRPr="00D861D8">
              <w:t>1</w:t>
            </w:r>
          </w:p>
        </w:tc>
        <w:tc>
          <w:tcPr>
            <w:tcW w:w="2083" w:type="dxa"/>
          </w:tcPr>
          <w:p w14:paraId="43954BED" w14:textId="32B61C28" w:rsidR="00841EAE" w:rsidRDefault="00841EAE" w:rsidP="00662CC5">
            <w:pPr>
              <w:jc w:val="left"/>
            </w:pPr>
            <w:r w:rsidRPr="00D861D8">
              <w:t>Yanti</w:t>
            </w:r>
          </w:p>
        </w:tc>
        <w:tc>
          <w:tcPr>
            <w:tcW w:w="814" w:type="dxa"/>
          </w:tcPr>
          <w:p w14:paraId="518EA75A" w14:textId="0F62F217" w:rsidR="00841EAE" w:rsidRDefault="00841EAE" w:rsidP="00662CC5">
            <w:pPr>
              <w:jc w:val="center"/>
            </w:pPr>
            <w:r w:rsidRPr="00D861D8">
              <w:t>3</w:t>
            </w:r>
          </w:p>
        </w:tc>
        <w:tc>
          <w:tcPr>
            <w:tcW w:w="1343" w:type="dxa"/>
          </w:tcPr>
          <w:p w14:paraId="68B702E2" w14:textId="61EE21BD" w:rsidR="00841EAE" w:rsidRDefault="00841EAE" w:rsidP="00662CC5">
            <w:pPr>
              <w:jc w:val="center"/>
            </w:pPr>
            <w:r w:rsidRPr="00D861D8">
              <w:t>80</w:t>
            </w:r>
          </w:p>
        </w:tc>
        <w:tc>
          <w:tcPr>
            <w:tcW w:w="1349" w:type="dxa"/>
          </w:tcPr>
          <w:p w14:paraId="4FF6741D" w14:textId="07913125" w:rsidR="00841EAE" w:rsidRDefault="00841EAE" w:rsidP="00662CC5">
            <w:pPr>
              <w:jc w:val="center"/>
            </w:pPr>
            <w:r w:rsidRPr="00D861D8">
              <w:t>80</w:t>
            </w:r>
          </w:p>
        </w:tc>
      </w:tr>
      <w:tr w:rsidR="00841EAE" w14:paraId="08977BF3" w14:textId="77777777" w:rsidTr="00662CC5">
        <w:trPr>
          <w:trHeight w:val="200"/>
          <w:jc w:val="center"/>
        </w:trPr>
        <w:tc>
          <w:tcPr>
            <w:tcW w:w="936" w:type="dxa"/>
          </w:tcPr>
          <w:p w14:paraId="463BEEED" w14:textId="681717FA" w:rsidR="00841EAE" w:rsidRDefault="00841EAE" w:rsidP="00662CC5">
            <w:pPr>
              <w:jc w:val="center"/>
            </w:pPr>
            <w:r w:rsidRPr="00D861D8">
              <w:t>2</w:t>
            </w:r>
          </w:p>
        </w:tc>
        <w:tc>
          <w:tcPr>
            <w:tcW w:w="2083" w:type="dxa"/>
          </w:tcPr>
          <w:p w14:paraId="0449D331" w14:textId="58FFD338" w:rsidR="00841EAE" w:rsidRDefault="00841EAE" w:rsidP="00662CC5">
            <w:pPr>
              <w:jc w:val="left"/>
            </w:pPr>
            <w:r w:rsidRPr="00D861D8">
              <w:t>Heni</w:t>
            </w:r>
          </w:p>
        </w:tc>
        <w:tc>
          <w:tcPr>
            <w:tcW w:w="814" w:type="dxa"/>
          </w:tcPr>
          <w:p w14:paraId="1F37B128" w14:textId="6956FFC8" w:rsidR="00841EAE" w:rsidRDefault="00841EAE" w:rsidP="00662CC5">
            <w:pPr>
              <w:jc w:val="center"/>
            </w:pPr>
            <w:r w:rsidRPr="00D861D8">
              <w:t>5</w:t>
            </w:r>
          </w:p>
        </w:tc>
        <w:tc>
          <w:tcPr>
            <w:tcW w:w="1343" w:type="dxa"/>
          </w:tcPr>
          <w:p w14:paraId="36940168" w14:textId="499F7FD6" w:rsidR="00841EAE" w:rsidRDefault="00841EAE" w:rsidP="00662CC5">
            <w:pPr>
              <w:jc w:val="center"/>
            </w:pPr>
            <w:r w:rsidRPr="00D861D8">
              <w:t>60</w:t>
            </w:r>
          </w:p>
        </w:tc>
        <w:tc>
          <w:tcPr>
            <w:tcW w:w="1349" w:type="dxa"/>
          </w:tcPr>
          <w:p w14:paraId="6706BD42" w14:textId="06F808F7" w:rsidR="00841EAE" w:rsidRDefault="00841EAE" w:rsidP="00662CC5">
            <w:pPr>
              <w:jc w:val="center"/>
            </w:pPr>
            <w:r w:rsidRPr="00D861D8">
              <w:t>80</w:t>
            </w:r>
          </w:p>
        </w:tc>
      </w:tr>
      <w:tr w:rsidR="00841EAE" w14:paraId="11996E16" w14:textId="77777777" w:rsidTr="00662CC5">
        <w:trPr>
          <w:trHeight w:val="200"/>
          <w:jc w:val="center"/>
        </w:trPr>
        <w:tc>
          <w:tcPr>
            <w:tcW w:w="936" w:type="dxa"/>
          </w:tcPr>
          <w:p w14:paraId="367ACD21" w14:textId="747CA57F" w:rsidR="00841EAE" w:rsidRDefault="00841EAE" w:rsidP="00662CC5">
            <w:pPr>
              <w:jc w:val="center"/>
            </w:pPr>
            <w:r w:rsidRPr="00D861D8">
              <w:t>3</w:t>
            </w:r>
          </w:p>
        </w:tc>
        <w:tc>
          <w:tcPr>
            <w:tcW w:w="2083" w:type="dxa"/>
          </w:tcPr>
          <w:p w14:paraId="201C3924" w14:textId="6CE5FB0F" w:rsidR="00841EAE" w:rsidRDefault="00841EAE" w:rsidP="00662CC5">
            <w:pPr>
              <w:jc w:val="left"/>
            </w:pPr>
            <w:r w:rsidRPr="00D861D8">
              <w:t>Jubaedah</w:t>
            </w:r>
          </w:p>
        </w:tc>
        <w:tc>
          <w:tcPr>
            <w:tcW w:w="814" w:type="dxa"/>
          </w:tcPr>
          <w:p w14:paraId="75C8DEDC" w14:textId="4DDD6D74" w:rsidR="00841EAE" w:rsidRDefault="00841EAE" w:rsidP="00662CC5">
            <w:pPr>
              <w:jc w:val="center"/>
            </w:pPr>
            <w:r w:rsidRPr="00D861D8">
              <w:t>12</w:t>
            </w:r>
          </w:p>
        </w:tc>
        <w:tc>
          <w:tcPr>
            <w:tcW w:w="1343" w:type="dxa"/>
          </w:tcPr>
          <w:p w14:paraId="361A9462" w14:textId="42BCD07C" w:rsidR="00841EAE" w:rsidRDefault="00841EAE" w:rsidP="00662CC5">
            <w:pPr>
              <w:jc w:val="center"/>
            </w:pPr>
            <w:r w:rsidRPr="00D861D8">
              <w:t>70</w:t>
            </w:r>
          </w:p>
        </w:tc>
        <w:tc>
          <w:tcPr>
            <w:tcW w:w="1349" w:type="dxa"/>
          </w:tcPr>
          <w:p w14:paraId="34BB542F" w14:textId="6096FA9D" w:rsidR="00841EAE" w:rsidRDefault="00841EAE" w:rsidP="00662CC5">
            <w:pPr>
              <w:jc w:val="center"/>
            </w:pPr>
            <w:r w:rsidRPr="00D861D8">
              <w:t>80</w:t>
            </w:r>
          </w:p>
        </w:tc>
      </w:tr>
      <w:tr w:rsidR="00841EAE" w14:paraId="1D7C9BA6" w14:textId="77777777" w:rsidTr="00662CC5">
        <w:trPr>
          <w:trHeight w:val="200"/>
          <w:jc w:val="center"/>
        </w:trPr>
        <w:tc>
          <w:tcPr>
            <w:tcW w:w="936" w:type="dxa"/>
          </w:tcPr>
          <w:p w14:paraId="462101C2" w14:textId="1B194383" w:rsidR="00841EAE" w:rsidRDefault="00841EAE" w:rsidP="00662CC5">
            <w:pPr>
              <w:jc w:val="center"/>
            </w:pPr>
            <w:r w:rsidRPr="00D861D8">
              <w:t>4</w:t>
            </w:r>
          </w:p>
        </w:tc>
        <w:tc>
          <w:tcPr>
            <w:tcW w:w="2083" w:type="dxa"/>
          </w:tcPr>
          <w:p w14:paraId="7B4D390E" w14:textId="333FB056" w:rsidR="00841EAE" w:rsidRDefault="00841EAE" w:rsidP="00662CC5">
            <w:pPr>
              <w:jc w:val="left"/>
            </w:pPr>
            <w:r w:rsidRPr="00D861D8">
              <w:t>Siti Maryani</w:t>
            </w:r>
          </w:p>
        </w:tc>
        <w:tc>
          <w:tcPr>
            <w:tcW w:w="814" w:type="dxa"/>
          </w:tcPr>
          <w:p w14:paraId="5C92B629" w14:textId="2D5CB27A" w:rsidR="00841EAE" w:rsidRDefault="00841EAE" w:rsidP="00662CC5">
            <w:pPr>
              <w:jc w:val="center"/>
            </w:pPr>
            <w:r w:rsidRPr="00D861D8">
              <w:t>12</w:t>
            </w:r>
          </w:p>
        </w:tc>
        <w:tc>
          <w:tcPr>
            <w:tcW w:w="1343" w:type="dxa"/>
          </w:tcPr>
          <w:p w14:paraId="03632847" w14:textId="5837C6FD" w:rsidR="00841EAE" w:rsidRDefault="00841EAE" w:rsidP="00662CC5">
            <w:pPr>
              <w:jc w:val="center"/>
            </w:pPr>
            <w:r w:rsidRPr="00D861D8">
              <w:t>70</w:t>
            </w:r>
          </w:p>
        </w:tc>
        <w:tc>
          <w:tcPr>
            <w:tcW w:w="1349" w:type="dxa"/>
          </w:tcPr>
          <w:p w14:paraId="0E0CD60E" w14:textId="6ED9BB7D" w:rsidR="00841EAE" w:rsidRDefault="00841EAE" w:rsidP="00662CC5">
            <w:pPr>
              <w:jc w:val="center"/>
            </w:pPr>
            <w:r w:rsidRPr="00D861D8">
              <w:t>80</w:t>
            </w:r>
          </w:p>
        </w:tc>
      </w:tr>
      <w:tr w:rsidR="00841EAE" w14:paraId="18DCB387" w14:textId="77777777" w:rsidTr="00662CC5">
        <w:trPr>
          <w:trHeight w:val="200"/>
          <w:jc w:val="center"/>
        </w:trPr>
        <w:tc>
          <w:tcPr>
            <w:tcW w:w="936" w:type="dxa"/>
          </w:tcPr>
          <w:p w14:paraId="506BEA7F" w14:textId="31FA939C" w:rsidR="00841EAE" w:rsidRDefault="00841EAE" w:rsidP="00662CC5">
            <w:pPr>
              <w:jc w:val="center"/>
            </w:pPr>
            <w:r w:rsidRPr="00D861D8">
              <w:t>5</w:t>
            </w:r>
          </w:p>
        </w:tc>
        <w:tc>
          <w:tcPr>
            <w:tcW w:w="2083" w:type="dxa"/>
          </w:tcPr>
          <w:p w14:paraId="570FF702" w14:textId="74FDA268" w:rsidR="00841EAE" w:rsidRDefault="00841EAE" w:rsidP="00662CC5">
            <w:pPr>
              <w:jc w:val="left"/>
            </w:pPr>
            <w:r w:rsidRPr="00D861D8">
              <w:t>R. Andri</w:t>
            </w:r>
          </w:p>
        </w:tc>
        <w:tc>
          <w:tcPr>
            <w:tcW w:w="814" w:type="dxa"/>
          </w:tcPr>
          <w:p w14:paraId="1A83DEA5" w14:textId="414C6EB6" w:rsidR="00841EAE" w:rsidRDefault="00841EAE" w:rsidP="00662CC5">
            <w:pPr>
              <w:jc w:val="center"/>
            </w:pPr>
            <w:r w:rsidRPr="00D861D8">
              <w:t>2</w:t>
            </w:r>
          </w:p>
        </w:tc>
        <w:tc>
          <w:tcPr>
            <w:tcW w:w="1343" w:type="dxa"/>
          </w:tcPr>
          <w:p w14:paraId="50012E64" w14:textId="2C400A92" w:rsidR="00841EAE" w:rsidRDefault="00841EAE" w:rsidP="00662CC5">
            <w:pPr>
              <w:jc w:val="center"/>
            </w:pPr>
            <w:r w:rsidRPr="00D861D8">
              <w:t>50</w:t>
            </w:r>
          </w:p>
        </w:tc>
        <w:tc>
          <w:tcPr>
            <w:tcW w:w="1349" w:type="dxa"/>
          </w:tcPr>
          <w:p w14:paraId="585D92FC" w14:textId="2FE23D56" w:rsidR="00841EAE" w:rsidRDefault="00841EAE" w:rsidP="00662CC5">
            <w:pPr>
              <w:jc w:val="center"/>
            </w:pPr>
            <w:r w:rsidRPr="00D861D8">
              <w:t>90</w:t>
            </w:r>
          </w:p>
        </w:tc>
      </w:tr>
      <w:tr w:rsidR="00841EAE" w14:paraId="1EF069F0" w14:textId="77777777" w:rsidTr="00662CC5">
        <w:trPr>
          <w:trHeight w:val="200"/>
          <w:jc w:val="center"/>
        </w:trPr>
        <w:tc>
          <w:tcPr>
            <w:tcW w:w="936" w:type="dxa"/>
          </w:tcPr>
          <w:p w14:paraId="65DFFDAF" w14:textId="1557CBDC" w:rsidR="00841EAE" w:rsidRDefault="00841EAE" w:rsidP="00662CC5">
            <w:pPr>
              <w:jc w:val="center"/>
            </w:pPr>
            <w:r w:rsidRPr="00D861D8">
              <w:t>6</w:t>
            </w:r>
          </w:p>
        </w:tc>
        <w:tc>
          <w:tcPr>
            <w:tcW w:w="2083" w:type="dxa"/>
          </w:tcPr>
          <w:p w14:paraId="5D1412E4" w14:textId="64347290" w:rsidR="00841EAE" w:rsidRDefault="00841EAE" w:rsidP="00662CC5">
            <w:pPr>
              <w:jc w:val="left"/>
            </w:pPr>
            <w:r w:rsidRPr="00D861D8">
              <w:t>Yayat</w:t>
            </w:r>
          </w:p>
        </w:tc>
        <w:tc>
          <w:tcPr>
            <w:tcW w:w="814" w:type="dxa"/>
          </w:tcPr>
          <w:p w14:paraId="66259961" w14:textId="4B1BEEA1" w:rsidR="00841EAE" w:rsidRDefault="00841EAE" w:rsidP="00662CC5">
            <w:pPr>
              <w:jc w:val="center"/>
            </w:pPr>
            <w:r w:rsidRPr="00D861D8">
              <w:t>5</w:t>
            </w:r>
          </w:p>
        </w:tc>
        <w:tc>
          <w:tcPr>
            <w:tcW w:w="1343" w:type="dxa"/>
          </w:tcPr>
          <w:p w14:paraId="4B7A154D" w14:textId="099E7B0C" w:rsidR="00841EAE" w:rsidRDefault="00841EAE" w:rsidP="00662CC5">
            <w:pPr>
              <w:jc w:val="center"/>
            </w:pPr>
            <w:r w:rsidRPr="00D861D8">
              <w:t>70</w:t>
            </w:r>
          </w:p>
        </w:tc>
        <w:tc>
          <w:tcPr>
            <w:tcW w:w="1349" w:type="dxa"/>
          </w:tcPr>
          <w:p w14:paraId="258FF681" w14:textId="1FE325B2" w:rsidR="00841EAE" w:rsidRDefault="00841EAE" w:rsidP="00662CC5">
            <w:pPr>
              <w:jc w:val="center"/>
            </w:pPr>
            <w:r w:rsidRPr="00D861D8">
              <w:t>80</w:t>
            </w:r>
          </w:p>
        </w:tc>
      </w:tr>
      <w:tr w:rsidR="00841EAE" w14:paraId="5AAB129D" w14:textId="77777777" w:rsidTr="00662CC5">
        <w:trPr>
          <w:trHeight w:val="200"/>
          <w:jc w:val="center"/>
        </w:trPr>
        <w:tc>
          <w:tcPr>
            <w:tcW w:w="936" w:type="dxa"/>
          </w:tcPr>
          <w:p w14:paraId="2B35619A" w14:textId="6829E931" w:rsidR="00841EAE" w:rsidRDefault="00841EAE" w:rsidP="00662CC5">
            <w:pPr>
              <w:jc w:val="center"/>
            </w:pPr>
            <w:r w:rsidRPr="00D861D8">
              <w:t>7</w:t>
            </w:r>
          </w:p>
        </w:tc>
        <w:tc>
          <w:tcPr>
            <w:tcW w:w="2083" w:type="dxa"/>
          </w:tcPr>
          <w:p w14:paraId="39EE0F5C" w14:textId="2AE3DA3D" w:rsidR="00841EAE" w:rsidRDefault="00841EAE" w:rsidP="00662CC5">
            <w:pPr>
              <w:jc w:val="left"/>
            </w:pPr>
            <w:r w:rsidRPr="00D861D8">
              <w:t>Nur Aeni</w:t>
            </w:r>
          </w:p>
        </w:tc>
        <w:tc>
          <w:tcPr>
            <w:tcW w:w="814" w:type="dxa"/>
          </w:tcPr>
          <w:p w14:paraId="7CD02205" w14:textId="02381D0C" w:rsidR="00841EAE" w:rsidRDefault="00841EAE" w:rsidP="00662CC5">
            <w:pPr>
              <w:jc w:val="center"/>
            </w:pPr>
            <w:r w:rsidRPr="00D861D8">
              <w:t>8</w:t>
            </w:r>
          </w:p>
        </w:tc>
        <w:tc>
          <w:tcPr>
            <w:tcW w:w="1343" w:type="dxa"/>
          </w:tcPr>
          <w:p w14:paraId="57B625B5" w14:textId="3DBF0264" w:rsidR="00841EAE" w:rsidRDefault="00841EAE" w:rsidP="00662CC5">
            <w:pPr>
              <w:jc w:val="center"/>
            </w:pPr>
            <w:r w:rsidRPr="00D861D8">
              <w:t>70</w:t>
            </w:r>
          </w:p>
        </w:tc>
        <w:tc>
          <w:tcPr>
            <w:tcW w:w="1349" w:type="dxa"/>
          </w:tcPr>
          <w:p w14:paraId="01D16F64" w14:textId="63CB9689" w:rsidR="00841EAE" w:rsidRDefault="00841EAE" w:rsidP="00662CC5">
            <w:pPr>
              <w:jc w:val="center"/>
            </w:pPr>
            <w:r w:rsidRPr="00D861D8">
              <w:t>60</w:t>
            </w:r>
          </w:p>
        </w:tc>
      </w:tr>
      <w:tr w:rsidR="00841EAE" w14:paraId="1890175C" w14:textId="77777777" w:rsidTr="00662CC5">
        <w:trPr>
          <w:trHeight w:val="200"/>
          <w:jc w:val="center"/>
        </w:trPr>
        <w:tc>
          <w:tcPr>
            <w:tcW w:w="936" w:type="dxa"/>
          </w:tcPr>
          <w:p w14:paraId="56D0FAC7" w14:textId="145AFF4E" w:rsidR="00841EAE" w:rsidRDefault="00841EAE" w:rsidP="00662CC5">
            <w:pPr>
              <w:jc w:val="center"/>
            </w:pPr>
            <w:r w:rsidRPr="00D861D8">
              <w:t>8</w:t>
            </w:r>
          </w:p>
        </w:tc>
        <w:tc>
          <w:tcPr>
            <w:tcW w:w="2083" w:type="dxa"/>
          </w:tcPr>
          <w:p w14:paraId="2A3185A0" w14:textId="02011EA5" w:rsidR="00841EAE" w:rsidRDefault="00841EAE" w:rsidP="00662CC5">
            <w:pPr>
              <w:jc w:val="left"/>
            </w:pPr>
            <w:r w:rsidRPr="00D861D8">
              <w:t>Esah</w:t>
            </w:r>
          </w:p>
        </w:tc>
        <w:tc>
          <w:tcPr>
            <w:tcW w:w="814" w:type="dxa"/>
          </w:tcPr>
          <w:p w14:paraId="48E02317" w14:textId="0001421D" w:rsidR="00841EAE" w:rsidRDefault="00841EAE" w:rsidP="00662CC5">
            <w:pPr>
              <w:jc w:val="center"/>
            </w:pPr>
            <w:r w:rsidRPr="00D861D8">
              <w:t>8</w:t>
            </w:r>
          </w:p>
        </w:tc>
        <w:tc>
          <w:tcPr>
            <w:tcW w:w="1343" w:type="dxa"/>
          </w:tcPr>
          <w:p w14:paraId="59AF0CA2" w14:textId="4B51FF6B" w:rsidR="00841EAE" w:rsidRDefault="00841EAE" w:rsidP="00662CC5">
            <w:pPr>
              <w:jc w:val="center"/>
            </w:pPr>
            <w:r w:rsidRPr="00D861D8">
              <w:t>70</w:t>
            </w:r>
          </w:p>
        </w:tc>
        <w:tc>
          <w:tcPr>
            <w:tcW w:w="1349" w:type="dxa"/>
          </w:tcPr>
          <w:p w14:paraId="2B84968B" w14:textId="23C09524" w:rsidR="00841EAE" w:rsidRDefault="00841EAE" w:rsidP="00662CC5">
            <w:pPr>
              <w:jc w:val="center"/>
            </w:pPr>
            <w:r w:rsidRPr="00D861D8">
              <w:t>80</w:t>
            </w:r>
          </w:p>
        </w:tc>
      </w:tr>
      <w:tr w:rsidR="00841EAE" w14:paraId="5B26BF21" w14:textId="77777777" w:rsidTr="00A84132">
        <w:trPr>
          <w:trHeight w:val="296"/>
          <w:jc w:val="center"/>
        </w:trPr>
        <w:tc>
          <w:tcPr>
            <w:tcW w:w="936" w:type="dxa"/>
          </w:tcPr>
          <w:p w14:paraId="1BC1F42E" w14:textId="2E265701" w:rsidR="00841EAE" w:rsidRDefault="00841EAE" w:rsidP="00662CC5">
            <w:pPr>
              <w:jc w:val="center"/>
            </w:pPr>
            <w:r w:rsidRPr="00D861D8">
              <w:t>9</w:t>
            </w:r>
          </w:p>
        </w:tc>
        <w:tc>
          <w:tcPr>
            <w:tcW w:w="2083" w:type="dxa"/>
          </w:tcPr>
          <w:p w14:paraId="7AC15536" w14:textId="0FE47B70" w:rsidR="00841EAE" w:rsidRDefault="00841EAE" w:rsidP="00662CC5">
            <w:pPr>
              <w:jc w:val="left"/>
            </w:pPr>
            <w:r w:rsidRPr="00D861D8">
              <w:t>Herni</w:t>
            </w:r>
          </w:p>
        </w:tc>
        <w:tc>
          <w:tcPr>
            <w:tcW w:w="814" w:type="dxa"/>
          </w:tcPr>
          <w:p w14:paraId="65EEE3EA" w14:textId="4B602265" w:rsidR="00841EAE" w:rsidRDefault="00841EAE" w:rsidP="00662CC5">
            <w:pPr>
              <w:jc w:val="center"/>
            </w:pPr>
            <w:r w:rsidRPr="00D861D8">
              <w:t>4</w:t>
            </w:r>
          </w:p>
        </w:tc>
        <w:tc>
          <w:tcPr>
            <w:tcW w:w="1343" w:type="dxa"/>
          </w:tcPr>
          <w:p w14:paraId="18AA660C" w14:textId="42146B10" w:rsidR="00841EAE" w:rsidRDefault="00841EAE" w:rsidP="00662CC5">
            <w:pPr>
              <w:jc w:val="center"/>
            </w:pPr>
            <w:r w:rsidRPr="00D861D8">
              <w:t>50</w:t>
            </w:r>
          </w:p>
        </w:tc>
        <w:tc>
          <w:tcPr>
            <w:tcW w:w="1349" w:type="dxa"/>
          </w:tcPr>
          <w:p w14:paraId="5C198C43" w14:textId="245C0DA5" w:rsidR="00841EAE" w:rsidRDefault="00841EAE" w:rsidP="00662CC5">
            <w:pPr>
              <w:jc w:val="center"/>
            </w:pPr>
            <w:r w:rsidRPr="00D861D8">
              <w:t>70</w:t>
            </w:r>
          </w:p>
        </w:tc>
      </w:tr>
      <w:tr w:rsidR="00841EAE" w14:paraId="07085772" w14:textId="77777777" w:rsidTr="00662CC5">
        <w:trPr>
          <w:trHeight w:val="200"/>
          <w:jc w:val="center"/>
        </w:trPr>
        <w:tc>
          <w:tcPr>
            <w:tcW w:w="936" w:type="dxa"/>
          </w:tcPr>
          <w:p w14:paraId="212F6039" w14:textId="7A843BB2" w:rsidR="00841EAE" w:rsidRDefault="00841EAE" w:rsidP="00662CC5">
            <w:pPr>
              <w:jc w:val="center"/>
            </w:pPr>
            <w:r w:rsidRPr="00D861D8">
              <w:t>10</w:t>
            </w:r>
          </w:p>
        </w:tc>
        <w:tc>
          <w:tcPr>
            <w:tcW w:w="2083" w:type="dxa"/>
          </w:tcPr>
          <w:p w14:paraId="318B3A48" w14:textId="3DF303D1" w:rsidR="00841EAE" w:rsidRDefault="00841EAE" w:rsidP="00662CC5">
            <w:pPr>
              <w:jc w:val="left"/>
            </w:pPr>
            <w:r w:rsidRPr="00D861D8">
              <w:t>Lia</w:t>
            </w:r>
          </w:p>
        </w:tc>
        <w:tc>
          <w:tcPr>
            <w:tcW w:w="814" w:type="dxa"/>
          </w:tcPr>
          <w:p w14:paraId="4547B240" w14:textId="2EE62EFC" w:rsidR="00841EAE" w:rsidRDefault="00841EAE" w:rsidP="00662CC5">
            <w:pPr>
              <w:jc w:val="center"/>
            </w:pPr>
            <w:r w:rsidRPr="00D861D8">
              <w:t>4</w:t>
            </w:r>
          </w:p>
        </w:tc>
        <w:tc>
          <w:tcPr>
            <w:tcW w:w="1343" w:type="dxa"/>
          </w:tcPr>
          <w:p w14:paraId="6A8E0FC6" w14:textId="4FA54D04" w:rsidR="00841EAE" w:rsidRDefault="00841EAE" w:rsidP="00662CC5">
            <w:pPr>
              <w:jc w:val="center"/>
            </w:pPr>
            <w:r w:rsidRPr="00D861D8">
              <w:t>70</w:t>
            </w:r>
          </w:p>
        </w:tc>
        <w:tc>
          <w:tcPr>
            <w:tcW w:w="1349" w:type="dxa"/>
          </w:tcPr>
          <w:p w14:paraId="6700068E" w14:textId="138879A2" w:rsidR="00841EAE" w:rsidRDefault="00841EAE" w:rsidP="00662CC5">
            <w:pPr>
              <w:jc w:val="center"/>
            </w:pPr>
            <w:r w:rsidRPr="00D861D8">
              <w:t>80</w:t>
            </w:r>
          </w:p>
        </w:tc>
      </w:tr>
      <w:tr w:rsidR="00841EAE" w14:paraId="20961F3F" w14:textId="77777777" w:rsidTr="00662CC5">
        <w:trPr>
          <w:trHeight w:val="200"/>
          <w:jc w:val="center"/>
        </w:trPr>
        <w:tc>
          <w:tcPr>
            <w:tcW w:w="936" w:type="dxa"/>
          </w:tcPr>
          <w:p w14:paraId="0AD37745" w14:textId="251997EE" w:rsidR="00841EAE" w:rsidRPr="00D861D8" w:rsidRDefault="00841EAE" w:rsidP="00662CC5">
            <w:pPr>
              <w:jc w:val="center"/>
            </w:pPr>
            <w:r w:rsidRPr="00DD7F80">
              <w:t>11</w:t>
            </w:r>
          </w:p>
        </w:tc>
        <w:tc>
          <w:tcPr>
            <w:tcW w:w="2083" w:type="dxa"/>
          </w:tcPr>
          <w:p w14:paraId="6D93483D" w14:textId="61E65230" w:rsidR="00841EAE" w:rsidRPr="00D861D8" w:rsidRDefault="00841EAE" w:rsidP="00662CC5">
            <w:pPr>
              <w:jc w:val="left"/>
            </w:pPr>
            <w:r w:rsidRPr="00DD7F80">
              <w:t>Rina Haryanti</w:t>
            </w:r>
          </w:p>
        </w:tc>
        <w:tc>
          <w:tcPr>
            <w:tcW w:w="814" w:type="dxa"/>
          </w:tcPr>
          <w:p w14:paraId="46473283" w14:textId="5BEBD546" w:rsidR="00841EAE" w:rsidRPr="00D861D8" w:rsidRDefault="00841EAE" w:rsidP="00662CC5">
            <w:pPr>
              <w:jc w:val="center"/>
            </w:pPr>
            <w:r w:rsidRPr="00DD7F80">
              <w:t>2</w:t>
            </w:r>
          </w:p>
        </w:tc>
        <w:tc>
          <w:tcPr>
            <w:tcW w:w="1343" w:type="dxa"/>
          </w:tcPr>
          <w:p w14:paraId="3469AA3A" w14:textId="0161D678" w:rsidR="00841EAE" w:rsidRPr="00D861D8" w:rsidRDefault="00841EAE" w:rsidP="00662CC5">
            <w:pPr>
              <w:jc w:val="center"/>
            </w:pPr>
            <w:r w:rsidRPr="00DD7F80">
              <w:t>60</w:t>
            </w:r>
          </w:p>
        </w:tc>
        <w:tc>
          <w:tcPr>
            <w:tcW w:w="1349" w:type="dxa"/>
          </w:tcPr>
          <w:p w14:paraId="54B4365B" w14:textId="216D6C9F" w:rsidR="00841EAE" w:rsidRPr="00D861D8" w:rsidRDefault="00841EAE" w:rsidP="00662CC5">
            <w:pPr>
              <w:jc w:val="center"/>
            </w:pPr>
            <w:r w:rsidRPr="00DD7F80">
              <w:t>80</w:t>
            </w:r>
          </w:p>
        </w:tc>
      </w:tr>
      <w:tr w:rsidR="00841EAE" w14:paraId="509E216F" w14:textId="77777777" w:rsidTr="00662CC5">
        <w:trPr>
          <w:trHeight w:val="200"/>
          <w:jc w:val="center"/>
        </w:trPr>
        <w:tc>
          <w:tcPr>
            <w:tcW w:w="936" w:type="dxa"/>
          </w:tcPr>
          <w:p w14:paraId="63401275" w14:textId="7DECDDFC" w:rsidR="00841EAE" w:rsidRPr="00D861D8" w:rsidRDefault="00841EAE" w:rsidP="00662CC5">
            <w:pPr>
              <w:jc w:val="center"/>
            </w:pPr>
            <w:r w:rsidRPr="00DD7F80">
              <w:t>12</w:t>
            </w:r>
          </w:p>
        </w:tc>
        <w:tc>
          <w:tcPr>
            <w:tcW w:w="2083" w:type="dxa"/>
          </w:tcPr>
          <w:p w14:paraId="2C11006D" w14:textId="030D0A2B" w:rsidR="00841EAE" w:rsidRPr="00D861D8" w:rsidRDefault="00841EAE" w:rsidP="00662CC5">
            <w:pPr>
              <w:jc w:val="left"/>
            </w:pPr>
            <w:r w:rsidRPr="00DD7F80">
              <w:t>Endah Siti</w:t>
            </w:r>
          </w:p>
        </w:tc>
        <w:tc>
          <w:tcPr>
            <w:tcW w:w="814" w:type="dxa"/>
          </w:tcPr>
          <w:p w14:paraId="234A1AFC" w14:textId="264BC7FF" w:rsidR="00841EAE" w:rsidRPr="00D861D8" w:rsidRDefault="00841EAE" w:rsidP="00662CC5">
            <w:pPr>
              <w:jc w:val="center"/>
            </w:pPr>
            <w:r w:rsidRPr="00DD7F80">
              <w:t>10</w:t>
            </w:r>
          </w:p>
        </w:tc>
        <w:tc>
          <w:tcPr>
            <w:tcW w:w="1343" w:type="dxa"/>
          </w:tcPr>
          <w:p w14:paraId="6CF9F0AA" w14:textId="44445A34" w:rsidR="00841EAE" w:rsidRPr="00D861D8" w:rsidRDefault="00841EAE" w:rsidP="00662CC5">
            <w:pPr>
              <w:jc w:val="center"/>
            </w:pPr>
            <w:r w:rsidRPr="00DD7F80">
              <w:t>70</w:t>
            </w:r>
          </w:p>
        </w:tc>
        <w:tc>
          <w:tcPr>
            <w:tcW w:w="1349" w:type="dxa"/>
          </w:tcPr>
          <w:p w14:paraId="4B928FA9" w14:textId="0D456232" w:rsidR="00841EAE" w:rsidRPr="00D861D8" w:rsidRDefault="00841EAE" w:rsidP="00662CC5">
            <w:pPr>
              <w:jc w:val="center"/>
            </w:pPr>
            <w:r w:rsidRPr="00DD7F80">
              <w:t>80</w:t>
            </w:r>
          </w:p>
        </w:tc>
      </w:tr>
      <w:tr w:rsidR="00841EAE" w14:paraId="1F1360AD" w14:textId="77777777" w:rsidTr="00662CC5">
        <w:trPr>
          <w:trHeight w:val="200"/>
          <w:jc w:val="center"/>
        </w:trPr>
        <w:tc>
          <w:tcPr>
            <w:tcW w:w="936" w:type="dxa"/>
          </w:tcPr>
          <w:p w14:paraId="4D569101" w14:textId="39D4E1D2" w:rsidR="00841EAE" w:rsidRPr="00D861D8" w:rsidRDefault="00841EAE" w:rsidP="00662CC5">
            <w:pPr>
              <w:jc w:val="center"/>
            </w:pPr>
            <w:r w:rsidRPr="00DD7F80">
              <w:t>13</w:t>
            </w:r>
          </w:p>
        </w:tc>
        <w:tc>
          <w:tcPr>
            <w:tcW w:w="2083" w:type="dxa"/>
          </w:tcPr>
          <w:p w14:paraId="0D05A2F1" w14:textId="36E7FDF8" w:rsidR="00841EAE" w:rsidRPr="00D861D8" w:rsidRDefault="00841EAE" w:rsidP="00662CC5">
            <w:pPr>
              <w:jc w:val="left"/>
            </w:pPr>
            <w:r w:rsidRPr="00DD7F80">
              <w:t>Maesaroh</w:t>
            </w:r>
          </w:p>
        </w:tc>
        <w:tc>
          <w:tcPr>
            <w:tcW w:w="814" w:type="dxa"/>
          </w:tcPr>
          <w:p w14:paraId="2C48A748" w14:textId="7D06F446" w:rsidR="00841EAE" w:rsidRPr="00D861D8" w:rsidRDefault="00841EAE" w:rsidP="00662CC5">
            <w:pPr>
              <w:jc w:val="center"/>
            </w:pPr>
            <w:r w:rsidRPr="00DD7F80">
              <w:t>6</w:t>
            </w:r>
          </w:p>
        </w:tc>
        <w:tc>
          <w:tcPr>
            <w:tcW w:w="1343" w:type="dxa"/>
          </w:tcPr>
          <w:p w14:paraId="7A4643AE" w14:textId="0ED611D3" w:rsidR="00841EAE" w:rsidRPr="00D861D8" w:rsidRDefault="00841EAE" w:rsidP="00662CC5">
            <w:pPr>
              <w:jc w:val="center"/>
            </w:pPr>
            <w:r w:rsidRPr="00DD7F80">
              <w:t>20</w:t>
            </w:r>
          </w:p>
        </w:tc>
        <w:tc>
          <w:tcPr>
            <w:tcW w:w="1349" w:type="dxa"/>
          </w:tcPr>
          <w:p w14:paraId="749F51D5" w14:textId="457690D0" w:rsidR="00841EAE" w:rsidRPr="00D861D8" w:rsidRDefault="00841EAE" w:rsidP="00662CC5">
            <w:pPr>
              <w:jc w:val="center"/>
            </w:pPr>
            <w:r w:rsidRPr="00DD7F80">
              <w:t>60</w:t>
            </w:r>
          </w:p>
        </w:tc>
      </w:tr>
      <w:tr w:rsidR="00841EAE" w14:paraId="73AD1811" w14:textId="77777777" w:rsidTr="00662CC5">
        <w:trPr>
          <w:trHeight w:val="200"/>
          <w:jc w:val="center"/>
        </w:trPr>
        <w:tc>
          <w:tcPr>
            <w:tcW w:w="936" w:type="dxa"/>
          </w:tcPr>
          <w:p w14:paraId="08CD409F" w14:textId="709E4823" w:rsidR="00841EAE" w:rsidRPr="00D861D8" w:rsidRDefault="00841EAE" w:rsidP="00662CC5">
            <w:pPr>
              <w:jc w:val="center"/>
            </w:pPr>
            <w:r w:rsidRPr="00DD7F80">
              <w:t>14</w:t>
            </w:r>
          </w:p>
        </w:tc>
        <w:tc>
          <w:tcPr>
            <w:tcW w:w="2083" w:type="dxa"/>
          </w:tcPr>
          <w:p w14:paraId="4534B854" w14:textId="1B3B96FA" w:rsidR="00841EAE" w:rsidRPr="00D861D8" w:rsidRDefault="00841EAE" w:rsidP="00662CC5">
            <w:pPr>
              <w:jc w:val="left"/>
            </w:pPr>
            <w:r w:rsidRPr="00DD7F80">
              <w:t>Mimin M</w:t>
            </w:r>
            <w:r w:rsidR="00662CC5">
              <w:t>.</w:t>
            </w:r>
          </w:p>
        </w:tc>
        <w:tc>
          <w:tcPr>
            <w:tcW w:w="814" w:type="dxa"/>
          </w:tcPr>
          <w:p w14:paraId="12903A92" w14:textId="235C6F2D" w:rsidR="00841EAE" w:rsidRPr="00D861D8" w:rsidRDefault="00841EAE" w:rsidP="00662CC5">
            <w:pPr>
              <w:jc w:val="center"/>
            </w:pPr>
            <w:r w:rsidRPr="00DD7F80">
              <w:t>8</w:t>
            </w:r>
          </w:p>
        </w:tc>
        <w:tc>
          <w:tcPr>
            <w:tcW w:w="1343" w:type="dxa"/>
          </w:tcPr>
          <w:p w14:paraId="4223B487" w14:textId="2C21CA99" w:rsidR="00841EAE" w:rsidRPr="00D861D8" w:rsidRDefault="00841EAE" w:rsidP="00662CC5">
            <w:pPr>
              <w:jc w:val="center"/>
            </w:pPr>
            <w:r w:rsidRPr="00DD7F80">
              <w:t>80</w:t>
            </w:r>
          </w:p>
        </w:tc>
        <w:tc>
          <w:tcPr>
            <w:tcW w:w="1349" w:type="dxa"/>
          </w:tcPr>
          <w:p w14:paraId="6ED16F70" w14:textId="2766115F" w:rsidR="00841EAE" w:rsidRPr="00D861D8" w:rsidRDefault="00841EAE" w:rsidP="00662CC5">
            <w:pPr>
              <w:jc w:val="center"/>
            </w:pPr>
            <w:r w:rsidRPr="00DD7F80">
              <w:t>80</w:t>
            </w:r>
          </w:p>
        </w:tc>
      </w:tr>
      <w:tr w:rsidR="00841EAE" w14:paraId="0929D82D" w14:textId="77777777" w:rsidTr="00662CC5">
        <w:trPr>
          <w:trHeight w:val="200"/>
          <w:jc w:val="center"/>
        </w:trPr>
        <w:tc>
          <w:tcPr>
            <w:tcW w:w="936" w:type="dxa"/>
          </w:tcPr>
          <w:p w14:paraId="65A2C09F" w14:textId="11B52F6C" w:rsidR="00841EAE" w:rsidRPr="00D861D8" w:rsidRDefault="00841EAE" w:rsidP="00662CC5">
            <w:pPr>
              <w:jc w:val="center"/>
            </w:pPr>
            <w:r w:rsidRPr="00DD7F80">
              <w:t>15</w:t>
            </w:r>
          </w:p>
        </w:tc>
        <w:tc>
          <w:tcPr>
            <w:tcW w:w="2083" w:type="dxa"/>
          </w:tcPr>
          <w:p w14:paraId="2FC47339" w14:textId="6EE907C4" w:rsidR="00841EAE" w:rsidRPr="00D861D8" w:rsidRDefault="00841EAE" w:rsidP="00662CC5">
            <w:pPr>
              <w:jc w:val="left"/>
            </w:pPr>
            <w:r w:rsidRPr="00DD7F80">
              <w:t>Yoyoh Maesaroh</w:t>
            </w:r>
          </w:p>
        </w:tc>
        <w:tc>
          <w:tcPr>
            <w:tcW w:w="814" w:type="dxa"/>
          </w:tcPr>
          <w:p w14:paraId="1E8514EC" w14:textId="7CDBD99E" w:rsidR="00841EAE" w:rsidRPr="00D861D8" w:rsidRDefault="00841EAE" w:rsidP="00662CC5">
            <w:pPr>
              <w:jc w:val="center"/>
            </w:pPr>
            <w:r w:rsidRPr="00DD7F80">
              <w:t>1</w:t>
            </w:r>
          </w:p>
        </w:tc>
        <w:tc>
          <w:tcPr>
            <w:tcW w:w="1343" w:type="dxa"/>
          </w:tcPr>
          <w:p w14:paraId="72805296" w14:textId="19388680" w:rsidR="00841EAE" w:rsidRPr="00D861D8" w:rsidRDefault="00841EAE" w:rsidP="00662CC5">
            <w:pPr>
              <w:jc w:val="center"/>
            </w:pPr>
            <w:r w:rsidRPr="00DD7F80">
              <w:t>80</w:t>
            </w:r>
          </w:p>
        </w:tc>
        <w:tc>
          <w:tcPr>
            <w:tcW w:w="1349" w:type="dxa"/>
          </w:tcPr>
          <w:p w14:paraId="3FED2ED1" w14:textId="288C98F8" w:rsidR="00841EAE" w:rsidRPr="00D861D8" w:rsidRDefault="00841EAE" w:rsidP="00662CC5">
            <w:pPr>
              <w:jc w:val="center"/>
            </w:pPr>
            <w:r w:rsidRPr="00DD7F80">
              <w:t>80</w:t>
            </w:r>
          </w:p>
        </w:tc>
      </w:tr>
      <w:tr w:rsidR="00841EAE" w14:paraId="0A385E58" w14:textId="77777777" w:rsidTr="00662CC5">
        <w:trPr>
          <w:trHeight w:val="200"/>
          <w:jc w:val="center"/>
        </w:trPr>
        <w:tc>
          <w:tcPr>
            <w:tcW w:w="936" w:type="dxa"/>
          </w:tcPr>
          <w:p w14:paraId="650741E4" w14:textId="34D52BF9" w:rsidR="00841EAE" w:rsidRPr="00D861D8" w:rsidRDefault="00841EAE" w:rsidP="00662CC5">
            <w:pPr>
              <w:jc w:val="center"/>
            </w:pPr>
            <w:r w:rsidRPr="00DD7F80">
              <w:t>16</w:t>
            </w:r>
          </w:p>
        </w:tc>
        <w:tc>
          <w:tcPr>
            <w:tcW w:w="2083" w:type="dxa"/>
          </w:tcPr>
          <w:p w14:paraId="6277B3F3" w14:textId="7104CD0A" w:rsidR="00841EAE" w:rsidRPr="00D861D8" w:rsidRDefault="00841EAE" w:rsidP="00662CC5">
            <w:pPr>
              <w:jc w:val="left"/>
            </w:pPr>
            <w:r w:rsidRPr="00DD7F80">
              <w:t>Sari</w:t>
            </w:r>
          </w:p>
        </w:tc>
        <w:tc>
          <w:tcPr>
            <w:tcW w:w="814" w:type="dxa"/>
          </w:tcPr>
          <w:p w14:paraId="253F4F3D" w14:textId="603AF3D0" w:rsidR="00841EAE" w:rsidRPr="00D861D8" w:rsidRDefault="00841EAE" w:rsidP="00662CC5">
            <w:pPr>
              <w:jc w:val="center"/>
            </w:pPr>
            <w:r w:rsidRPr="00DD7F80">
              <w:t>8</w:t>
            </w:r>
          </w:p>
        </w:tc>
        <w:tc>
          <w:tcPr>
            <w:tcW w:w="1343" w:type="dxa"/>
          </w:tcPr>
          <w:p w14:paraId="08CFA876" w14:textId="50A86414" w:rsidR="00841EAE" w:rsidRPr="00D861D8" w:rsidRDefault="00841EAE" w:rsidP="00662CC5">
            <w:pPr>
              <w:jc w:val="center"/>
            </w:pPr>
            <w:r w:rsidRPr="00DD7F80">
              <w:t>50</w:t>
            </w:r>
          </w:p>
        </w:tc>
        <w:tc>
          <w:tcPr>
            <w:tcW w:w="1349" w:type="dxa"/>
          </w:tcPr>
          <w:p w14:paraId="217E6D6B" w14:textId="67143439" w:rsidR="00841EAE" w:rsidRPr="00D861D8" w:rsidRDefault="00841EAE" w:rsidP="00662CC5">
            <w:pPr>
              <w:jc w:val="center"/>
            </w:pPr>
            <w:r w:rsidRPr="00DD7F80">
              <w:t>70</w:t>
            </w:r>
          </w:p>
        </w:tc>
      </w:tr>
      <w:tr w:rsidR="00841EAE" w14:paraId="78582161" w14:textId="77777777" w:rsidTr="00662CC5">
        <w:trPr>
          <w:trHeight w:val="200"/>
          <w:jc w:val="center"/>
        </w:trPr>
        <w:tc>
          <w:tcPr>
            <w:tcW w:w="936" w:type="dxa"/>
          </w:tcPr>
          <w:p w14:paraId="1629480C" w14:textId="0D244A33" w:rsidR="00841EAE" w:rsidRPr="00D861D8" w:rsidRDefault="00841EAE" w:rsidP="00662CC5">
            <w:pPr>
              <w:jc w:val="center"/>
            </w:pPr>
            <w:r w:rsidRPr="00DD7F80">
              <w:t>17</w:t>
            </w:r>
          </w:p>
        </w:tc>
        <w:tc>
          <w:tcPr>
            <w:tcW w:w="2083" w:type="dxa"/>
          </w:tcPr>
          <w:p w14:paraId="48BDAB48" w14:textId="443F31B0" w:rsidR="00841EAE" w:rsidRPr="00D861D8" w:rsidRDefault="00841EAE" w:rsidP="00662CC5">
            <w:pPr>
              <w:jc w:val="left"/>
            </w:pPr>
            <w:r w:rsidRPr="00DD7F80">
              <w:t>Rini Maryani</w:t>
            </w:r>
          </w:p>
        </w:tc>
        <w:tc>
          <w:tcPr>
            <w:tcW w:w="814" w:type="dxa"/>
          </w:tcPr>
          <w:p w14:paraId="2F60C877" w14:textId="4761F864" w:rsidR="00841EAE" w:rsidRPr="00D861D8" w:rsidRDefault="00841EAE" w:rsidP="00662CC5">
            <w:pPr>
              <w:jc w:val="center"/>
            </w:pPr>
            <w:r w:rsidRPr="00DD7F80">
              <w:t>6</w:t>
            </w:r>
          </w:p>
        </w:tc>
        <w:tc>
          <w:tcPr>
            <w:tcW w:w="1343" w:type="dxa"/>
          </w:tcPr>
          <w:p w14:paraId="2EF758DE" w14:textId="1482EACC" w:rsidR="00841EAE" w:rsidRPr="00D861D8" w:rsidRDefault="00841EAE" w:rsidP="00662CC5">
            <w:pPr>
              <w:jc w:val="center"/>
            </w:pPr>
            <w:r w:rsidRPr="00DD7F80">
              <w:t>30</w:t>
            </w:r>
          </w:p>
        </w:tc>
        <w:tc>
          <w:tcPr>
            <w:tcW w:w="1349" w:type="dxa"/>
          </w:tcPr>
          <w:p w14:paraId="62191C1B" w14:textId="7D765F1C" w:rsidR="00841EAE" w:rsidRPr="00D861D8" w:rsidRDefault="00841EAE" w:rsidP="00662CC5">
            <w:pPr>
              <w:jc w:val="center"/>
            </w:pPr>
            <w:r w:rsidRPr="00DD7F80">
              <w:t>80</w:t>
            </w:r>
          </w:p>
        </w:tc>
      </w:tr>
      <w:tr w:rsidR="00841EAE" w14:paraId="7545CF1B" w14:textId="77777777" w:rsidTr="00662CC5">
        <w:trPr>
          <w:trHeight w:val="200"/>
          <w:jc w:val="center"/>
        </w:trPr>
        <w:tc>
          <w:tcPr>
            <w:tcW w:w="936" w:type="dxa"/>
          </w:tcPr>
          <w:p w14:paraId="66FDD6BA" w14:textId="412BAE8E" w:rsidR="00841EAE" w:rsidRPr="00D861D8" w:rsidRDefault="00841EAE" w:rsidP="00662CC5">
            <w:pPr>
              <w:jc w:val="center"/>
            </w:pPr>
            <w:r w:rsidRPr="00DD7F80">
              <w:t>18</w:t>
            </w:r>
          </w:p>
        </w:tc>
        <w:tc>
          <w:tcPr>
            <w:tcW w:w="2083" w:type="dxa"/>
          </w:tcPr>
          <w:p w14:paraId="33238F8A" w14:textId="43D46151" w:rsidR="00841EAE" w:rsidRPr="00D861D8" w:rsidRDefault="00841EAE" w:rsidP="00662CC5">
            <w:pPr>
              <w:jc w:val="left"/>
            </w:pPr>
            <w:r w:rsidRPr="00DD7F80">
              <w:t>Misem Hidayah</w:t>
            </w:r>
          </w:p>
        </w:tc>
        <w:tc>
          <w:tcPr>
            <w:tcW w:w="814" w:type="dxa"/>
          </w:tcPr>
          <w:p w14:paraId="76465F2C" w14:textId="45A63133" w:rsidR="00841EAE" w:rsidRPr="00D861D8" w:rsidRDefault="00841EAE" w:rsidP="00662CC5">
            <w:pPr>
              <w:jc w:val="center"/>
            </w:pPr>
            <w:r w:rsidRPr="00DD7F80">
              <w:t>4</w:t>
            </w:r>
          </w:p>
        </w:tc>
        <w:tc>
          <w:tcPr>
            <w:tcW w:w="1343" w:type="dxa"/>
          </w:tcPr>
          <w:p w14:paraId="04BE041D" w14:textId="13BA4407" w:rsidR="00841EAE" w:rsidRPr="00D861D8" w:rsidRDefault="00841EAE" w:rsidP="00662CC5">
            <w:pPr>
              <w:jc w:val="center"/>
            </w:pPr>
            <w:r w:rsidRPr="00DD7F80">
              <w:t>50</w:t>
            </w:r>
          </w:p>
        </w:tc>
        <w:tc>
          <w:tcPr>
            <w:tcW w:w="1349" w:type="dxa"/>
          </w:tcPr>
          <w:p w14:paraId="08B07A05" w14:textId="6BD0737E" w:rsidR="00841EAE" w:rsidRPr="00D861D8" w:rsidRDefault="00841EAE" w:rsidP="00662CC5">
            <w:pPr>
              <w:jc w:val="center"/>
            </w:pPr>
            <w:r w:rsidRPr="00DD7F80">
              <w:t>50</w:t>
            </w:r>
          </w:p>
        </w:tc>
      </w:tr>
      <w:tr w:rsidR="00841EAE" w14:paraId="38CB0348" w14:textId="77777777" w:rsidTr="00662CC5">
        <w:trPr>
          <w:trHeight w:val="200"/>
          <w:jc w:val="center"/>
        </w:trPr>
        <w:tc>
          <w:tcPr>
            <w:tcW w:w="936" w:type="dxa"/>
          </w:tcPr>
          <w:p w14:paraId="721932B5" w14:textId="36EB9665" w:rsidR="00841EAE" w:rsidRPr="00D861D8" w:rsidRDefault="00841EAE" w:rsidP="00662CC5">
            <w:pPr>
              <w:jc w:val="center"/>
            </w:pPr>
            <w:r w:rsidRPr="00DD7F80">
              <w:t>19</w:t>
            </w:r>
          </w:p>
        </w:tc>
        <w:tc>
          <w:tcPr>
            <w:tcW w:w="2083" w:type="dxa"/>
          </w:tcPr>
          <w:p w14:paraId="4BBB434A" w14:textId="06F570A5" w:rsidR="00841EAE" w:rsidRPr="00D861D8" w:rsidRDefault="00841EAE" w:rsidP="00662CC5">
            <w:pPr>
              <w:jc w:val="left"/>
            </w:pPr>
            <w:r w:rsidRPr="00DD7F80">
              <w:t>Enung</w:t>
            </w:r>
          </w:p>
        </w:tc>
        <w:tc>
          <w:tcPr>
            <w:tcW w:w="814" w:type="dxa"/>
          </w:tcPr>
          <w:p w14:paraId="6A113955" w14:textId="10EF1627" w:rsidR="00841EAE" w:rsidRPr="00D861D8" w:rsidRDefault="00841EAE" w:rsidP="00662CC5">
            <w:pPr>
              <w:jc w:val="center"/>
            </w:pPr>
            <w:r w:rsidRPr="00DD7F80">
              <w:t>7</w:t>
            </w:r>
          </w:p>
        </w:tc>
        <w:tc>
          <w:tcPr>
            <w:tcW w:w="1343" w:type="dxa"/>
          </w:tcPr>
          <w:p w14:paraId="31D16EB6" w14:textId="3F319017" w:rsidR="00841EAE" w:rsidRPr="00D861D8" w:rsidRDefault="00841EAE" w:rsidP="00662CC5">
            <w:pPr>
              <w:jc w:val="center"/>
            </w:pPr>
            <w:r w:rsidRPr="00DD7F80">
              <w:t>60</w:t>
            </w:r>
          </w:p>
        </w:tc>
        <w:tc>
          <w:tcPr>
            <w:tcW w:w="1349" w:type="dxa"/>
          </w:tcPr>
          <w:p w14:paraId="4A91071F" w14:textId="6B71857D" w:rsidR="00841EAE" w:rsidRPr="00D861D8" w:rsidRDefault="00841EAE" w:rsidP="00662CC5">
            <w:pPr>
              <w:jc w:val="center"/>
            </w:pPr>
            <w:r w:rsidRPr="00DD7F80">
              <w:t>70</w:t>
            </w:r>
          </w:p>
        </w:tc>
      </w:tr>
      <w:tr w:rsidR="00841EAE" w14:paraId="1D175822" w14:textId="77777777" w:rsidTr="00662CC5">
        <w:trPr>
          <w:trHeight w:val="200"/>
          <w:jc w:val="center"/>
        </w:trPr>
        <w:tc>
          <w:tcPr>
            <w:tcW w:w="936" w:type="dxa"/>
          </w:tcPr>
          <w:p w14:paraId="748AF19C" w14:textId="7D1B0305" w:rsidR="00841EAE" w:rsidRPr="00D861D8" w:rsidRDefault="00841EAE" w:rsidP="00662CC5">
            <w:pPr>
              <w:jc w:val="center"/>
            </w:pPr>
            <w:r w:rsidRPr="00DD7F80">
              <w:t>20</w:t>
            </w:r>
          </w:p>
        </w:tc>
        <w:tc>
          <w:tcPr>
            <w:tcW w:w="2083" w:type="dxa"/>
          </w:tcPr>
          <w:p w14:paraId="1163D394" w14:textId="104FC557" w:rsidR="00841EAE" w:rsidRPr="00D861D8" w:rsidRDefault="00841EAE" w:rsidP="00662CC5">
            <w:pPr>
              <w:jc w:val="left"/>
            </w:pPr>
            <w:r w:rsidRPr="00DD7F80">
              <w:t>Ice Sumyati</w:t>
            </w:r>
          </w:p>
        </w:tc>
        <w:tc>
          <w:tcPr>
            <w:tcW w:w="814" w:type="dxa"/>
          </w:tcPr>
          <w:p w14:paraId="3DB88971" w14:textId="5F524B15" w:rsidR="00841EAE" w:rsidRPr="00D861D8" w:rsidRDefault="00841EAE" w:rsidP="00662CC5">
            <w:pPr>
              <w:jc w:val="center"/>
            </w:pPr>
            <w:r w:rsidRPr="00DD7F80">
              <w:t>7</w:t>
            </w:r>
          </w:p>
        </w:tc>
        <w:tc>
          <w:tcPr>
            <w:tcW w:w="1343" w:type="dxa"/>
          </w:tcPr>
          <w:p w14:paraId="6B7D8220" w14:textId="73175279" w:rsidR="00841EAE" w:rsidRPr="00D861D8" w:rsidRDefault="00841EAE" w:rsidP="00662CC5">
            <w:pPr>
              <w:jc w:val="center"/>
            </w:pPr>
            <w:r w:rsidRPr="00DD7F80">
              <w:t>40</w:t>
            </w:r>
          </w:p>
        </w:tc>
        <w:tc>
          <w:tcPr>
            <w:tcW w:w="1349" w:type="dxa"/>
          </w:tcPr>
          <w:p w14:paraId="48F5E9CE" w14:textId="60C3D0BC" w:rsidR="00841EAE" w:rsidRPr="00D861D8" w:rsidRDefault="00841EAE" w:rsidP="00662CC5">
            <w:pPr>
              <w:jc w:val="center"/>
            </w:pPr>
            <w:r w:rsidRPr="00DD7F80">
              <w:t>50</w:t>
            </w:r>
          </w:p>
        </w:tc>
      </w:tr>
      <w:tr w:rsidR="00A56863" w14:paraId="3C9B25CD" w14:textId="77777777" w:rsidTr="00662CC5">
        <w:trPr>
          <w:trHeight w:val="200"/>
          <w:jc w:val="center"/>
        </w:trPr>
        <w:tc>
          <w:tcPr>
            <w:tcW w:w="936" w:type="dxa"/>
          </w:tcPr>
          <w:p w14:paraId="04679D95" w14:textId="1B8140D6" w:rsidR="00A56863" w:rsidRPr="00DD7F80" w:rsidRDefault="00A56863" w:rsidP="00662CC5">
            <w:pPr>
              <w:jc w:val="center"/>
            </w:pPr>
            <w:r w:rsidRPr="00C228B6">
              <w:t>21</w:t>
            </w:r>
          </w:p>
        </w:tc>
        <w:tc>
          <w:tcPr>
            <w:tcW w:w="2083" w:type="dxa"/>
          </w:tcPr>
          <w:p w14:paraId="16150E49" w14:textId="48A1207E" w:rsidR="00A56863" w:rsidRPr="00DD7F80" w:rsidRDefault="00A56863" w:rsidP="00662CC5">
            <w:pPr>
              <w:jc w:val="left"/>
            </w:pPr>
            <w:r w:rsidRPr="00C228B6">
              <w:t>Ita Rosita</w:t>
            </w:r>
          </w:p>
        </w:tc>
        <w:tc>
          <w:tcPr>
            <w:tcW w:w="814" w:type="dxa"/>
          </w:tcPr>
          <w:p w14:paraId="40D1BFFD" w14:textId="686857F0" w:rsidR="00A56863" w:rsidRPr="00DD7F80" w:rsidRDefault="00A56863" w:rsidP="00662CC5">
            <w:pPr>
              <w:jc w:val="center"/>
            </w:pPr>
            <w:r w:rsidRPr="00C228B6">
              <w:t>8</w:t>
            </w:r>
          </w:p>
        </w:tc>
        <w:tc>
          <w:tcPr>
            <w:tcW w:w="1343" w:type="dxa"/>
          </w:tcPr>
          <w:p w14:paraId="49BF32F6" w14:textId="06028E0C" w:rsidR="00A56863" w:rsidRPr="00DD7F80" w:rsidRDefault="00A56863" w:rsidP="00662CC5">
            <w:pPr>
              <w:jc w:val="center"/>
            </w:pPr>
            <w:r w:rsidRPr="00C228B6">
              <w:t>80</w:t>
            </w:r>
          </w:p>
        </w:tc>
        <w:tc>
          <w:tcPr>
            <w:tcW w:w="1349" w:type="dxa"/>
          </w:tcPr>
          <w:p w14:paraId="4712F057" w14:textId="2B101F81" w:rsidR="00A56863" w:rsidRPr="00DD7F80" w:rsidRDefault="00A56863" w:rsidP="00662CC5">
            <w:pPr>
              <w:jc w:val="center"/>
            </w:pPr>
            <w:r w:rsidRPr="00C228B6">
              <w:t>80</w:t>
            </w:r>
          </w:p>
        </w:tc>
      </w:tr>
      <w:tr w:rsidR="00A56863" w14:paraId="28BC9F26" w14:textId="77777777" w:rsidTr="00662CC5">
        <w:trPr>
          <w:trHeight w:val="200"/>
          <w:jc w:val="center"/>
        </w:trPr>
        <w:tc>
          <w:tcPr>
            <w:tcW w:w="936" w:type="dxa"/>
          </w:tcPr>
          <w:p w14:paraId="7170E134" w14:textId="249553BC" w:rsidR="00A56863" w:rsidRPr="00DD7F80" w:rsidRDefault="00A56863" w:rsidP="00662CC5">
            <w:pPr>
              <w:jc w:val="center"/>
            </w:pPr>
            <w:r w:rsidRPr="00C228B6">
              <w:t>22</w:t>
            </w:r>
          </w:p>
        </w:tc>
        <w:tc>
          <w:tcPr>
            <w:tcW w:w="2083" w:type="dxa"/>
          </w:tcPr>
          <w:p w14:paraId="127C80E7" w14:textId="0FBA0BCC" w:rsidR="00A56863" w:rsidRPr="00DD7F80" w:rsidRDefault="00A56863" w:rsidP="00662CC5">
            <w:pPr>
              <w:jc w:val="left"/>
            </w:pPr>
            <w:r w:rsidRPr="00C228B6">
              <w:t>Partin</w:t>
            </w:r>
          </w:p>
        </w:tc>
        <w:tc>
          <w:tcPr>
            <w:tcW w:w="814" w:type="dxa"/>
          </w:tcPr>
          <w:p w14:paraId="4D69DEE1" w14:textId="6F6342EF" w:rsidR="00A56863" w:rsidRPr="00DD7F80" w:rsidRDefault="00A56863" w:rsidP="00662CC5">
            <w:pPr>
              <w:jc w:val="center"/>
            </w:pPr>
            <w:r w:rsidRPr="00C228B6">
              <w:t>10</w:t>
            </w:r>
          </w:p>
        </w:tc>
        <w:tc>
          <w:tcPr>
            <w:tcW w:w="1343" w:type="dxa"/>
          </w:tcPr>
          <w:p w14:paraId="71984A15" w14:textId="4E0BC302" w:rsidR="00A56863" w:rsidRPr="00DD7F80" w:rsidRDefault="00A56863" w:rsidP="00662CC5">
            <w:pPr>
              <w:jc w:val="center"/>
            </w:pPr>
            <w:r w:rsidRPr="00C228B6">
              <w:t>50</w:t>
            </w:r>
          </w:p>
        </w:tc>
        <w:tc>
          <w:tcPr>
            <w:tcW w:w="1349" w:type="dxa"/>
          </w:tcPr>
          <w:p w14:paraId="7A5EFA7E" w14:textId="34450B0E" w:rsidR="00A56863" w:rsidRPr="00DD7F80" w:rsidRDefault="00A56863" w:rsidP="00662CC5">
            <w:pPr>
              <w:jc w:val="center"/>
            </w:pPr>
            <w:r w:rsidRPr="00C228B6">
              <w:t>50</w:t>
            </w:r>
          </w:p>
        </w:tc>
      </w:tr>
      <w:tr w:rsidR="00A56863" w14:paraId="10C9FBD8" w14:textId="77777777" w:rsidTr="00662CC5">
        <w:trPr>
          <w:trHeight w:val="200"/>
          <w:jc w:val="center"/>
        </w:trPr>
        <w:tc>
          <w:tcPr>
            <w:tcW w:w="936" w:type="dxa"/>
          </w:tcPr>
          <w:p w14:paraId="32168470" w14:textId="57C5DE11" w:rsidR="00A56863" w:rsidRPr="00DD7F80" w:rsidRDefault="00A56863" w:rsidP="00662CC5">
            <w:pPr>
              <w:jc w:val="center"/>
            </w:pPr>
            <w:r w:rsidRPr="00C228B6">
              <w:t>23</w:t>
            </w:r>
          </w:p>
        </w:tc>
        <w:tc>
          <w:tcPr>
            <w:tcW w:w="2083" w:type="dxa"/>
          </w:tcPr>
          <w:p w14:paraId="24E39DF3" w14:textId="5CE5250A" w:rsidR="00A56863" w:rsidRPr="00DD7F80" w:rsidRDefault="00A56863" w:rsidP="00662CC5">
            <w:pPr>
              <w:jc w:val="left"/>
            </w:pPr>
            <w:r w:rsidRPr="00C228B6">
              <w:t>Muryanah</w:t>
            </w:r>
          </w:p>
        </w:tc>
        <w:tc>
          <w:tcPr>
            <w:tcW w:w="814" w:type="dxa"/>
          </w:tcPr>
          <w:p w14:paraId="4B2F34EA" w14:textId="5DCADBEE" w:rsidR="00A56863" w:rsidRPr="00DD7F80" w:rsidRDefault="00A56863" w:rsidP="00662CC5">
            <w:pPr>
              <w:jc w:val="center"/>
            </w:pPr>
            <w:r w:rsidRPr="00C228B6">
              <w:t>11</w:t>
            </w:r>
          </w:p>
        </w:tc>
        <w:tc>
          <w:tcPr>
            <w:tcW w:w="1343" w:type="dxa"/>
          </w:tcPr>
          <w:p w14:paraId="6D0DD357" w14:textId="4A64177F" w:rsidR="00A56863" w:rsidRPr="00DD7F80" w:rsidRDefault="00A56863" w:rsidP="00662CC5">
            <w:pPr>
              <w:jc w:val="center"/>
            </w:pPr>
            <w:r w:rsidRPr="00C228B6">
              <w:t>70</w:t>
            </w:r>
          </w:p>
        </w:tc>
        <w:tc>
          <w:tcPr>
            <w:tcW w:w="1349" w:type="dxa"/>
          </w:tcPr>
          <w:p w14:paraId="4671A4BF" w14:textId="7CE63B66" w:rsidR="00A56863" w:rsidRPr="00DD7F80" w:rsidRDefault="00A56863" w:rsidP="00662CC5">
            <w:pPr>
              <w:jc w:val="center"/>
            </w:pPr>
            <w:r w:rsidRPr="00C228B6">
              <w:t>80</w:t>
            </w:r>
          </w:p>
        </w:tc>
      </w:tr>
      <w:tr w:rsidR="00A56863" w14:paraId="3CA40F09" w14:textId="77777777" w:rsidTr="00662CC5">
        <w:trPr>
          <w:trHeight w:val="200"/>
          <w:jc w:val="center"/>
        </w:trPr>
        <w:tc>
          <w:tcPr>
            <w:tcW w:w="936" w:type="dxa"/>
          </w:tcPr>
          <w:p w14:paraId="607B7373" w14:textId="2781B736" w:rsidR="00A56863" w:rsidRPr="00DD7F80" w:rsidRDefault="00A56863" w:rsidP="00662CC5">
            <w:pPr>
              <w:jc w:val="center"/>
            </w:pPr>
            <w:r w:rsidRPr="00C228B6">
              <w:t>24</w:t>
            </w:r>
          </w:p>
        </w:tc>
        <w:tc>
          <w:tcPr>
            <w:tcW w:w="2083" w:type="dxa"/>
          </w:tcPr>
          <w:p w14:paraId="7B08E84D" w14:textId="365E4F89" w:rsidR="00A56863" w:rsidRPr="00DD7F80" w:rsidRDefault="00A56863" w:rsidP="00662CC5">
            <w:pPr>
              <w:jc w:val="left"/>
            </w:pPr>
            <w:r w:rsidRPr="00C228B6">
              <w:t>Yuliawati</w:t>
            </w:r>
          </w:p>
        </w:tc>
        <w:tc>
          <w:tcPr>
            <w:tcW w:w="814" w:type="dxa"/>
          </w:tcPr>
          <w:p w14:paraId="1FC4D6E6" w14:textId="5B1E0818" w:rsidR="00A56863" w:rsidRPr="00DD7F80" w:rsidRDefault="00A56863" w:rsidP="00662CC5">
            <w:pPr>
              <w:jc w:val="center"/>
            </w:pPr>
            <w:r w:rsidRPr="00C228B6">
              <w:t>9</w:t>
            </w:r>
          </w:p>
        </w:tc>
        <w:tc>
          <w:tcPr>
            <w:tcW w:w="1343" w:type="dxa"/>
          </w:tcPr>
          <w:p w14:paraId="5D74F205" w14:textId="2A296BF1" w:rsidR="00A56863" w:rsidRPr="00DD7F80" w:rsidRDefault="00A56863" w:rsidP="00662CC5">
            <w:pPr>
              <w:jc w:val="center"/>
            </w:pPr>
            <w:r w:rsidRPr="00C228B6">
              <w:t>80</w:t>
            </w:r>
          </w:p>
        </w:tc>
        <w:tc>
          <w:tcPr>
            <w:tcW w:w="1349" w:type="dxa"/>
          </w:tcPr>
          <w:p w14:paraId="6A759A0F" w14:textId="121ED39F" w:rsidR="00A56863" w:rsidRPr="00DD7F80" w:rsidRDefault="00A56863" w:rsidP="00662CC5">
            <w:pPr>
              <w:jc w:val="center"/>
            </w:pPr>
            <w:r w:rsidRPr="00C228B6">
              <w:t>70</w:t>
            </w:r>
          </w:p>
        </w:tc>
      </w:tr>
      <w:tr w:rsidR="00A56863" w14:paraId="1D74AF79" w14:textId="77777777" w:rsidTr="00662CC5">
        <w:trPr>
          <w:trHeight w:val="200"/>
          <w:jc w:val="center"/>
        </w:trPr>
        <w:tc>
          <w:tcPr>
            <w:tcW w:w="936" w:type="dxa"/>
          </w:tcPr>
          <w:p w14:paraId="5141135E" w14:textId="43A930C9" w:rsidR="00A56863" w:rsidRPr="00DD7F80" w:rsidRDefault="00A56863" w:rsidP="00662CC5">
            <w:pPr>
              <w:jc w:val="center"/>
            </w:pPr>
            <w:r w:rsidRPr="00C228B6">
              <w:t>25</w:t>
            </w:r>
          </w:p>
        </w:tc>
        <w:tc>
          <w:tcPr>
            <w:tcW w:w="2083" w:type="dxa"/>
          </w:tcPr>
          <w:p w14:paraId="4890E23A" w14:textId="4CC1676F" w:rsidR="00A56863" w:rsidRPr="00DD7F80" w:rsidRDefault="00A56863" w:rsidP="00662CC5">
            <w:pPr>
              <w:jc w:val="left"/>
            </w:pPr>
            <w:r w:rsidRPr="00C228B6">
              <w:t>Yati</w:t>
            </w:r>
          </w:p>
        </w:tc>
        <w:tc>
          <w:tcPr>
            <w:tcW w:w="814" w:type="dxa"/>
          </w:tcPr>
          <w:p w14:paraId="7943A62E" w14:textId="32A9F40D" w:rsidR="00A56863" w:rsidRPr="00DD7F80" w:rsidRDefault="00A56863" w:rsidP="00662CC5">
            <w:pPr>
              <w:jc w:val="center"/>
            </w:pPr>
            <w:r w:rsidRPr="00C228B6">
              <w:t>7</w:t>
            </w:r>
          </w:p>
        </w:tc>
        <w:tc>
          <w:tcPr>
            <w:tcW w:w="1343" w:type="dxa"/>
          </w:tcPr>
          <w:p w14:paraId="334B2E1E" w14:textId="3D0471B0" w:rsidR="00A56863" w:rsidRPr="00DD7F80" w:rsidRDefault="00A56863" w:rsidP="00662CC5">
            <w:pPr>
              <w:jc w:val="center"/>
            </w:pPr>
            <w:r w:rsidRPr="00C228B6">
              <w:t>50</w:t>
            </w:r>
          </w:p>
        </w:tc>
        <w:tc>
          <w:tcPr>
            <w:tcW w:w="1349" w:type="dxa"/>
          </w:tcPr>
          <w:p w14:paraId="66351508" w14:textId="6E8A340B" w:rsidR="00A56863" w:rsidRPr="00DD7F80" w:rsidRDefault="00A56863" w:rsidP="00662CC5">
            <w:pPr>
              <w:jc w:val="center"/>
            </w:pPr>
            <w:r w:rsidRPr="00C228B6">
              <w:t>60</w:t>
            </w:r>
          </w:p>
        </w:tc>
      </w:tr>
      <w:tr w:rsidR="00A56863" w14:paraId="1EBE7A02" w14:textId="77777777" w:rsidTr="00662CC5">
        <w:trPr>
          <w:trHeight w:val="200"/>
          <w:jc w:val="center"/>
        </w:trPr>
        <w:tc>
          <w:tcPr>
            <w:tcW w:w="936" w:type="dxa"/>
          </w:tcPr>
          <w:p w14:paraId="522C5D82" w14:textId="46FB724C" w:rsidR="00A56863" w:rsidRPr="00DD7F80" w:rsidRDefault="00A56863" w:rsidP="00662CC5">
            <w:pPr>
              <w:jc w:val="center"/>
            </w:pPr>
            <w:r w:rsidRPr="00C228B6">
              <w:t>26</w:t>
            </w:r>
          </w:p>
        </w:tc>
        <w:tc>
          <w:tcPr>
            <w:tcW w:w="2083" w:type="dxa"/>
          </w:tcPr>
          <w:p w14:paraId="0B0C300D" w14:textId="375CA174" w:rsidR="00A56863" w:rsidRPr="00DD7F80" w:rsidRDefault="00A56863" w:rsidP="00662CC5">
            <w:pPr>
              <w:jc w:val="left"/>
            </w:pPr>
            <w:r w:rsidRPr="00C228B6">
              <w:t>Yunita</w:t>
            </w:r>
          </w:p>
        </w:tc>
        <w:tc>
          <w:tcPr>
            <w:tcW w:w="814" w:type="dxa"/>
          </w:tcPr>
          <w:p w14:paraId="6D9C24CF" w14:textId="77AAC2CB" w:rsidR="00A56863" w:rsidRPr="00DD7F80" w:rsidRDefault="00A56863" w:rsidP="00662CC5">
            <w:pPr>
              <w:jc w:val="center"/>
            </w:pPr>
            <w:r w:rsidRPr="00C228B6">
              <w:t>10</w:t>
            </w:r>
          </w:p>
        </w:tc>
        <w:tc>
          <w:tcPr>
            <w:tcW w:w="1343" w:type="dxa"/>
          </w:tcPr>
          <w:p w14:paraId="1A3CFAFC" w14:textId="6CFFD5E9" w:rsidR="00A56863" w:rsidRPr="00DD7F80" w:rsidRDefault="00A56863" w:rsidP="00662CC5">
            <w:pPr>
              <w:jc w:val="center"/>
            </w:pPr>
            <w:r w:rsidRPr="00C228B6">
              <w:t>50</w:t>
            </w:r>
          </w:p>
        </w:tc>
        <w:tc>
          <w:tcPr>
            <w:tcW w:w="1349" w:type="dxa"/>
          </w:tcPr>
          <w:p w14:paraId="30754AAC" w14:textId="2DBE48B4" w:rsidR="00A56863" w:rsidRPr="00DD7F80" w:rsidRDefault="00A56863" w:rsidP="00662CC5">
            <w:pPr>
              <w:jc w:val="center"/>
            </w:pPr>
            <w:r w:rsidRPr="00C228B6">
              <w:t>60</w:t>
            </w:r>
          </w:p>
        </w:tc>
      </w:tr>
      <w:tr w:rsidR="00A56863" w14:paraId="646F0BB5" w14:textId="77777777" w:rsidTr="00662CC5">
        <w:trPr>
          <w:trHeight w:val="200"/>
          <w:jc w:val="center"/>
        </w:trPr>
        <w:tc>
          <w:tcPr>
            <w:tcW w:w="936" w:type="dxa"/>
          </w:tcPr>
          <w:p w14:paraId="53DA7438" w14:textId="77F7DB02" w:rsidR="00A56863" w:rsidRPr="00DD7F80" w:rsidRDefault="00A56863" w:rsidP="00662CC5">
            <w:pPr>
              <w:jc w:val="center"/>
            </w:pPr>
            <w:r w:rsidRPr="00C228B6">
              <w:t>27</w:t>
            </w:r>
          </w:p>
        </w:tc>
        <w:tc>
          <w:tcPr>
            <w:tcW w:w="2083" w:type="dxa"/>
          </w:tcPr>
          <w:p w14:paraId="7EA971EA" w14:textId="7A99CFB6" w:rsidR="00A56863" w:rsidRPr="00DD7F80" w:rsidRDefault="00A56863" w:rsidP="00662CC5">
            <w:pPr>
              <w:jc w:val="left"/>
            </w:pPr>
            <w:r w:rsidRPr="00C228B6">
              <w:t>Ayu</w:t>
            </w:r>
          </w:p>
        </w:tc>
        <w:tc>
          <w:tcPr>
            <w:tcW w:w="814" w:type="dxa"/>
          </w:tcPr>
          <w:p w14:paraId="45841B96" w14:textId="79C28036" w:rsidR="00A56863" w:rsidRPr="00DD7F80" w:rsidRDefault="00A56863" w:rsidP="00662CC5">
            <w:pPr>
              <w:jc w:val="center"/>
            </w:pPr>
            <w:r w:rsidRPr="00C228B6">
              <w:t>11</w:t>
            </w:r>
          </w:p>
        </w:tc>
        <w:tc>
          <w:tcPr>
            <w:tcW w:w="1343" w:type="dxa"/>
          </w:tcPr>
          <w:p w14:paraId="782333D0" w14:textId="35BD84A4" w:rsidR="00A56863" w:rsidRPr="00DD7F80" w:rsidRDefault="00A56863" w:rsidP="00662CC5">
            <w:pPr>
              <w:jc w:val="center"/>
            </w:pPr>
            <w:r w:rsidRPr="00C228B6">
              <w:t>60</w:t>
            </w:r>
          </w:p>
        </w:tc>
        <w:tc>
          <w:tcPr>
            <w:tcW w:w="1349" w:type="dxa"/>
          </w:tcPr>
          <w:p w14:paraId="7987A919" w14:textId="42964625" w:rsidR="00A56863" w:rsidRPr="00DD7F80" w:rsidRDefault="00A56863" w:rsidP="00662CC5">
            <w:pPr>
              <w:jc w:val="center"/>
            </w:pPr>
            <w:r w:rsidRPr="00C228B6">
              <w:t>90</w:t>
            </w:r>
          </w:p>
        </w:tc>
      </w:tr>
      <w:tr w:rsidR="00A56863" w14:paraId="7BF450A0" w14:textId="77777777" w:rsidTr="00662CC5">
        <w:trPr>
          <w:trHeight w:val="78"/>
          <w:jc w:val="center"/>
        </w:trPr>
        <w:tc>
          <w:tcPr>
            <w:tcW w:w="3833" w:type="dxa"/>
            <w:gridSpan w:val="3"/>
          </w:tcPr>
          <w:p w14:paraId="75C11E2C" w14:textId="4A3C82D0" w:rsidR="00A56863" w:rsidRPr="002B28F2" w:rsidRDefault="00662CC5" w:rsidP="00662CC5">
            <w:pPr>
              <w:jc w:val="center"/>
              <w:rPr>
                <w:b/>
              </w:rPr>
            </w:pPr>
            <w:r w:rsidRPr="002B28F2">
              <w:rPr>
                <w:b/>
              </w:rPr>
              <w:t>RATA-RATA</w:t>
            </w:r>
            <w:r>
              <w:rPr>
                <w:b/>
              </w:rPr>
              <w:t xml:space="preserve"> SKOR</w:t>
            </w:r>
          </w:p>
        </w:tc>
        <w:tc>
          <w:tcPr>
            <w:tcW w:w="1343" w:type="dxa"/>
          </w:tcPr>
          <w:p w14:paraId="0CAF6996" w14:textId="1A0DC69F" w:rsidR="00A56863" w:rsidRPr="002B28F2" w:rsidRDefault="00A56863" w:rsidP="00662CC5">
            <w:pPr>
              <w:jc w:val="center"/>
              <w:rPr>
                <w:b/>
              </w:rPr>
            </w:pPr>
            <w:r w:rsidRPr="002B28F2">
              <w:rPr>
                <w:b/>
              </w:rPr>
              <w:t>60,7</w:t>
            </w:r>
          </w:p>
        </w:tc>
        <w:tc>
          <w:tcPr>
            <w:tcW w:w="1349" w:type="dxa"/>
          </w:tcPr>
          <w:p w14:paraId="40724CAD" w14:textId="7C79A9BC" w:rsidR="00A56863" w:rsidRPr="002B28F2" w:rsidRDefault="00A56863" w:rsidP="00662CC5">
            <w:pPr>
              <w:jc w:val="center"/>
              <w:rPr>
                <w:b/>
              </w:rPr>
            </w:pPr>
            <w:r w:rsidRPr="002B28F2">
              <w:rPr>
                <w:b/>
              </w:rPr>
              <w:t>72,9</w:t>
            </w:r>
          </w:p>
        </w:tc>
      </w:tr>
    </w:tbl>
    <w:p w14:paraId="1B63B995" w14:textId="77777777" w:rsidR="00DC3B5C" w:rsidRPr="00DC3B5C" w:rsidRDefault="00DC3B5C" w:rsidP="00DC3B5C"/>
    <w:p w14:paraId="041CED86" w14:textId="77777777" w:rsidR="00BD4AB9" w:rsidRDefault="00EB49FD">
      <w:pPr>
        <w:numPr>
          <w:ilvl w:val="0"/>
          <w:numId w:val="269"/>
        </w:numPr>
        <w:pBdr>
          <w:top w:val="nil"/>
          <w:left w:val="nil"/>
          <w:bottom w:val="nil"/>
          <w:right w:val="nil"/>
          <w:between w:val="nil"/>
        </w:pBdr>
        <w:spacing w:after="0" w:line="360" w:lineRule="auto"/>
      </w:pPr>
      <w:r>
        <w:t>Monitoring dan Evaluasi</w:t>
      </w:r>
    </w:p>
    <w:p w14:paraId="64D0D397" w14:textId="6BD9FB4E" w:rsidR="00BD4AB9" w:rsidRDefault="00EB49FD">
      <w:pPr>
        <w:pBdr>
          <w:top w:val="nil"/>
          <w:left w:val="nil"/>
          <w:bottom w:val="nil"/>
          <w:right w:val="nil"/>
          <w:between w:val="nil"/>
        </w:pBdr>
        <w:spacing w:after="0" w:line="360" w:lineRule="auto"/>
        <w:ind w:left="1080"/>
      </w:pPr>
      <w:r>
        <w:tab/>
      </w:r>
      <w:proofErr w:type="gramStart"/>
      <w:r>
        <w:t>Evaluasi dilakukan dengan melihat jumlah kehadiran kader yang datang.</w:t>
      </w:r>
      <w:proofErr w:type="gramEnd"/>
      <w:r>
        <w:t xml:space="preserve"> </w:t>
      </w:r>
      <w:proofErr w:type="gramStart"/>
      <w:r>
        <w:t>Kehadiran kader pada sa</w:t>
      </w:r>
      <w:r w:rsidR="001327D5">
        <w:t>at kegiatan ini sebanyak 27</w:t>
      </w:r>
      <w:r>
        <w:rPr>
          <w:color w:val="FF0000"/>
        </w:rPr>
        <w:t xml:space="preserve"> </w:t>
      </w:r>
      <w:r>
        <w:t>orang dari setiap posyandu yang berada di desa Barengkok.</w:t>
      </w:r>
      <w:proofErr w:type="gramEnd"/>
      <w:r>
        <w:t xml:space="preserve"> </w:t>
      </w:r>
      <w:proofErr w:type="gramStart"/>
      <w:r>
        <w:t xml:space="preserve">Sebelum presentasi materi, ibu kader diberikan soal </w:t>
      </w:r>
      <w:r w:rsidRPr="005E1A71">
        <w:rPr>
          <w:i/>
        </w:rPr>
        <w:t>pre-test</w:t>
      </w:r>
      <w:r>
        <w:t xml:space="preserve"> untuk mengetahui pengetahuan dan keterampilan ibu kader.</w:t>
      </w:r>
      <w:proofErr w:type="gramEnd"/>
      <w:r>
        <w:t xml:space="preserve"> </w:t>
      </w:r>
      <w:proofErr w:type="gramStart"/>
      <w:r>
        <w:t xml:space="preserve">Setelah diberikan materi, ibu kader diberikan soal </w:t>
      </w:r>
      <w:r w:rsidRPr="005E1A71">
        <w:rPr>
          <w:i/>
        </w:rPr>
        <w:t>post-test</w:t>
      </w:r>
      <w:r>
        <w:t xml:space="preserve"> dan didapatkan peningkatan nilai pada hasil </w:t>
      </w:r>
      <w:r w:rsidRPr="005E1A71">
        <w:rPr>
          <w:i/>
        </w:rPr>
        <w:t>post-test</w:t>
      </w:r>
      <w:r w:rsidR="00662CC5">
        <w:t>.</w:t>
      </w:r>
      <w:proofErr w:type="gramEnd"/>
    </w:p>
    <w:p w14:paraId="3A52449D" w14:textId="7132EBFE" w:rsidR="00BD4AB9" w:rsidRDefault="00EB49FD">
      <w:pPr>
        <w:pBdr>
          <w:top w:val="nil"/>
          <w:left w:val="nil"/>
          <w:bottom w:val="nil"/>
          <w:right w:val="nil"/>
          <w:between w:val="nil"/>
        </w:pBdr>
        <w:spacing w:after="0" w:line="360" w:lineRule="auto"/>
        <w:ind w:left="1080"/>
      </w:pPr>
      <w:r>
        <w:lastRenderedPageBreak/>
        <w:tab/>
      </w:r>
      <w:proofErr w:type="gramStart"/>
      <w:r>
        <w:t>Pelatihan kader dilakukan pada hari Kamis 1 Desember 2022.</w:t>
      </w:r>
      <w:proofErr w:type="gramEnd"/>
      <w:r>
        <w:t xml:space="preserve"> </w:t>
      </w:r>
      <w:proofErr w:type="gramStart"/>
      <w:r>
        <w:t>Pelatihan kader mengenai pengukuran antropometri, KMS, dan SKDN.</w:t>
      </w:r>
      <w:proofErr w:type="gramEnd"/>
      <w:r>
        <w:t xml:space="preserve"> </w:t>
      </w:r>
      <w:proofErr w:type="gramStart"/>
      <w:r>
        <w:t xml:space="preserve">Kehadiran kader pada pelatihan kader yaitu sebanyak </w:t>
      </w:r>
      <w:r w:rsidR="002B28F2">
        <w:t>27</w:t>
      </w:r>
      <w:r>
        <w:t xml:space="preserve"> orang atau mencapai 100% dari target.</w:t>
      </w:r>
      <w:proofErr w:type="gramEnd"/>
      <w:r>
        <w:t xml:space="preserve"> </w:t>
      </w:r>
    </w:p>
    <w:p w14:paraId="1D2C2CAF" w14:textId="77777777" w:rsidR="007E5D75" w:rsidRDefault="007E5D75" w:rsidP="001327D5">
      <w:pPr>
        <w:pBdr>
          <w:top w:val="nil"/>
          <w:left w:val="nil"/>
          <w:bottom w:val="nil"/>
          <w:right w:val="nil"/>
          <w:between w:val="nil"/>
        </w:pBdr>
        <w:spacing w:after="0" w:line="360" w:lineRule="auto"/>
      </w:pPr>
    </w:p>
    <w:p w14:paraId="42BAF291" w14:textId="77777777" w:rsidR="00BD4AB9" w:rsidRDefault="00EB49FD">
      <w:pPr>
        <w:numPr>
          <w:ilvl w:val="0"/>
          <w:numId w:val="269"/>
        </w:numPr>
        <w:pBdr>
          <w:top w:val="nil"/>
          <w:left w:val="nil"/>
          <w:bottom w:val="nil"/>
          <w:right w:val="nil"/>
          <w:between w:val="nil"/>
        </w:pBdr>
        <w:spacing w:after="0" w:line="360" w:lineRule="auto"/>
      </w:pPr>
      <w:r>
        <w:t>Faktor Pendukung dan Penghambat</w:t>
      </w:r>
    </w:p>
    <w:p w14:paraId="18F88479" w14:textId="77777777" w:rsidR="00BD4AB9" w:rsidRDefault="00EB49FD">
      <w:pPr>
        <w:numPr>
          <w:ilvl w:val="0"/>
          <w:numId w:val="37"/>
        </w:numPr>
        <w:pBdr>
          <w:top w:val="nil"/>
          <w:left w:val="nil"/>
          <w:bottom w:val="nil"/>
          <w:right w:val="nil"/>
          <w:between w:val="nil"/>
        </w:pBdr>
        <w:spacing w:after="0" w:line="360" w:lineRule="auto"/>
      </w:pPr>
      <w:r>
        <w:t>Faktor Pendukung</w:t>
      </w:r>
    </w:p>
    <w:p w14:paraId="10FEE562" w14:textId="77777777" w:rsidR="00BD4AB9" w:rsidRDefault="00EB49FD">
      <w:pPr>
        <w:numPr>
          <w:ilvl w:val="0"/>
          <w:numId w:val="93"/>
        </w:numPr>
        <w:pBdr>
          <w:top w:val="nil"/>
          <w:left w:val="nil"/>
          <w:bottom w:val="nil"/>
          <w:right w:val="nil"/>
          <w:between w:val="nil"/>
        </w:pBdr>
        <w:spacing w:after="0" w:line="360" w:lineRule="auto"/>
        <w:ind w:left="1800"/>
      </w:pPr>
      <w:r>
        <w:t>Ibu ketua posyandu bersedia untuk menyebarkan undangan dan mengkoordinasikan mengenai kegiatan pelatihan kader kepada sasaran.</w:t>
      </w:r>
    </w:p>
    <w:p w14:paraId="1DB2A8C3" w14:textId="77777777" w:rsidR="00BD4AB9" w:rsidRDefault="00EB49FD">
      <w:pPr>
        <w:numPr>
          <w:ilvl w:val="0"/>
          <w:numId w:val="93"/>
        </w:numPr>
        <w:pBdr>
          <w:top w:val="nil"/>
          <w:left w:val="nil"/>
          <w:bottom w:val="nil"/>
          <w:right w:val="nil"/>
          <w:between w:val="nil"/>
        </w:pBdr>
        <w:spacing w:after="0" w:line="360" w:lineRule="auto"/>
        <w:ind w:left="1800"/>
      </w:pPr>
      <w:r>
        <w:t>Kader posyandu bersedia untuk mengikuti kegiatan pelatihan kader.</w:t>
      </w:r>
    </w:p>
    <w:p w14:paraId="6A00F13E" w14:textId="77777777" w:rsidR="00BD4AB9" w:rsidRDefault="00EB49FD">
      <w:pPr>
        <w:numPr>
          <w:ilvl w:val="0"/>
          <w:numId w:val="93"/>
        </w:numPr>
        <w:pBdr>
          <w:top w:val="nil"/>
          <w:left w:val="nil"/>
          <w:bottom w:val="nil"/>
          <w:right w:val="nil"/>
          <w:between w:val="nil"/>
        </w:pBdr>
        <w:spacing w:after="0" w:line="360" w:lineRule="auto"/>
        <w:ind w:left="1800"/>
      </w:pPr>
      <w:r>
        <w:t>Peserta pelatihan kader yang ikut serta sangat aktif dan antusias selama mengikuti pelatihan kader.</w:t>
      </w:r>
    </w:p>
    <w:p w14:paraId="4133BE66" w14:textId="77777777" w:rsidR="00BD4AB9" w:rsidRDefault="00EB49FD">
      <w:pPr>
        <w:numPr>
          <w:ilvl w:val="0"/>
          <w:numId w:val="37"/>
        </w:numPr>
        <w:pBdr>
          <w:top w:val="nil"/>
          <w:left w:val="nil"/>
          <w:bottom w:val="nil"/>
          <w:right w:val="nil"/>
          <w:between w:val="nil"/>
        </w:pBdr>
        <w:spacing w:after="0" w:line="360" w:lineRule="auto"/>
      </w:pPr>
      <w:r>
        <w:t>Faktor Penghambat</w:t>
      </w:r>
    </w:p>
    <w:p w14:paraId="4A9B70DE" w14:textId="564A53C7" w:rsidR="00CA2A78" w:rsidRDefault="00EB49FD" w:rsidP="001327D5">
      <w:pPr>
        <w:numPr>
          <w:ilvl w:val="0"/>
          <w:numId w:val="215"/>
        </w:numPr>
        <w:pBdr>
          <w:top w:val="nil"/>
          <w:left w:val="nil"/>
          <w:bottom w:val="nil"/>
          <w:right w:val="nil"/>
          <w:between w:val="nil"/>
        </w:pBdr>
        <w:spacing w:after="0" w:line="360" w:lineRule="auto"/>
        <w:ind w:left="1800"/>
      </w:pPr>
      <w:r>
        <w:t>Saat kegiatan banyak ibu kader yang datang terlambat sehingga harus menunggu beberapa menit terlebih dahulu untuk menunggu kehadiran ibu kader yang datang terlambat.</w:t>
      </w:r>
    </w:p>
    <w:p w14:paraId="7C7CD800" w14:textId="77777777" w:rsidR="001327D5" w:rsidRDefault="001327D5" w:rsidP="001327D5">
      <w:pPr>
        <w:pBdr>
          <w:top w:val="nil"/>
          <w:left w:val="nil"/>
          <w:bottom w:val="nil"/>
          <w:right w:val="nil"/>
          <w:between w:val="nil"/>
        </w:pBdr>
        <w:spacing w:after="0" w:line="360" w:lineRule="auto"/>
        <w:ind w:left="1800"/>
      </w:pPr>
    </w:p>
    <w:p w14:paraId="4845DDC6" w14:textId="77777777" w:rsidR="00BD4AB9" w:rsidRDefault="00EB49FD" w:rsidP="00085060">
      <w:pPr>
        <w:pStyle w:val="Heading2"/>
        <w:numPr>
          <w:ilvl w:val="0"/>
          <w:numId w:val="147"/>
        </w:numPr>
        <w:ind w:left="709"/>
      </w:pPr>
      <w:bookmarkStart w:id="49" w:name="_Toc124106408"/>
      <w:r>
        <w:t>Pendampingan Posyandu</w:t>
      </w:r>
      <w:bookmarkEnd w:id="49"/>
    </w:p>
    <w:p w14:paraId="3B59C8B3" w14:textId="77777777" w:rsidR="00BD4AB9" w:rsidRDefault="00EB49FD">
      <w:pPr>
        <w:numPr>
          <w:ilvl w:val="0"/>
          <w:numId w:val="270"/>
        </w:numPr>
        <w:pBdr>
          <w:top w:val="nil"/>
          <w:left w:val="nil"/>
          <w:bottom w:val="nil"/>
          <w:right w:val="nil"/>
          <w:between w:val="nil"/>
        </w:pBdr>
        <w:spacing w:after="0" w:line="360" w:lineRule="auto"/>
      </w:pPr>
      <w:r>
        <w:rPr>
          <w:color w:val="000000"/>
        </w:rPr>
        <w:t>Latar Belakang</w:t>
      </w:r>
    </w:p>
    <w:p w14:paraId="7E7557B6" w14:textId="77777777" w:rsidR="00BD4AB9" w:rsidRDefault="00EB49FD">
      <w:pPr>
        <w:pBdr>
          <w:top w:val="nil"/>
          <w:left w:val="nil"/>
          <w:bottom w:val="nil"/>
          <w:right w:val="nil"/>
          <w:between w:val="nil"/>
        </w:pBdr>
        <w:spacing w:after="0" w:line="360" w:lineRule="auto"/>
        <w:ind w:left="1080" w:firstLine="360"/>
      </w:pPr>
      <w:proofErr w:type="gramStart"/>
      <w:r>
        <w:t>Posyandu merupakan salah satu bentuk Upaya Kesehatan Bersumberdaya Masyarakat (UKBM) yang dikelola dari, oleh, untuk, dan bersama masyarakat, guna memberdayakan masyarakat dan memberikan kemudahan kepada masyarakat dalam memperoleh pelayanan kesehatan dasar (Kemenkes RI, 2012).</w:t>
      </w:r>
      <w:proofErr w:type="gramEnd"/>
    </w:p>
    <w:p w14:paraId="78E38885" w14:textId="77777777" w:rsidR="00A84132" w:rsidRDefault="00EB49FD">
      <w:pPr>
        <w:pBdr>
          <w:top w:val="nil"/>
          <w:left w:val="nil"/>
          <w:bottom w:val="nil"/>
          <w:right w:val="nil"/>
          <w:between w:val="nil"/>
        </w:pBdr>
        <w:spacing w:after="0" w:line="360" w:lineRule="auto"/>
        <w:ind w:left="1080" w:firstLine="360"/>
      </w:pPr>
      <w:proofErr w:type="gramStart"/>
      <w:r>
        <w:t>Upaya peningkatan peran dan fungsi Posyandu bukan semata-mata tanggung jawab pemerintah saja, namun semua komponen yang ada di masyarakat, termasuk kader.</w:t>
      </w:r>
      <w:proofErr w:type="gramEnd"/>
      <w:r>
        <w:t xml:space="preserve"> </w:t>
      </w:r>
    </w:p>
    <w:p w14:paraId="35373822" w14:textId="77777777" w:rsidR="00A84132" w:rsidRDefault="00A84132">
      <w:r>
        <w:br w:type="page"/>
      </w:r>
    </w:p>
    <w:p w14:paraId="76B2D567" w14:textId="4BF94775" w:rsidR="00BD4AB9" w:rsidRDefault="00EB49FD" w:rsidP="00A84132">
      <w:pPr>
        <w:pBdr>
          <w:top w:val="nil"/>
          <w:left w:val="nil"/>
          <w:bottom w:val="nil"/>
          <w:right w:val="nil"/>
          <w:between w:val="nil"/>
        </w:pBdr>
        <w:spacing w:after="0" w:line="360" w:lineRule="auto"/>
        <w:ind w:left="1080"/>
      </w:pPr>
      <w:proofErr w:type="gramStart"/>
      <w:r>
        <w:lastRenderedPageBreak/>
        <w:t>Peran kader dalam penyelenggaraan Posyandu sangat besar karena selain sebagai pemberi informasi kesehatan kepada masyarakat juga sebagai penggerak masyarakat untuk datang ke Posyandu dan melaksanakan perilaku hidup bersih dan sehat.</w:t>
      </w:r>
      <w:proofErr w:type="gramEnd"/>
      <w:r>
        <w:t xml:space="preserve"> </w:t>
      </w:r>
    </w:p>
    <w:p w14:paraId="45B1CD06" w14:textId="77777777" w:rsidR="00BD4AB9" w:rsidRDefault="00EB49FD">
      <w:pPr>
        <w:pBdr>
          <w:top w:val="nil"/>
          <w:left w:val="nil"/>
          <w:bottom w:val="nil"/>
          <w:right w:val="nil"/>
          <w:between w:val="nil"/>
        </w:pBdr>
        <w:spacing w:after="0" w:line="360" w:lineRule="auto"/>
        <w:ind w:left="1080" w:firstLine="360"/>
      </w:pPr>
      <w:proofErr w:type="gramStart"/>
      <w:r>
        <w:t>Kegiatan utama posyandu mencakup kesehatan ibu dan anak, keluarga berencana, imunisasi, gizi, pencegahan dan penanggulangan diare (Kemenkes RI, 2012).</w:t>
      </w:r>
      <w:proofErr w:type="gramEnd"/>
      <w:r>
        <w:t xml:space="preserve"> </w:t>
      </w:r>
      <w:proofErr w:type="gramStart"/>
      <w:r>
        <w:t>Gangguan pertumbuhan lebih banyak terjadi pada anak balita khususnya anak dibawah dua tahun.</w:t>
      </w:r>
      <w:proofErr w:type="gramEnd"/>
      <w:r>
        <w:t xml:space="preserve"> </w:t>
      </w:r>
      <w:proofErr w:type="gramStart"/>
      <w:r>
        <w:t xml:space="preserve">Gangguan tersebut dapat dideteksi secara sehingga jika pertumbuhan anak tidak sesuai umur maka dapat diputuskan tindak lanjutnya dini guna mencegah terjadinya </w:t>
      </w:r>
      <w:r w:rsidRPr="005E1A71">
        <w:rPr>
          <w:i/>
        </w:rPr>
        <w:t>stunting</w:t>
      </w:r>
      <w:r>
        <w:t xml:space="preserve"> (anak pendek).</w:t>
      </w:r>
      <w:proofErr w:type="gramEnd"/>
      <w:r>
        <w:t xml:space="preserve"> </w:t>
      </w:r>
      <w:proofErr w:type="gramStart"/>
      <w:r>
        <w:t>Kegiatan surveilans tumbuh kembang anak amat penting peranannya yang terdiri dari penimbangan berat badan setiap bulan dan mencatat di buku pencatatan posyandu serta mencantumkan dalam Kartu Menuju Sehat (KMS) untuk memantau pertumbuhan anak.</w:t>
      </w:r>
      <w:proofErr w:type="gramEnd"/>
      <w:r>
        <w:t xml:space="preserve"> </w:t>
      </w:r>
    </w:p>
    <w:p w14:paraId="51133BB7" w14:textId="77777777" w:rsidR="00BD4AB9" w:rsidRDefault="00EB49FD">
      <w:pPr>
        <w:pBdr>
          <w:top w:val="nil"/>
          <w:left w:val="nil"/>
          <w:bottom w:val="nil"/>
          <w:right w:val="nil"/>
          <w:between w:val="nil"/>
        </w:pBdr>
        <w:spacing w:after="0" w:line="360" w:lineRule="auto"/>
        <w:ind w:left="1080" w:firstLine="360"/>
      </w:pPr>
      <w:proofErr w:type="gramStart"/>
      <w:r>
        <w:t>Lima layanan Posyandu adalah kegiatan pelayanan yang dilaksanakan pada hari buka Posyandu.</w:t>
      </w:r>
      <w:proofErr w:type="gramEnd"/>
      <w:r>
        <w:t xml:space="preserve"> Langkah satu sampai dengan empat dilaksanakan oleh para kader, sedangkan langkah </w:t>
      </w:r>
      <w:proofErr w:type="gramStart"/>
      <w:r>
        <w:t>lima</w:t>
      </w:r>
      <w:proofErr w:type="gramEnd"/>
      <w:r>
        <w:t xml:space="preserve"> oleh petugas sektor, yaitu petugas kesehatan, PLKB atau sektor yang lainnya. </w:t>
      </w:r>
      <w:proofErr w:type="gramStart"/>
      <w:r>
        <w:t>Lima layanan posyandu meliputi pendaftaran balita penimbangan balita, mencatat hasil penimbangan dan pengisian KMS, kegiatan penyuluhan kepada ibu berdasarkan hasil penimbangan, dan pelayanan kesehatan.</w:t>
      </w:r>
      <w:proofErr w:type="gramEnd"/>
      <w:r>
        <w:t xml:space="preserve"> </w:t>
      </w:r>
    </w:p>
    <w:p w14:paraId="2942ECC2" w14:textId="5C77689E" w:rsidR="00662CC5" w:rsidRDefault="00EB49FD" w:rsidP="001327D5">
      <w:pPr>
        <w:pBdr>
          <w:top w:val="nil"/>
          <w:left w:val="nil"/>
          <w:bottom w:val="nil"/>
          <w:right w:val="nil"/>
          <w:between w:val="nil"/>
        </w:pBdr>
        <w:spacing w:after="0" w:line="360" w:lineRule="auto"/>
        <w:ind w:left="1080" w:firstLine="360"/>
      </w:pPr>
      <w:r>
        <w:t xml:space="preserve">Dalam menjalankan sistem </w:t>
      </w:r>
      <w:proofErr w:type="gramStart"/>
      <w:r>
        <w:t>lima</w:t>
      </w:r>
      <w:proofErr w:type="gramEnd"/>
      <w:r>
        <w:t xml:space="preserve"> layanan posyandu yang tepat maka diperlukan kegiatan salah satunya pendampingan posyandu. </w:t>
      </w:r>
      <w:proofErr w:type="gramStart"/>
      <w:r>
        <w:t>Posyandu dirancang menjadi basis pemantauan pertumbuhan anak maka diperlukan kegiatan pendampingan posyandu sebagai upaya untuk meningkatkan kesehatan balita.</w:t>
      </w:r>
      <w:proofErr w:type="gramEnd"/>
      <w:r>
        <w:t xml:space="preserve"> </w:t>
      </w:r>
      <w:proofErr w:type="gramStart"/>
      <w:r>
        <w:t>Selain itu merupakan salah bentuk wujud kepedulian dan perhatian terhadap masyarakat agar masyarakat mendapatkan pelayanan kesehatan rutin.</w:t>
      </w:r>
      <w:proofErr w:type="gramEnd"/>
    </w:p>
    <w:p w14:paraId="6BF54F89" w14:textId="77777777" w:rsidR="001327D5" w:rsidRDefault="001327D5" w:rsidP="001327D5">
      <w:pPr>
        <w:pBdr>
          <w:top w:val="nil"/>
          <w:left w:val="nil"/>
          <w:bottom w:val="nil"/>
          <w:right w:val="nil"/>
          <w:between w:val="nil"/>
        </w:pBdr>
        <w:spacing w:after="0" w:line="360" w:lineRule="auto"/>
        <w:ind w:left="1080" w:firstLine="360"/>
      </w:pPr>
    </w:p>
    <w:p w14:paraId="3441BD2D" w14:textId="77777777" w:rsidR="007D4275" w:rsidRDefault="007D4275">
      <w:pPr>
        <w:rPr>
          <w:color w:val="000000"/>
        </w:rPr>
      </w:pPr>
      <w:r>
        <w:rPr>
          <w:color w:val="000000"/>
        </w:rPr>
        <w:br w:type="page"/>
      </w:r>
    </w:p>
    <w:p w14:paraId="21F38800" w14:textId="75A77508" w:rsidR="00BD4AB9" w:rsidRDefault="00EB49FD">
      <w:pPr>
        <w:numPr>
          <w:ilvl w:val="0"/>
          <w:numId w:val="270"/>
        </w:numPr>
        <w:pBdr>
          <w:top w:val="nil"/>
          <w:left w:val="nil"/>
          <w:bottom w:val="nil"/>
          <w:right w:val="nil"/>
          <w:between w:val="nil"/>
        </w:pBdr>
        <w:spacing w:after="0" w:line="360" w:lineRule="auto"/>
      </w:pPr>
      <w:r>
        <w:rPr>
          <w:color w:val="000000"/>
        </w:rPr>
        <w:lastRenderedPageBreak/>
        <w:t>Tujuan</w:t>
      </w:r>
    </w:p>
    <w:p w14:paraId="16B52811" w14:textId="77777777" w:rsidR="00BD4AB9" w:rsidRDefault="00EB49FD">
      <w:pPr>
        <w:numPr>
          <w:ilvl w:val="0"/>
          <w:numId w:val="121"/>
        </w:numPr>
        <w:pBdr>
          <w:top w:val="nil"/>
          <w:left w:val="nil"/>
          <w:bottom w:val="nil"/>
          <w:right w:val="nil"/>
          <w:between w:val="nil"/>
        </w:pBdr>
        <w:spacing w:after="0" w:line="360" w:lineRule="auto"/>
      </w:pPr>
      <w:r>
        <w:t xml:space="preserve">Tujuan Umum </w:t>
      </w:r>
    </w:p>
    <w:p w14:paraId="3ECED344" w14:textId="77777777" w:rsidR="00BD4AB9" w:rsidRDefault="00EB49FD">
      <w:pPr>
        <w:pBdr>
          <w:top w:val="nil"/>
          <w:left w:val="nil"/>
          <w:bottom w:val="nil"/>
          <w:right w:val="nil"/>
          <w:between w:val="nil"/>
        </w:pBdr>
        <w:spacing w:after="0" w:line="360" w:lineRule="auto"/>
        <w:ind w:left="1440"/>
      </w:pPr>
      <w:proofErr w:type="gramStart"/>
      <w:r>
        <w:t>Melaksanakan kegiatan pendampingan posyandu sebagai wadah evaluasi bagi kader dan mahasiswa.</w:t>
      </w:r>
      <w:proofErr w:type="gramEnd"/>
      <w:r>
        <w:t xml:space="preserve"> </w:t>
      </w:r>
    </w:p>
    <w:p w14:paraId="1F8BAF4C" w14:textId="77777777" w:rsidR="00BD4AB9" w:rsidRDefault="00EB49FD">
      <w:pPr>
        <w:numPr>
          <w:ilvl w:val="0"/>
          <w:numId w:val="121"/>
        </w:numPr>
        <w:pBdr>
          <w:top w:val="nil"/>
          <w:left w:val="nil"/>
          <w:bottom w:val="nil"/>
          <w:right w:val="nil"/>
          <w:between w:val="nil"/>
        </w:pBdr>
        <w:spacing w:after="0" w:line="360" w:lineRule="auto"/>
      </w:pPr>
      <w:r>
        <w:t>Tujuan Khusus</w:t>
      </w:r>
    </w:p>
    <w:p w14:paraId="4CD0B70C" w14:textId="77777777" w:rsidR="00BD4AB9" w:rsidRDefault="00EB49FD">
      <w:pPr>
        <w:numPr>
          <w:ilvl w:val="0"/>
          <w:numId w:val="332"/>
        </w:numPr>
        <w:pBdr>
          <w:top w:val="nil"/>
          <w:left w:val="nil"/>
          <w:bottom w:val="nil"/>
          <w:right w:val="nil"/>
          <w:between w:val="nil"/>
        </w:pBdr>
        <w:spacing w:after="0" w:line="360" w:lineRule="auto"/>
      </w:pPr>
      <w:r>
        <w:t xml:space="preserve">Mahasiswa mampu melakukan kegiatan penimbangan pada posyandu </w:t>
      </w:r>
    </w:p>
    <w:p w14:paraId="7E0B294A" w14:textId="77777777" w:rsidR="00BD4AB9" w:rsidRDefault="00EB49FD">
      <w:pPr>
        <w:numPr>
          <w:ilvl w:val="0"/>
          <w:numId w:val="332"/>
        </w:numPr>
        <w:pBdr>
          <w:top w:val="nil"/>
          <w:left w:val="nil"/>
          <w:bottom w:val="nil"/>
          <w:right w:val="nil"/>
          <w:between w:val="nil"/>
        </w:pBdr>
        <w:spacing w:after="0" w:line="360" w:lineRule="auto"/>
      </w:pPr>
      <w:r>
        <w:t>Mahasiswa mampu mengevaluasi kegiatan penimbangan yang dilakukan oleh kader</w:t>
      </w:r>
    </w:p>
    <w:p w14:paraId="4DD5F142" w14:textId="4D192DE8" w:rsidR="00CA2A78" w:rsidRDefault="00EB49FD" w:rsidP="00662CC5">
      <w:pPr>
        <w:numPr>
          <w:ilvl w:val="0"/>
          <w:numId w:val="332"/>
        </w:numPr>
        <w:pBdr>
          <w:top w:val="nil"/>
          <w:left w:val="nil"/>
          <w:bottom w:val="nil"/>
          <w:right w:val="nil"/>
          <w:between w:val="nil"/>
        </w:pBdr>
        <w:spacing w:after="0" w:line="360" w:lineRule="auto"/>
      </w:pPr>
      <w:r>
        <w:t xml:space="preserve">Mahasiswa mampu melakukan kegiatan pencatatan hasil penimbangan </w:t>
      </w:r>
    </w:p>
    <w:p w14:paraId="23954F3D" w14:textId="77777777" w:rsidR="00BD4AB9" w:rsidRDefault="00EB49FD">
      <w:pPr>
        <w:numPr>
          <w:ilvl w:val="0"/>
          <w:numId w:val="270"/>
        </w:numPr>
        <w:pBdr>
          <w:top w:val="nil"/>
          <w:left w:val="nil"/>
          <w:bottom w:val="nil"/>
          <w:right w:val="nil"/>
          <w:between w:val="nil"/>
        </w:pBdr>
        <w:spacing w:after="0" w:line="360" w:lineRule="auto"/>
      </w:pPr>
      <w:r>
        <w:t>Sasaran</w:t>
      </w:r>
    </w:p>
    <w:p w14:paraId="320D9DF8" w14:textId="009DBDCE" w:rsidR="00BD4AB9" w:rsidRDefault="00662CC5">
      <w:pPr>
        <w:pBdr>
          <w:top w:val="nil"/>
          <w:left w:val="nil"/>
          <w:bottom w:val="nil"/>
          <w:right w:val="nil"/>
          <w:between w:val="nil"/>
        </w:pBdr>
        <w:spacing w:after="0" w:line="360" w:lineRule="auto"/>
        <w:ind w:left="1080"/>
      </w:pPr>
      <w:r>
        <w:t>P</w:t>
      </w:r>
      <w:r w:rsidR="00EB49FD">
        <w:t xml:space="preserve">osyandu di wilayah kerja Desa Barengkok </w:t>
      </w:r>
    </w:p>
    <w:p w14:paraId="4F71FF85" w14:textId="77777777" w:rsidR="00CA2A78" w:rsidRDefault="00CA2A78" w:rsidP="00CA2A78">
      <w:pPr>
        <w:pBdr>
          <w:top w:val="nil"/>
          <w:left w:val="nil"/>
          <w:bottom w:val="nil"/>
          <w:right w:val="nil"/>
          <w:between w:val="nil"/>
        </w:pBdr>
        <w:spacing w:after="0" w:line="360" w:lineRule="auto"/>
      </w:pPr>
    </w:p>
    <w:p w14:paraId="636475A5" w14:textId="77777777" w:rsidR="00BD4AB9" w:rsidRDefault="00EB49FD">
      <w:pPr>
        <w:numPr>
          <w:ilvl w:val="0"/>
          <w:numId w:val="270"/>
        </w:numPr>
        <w:pBdr>
          <w:top w:val="nil"/>
          <w:left w:val="nil"/>
          <w:bottom w:val="nil"/>
          <w:right w:val="nil"/>
          <w:between w:val="nil"/>
        </w:pBdr>
        <w:spacing w:after="0" w:line="360" w:lineRule="auto"/>
      </w:pPr>
      <w:r>
        <w:t>Waktu dan Tempat</w:t>
      </w:r>
    </w:p>
    <w:p w14:paraId="20021D1A" w14:textId="77777777" w:rsidR="00BD4AB9" w:rsidRDefault="00EB49FD">
      <w:pPr>
        <w:pBdr>
          <w:top w:val="nil"/>
          <w:left w:val="nil"/>
          <w:bottom w:val="nil"/>
          <w:right w:val="nil"/>
          <w:between w:val="nil"/>
        </w:pBdr>
        <w:spacing w:after="0" w:line="360" w:lineRule="auto"/>
        <w:ind w:left="1080"/>
      </w:pPr>
      <w:r>
        <w:t>Disesuaikan dengan jadwal kegiatan penimbangan masing-masing posyandu di Desa Barengkok</w:t>
      </w:r>
    </w:p>
    <w:p w14:paraId="0C231FFA" w14:textId="77777777" w:rsidR="00CA2A78" w:rsidRDefault="00CA2A78">
      <w:pPr>
        <w:pBdr>
          <w:top w:val="nil"/>
          <w:left w:val="nil"/>
          <w:bottom w:val="nil"/>
          <w:right w:val="nil"/>
          <w:between w:val="nil"/>
        </w:pBdr>
        <w:spacing w:after="0" w:line="360" w:lineRule="auto"/>
        <w:ind w:left="1080"/>
      </w:pPr>
    </w:p>
    <w:p w14:paraId="3A8E6FC5" w14:textId="77777777" w:rsidR="00BD4AB9" w:rsidRDefault="00EB49FD">
      <w:pPr>
        <w:numPr>
          <w:ilvl w:val="0"/>
          <w:numId w:val="270"/>
        </w:numPr>
        <w:pBdr>
          <w:top w:val="nil"/>
          <w:left w:val="nil"/>
          <w:bottom w:val="nil"/>
          <w:right w:val="nil"/>
          <w:between w:val="nil"/>
        </w:pBdr>
        <w:spacing w:after="0" w:line="360" w:lineRule="auto"/>
      </w:pPr>
      <w:r>
        <w:t>Pelaksanaan Kegiatan</w:t>
      </w:r>
    </w:p>
    <w:p w14:paraId="0562AA04" w14:textId="77777777" w:rsidR="00BD4AB9" w:rsidRDefault="00EB49FD">
      <w:pPr>
        <w:pBdr>
          <w:top w:val="nil"/>
          <w:left w:val="nil"/>
          <w:bottom w:val="nil"/>
          <w:right w:val="nil"/>
          <w:between w:val="nil"/>
        </w:pBdr>
        <w:spacing w:after="0" w:line="360" w:lineRule="auto"/>
        <w:ind w:left="1080"/>
      </w:pPr>
      <w:r>
        <w:t>Posyandu Desa Barengko</w:t>
      </w:r>
      <w:r w:rsidR="00CA2A78">
        <w:t>k</w:t>
      </w:r>
    </w:p>
    <w:p w14:paraId="35211FF0" w14:textId="77777777" w:rsidR="00CA2A78" w:rsidRDefault="00CA2A78">
      <w:pPr>
        <w:pBdr>
          <w:top w:val="nil"/>
          <w:left w:val="nil"/>
          <w:bottom w:val="nil"/>
          <w:right w:val="nil"/>
          <w:between w:val="nil"/>
        </w:pBdr>
        <w:spacing w:after="0" w:line="360" w:lineRule="auto"/>
        <w:ind w:left="1080"/>
      </w:pPr>
    </w:p>
    <w:p w14:paraId="52D314C6" w14:textId="77777777" w:rsidR="00BD4AB9" w:rsidRDefault="00EB49FD">
      <w:pPr>
        <w:numPr>
          <w:ilvl w:val="0"/>
          <w:numId w:val="270"/>
        </w:numPr>
        <w:pBdr>
          <w:top w:val="nil"/>
          <w:left w:val="nil"/>
          <w:bottom w:val="nil"/>
          <w:right w:val="nil"/>
          <w:between w:val="nil"/>
        </w:pBdr>
        <w:spacing w:after="0" w:line="360" w:lineRule="auto"/>
      </w:pPr>
      <w:r>
        <w:t>Hasil Kegiatan</w:t>
      </w:r>
    </w:p>
    <w:p w14:paraId="06D0E0ED" w14:textId="412F629B" w:rsidR="00BD4AB9" w:rsidRDefault="00EB49FD">
      <w:pPr>
        <w:pBdr>
          <w:top w:val="nil"/>
          <w:left w:val="nil"/>
          <w:bottom w:val="nil"/>
          <w:right w:val="nil"/>
          <w:between w:val="nil"/>
        </w:pBdr>
        <w:spacing w:after="0" w:line="360" w:lineRule="auto"/>
        <w:ind w:left="1080" w:firstLine="360"/>
      </w:pPr>
      <w:r>
        <w:t xml:space="preserve"> </w:t>
      </w:r>
      <w:proofErr w:type="gramStart"/>
      <w:r>
        <w:t>Kegiatan ini bertempat di Perkutut 11 atau RW 11.</w:t>
      </w:r>
      <w:proofErr w:type="gramEnd"/>
      <w:r>
        <w:t xml:space="preserve"> Jadwal ini bertepatan pada jadwal posyandu terakhir yang </w:t>
      </w:r>
      <w:proofErr w:type="gramStart"/>
      <w:r>
        <w:t>akan</w:t>
      </w:r>
      <w:proofErr w:type="gramEnd"/>
      <w:r>
        <w:t xml:space="preserve"> melaksanakan penimbangan di bulan November. </w:t>
      </w:r>
      <w:proofErr w:type="gramStart"/>
      <w:r>
        <w:t>Kegiatan ini dihadiri oleh 4 orang kader dan 1 orang bidan desa, serta dibarengi dengan kunjungan dokter dari Puskesmas Leuwiliang.</w:t>
      </w:r>
      <w:proofErr w:type="gramEnd"/>
      <w:r>
        <w:t xml:space="preserve"> </w:t>
      </w:r>
      <w:proofErr w:type="gramStart"/>
      <w:r>
        <w:t xml:space="preserve">Peserta </w:t>
      </w:r>
      <w:r w:rsidR="001F1B4F">
        <w:t xml:space="preserve">posyandu yang datang berjumlah </w:t>
      </w:r>
      <w:r>
        <w:t>17 anak dan 2 ibu hamil.</w:t>
      </w:r>
      <w:proofErr w:type="gramEnd"/>
      <w:r>
        <w:t xml:space="preserve"> </w:t>
      </w:r>
    </w:p>
    <w:p w14:paraId="4E717E0A" w14:textId="77777777" w:rsidR="00A84132" w:rsidRDefault="00A84132">
      <w:r>
        <w:br w:type="page"/>
      </w:r>
    </w:p>
    <w:p w14:paraId="16519448" w14:textId="4FDC3887" w:rsidR="00BD4AB9" w:rsidRDefault="00EB49FD">
      <w:pPr>
        <w:pBdr>
          <w:top w:val="nil"/>
          <w:left w:val="nil"/>
          <w:bottom w:val="nil"/>
          <w:right w:val="nil"/>
          <w:between w:val="nil"/>
        </w:pBdr>
        <w:spacing w:after="0" w:line="360" w:lineRule="auto"/>
        <w:ind w:left="1080" w:firstLine="360"/>
      </w:pPr>
      <w:proofErr w:type="gramStart"/>
      <w:r>
        <w:lastRenderedPageBreak/>
        <w:t>Posyandu diawali dengan kegiatan pendaftaran kemudian bayi atau balita dipersilahkan untuk menunggu giliran penimbangan.</w:t>
      </w:r>
      <w:proofErr w:type="gramEnd"/>
      <w:r>
        <w:t xml:space="preserve"> </w:t>
      </w:r>
      <w:proofErr w:type="gramStart"/>
      <w:r>
        <w:t>Kegiatan posyandu kali ini bersamaan dengan penyuluhan penyakit dari pihak Puskesmas Leuwiliang.</w:t>
      </w:r>
      <w:proofErr w:type="gramEnd"/>
      <w:r>
        <w:t xml:space="preserve"> Sehingga, bayi dan balita yang telah ditimbang dan pemberian vaksinasi </w:t>
      </w:r>
      <w:proofErr w:type="gramStart"/>
      <w:r>
        <w:t>akan</w:t>
      </w:r>
      <w:proofErr w:type="gramEnd"/>
      <w:r>
        <w:t xml:space="preserve"> dikumpulkan di teras posyandu untuk mengikuti penyuluhan. </w:t>
      </w:r>
      <w:proofErr w:type="gramStart"/>
      <w:r>
        <w:t>Setelah melakukan penimbangan, pencatatan, dan sesi penyuluhan selesai, peserta posyandu diperbolehkan pulang.</w:t>
      </w:r>
      <w:proofErr w:type="gramEnd"/>
      <w:r>
        <w:t xml:space="preserve"> </w:t>
      </w:r>
      <w:proofErr w:type="gramStart"/>
      <w:r>
        <w:t>Namun sayangnya, kegiatan posyandu kali ini tidak ada pemberian PMT dikarenakan permasalahan administrasi dari pihak desa.</w:t>
      </w:r>
      <w:proofErr w:type="gramEnd"/>
      <w:r>
        <w:t xml:space="preserve"> </w:t>
      </w:r>
    </w:p>
    <w:p w14:paraId="52B239C4" w14:textId="77777777" w:rsidR="00BD4AB9" w:rsidRDefault="00EB49FD">
      <w:pPr>
        <w:pBdr>
          <w:top w:val="nil"/>
          <w:left w:val="nil"/>
          <w:bottom w:val="nil"/>
          <w:right w:val="nil"/>
          <w:between w:val="nil"/>
        </w:pBdr>
        <w:spacing w:after="0" w:line="360" w:lineRule="auto"/>
        <w:ind w:left="1080"/>
      </w:pPr>
      <w:r>
        <w:tab/>
      </w:r>
      <w:proofErr w:type="gramStart"/>
      <w:r>
        <w:t>Pada kegiatan penimbangan di posyandu Desa Barengkok tidak lagi menggunakan dacin sebagai alat pengukur berat badan.</w:t>
      </w:r>
      <w:proofErr w:type="gramEnd"/>
      <w:r>
        <w:t xml:space="preserve"> </w:t>
      </w:r>
      <w:proofErr w:type="gramStart"/>
      <w:r>
        <w:t>Desa telah dilengkapi oleh timbangan digital untuk bayi yang dapat mengukur berat badan dan juga panjang badan.</w:t>
      </w:r>
      <w:proofErr w:type="gramEnd"/>
      <w:r>
        <w:t xml:space="preserve"> </w:t>
      </w:r>
      <w:proofErr w:type="gramStart"/>
      <w:r>
        <w:t>Namun sayangnya, alat ini hanya berjumlah 1 untuk desa sehingga penggunaannya pun secara bergantian.</w:t>
      </w:r>
      <w:proofErr w:type="gramEnd"/>
      <w:r>
        <w:t xml:space="preserve"> </w:t>
      </w:r>
    </w:p>
    <w:p w14:paraId="1A5EE31B" w14:textId="77777777" w:rsidR="00CA2A78" w:rsidRDefault="00CA2A78">
      <w:pPr>
        <w:pBdr>
          <w:top w:val="nil"/>
          <w:left w:val="nil"/>
          <w:bottom w:val="nil"/>
          <w:right w:val="nil"/>
          <w:between w:val="nil"/>
        </w:pBdr>
        <w:spacing w:after="0" w:line="360" w:lineRule="auto"/>
        <w:ind w:left="1080"/>
      </w:pPr>
    </w:p>
    <w:p w14:paraId="453B408D" w14:textId="77777777" w:rsidR="00BD4AB9" w:rsidRDefault="00EB49FD">
      <w:pPr>
        <w:numPr>
          <w:ilvl w:val="0"/>
          <w:numId w:val="270"/>
        </w:numPr>
        <w:pBdr>
          <w:top w:val="nil"/>
          <w:left w:val="nil"/>
          <w:bottom w:val="nil"/>
          <w:right w:val="nil"/>
          <w:between w:val="nil"/>
        </w:pBdr>
        <w:spacing w:after="0" w:line="360" w:lineRule="auto"/>
      </w:pPr>
      <w:r>
        <w:rPr>
          <w:color w:val="000000"/>
        </w:rPr>
        <w:t>Monitoring dan Evaluasi</w:t>
      </w:r>
    </w:p>
    <w:p w14:paraId="0D282E7A" w14:textId="77777777" w:rsidR="00BD4AB9" w:rsidRDefault="00EB49FD">
      <w:pPr>
        <w:spacing w:after="0" w:line="360" w:lineRule="auto"/>
        <w:ind w:left="1080"/>
      </w:pPr>
      <w:r>
        <w:tab/>
      </w:r>
      <w:proofErr w:type="gramStart"/>
      <w:r>
        <w:t>Kegiatan pendampingan posyandu telah dilaksanakan secara lancar dan cukup kondusif.</w:t>
      </w:r>
      <w:proofErr w:type="gramEnd"/>
      <w:r>
        <w:t xml:space="preserve"> </w:t>
      </w:r>
      <w:proofErr w:type="gramStart"/>
      <w:r>
        <w:t>Alat antropometri yang digunakan sudah cukup mumpuni sehingga meminimalisir kesalahan pengukuran.</w:t>
      </w:r>
      <w:proofErr w:type="gramEnd"/>
      <w:r>
        <w:t xml:space="preserve"> </w:t>
      </w:r>
      <w:proofErr w:type="gramStart"/>
      <w:r>
        <w:t>Posyandu telah dilengkapi oleh timbangan digital yang dapat mengukur berat badan dan panjang badan.</w:t>
      </w:r>
      <w:proofErr w:type="gramEnd"/>
      <w:r>
        <w:t xml:space="preserve"> </w:t>
      </w:r>
    </w:p>
    <w:p w14:paraId="598BBC36" w14:textId="77777777" w:rsidR="00BD4AB9" w:rsidRDefault="00EB49FD">
      <w:pPr>
        <w:spacing w:after="0" w:line="360" w:lineRule="auto"/>
        <w:ind w:left="1080" w:firstLine="360"/>
      </w:pPr>
      <w:proofErr w:type="gramStart"/>
      <w:r>
        <w:t>Namun terdapat beberapa kendala yaitu seperti lokasi Posyandu Perkutut 11 yang kurang luas dan tidak ada kipas.</w:t>
      </w:r>
      <w:proofErr w:type="gramEnd"/>
      <w:r>
        <w:t xml:space="preserve"> </w:t>
      </w:r>
      <w:proofErr w:type="gramStart"/>
      <w:r>
        <w:t>Perkutut 11 telah dilengkapi dengan satu kamar pemeriksaan untuk bayi dan ibu hamil, namun tidak dilengkapi dengan kipas.</w:t>
      </w:r>
      <w:proofErr w:type="gramEnd"/>
      <w:r>
        <w:t xml:space="preserve"> Tempat yang kurang luas menyebabkan proses penimbangan berat badan dan pengukuran tinggi badan sedikit terganggu. </w:t>
      </w:r>
      <w:proofErr w:type="gramStart"/>
      <w:r>
        <w:t>Anak yang sudah ditimbang terkadang belum melakukan pengukuran tinggi badan begitupun sebaliknya, sehingga perlu pengawasan yang jeli saat penimbangan.</w:t>
      </w:r>
      <w:proofErr w:type="gramEnd"/>
      <w:r>
        <w:t xml:space="preserve"> </w:t>
      </w:r>
    </w:p>
    <w:p w14:paraId="75E09D47" w14:textId="77777777" w:rsidR="00A84132" w:rsidRDefault="00A84132">
      <w:r>
        <w:br w:type="page"/>
      </w:r>
    </w:p>
    <w:p w14:paraId="60C03ECE" w14:textId="72FD2E28" w:rsidR="00BD4AB9" w:rsidRDefault="00EB49FD">
      <w:pPr>
        <w:spacing w:after="0" w:line="360" w:lineRule="auto"/>
        <w:ind w:left="1080" w:firstLine="360"/>
      </w:pPr>
      <w:proofErr w:type="gramStart"/>
      <w:r>
        <w:lastRenderedPageBreak/>
        <w:t>Selain itu, kader hanya bisa menyiapkan satu meja registrasi dan satu meja untuk pemberian vaksinasi oleh bidan desa.</w:t>
      </w:r>
      <w:proofErr w:type="gramEnd"/>
      <w:r>
        <w:t xml:space="preserve"> </w:t>
      </w:r>
      <w:proofErr w:type="gramStart"/>
      <w:r>
        <w:t>Sehingga, pada saat pencatatan dilakukan oleh satu kader tanpa meja.</w:t>
      </w:r>
      <w:proofErr w:type="gramEnd"/>
      <w:r>
        <w:t xml:space="preserve"> </w:t>
      </w:r>
      <w:proofErr w:type="gramStart"/>
      <w:r>
        <w:t>Hal ini dikhawatirkan dapat terjadi kekeliruan pencatatan data di posyandu.</w:t>
      </w:r>
      <w:proofErr w:type="gramEnd"/>
      <w:r>
        <w:t xml:space="preserve"> </w:t>
      </w:r>
      <w:proofErr w:type="gramStart"/>
      <w:r>
        <w:t>Peserta yang hadir juga tidak diberikan pemberian makanan tambahan (PMT) karena adanya permasalahan administrasi pada pihak desa.</w:t>
      </w:r>
      <w:proofErr w:type="gramEnd"/>
      <w:r>
        <w:t xml:space="preserve"> </w:t>
      </w:r>
    </w:p>
    <w:p w14:paraId="4A3640D9" w14:textId="77777777" w:rsidR="00CA2A78" w:rsidRDefault="00CA2A78">
      <w:pPr>
        <w:spacing w:after="0" w:line="360" w:lineRule="auto"/>
        <w:ind w:left="1080" w:firstLine="360"/>
      </w:pPr>
    </w:p>
    <w:p w14:paraId="1E62A0C5" w14:textId="77777777" w:rsidR="00BD4AB9" w:rsidRDefault="00EB49FD">
      <w:pPr>
        <w:numPr>
          <w:ilvl w:val="0"/>
          <w:numId w:val="270"/>
        </w:numPr>
        <w:pBdr>
          <w:top w:val="nil"/>
          <w:left w:val="nil"/>
          <w:bottom w:val="nil"/>
          <w:right w:val="nil"/>
          <w:between w:val="nil"/>
        </w:pBdr>
        <w:spacing w:after="0" w:line="360" w:lineRule="auto"/>
      </w:pPr>
      <w:r>
        <w:rPr>
          <w:color w:val="000000"/>
        </w:rPr>
        <w:t>Faktor Pendukung dan Penghambat</w:t>
      </w:r>
    </w:p>
    <w:p w14:paraId="48BE7A89" w14:textId="77777777" w:rsidR="00BD4AB9" w:rsidRDefault="00EB49FD">
      <w:pPr>
        <w:numPr>
          <w:ilvl w:val="0"/>
          <w:numId w:val="244"/>
        </w:numPr>
        <w:pBdr>
          <w:top w:val="nil"/>
          <w:left w:val="nil"/>
          <w:bottom w:val="nil"/>
          <w:right w:val="nil"/>
          <w:between w:val="nil"/>
        </w:pBdr>
        <w:spacing w:after="0" w:line="360" w:lineRule="auto"/>
      </w:pPr>
      <w:r>
        <w:rPr>
          <w:color w:val="000000"/>
        </w:rPr>
        <w:t>Faktor Pendukung</w:t>
      </w:r>
    </w:p>
    <w:p w14:paraId="4E6FB2DC" w14:textId="77777777" w:rsidR="00BD4AB9" w:rsidRDefault="00EB49FD">
      <w:pPr>
        <w:numPr>
          <w:ilvl w:val="0"/>
          <w:numId w:val="306"/>
        </w:numPr>
        <w:pBdr>
          <w:top w:val="nil"/>
          <w:left w:val="nil"/>
          <w:bottom w:val="nil"/>
          <w:right w:val="nil"/>
          <w:between w:val="nil"/>
        </w:pBdr>
        <w:spacing w:after="0" w:line="360" w:lineRule="auto"/>
      </w:pPr>
      <w:r>
        <w:t xml:space="preserve">Kader posyandu sangat terbuka terhadap kedatangan mahasiswa </w:t>
      </w:r>
    </w:p>
    <w:p w14:paraId="2E2D7AA3" w14:textId="77777777" w:rsidR="00BD4AB9" w:rsidRDefault="00EB49FD">
      <w:pPr>
        <w:numPr>
          <w:ilvl w:val="0"/>
          <w:numId w:val="306"/>
        </w:numPr>
        <w:pBdr>
          <w:top w:val="nil"/>
          <w:left w:val="nil"/>
          <w:bottom w:val="nil"/>
          <w:right w:val="nil"/>
          <w:between w:val="nil"/>
        </w:pBdr>
        <w:spacing w:after="0" w:line="360" w:lineRule="auto"/>
      </w:pPr>
      <w:r>
        <w:t>Tersedianya sarana dan prasarana yang memadai</w:t>
      </w:r>
    </w:p>
    <w:p w14:paraId="5B467B9E" w14:textId="77777777" w:rsidR="007E5D75" w:rsidRDefault="007E5D75" w:rsidP="00AC2B20">
      <w:pPr>
        <w:pBdr>
          <w:top w:val="nil"/>
          <w:left w:val="nil"/>
          <w:bottom w:val="nil"/>
          <w:right w:val="nil"/>
          <w:between w:val="nil"/>
        </w:pBdr>
        <w:spacing w:after="0" w:line="360" w:lineRule="auto"/>
      </w:pPr>
    </w:p>
    <w:p w14:paraId="3A014B5E" w14:textId="77777777" w:rsidR="00BD4AB9" w:rsidRDefault="00EB49FD">
      <w:pPr>
        <w:numPr>
          <w:ilvl w:val="0"/>
          <w:numId w:val="244"/>
        </w:numPr>
        <w:pBdr>
          <w:top w:val="nil"/>
          <w:left w:val="nil"/>
          <w:bottom w:val="nil"/>
          <w:right w:val="nil"/>
          <w:between w:val="nil"/>
        </w:pBdr>
        <w:spacing w:after="0" w:line="360" w:lineRule="auto"/>
      </w:pPr>
      <w:r>
        <w:rPr>
          <w:color w:val="000000"/>
        </w:rPr>
        <w:t>Faktor Penghambat</w:t>
      </w:r>
    </w:p>
    <w:p w14:paraId="5EB52F5C" w14:textId="77777777" w:rsidR="00BD4AB9" w:rsidRDefault="00EB49FD">
      <w:pPr>
        <w:numPr>
          <w:ilvl w:val="0"/>
          <w:numId w:val="228"/>
        </w:numPr>
        <w:pBdr>
          <w:top w:val="nil"/>
          <w:left w:val="nil"/>
          <w:bottom w:val="nil"/>
          <w:right w:val="nil"/>
          <w:between w:val="nil"/>
        </w:pBdr>
        <w:spacing w:after="0" w:line="360" w:lineRule="auto"/>
      </w:pPr>
      <w:r>
        <w:t xml:space="preserve">Posyandu tidak melakukan prinsip sistem </w:t>
      </w:r>
      <w:proofErr w:type="gramStart"/>
      <w:r>
        <w:t>lima</w:t>
      </w:r>
      <w:proofErr w:type="gramEnd"/>
      <w:r>
        <w:t xml:space="preserve"> meja sehingga kegiatan posyandu kurang berjalan secara sistematis. </w:t>
      </w:r>
    </w:p>
    <w:p w14:paraId="67E6D0EF" w14:textId="2635B28E" w:rsidR="00BD4AB9" w:rsidRDefault="00EB49FD" w:rsidP="007D4275">
      <w:pPr>
        <w:numPr>
          <w:ilvl w:val="0"/>
          <w:numId w:val="228"/>
        </w:numPr>
        <w:pBdr>
          <w:top w:val="nil"/>
          <w:left w:val="nil"/>
          <w:bottom w:val="nil"/>
          <w:right w:val="nil"/>
          <w:between w:val="nil"/>
        </w:pBdr>
        <w:spacing w:after="0" w:line="360" w:lineRule="auto"/>
      </w:pPr>
      <w:r>
        <w:t xml:space="preserve">Medan tempuh menuju posyandu yang berbahaya dapat menurunkan antusiasme warga agar datang ke posyandu. </w:t>
      </w:r>
    </w:p>
    <w:p w14:paraId="1CEA4BF9" w14:textId="6DC37CFB" w:rsidR="00BD4AB9" w:rsidRPr="00CC607D" w:rsidRDefault="00EB49FD" w:rsidP="00085060">
      <w:pPr>
        <w:pStyle w:val="Heading2"/>
        <w:numPr>
          <w:ilvl w:val="0"/>
          <w:numId w:val="147"/>
        </w:numPr>
        <w:ind w:left="709"/>
      </w:pPr>
      <w:bookmarkStart w:id="50" w:name="_Toc124106409"/>
      <w:r w:rsidRPr="00CC607D">
        <w:t>Keluarga Binaan</w:t>
      </w:r>
      <w:bookmarkEnd w:id="50"/>
    </w:p>
    <w:p w14:paraId="1FC8AEC5" w14:textId="77777777" w:rsidR="00CC607D" w:rsidRPr="00E2188A" w:rsidRDefault="00CC607D" w:rsidP="00CC607D">
      <w:pPr>
        <w:numPr>
          <w:ilvl w:val="0"/>
          <w:numId w:val="60"/>
        </w:numPr>
        <w:spacing w:after="0" w:line="360" w:lineRule="auto"/>
        <w:ind w:left="1080"/>
      </w:pPr>
      <w:r w:rsidRPr="00E2188A">
        <w:t>Latar Belakang</w:t>
      </w:r>
    </w:p>
    <w:p w14:paraId="70E58BE3" w14:textId="28DC1570" w:rsidR="00CC607D" w:rsidRDefault="00CC607D" w:rsidP="00CC607D">
      <w:pPr>
        <w:spacing w:after="0" w:line="360" w:lineRule="auto"/>
        <w:ind w:left="1080" w:firstLine="360"/>
      </w:pPr>
      <w:proofErr w:type="gramStart"/>
      <w:r w:rsidRPr="00E2188A">
        <w:t>Keluarga binaan merupakan salah satu kegiatan yang bertujuan untuk melakukan intervensi gizi kepada keluarga batita atau ibu hamil yang mengalami masalah gizi.</w:t>
      </w:r>
      <w:proofErr w:type="gramEnd"/>
      <w:r w:rsidRPr="00E2188A">
        <w:t xml:space="preserve"> </w:t>
      </w:r>
      <w:proofErr w:type="gramStart"/>
      <w:r w:rsidRPr="00E2188A">
        <w:t>Kegiatan ini diharapkan dapat meningkatkan keluarga tersebut menjadi keluarga yang sadar gizi.</w:t>
      </w:r>
      <w:proofErr w:type="gramEnd"/>
      <w:r w:rsidRPr="00E2188A">
        <w:t xml:space="preserve"> </w:t>
      </w:r>
      <w:proofErr w:type="gramStart"/>
      <w:r w:rsidRPr="00E2188A">
        <w:t>Adapun kegiatan yang dilakukan adalah dengan mengunjungi rumah warga untuk melakukan penyuluhan dan pemantauan secara intensif selama sepuluh kali pertemuan.</w:t>
      </w:r>
      <w:proofErr w:type="gramEnd"/>
    </w:p>
    <w:p w14:paraId="10FD203E" w14:textId="77777777" w:rsidR="00E45666" w:rsidRPr="00E2188A" w:rsidRDefault="00E45666" w:rsidP="00E45666">
      <w:pPr>
        <w:numPr>
          <w:ilvl w:val="0"/>
          <w:numId w:val="60"/>
        </w:numPr>
        <w:spacing w:after="0" w:line="360" w:lineRule="auto"/>
        <w:ind w:left="1080"/>
      </w:pPr>
      <w:r w:rsidRPr="00E2188A">
        <w:t>Tujuan</w:t>
      </w:r>
    </w:p>
    <w:p w14:paraId="59CAA80A" w14:textId="77777777" w:rsidR="00E45666" w:rsidRPr="00E2188A" w:rsidRDefault="00E45666" w:rsidP="00E45666">
      <w:pPr>
        <w:pStyle w:val="ListParagraph"/>
        <w:numPr>
          <w:ilvl w:val="1"/>
          <w:numId w:val="60"/>
        </w:numPr>
        <w:spacing w:after="0" w:line="360" w:lineRule="auto"/>
        <w:ind w:left="1418" w:hanging="284"/>
      </w:pPr>
      <w:r w:rsidRPr="00E2188A">
        <w:t xml:space="preserve">Tujuan Umum : </w:t>
      </w:r>
    </w:p>
    <w:p w14:paraId="5E3DE8D7" w14:textId="476F048F" w:rsidR="00662CC5" w:rsidRPr="00E2188A" w:rsidRDefault="00E45666" w:rsidP="001327D5">
      <w:pPr>
        <w:pStyle w:val="ListParagraph"/>
        <w:spacing w:after="0" w:line="360" w:lineRule="auto"/>
        <w:ind w:left="1418"/>
      </w:pPr>
      <w:proofErr w:type="gramStart"/>
      <w:r w:rsidRPr="00E2188A">
        <w:t>Meningkatkan status gizi ibu hamil dengan secara intensif untuk mengubah perilaku ibu sehingga terciptanya keluarga yang sehat.</w:t>
      </w:r>
      <w:proofErr w:type="gramEnd"/>
    </w:p>
    <w:p w14:paraId="076C083A" w14:textId="77777777" w:rsidR="00E45666" w:rsidRPr="00E2188A" w:rsidRDefault="00E45666" w:rsidP="00E45666">
      <w:pPr>
        <w:pStyle w:val="ListParagraph"/>
        <w:numPr>
          <w:ilvl w:val="1"/>
          <w:numId w:val="60"/>
        </w:numPr>
        <w:spacing w:after="0" w:line="360" w:lineRule="auto"/>
        <w:ind w:left="1418" w:hanging="284"/>
      </w:pPr>
      <w:r w:rsidRPr="00E2188A">
        <w:lastRenderedPageBreak/>
        <w:t xml:space="preserve">Tujuan Khusus </w:t>
      </w:r>
    </w:p>
    <w:p w14:paraId="56844CC5" w14:textId="77777777" w:rsidR="00E45666" w:rsidRPr="00E2188A" w:rsidRDefault="00E45666" w:rsidP="00662CC5">
      <w:pPr>
        <w:pStyle w:val="ListParagraph"/>
        <w:numPr>
          <w:ilvl w:val="2"/>
          <w:numId w:val="382"/>
        </w:numPr>
        <w:spacing w:after="0" w:line="360" w:lineRule="auto"/>
        <w:ind w:left="1701" w:hanging="283"/>
      </w:pPr>
      <w:r w:rsidRPr="00E2188A">
        <w:t>Meningkatkan pengetahuan ibu mengenai gizi seimbang dan perilaku hidup bersih dan sehat (PHBS).</w:t>
      </w:r>
    </w:p>
    <w:p w14:paraId="2C820825" w14:textId="77777777" w:rsidR="00E45666" w:rsidRPr="00E2188A" w:rsidRDefault="00E45666" w:rsidP="00662CC5">
      <w:pPr>
        <w:pStyle w:val="ListParagraph"/>
        <w:numPr>
          <w:ilvl w:val="2"/>
          <w:numId w:val="382"/>
        </w:numPr>
        <w:spacing w:after="0" w:line="360" w:lineRule="auto"/>
        <w:ind w:left="1701" w:hanging="283"/>
      </w:pPr>
      <w:r w:rsidRPr="00E2188A">
        <w:t>Meningkatkan asupan makanan sesuai dengan kebutuhan</w:t>
      </w:r>
    </w:p>
    <w:p w14:paraId="137F4079" w14:textId="77777777" w:rsidR="00E45666" w:rsidRPr="00E2188A" w:rsidRDefault="00E45666" w:rsidP="00662CC5">
      <w:pPr>
        <w:pStyle w:val="ListParagraph"/>
        <w:numPr>
          <w:ilvl w:val="2"/>
          <w:numId w:val="382"/>
        </w:numPr>
        <w:spacing w:after="0" w:line="360" w:lineRule="auto"/>
        <w:ind w:left="1701" w:hanging="283"/>
      </w:pPr>
      <w:r w:rsidRPr="00E2188A">
        <w:t>Meningkatkan hasil pengukuran</w:t>
      </w:r>
    </w:p>
    <w:p w14:paraId="0885A71B" w14:textId="3797A346" w:rsidR="00E45666" w:rsidRPr="00E2188A" w:rsidRDefault="00E45666" w:rsidP="00662CC5">
      <w:pPr>
        <w:pStyle w:val="ListParagraph"/>
        <w:numPr>
          <w:ilvl w:val="2"/>
          <w:numId w:val="382"/>
        </w:numPr>
        <w:spacing w:after="0" w:line="360" w:lineRule="auto"/>
        <w:ind w:left="1701" w:hanging="283"/>
      </w:pPr>
      <w:r w:rsidRPr="00E2188A">
        <w:t>Perubahan status gizi pada ibu hamil yang dibina</w:t>
      </w:r>
    </w:p>
    <w:p w14:paraId="0A686B56" w14:textId="77777777" w:rsidR="00E45666" w:rsidRPr="00E2188A" w:rsidRDefault="00E45666" w:rsidP="00E45666">
      <w:pPr>
        <w:pStyle w:val="ListParagraph"/>
        <w:numPr>
          <w:ilvl w:val="0"/>
          <w:numId w:val="60"/>
        </w:numPr>
        <w:spacing w:after="0" w:line="360" w:lineRule="auto"/>
        <w:ind w:left="1134" w:hanging="425"/>
      </w:pPr>
      <w:r w:rsidRPr="00E2188A">
        <w:t>Sasaran</w:t>
      </w:r>
    </w:p>
    <w:p w14:paraId="5998AFA9" w14:textId="1C50C387" w:rsidR="00E45666" w:rsidRPr="00E2188A" w:rsidRDefault="00E45666" w:rsidP="00662CC5">
      <w:pPr>
        <w:pStyle w:val="ListParagraph"/>
        <w:spacing w:after="0" w:line="360" w:lineRule="auto"/>
        <w:ind w:left="1440"/>
      </w:pPr>
      <w:proofErr w:type="gramStart"/>
      <w:r w:rsidRPr="00E2188A">
        <w:t>Bayi/</w:t>
      </w:r>
      <w:r w:rsidR="00662CC5">
        <w:t>ibu hamil dengan masalah gizi.</w:t>
      </w:r>
      <w:proofErr w:type="gramEnd"/>
      <w:r w:rsidR="00662CC5">
        <w:t xml:space="preserve"> </w:t>
      </w:r>
    </w:p>
    <w:p w14:paraId="5197B9DD" w14:textId="77777777" w:rsidR="00E45666" w:rsidRPr="00E2188A" w:rsidRDefault="00E45666" w:rsidP="00E45666">
      <w:pPr>
        <w:pStyle w:val="ListParagraph"/>
        <w:numPr>
          <w:ilvl w:val="0"/>
          <w:numId w:val="60"/>
        </w:numPr>
        <w:spacing w:after="0" w:line="360" w:lineRule="auto"/>
        <w:ind w:left="1134" w:hanging="425"/>
      </w:pPr>
      <w:r w:rsidRPr="00E2188A">
        <w:t>Waktu dan Tempat</w:t>
      </w:r>
    </w:p>
    <w:p w14:paraId="44C23A76" w14:textId="77777777" w:rsidR="00E45666" w:rsidRPr="00E2188A" w:rsidRDefault="00E45666" w:rsidP="00E45666">
      <w:pPr>
        <w:spacing w:after="0" w:line="360" w:lineRule="auto"/>
        <w:ind w:left="1134"/>
      </w:pPr>
      <w:proofErr w:type="gramStart"/>
      <w:r w:rsidRPr="00E2188A">
        <w:t>Waktu :</w:t>
      </w:r>
      <w:proofErr w:type="gramEnd"/>
      <w:r w:rsidRPr="00E2188A">
        <w:t xml:space="preserve"> 10 kali kunjungan selama 1 bulan dengan waktu masing-masing 60 menit atau menyesuaikan dengan anggota keluarga</w:t>
      </w:r>
    </w:p>
    <w:p w14:paraId="1E2F2076" w14:textId="6169C691" w:rsidR="00E45666" w:rsidRDefault="00662CC5" w:rsidP="00662CC5">
      <w:pPr>
        <w:spacing w:after="0" w:line="360" w:lineRule="auto"/>
        <w:ind w:left="1134"/>
      </w:pPr>
      <w:proofErr w:type="gramStart"/>
      <w:r>
        <w:t>Tempat :</w:t>
      </w:r>
      <w:proofErr w:type="gramEnd"/>
      <w:r>
        <w:t xml:space="preserve"> Rumah keluarga binaan</w:t>
      </w:r>
    </w:p>
    <w:p w14:paraId="3AE5EFCF" w14:textId="77777777" w:rsidR="00E45666" w:rsidRPr="008B4089" w:rsidRDefault="00E45666" w:rsidP="00E45666">
      <w:pPr>
        <w:numPr>
          <w:ilvl w:val="0"/>
          <w:numId w:val="60"/>
        </w:numPr>
        <w:spacing w:after="0" w:line="360" w:lineRule="auto"/>
        <w:ind w:left="1080"/>
      </w:pPr>
      <w:r w:rsidRPr="008B4089">
        <w:t>Pelaksanaan Kegiatan</w:t>
      </w:r>
    </w:p>
    <w:p w14:paraId="222DA60D" w14:textId="77777777" w:rsidR="00E45666" w:rsidRPr="008B4089" w:rsidRDefault="00E45666" w:rsidP="00E45666">
      <w:pPr>
        <w:pStyle w:val="ListParagraph"/>
        <w:numPr>
          <w:ilvl w:val="1"/>
          <w:numId w:val="60"/>
        </w:numPr>
        <w:spacing w:after="0" w:line="360" w:lineRule="auto"/>
        <w:ind w:left="1418" w:hanging="284"/>
      </w:pPr>
      <w:r w:rsidRPr="008B4089">
        <w:t xml:space="preserve">Persiapan </w:t>
      </w:r>
    </w:p>
    <w:p w14:paraId="4C480FFF" w14:textId="77777777" w:rsidR="00E45666" w:rsidRPr="008B4089" w:rsidRDefault="00E45666" w:rsidP="00E45666">
      <w:pPr>
        <w:pStyle w:val="ListParagraph"/>
        <w:numPr>
          <w:ilvl w:val="2"/>
          <w:numId w:val="27"/>
        </w:numPr>
        <w:spacing w:after="0" w:line="360" w:lineRule="auto"/>
        <w:ind w:left="1701" w:hanging="283"/>
      </w:pPr>
      <w:r w:rsidRPr="008B4089">
        <w:t>Meminta izin kepada kepala desa dan aparat desa serta keluarga yang menjadi sasaran kegiatan keluarga binaan untuk mengadakan kegiatan keluarga binaan.</w:t>
      </w:r>
    </w:p>
    <w:p w14:paraId="039A8A39" w14:textId="77777777" w:rsidR="00E45666" w:rsidRPr="008B4089" w:rsidRDefault="00E45666" w:rsidP="00E45666">
      <w:pPr>
        <w:pStyle w:val="ListParagraph"/>
        <w:numPr>
          <w:ilvl w:val="2"/>
          <w:numId w:val="27"/>
        </w:numPr>
        <w:spacing w:after="0" w:line="360" w:lineRule="auto"/>
        <w:ind w:left="1701" w:hanging="283"/>
      </w:pPr>
      <w:r w:rsidRPr="008B4089">
        <w:t>Mencari informasi mengenai keluarga yang memiliki subjek dengan masalah gizi.</w:t>
      </w:r>
    </w:p>
    <w:p w14:paraId="5AB5655A" w14:textId="77777777" w:rsidR="00E45666" w:rsidRPr="008B4089" w:rsidRDefault="00E45666" w:rsidP="00E45666">
      <w:pPr>
        <w:pStyle w:val="ListParagraph"/>
        <w:numPr>
          <w:ilvl w:val="2"/>
          <w:numId w:val="27"/>
        </w:numPr>
        <w:spacing w:after="0" w:line="360" w:lineRule="auto"/>
        <w:ind w:left="1701" w:hanging="283"/>
      </w:pPr>
      <w:r w:rsidRPr="008B4089">
        <w:t>Menyiapkan materi untuk kegiatan keluarga binaan</w:t>
      </w:r>
    </w:p>
    <w:p w14:paraId="7BFE13D2" w14:textId="77777777" w:rsidR="00E45666" w:rsidRPr="008B4089" w:rsidRDefault="00E45666" w:rsidP="00E45666">
      <w:pPr>
        <w:pStyle w:val="ListParagraph"/>
        <w:numPr>
          <w:ilvl w:val="2"/>
          <w:numId w:val="27"/>
        </w:numPr>
        <w:spacing w:after="0" w:line="360" w:lineRule="auto"/>
        <w:ind w:left="1701" w:hanging="283"/>
      </w:pPr>
      <w:r w:rsidRPr="008B4089">
        <w:t>Menyusun  evaluasi dengan melihat partisipasi aktif dari sasaran keluarga binaan di desa</w:t>
      </w:r>
    </w:p>
    <w:p w14:paraId="02503575" w14:textId="77777777" w:rsidR="00E45666" w:rsidRPr="008B4089" w:rsidRDefault="00E45666" w:rsidP="00E45666">
      <w:pPr>
        <w:pStyle w:val="ListParagraph"/>
        <w:numPr>
          <w:ilvl w:val="1"/>
          <w:numId w:val="60"/>
        </w:numPr>
        <w:spacing w:after="0" w:line="360" w:lineRule="auto"/>
        <w:ind w:left="1418" w:hanging="284"/>
      </w:pPr>
      <w:r w:rsidRPr="008B4089">
        <w:t xml:space="preserve">Pelaksanaan </w:t>
      </w:r>
    </w:p>
    <w:p w14:paraId="5A1F6813" w14:textId="77777777" w:rsidR="00E45666" w:rsidRPr="008B4089" w:rsidRDefault="00E45666" w:rsidP="00E45666">
      <w:pPr>
        <w:pStyle w:val="ListParagraph"/>
        <w:numPr>
          <w:ilvl w:val="0"/>
          <w:numId w:val="366"/>
        </w:numPr>
        <w:tabs>
          <w:tab w:val="clear" w:pos="720"/>
        </w:tabs>
        <w:spacing w:after="0" w:line="360" w:lineRule="auto"/>
        <w:ind w:left="1701" w:hanging="283"/>
      </w:pPr>
      <w:r w:rsidRPr="008B4089">
        <w:rPr>
          <w:lang w:val="en-ID" w:eastAsia="en-ID"/>
        </w:rPr>
        <w:t>Melakukan pendataan mengenai sasaran keluarga binaan</w:t>
      </w:r>
    </w:p>
    <w:p w14:paraId="01E87EF2" w14:textId="77777777" w:rsidR="00E45666" w:rsidRPr="008B4089" w:rsidRDefault="00E45666" w:rsidP="00E45666">
      <w:pPr>
        <w:pStyle w:val="ListParagraph"/>
        <w:numPr>
          <w:ilvl w:val="0"/>
          <w:numId w:val="366"/>
        </w:numPr>
        <w:tabs>
          <w:tab w:val="clear" w:pos="720"/>
        </w:tabs>
        <w:spacing w:after="0" w:line="360" w:lineRule="auto"/>
        <w:ind w:left="1701" w:hanging="283"/>
      </w:pPr>
      <w:r w:rsidRPr="008B4089">
        <w:rPr>
          <w:lang w:val="en-ID" w:eastAsia="en-ID"/>
        </w:rPr>
        <w:t>Melakukan intervensi setelah mendapatkan sasaran dari keluarga binaan selama beberapa hari</w:t>
      </w:r>
    </w:p>
    <w:p w14:paraId="1659620A" w14:textId="359DE155" w:rsidR="00662CC5" w:rsidRPr="001327D5" w:rsidRDefault="00E45666" w:rsidP="00E45666">
      <w:pPr>
        <w:pStyle w:val="ListParagraph"/>
        <w:numPr>
          <w:ilvl w:val="0"/>
          <w:numId w:val="366"/>
        </w:numPr>
        <w:tabs>
          <w:tab w:val="clear" w:pos="720"/>
        </w:tabs>
        <w:spacing w:after="0" w:line="360" w:lineRule="auto"/>
        <w:ind w:left="1701" w:hanging="283"/>
      </w:pPr>
      <w:r w:rsidRPr="008B4089">
        <w:rPr>
          <w:lang w:val="en-ID" w:eastAsia="en-ID"/>
        </w:rPr>
        <w:t>Melakukan evaluasi tentang bagaimana pengetahuan dari keluarga sasaran</w:t>
      </w:r>
    </w:p>
    <w:p w14:paraId="0958B01B" w14:textId="77777777" w:rsidR="00E45666" w:rsidRPr="008B4089" w:rsidRDefault="00E45666" w:rsidP="00E45666">
      <w:pPr>
        <w:pStyle w:val="ListParagraph"/>
        <w:numPr>
          <w:ilvl w:val="0"/>
          <w:numId w:val="377"/>
        </w:numPr>
        <w:spacing w:after="0" w:line="360" w:lineRule="auto"/>
        <w:ind w:left="1985" w:hanging="284"/>
        <w:rPr>
          <w:lang w:val="en-ID" w:eastAsia="en-ID"/>
        </w:rPr>
      </w:pPr>
      <w:r w:rsidRPr="008B4089">
        <w:rPr>
          <w:lang w:val="en-ID" w:eastAsia="en-ID"/>
        </w:rPr>
        <w:t>Kunjungan hari ke-1:</w:t>
      </w:r>
    </w:p>
    <w:p w14:paraId="2A68B907" w14:textId="77777777" w:rsidR="00E45666" w:rsidRPr="00F7070A" w:rsidRDefault="00E45666" w:rsidP="00E45666">
      <w:pPr>
        <w:numPr>
          <w:ilvl w:val="0"/>
          <w:numId w:val="367"/>
        </w:numPr>
        <w:tabs>
          <w:tab w:val="clear" w:pos="720"/>
        </w:tabs>
        <w:spacing w:after="0" w:line="360" w:lineRule="auto"/>
        <w:ind w:left="2268" w:hanging="283"/>
        <w:textAlignment w:val="baseline"/>
        <w:rPr>
          <w:lang w:val="en-ID" w:eastAsia="en-ID"/>
        </w:rPr>
      </w:pPr>
      <w:r w:rsidRPr="00F7070A">
        <w:rPr>
          <w:lang w:val="en-ID" w:eastAsia="en-ID"/>
        </w:rPr>
        <w:t>Perkenalan dan perizinan kepada subjek</w:t>
      </w:r>
    </w:p>
    <w:p w14:paraId="0E8F0462" w14:textId="77777777" w:rsidR="00E45666" w:rsidRPr="00F7070A" w:rsidRDefault="00E45666" w:rsidP="00E45666">
      <w:pPr>
        <w:numPr>
          <w:ilvl w:val="0"/>
          <w:numId w:val="367"/>
        </w:numPr>
        <w:tabs>
          <w:tab w:val="clear" w:pos="720"/>
        </w:tabs>
        <w:spacing w:after="0" w:line="360" w:lineRule="auto"/>
        <w:ind w:left="2268" w:hanging="283"/>
        <w:textAlignment w:val="baseline"/>
        <w:rPr>
          <w:lang w:val="en-ID" w:eastAsia="en-ID"/>
        </w:rPr>
      </w:pPr>
      <w:r w:rsidRPr="00F7070A">
        <w:rPr>
          <w:lang w:val="en-ID" w:eastAsia="en-ID"/>
        </w:rPr>
        <w:t>Pengukuran antropometri</w:t>
      </w:r>
    </w:p>
    <w:p w14:paraId="1FA7D7FB" w14:textId="77777777" w:rsidR="00E45666" w:rsidRPr="00F7070A" w:rsidRDefault="00E45666" w:rsidP="00E45666">
      <w:pPr>
        <w:numPr>
          <w:ilvl w:val="0"/>
          <w:numId w:val="367"/>
        </w:numPr>
        <w:tabs>
          <w:tab w:val="clear" w:pos="720"/>
        </w:tabs>
        <w:spacing w:after="0" w:line="360" w:lineRule="auto"/>
        <w:ind w:left="2268" w:hanging="283"/>
        <w:textAlignment w:val="baseline"/>
        <w:rPr>
          <w:lang w:val="en-ID" w:eastAsia="en-ID"/>
        </w:rPr>
      </w:pPr>
      <w:r w:rsidRPr="00F7070A">
        <w:rPr>
          <w:lang w:val="en-ID" w:eastAsia="en-ID"/>
        </w:rPr>
        <w:t>Menggali masalah gizi lebih lanjut</w:t>
      </w:r>
    </w:p>
    <w:p w14:paraId="05156A64" w14:textId="77777777" w:rsidR="00E45666" w:rsidRPr="008B4089" w:rsidRDefault="00E45666" w:rsidP="00E45666">
      <w:pPr>
        <w:pStyle w:val="ListParagraph"/>
        <w:numPr>
          <w:ilvl w:val="0"/>
          <w:numId w:val="377"/>
        </w:numPr>
        <w:spacing w:after="0" w:line="360" w:lineRule="auto"/>
        <w:ind w:left="1985" w:hanging="284"/>
        <w:rPr>
          <w:lang w:val="en-ID" w:eastAsia="en-ID"/>
        </w:rPr>
      </w:pPr>
      <w:r w:rsidRPr="008B4089">
        <w:rPr>
          <w:lang w:val="en-ID" w:eastAsia="en-ID"/>
        </w:rPr>
        <w:lastRenderedPageBreak/>
        <w:t>Kunjungan hari ke-2:</w:t>
      </w:r>
    </w:p>
    <w:p w14:paraId="219F2644" w14:textId="77777777" w:rsidR="00E45666" w:rsidRPr="00F7070A" w:rsidRDefault="00E45666" w:rsidP="00E45666">
      <w:pPr>
        <w:numPr>
          <w:ilvl w:val="0"/>
          <w:numId w:val="368"/>
        </w:numPr>
        <w:tabs>
          <w:tab w:val="clear" w:pos="720"/>
          <w:tab w:val="left" w:pos="1276"/>
          <w:tab w:val="num" w:pos="1701"/>
        </w:tabs>
        <w:spacing w:after="0" w:line="360" w:lineRule="auto"/>
        <w:ind w:left="2268" w:hanging="283"/>
        <w:textAlignment w:val="baseline"/>
        <w:rPr>
          <w:lang w:val="en-ID" w:eastAsia="en-ID"/>
        </w:rPr>
      </w:pPr>
      <w:r w:rsidRPr="00F7070A">
        <w:rPr>
          <w:lang w:val="en-ID" w:eastAsia="en-ID"/>
        </w:rPr>
        <w:t>Pengkajian awal food recall.</w:t>
      </w:r>
    </w:p>
    <w:p w14:paraId="718BD16C" w14:textId="77777777" w:rsidR="00E45666" w:rsidRPr="008B4089" w:rsidRDefault="00E45666" w:rsidP="00E45666">
      <w:pPr>
        <w:pStyle w:val="ListParagraph"/>
        <w:numPr>
          <w:ilvl w:val="0"/>
          <w:numId w:val="377"/>
        </w:numPr>
        <w:spacing w:after="0" w:line="360" w:lineRule="auto"/>
        <w:ind w:left="1985" w:hanging="284"/>
        <w:rPr>
          <w:lang w:val="en-ID" w:eastAsia="en-ID"/>
        </w:rPr>
      </w:pPr>
      <w:r w:rsidRPr="008B4089">
        <w:rPr>
          <w:lang w:val="en-ID" w:eastAsia="en-ID"/>
        </w:rPr>
        <w:t>Kunjungan hari ke-3:</w:t>
      </w:r>
    </w:p>
    <w:p w14:paraId="1BEE0A75" w14:textId="77777777" w:rsidR="00E45666" w:rsidRPr="00F7070A" w:rsidRDefault="00E45666" w:rsidP="00E45666">
      <w:pPr>
        <w:numPr>
          <w:ilvl w:val="0"/>
          <w:numId w:val="369"/>
        </w:numPr>
        <w:tabs>
          <w:tab w:val="clear" w:pos="720"/>
          <w:tab w:val="num" w:pos="1843"/>
        </w:tabs>
        <w:spacing w:after="0" w:line="360" w:lineRule="auto"/>
        <w:ind w:left="2268" w:hanging="283"/>
        <w:textAlignment w:val="baseline"/>
        <w:rPr>
          <w:lang w:val="en-ID" w:eastAsia="en-ID"/>
        </w:rPr>
      </w:pPr>
      <w:r w:rsidRPr="00F7070A">
        <w:rPr>
          <w:lang w:val="en-ID" w:eastAsia="en-ID"/>
        </w:rPr>
        <w:t>Edukasi dan konseling gizi terkait anemia</w:t>
      </w:r>
    </w:p>
    <w:p w14:paraId="78413A2F" w14:textId="01DD6DB8" w:rsidR="007D4275" w:rsidRPr="00B45FE1" w:rsidRDefault="00E45666" w:rsidP="00B45FE1">
      <w:pPr>
        <w:numPr>
          <w:ilvl w:val="0"/>
          <w:numId w:val="369"/>
        </w:numPr>
        <w:tabs>
          <w:tab w:val="clear" w:pos="720"/>
          <w:tab w:val="num" w:pos="1843"/>
        </w:tabs>
        <w:spacing w:after="0" w:line="360" w:lineRule="auto"/>
        <w:ind w:left="2268" w:hanging="283"/>
        <w:textAlignment w:val="baseline"/>
        <w:rPr>
          <w:lang w:val="en-ID" w:eastAsia="en-ID"/>
        </w:rPr>
      </w:pPr>
      <w:r w:rsidRPr="00F7070A">
        <w:rPr>
          <w:lang w:val="en-ID" w:eastAsia="en-ID"/>
        </w:rPr>
        <w:t>Melakukan pre dan post test </w:t>
      </w:r>
    </w:p>
    <w:p w14:paraId="14572AED" w14:textId="750FBFE2" w:rsidR="00E45666" w:rsidRPr="008B4089" w:rsidRDefault="00E45666" w:rsidP="00E45666">
      <w:pPr>
        <w:pStyle w:val="ListParagraph"/>
        <w:numPr>
          <w:ilvl w:val="0"/>
          <w:numId w:val="377"/>
        </w:numPr>
        <w:spacing w:after="0" w:line="360" w:lineRule="auto"/>
        <w:ind w:left="1985" w:hanging="284"/>
        <w:rPr>
          <w:lang w:val="en-ID" w:eastAsia="en-ID"/>
        </w:rPr>
      </w:pPr>
      <w:r w:rsidRPr="008B4089">
        <w:rPr>
          <w:lang w:val="en-ID" w:eastAsia="en-ID"/>
        </w:rPr>
        <w:t>Kunjungan hari ke-4:</w:t>
      </w:r>
    </w:p>
    <w:p w14:paraId="6F168303" w14:textId="77777777" w:rsidR="00E45666" w:rsidRPr="00F7070A" w:rsidRDefault="00E45666" w:rsidP="00E45666">
      <w:pPr>
        <w:numPr>
          <w:ilvl w:val="0"/>
          <w:numId w:val="370"/>
        </w:numPr>
        <w:spacing w:after="0" w:line="360" w:lineRule="auto"/>
        <w:ind w:left="2268" w:hanging="283"/>
        <w:textAlignment w:val="baseline"/>
        <w:rPr>
          <w:lang w:val="en-ID" w:eastAsia="en-ID"/>
        </w:rPr>
      </w:pPr>
      <w:r w:rsidRPr="00F7070A">
        <w:rPr>
          <w:lang w:val="en-ID" w:eastAsia="en-ID"/>
        </w:rPr>
        <w:t>Edukasi dan konseling terkait ASI dan MPASI</w:t>
      </w:r>
    </w:p>
    <w:p w14:paraId="4DACFDC7" w14:textId="77777777" w:rsidR="00E45666" w:rsidRPr="00F7070A" w:rsidRDefault="00E45666" w:rsidP="00E45666">
      <w:pPr>
        <w:numPr>
          <w:ilvl w:val="0"/>
          <w:numId w:val="370"/>
        </w:numPr>
        <w:spacing w:after="0" w:line="360" w:lineRule="auto"/>
        <w:ind w:left="2268" w:hanging="283"/>
        <w:textAlignment w:val="baseline"/>
        <w:rPr>
          <w:lang w:val="en-ID" w:eastAsia="en-ID"/>
        </w:rPr>
      </w:pPr>
      <w:r w:rsidRPr="00F7070A">
        <w:rPr>
          <w:lang w:val="en-ID" w:eastAsia="en-ID"/>
        </w:rPr>
        <w:t>Melakukan pre dan post test</w:t>
      </w:r>
    </w:p>
    <w:p w14:paraId="0090A685" w14:textId="77777777" w:rsidR="00E45666" w:rsidRPr="008B4089" w:rsidRDefault="00E45666" w:rsidP="00E45666">
      <w:pPr>
        <w:pStyle w:val="ListParagraph"/>
        <w:numPr>
          <w:ilvl w:val="0"/>
          <w:numId w:val="377"/>
        </w:numPr>
        <w:spacing w:after="0" w:line="360" w:lineRule="auto"/>
        <w:ind w:left="1985" w:hanging="284"/>
        <w:rPr>
          <w:lang w:val="en-ID" w:eastAsia="en-ID"/>
        </w:rPr>
      </w:pPr>
      <w:r w:rsidRPr="008B4089">
        <w:rPr>
          <w:lang w:val="en-ID" w:eastAsia="en-ID"/>
        </w:rPr>
        <w:t>Kunjungan hari ke-5:</w:t>
      </w:r>
    </w:p>
    <w:p w14:paraId="4850ED05" w14:textId="77777777" w:rsidR="00E45666" w:rsidRPr="00F7070A" w:rsidRDefault="00E45666" w:rsidP="00E45666">
      <w:pPr>
        <w:numPr>
          <w:ilvl w:val="0"/>
          <w:numId w:val="371"/>
        </w:numPr>
        <w:spacing w:after="0" w:line="360" w:lineRule="auto"/>
        <w:ind w:left="2268" w:hanging="283"/>
        <w:textAlignment w:val="baseline"/>
        <w:rPr>
          <w:lang w:val="en-ID" w:eastAsia="en-ID"/>
        </w:rPr>
      </w:pPr>
      <w:r w:rsidRPr="00F7070A">
        <w:rPr>
          <w:lang w:val="en-ID" w:eastAsia="en-ID"/>
        </w:rPr>
        <w:t>Edukasi konseling terkait PMBA</w:t>
      </w:r>
    </w:p>
    <w:p w14:paraId="63A1B534" w14:textId="77777777" w:rsidR="00E45666" w:rsidRPr="00F7070A" w:rsidRDefault="00E45666" w:rsidP="00E45666">
      <w:pPr>
        <w:numPr>
          <w:ilvl w:val="0"/>
          <w:numId w:val="371"/>
        </w:numPr>
        <w:spacing w:after="0" w:line="360" w:lineRule="auto"/>
        <w:ind w:left="2268" w:hanging="283"/>
        <w:textAlignment w:val="baseline"/>
        <w:rPr>
          <w:lang w:val="en-ID" w:eastAsia="en-ID"/>
        </w:rPr>
      </w:pPr>
      <w:r w:rsidRPr="00F7070A">
        <w:rPr>
          <w:lang w:val="en-ID" w:eastAsia="en-ID"/>
        </w:rPr>
        <w:t>Demonstrasi PMBA</w:t>
      </w:r>
    </w:p>
    <w:p w14:paraId="4DB16FC5" w14:textId="77777777" w:rsidR="00E45666" w:rsidRPr="00F7070A" w:rsidRDefault="00E45666" w:rsidP="00E45666">
      <w:pPr>
        <w:numPr>
          <w:ilvl w:val="0"/>
          <w:numId w:val="371"/>
        </w:numPr>
        <w:spacing w:after="0" w:line="360" w:lineRule="auto"/>
        <w:ind w:left="2268" w:hanging="283"/>
        <w:textAlignment w:val="baseline"/>
        <w:rPr>
          <w:lang w:val="en-ID" w:eastAsia="en-ID"/>
        </w:rPr>
      </w:pPr>
      <w:r w:rsidRPr="00F7070A">
        <w:rPr>
          <w:lang w:val="en-ID" w:eastAsia="en-ID"/>
        </w:rPr>
        <w:t>Melakukan food recall 24 jam</w:t>
      </w:r>
    </w:p>
    <w:p w14:paraId="2B19B747" w14:textId="77777777" w:rsidR="00E45666" w:rsidRPr="00F7070A" w:rsidRDefault="00E45666" w:rsidP="00E45666">
      <w:pPr>
        <w:numPr>
          <w:ilvl w:val="0"/>
          <w:numId w:val="371"/>
        </w:numPr>
        <w:spacing w:after="0" w:line="360" w:lineRule="auto"/>
        <w:ind w:left="2268" w:hanging="283"/>
        <w:textAlignment w:val="baseline"/>
        <w:rPr>
          <w:lang w:val="en-ID" w:eastAsia="en-ID"/>
        </w:rPr>
      </w:pPr>
      <w:r w:rsidRPr="00F7070A">
        <w:rPr>
          <w:lang w:val="en-ID" w:eastAsia="en-ID"/>
        </w:rPr>
        <w:t>Melakukan pre dan post test</w:t>
      </w:r>
    </w:p>
    <w:p w14:paraId="1498E90D" w14:textId="77777777" w:rsidR="00E45666" w:rsidRPr="008B4089" w:rsidRDefault="00E45666" w:rsidP="00E45666">
      <w:pPr>
        <w:pStyle w:val="ListParagraph"/>
        <w:numPr>
          <w:ilvl w:val="0"/>
          <w:numId w:val="377"/>
        </w:numPr>
        <w:spacing w:after="0" w:line="360" w:lineRule="auto"/>
        <w:ind w:left="1985" w:hanging="284"/>
        <w:rPr>
          <w:lang w:val="en-ID" w:eastAsia="en-ID"/>
        </w:rPr>
      </w:pPr>
      <w:r w:rsidRPr="008B4089">
        <w:rPr>
          <w:lang w:val="en-ID" w:eastAsia="en-ID"/>
        </w:rPr>
        <w:t>Kunjungan hari ke-6: </w:t>
      </w:r>
    </w:p>
    <w:p w14:paraId="49314B6C" w14:textId="77777777" w:rsidR="00E45666" w:rsidRPr="00F7070A" w:rsidRDefault="00E45666" w:rsidP="00E45666">
      <w:pPr>
        <w:numPr>
          <w:ilvl w:val="0"/>
          <w:numId w:val="372"/>
        </w:numPr>
        <w:spacing w:after="0" w:line="360" w:lineRule="auto"/>
        <w:ind w:left="2268" w:hanging="283"/>
        <w:textAlignment w:val="baseline"/>
        <w:rPr>
          <w:lang w:val="en-ID" w:eastAsia="en-ID"/>
        </w:rPr>
      </w:pPr>
      <w:r w:rsidRPr="00F7070A">
        <w:rPr>
          <w:lang w:val="en-ID" w:eastAsia="en-ID"/>
        </w:rPr>
        <w:t>Edukasi konseling terkait stunting.</w:t>
      </w:r>
    </w:p>
    <w:p w14:paraId="032754D1" w14:textId="77777777" w:rsidR="00E45666" w:rsidRPr="00F7070A" w:rsidRDefault="00E45666" w:rsidP="00E45666">
      <w:pPr>
        <w:numPr>
          <w:ilvl w:val="0"/>
          <w:numId w:val="372"/>
        </w:numPr>
        <w:spacing w:after="0" w:line="360" w:lineRule="auto"/>
        <w:ind w:left="2268" w:hanging="283"/>
        <w:textAlignment w:val="baseline"/>
        <w:rPr>
          <w:lang w:val="en-ID" w:eastAsia="en-ID"/>
        </w:rPr>
      </w:pPr>
      <w:r w:rsidRPr="00F7070A">
        <w:rPr>
          <w:lang w:val="en-ID" w:eastAsia="en-ID"/>
        </w:rPr>
        <w:t>Melakukan pre dan post test</w:t>
      </w:r>
    </w:p>
    <w:p w14:paraId="16ED7C97" w14:textId="77777777" w:rsidR="00E45666" w:rsidRPr="008B4089" w:rsidRDefault="00E45666" w:rsidP="00E45666">
      <w:pPr>
        <w:pStyle w:val="ListParagraph"/>
        <w:numPr>
          <w:ilvl w:val="0"/>
          <w:numId w:val="377"/>
        </w:numPr>
        <w:spacing w:after="0" w:line="360" w:lineRule="auto"/>
        <w:ind w:left="1985" w:hanging="283"/>
        <w:rPr>
          <w:lang w:val="en-ID" w:eastAsia="en-ID"/>
        </w:rPr>
      </w:pPr>
      <w:r w:rsidRPr="008B4089">
        <w:rPr>
          <w:lang w:val="en-ID" w:eastAsia="en-ID"/>
        </w:rPr>
        <w:t>Kunjungan hari ke-7:</w:t>
      </w:r>
    </w:p>
    <w:p w14:paraId="2FD17C35" w14:textId="77777777" w:rsidR="00E45666" w:rsidRPr="00F7070A" w:rsidRDefault="00E45666" w:rsidP="00E45666">
      <w:pPr>
        <w:numPr>
          <w:ilvl w:val="0"/>
          <w:numId w:val="373"/>
        </w:numPr>
        <w:spacing w:after="0" w:line="360" w:lineRule="auto"/>
        <w:ind w:left="2268" w:hanging="283"/>
        <w:textAlignment w:val="baseline"/>
        <w:rPr>
          <w:lang w:val="en-ID" w:eastAsia="en-ID"/>
        </w:rPr>
      </w:pPr>
      <w:r w:rsidRPr="00F7070A">
        <w:rPr>
          <w:lang w:val="en-ID" w:eastAsia="en-ID"/>
        </w:rPr>
        <w:t>Edukasi konseling terkait PHBS</w:t>
      </w:r>
    </w:p>
    <w:p w14:paraId="4A5BC1BA" w14:textId="3F86ED46" w:rsidR="00A139ED" w:rsidRPr="00662CC5" w:rsidRDefault="00E45666" w:rsidP="00662CC5">
      <w:pPr>
        <w:numPr>
          <w:ilvl w:val="0"/>
          <w:numId w:val="373"/>
        </w:numPr>
        <w:spacing w:after="0" w:line="360" w:lineRule="auto"/>
        <w:ind w:left="2268" w:hanging="283"/>
        <w:textAlignment w:val="baseline"/>
        <w:rPr>
          <w:lang w:val="en-ID" w:eastAsia="en-ID"/>
        </w:rPr>
      </w:pPr>
      <w:r w:rsidRPr="00F7070A">
        <w:rPr>
          <w:lang w:val="en-ID" w:eastAsia="en-ID"/>
        </w:rPr>
        <w:t>Melakukan pre test sebelum konseling dan post test setelah konseling</w:t>
      </w:r>
    </w:p>
    <w:p w14:paraId="43EB0D20" w14:textId="77777777" w:rsidR="00E45666" w:rsidRPr="008B4089" w:rsidRDefault="00E45666" w:rsidP="00E45666">
      <w:pPr>
        <w:pStyle w:val="ListParagraph"/>
        <w:numPr>
          <w:ilvl w:val="0"/>
          <w:numId w:val="377"/>
        </w:numPr>
        <w:spacing w:after="0" w:line="360" w:lineRule="auto"/>
        <w:ind w:left="1985" w:hanging="284"/>
        <w:rPr>
          <w:lang w:val="en-ID" w:eastAsia="en-ID"/>
        </w:rPr>
      </w:pPr>
      <w:r w:rsidRPr="008B4089">
        <w:rPr>
          <w:lang w:val="en-ID" w:eastAsia="en-ID"/>
        </w:rPr>
        <w:t>Kunjungan hari ke-8:</w:t>
      </w:r>
    </w:p>
    <w:p w14:paraId="2B634A9C" w14:textId="77777777" w:rsidR="00E45666" w:rsidRPr="00F7070A" w:rsidRDefault="00E45666" w:rsidP="00E45666">
      <w:pPr>
        <w:numPr>
          <w:ilvl w:val="0"/>
          <w:numId w:val="374"/>
        </w:numPr>
        <w:spacing w:after="0" w:line="360" w:lineRule="auto"/>
        <w:ind w:left="2268" w:hanging="283"/>
        <w:textAlignment w:val="baseline"/>
        <w:rPr>
          <w:lang w:val="en-ID" w:eastAsia="en-ID"/>
        </w:rPr>
      </w:pPr>
      <w:r w:rsidRPr="00F7070A">
        <w:rPr>
          <w:lang w:val="en-ID" w:eastAsia="en-ID"/>
        </w:rPr>
        <w:t>Edukasi dan konseling terkait penyakit yang dialami responden</w:t>
      </w:r>
    </w:p>
    <w:p w14:paraId="1B320F2D" w14:textId="77777777" w:rsidR="00E45666" w:rsidRPr="00F7070A" w:rsidRDefault="00E45666" w:rsidP="00E45666">
      <w:pPr>
        <w:numPr>
          <w:ilvl w:val="0"/>
          <w:numId w:val="374"/>
        </w:numPr>
        <w:spacing w:after="0" w:line="360" w:lineRule="auto"/>
        <w:ind w:left="2268" w:hanging="283"/>
        <w:textAlignment w:val="baseline"/>
        <w:rPr>
          <w:lang w:val="en-ID" w:eastAsia="en-ID"/>
        </w:rPr>
      </w:pPr>
      <w:r w:rsidRPr="00F7070A">
        <w:rPr>
          <w:lang w:val="en-ID" w:eastAsia="en-ID"/>
        </w:rPr>
        <w:t>Melakukan pre test sebelum konseling dan post test setelah konseling.</w:t>
      </w:r>
    </w:p>
    <w:p w14:paraId="6A7CF648" w14:textId="77777777" w:rsidR="00E45666" w:rsidRPr="008B4089" w:rsidRDefault="00E45666" w:rsidP="00E45666">
      <w:pPr>
        <w:pStyle w:val="ListParagraph"/>
        <w:numPr>
          <w:ilvl w:val="0"/>
          <w:numId w:val="377"/>
        </w:numPr>
        <w:spacing w:after="0" w:line="360" w:lineRule="auto"/>
        <w:ind w:left="1985" w:hanging="283"/>
        <w:rPr>
          <w:lang w:val="en-ID" w:eastAsia="en-ID"/>
        </w:rPr>
      </w:pPr>
      <w:r w:rsidRPr="008B4089">
        <w:rPr>
          <w:lang w:val="en-ID" w:eastAsia="en-ID"/>
        </w:rPr>
        <w:t>Kunjungan hari ke-9:</w:t>
      </w:r>
    </w:p>
    <w:p w14:paraId="36496B79" w14:textId="4F927616" w:rsidR="00662CC5" w:rsidRPr="001327D5" w:rsidRDefault="00E45666" w:rsidP="001327D5">
      <w:pPr>
        <w:numPr>
          <w:ilvl w:val="0"/>
          <w:numId w:val="375"/>
        </w:numPr>
        <w:spacing w:after="0" w:line="360" w:lineRule="auto"/>
        <w:ind w:left="2268" w:hanging="283"/>
        <w:textAlignment w:val="baseline"/>
        <w:rPr>
          <w:lang w:val="en-ID" w:eastAsia="en-ID"/>
        </w:rPr>
      </w:pPr>
      <w:r w:rsidRPr="00F7070A">
        <w:rPr>
          <w:lang w:val="en-ID" w:eastAsia="en-ID"/>
        </w:rPr>
        <w:t>Review materi yang telah diberikan selama 8 hari.</w:t>
      </w:r>
    </w:p>
    <w:p w14:paraId="5D575E11" w14:textId="77777777" w:rsidR="00E45666" w:rsidRPr="008B4089" w:rsidRDefault="00E45666" w:rsidP="00E45666">
      <w:pPr>
        <w:pStyle w:val="ListParagraph"/>
        <w:numPr>
          <w:ilvl w:val="0"/>
          <w:numId w:val="377"/>
        </w:numPr>
        <w:spacing w:after="0" w:line="360" w:lineRule="auto"/>
        <w:ind w:left="1985" w:hanging="283"/>
        <w:rPr>
          <w:lang w:val="en-ID" w:eastAsia="en-ID"/>
        </w:rPr>
      </w:pPr>
      <w:r w:rsidRPr="008B4089">
        <w:rPr>
          <w:lang w:val="en-ID" w:eastAsia="en-ID"/>
        </w:rPr>
        <w:t>Kunjungan hari ke-10:</w:t>
      </w:r>
    </w:p>
    <w:p w14:paraId="7BC08AF6" w14:textId="77777777" w:rsidR="00E45666" w:rsidRPr="00F7070A" w:rsidRDefault="00E45666" w:rsidP="00E45666">
      <w:pPr>
        <w:numPr>
          <w:ilvl w:val="0"/>
          <w:numId w:val="376"/>
        </w:numPr>
        <w:spacing w:after="0" w:line="360" w:lineRule="auto"/>
        <w:ind w:left="2268" w:hanging="283"/>
        <w:textAlignment w:val="baseline"/>
        <w:rPr>
          <w:lang w:val="en-ID" w:eastAsia="en-ID"/>
        </w:rPr>
      </w:pPr>
      <w:r w:rsidRPr="00F7070A">
        <w:rPr>
          <w:lang w:val="en-ID" w:eastAsia="en-ID"/>
        </w:rPr>
        <w:t>Melakukan pengukuran antropometri</w:t>
      </w:r>
    </w:p>
    <w:p w14:paraId="24A008F0" w14:textId="77777777" w:rsidR="00E45666" w:rsidRPr="00F7070A" w:rsidRDefault="00E45666" w:rsidP="00E45666">
      <w:pPr>
        <w:numPr>
          <w:ilvl w:val="0"/>
          <w:numId w:val="376"/>
        </w:numPr>
        <w:spacing w:after="0" w:line="360" w:lineRule="auto"/>
        <w:ind w:left="2268" w:hanging="283"/>
        <w:textAlignment w:val="baseline"/>
        <w:rPr>
          <w:lang w:val="en-ID" w:eastAsia="en-ID"/>
        </w:rPr>
      </w:pPr>
      <w:r w:rsidRPr="00F7070A">
        <w:rPr>
          <w:lang w:val="en-ID" w:eastAsia="en-ID"/>
        </w:rPr>
        <w:t>Pengkajian akhir food recall.</w:t>
      </w:r>
    </w:p>
    <w:p w14:paraId="334782EF" w14:textId="77777777" w:rsidR="00B45FE1" w:rsidRDefault="00B45FE1">
      <w:r>
        <w:br w:type="page"/>
      </w:r>
    </w:p>
    <w:p w14:paraId="2A83A58C" w14:textId="26C6CA31" w:rsidR="00E45666" w:rsidRPr="00E2188A" w:rsidRDefault="00E45666" w:rsidP="00E45666">
      <w:pPr>
        <w:pStyle w:val="ListParagraph"/>
        <w:numPr>
          <w:ilvl w:val="1"/>
          <w:numId w:val="60"/>
        </w:numPr>
        <w:spacing w:after="0" w:line="360" w:lineRule="auto"/>
        <w:ind w:left="1418" w:hanging="284"/>
      </w:pPr>
      <w:r w:rsidRPr="00E2188A">
        <w:lastRenderedPageBreak/>
        <w:t>Evaluasi</w:t>
      </w:r>
    </w:p>
    <w:p w14:paraId="1772B4D8" w14:textId="77777777" w:rsidR="00E45666" w:rsidRPr="00E2188A" w:rsidRDefault="00E45666" w:rsidP="00E45666">
      <w:pPr>
        <w:pStyle w:val="ListParagraph"/>
        <w:numPr>
          <w:ilvl w:val="2"/>
          <w:numId w:val="94"/>
        </w:numPr>
        <w:spacing w:after="0" w:line="360" w:lineRule="auto"/>
        <w:ind w:left="1701" w:hanging="283"/>
      </w:pPr>
      <w:r w:rsidRPr="00E2188A">
        <w:t xml:space="preserve">Terlaksananya </w:t>
      </w:r>
      <w:r w:rsidRPr="00E2188A">
        <w:rPr>
          <w:i/>
          <w:iCs/>
        </w:rPr>
        <w:t xml:space="preserve">pre-test </w:t>
      </w:r>
      <w:r w:rsidRPr="00E2188A">
        <w:t xml:space="preserve">dan </w:t>
      </w:r>
      <w:r w:rsidRPr="00E2188A">
        <w:rPr>
          <w:i/>
          <w:iCs/>
        </w:rPr>
        <w:t>post-test.</w:t>
      </w:r>
    </w:p>
    <w:p w14:paraId="41581D94" w14:textId="08B17B0F" w:rsidR="007D4275" w:rsidRDefault="00E45666" w:rsidP="00D2634C">
      <w:pPr>
        <w:pStyle w:val="ListParagraph"/>
        <w:numPr>
          <w:ilvl w:val="2"/>
          <w:numId w:val="94"/>
        </w:numPr>
        <w:spacing w:after="0" w:line="360" w:lineRule="auto"/>
        <w:ind w:left="1701" w:hanging="283"/>
      </w:pPr>
      <w:r w:rsidRPr="00E2188A">
        <w:t>Terlaksananya penimbangan berat badan dan pengukuran tinggi badan.</w:t>
      </w:r>
    </w:p>
    <w:p w14:paraId="75C33377" w14:textId="79620B4A" w:rsidR="00E45666" w:rsidRDefault="00A139ED" w:rsidP="00A139ED">
      <w:pPr>
        <w:pStyle w:val="ListParagraph"/>
        <w:numPr>
          <w:ilvl w:val="0"/>
          <w:numId w:val="60"/>
        </w:numPr>
        <w:spacing w:after="0" w:line="360" w:lineRule="auto"/>
        <w:ind w:left="1134" w:hanging="425"/>
      </w:pPr>
      <w:r>
        <w:t xml:space="preserve">Hasil Kegiatan </w:t>
      </w:r>
    </w:p>
    <w:p w14:paraId="40C90481" w14:textId="77777777" w:rsidR="001327D5" w:rsidRDefault="001327D5" w:rsidP="001327D5">
      <w:pPr>
        <w:pStyle w:val="ListParagraph"/>
        <w:spacing w:after="0" w:line="360" w:lineRule="auto"/>
        <w:ind w:left="1134"/>
      </w:pPr>
    </w:p>
    <w:p w14:paraId="1D9AC3AD" w14:textId="77777777" w:rsidR="00A139ED" w:rsidRPr="00386BB2" w:rsidRDefault="00A139ED" w:rsidP="002C6849">
      <w:pPr>
        <w:pStyle w:val="Caption"/>
        <w:keepNext/>
        <w:ind w:left="1440"/>
        <w:jc w:val="center"/>
        <w:rPr>
          <w:b/>
          <w:bCs/>
          <w:i w:val="0"/>
          <w:iCs w:val="0"/>
          <w:color w:val="auto"/>
          <w:sz w:val="24"/>
          <w:szCs w:val="24"/>
        </w:rPr>
      </w:pPr>
      <w:proofErr w:type="gramStart"/>
      <w:r w:rsidRPr="00386BB2">
        <w:rPr>
          <w:b/>
          <w:bCs/>
          <w:i w:val="0"/>
          <w:iCs w:val="0"/>
          <w:color w:val="auto"/>
          <w:sz w:val="24"/>
          <w:szCs w:val="24"/>
        </w:rPr>
        <w:t xml:space="preserve">Tabel </w:t>
      </w:r>
      <w:r>
        <w:rPr>
          <w:b/>
          <w:bCs/>
          <w:i w:val="0"/>
          <w:iCs w:val="0"/>
          <w:color w:val="auto"/>
          <w:sz w:val="24"/>
          <w:szCs w:val="24"/>
        </w:rPr>
        <w:t>20</w:t>
      </w:r>
      <w:r w:rsidRPr="00386BB2">
        <w:rPr>
          <w:b/>
          <w:bCs/>
          <w:i w:val="0"/>
          <w:iCs w:val="0"/>
          <w:color w:val="auto"/>
          <w:sz w:val="24"/>
          <w:szCs w:val="24"/>
        </w:rPr>
        <w:t>.</w:t>
      </w:r>
      <w:proofErr w:type="gramEnd"/>
      <w:r w:rsidRPr="00386BB2">
        <w:rPr>
          <w:b/>
          <w:bCs/>
          <w:i w:val="0"/>
          <w:iCs w:val="0"/>
          <w:color w:val="auto"/>
          <w:sz w:val="24"/>
          <w:szCs w:val="24"/>
        </w:rPr>
        <w:t xml:space="preserve"> Judul dan Sasaran Kabin Mahasiswa</w:t>
      </w:r>
    </w:p>
    <w:tbl>
      <w:tblPr>
        <w:tblStyle w:val="TableGrid"/>
        <w:tblW w:w="8370" w:type="dxa"/>
        <w:tblInd w:w="738" w:type="dxa"/>
        <w:tblLook w:val="04A0" w:firstRow="1" w:lastRow="0" w:firstColumn="1" w:lastColumn="0" w:noHBand="0" w:noVBand="1"/>
      </w:tblPr>
      <w:tblGrid>
        <w:gridCol w:w="540"/>
        <w:gridCol w:w="1563"/>
        <w:gridCol w:w="4100"/>
        <w:gridCol w:w="2167"/>
      </w:tblGrid>
      <w:tr w:rsidR="00A139ED" w:rsidRPr="004F49BC" w14:paraId="4A05B517" w14:textId="77777777" w:rsidTr="0025003C">
        <w:trPr>
          <w:tblHeader/>
        </w:trPr>
        <w:tc>
          <w:tcPr>
            <w:tcW w:w="540" w:type="dxa"/>
          </w:tcPr>
          <w:p w14:paraId="55517B4B" w14:textId="77777777" w:rsidR="00A139ED" w:rsidRPr="004F49BC" w:rsidRDefault="00A139ED" w:rsidP="00662CC5">
            <w:pPr>
              <w:jc w:val="center"/>
              <w:rPr>
                <w:b/>
                <w:bCs/>
              </w:rPr>
            </w:pPr>
            <w:r w:rsidRPr="004F49BC">
              <w:rPr>
                <w:b/>
                <w:bCs/>
              </w:rPr>
              <w:t>No</w:t>
            </w:r>
          </w:p>
        </w:tc>
        <w:tc>
          <w:tcPr>
            <w:tcW w:w="1563" w:type="dxa"/>
          </w:tcPr>
          <w:p w14:paraId="31F3D5F9" w14:textId="77777777" w:rsidR="00A139ED" w:rsidRPr="004F49BC" w:rsidRDefault="00A139ED" w:rsidP="00662CC5">
            <w:pPr>
              <w:jc w:val="center"/>
              <w:rPr>
                <w:b/>
                <w:bCs/>
              </w:rPr>
            </w:pPr>
            <w:r w:rsidRPr="004F49BC">
              <w:rPr>
                <w:b/>
                <w:bCs/>
              </w:rPr>
              <w:t>Nama Mahasiswa</w:t>
            </w:r>
          </w:p>
        </w:tc>
        <w:tc>
          <w:tcPr>
            <w:tcW w:w="4100" w:type="dxa"/>
          </w:tcPr>
          <w:p w14:paraId="7264703F" w14:textId="77777777" w:rsidR="00A139ED" w:rsidRPr="004F49BC" w:rsidRDefault="00A139ED" w:rsidP="00662CC5">
            <w:pPr>
              <w:jc w:val="center"/>
              <w:rPr>
                <w:b/>
                <w:bCs/>
              </w:rPr>
            </w:pPr>
            <w:r>
              <w:rPr>
                <w:b/>
                <w:bCs/>
              </w:rPr>
              <w:t>Judul Laporan Keluarga Binaan</w:t>
            </w:r>
          </w:p>
        </w:tc>
        <w:tc>
          <w:tcPr>
            <w:tcW w:w="2167" w:type="dxa"/>
          </w:tcPr>
          <w:p w14:paraId="123302F9" w14:textId="77777777" w:rsidR="00A139ED" w:rsidRPr="004F49BC" w:rsidRDefault="00A139ED" w:rsidP="00662CC5">
            <w:pPr>
              <w:jc w:val="center"/>
              <w:rPr>
                <w:b/>
                <w:bCs/>
              </w:rPr>
            </w:pPr>
            <w:r w:rsidRPr="004F49BC">
              <w:rPr>
                <w:b/>
                <w:bCs/>
              </w:rPr>
              <w:t>Sasaran Keluarga Binaan</w:t>
            </w:r>
          </w:p>
        </w:tc>
      </w:tr>
      <w:tr w:rsidR="00A139ED" w:rsidRPr="004F49BC" w14:paraId="7652124D" w14:textId="77777777" w:rsidTr="0025003C">
        <w:tc>
          <w:tcPr>
            <w:tcW w:w="540" w:type="dxa"/>
          </w:tcPr>
          <w:p w14:paraId="58011AC1" w14:textId="77777777" w:rsidR="00A139ED" w:rsidRPr="004F49BC" w:rsidRDefault="00A139ED" w:rsidP="00662CC5">
            <w:r>
              <w:t>1</w:t>
            </w:r>
          </w:p>
        </w:tc>
        <w:tc>
          <w:tcPr>
            <w:tcW w:w="1563" w:type="dxa"/>
          </w:tcPr>
          <w:p w14:paraId="3D6C516E" w14:textId="77777777" w:rsidR="00A139ED" w:rsidRPr="004F49BC" w:rsidRDefault="00A139ED" w:rsidP="00662CC5">
            <w:r>
              <w:t>Alya Adzkia Al-Banna</w:t>
            </w:r>
          </w:p>
        </w:tc>
        <w:tc>
          <w:tcPr>
            <w:tcW w:w="4100" w:type="dxa"/>
          </w:tcPr>
          <w:p w14:paraId="31FC94FC" w14:textId="77777777" w:rsidR="009F7AD5" w:rsidRDefault="00A139ED" w:rsidP="0025003C">
            <w:r>
              <w:t>Laporan Pelaksanaan Keluarga Binaan (KABIN)</w:t>
            </w:r>
          </w:p>
          <w:p w14:paraId="7F7CB157" w14:textId="41EC5865" w:rsidR="00A139ED" w:rsidRDefault="00A139ED" w:rsidP="0025003C">
            <w:r>
              <w:t>Kasus Ibu Hamil Kurang Energi Kronik (KEK) RT 02 RW 12 Desa Barengkok, Kecamatan Leuwiliang, Kabupaten Bogor, Jawa Barat</w:t>
            </w:r>
          </w:p>
          <w:p w14:paraId="6DAC4246" w14:textId="77777777" w:rsidR="00A139ED" w:rsidRDefault="00A139ED" w:rsidP="0025003C">
            <w:r>
              <w:t>21 November – 15 Desember 2022</w:t>
            </w:r>
          </w:p>
        </w:tc>
        <w:tc>
          <w:tcPr>
            <w:tcW w:w="2167" w:type="dxa"/>
          </w:tcPr>
          <w:p w14:paraId="04777863" w14:textId="77777777" w:rsidR="00A139ED" w:rsidRPr="004F49BC" w:rsidRDefault="00A139ED" w:rsidP="00662CC5">
            <w:r>
              <w:t>Ibu Hamil Kurang Energi Kronik (KEK)</w:t>
            </w:r>
          </w:p>
        </w:tc>
      </w:tr>
      <w:tr w:rsidR="00A139ED" w:rsidRPr="004F49BC" w14:paraId="1DB1E11E" w14:textId="77777777" w:rsidTr="0025003C">
        <w:tc>
          <w:tcPr>
            <w:tcW w:w="540" w:type="dxa"/>
          </w:tcPr>
          <w:p w14:paraId="459517D9" w14:textId="77777777" w:rsidR="00A139ED" w:rsidRDefault="00A139ED" w:rsidP="00662CC5">
            <w:r>
              <w:t>2.</w:t>
            </w:r>
          </w:p>
        </w:tc>
        <w:tc>
          <w:tcPr>
            <w:tcW w:w="1563" w:type="dxa"/>
          </w:tcPr>
          <w:p w14:paraId="03C0ADB0" w14:textId="77777777" w:rsidR="00A139ED" w:rsidRDefault="00A139ED" w:rsidP="00662CC5">
            <w:r>
              <w:t>Gugus Kartiko Peni</w:t>
            </w:r>
          </w:p>
        </w:tc>
        <w:tc>
          <w:tcPr>
            <w:tcW w:w="4100" w:type="dxa"/>
          </w:tcPr>
          <w:p w14:paraId="088C226B" w14:textId="2307F428" w:rsidR="00A139ED" w:rsidRDefault="00A139ED" w:rsidP="0025003C">
            <w:r>
              <w:t>Laporan Pelaksanaan Keluarga Binaan</w:t>
            </w:r>
            <w:r w:rsidR="009F7AD5">
              <w:t xml:space="preserve"> </w:t>
            </w:r>
            <w:r>
              <w:t>Kasus Balita Stunting dan Berat Badan Kurang</w:t>
            </w:r>
          </w:p>
          <w:p w14:paraId="03111B85" w14:textId="77777777" w:rsidR="00A139ED" w:rsidRDefault="00A139ED" w:rsidP="0025003C">
            <w:r>
              <w:t>RT 03 RW 03 Desa Barengkok, Kecamatan Leuwiliang,</w:t>
            </w:r>
          </w:p>
          <w:p w14:paraId="42597D15" w14:textId="77777777" w:rsidR="00A139ED" w:rsidRDefault="00A139ED" w:rsidP="0025003C">
            <w:r>
              <w:t>Kabupaten Bogor, Jawa Barat</w:t>
            </w:r>
          </w:p>
          <w:p w14:paraId="7E205835" w14:textId="77777777" w:rsidR="00A139ED" w:rsidRDefault="00A139ED" w:rsidP="0025003C">
            <w:r>
              <w:t>Tanggal 21 November – 15 Desember 2022</w:t>
            </w:r>
          </w:p>
        </w:tc>
        <w:tc>
          <w:tcPr>
            <w:tcW w:w="2167" w:type="dxa"/>
          </w:tcPr>
          <w:p w14:paraId="39E4E855" w14:textId="77777777" w:rsidR="00A139ED" w:rsidRDefault="00A139ED" w:rsidP="00662CC5">
            <w:r>
              <w:t xml:space="preserve">Balita </w:t>
            </w:r>
            <w:r w:rsidRPr="00616882">
              <w:rPr>
                <w:i/>
              </w:rPr>
              <w:t>stunting</w:t>
            </w:r>
            <w:r>
              <w:t xml:space="preserve"> dan berat badan kurang</w:t>
            </w:r>
          </w:p>
        </w:tc>
      </w:tr>
      <w:tr w:rsidR="00A139ED" w:rsidRPr="004F49BC" w14:paraId="6037BB1A" w14:textId="77777777" w:rsidTr="0025003C">
        <w:tc>
          <w:tcPr>
            <w:tcW w:w="540" w:type="dxa"/>
          </w:tcPr>
          <w:p w14:paraId="4C160660" w14:textId="77777777" w:rsidR="00A139ED" w:rsidRDefault="00A139ED" w:rsidP="00662CC5">
            <w:r>
              <w:t>3.</w:t>
            </w:r>
          </w:p>
        </w:tc>
        <w:tc>
          <w:tcPr>
            <w:tcW w:w="1563" w:type="dxa"/>
          </w:tcPr>
          <w:p w14:paraId="03FF7FD9" w14:textId="77777777" w:rsidR="00A139ED" w:rsidRDefault="00A139ED" w:rsidP="00662CC5">
            <w:r>
              <w:t>Haniah Ayuningtiyas</w:t>
            </w:r>
          </w:p>
        </w:tc>
        <w:tc>
          <w:tcPr>
            <w:tcW w:w="4100" w:type="dxa"/>
          </w:tcPr>
          <w:p w14:paraId="7BD85BAE" w14:textId="77777777" w:rsidR="00A139ED" w:rsidRDefault="00A139ED" w:rsidP="0025003C">
            <w:r>
              <w:t>Laporan Pelaksanaan Keluarga Binaan</w:t>
            </w:r>
          </w:p>
          <w:p w14:paraId="364216BA" w14:textId="77777777" w:rsidR="00A139ED" w:rsidRDefault="00A139ED" w:rsidP="0025003C">
            <w:r>
              <w:t>Kasus Balita Stunting dan Berat Badan Sangat Kurang Kampung Saninten</w:t>
            </w:r>
          </w:p>
          <w:p w14:paraId="206EA26F" w14:textId="77777777" w:rsidR="00A139ED" w:rsidRDefault="00A139ED" w:rsidP="0025003C">
            <w:r>
              <w:t>RT 04 RW 11 Desa Barengkok, Kecamatan Leuwiliang,</w:t>
            </w:r>
          </w:p>
          <w:p w14:paraId="4F5A2D07" w14:textId="77777777" w:rsidR="00A139ED" w:rsidRDefault="00A139ED" w:rsidP="0025003C">
            <w:r>
              <w:t>Kabupaten Bogor, Jawa Barat</w:t>
            </w:r>
          </w:p>
          <w:p w14:paraId="517E41EE" w14:textId="77777777" w:rsidR="00A139ED" w:rsidRDefault="00A139ED" w:rsidP="0025003C">
            <w:r>
              <w:t>Tanggal 21 November – 15 Desember 2022</w:t>
            </w:r>
          </w:p>
        </w:tc>
        <w:tc>
          <w:tcPr>
            <w:tcW w:w="2167" w:type="dxa"/>
          </w:tcPr>
          <w:p w14:paraId="73B41FE0" w14:textId="77777777" w:rsidR="00A139ED" w:rsidRDefault="00A139ED" w:rsidP="00662CC5">
            <w:r>
              <w:t xml:space="preserve">Balita </w:t>
            </w:r>
            <w:r w:rsidRPr="00616882">
              <w:rPr>
                <w:i/>
              </w:rPr>
              <w:t>stunting</w:t>
            </w:r>
            <w:r>
              <w:t xml:space="preserve"> dan berat badan sangat kurang</w:t>
            </w:r>
          </w:p>
        </w:tc>
      </w:tr>
      <w:tr w:rsidR="00A139ED" w:rsidRPr="004F49BC" w14:paraId="60906D33" w14:textId="77777777" w:rsidTr="0025003C">
        <w:tc>
          <w:tcPr>
            <w:tcW w:w="540" w:type="dxa"/>
          </w:tcPr>
          <w:p w14:paraId="5511AF7B" w14:textId="77777777" w:rsidR="00A139ED" w:rsidRPr="004F49BC" w:rsidRDefault="00A139ED" w:rsidP="00662CC5">
            <w:r>
              <w:t>4.</w:t>
            </w:r>
          </w:p>
        </w:tc>
        <w:tc>
          <w:tcPr>
            <w:tcW w:w="1563" w:type="dxa"/>
          </w:tcPr>
          <w:p w14:paraId="2285F620" w14:textId="1C08E52A" w:rsidR="00A139ED" w:rsidRPr="004F49BC" w:rsidRDefault="00A139ED" w:rsidP="00662CC5">
            <w:r>
              <w:t>Maysa</w:t>
            </w:r>
            <w:r w:rsidR="0025003C">
              <w:t xml:space="preserve"> Suryaningsih</w:t>
            </w:r>
          </w:p>
        </w:tc>
        <w:tc>
          <w:tcPr>
            <w:tcW w:w="4100" w:type="dxa"/>
          </w:tcPr>
          <w:p w14:paraId="3766FFF1" w14:textId="58B0B24E" w:rsidR="00662CC5" w:rsidRPr="00662CC5" w:rsidRDefault="00662CC5" w:rsidP="0025003C">
            <w:r w:rsidRPr="00662CC5">
              <w:t>Laporan Pelaksanaan Keluarga Binaan (Kabin)</w:t>
            </w:r>
          </w:p>
          <w:p w14:paraId="057595C0" w14:textId="2488A9BC" w:rsidR="00662CC5" w:rsidRPr="00662CC5" w:rsidRDefault="00662CC5" w:rsidP="0025003C">
            <w:r w:rsidRPr="00662CC5">
              <w:t xml:space="preserve">Kasus Ibu Hamil Kekurangan Energi Kronis </w:t>
            </w:r>
            <w:r>
              <w:t>RT 01 RW 01</w:t>
            </w:r>
          </w:p>
          <w:p w14:paraId="0AFE8806" w14:textId="2CC33E74" w:rsidR="00662CC5" w:rsidRPr="00662CC5" w:rsidRDefault="00662CC5" w:rsidP="0025003C">
            <w:r w:rsidRPr="00662CC5">
              <w:t>Desa Barengkok, Kecamatan Leuwiliang,</w:t>
            </w:r>
          </w:p>
          <w:p w14:paraId="61B4F42B" w14:textId="7D6EF273" w:rsidR="00662CC5" w:rsidRPr="00662CC5" w:rsidRDefault="00662CC5" w:rsidP="0025003C">
            <w:r w:rsidRPr="00662CC5">
              <w:t xml:space="preserve"> Kota Bogor, Jawa Barat </w:t>
            </w:r>
          </w:p>
          <w:p w14:paraId="0741FAAD" w14:textId="77777777" w:rsidR="00A139ED" w:rsidRDefault="00662CC5" w:rsidP="0025003C">
            <w:r w:rsidRPr="00662CC5">
              <w:t>Tanggal 21 November – 15 Desember 2022</w:t>
            </w:r>
          </w:p>
          <w:p w14:paraId="1BCA9E1B" w14:textId="77777777" w:rsidR="0025003C" w:rsidRDefault="0025003C" w:rsidP="0025003C">
            <w:pPr>
              <w:rPr>
                <w:b/>
              </w:rPr>
            </w:pPr>
          </w:p>
          <w:p w14:paraId="4720395D" w14:textId="77777777" w:rsidR="00D2634C" w:rsidRDefault="00D2634C" w:rsidP="0025003C">
            <w:pPr>
              <w:rPr>
                <w:b/>
              </w:rPr>
            </w:pPr>
          </w:p>
          <w:p w14:paraId="083FE772" w14:textId="77118A25" w:rsidR="00D2634C" w:rsidRPr="00662CC5" w:rsidRDefault="00D2634C" w:rsidP="0025003C">
            <w:pPr>
              <w:rPr>
                <w:b/>
              </w:rPr>
            </w:pPr>
          </w:p>
        </w:tc>
        <w:tc>
          <w:tcPr>
            <w:tcW w:w="2167" w:type="dxa"/>
          </w:tcPr>
          <w:p w14:paraId="169EAE46" w14:textId="156818EC" w:rsidR="00A139ED" w:rsidRPr="004F49BC" w:rsidRDefault="00662CC5" w:rsidP="00662CC5">
            <w:r>
              <w:t>Ibu Hamil Kurang Energi Kronik (KEK)</w:t>
            </w:r>
          </w:p>
        </w:tc>
      </w:tr>
      <w:tr w:rsidR="00A139ED" w:rsidRPr="004F49BC" w14:paraId="17D16BE5" w14:textId="77777777" w:rsidTr="0025003C">
        <w:tc>
          <w:tcPr>
            <w:tcW w:w="540" w:type="dxa"/>
          </w:tcPr>
          <w:p w14:paraId="1FBA1918" w14:textId="77777777" w:rsidR="00A139ED" w:rsidRPr="004F49BC" w:rsidRDefault="00A139ED" w:rsidP="00662CC5">
            <w:r>
              <w:lastRenderedPageBreak/>
              <w:t>5.</w:t>
            </w:r>
          </w:p>
        </w:tc>
        <w:tc>
          <w:tcPr>
            <w:tcW w:w="1563" w:type="dxa"/>
          </w:tcPr>
          <w:p w14:paraId="41615FD9" w14:textId="77777777" w:rsidR="00A139ED" w:rsidRPr="004F49BC" w:rsidRDefault="00A139ED" w:rsidP="00662CC5">
            <w:r>
              <w:t>Muthmainnah</w:t>
            </w:r>
          </w:p>
        </w:tc>
        <w:tc>
          <w:tcPr>
            <w:tcW w:w="4100" w:type="dxa"/>
          </w:tcPr>
          <w:p w14:paraId="4FA6CF2A" w14:textId="77777777" w:rsidR="00A139ED" w:rsidRDefault="00A139ED" w:rsidP="0025003C">
            <w:r>
              <w:t>Laporan Pelaksanaan Keluarga Binaan</w:t>
            </w:r>
          </w:p>
          <w:p w14:paraId="4D665519" w14:textId="77777777" w:rsidR="00A139ED" w:rsidRDefault="00A139ED" w:rsidP="0025003C">
            <w:r>
              <w:t>Kasus Balita Stunting dan Berat Badan Kurang</w:t>
            </w:r>
          </w:p>
          <w:p w14:paraId="69DB8DED" w14:textId="77777777" w:rsidR="00A139ED" w:rsidRDefault="00A139ED" w:rsidP="0025003C">
            <w:r>
              <w:t>RT 02 RW 12 Desa Barengkok, Kecamatan Leuwiliang,</w:t>
            </w:r>
          </w:p>
          <w:p w14:paraId="26E0A1E1" w14:textId="77777777" w:rsidR="00A139ED" w:rsidRDefault="00A139ED" w:rsidP="0025003C">
            <w:r>
              <w:t>Kabupaten Bogor, Jawa Barat</w:t>
            </w:r>
          </w:p>
          <w:p w14:paraId="12AEF3FB" w14:textId="77777777" w:rsidR="00A139ED" w:rsidRPr="004F49BC" w:rsidRDefault="00A139ED" w:rsidP="0025003C">
            <w:r>
              <w:t>Tanggal 21 November – 15 Desember 2022</w:t>
            </w:r>
          </w:p>
        </w:tc>
        <w:tc>
          <w:tcPr>
            <w:tcW w:w="2167" w:type="dxa"/>
          </w:tcPr>
          <w:p w14:paraId="5CD2A359" w14:textId="77777777" w:rsidR="00A139ED" w:rsidRPr="004F49BC" w:rsidRDefault="00A139ED" w:rsidP="00662CC5">
            <w:r>
              <w:t>Balita Stunting dan Berat Badan Kurang</w:t>
            </w:r>
          </w:p>
        </w:tc>
      </w:tr>
      <w:tr w:rsidR="00A139ED" w:rsidRPr="004F49BC" w14:paraId="4F0F3FD8" w14:textId="77777777" w:rsidTr="0025003C">
        <w:tc>
          <w:tcPr>
            <w:tcW w:w="540" w:type="dxa"/>
          </w:tcPr>
          <w:p w14:paraId="5824EC82" w14:textId="77777777" w:rsidR="00A139ED" w:rsidRPr="004F49BC" w:rsidRDefault="00A139ED" w:rsidP="00662CC5">
            <w:r>
              <w:t>6.</w:t>
            </w:r>
          </w:p>
        </w:tc>
        <w:tc>
          <w:tcPr>
            <w:tcW w:w="1563" w:type="dxa"/>
          </w:tcPr>
          <w:p w14:paraId="1B921989" w14:textId="77777777" w:rsidR="00A139ED" w:rsidRPr="004F49BC" w:rsidRDefault="00A139ED" w:rsidP="00662CC5">
            <w:r>
              <w:t>Pradnya Natiesha Revi</w:t>
            </w:r>
          </w:p>
        </w:tc>
        <w:tc>
          <w:tcPr>
            <w:tcW w:w="4100" w:type="dxa"/>
          </w:tcPr>
          <w:p w14:paraId="4EEA5C3C" w14:textId="77777777" w:rsidR="00A139ED" w:rsidRPr="004F49BC" w:rsidRDefault="00A139ED" w:rsidP="0025003C">
            <w:r w:rsidRPr="00B012F2">
              <w:rPr>
                <w:spacing w:val="8"/>
              </w:rPr>
              <w:t>Laporan Pelaksanaan Keluarga Binaan (Kabin) Kasus Ibu Hamil Kurang Energi Kronis (Kek) Di Rt 01 Rw 03 Desa Barengkok Kecamata</w:t>
            </w:r>
            <w:r>
              <w:rPr>
                <w:spacing w:val="8"/>
              </w:rPr>
              <w:t xml:space="preserve"> </w:t>
            </w:r>
            <w:r w:rsidRPr="00B012F2">
              <w:rPr>
                <w:spacing w:val="8"/>
              </w:rPr>
              <w:t>Leuwiliang,</w:t>
            </w:r>
            <w:r>
              <w:rPr>
                <w:spacing w:val="8"/>
              </w:rPr>
              <w:t xml:space="preserve"> </w:t>
            </w:r>
            <w:r w:rsidRPr="00B012F2">
              <w:rPr>
                <w:spacing w:val="8"/>
              </w:rPr>
              <w:t>Kabupaten Bogor Jawa Barat</w:t>
            </w:r>
            <w:r>
              <w:rPr>
                <w:spacing w:val="8"/>
              </w:rPr>
              <w:t xml:space="preserve"> </w:t>
            </w:r>
            <w:r w:rsidRPr="00B012F2">
              <w:rPr>
                <w:spacing w:val="8"/>
              </w:rPr>
              <w:t>21 November 2022</w:t>
            </w:r>
            <w:r>
              <w:rPr>
                <w:spacing w:val="8"/>
              </w:rPr>
              <w:t xml:space="preserve"> – 15 </w:t>
            </w:r>
            <w:r w:rsidRPr="00B012F2">
              <w:rPr>
                <w:spacing w:val="8"/>
              </w:rPr>
              <w:t>Desember 2022</w:t>
            </w:r>
          </w:p>
        </w:tc>
        <w:tc>
          <w:tcPr>
            <w:tcW w:w="2167" w:type="dxa"/>
          </w:tcPr>
          <w:p w14:paraId="0FE13DDF" w14:textId="77777777" w:rsidR="00A139ED" w:rsidRPr="004F49BC" w:rsidRDefault="00A139ED" w:rsidP="00662CC5">
            <w:r>
              <w:t>Ibu Hamil Kurang Energi Kronik (KEK)</w:t>
            </w:r>
          </w:p>
        </w:tc>
      </w:tr>
      <w:tr w:rsidR="00A139ED" w:rsidRPr="004F49BC" w14:paraId="041303B4" w14:textId="77777777" w:rsidTr="0025003C">
        <w:tc>
          <w:tcPr>
            <w:tcW w:w="540" w:type="dxa"/>
          </w:tcPr>
          <w:p w14:paraId="17112547" w14:textId="77777777" w:rsidR="00A139ED" w:rsidRDefault="00A139ED" w:rsidP="00662CC5">
            <w:r>
              <w:t>7.</w:t>
            </w:r>
          </w:p>
        </w:tc>
        <w:tc>
          <w:tcPr>
            <w:tcW w:w="1563" w:type="dxa"/>
          </w:tcPr>
          <w:p w14:paraId="07CFC62D" w14:textId="77777777" w:rsidR="00A139ED" w:rsidRDefault="00A139ED" w:rsidP="00662CC5">
            <w:r>
              <w:t>Qori Az-Zahra</w:t>
            </w:r>
          </w:p>
        </w:tc>
        <w:tc>
          <w:tcPr>
            <w:tcW w:w="4100" w:type="dxa"/>
          </w:tcPr>
          <w:p w14:paraId="48F2545C" w14:textId="77777777" w:rsidR="00A139ED" w:rsidRDefault="00A139ED" w:rsidP="0025003C">
            <w:r>
              <w:t>Laporan Pelaksanaan Keluarga Binaan (KABIN) Kasus Ibu Hamil Kurang Energi Kronik (KEK) KP. Geleduk RT 03 RW 03 Desa Barengkok, Kecamatan Leuwiliang, Kabupaten Bogor, Jawa Barat</w:t>
            </w:r>
          </w:p>
          <w:p w14:paraId="139B271D" w14:textId="77777777" w:rsidR="00A139ED" w:rsidRPr="00B012F2" w:rsidRDefault="00A139ED" w:rsidP="0025003C">
            <w:pPr>
              <w:rPr>
                <w:spacing w:val="8"/>
              </w:rPr>
            </w:pPr>
            <w:r>
              <w:t>21 November – 15 Desember 2022</w:t>
            </w:r>
          </w:p>
        </w:tc>
        <w:tc>
          <w:tcPr>
            <w:tcW w:w="2167" w:type="dxa"/>
          </w:tcPr>
          <w:p w14:paraId="42384745" w14:textId="77777777" w:rsidR="00A139ED" w:rsidRDefault="00A139ED" w:rsidP="00662CC5">
            <w:r>
              <w:t>Ibu Hamil Kurang Energi Kronik (KEK)</w:t>
            </w:r>
          </w:p>
        </w:tc>
      </w:tr>
      <w:tr w:rsidR="00A139ED" w:rsidRPr="004F49BC" w14:paraId="3E50321E" w14:textId="77777777" w:rsidTr="0025003C">
        <w:tc>
          <w:tcPr>
            <w:tcW w:w="540" w:type="dxa"/>
          </w:tcPr>
          <w:p w14:paraId="6881B780" w14:textId="77777777" w:rsidR="00A139ED" w:rsidRPr="004F49BC" w:rsidRDefault="00A139ED" w:rsidP="00662CC5">
            <w:r>
              <w:t>8.</w:t>
            </w:r>
          </w:p>
        </w:tc>
        <w:tc>
          <w:tcPr>
            <w:tcW w:w="1563" w:type="dxa"/>
          </w:tcPr>
          <w:p w14:paraId="5369A2A8" w14:textId="77777777" w:rsidR="00A139ED" w:rsidRPr="004F49BC" w:rsidRDefault="00A139ED" w:rsidP="00662CC5">
            <w:r>
              <w:t>Rama Shellia Novia Putri</w:t>
            </w:r>
          </w:p>
        </w:tc>
        <w:tc>
          <w:tcPr>
            <w:tcW w:w="4100" w:type="dxa"/>
          </w:tcPr>
          <w:p w14:paraId="1691FC39" w14:textId="77777777" w:rsidR="00A139ED" w:rsidRDefault="00A139ED" w:rsidP="0025003C">
            <w:r>
              <w:t>Laporan Pelaksanaan Keluarga Binaan (KABIN) Kasus Ibu Hamil Kurang Energi Kronik (KEK) KP. Bantar Endah RT 08 RW 008 Desa Barengkok, Kecamatan Leuwiliang, Kabupaten Bogor, Jawa Barat</w:t>
            </w:r>
          </w:p>
          <w:p w14:paraId="7985CD7A" w14:textId="77777777" w:rsidR="00A139ED" w:rsidRPr="004F49BC" w:rsidRDefault="00A139ED" w:rsidP="0025003C">
            <w:r>
              <w:t>21 November – 15 Desember 2022</w:t>
            </w:r>
          </w:p>
        </w:tc>
        <w:tc>
          <w:tcPr>
            <w:tcW w:w="2167" w:type="dxa"/>
          </w:tcPr>
          <w:p w14:paraId="1D28B90F" w14:textId="77777777" w:rsidR="00A139ED" w:rsidRPr="004F49BC" w:rsidRDefault="00A139ED" w:rsidP="00662CC5">
            <w:r>
              <w:t>Ibu Hamil Kurang Energi Kronik (KEK)</w:t>
            </w:r>
          </w:p>
        </w:tc>
      </w:tr>
      <w:tr w:rsidR="00A139ED" w:rsidRPr="004F49BC" w14:paraId="314C82C4" w14:textId="77777777" w:rsidTr="0025003C">
        <w:tc>
          <w:tcPr>
            <w:tcW w:w="540" w:type="dxa"/>
          </w:tcPr>
          <w:p w14:paraId="259F6F2F" w14:textId="77777777" w:rsidR="00A139ED" w:rsidRDefault="00A139ED" w:rsidP="00662CC5">
            <w:r>
              <w:t>9.</w:t>
            </w:r>
          </w:p>
        </w:tc>
        <w:tc>
          <w:tcPr>
            <w:tcW w:w="1563" w:type="dxa"/>
          </w:tcPr>
          <w:p w14:paraId="70792015" w14:textId="0994BB48" w:rsidR="00A139ED" w:rsidRDefault="00A139ED" w:rsidP="00662CC5">
            <w:r>
              <w:t>Safira</w:t>
            </w:r>
            <w:r w:rsidR="009F7AD5">
              <w:t xml:space="preserve"> Anindya</w:t>
            </w:r>
          </w:p>
        </w:tc>
        <w:tc>
          <w:tcPr>
            <w:tcW w:w="4100" w:type="dxa"/>
          </w:tcPr>
          <w:p w14:paraId="28B3E234" w14:textId="77777777" w:rsidR="009F7AD5" w:rsidRDefault="009F7AD5" w:rsidP="0025003C">
            <w:pPr>
              <w:rPr>
                <w:spacing w:val="8"/>
              </w:rPr>
            </w:pPr>
            <w:r w:rsidRPr="00B012F2">
              <w:rPr>
                <w:spacing w:val="8"/>
              </w:rPr>
              <w:t xml:space="preserve">Laporan Pelaksanaan Keluarga Binaan (Kabin) </w:t>
            </w:r>
          </w:p>
          <w:p w14:paraId="71D0C6CD" w14:textId="4DDB45A8" w:rsidR="0025003C" w:rsidRPr="0025003C" w:rsidRDefault="009F7AD5" w:rsidP="0025003C">
            <w:pPr>
              <w:rPr>
                <w:spacing w:val="8"/>
              </w:rPr>
            </w:pPr>
            <w:r w:rsidRPr="00B012F2">
              <w:rPr>
                <w:spacing w:val="8"/>
              </w:rPr>
              <w:t>Kasus Ibu Hamil Kurang Energi Kronis (K</w:t>
            </w:r>
            <w:r>
              <w:rPr>
                <w:spacing w:val="8"/>
              </w:rPr>
              <w:t>EK</w:t>
            </w:r>
            <w:r w:rsidRPr="00B012F2">
              <w:rPr>
                <w:spacing w:val="8"/>
              </w:rPr>
              <w:t>) Di R</w:t>
            </w:r>
            <w:r>
              <w:rPr>
                <w:spacing w:val="8"/>
              </w:rPr>
              <w:t>T</w:t>
            </w:r>
            <w:r w:rsidRPr="00B012F2">
              <w:rPr>
                <w:spacing w:val="8"/>
              </w:rPr>
              <w:t xml:space="preserve"> 0</w:t>
            </w:r>
            <w:r w:rsidR="004C5B49">
              <w:rPr>
                <w:spacing w:val="8"/>
              </w:rPr>
              <w:t>4</w:t>
            </w:r>
            <w:r w:rsidRPr="00B012F2">
              <w:rPr>
                <w:spacing w:val="8"/>
              </w:rPr>
              <w:t xml:space="preserve"> R</w:t>
            </w:r>
            <w:r w:rsidR="004C5B49">
              <w:rPr>
                <w:spacing w:val="8"/>
              </w:rPr>
              <w:t>W</w:t>
            </w:r>
            <w:r w:rsidRPr="00B012F2">
              <w:rPr>
                <w:spacing w:val="8"/>
              </w:rPr>
              <w:t xml:space="preserve"> 03 Desa Barengkok</w:t>
            </w:r>
            <w:r>
              <w:rPr>
                <w:spacing w:val="8"/>
              </w:rPr>
              <w:t xml:space="preserve">, </w:t>
            </w:r>
            <w:r w:rsidRPr="00B012F2">
              <w:rPr>
                <w:spacing w:val="8"/>
              </w:rPr>
              <w:t>Kecamata</w:t>
            </w:r>
            <w:r>
              <w:rPr>
                <w:spacing w:val="8"/>
              </w:rPr>
              <w:t xml:space="preserve">n </w:t>
            </w:r>
            <w:r w:rsidRPr="00B012F2">
              <w:rPr>
                <w:spacing w:val="8"/>
              </w:rPr>
              <w:t>Leuwiliang,</w:t>
            </w:r>
            <w:r>
              <w:rPr>
                <w:spacing w:val="8"/>
              </w:rPr>
              <w:t xml:space="preserve"> </w:t>
            </w:r>
            <w:r w:rsidRPr="00B012F2">
              <w:rPr>
                <w:spacing w:val="8"/>
              </w:rPr>
              <w:t>Kabupaten Bogor Jawa Barat</w:t>
            </w:r>
            <w:r>
              <w:rPr>
                <w:spacing w:val="8"/>
              </w:rPr>
              <w:t xml:space="preserve"> </w:t>
            </w:r>
            <w:r w:rsidRPr="00B012F2">
              <w:rPr>
                <w:spacing w:val="8"/>
              </w:rPr>
              <w:t>21 November 2022</w:t>
            </w:r>
            <w:r>
              <w:rPr>
                <w:spacing w:val="8"/>
              </w:rPr>
              <w:t xml:space="preserve"> – 15 </w:t>
            </w:r>
            <w:r w:rsidRPr="00B012F2">
              <w:rPr>
                <w:spacing w:val="8"/>
              </w:rPr>
              <w:t>Desember 2022</w:t>
            </w:r>
          </w:p>
        </w:tc>
        <w:tc>
          <w:tcPr>
            <w:tcW w:w="2167" w:type="dxa"/>
          </w:tcPr>
          <w:p w14:paraId="7167AC5E" w14:textId="37E9C5E8" w:rsidR="00A139ED" w:rsidRDefault="009F7AD5" w:rsidP="00662CC5">
            <w:r>
              <w:t>Ibu Hamil Kurang Energi Kronis (KEK)</w:t>
            </w:r>
          </w:p>
        </w:tc>
      </w:tr>
      <w:tr w:rsidR="00A139ED" w:rsidRPr="004F49BC" w14:paraId="0CF24072" w14:textId="77777777" w:rsidTr="0025003C">
        <w:tc>
          <w:tcPr>
            <w:tcW w:w="540" w:type="dxa"/>
          </w:tcPr>
          <w:p w14:paraId="5F417357" w14:textId="77777777" w:rsidR="00A139ED" w:rsidRDefault="00A139ED" w:rsidP="00662CC5">
            <w:r>
              <w:t>10.</w:t>
            </w:r>
          </w:p>
        </w:tc>
        <w:tc>
          <w:tcPr>
            <w:tcW w:w="1563" w:type="dxa"/>
          </w:tcPr>
          <w:p w14:paraId="6CF2BE26" w14:textId="77777777" w:rsidR="00A139ED" w:rsidRDefault="00A139ED" w:rsidP="00662CC5">
            <w:r>
              <w:t>Zefany Lydia Vevita</w:t>
            </w:r>
          </w:p>
        </w:tc>
        <w:tc>
          <w:tcPr>
            <w:tcW w:w="4100" w:type="dxa"/>
          </w:tcPr>
          <w:p w14:paraId="3775A713" w14:textId="77777777" w:rsidR="00A139ED" w:rsidRDefault="00A139ED" w:rsidP="0025003C">
            <w:r>
              <w:t>Laporan Pelaksanaan Keluarga Binaan</w:t>
            </w:r>
          </w:p>
          <w:p w14:paraId="379753B4" w14:textId="77777777" w:rsidR="00A139ED" w:rsidRDefault="00A139ED" w:rsidP="0025003C">
            <w:r>
              <w:t>Kasus Balita Stunting dan Berat Badan Kurang</w:t>
            </w:r>
          </w:p>
          <w:p w14:paraId="4372E506" w14:textId="77777777" w:rsidR="00A139ED" w:rsidRDefault="00A139ED" w:rsidP="0025003C">
            <w:r>
              <w:t>RT 02 RW 08 Desa Barengkok, Kecamatan Leuwiliang,</w:t>
            </w:r>
          </w:p>
          <w:p w14:paraId="29C8FFB5" w14:textId="77777777" w:rsidR="00A139ED" w:rsidRDefault="00A139ED" w:rsidP="0025003C">
            <w:r>
              <w:t>Kabupaten Bogor, Jawa Barat</w:t>
            </w:r>
          </w:p>
          <w:p w14:paraId="1F068525" w14:textId="77777777" w:rsidR="00A139ED" w:rsidRDefault="00A139ED" w:rsidP="0025003C">
            <w:r>
              <w:t>21 November – 15 Desember 2022</w:t>
            </w:r>
          </w:p>
        </w:tc>
        <w:tc>
          <w:tcPr>
            <w:tcW w:w="2167" w:type="dxa"/>
          </w:tcPr>
          <w:p w14:paraId="582E8D5E" w14:textId="77777777" w:rsidR="00A139ED" w:rsidRDefault="00A139ED" w:rsidP="00662CC5">
            <w:r>
              <w:t>Balita Stunting dan Berat Badan Kurang</w:t>
            </w:r>
          </w:p>
        </w:tc>
      </w:tr>
    </w:tbl>
    <w:p w14:paraId="486D2113" w14:textId="77777777" w:rsidR="00A139ED" w:rsidRDefault="00A139ED" w:rsidP="00A139ED">
      <w:pPr>
        <w:pStyle w:val="ListParagraph"/>
        <w:spacing w:after="0" w:line="360" w:lineRule="auto"/>
        <w:ind w:left="1134"/>
      </w:pPr>
    </w:p>
    <w:p w14:paraId="19C692E4" w14:textId="77777777" w:rsidR="00D2634C" w:rsidRDefault="00D2634C">
      <w:r>
        <w:br w:type="page"/>
      </w:r>
    </w:p>
    <w:p w14:paraId="286B1F05" w14:textId="3A459088" w:rsidR="00E45666" w:rsidRPr="00E2188A" w:rsidRDefault="00E45666" w:rsidP="00E45666">
      <w:pPr>
        <w:pStyle w:val="ListParagraph"/>
        <w:numPr>
          <w:ilvl w:val="0"/>
          <w:numId w:val="60"/>
        </w:numPr>
        <w:spacing w:after="0" w:line="360" w:lineRule="auto"/>
        <w:ind w:left="1134" w:hanging="425"/>
      </w:pPr>
      <w:r w:rsidRPr="00E2188A">
        <w:lastRenderedPageBreak/>
        <w:t>Monitoring dan Evaluasi</w:t>
      </w:r>
    </w:p>
    <w:p w14:paraId="1941EB9A" w14:textId="734434D3" w:rsidR="0025003C" w:rsidRDefault="00E45666" w:rsidP="00D2634C">
      <w:pPr>
        <w:pStyle w:val="ListParagraph"/>
        <w:spacing w:after="0" w:line="360" w:lineRule="auto"/>
        <w:ind w:left="1134"/>
      </w:pPr>
      <w:proofErr w:type="gramStart"/>
      <w:r w:rsidRPr="00E2188A">
        <w:t>Kegiatan keluarga binaan telah dilaksanakan secara lancar dan kondusif.</w:t>
      </w:r>
      <w:proofErr w:type="gramEnd"/>
      <w:r w:rsidRPr="00E2188A">
        <w:t xml:space="preserve"> </w:t>
      </w:r>
      <w:proofErr w:type="gramStart"/>
      <w:r w:rsidRPr="00E2188A">
        <w:t>Para responden men gikuti segala rangkaian intervensi dengan baik dan giat dalam melakuk</w:t>
      </w:r>
      <w:r w:rsidR="00D2634C">
        <w:t>an perubahan.</w:t>
      </w:r>
      <w:proofErr w:type="gramEnd"/>
      <w:r w:rsidR="00D2634C">
        <w:t xml:space="preserve"> </w:t>
      </w:r>
    </w:p>
    <w:p w14:paraId="1AAB7119" w14:textId="77777777" w:rsidR="00D2634C" w:rsidRDefault="00D2634C" w:rsidP="00D2634C">
      <w:pPr>
        <w:pStyle w:val="ListParagraph"/>
        <w:spacing w:after="0" w:line="360" w:lineRule="auto"/>
        <w:ind w:left="1134"/>
      </w:pPr>
    </w:p>
    <w:p w14:paraId="2B6C6F93" w14:textId="700C0C54" w:rsidR="00E45666" w:rsidRPr="00E2188A" w:rsidRDefault="00E45666" w:rsidP="00E45666">
      <w:pPr>
        <w:numPr>
          <w:ilvl w:val="0"/>
          <w:numId w:val="60"/>
        </w:numPr>
        <w:spacing w:after="0" w:line="360" w:lineRule="auto"/>
        <w:ind w:left="1080"/>
      </w:pPr>
      <w:r w:rsidRPr="00E2188A">
        <w:t>Faktor Pendukung dan Penghambat</w:t>
      </w:r>
    </w:p>
    <w:p w14:paraId="7A012328" w14:textId="77777777" w:rsidR="00E45666" w:rsidRPr="00E2188A" w:rsidRDefault="00E45666" w:rsidP="00E45666">
      <w:pPr>
        <w:numPr>
          <w:ilvl w:val="0"/>
          <w:numId w:val="105"/>
        </w:numPr>
        <w:spacing w:after="0" w:line="360" w:lineRule="auto"/>
        <w:ind w:hanging="306"/>
      </w:pPr>
      <w:r w:rsidRPr="00E2188A">
        <w:t>Faktor Pendukung</w:t>
      </w:r>
    </w:p>
    <w:p w14:paraId="18AE9DAF" w14:textId="4DB51BC4" w:rsidR="00E45666" w:rsidRPr="00E2188A" w:rsidRDefault="00E45666" w:rsidP="00E45666">
      <w:pPr>
        <w:pStyle w:val="ListParagraph"/>
        <w:numPr>
          <w:ilvl w:val="2"/>
          <w:numId w:val="60"/>
        </w:numPr>
        <w:spacing w:after="0" w:line="360" w:lineRule="auto"/>
        <w:ind w:left="1985" w:hanging="284"/>
      </w:pPr>
      <w:r w:rsidRPr="00E2188A">
        <w:t xml:space="preserve">Ketersediaan para kader untuk membantu mengkoordinasikan tiap-tiap keluarga yang </w:t>
      </w:r>
      <w:proofErr w:type="gramStart"/>
      <w:r w:rsidRPr="00E2188A">
        <w:t>akan</w:t>
      </w:r>
      <w:proofErr w:type="gramEnd"/>
      <w:r w:rsidRPr="00E2188A">
        <w:t xml:space="preserve"> menjadi responden. </w:t>
      </w:r>
    </w:p>
    <w:p w14:paraId="7DE408A1" w14:textId="77777777" w:rsidR="00E45666" w:rsidRPr="00E2188A" w:rsidRDefault="00E45666" w:rsidP="00E45666">
      <w:pPr>
        <w:pStyle w:val="ListParagraph"/>
        <w:numPr>
          <w:ilvl w:val="2"/>
          <w:numId w:val="60"/>
        </w:numPr>
        <w:spacing w:after="0" w:line="360" w:lineRule="auto"/>
        <w:ind w:left="1985" w:hanging="284"/>
      </w:pPr>
      <w:r w:rsidRPr="00E2188A">
        <w:t>Ketersediaan para responden dan keluarga responden.</w:t>
      </w:r>
    </w:p>
    <w:p w14:paraId="302C0253" w14:textId="77777777" w:rsidR="00E45666" w:rsidRPr="00E2188A" w:rsidRDefault="00E45666" w:rsidP="00E45666">
      <w:pPr>
        <w:pStyle w:val="ListParagraph"/>
        <w:numPr>
          <w:ilvl w:val="2"/>
          <w:numId w:val="60"/>
        </w:numPr>
        <w:spacing w:after="0" w:line="360" w:lineRule="auto"/>
        <w:ind w:left="1985" w:hanging="284"/>
      </w:pPr>
      <w:r w:rsidRPr="00E2188A">
        <w:t xml:space="preserve">Responden dan keluarga responden yang menyambut baik kegiatan ini. </w:t>
      </w:r>
    </w:p>
    <w:p w14:paraId="0CD770E5" w14:textId="77777777" w:rsidR="00E45666" w:rsidRDefault="00E45666" w:rsidP="00E45666">
      <w:pPr>
        <w:pStyle w:val="ListParagraph"/>
        <w:numPr>
          <w:ilvl w:val="1"/>
          <w:numId w:val="60"/>
        </w:numPr>
        <w:spacing w:line="360" w:lineRule="auto"/>
        <w:ind w:left="1418" w:hanging="284"/>
      </w:pPr>
      <w:r w:rsidRPr="00E2188A">
        <w:t>Faktor Penghambat</w:t>
      </w:r>
    </w:p>
    <w:p w14:paraId="5765BADD" w14:textId="6DBB44DB" w:rsidR="00E45666" w:rsidRDefault="00E45666" w:rsidP="00E45666">
      <w:pPr>
        <w:pStyle w:val="ListParagraph"/>
        <w:numPr>
          <w:ilvl w:val="2"/>
          <w:numId w:val="60"/>
        </w:numPr>
        <w:spacing w:line="360" w:lineRule="auto"/>
        <w:ind w:left="1985" w:hanging="284"/>
      </w:pPr>
      <w:proofErr w:type="gramStart"/>
      <w:r w:rsidRPr="00E2188A">
        <w:t>Terdapat  rumah</w:t>
      </w:r>
      <w:proofErr w:type="gramEnd"/>
      <w:r w:rsidRPr="00E2188A">
        <w:t xml:space="preserve"> responden yang sulit dijangkau dengan angkutan umum.</w:t>
      </w:r>
    </w:p>
    <w:p w14:paraId="6DC0B39F" w14:textId="77777777" w:rsidR="00AD2A1D" w:rsidRPr="00616882" w:rsidRDefault="00AD2A1D" w:rsidP="00AD2A1D">
      <w:pPr>
        <w:pStyle w:val="ListParagraph"/>
        <w:numPr>
          <w:ilvl w:val="2"/>
          <w:numId w:val="60"/>
        </w:numPr>
        <w:spacing w:line="360" w:lineRule="auto"/>
        <w:ind w:left="1985" w:hanging="284"/>
        <w:rPr>
          <w:color w:val="000000" w:themeColor="text1"/>
        </w:rPr>
      </w:pPr>
      <w:r w:rsidRPr="00616882">
        <w:rPr>
          <w:color w:val="000000" w:themeColor="text1"/>
        </w:rPr>
        <w:t xml:space="preserve">Keluarga binaan yang tidak memiliki </w:t>
      </w:r>
      <w:r w:rsidRPr="00616882">
        <w:rPr>
          <w:i/>
          <w:color w:val="000000" w:themeColor="text1"/>
        </w:rPr>
        <w:t>smartphone</w:t>
      </w:r>
      <w:r w:rsidRPr="00616882">
        <w:rPr>
          <w:color w:val="000000" w:themeColor="text1"/>
        </w:rPr>
        <w:t xml:space="preserve"> sehingga mahasiswa mengalami kendala komunikasi</w:t>
      </w:r>
    </w:p>
    <w:p w14:paraId="1178414C" w14:textId="381030E7" w:rsidR="0025003C" w:rsidRPr="00B45FE1" w:rsidRDefault="00AD2A1D" w:rsidP="00B45FE1">
      <w:pPr>
        <w:pStyle w:val="ListParagraph"/>
        <w:numPr>
          <w:ilvl w:val="2"/>
          <w:numId w:val="60"/>
        </w:numPr>
        <w:spacing w:line="360" w:lineRule="auto"/>
        <w:ind w:left="1985" w:hanging="284"/>
        <w:rPr>
          <w:color w:val="000000" w:themeColor="text1"/>
        </w:rPr>
      </w:pPr>
      <w:r w:rsidRPr="00616882">
        <w:rPr>
          <w:color w:val="000000" w:themeColor="text1"/>
        </w:rPr>
        <w:t>Kesulitan dalam mencari kesepakatan waktu kegiatan karena keluarga balita yang harus bekerja</w:t>
      </w:r>
      <w:bookmarkStart w:id="51" w:name="_Toc124106410"/>
    </w:p>
    <w:p w14:paraId="32AB9A76" w14:textId="462F7AC6" w:rsidR="00BD4AB9" w:rsidRDefault="00EB49FD" w:rsidP="00085060">
      <w:pPr>
        <w:pStyle w:val="Heading2"/>
        <w:numPr>
          <w:ilvl w:val="0"/>
          <w:numId w:val="147"/>
        </w:numPr>
        <w:ind w:left="567"/>
      </w:pPr>
      <w:r>
        <w:t>Pameran Gizi dan Kesehatan</w:t>
      </w:r>
      <w:bookmarkEnd w:id="51"/>
    </w:p>
    <w:p w14:paraId="7C516A5E" w14:textId="77777777" w:rsidR="00BD4AB9" w:rsidRDefault="00EB49FD">
      <w:pPr>
        <w:numPr>
          <w:ilvl w:val="0"/>
          <w:numId w:val="131"/>
        </w:numPr>
        <w:spacing w:line="360" w:lineRule="auto"/>
        <w:ind w:left="1080"/>
      </w:pPr>
      <w:r>
        <w:t>Latar Belakang</w:t>
      </w:r>
    </w:p>
    <w:p w14:paraId="62076180" w14:textId="10DF2EC8" w:rsidR="007D4275" w:rsidRDefault="00EB49FD" w:rsidP="007D4275">
      <w:pPr>
        <w:spacing w:line="360" w:lineRule="auto"/>
        <w:ind w:left="1080" w:firstLine="360"/>
      </w:pPr>
      <w:proofErr w:type="gramStart"/>
      <w:r>
        <w:t>Pameran gizi diadakan oleh mahasiswa Jurusan Gizi Politeknik Kesehatan Jakarta 2 dalam rangka Praktik Kerja Lapangan (PKL) Manajemen Intervensi Gizi (MIG).</w:t>
      </w:r>
      <w:proofErr w:type="gramEnd"/>
      <w:r>
        <w:t xml:space="preserve"> Pameran dilakukan </w:t>
      </w:r>
      <w:proofErr w:type="gramStart"/>
      <w:r>
        <w:t>di Kantor Kecamatan Leuwiliang dengan berbagai stand</w:t>
      </w:r>
      <w:proofErr w:type="gramEnd"/>
      <w:r>
        <w:t xml:space="preserve"> gizi, penampilan lomba, pemeri</w:t>
      </w:r>
      <w:r w:rsidR="007D4275">
        <w:t>ksaan kesehatan, dan lain-lain.</w:t>
      </w:r>
    </w:p>
    <w:p w14:paraId="3754B17A" w14:textId="77777777" w:rsidR="00D2634C" w:rsidRDefault="00D2634C">
      <w:r>
        <w:br w:type="page"/>
      </w:r>
    </w:p>
    <w:p w14:paraId="5A6A9F9E" w14:textId="3E1E9C08" w:rsidR="00BD4AB9" w:rsidRDefault="00EB49FD">
      <w:pPr>
        <w:spacing w:line="360" w:lineRule="auto"/>
        <w:ind w:left="1080" w:firstLine="360"/>
      </w:pPr>
      <w:r>
        <w:lastRenderedPageBreak/>
        <w:t xml:space="preserve">Stand yang ditampilkan terdiri dari stand: </w:t>
      </w:r>
    </w:p>
    <w:p w14:paraId="477A59D3" w14:textId="77777777" w:rsidR="00BD4AB9" w:rsidRDefault="00EB49FD" w:rsidP="0025003C">
      <w:pPr>
        <w:numPr>
          <w:ilvl w:val="0"/>
          <w:numId w:val="285"/>
        </w:numPr>
        <w:spacing w:after="0" w:line="360" w:lineRule="auto"/>
        <w:ind w:left="1440"/>
        <w:contextualSpacing/>
      </w:pPr>
      <w:r>
        <w:t>Masalah Gizi di Kecamatan Leuwiliang</w:t>
      </w:r>
    </w:p>
    <w:p w14:paraId="3BD4BCEF" w14:textId="77777777" w:rsidR="00BD4AB9" w:rsidRDefault="00EB49FD" w:rsidP="0025003C">
      <w:pPr>
        <w:numPr>
          <w:ilvl w:val="0"/>
          <w:numId w:val="285"/>
        </w:numPr>
        <w:spacing w:after="0" w:line="360" w:lineRule="auto"/>
        <w:ind w:left="1440"/>
        <w:contextualSpacing/>
      </w:pPr>
      <w:r>
        <w:t>Tumbuh Kembang Balita</w:t>
      </w:r>
    </w:p>
    <w:p w14:paraId="6B60E906" w14:textId="77777777" w:rsidR="00BD4AB9" w:rsidRDefault="00EB49FD" w:rsidP="0025003C">
      <w:pPr>
        <w:numPr>
          <w:ilvl w:val="0"/>
          <w:numId w:val="285"/>
        </w:numPr>
        <w:spacing w:after="0" w:line="360" w:lineRule="auto"/>
        <w:ind w:left="1440"/>
        <w:contextualSpacing/>
      </w:pPr>
      <w:r>
        <w:t xml:space="preserve">Gizi Ibu Hamil dan Menyusui </w:t>
      </w:r>
    </w:p>
    <w:p w14:paraId="7FD880F7" w14:textId="77777777" w:rsidR="00BD4AB9" w:rsidRDefault="00EB49FD" w:rsidP="0025003C">
      <w:pPr>
        <w:numPr>
          <w:ilvl w:val="0"/>
          <w:numId w:val="285"/>
        </w:numPr>
        <w:spacing w:after="0" w:line="360" w:lineRule="auto"/>
        <w:ind w:left="1440"/>
        <w:contextualSpacing/>
      </w:pPr>
      <w:r>
        <w:t>Potensi Desa</w:t>
      </w:r>
    </w:p>
    <w:p w14:paraId="2FD87240" w14:textId="77777777" w:rsidR="00BD4AB9" w:rsidRDefault="00EB49FD" w:rsidP="0025003C">
      <w:pPr>
        <w:numPr>
          <w:ilvl w:val="0"/>
          <w:numId w:val="285"/>
        </w:numPr>
        <w:spacing w:after="0" w:line="360" w:lineRule="auto"/>
        <w:ind w:left="1440"/>
        <w:contextualSpacing/>
      </w:pPr>
      <w:r>
        <w:t>Teknologi Tepat Guna</w:t>
      </w:r>
    </w:p>
    <w:p w14:paraId="1DA3D818" w14:textId="77777777" w:rsidR="00BD4AB9" w:rsidRDefault="00EB49FD" w:rsidP="0025003C">
      <w:pPr>
        <w:numPr>
          <w:ilvl w:val="0"/>
          <w:numId w:val="285"/>
        </w:numPr>
        <w:spacing w:after="0" w:line="360" w:lineRule="auto"/>
        <w:ind w:left="1440"/>
        <w:contextualSpacing/>
      </w:pPr>
      <w:r>
        <w:t>Bazaar</w:t>
      </w:r>
    </w:p>
    <w:p w14:paraId="31A5D834" w14:textId="77777777" w:rsidR="00BD4AB9" w:rsidRDefault="00EB49FD" w:rsidP="0025003C">
      <w:pPr>
        <w:numPr>
          <w:ilvl w:val="0"/>
          <w:numId w:val="285"/>
        </w:numPr>
        <w:spacing w:after="0" w:line="360" w:lineRule="auto"/>
        <w:ind w:left="1440"/>
        <w:contextualSpacing/>
      </w:pPr>
      <w:r>
        <w:t>Konseling Gizi dan Pemeriksaan Kesehatan</w:t>
      </w:r>
    </w:p>
    <w:p w14:paraId="4264014E" w14:textId="77777777" w:rsidR="00CA2A78" w:rsidRDefault="00CA2A78" w:rsidP="0025003C">
      <w:pPr>
        <w:spacing w:after="0" w:line="360" w:lineRule="auto"/>
      </w:pPr>
    </w:p>
    <w:p w14:paraId="1192F2F1" w14:textId="77777777" w:rsidR="00BD4AB9" w:rsidRDefault="00EB49FD">
      <w:pPr>
        <w:numPr>
          <w:ilvl w:val="0"/>
          <w:numId w:val="131"/>
        </w:numPr>
        <w:spacing w:after="0" w:line="360" w:lineRule="auto"/>
        <w:ind w:left="1080"/>
      </w:pPr>
      <w:r>
        <w:t>Tujuan</w:t>
      </w:r>
    </w:p>
    <w:p w14:paraId="4D7EC6B7" w14:textId="77777777" w:rsidR="00BD4AB9" w:rsidRDefault="00EB49FD">
      <w:pPr>
        <w:numPr>
          <w:ilvl w:val="0"/>
          <w:numId w:val="133"/>
        </w:numPr>
        <w:spacing w:line="360" w:lineRule="auto"/>
        <w:ind w:left="1440"/>
      </w:pPr>
      <w:r>
        <w:t>Tujuan Umum</w:t>
      </w:r>
    </w:p>
    <w:p w14:paraId="139A390B" w14:textId="77777777" w:rsidR="00BD4AB9" w:rsidRDefault="00EB49FD">
      <w:pPr>
        <w:spacing w:line="360" w:lineRule="auto"/>
        <w:ind w:left="1440"/>
      </w:pPr>
      <w:proofErr w:type="gramStart"/>
      <w:r>
        <w:t>Meningkatkan pengetahuan warga desa Kecamatan Leuwiliang mengenai masalah gizi yang ada di Indonesia dan Kecamatan Leuwiliang.</w:t>
      </w:r>
      <w:proofErr w:type="gramEnd"/>
    </w:p>
    <w:p w14:paraId="1E8B1751" w14:textId="77777777" w:rsidR="00BD4AB9" w:rsidRDefault="00EB49FD">
      <w:pPr>
        <w:numPr>
          <w:ilvl w:val="0"/>
          <w:numId w:val="133"/>
        </w:numPr>
        <w:spacing w:after="0" w:line="360" w:lineRule="auto"/>
        <w:ind w:left="1440"/>
      </w:pPr>
      <w:r>
        <w:t>Tujuan Khusus</w:t>
      </w:r>
    </w:p>
    <w:p w14:paraId="590A3A5E" w14:textId="77777777" w:rsidR="00BD4AB9" w:rsidRDefault="00EB49FD">
      <w:pPr>
        <w:numPr>
          <w:ilvl w:val="0"/>
          <w:numId w:val="223"/>
        </w:numPr>
        <w:spacing w:after="0" w:line="360" w:lineRule="auto"/>
        <w:ind w:left="1800"/>
      </w:pPr>
      <w:r>
        <w:t>Memberi informasi kepada masyarakat mengenai rangkaian kegiatan PKL MIG mahasiswa Gizi Politeknik Kesehatan Jakarta 2 tahun 2022</w:t>
      </w:r>
    </w:p>
    <w:p w14:paraId="786E0DF9" w14:textId="77777777" w:rsidR="00BD4AB9" w:rsidRDefault="00EB49FD">
      <w:pPr>
        <w:numPr>
          <w:ilvl w:val="0"/>
          <w:numId w:val="223"/>
        </w:numPr>
        <w:spacing w:after="0" w:line="360" w:lineRule="auto"/>
        <w:ind w:left="1800"/>
      </w:pPr>
      <w:r>
        <w:t>Memberikan informasi kepada masyarakat tentang intervensi gizi yang sudah dilakukan di Kecamatan Leuwiliang</w:t>
      </w:r>
    </w:p>
    <w:p w14:paraId="311B03E4" w14:textId="77777777" w:rsidR="00BD4AB9" w:rsidRDefault="00EB49FD">
      <w:pPr>
        <w:numPr>
          <w:ilvl w:val="0"/>
          <w:numId w:val="223"/>
        </w:numPr>
        <w:spacing w:after="0" w:line="360" w:lineRule="auto"/>
        <w:ind w:left="1800"/>
      </w:pPr>
      <w:r>
        <w:t>Meningkatkan   pengetahuan   masyarakat   Kecamatan Leuwiliang terkait pentingnya gizi dan kesehatan</w:t>
      </w:r>
    </w:p>
    <w:p w14:paraId="7471142C" w14:textId="77777777" w:rsidR="00BD4AB9" w:rsidRDefault="00EB49FD">
      <w:pPr>
        <w:numPr>
          <w:ilvl w:val="0"/>
          <w:numId w:val="223"/>
        </w:numPr>
        <w:spacing w:after="0" w:line="360" w:lineRule="auto"/>
        <w:ind w:left="1800"/>
      </w:pPr>
      <w:r>
        <w:t>Meningkatkan   pengetahuan   masyarakat     Kecamatan Leuwiliang terkait masalah gizi di Indonesia dan Kecamatan Leuwiliang</w:t>
      </w:r>
    </w:p>
    <w:p w14:paraId="311FCDBA" w14:textId="77777777" w:rsidR="00CA2A78" w:rsidRDefault="00CA2A78" w:rsidP="00CA2A78">
      <w:pPr>
        <w:spacing w:after="0" w:line="360" w:lineRule="auto"/>
        <w:ind w:left="1800"/>
      </w:pPr>
    </w:p>
    <w:p w14:paraId="2C242838" w14:textId="77777777" w:rsidR="00BD4AB9" w:rsidRDefault="00EB49FD">
      <w:pPr>
        <w:numPr>
          <w:ilvl w:val="0"/>
          <w:numId w:val="131"/>
        </w:numPr>
        <w:spacing w:line="360" w:lineRule="auto"/>
        <w:ind w:left="1080"/>
      </w:pPr>
      <w:r>
        <w:t>Sasaran</w:t>
      </w:r>
    </w:p>
    <w:p w14:paraId="0227C969" w14:textId="77777777" w:rsidR="00CA2A78" w:rsidRDefault="00EB49FD" w:rsidP="007E5D75">
      <w:pPr>
        <w:spacing w:line="360" w:lineRule="auto"/>
        <w:ind w:left="990"/>
      </w:pPr>
      <w:proofErr w:type="gramStart"/>
      <w:r>
        <w:t>Perangkat RW masing-masing Desa di Kecamatan Leuwiliang, Ibu-ibu PKK, dan Kader Posyandu di Kecamatan Leuwiliang, dan seluruh warga di Kecamatan Leuwiliang.</w:t>
      </w:r>
      <w:proofErr w:type="gramEnd"/>
    </w:p>
    <w:p w14:paraId="4B66652F" w14:textId="77777777" w:rsidR="00BD4AB9" w:rsidRDefault="00EB49FD">
      <w:pPr>
        <w:numPr>
          <w:ilvl w:val="0"/>
          <w:numId w:val="131"/>
        </w:numPr>
        <w:spacing w:line="360" w:lineRule="auto"/>
        <w:ind w:left="1080"/>
      </w:pPr>
      <w:r>
        <w:lastRenderedPageBreak/>
        <w:t>Waktu dan Tempat</w:t>
      </w:r>
    </w:p>
    <w:p w14:paraId="3244A414" w14:textId="77777777" w:rsidR="00BD4AB9" w:rsidRDefault="00EB49FD" w:rsidP="00B45FE1">
      <w:pPr>
        <w:spacing w:after="0" w:line="360" w:lineRule="auto"/>
        <w:ind w:left="1080"/>
      </w:pPr>
      <w:r>
        <w:t>Hari, Tanggal</w:t>
      </w:r>
      <w:r>
        <w:tab/>
        <w:t>: Selasa, 13 Desember 2022</w:t>
      </w:r>
    </w:p>
    <w:p w14:paraId="0E57623E" w14:textId="77777777" w:rsidR="00CA2A78" w:rsidRDefault="00EB49FD" w:rsidP="00B45FE1">
      <w:pPr>
        <w:spacing w:after="0" w:line="360" w:lineRule="auto"/>
        <w:ind w:left="1080"/>
      </w:pPr>
      <w:r>
        <w:t>Waktu</w:t>
      </w:r>
      <w:r>
        <w:tab/>
      </w:r>
      <w:r>
        <w:tab/>
        <w:t xml:space="preserve">: </w:t>
      </w:r>
      <w:proofErr w:type="gramStart"/>
      <w:r>
        <w:t>08.00 s/d 14.00</w:t>
      </w:r>
      <w:proofErr w:type="gramEnd"/>
    </w:p>
    <w:p w14:paraId="411D0F80" w14:textId="1C917E72" w:rsidR="0025003C" w:rsidRDefault="00EB49FD" w:rsidP="00D2634C">
      <w:pPr>
        <w:spacing w:after="0" w:line="360" w:lineRule="auto"/>
        <w:ind w:left="1080"/>
      </w:pPr>
      <w:r>
        <w:t>Tempat</w:t>
      </w:r>
      <w:r>
        <w:tab/>
      </w:r>
      <w:r>
        <w:tab/>
        <w:t>: Alun-Alun Kecamatan Leuwiliang</w:t>
      </w:r>
    </w:p>
    <w:p w14:paraId="14ACABAA" w14:textId="77777777" w:rsidR="00D2634C" w:rsidRDefault="00D2634C" w:rsidP="00D2634C">
      <w:pPr>
        <w:spacing w:after="0" w:line="360" w:lineRule="auto"/>
        <w:ind w:left="1080"/>
      </w:pPr>
    </w:p>
    <w:p w14:paraId="3E2707BA" w14:textId="1CAA020B" w:rsidR="00BD4AB9" w:rsidRDefault="00EB49FD">
      <w:pPr>
        <w:numPr>
          <w:ilvl w:val="0"/>
          <w:numId w:val="131"/>
        </w:numPr>
        <w:spacing w:after="0" w:line="360" w:lineRule="auto"/>
        <w:ind w:left="1080"/>
      </w:pPr>
      <w:r>
        <w:t>Pelaksanaan Kegiatan</w:t>
      </w:r>
    </w:p>
    <w:p w14:paraId="7A60423C" w14:textId="77777777" w:rsidR="00BD4AB9" w:rsidRDefault="00EB49FD">
      <w:pPr>
        <w:numPr>
          <w:ilvl w:val="0"/>
          <w:numId w:val="314"/>
        </w:numPr>
        <w:spacing w:after="0" w:line="360" w:lineRule="auto"/>
        <w:ind w:left="1440"/>
      </w:pPr>
      <w:r>
        <w:t>Persiapan</w:t>
      </w:r>
    </w:p>
    <w:p w14:paraId="59D9E591" w14:textId="77777777" w:rsidR="00BD4AB9" w:rsidRDefault="00EB49FD">
      <w:pPr>
        <w:numPr>
          <w:ilvl w:val="0"/>
          <w:numId w:val="101"/>
        </w:numPr>
        <w:spacing w:after="0" w:line="360" w:lineRule="auto"/>
        <w:ind w:left="1800"/>
      </w:pPr>
      <w:r>
        <w:t>Membeli peralatan untuk membuat dekorasi stand</w:t>
      </w:r>
    </w:p>
    <w:p w14:paraId="1748C990" w14:textId="77777777" w:rsidR="00BD4AB9" w:rsidRDefault="00EB49FD">
      <w:pPr>
        <w:numPr>
          <w:ilvl w:val="0"/>
          <w:numId w:val="101"/>
        </w:numPr>
        <w:spacing w:after="0" w:line="360" w:lineRule="auto"/>
        <w:ind w:left="1800"/>
      </w:pPr>
      <w:r>
        <w:t>Pembuatan dekorasi stand</w:t>
      </w:r>
    </w:p>
    <w:p w14:paraId="5E6963A4" w14:textId="77777777" w:rsidR="00BD4AB9" w:rsidRDefault="00EB49FD">
      <w:pPr>
        <w:numPr>
          <w:ilvl w:val="0"/>
          <w:numId w:val="314"/>
        </w:numPr>
        <w:spacing w:after="0" w:line="360" w:lineRule="auto"/>
        <w:ind w:left="1440"/>
      </w:pPr>
      <w:r>
        <w:t>Pelaksanaan</w:t>
      </w:r>
    </w:p>
    <w:p w14:paraId="0C206B9D" w14:textId="77777777" w:rsidR="00BD4AB9" w:rsidRDefault="00EB49FD">
      <w:pPr>
        <w:numPr>
          <w:ilvl w:val="0"/>
          <w:numId w:val="102"/>
        </w:numPr>
        <w:spacing w:after="0" w:line="360" w:lineRule="auto"/>
        <w:ind w:left="1800"/>
      </w:pPr>
      <w:r>
        <w:t>Persiapan Stand</w:t>
      </w:r>
    </w:p>
    <w:p w14:paraId="52CD2220" w14:textId="77777777" w:rsidR="00BD4AB9" w:rsidRDefault="00EB49FD">
      <w:pPr>
        <w:numPr>
          <w:ilvl w:val="0"/>
          <w:numId w:val="102"/>
        </w:numPr>
        <w:spacing w:after="0" w:line="360" w:lineRule="auto"/>
        <w:ind w:left="1800"/>
      </w:pPr>
      <w:r>
        <w:t>Penjelasan isi stand masalah gizi</w:t>
      </w:r>
    </w:p>
    <w:p w14:paraId="22A31964" w14:textId="77777777" w:rsidR="00BD4AB9" w:rsidRDefault="00EB49FD">
      <w:pPr>
        <w:numPr>
          <w:ilvl w:val="0"/>
          <w:numId w:val="102"/>
        </w:numPr>
        <w:spacing w:after="0" w:line="360" w:lineRule="auto"/>
        <w:ind w:left="1800"/>
      </w:pPr>
      <w:r>
        <w:t>Lomba-lomba</w:t>
      </w:r>
    </w:p>
    <w:p w14:paraId="6611DD27" w14:textId="77777777" w:rsidR="00BD4AB9" w:rsidRDefault="00EB49FD">
      <w:pPr>
        <w:numPr>
          <w:ilvl w:val="0"/>
          <w:numId w:val="102"/>
        </w:numPr>
        <w:spacing w:after="0" w:line="360" w:lineRule="auto"/>
        <w:ind w:left="1800"/>
      </w:pPr>
      <w:r>
        <w:t>Pemeriksaan kesehatan</w:t>
      </w:r>
    </w:p>
    <w:p w14:paraId="565E1A7A" w14:textId="77777777" w:rsidR="00CA2A78" w:rsidRDefault="00CA2A78" w:rsidP="00CA2A78">
      <w:pPr>
        <w:spacing w:after="0" w:line="360" w:lineRule="auto"/>
        <w:ind w:left="1800"/>
      </w:pPr>
    </w:p>
    <w:p w14:paraId="732A9714" w14:textId="77777777" w:rsidR="00BD4AB9" w:rsidRDefault="00EB49FD">
      <w:pPr>
        <w:numPr>
          <w:ilvl w:val="0"/>
          <w:numId w:val="131"/>
        </w:numPr>
        <w:spacing w:line="360" w:lineRule="auto"/>
        <w:ind w:left="1080"/>
      </w:pPr>
      <w:r>
        <w:t>Hasil Kegiatan</w:t>
      </w:r>
    </w:p>
    <w:p w14:paraId="43F2D586" w14:textId="77777777" w:rsidR="00CA2A78" w:rsidRDefault="00EB49FD" w:rsidP="007E5D75">
      <w:pPr>
        <w:spacing w:line="360" w:lineRule="auto"/>
        <w:ind w:left="1080" w:firstLine="360"/>
      </w:pPr>
      <w:proofErr w:type="gramStart"/>
      <w:r>
        <w:t>Pameran gizi dilaksanakan di alun-alun Kecamatan Leuwiliang pada tanggal 13 Desember 2022.</w:t>
      </w:r>
      <w:proofErr w:type="gramEnd"/>
      <w:r>
        <w:t xml:space="preserve"> </w:t>
      </w:r>
      <w:proofErr w:type="gramStart"/>
      <w:r>
        <w:t>Dalam hal ini terdapat banyak kegiatan, seperti lomba-lomba, pemeriksaan kesehatan, dan stand masalah gizi.</w:t>
      </w:r>
      <w:proofErr w:type="gramEnd"/>
      <w:r>
        <w:t xml:space="preserve"> Banyak pengunjung stand yang mengikuti pameran sampai akhir acara, dan banyak pengunjung yang antusias dengan stand dan lomba yang ada.</w:t>
      </w:r>
    </w:p>
    <w:p w14:paraId="55F647E0" w14:textId="77777777" w:rsidR="00BD4AB9" w:rsidRDefault="00EB49FD">
      <w:pPr>
        <w:numPr>
          <w:ilvl w:val="0"/>
          <w:numId w:val="131"/>
        </w:numPr>
        <w:spacing w:line="360" w:lineRule="auto"/>
        <w:ind w:left="1080"/>
      </w:pPr>
      <w:r>
        <w:t>Monitoring dan Evaluasi</w:t>
      </w:r>
    </w:p>
    <w:p w14:paraId="27D526CC" w14:textId="688D0F3F" w:rsidR="007D4275" w:rsidRDefault="00EB49FD" w:rsidP="00B45FE1">
      <w:pPr>
        <w:spacing w:line="360" w:lineRule="auto"/>
        <w:ind w:left="1080"/>
      </w:pPr>
      <w:r>
        <w:t xml:space="preserve">Kegiatan monitoring dilakukan dengan proses </w:t>
      </w:r>
      <w:proofErr w:type="gramStart"/>
      <w:r>
        <w:t>tanya</w:t>
      </w:r>
      <w:proofErr w:type="gramEnd"/>
      <w:r>
        <w:t xml:space="preserve"> jawab yang dilakukan selama stand pameran berlangsung. Evaluasi berupa absensi peserta yang mengunjungi stand pameran.</w:t>
      </w:r>
    </w:p>
    <w:p w14:paraId="7089E7E7" w14:textId="77777777" w:rsidR="00D2634C" w:rsidRDefault="00D2634C">
      <w:r>
        <w:br w:type="page"/>
      </w:r>
    </w:p>
    <w:p w14:paraId="2A1AFC74" w14:textId="3F4260D7" w:rsidR="00BD4AB9" w:rsidRDefault="00EB49FD">
      <w:pPr>
        <w:numPr>
          <w:ilvl w:val="0"/>
          <w:numId w:val="131"/>
        </w:numPr>
        <w:spacing w:after="0" w:line="360" w:lineRule="auto"/>
        <w:ind w:left="1080"/>
      </w:pPr>
      <w:r>
        <w:lastRenderedPageBreak/>
        <w:t>Faktor Pendukung dan Penghambat</w:t>
      </w:r>
    </w:p>
    <w:p w14:paraId="6853BC83" w14:textId="77777777" w:rsidR="00BD4AB9" w:rsidRDefault="00EB49FD">
      <w:pPr>
        <w:numPr>
          <w:ilvl w:val="0"/>
          <w:numId w:val="43"/>
        </w:numPr>
        <w:spacing w:after="0" w:line="360" w:lineRule="auto"/>
      </w:pPr>
      <w:r>
        <w:t>Faktor Pendukung</w:t>
      </w:r>
    </w:p>
    <w:p w14:paraId="6F73EDA4" w14:textId="77777777" w:rsidR="00BD4AB9" w:rsidRDefault="00EB49FD">
      <w:pPr>
        <w:numPr>
          <w:ilvl w:val="0"/>
          <w:numId w:val="195"/>
        </w:numPr>
        <w:spacing w:after="0" w:line="360" w:lineRule="auto"/>
        <w:ind w:left="1800"/>
      </w:pPr>
      <w:r>
        <w:t>Perangkat masing masing desa yang mendukung kegiatan pameran gizi dan kesehatan, sehingga pameran dapat terselenggara dengan baik.</w:t>
      </w:r>
    </w:p>
    <w:p w14:paraId="4D7096AD" w14:textId="77777777" w:rsidR="00BD4AB9" w:rsidRDefault="00EB49FD">
      <w:pPr>
        <w:numPr>
          <w:ilvl w:val="0"/>
          <w:numId w:val="195"/>
        </w:numPr>
        <w:spacing w:after="0" w:line="360" w:lineRule="auto"/>
        <w:ind w:left="1800"/>
      </w:pPr>
      <w:r>
        <w:t>Antusias peserta yang mengunjungi stand pameran.</w:t>
      </w:r>
    </w:p>
    <w:p w14:paraId="30EE2DC1" w14:textId="1E59E7CE" w:rsidR="00B45FE1" w:rsidRDefault="00EB49FD" w:rsidP="00D2634C">
      <w:pPr>
        <w:numPr>
          <w:ilvl w:val="0"/>
          <w:numId w:val="195"/>
        </w:numPr>
        <w:spacing w:after="0" w:line="360" w:lineRule="auto"/>
        <w:ind w:left="1800"/>
      </w:pPr>
      <w:r>
        <w:t>Partisipasi teman–teman mahasiswa dalam persiapan dan pelaksanaan stand pameran</w:t>
      </w:r>
    </w:p>
    <w:p w14:paraId="10EFD82A" w14:textId="068ED781" w:rsidR="00BD4AB9" w:rsidRDefault="00EB49FD">
      <w:pPr>
        <w:numPr>
          <w:ilvl w:val="0"/>
          <w:numId w:val="43"/>
        </w:numPr>
        <w:spacing w:after="0" w:line="360" w:lineRule="auto"/>
      </w:pPr>
      <w:r>
        <w:t>Faktor Penghambat</w:t>
      </w:r>
    </w:p>
    <w:p w14:paraId="5C446FD7" w14:textId="77777777" w:rsidR="00CA2A78" w:rsidRDefault="00EB49FD" w:rsidP="007E5D75">
      <w:pPr>
        <w:numPr>
          <w:ilvl w:val="0"/>
          <w:numId w:val="165"/>
        </w:numPr>
        <w:spacing w:line="360" w:lineRule="auto"/>
        <w:ind w:left="1800"/>
      </w:pPr>
      <w:r>
        <w:t>Kurangnya kursi untuk pengunjung</w:t>
      </w:r>
    </w:p>
    <w:p w14:paraId="488367DE" w14:textId="77777777" w:rsidR="00BD4AB9" w:rsidRDefault="00CA2A78" w:rsidP="00085060">
      <w:pPr>
        <w:pStyle w:val="Heading2"/>
        <w:numPr>
          <w:ilvl w:val="0"/>
          <w:numId w:val="147"/>
        </w:numPr>
        <w:ind w:left="709"/>
      </w:pPr>
      <w:r>
        <w:t xml:space="preserve"> </w:t>
      </w:r>
      <w:bookmarkStart w:id="52" w:name="_Toc124106411"/>
      <w:r>
        <w:t>Lomba Puzzle Gizi Seimbang Tingkat Desa</w:t>
      </w:r>
      <w:bookmarkEnd w:id="52"/>
      <w:r>
        <w:t xml:space="preserve"> </w:t>
      </w:r>
    </w:p>
    <w:p w14:paraId="7434848A" w14:textId="77777777" w:rsidR="00BD4AB9" w:rsidRDefault="00EB49FD">
      <w:pPr>
        <w:numPr>
          <w:ilvl w:val="0"/>
          <w:numId w:val="45"/>
        </w:numPr>
        <w:spacing w:line="360" w:lineRule="auto"/>
        <w:ind w:left="1080"/>
      </w:pPr>
      <w:r>
        <w:t>Latar Belakang</w:t>
      </w:r>
    </w:p>
    <w:p w14:paraId="1DCD9A9F" w14:textId="77777777" w:rsidR="00BD4AB9" w:rsidRDefault="00EB49FD" w:rsidP="00CA2A78">
      <w:pPr>
        <w:spacing w:line="360" w:lineRule="auto"/>
        <w:ind w:left="1134" w:firstLine="306"/>
      </w:pPr>
      <w:proofErr w:type="gramStart"/>
      <w:r>
        <w:t>Indonesia masih menghadapi tantangan besar dalam bidang gizi, yaitu gizi kurang dan gizi lebih.</w:t>
      </w:r>
      <w:proofErr w:type="gramEnd"/>
      <w:r>
        <w:t xml:space="preserve"> Makanan jadi “tidak sehat” yang melimpahnya dikemas secara sangat menarik, ditambah dengan pengertian salah tentang “4 Sehat 5 Sempurna” sebagai Gizi Seimbang memberikan kontribusi tidak kecil terhadap masalah gizi di Indonesia (Achadi</w:t>
      </w:r>
      <w:proofErr w:type="gramStart"/>
      <w:r>
        <w:t>,2010</w:t>
      </w:r>
      <w:proofErr w:type="gramEnd"/>
      <w:r>
        <w:t xml:space="preserve">). Anak-anak pada </w:t>
      </w:r>
      <w:proofErr w:type="gramStart"/>
      <w:r>
        <w:t>usia</w:t>
      </w:r>
      <w:proofErr w:type="gramEnd"/>
      <w:r>
        <w:t xml:space="preserve"> sekolah merupakan periode yang sangat menentukan kualitas manusia pada masa dewasa (Krianto, 2009). Anak </w:t>
      </w:r>
      <w:proofErr w:type="gramStart"/>
      <w:r>
        <w:t>usia</w:t>
      </w:r>
      <w:proofErr w:type="gramEnd"/>
      <w:r>
        <w:t xml:space="preserve"> sekolah (6-21 tahun) merupakan sasaran pembinaan kesehatan yang sangat strategis untuk mempersiapkan generasi penerus yang sehat, mandiri, produktif, berkualitas, tangguh dan mampu bersaing secara global.</w:t>
      </w:r>
    </w:p>
    <w:p w14:paraId="73B17C3B" w14:textId="77777777" w:rsidR="00BD4AB9" w:rsidRDefault="00EB49FD" w:rsidP="00CA2A78">
      <w:pPr>
        <w:spacing w:line="360" w:lineRule="auto"/>
        <w:ind w:left="1134" w:firstLine="720"/>
      </w:pPr>
      <w:proofErr w:type="gramStart"/>
      <w:r>
        <w:t>Siswa sekolah yang memiliki segudang aktivitas memerlukan gizi yang memadai, mencukupi dan beragam.</w:t>
      </w:r>
      <w:proofErr w:type="gramEnd"/>
      <w:r>
        <w:t xml:space="preserve"> </w:t>
      </w:r>
      <w:proofErr w:type="gramStart"/>
      <w:r>
        <w:t>Gizi dapat diperoleh dari makanan yang dikonsumsi setiap hari, dimana makanan dapat berperan untuk mempertahankan kehidupan dan juga dapat berperan meningkatkan kecerdasan.</w:t>
      </w:r>
      <w:proofErr w:type="gramEnd"/>
      <w:r>
        <w:t xml:space="preserve"> </w:t>
      </w:r>
      <w:proofErr w:type="gramStart"/>
      <w:r>
        <w:t>Pembangunan sumberdaya manusia yang berkualitas dimulai sejak dini.</w:t>
      </w:r>
      <w:proofErr w:type="gramEnd"/>
      <w:r>
        <w:t xml:space="preserve"> </w:t>
      </w:r>
    </w:p>
    <w:p w14:paraId="3AAC1A05" w14:textId="056CBB8F" w:rsidR="00B45FE1" w:rsidRDefault="00EB49FD" w:rsidP="00B45FE1">
      <w:pPr>
        <w:spacing w:line="360" w:lineRule="auto"/>
        <w:ind w:left="1134" w:firstLine="720"/>
      </w:pPr>
      <w:r>
        <w:lastRenderedPageBreak/>
        <w:t xml:space="preserve">Tingkat pengetahuan gizi seseorang berpengaruh terhadap sikap dan perilaku dalam pemilihan makanan dan selanjutnya </w:t>
      </w:r>
      <w:proofErr w:type="gramStart"/>
      <w:r>
        <w:t>akan</w:t>
      </w:r>
      <w:proofErr w:type="gramEnd"/>
      <w:r>
        <w:t xml:space="preserve"> berpengaruh pada keadaan gizi individu yang bersangkutan. Keadaan gizi yang rendah pada suatu wilayah </w:t>
      </w:r>
      <w:proofErr w:type="gramStart"/>
      <w:r>
        <w:t>akan</w:t>
      </w:r>
      <w:proofErr w:type="gramEnd"/>
      <w:r>
        <w:t xml:space="preserve"> menentukan tingginya angka prevalensi kurang gizi secara nasional. </w:t>
      </w:r>
      <w:proofErr w:type="gramStart"/>
      <w:r>
        <w:t>Pengetahuan gizi yang kurang atau kurangnya menerapkan pengetahuan gizi dalam kehidupan sehari-hari dapat menimbulkan masalah gizi (Rosa, 2011).</w:t>
      </w:r>
      <w:proofErr w:type="gramEnd"/>
      <w:r>
        <w:t xml:space="preserve"> Pendidikan kesehatan terutama gizi perlu dilakukan pada anak sejak </w:t>
      </w:r>
      <w:proofErr w:type="gramStart"/>
      <w:r>
        <w:t>usia</w:t>
      </w:r>
      <w:proofErr w:type="gramEnd"/>
      <w:r>
        <w:t xml:space="preserve"> dini seperti siswa Sekolah Dasar. </w:t>
      </w:r>
    </w:p>
    <w:p w14:paraId="7AF7E5A8" w14:textId="5594707C" w:rsidR="00CA2A78" w:rsidRDefault="00EB49FD" w:rsidP="00B45FE1">
      <w:pPr>
        <w:spacing w:line="360" w:lineRule="auto"/>
        <w:ind w:left="1134"/>
      </w:pPr>
      <w:proofErr w:type="gramStart"/>
      <w:r>
        <w:t>Hal ini merupakan sebuah upaya untuk menciptakan kesadaran berperilaku gizi seimbang dalam kehidupan sehari-hari.</w:t>
      </w:r>
      <w:proofErr w:type="gramEnd"/>
      <w:r>
        <w:t xml:space="preserve"> Salah satu </w:t>
      </w:r>
      <w:proofErr w:type="gramStart"/>
      <w:r>
        <w:t>cara</w:t>
      </w:r>
      <w:proofErr w:type="gramEnd"/>
      <w:r>
        <w:t xml:space="preserve"> pendidikan kesehatan yang perlu dilakukan pada siswa adalah dengan menggunakan media edukatif seperti puzzle gizi. Permainan puzzle gizi merupakan salah satu media yang digunakan dalam pendidikan kesehatan. Puzzle merupakan salah satu media yang melibatkan penglihatan, sentuhan dan rasa sehingga mudah diingat oleh anak-anak. </w:t>
      </w:r>
      <w:proofErr w:type="gramStart"/>
      <w:r>
        <w:t>Selain itu, puzzle juga media yang sudah dikenal oleh anak-anak.</w:t>
      </w:r>
      <w:proofErr w:type="gramEnd"/>
      <w:r>
        <w:t xml:space="preserve"> Edukasi gizi menggunakan permainan puzzle gizi merupakan </w:t>
      </w:r>
      <w:proofErr w:type="gramStart"/>
      <w:r>
        <w:t>cara</w:t>
      </w:r>
      <w:proofErr w:type="gramEnd"/>
      <w:r>
        <w:t xml:space="preserve"> yang efektif untuk dapat meningkatkan pengetahuan tentang perlunya gizi seimbang. Permainan puzzle gizi </w:t>
      </w:r>
      <w:proofErr w:type="gramStart"/>
      <w:r>
        <w:t>akan</w:t>
      </w:r>
      <w:proofErr w:type="gramEnd"/>
      <w:r>
        <w:t xml:space="preserve"> memperoleh kepuasan dan kesenangan pada anak serta mendapatkan informasi gizi seimbang untuk mempertahankan kehidupan yang baik.</w:t>
      </w:r>
    </w:p>
    <w:p w14:paraId="1332528C" w14:textId="77777777" w:rsidR="00BD4AB9" w:rsidRDefault="00EB49FD" w:rsidP="00B45FE1">
      <w:pPr>
        <w:numPr>
          <w:ilvl w:val="0"/>
          <w:numId w:val="45"/>
        </w:numPr>
        <w:spacing w:after="0" w:line="360" w:lineRule="auto"/>
        <w:ind w:left="1080"/>
      </w:pPr>
      <w:r>
        <w:t>Tujuan</w:t>
      </w:r>
    </w:p>
    <w:p w14:paraId="0C9589B9" w14:textId="77777777" w:rsidR="00BD4AB9" w:rsidRDefault="00EB49FD" w:rsidP="00B45FE1">
      <w:pPr>
        <w:numPr>
          <w:ilvl w:val="0"/>
          <w:numId w:val="318"/>
        </w:numPr>
        <w:spacing w:after="0" w:line="360" w:lineRule="auto"/>
        <w:ind w:left="1530"/>
      </w:pPr>
      <w:r>
        <w:t>Tujuan Umum</w:t>
      </w:r>
    </w:p>
    <w:p w14:paraId="67988416" w14:textId="11F71861" w:rsidR="007D4275" w:rsidRDefault="00EB49FD" w:rsidP="00B45FE1">
      <w:pPr>
        <w:widowControl w:val="0"/>
        <w:spacing w:after="0" w:line="360" w:lineRule="auto"/>
        <w:ind w:left="1530"/>
        <w:jc w:val="left"/>
      </w:pPr>
      <w:proofErr w:type="gramStart"/>
      <w:r>
        <w:t>Meningkatkan kemampuan bekerjasama dan kekompakan anak-anak di Kec.</w:t>
      </w:r>
      <w:proofErr w:type="gramEnd"/>
      <w:r>
        <w:t xml:space="preserve"> Leuwiliang</w:t>
      </w:r>
    </w:p>
    <w:p w14:paraId="77017D07" w14:textId="373E2EDC" w:rsidR="00BD4AB9" w:rsidRDefault="00EB49FD" w:rsidP="00B45FE1">
      <w:pPr>
        <w:numPr>
          <w:ilvl w:val="0"/>
          <w:numId w:val="318"/>
        </w:numPr>
        <w:spacing w:after="0" w:line="360" w:lineRule="auto"/>
        <w:ind w:left="1530"/>
      </w:pPr>
      <w:r>
        <w:t>Tujuan Khusus</w:t>
      </w:r>
    </w:p>
    <w:p w14:paraId="0F267453" w14:textId="77777777" w:rsidR="00BD4AB9" w:rsidRDefault="00EB49FD" w:rsidP="00B45FE1">
      <w:pPr>
        <w:spacing w:after="0" w:line="360" w:lineRule="auto"/>
        <w:ind w:left="1530"/>
      </w:pPr>
      <w:r>
        <w:t>Tujuan khusus pada kegiatan lomba puzzle gizi seimbang adalah</w:t>
      </w:r>
    </w:p>
    <w:p w14:paraId="51495484" w14:textId="77777777" w:rsidR="00BD4AB9" w:rsidRDefault="00EB49FD" w:rsidP="00B45FE1">
      <w:pPr>
        <w:widowControl w:val="0"/>
        <w:numPr>
          <w:ilvl w:val="0"/>
          <w:numId w:val="181"/>
        </w:numPr>
        <w:spacing w:after="0" w:line="360" w:lineRule="auto"/>
        <w:ind w:left="1890"/>
        <w:jc w:val="left"/>
      </w:pPr>
      <w:r>
        <w:t xml:space="preserve">Meningkatkan kemampuan bekerja sama anak </w:t>
      </w:r>
    </w:p>
    <w:p w14:paraId="053C26EC" w14:textId="77777777" w:rsidR="00BD4AB9" w:rsidRDefault="00EB49FD" w:rsidP="00B45FE1">
      <w:pPr>
        <w:widowControl w:val="0"/>
        <w:numPr>
          <w:ilvl w:val="0"/>
          <w:numId w:val="181"/>
        </w:numPr>
        <w:spacing w:after="0" w:line="360" w:lineRule="auto"/>
        <w:ind w:left="1890"/>
        <w:jc w:val="left"/>
      </w:pPr>
      <w:r>
        <w:t>Melatih kekompakan anak</w:t>
      </w:r>
    </w:p>
    <w:p w14:paraId="798A4C9E" w14:textId="1562B28A" w:rsidR="00CA2A78" w:rsidRDefault="00EB49FD" w:rsidP="00B45FE1">
      <w:pPr>
        <w:widowControl w:val="0"/>
        <w:numPr>
          <w:ilvl w:val="0"/>
          <w:numId w:val="181"/>
        </w:numPr>
        <w:spacing w:after="0" w:line="360" w:lineRule="auto"/>
        <w:ind w:left="1890"/>
        <w:jc w:val="left"/>
      </w:pPr>
      <w:r>
        <w:t>Meningkatkan kemampuan berpikir dan berkomunikasi anak</w:t>
      </w:r>
    </w:p>
    <w:p w14:paraId="49AA439B" w14:textId="77777777" w:rsidR="00BD4AB9" w:rsidRDefault="00EB49FD" w:rsidP="00B45FE1">
      <w:pPr>
        <w:numPr>
          <w:ilvl w:val="0"/>
          <w:numId w:val="45"/>
        </w:numPr>
        <w:spacing w:after="0" w:line="360" w:lineRule="auto"/>
        <w:ind w:left="1080"/>
      </w:pPr>
      <w:r>
        <w:lastRenderedPageBreak/>
        <w:t>Sasaran</w:t>
      </w:r>
    </w:p>
    <w:p w14:paraId="23F0750A" w14:textId="77777777" w:rsidR="00BD4AB9" w:rsidRDefault="00EB49FD">
      <w:pPr>
        <w:spacing w:line="360" w:lineRule="auto"/>
        <w:ind w:left="1080"/>
      </w:pPr>
      <w:r>
        <w:t>Sasaran pada kegiatan lomba puzzle gizi seimbang adalah 22 siswa/i SDN 01 Barengkok siswa kelas 3</w:t>
      </w:r>
    </w:p>
    <w:p w14:paraId="29405E1C" w14:textId="77777777" w:rsidR="00BD4AB9" w:rsidRDefault="00EB49FD">
      <w:pPr>
        <w:numPr>
          <w:ilvl w:val="0"/>
          <w:numId w:val="45"/>
        </w:numPr>
        <w:spacing w:line="360" w:lineRule="auto"/>
        <w:ind w:left="1080"/>
      </w:pPr>
      <w:r>
        <w:t>Waktu dan Tempat</w:t>
      </w:r>
    </w:p>
    <w:p w14:paraId="25671F6E" w14:textId="77777777" w:rsidR="00BD4AB9" w:rsidRDefault="00EB49FD">
      <w:pPr>
        <w:spacing w:after="0" w:line="360" w:lineRule="auto"/>
        <w:ind w:left="1080"/>
      </w:pPr>
      <w:r>
        <w:t>Hari, Tanggal</w:t>
      </w:r>
      <w:r>
        <w:tab/>
        <w:t>:</w:t>
      </w:r>
      <w:r>
        <w:rPr>
          <w:color w:val="FF0000"/>
        </w:rPr>
        <w:t xml:space="preserve"> </w:t>
      </w:r>
      <w:r>
        <w:t>Selasa, 29 November 2022</w:t>
      </w:r>
    </w:p>
    <w:p w14:paraId="002D8ED7" w14:textId="77777777" w:rsidR="00BD4AB9" w:rsidRDefault="00EB49FD">
      <w:pPr>
        <w:spacing w:after="0" w:line="360" w:lineRule="auto"/>
        <w:ind w:left="1080"/>
      </w:pPr>
      <w:r>
        <w:t>Waktu</w:t>
      </w:r>
      <w:r>
        <w:tab/>
      </w:r>
      <w:r>
        <w:tab/>
        <w:t xml:space="preserve">: </w:t>
      </w:r>
      <w:proofErr w:type="gramStart"/>
      <w:r>
        <w:t>09.00 s/d 10.00</w:t>
      </w:r>
      <w:proofErr w:type="gramEnd"/>
    </w:p>
    <w:p w14:paraId="6C6CD2E9" w14:textId="7F5B307D" w:rsidR="00B45FE1" w:rsidRDefault="00EB49FD" w:rsidP="00D2634C">
      <w:pPr>
        <w:spacing w:after="0" w:line="360" w:lineRule="auto"/>
        <w:ind w:left="1080"/>
      </w:pPr>
      <w:r>
        <w:t>Tempat</w:t>
      </w:r>
      <w:r>
        <w:tab/>
      </w:r>
      <w:r>
        <w:tab/>
        <w:t>: Ruang kelas 3 SDN 01 Barengkok</w:t>
      </w:r>
    </w:p>
    <w:p w14:paraId="68602AB6" w14:textId="77777777" w:rsidR="00D2634C" w:rsidRDefault="00D2634C" w:rsidP="00D2634C">
      <w:pPr>
        <w:spacing w:after="0" w:line="360" w:lineRule="auto"/>
        <w:ind w:left="1080"/>
      </w:pPr>
    </w:p>
    <w:p w14:paraId="4CC2C306" w14:textId="6F60B781" w:rsidR="00BD4AB9" w:rsidRDefault="00EB49FD">
      <w:pPr>
        <w:numPr>
          <w:ilvl w:val="0"/>
          <w:numId w:val="45"/>
        </w:numPr>
        <w:spacing w:line="360" w:lineRule="auto"/>
        <w:ind w:left="1080"/>
      </w:pPr>
      <w:r>
        <w:t>Pelaksanaan Kegiatan</w:t>
      </w:r>
    </w:p>
    <w:p w14:paraId="66C08C27" w14:textId="77777777" w:rsidR="00BD4AB9" w:rsidRDefault="00EB49FD">
      <w:pPr>
        <w:spacing w:line="360" w:lineRule="auto"/>
        <w:ind w:left="1440" w:hanging="360"/>
      </w:pPr>
      <w:r>
        <w:t xml:space="preserve">Persiapan: </w:t>
      </w:r>
    </w:p>
    <w:p w14:paraId="03CD9F3F" w14:textId="77777777" w:rsidR="00BD4AB9" w:rsidRDefault="00EB49FD">
      <w:pPr>
        <w:numPr>
          <w:ilvl w:val="0"/>
          <w:numId w:val="23"/>
        </w:numPr>
        <w:spacing w:after="0" w:line="360" w:lineRule="auto"/>
        <w:ind w:left="1710"/>
      </w:pPr>
      <w:r>
        <w:t xml:space="preserve">Menghubungi anak melalui orang tua atau guru untuk menentukan waktu dan tempat pelaksanaan lomba </w:t>
      </w:r>
    </w:p>
    <w:p w14:paraId="0262D6A8" w14:textId="77777777" w:rsidR="00BD4AB9" w:rsidRDefault="00EB49FD">
      <w:pPr>
        <w:numPr>
          <w:ilvl w:val="0"/>
          <w:numId w:val="23"/>
        </w:numPr>
        <w:spacing w:after="0" w:line="360" w:lineRule="auto"/>
        <w:ind w:left="1710"/>
      </w:pPr>
      <w:r>
        <w:t xml:space="preserve">Membuat pengumuman melalui poster dan pengumuman langsung ke sekolah melalui guru di sekolah. </w:t>
      </w:r>
    </w:p>
    <w:p w14:paraId="24D1A94C" w14:textId="77777777" w:rsidR="00BD4AB9" w:rsidRDefault="00EB49FD">
      <w:pPr>
        <w:numPr>
          <w:ilvl w:val="0"/>
          <w:numId w:val="23"/>
        </w:numPr>
        <w:spacing w:line="360" w:lineRule="auto"/>
        <w:ind w:left="1710"/>
      </w:pPr>
      <w:r>
        <w:t>Peserta mendaftar melalui guru disekolah</w:t>
      </w:r>
    </w:p>
    <w:p w14:paraId="1A58A048" w14:textId="77777777" w:rsidR="00BD4AB9" w:rsidRDefault="00EB49FD">
      <w:pPr>
        <w:spacing w:line="360" w:lineRule="auto"/>
        <w:ind w:left="1080"/>
      </w:pPr>
      <w:r>
        <w:t>Pelaksanaan:</w:t>
      </w:r>
    </w:p>
    <w:p w14:paraId="5509A234" w14:textId="77777777" w:rsidR="00BD4AB9" w:rsidRDefault="00EB49FD">
      <w:pPr>
        <w:numPr>
          <w:ilvl w:val="0"/>
          <w:numId w:val="313"/>
        </w:numPr>
        <w:spacing w:after="0" w:line="360" w:lineRule="auto"/>
        <w:ind w:left="1710"/>
      </w:pPr>
      <w:r>
        <w:t xml:space="preserve">Peserta mengisi absensi </w:t>
      </w:r>
    </w:p>
    <w:p w14:paraId="6DA079A2" w14:textId="77777777" w:rsidR="00BD4AB9" w:rsidRDefault="00EB49FD">
      <w:pPr>
        <w:numPr>
          <w:ilvl w:val="0"/>
          <w:numId w:val="313"/>
        </w:numPr>
        <w:spacing w:after="0" w:line="360" w:lineRule="auto"/>
        <w:ind w:left="1710"/>
      </w:pPr>
      <w:r>
        <w:t xml:space="preserve">Peserta berkumpul dengan tim masing-masing </w:t>
      </w:r>
    </w:p>
    <w:p w14:paraId="40672666" w14:textId="77777777" w:rsidR="00BD4AB9" w:rsidRDefault="00EB49FD">
      <w:pPr>
        <w:numPr>
          <w:ilvl w:val="0"/>
          <w:numId w:val="313"/>
        </w:numPr>
        <w:spacing w:after="0" w:line="360" w:lineRule="auto"/>
        <w:ind w:left="1710"/>
      </w:pPr>
      <w:r>
        <w:t xml:space="preserve">Membacakan teknis lomba Setiap tim diberikan piring plastik dan juga lem </w:t>
      </w:r>
    </w:p>
    <w:p w14:paraId="5038FC48" w14:textId="77777777" w:rsidR="00BD4AB9" w:rsidRDefault="00EB49FD">
      <w:pPr>
        <w:numPr>
          <w:ilvl w:val="0"/>
          <w:numId w:val="313"/>
        </w:numPr>
        <w:spacing w:after="0" w:line="360" w:lineRule="auto"/>
        <w:ind w:left="1710"/>
      </w:pPr>
      <w:r>
        <w:t xml:space="preserve">Pada saat permainan dimulai, diberikan waktu selama 1 menit untuk mencari bahan di meja utama </w:t>
      </w:r>
    </w:p>
    <w:p w14:paraId="35333F35" w14:textId="77777777" w:rsidR="00BD4AB9" w:rsidRDefault="00EB49FD">
      <w:pPr>
        <w:numPr>
          <w:ilvl w:val="0"/>
          <w:numId w:val="313"/>
        </w:numPr>
        <w:spacing w:line="360" w:lineRule="auto"/>
        <w:ind w:left="1710"/>
      </w:pPr>
      <w:r>
        <w:t>Setelah itu diberikan waktu selama 3 menit untuk menempelkan gambar makanan di piring tersebut</w:t>
      </w:r>
    </w:p>
    <w:p w14:paraId="0A0CA10F" w14:textId="77777777" w:rsidR="00BD4AB9" w:rsidRDefault="00EB49FD">
      <w:pPr>
        <w:spacing w:line="360" w:lineRule="auto"/>
        <w:ind w:left="990"/>
      </w:pPr>
      <w:r>
        <w:t xml:space="preserve">Monitoring dan Evaluasi: </w:t>
      </w:r>
    </w:p>
    <w:p w14:paraId="7C67B63C" w14:textId="4D2CD2E6" w:rsidR="007E5D75" w:rsidRDefault="00EB49FD" w:rsidP="001B28C5">
      <w:pPr>
        <w:spacing w:line="360" w:lineRule="auto"/>
        <w:ind w:left="990"/>
      </w:pPr>
      <w:r>
        <w:t xml:space="preserve">Penentuan juara 1 dilihat dari kerapian, ketepatan waktu, ketepatan isi piring, dan kerja </w:t>
      </w:r>
      <w:proofErr w:type="gramStart"/>
      <w:r>
        <w:t>sama</w:t>
      </w:r>
      <w:proofErr w:type="gramEnd"/>
      <w:r>
        <w:t xml:space="preserve"> tim</w:t>
      </w:r>
    </w:p>
    <w:p w14:paraId="39629D54" w14:textId="77777777" w:rsidR="00D2634C" w:rsidRDefault="00D2634C">
      <w:r>
        <w:br w:type="page"/>
      </w:r>
    </w:p>
    <w:p w14:paraId="31C7073F" w14:textId="4C537955" w:rsidR="00BD4AB9" w:rsidRDefault="00EB49FD">
      <w:pPr>
        <w:numPr>
          <w:ilvl w:val="0"/>
          <w:numId w:val="45"/>
        </w:numPr>
        <w:spacing w:line="360" w:lineRule="auto"/>
        <w:ind w:left="1080"/>
      </w:pPr>
      <w:r>
        <w:lastRenderedPageBreak/>
        <w:t>Hasil Kegiatan</w:t>
      </w:r>
    </w:p>
    <w:p w14:paraId="3B6DC1A5" w14:textId="77777777" w:rsidR="00BD4AB9" w:rsidRDefault="00EB49FD">
      <w:pPr>
        <w:spacing w:after="0" w:line="360" w:lineRule="auto"/>
        <w:ind w:left="1080" w:firstLine="360"/>
      </w:pPr>
      <w:r>
        <w:t>Pada kegiatan lomba puzzle gizi seimbang tingkat desa yang dilaksanakan tanggal 29 November 2022, dimana peserta yang hadir terdapat 22 siswa kelas 3.</w:t>
      </w:r>
    </w:p>
    <w:p w14:paraId="7CAAB4E6" w14:textId="41F755D8" w:rsidR="00BD4AB9" w:rsidRDefault="00EB49FD" w:rsidP="00D2634C">
      <w:pPr>
        <w:spacing w:after="0" w:line="360" w:lineRule="auto"/>
        <w:ind w:left="1080" w:firstLine="360"/>
      </w:pPr>
      <w:proofErr w:type="gramStart"/>
      <w:r>
        <w:t>Perlombaan diikuti oleh seluruh peserta dimana dibagi menjadi 7 kelompok yang berisi 3-4 anak.</w:t>
      </w:r>
      <w:proofErr w:type="gramEnd"/>
      <w:r>
        <w:t xml:space="preserve"> Sebelum dimulai perlombaan, mahasiswa memberikan petunjuk </w:t>
      </w:r>
      <w:proofErr w:type="gramStart"/>
      <w:r>
        <w:t>cara</w:t>
      </w:r>
      <w:proofErr w:type="gramEnd"/>
      <w:r>
        <w:t xml:space="preserve"> bermain. </w:t>
      </w:r>
      <w:proofErr w:type="gramStart"/>
      <w:r>
        <w:t>Setelah itu, seluruh kelompok mendapatkan alat bermain yang diberikan berupa piring T, gambar bahan makanan sumber karbohidrat, protein hewani, protein nabati, sayur, dan buah.</w:t>
      </w:r>
      <w:proofErr w:type="gramEnd"/>
      <w:r>
        <w:t xml:space="preserve"> </w:t>
      </w:r>
      <w:proofErr w:type="gramStart"/>
      <w:r>
        <w:t>Permainan dilakukan selama 2 menit.</w:t>
      </w:r>
      <w:proofErr w:type="gramEnd"/>
      <w:r>
        <w:t xml:space="preserve"> </w:t>
      </w:r>
      <w:proofErr w:type="gramStart"/>
      <w:r>
        <w:t>Setelah waktu selesai, setiap kelompok wajib menjelaskan sumber bahan makanan yang telah disusun di isi piringku.</w:t>
      </w:r>
      <w:proofErr w:type="gramEnd"/>
      <w:r>
        <w:t xml:space="preserve"> Kemudian mahasiswa melakukan penilaian yang dilihat dari kerapian, ketepatan waktu, ketepatan isi piring, dan kerja </w:t>
      </w:r>
      <w:proofErr w:type="gramStart"/>
      <w:r>
        <w:t>sama</w:t>
      </w:r>
      <w:proofErr w:type="gramEnd"/>
      <w:r>
        <w:t xml:space="preserve"> tim. Dari penilaian tersebut terpilih 3 tim yang mendapatkan juara 1, 2, dan 3 dimana juara 1 akan mengikuti lomba yang sama di tingkat kecamatan.</w:t>
      </w:r>
    </w:p>
    <w:p w14:paraId="3BEAD337" w14:textId="77777777" w:rsidR="00BD4AB9" w:rsidRDefault="00BD4AB9">
      <w:pPr>
        <w:spacing w:after="0" w:line="360" w:lineRule="auto"/>
        <w:ind w:left="1080" w:firstLine="360"/>
      </w:pPr>
    </w:p>
    <w:p w14:paraId="3AB5C1F8" w14:textId="77777777" w:rsidR="00BD4AB9" w:rsidRDefault="00EB49FD">
      <w:pPr>
        <w:numPr>
          <w:ilvl w:val="0"/>
          <w:numId w:val="45"/>
        </w:numPr>
        <w:spacing w:line="360" w:lineRule="auto"/>
        <w:ind w:left="1080"/>
      </w:pPr>
      <w:r>
        <w:t>Monitoring dan Evaluasi</w:t>
      </w:r>
    </w:p>
    <w:p w14:paraId="2240A9DE" w14:textId="21930C26" w:rsidR="009C0AAE" w:rsidRDefault="00EB49FD" w:rsidP="009C0AAE">
      <w:pPr>
        <w:spacing w:after="0" w:line="360" w:lineRule="auto"/>
        <w:ind w:left="1080" w:firstLine="360"/>
      </w:pPr>
      <w:proofErr w:type="gramStart"/>
      <w:r>
        <w:t>Antusias peserta saat acara berlangsung sangat baik.</w:t>
      </w:r>
      <w:proofErr w:type="gramEnd"/>
      <w:r>
        <w:t xml:space="preserve"> </w:t>
      </w:r>
      <w:proofErr w:type="gramStart"/>
      <w:r>
        <w:t>Dimana seluruh siswa berkompetisi untuk memenangkan perlombaan.</w:t>
      </w:r>
      <w:proofErr w:type="gramEnd"/>
      <w:r>
        <w:t xml:space="preserve"> </w:t>
      </w:r>
      <w:proofErr w:type="gramStart"/>
      <w:r>
        <w:t>Dari hasil perlombaan, terlihat 70% siswa sudah mengerti jenis bahan makanan sumber karbohidrat, protein hewani, protein nabati, buah, dan sayur.</w:t>
      </w:r>
      <w:proofErr w:type="gramEnd"/>
      <w:r>
        <w:t xml:space="preserve"> </w:t>
      </w:r>
      <w:proofErr w:type="gramStart"/>
      <w:r>
        <w:t>Selain itu, siswa juga sudah mampu memilih bahan makanan yang cocok dan tepat untuk dikonsumsi dalam 1 piring gizi seimbang.</w:t>
      </w:r>
      <w:proofErr w:type="gramEnd"/>
      <w:r>
        <w:t xml:space="preserve"> Disisi </w:t>
      </w:r>
      <w:proofErr w:type="gramStart"/>
      <w:r>
        <w:t>lain</w:t>
      </w:r>
      <w:proofErr w:type="gramEnd"/>
      <w:r>
        <w:t xml:space="preserve">, 30% peserta masih belum memahami sumber bahan makanan karbohidrat, contohnya jagung. </w:t>
      </w:r>
      <w:proofErr w:type="gramStart"/>
      <w:r>
        <w:t>Dimana sumber bahan makanan tersebut diletakkan pada kelompok sayuran.</w:t>
      </w:r>
      <w:proofErr w:type="gramEnd"/>
      <w:r>
        <w:t xml:space="preserve"> </w:t>
      </w:r>
    </w:p>
    <w:p w14:paraId="69DF0A87" w14:textId="01046FC6" w:rsidR="00BD4AB9" w:rsidRDefault="00EB49FD" w:rsidP="009C0AAE">
      <w:pPr>
        <w:spacing w:after="0" w:line="360" w:lineRule="auto"/>
        <w:ind w:left="1080"/>
      </w:pPr>
      <w:proofErr w:type="gramStart"/>
      <w:r>
        <w:t>Sebagian besar peserta lebih memahami sumber bahan makanan protein hewani dibanding protein nabati.</w:t>
      </w:r>
      <w:proofErr w:type="gramEnd"/>
      <w:r>
        <w:t xml:space="preserve"> </w:t>
      </w:r>
      <w:proofErr w:type="gramStart"/>
      <w:r>
        <w:t>Sementara 100% peserta sudah mampu memahami jenis buah dan sayur.</w:t>
      </w:r>
      <w:proofErr w:type="gramEnd"/>
    </w:p>
    <w:p w14:paraId="2CA3C92A" w14:textId="77777777" w:rsidR="00BD4AB9" w:rsidRDefault="00BD4AB9">
      <w:pPr>
        <w:spacing w:after="0" w:line="360" w:lineRule="auto"/>
        <w:ind w:left="1080"/>
      </w:pPr>
    </w:p>
    <w:p w14:paraId="22692E38" w14:textId="77777777" w:rsidR="00BD4AB9" w:rsidRDefault="00EB49FD">
      <w:pPr>
        <w:numPr>
          <w:ilvl w:val="0"/>
          <w:numId w:val="45"/>
        </w:numPr>
        <w:spacing w:after="0" w:line="360" w:lineRule="auto"/>
        <w:ind w:left="1080"/>
      </w:pPr>
      <w:r>
        <w:lastRenderedPageBreak/>
        <w:t>Faktor Pendukung dan Penghambat</w:t>
      </w:r>
    </w:p>
    <w:p w14:paraId="381EEBA4" w14:textId="77777777" w:rsidR="00BD4AB9" w:rsidRDefault="00EB49FD">
      <w:pPr>
        <w:numPr>
          <w:ilvl w:val="0"/>
          <w:numId w:val="79"/>
        </w:numPr>
        <w:spacing w:after="0" w:line="360" w:lineRule="auto"/>
      </w:pPr>
      <w:r>
        <w:t>Faktor Pendukung</w:t>
      </w:r>
    </w:p>
    <w:p w14:paraId="1542CF7E" w14:textId="77777777" w:rsidR="00BD4AB9" w:rsidRDefault="00EB49FD">
      <w:pPr>
        <w:numPr>
          <w:ilvl w:val="0"/>
          <w:numId w:val="29"/>
        </w:numPr>
        <w:spacing w:after="0" w:line="360" w:lineRule="auto"/>
        <w:ind w:left="1800"/>
      </w:pPr>
      <w:r>
        <w:t>Peserta memiliki antusias yang baik selama kegiatan</w:t>
      </w:r>
    </w:p>
    <w:p w14:paraId="3F1ED13E" w14:textId="77777777" w:rsidR="00BD4AB9" w:rsidRDefault="00EB49FD">
      <w:pPr>
        <w:numPr>
          <w:ilvl w:val="0"/>
          <w:numId w:val="29"/>
        </w:numPr>
        <w:spacing w:after="0" w:line="360" w:lineRule="auto"/>
        <w:ind w:left="1800"/>
      </w:pPr>
      <w:r>
        <w:t>Tersedianya alat seperti microphone dan speaker dari pihak sekolah</w:t>
      </w:r>
    </w:p>
    <w:p w14:paraId="6471CA33" w14:textId="09497402" w:rsidR="00B45FE1" w:rsidRDefault="00EB49FD" w:rsidP="00D2634C">
      <w:pPr>
        <w:numPr>
          <w:ilvl w:val="0"/>
          <w:numId w:val="29"/>
        </w:numPr>
        <w:spacing w:after="0" w:line="360" w:lineRule="auto"/>
        <w:ind w:left="1800"/>
      </w:pPr>
      <w:r>
        <w:t xml:space="preserve">Guru </w:t>
      </w:r>
      <w:proofErr w:type="gramStart"/>
      <w:r>
        <w:t>mendampingi</w:t>
      </w:r>
      <w:proofErr w:type="gramEnd"/>
      <w:r>
        <w:t xml:space="preserve"> siswa/i dari awal sampai akhir kegiatan.</w:t>
      </w:r>
    </w:p>
    <w:p w14:paraId="7798AA00" w14:textId="2C8E26C3" w:rsidR="00BD4AB9" w:rsidRDefault="00EB49FD">
      <w:pPr>
        <w:numPr>
          <w:ilvl w:val="0"/>
          <w:numId w:val="79"/>
        </w:numPr>
        <w:spacing w:after="0" w:line="360" w:lineRule="auto"/>
      </w:pPr>
      <w:r>
        <w:t>Faktor Penghambat</w:t>
      </w:r>
    </w:p>
    <w:p w14:paraId="36BEBD2F" w14:textId="77777777" w:rsidR="00BD4AB9" w:rsidRDefault="00EB49FD">
      <w:pPr>
        <w:numPr>
          <w:ilvl w:val="0"/>
          <w:numId w:val="346"/>
        </w:numPr>
        <w:spacing w:after="0" w:line="360" w:lineRule="auto"/>
        <w:ind w:left="1800"/>
      </w:pPr>
      <w:r>
        <w:t>Waktu yang disediakan pihak sekolah terbatas</w:t>
      </w:r>
    </w:p>
    <w:p w14:paraId="107E3287" w14:textId="0BAD43A9" w:rsidR="001327D5" w:rsidRDefault="00EB49FD" w:rsidP="007D4275">
      <w:pPr>
        <w:numPr>
          <w:ilvl w:val="0"/>
          <w:numId w:val="346"/>
        </w:numPr>
        <w:spacing w:line="360" w:lineRule="auto"/>
        <w:ind w:left="1800"/>
      </w:pPr>
      <w:r>
        <w:t>Tidak semua kelas dapat ikut serta dalam kegiatan karena waktu sekolah yang berbeda</w:t>
      </w:r>
    </w:p>
    <w:p w14:paraId="1382A909" w14:textId="77777777" w:rsidR="00BD4AB9" w:rsidRDefault="00EB49FD" w:rsidP="00085060">
      <w:pPr>
        <w:pStyle w:val="Heading2"/>
        <w:numPr>
          <w:ilvl w:val="0"/>
          <w:numId w:val="147"/>
        </w:numPr>
        <w:ind w:left="851" w:hanging="425"/>
      </w:pPr>
      <w:bookmarkStart w:id="53" w:name="_heading=h.84h0yvfustcq" w:colFirst="0" w:colLast="0"/>
      <w:bookmarkStart w:id="54" w:name="_Toc124106412"/>
      <w:bookmarkEnd w:id="53"/>
      <w:r>
        <w:t>Lomba Kreasi Tingkat Desa</w:t>
      </w:r>
      <w:bookmarkEnd w:id="54"/>
      <w:r>
        <w:t xml:space="preserve"> </w:t>
      </w:r>
    </w:p>
    <w:p w14:paraId="169B696E" w14:textId="77777777" w:rsidR="00BD4AB9" w:rsidRDefault="00EB49FD" w:rsidP="00CA2A78">
      <w:pPr>
        <w:numPr>
          <w:ilvl w:val="0"/>
          <w:numId w:val="248"/>
        </w:numPr>
        <w:spacing w:line="360" w:lineRule="auto"/>
        <w:ind w:left="1080"/>
      </w:pPr>
      <w:r>
        <w:t>Latar Belakang</w:t>
      </w:r>
    </w:p>
    <w:p w14:paraId="63286C69" w14:textId="77777777" w:rsidR="00BD4AB9" w:rsidRDefault="00EB49FD">
      <w:pPr>
        <w:spacing w:line="360" w:lineRule="auto"/>
        <w:ind w:left="1080" w:firstLine="360"/>
      </w:pPr>
      <w:proofErr w:type="gramStart"/>
      <w:r>
        <w:t>Makanan merupakan kebutuhan manusia yang paling primitif sekaligus mutakhir, artinya sejak manusia ada hingga akhir keberadaan manusia di dunia ini makanan tetap dibutuhkan.</w:t>
      </w:r>
      <w:proofErr w:type="gramEnd"/>
      <w:r>
        <w:t xml:space="preserve"> Meskipun demikian </w:t>
      </w:r>
      <w:proofErr w:type="gramStart"/>
      <w:r>
        <w:t>apa</w:t>
      </w:r>
      <w:proofErr w:type="gramEnd"/>
      <w:r>
        <w:t xml:space="preserve"> yang kita makan, bagaimana makanan diperoleh, diolah dan disajikan, bagaimana cara mengkonsumsi makanan, apa yang boleh dimakan, tidaklah sama dari waktu ke waktu dan berbeda antara kelompok manusia yang satu dengan yang lain. </w:t>
      </w:r>
    </w:p>
    <w:p w14:paraId="088748F8" w14:textId="2C0633E1" w:rsidR="009C0AAE" w:rsidRDefault="00EB49FD" w:rsidP="009C0AAE">
      <w:pPr>
        <w:spacing w:line="360" w:lineRule="auto"/>
        <w:ind w:left="1080" w:firstLine="360"/>
      </w:pPr>
      <w:proofErr w:type="gramStart"/>
      <w:r>
        <w:t>Dalam seni masak memasak bukan saja rasa yang enak menjadi tujuan utamanya tetapi faktor keindahan dan keeserasian itu juga tak kalah pentingnya.</w:t>
      </w:r>
      <w:proofErr w:type="gramEnd"/>
      <w:r>
        <w:t xml:space="preserve"> Sebab kedua faktor ini </w:t>
      </w:r>
      <w:proofErr w:type="gramStart"/>
      <w:r>
        <w:t>akan</w:t>
      </w:r>
      <w:proofErr w:type="gramEnd"/>
      <w:r>
        <w:t xml:space="preserve"> mempengaruhi penglihatan sehingga akan menimbulkan selera atau keinginan untuk merasakan. Dengan demikian maka garnish (hiasan pada makanan) adalah faktor yang sangat penting untuk memberikan keserasian dan keindahan tersebut sehingga merupakan suatu perpadun yang serasi. </w:t>
      </w:r>
    </w:p>
    <w:p w14:paraId="6C8582ED" w14:textId="77777777" w:rsidR="00D2634C" w:rsidRDefault="00D2634C">
      <w:r>
        <w:br w:type="page"/>
      </w:r>
    </w:p>
    <w:p w14:paraId="6AF93BEC" w14:textId="61F41990" w:rsidR="00B45FE1" w:rsidRDefault="00EB49FD" w:rsidP="00B45FE1">
      <w:pPr>
        <w:spacing w:line="360" w:lineRule="auto"/>
        <w:ind w:left="1080"/>
      </w:pPr>
      <w:r>
        <w:lastRenderedPageBreak/>
        <w:t>Lomba kreasi adalah lomba yang ditujukan untuk meningkatkan keterampilan menghias makanan yang dilakukan di masing-masing desa di Kecamatan Leuwiliang kemudian pemenang akan dilombakan kembali pada tingkat Kecamatan yang akan ditandingkan antar desa dalam memperebutkan juara 1</w:t>
      </w:r>
      <w:proofErr w:type="gramStart"/>
      <w:r>
        <w:t>,2</w:t>
      </w:r>
      <w:proofErr w:type="gramEnd"/>
      <w:r>
        <w:t>, dan 3. Dengan demikian maka garnish (hiasan pada makanan) adalah faktor yang sangat penting untuk memberikan keserasian dan keindahan tersebut sehingga merupakan suatu perpadu</w:t>
      </w:r>
      <w:r w:rsidR="001F1B4F">
        <w:t>a</w:t>
      </w:r>
      <w:r>
        <w:t>n yang serasi. Penampilan makanan adalah hasil proses pe</w:t>
      </w:r>
      <w:r w:rsidR="001F1B4F">
        <w:t xml:space="preserve">nyiapan/pengolahan makanan yang </w:t>
      </w:r>
      <w:proofErr w:type="gramStart"/>
      <w:r>
        <w:t>memperhatikan  kesegaran</w:t>
      </w:r>
      <w:proofErr w:type="gramEnd"/>
      <w:r>
        <w:t xml:space="preserve"> warna, bentuk, dan konsistensi. </w:t>
      </w:r>
    </w:p>
    <w:p w14:paraId="20D3F4FA" w14:textId="3DEA923E" w:rsidR="00BD4AB9" w:rsidRDefault="00EB49FD" w:rsidP="009C0AAE">
      <w:pPr>
        <w:spacing w:line="360" w:lineRule="auto"/>
        <w:ind w:left="1080"/>
      </w:pPr>
      <w:r>
        <w:t xml:space="preserve">Sementara, penyajian </w:t>
      </w:r>
      <w:r w:rsidR="001327D5">
        <w:t xml:space="preserve">makanan adalah </w:t>
      </w:r>
      <w:r>
        <w:t xml:space="preserve">suatu </w:t>
      </w:r>
      <w:proofErr w:type="gramStart"/>
      <w:r>
        <w:t>cara</w:t>
      </w:r>
      <w:proofErr w:type="gramEnd"/>
      <w:r>
        <w:t xml:space="preserve"> untuk menghidangkan, dengan memperhatikan penyusunan/penataan makanan dan ketepatan penggunaan alat penyajian.</w:t>
      </w:r>
    </w:p>
    <w:p w14:paraId="7E69E5D2" w14:textId="77777777" w:rsidR="00BD4AB9" w:rsidRDefault="00EB49FD">
      <w:pPr>
        <w:spacing w:line="360" w:lineRule="auto"/>
        <w:ind w:left="1080" w:firstLine="360"/>
      </w:pPr>
      <w:r>
        <w:t xml:space="preserve">Bagi manusia makanan bukan hanya sekedar kebutuhan organis tetapi melibatkan berbagai kebutuhan yang </w:t>
      </w:r>
      <w:proofErr w:type="gramStart"/>
      <w:r>
        <w:t>lain</w:t>
      </w:r>
      <w:proofErr w:type="gramEnd"/>
      <w:r>
        <w:t xml:space="preserve">, diantaranya sosial, budaya, ekonomi, dan keyakinan. </w:t>
      </w:r>
      <w:proofErr w:type="gramStart"/>
      <w:r>
        <w:t>Sehingga dalam pemenuhannya mencirikan manusia sebagai mahluk yang berakal, bermoral dan bercita rasa.</w:t>
      </w:r>
      <w:proofErr w:type="gramEnd"/>
      <w:r>
        <w:t xml:space="preserve"> </w:t>
      </w:r>
      <w:proofErr w:type="gramStart"/>
      <w:r>
        <w:t>Diantara berbagai perilaku manusia, perilaku makan merupakan salah satu perilaku budaya yang relatif sukar untuk berubah.</w:t>
      </w:r>
      <w:proofErr w:type="gramEnd"/>
      <w:r>
        <w:t xml:space="preserve"> </w:t>
      </w:r>
      <w:proofErr w:type="gramStart"/>
      <w:r>
        <w:t>Selera makan yang diajarkan sejak kecil hingga dewasa cenderung melekat kuat sampai hari tua.</w:t>
      </w:r>
      <w:proofErr w:type="gramEnd"/>
      <w:r>
        <w:t xml:space="preserve"> </w:t>
      </w:r>
      <w:proofErr w:type="gramStart"/>
      <w:r>
        <w:t>Oleh karena itu makanan dan cara-cara pemenuhannya sesungguhnya menjadi representasi budaya bagi masyarakat yang bersangkutan.</w:t>
      </w:r>
      <w:proofErr w:type="gramEnd"/>
    </w:p>
    <w:p w14:paraId="3FA2A2AC" w14:textId="77777777" w:rsidR="00BD4AB9" w:rsidRDefault="00EB49FD" w:rsidP="00B45FE1">
      <w:pPr>
        <w:numPr>
          <w:ilvl w:val="0"/>
          <w:numId w:val="248"/>
        </w:numPr>
        <w:spacing w:after="0" w:line="360" w:lineRule="auto"/>
        <w:ind w:left="1080"/>
      </w:pPr>
      <w:r>
        <w:t>Tujuan</w:t>
      </w:r>
    </w:p>
    <w:p w14:paraId="5D478436" w14:textId="77777777" w:rsidR="00BD4AB9" w:rsidRDefault="00EB49FD" w:rsidP="00B45FE1">
      <w:pPr>
        <w:numPr>
          <w:ilvl w:val="0"/>
          <w:numId w:val="237"/>
        </w:numPr>
        <w:spacing w:after="0" w:line="360" w:lineRule="auto"/>
        <w:ind w:left="1530"/>
      </w:pPr>
      <w:r>
        <w:t>Tujuan Umum</w:t>
      </w:r>
    </w:p>
    <w:p w14:paraId="2FA80295" w14:textId="078C232D" w:rsidR="007D4275" w:rsidRDefault="00EB49FD" w:rsidP="00B45FE1">
      <w:pPr>
        <w:widowControl w:val="0"/>
        <w:spacing w:after="0" w:line="360" w:lineRule="auto"/>
        <w:ind w:left="1530"/>
        <w:jc w:val="left"/>
      </w:pPr>
      <w:proofErr w:type="gramStart"/>
      <w:r>
        <w:t>Meningkatkan keterampilan menghias makanan antar masyarakat desa di Kecamatan Leuwiliang.</w:t>
      </w:r>
      <w:proofErr w:type="gramEnd"/>
    </w:p>
    <w:p w14:paraId="6EC213E5" w14:textId="77777777" w:rsidR="00D2634C" w:rsidRDefault="00D2634C">
      <w:r>
        <w:br w:type="page"/>
      </w:r>
    </w:p>
    <w:p w14:paraId="177E789D" w14:textId="58FCA13A" w:rsidR="00BD4AB9" w:rsidRDefault="00EB49FD" w:rsidP="00B45FE1">
      <w:pPr>
        <w:numPr>
          <w:ilvl w:val="0"/>
          <w:numId w:val="237"/>
        </w:numPr>
        <w:spacing w:after="0" w:line="360" w:lineRule="auto"/>
        <w:ind w:left="1530"/>
      </w:pPr>
      <w:r>
        <w:lastRenderedPageBreak/>
        <w:t>Tujuan Khusus</w:t>
      </w:r>
    </w:p>
    <w:p w14:paraId="69E5D1FC" w14:textId="77777777" w:rsidR="00BD4AB9" w:rsidRDefault="00EB49FD" w:rsidP="00B45FE1">
      <w:pPr>
        <w:spacing w:after="0" w:line="360" w:lineRule="auto"/>
        <w:ind w:left="1530"/>
      </w:pPr>
      <w:r>
        <w:t>Tujuan khusus pada kegiatan lomba kreasi adalah</w:t>
      </w:r>
    </w:p>
    <w:p w14:paraId="30B59E2B" w14:textId="77777777" w:rsidR="00BD4AB9" w:rsidRDefault="00EB49FD" w:rsidP="00B45FE1">
      <w:pPr>
        <w:widowControl w:val="0"/>
        <w:numPr>
          <w:ilvl w:val="0"/>
          <w:numId w:val="69"/>
        </w:numPr>
        <w:spacing w:after="0" w:line="360" w:lineRule="auto"/>
        <w:ind w:left="2070"/>
        <w:jc w:val="left"/>
      </w:pPr>
      <w:r>
        <w:t xml:space="preserve">Meningkatkan kreativitas sasaran kegiatan dalam menghias makanan dengan penampilan yang menarik </w:t>
      </w:r>
    </w:p>
    <w:p w14:paraId="03037EBE" w14:textId="43907F02" w:rsidR="00CA2A78" w:rsidRDefault="00EB49FD" w:rsidP="00B45FE1">
      <w:pPr>
        <w:widowControl w:val="0"/>
        <w:numPr>
          <w:ilvl w:val="0"/>
          <w:numId w:val="69"/>
        </w:numPr>
        <w:spacing w:after="0" w:line="360" w:lineRule="auto"/>
        <w:ind w:left="2070"/>
        <w:jc w:val="left"/>
      </w:pPr>
      <w:r>
        <w:t>Didapatkan juara yang dapat mengikuti lomba kreasi di Kecamatan Leuwiliang.</w:t>
      </w:r>
    </w:p>
    <w:p w14:paraId="3821FD11" w14:textId="77777777" w:rsidR="00BD4AB9" w:rsidRDefault="00EB49FD" w:rsidP="00B45FE1">
      <w:pPr>
        <w:numPr>
          <w:ilvl w:val="0"/>
          <w:numId w:val="248"/>
        </w:numPr>
        <w:spacing w:after="0" w:line="360" w:lineRule="auto"/>
        <w:ind w:left="1080"/>
      </w:pPr>
      <w:r>
        <w:t>Sasaran</w:t>
      </w:r>
    </w:p>
    <w:p w14:paraId="0AF637F1" w14:textId="77777777" w:rsidR="00CA2A78" w:rsidRDefault="00EB49FD" w:rsidP="00B45FE1">
      <w:pPr>
        <w:spacing w:after="0" w:line="360" w:lineRule="auto"/>
        <w:ind w:left="1080"/>
      </w:pPr>
      <w:r>
        <w:t>Sasaran pada kegiatan lomba kreasi adalah 6 ibu yang ada di desa barengkok</w:t>
      </w:r>
    </w:p>
    <w:p w14:paraId="22CCDCF6" w14:textId="77777777" w:rsidR="00BD4AB9" w:rsidRDefault="00EB49FD" w:rsidP="00B45FE1">
      <w:pPr>
        <w:numPr>
          <w:ilvl w:val="0"/>
          <w:numId w:val="248"/>
        </w:numPr>
        <w:spacing w:after="0" w:line="360" w:lineRule="auto"/>
        <w:ind w:left="1080"/>
      </w:pPr>
      <w:r>
        <w:t>Waktu dan Tempat</w:t>
      </w:r>
    </w:p>
    <w:p w14:paraId="28459CFD" w14:textId="77777777" w:rsidR="00BD4AB9" w:rsidRDefault="00EB49FD">
      <w:pPr>
        <w:spacing w:after="0" w:line="360" w:lineRule="auto"/>
        <w:ind w:left="1080"/>
      </w:pPr>
      <w:r>
        <w:t>Hari, Tanggal</w:t>
      </w:r>
      <w:r>
        <w:tab/>
        <w:t>: Selasa, 6 Desember 2022</w:t>
      </w:r>
    </w:p>
    <w:p w14:paraId="11A464AA" w14:textId="77777777" w:rsidR="00BD4AB9" w:rsidRDefault="00EB49FD">
      <w:pPr>
        <w:spacing w:after="0" w:line="360" w:lineRule="auto"/>
        <w:ind w:left="1080"/>
      </w:pPr>
      <w:r>
        <w:t>Waktu</w:t>
      </w:r>
      <w:r>
        <w:tab/>
      </w:r>
      <w:r>
        <w:tab/>
        <w:t xml:space="preserve">: </w:t>
      </w:r>
      <w:proofErr w:type="gramStart"/>
      <w:r>
        <w:t>11.00 s/d 12.00</w:t>
      </w:r>
      <w:proofErr w:type="gramEnd"/>
    </w:p>
    <w:p w14:paraId="6AB67D8F" w14:textId="77777777" w:rsidR="00BD4AB9" w:rsidRDefault="00EB49FD">
      <w:pPr>
        <w:spacing w:after="0" w:line="360" w:lineRule="auto"/>
        <w:ind w:left="1080"/>
      </w:pPr>
      <w:r>
        <w:t>Tempat</w:t>
      </w:r>
      <w:r>
        <w:tab/>
      </w:r>
      <w:r>
        <w:tab/>
        <w:t>: Aula rumah warga</w:t>
      </w:r>
    </w:p>
    <w:p w14:paraId="75FBD2CD" w14:textId="77777777" w:rsidR="00CA2A78" w:rsidRDefault="00CA2A78">
      <w:pPr>
        <w:spacing w:after="0" w:line="360" w:lineRule="auto"/>
        <w:ind w:left="1080"/>
      </w:pPr>
    </w:p>
    <w:p w14:paraId="58D30C57" w14:textId="77777777" w:rsidR="00BD4AB9" w:rsidRDefault="00EB49FD">
      <w:pPr>
        <w:numPr>
          <w:ilvl w:val="0"/>
          <w:numId w:val="248"/>
        </w:numPr>
        <w:spacing w:line="360" w:lineRule="auto"/>
        <w:ind w:left="1080"/>
      </w:pPr>
      <w:r>
        <w:t>Pelaksanaan Kegiatan</w:t>
      </w:r>
    </w:p>
    <w:p w14:paraId="338D47D6" w14:textId="77777777" w:rsidR="00BD4AB9" w:rsidRDefault="00EB49FD">
      <w:pPr>
        <w:spacing w:line="360" w:lineRule="auto"/>
        <w:ind w:left="1440" w:hanging="360"/>
      </w:pPr>
      <w:r>
        <w:t xml:space="preserve">Persiapan: </w:t>
      </w:r>
    </w:p>
    <w:p w14:paraId="4E09BB9A" w14:textId="77777777" w:rsidR="00BD4AB9" w:rsidRDefault="00EB49FD">
      <w:pPr>
        <w:numPr>
          <w:ilvl w:val="0"/>
          <w:numId w:val="31"/>
        </w:numPr>
        <w:spacing w:after="0" w:line="360" w:lineRule="auto"/>
        <w:ind w:left="1440"/>
      </w:pPr>
      <w:r>
        <w:t xml:space="preserve">Pembentukan </w:t>
      </w:r>
      <w:proofErr w:type="gramStart"/>
      <w:r>
        <w:t>tim</w:t>
      </w:r>
      <w:proofErr w:type="gramEnd"/>
      <w:r>
        <w:t xml:space="preserve">. </w:t>
      </w:r>
    </w:p>
    <w:p w14:paraId="666EDB22" w14:textId="77777777" w:rsidR="00BD4AB9" w:rsidRDefault="00EB49FD">
      <w:pPr>
        <w:numPr>
          <w:ilvl w:val="0"/>
          <w:numId w:val="31"/>
        </w:numPr>
        <w:spacing w:after="0" w:line="360" w:lineRule="auto"/>
        <w:ind w:left="1440"/>
      </w:pPr>
      <w:r>
        <w:t xml:space="preserve">Menetapkan jumlah sasaran dan lokasi. </w:t>
      </w:r>
    </w:p>
    <w:p w14:paraId="45D99F89" w14:textId="77777777" w:rsidR="00BD4AB9" w:rsidRDefault="00EB49FD">
      <w:pPr>
        <w:numPr>
          <w:ilvl w:val="0"/>
          <w:numId w:val="31"/>
        </w:numPr>
        <w:spacing w:after="0" w:line="360" w:lineRule="auto"/>
        <w:ind w:left="1440"/>
      </w:pPr>
      <w:r>
        <w:t xml:space="preserve">Menyiapkan sarana dan prasarana. </w:t>
      </w:r>
    </w:p>
    <w:p w14:paraId="48CA3218" w14:textId="77777777" w:rsidR="00BD4AB9" w:rsidRDefault="00EB49FD">
      <w:pPr>
        <w:numPr>
          <w:ilvl w:val="0"/>
          <w:numId w:val="31"/>
        </w:numPr>
        <w:spacing w:after="0" w:line="360" w:lineRule="auto"/>
        <w:ind w:left="1440"/>
      </w:pPr>
      <w:r>
        <w:t xml:space="preserve">Menetapkan biaya penyelenggaraan </w:t>
      </w:r>
    </w:p>
    <w:p w14:paraId="0FF0AF11" w14:textId="77777777" w:rsidR="00BD4AB9" w:rsidRDefault="00EB49FD">
      <w:pPr>
        <w:numPr>
          <w:ilvl w:val="0"/>
          <w:numId w:val="31"/>
        </w:numPr>
        <w:spacing w:after="0" w:line="360" w:lineRule="auto"/>
        <w:ind w:left="1440"/>
      </w:pPr>
      <w:r>
        <w:t xml:space="preserve">Menetapkan syarat lomba kreasi Pendaftaran lomba kreasi. </w:t>
      </w:r>
    </w:p>
    <w:p w14:paraId="1F78EBAE" w14:textId="77777777" w:rsidR="00BD4AB9" w:rsidRDefault="00EB49FD">
      <w:pPr>
        <w:numPr>
          <w:ilvl w:val="0"/>
          <w:numId w:val="31"/>
        </w:numPr>
        <w:spacing w:after="0" w:line="360" w:lineRule="auto"/>
        <w:ind w:left="1440"/>
      </w:pPr>
      <w:r>
        <w:t xml:space="preserve">Menetapkan susunan acara lomba kreasi. </w:t>
      </w:r>
    </w:p>
    <w:p w14:paraId="1EA6CDD3" w14:textId="1F15E84F" w:rsidR="007D4275" w:rsidRDefault="00EB49FD" w:rsidP="00B45FE1">
      <w:pPr>
        <w:numPr>
          <w:ilvl w:val="0"/>
          <w:numId w:val="31"/>
        </w:numPr>
        <w:spacing w:line="360" w:lineRule="auto"/>
        <w:ind w:left="1440"/>
      </w:pPr>
      <w:r>
        <w:t xml:space="preserve">Melakukan sosialisasi mengenai penyelenggaraan lomba kreasi di Kecamatan Leuwiliang. </w:t>
      </w:r>
    </w:p>
    <w:p w14:paraId="6BDCF678" w14:textId="77777777" w:rsidR="00D2634C" w:rsidRDefault="00D2634C">
      <w:r>
        <w:br w:type="page"/>
      </w:r>
    </w:p>
    <w:p w14:paraId="0CAE647B" w14:textId="268232A0" w:rsidR="00BD4AB9" w:rsidRDefault="00EB49FD">
      <w:pPr>
        <w:spacing w:line="360" w:lineRule="auto"/>
        <w:ind w:left="1080"/>
      </w:pPr>
      <w:r>
        <w:lastRenderedPageBreak/>
        <w:t>Pelaksanaan:</w:t>
      </w:r>
    </w:p>
    <w:p w14:paraId="195174AA" w14:textId="77777777" w:rsidR="00BD4AB9" w:rsidRDefault="00EB49FD">
      <w:pPr>
        <w:numPr>
          <w:ilvl w:val="0"/>
          <w:numId w:val="309"/>
        </w:numPr>
        <w:spacing w:after="0" w:line="360" w:lineRule="auto"/>
        <w:ind w:left="1440"/>
      </w:pPr>
      <w:r>
        <w:t xml:space="preserve">Melakukan briefing antar panitia. </w:t>
      </w:r>
    </w:p>
    <w:p w14:paraId="64F55727" w14:textId="77777777" w:rsidR="00BD4AB9" w:rsidRDefault="00EB49FD">
      <w:pPr>
        <w:numPr>
          <w:ilvl w:val="0"/>
          <w:numId w:val="309"/>
        </w:numPr>
        <w:spacing w:after="0" w:line="360" w:lineRule="auto"/>
        <w:ind w:left="1440"/>
      </w:pPr>
      <w:r>
        <w:t xml:space="preserve">Melakukan pendaftaran peserta lomba kreasi maksimal H-1 sebelum lomba dimulai. </w:t>
      </w:r>
    </w:p>
    <w:p w14:paraId="331D5241" w14:textId="77777777" w:rsidR="00BD4AB9" w:rsidRDefault="00EB49FD">
      <w:pPr>
        <w:numPr>
          <w:ilvl w:val="0"/>
          <w:numId w:val="309"/>
        </w:numPr>
        <w:spacing w:after="0" w:line="360" w:lineRule="auto"/>
        <w:ind w:left="1440"/>
      </w:pPr>
      <w:r>
        <w:t xml:space="preserve">Melakukan pendaftaran ulang pada hari pelaksanaan lomba kreasi. </w:t>
      </w:r>
    </w:p>
    <w:p w14:paraId="06E94E59" w14:textId="77777777" w:rsidR="00BD4AB9" w:rsidRDefault="00EB49FD">
      <w:pPr>
        <w:numPr>
          <w:ilvl w:val="0"/>
          <w:numId w:val="309"/>
        </w:numPr>
        <w:spacing w:after="0" w:line="360" w:lineRule="auto"/>
        <w:ind w:left="1440"/>
      </w:pPr>
      <w:r>
        <w:t xml:space="preserve">Pembukaan acara lomba kreasi oleh tokoh masyarakat dan penanggung jawab acara. </w:t>
      </w:r>
    </w:p>
    <w:p w14:paraId="3F6F71CA" w14:textId="77777777" w:rsidR="00BD4AB9" w:rsidRDefault="00EB49FD">
      <w:pPr>
        <w:numPr>
          <w:ilvl w:val="0"/>
          <w:numId w:val="309"/>
        </w:numPr>
        <w:spacing w:after="0" w:line="360" w:lineRule="auto"/>
        <w:ind w:left="1440"/>
      </w:pPr>
      <w:r>
        <w:t xml:space="preserve">Pelaksanaan lomba kreasi dengan waktu 15 menit untuk setiap </w:t>
      </w:r>
      <w:proofErr w:type="gramStart"/>
      <w:r>
        <w:t>tim</w:t>
      </w:r>
      <w:proofErr w:type="gramEnd"/>
      <w:r>
        <w:t xml:space="preserve">. </w:t>
      </w:r>
    </w:p>
    <w:p w14:paraId="316D3AD6" w14:textId="77777777" w:rsidR="00BD4AB9" w:rsidRDefault="00EB49FD">
      <w:pPr>
        <w:numPr>
          <w:ilvl w:val="0"/>
          <w:numId w:val="309"/>
        </w:numPr>
        <w:spacing w:after="0" w:line="360" w:lineRule="auto"/>
        <w:ind w:left="1440"/>
      </w:pPr>
      <w:r>
        <w:t>Penilaian dan Pengumuman pemenang lomba kreasi juara 1</w:t>
      </w:r>
      <w:proofErr w:type="gramStart"/>
      <w:r>
        <w:t>,2</w:t>
      </w:r>
      <w:proofErr w:type="gramEnd"/>
      <w:r>
        <w:t xml:space="preserve">, dan 3. </w:t>
      </w:r>
    </w:p>
    <w:p w14:paraId="4676DF29" w14:textId="77777777" w:rsidR="00BD4AB9" w:rsidRDefault="00EB49FD">
      <w:pPr>
        <w:numPr>
          <w:ilvl w:val="0"/>
          <w:numId w:val="309"/>
        </w:numPr>
        <w:spacing w:after="0" w:line="360" w:lineRule="auto"/>
        <w:ind w:left="1440"/>
      </w:pPr>
      <w:r>
        <w:t xml:space="preserve">Tim yang juara 1 di tiap desa </w:t>
      </w:r>
      <w:proofErr w:type="gramStart"/>
      <w:r>
        <w:t>akan</w:t>
      </w:r>
      <w:proofErr w:type="gramEnd"/>
      <w:r>
        <w:t xml:space="preserve"> mewakili untuk lomba di tingkat Kecamatan. </w:t>
      </w:r>
    </w:p>
    <w:p w14:paraId="595C034E" w14:textId="77777777" w:rsidR="00BD4AB9" w:rsidRDefault="00EB49FD">
      <w:pPr>
        <w:numPr>
          <w:ilvl w:val="0"/>
          <w:numId w:val="309"/>
        </w:numPr>
        <w:spacing w:after="0" w:line="360" w:lineRule="auto"/>
        <w:ind w:left="1440"/>
      </w:pPr>
      <w:r>
        <w:t xml:space="preserve">Pembagian hadiah kepada pemenang lomba kreasi. </w:t>
      </w:r>
    </w:p>
    <w:p w14:paraId="39F7B841" w14:textId="77777777" w:rsidR="00BD4AB9" w:rsidRDefault="00EB49FD">
      <w:pPr>
        <w:numPr>
          <w:ilvl w:val="0"/>
          <w:numId w:val="309"/>
        </w:numPr>
        <w:spacing w:line="360" w:lineRule="auto"/>
        <w:ind w:left="1440"/>
      </w:pPr>
      <w:r>
        <w:t xml:space="preserve">Penutupan lomba kreasi. </w:t>
      </w:r>
    </w:p>
    <w:p w14:paraId="6F64652F" w14:textId="77777777" w:rsidR="00BD4AB9" w:rsidRDefault="00EB49FD">
      <w:pPr>
        <w:spacing w:line="360" w:lineRule="auto"/>
        <w:ind w:left="990"/>
      </w:pPr>
      <w:r>
        <w:t xml:space="preserve">Monitoring dan Evaluasi: </w:t>
      </w:r>
    </w:p>
    <w:p w14:paraId="798AB887" w14:textId="77777777" w:rsidR="00BD4AB9" w:rsidRDefault="00EB49FD">
      <w:pPr>
        <w:numPr>
          <w:ilvl w:val="0"/>
          <w:numId w:val="115"/>
        </w:numPr>
        <w:spacing w:after="0" w:line="360" w:lineRule="auto"/>
        <w:ind w:left="1440"/>
      </w:pPr>
      <w:r>
        <w:t xml:space="preserve">Minimal 80% peserta yang hadir mampu menghias makanan dengan menarik </w:t>
      </w:r>
    </w:p>
    <w:p w14:paraId="02FDFD09" w14:textId="51BFA5FC" w:rsidR="00CA2A78" w:rsidRDefault="00EB49FD" w:rsidP="00B45FE1">
      <w:pPr>
        <w:numPr>
          <w:ilvl w:val="0"/>
          <w:numId w:val="115"/>
        </w:numPr>
        <w:spacing w:after="0" w:line="360" w:lineRule="auto"/>
        <w:ind w:left="1440"/>
      </w:pPr>
      <w:r>
        <w:t>Penentuan juara 1 dilihat dari kebersihan, kerapian, kreatifitas, kerjasama dan ketepatan waktu.</w:t>
      </w:r>
    </w:p>
    <w:p w14:paraId="64E1009C" w14:textId="77777777" w:rsidR="00BD4AB9" w:rsidRDefault="00EB49FD">
      <w:pPr>
        <w:numPr>
          <w:ilvl w:val="0"/>
          <w:numId w:val="248"/>
        </w:numPr>
        <w:spacing w:line="360" w:lineRule="auto"/>
        <w:ind w:left="1080"/>
      </w:pPr>
      <w:r>
        <w:t>Hasil Kegiatan</w:t>
      </w:r>
    </w:p>
    <w:p w14:paraId="26E13F4F" w14:textId="77777777" w:rsidR="00BD4AB9" w:rsidRDefault="00EB49FD" w:rsidP="00CA2A78">
      <w:pPr>
        <w:spacing w:after="0" w:line="360" w:lineRule="auto"/>
        <w:ind w:left="1080" w:firstLine="360"/>
      </w:pPr>
      <w:proofErr w:type="gramStart"/>
      <w:r>
        <w:t>Pada kegiatan lomba kreasi tingkat desa yang dilaksanakan tanggal 6 Desember 2022 di halaman rumah warga.</w:t>
      </w:r>
      <w:proofErr w:type="gramEnd"/>
      <w:r>
        <w:t xml:space="preserve"> </w:t>
      </w:r>
      <w:proofErr w:type="gramStart"/>
      <w:r>
        <w:t>Perlombaan dilakukan berkelompok dimana berisi dua peserta dalam satu kelompok.</w:t>
      </w:r>
      <w:proofErr w:type="gramEnd"/>
      <w:r>
        <w:t xml:space="preserve"> </w:t>
      </w:r>
      <w:proofErr w:type="gramStart"/>
      <w:r>
        <w:t>Sebelum dimulai perlombaan, mahasiswa menyiapkan alat dan bahan yang dibutuhkan dan memberikan teknis perlombaan.</w:t>
      </w:r>
      <w:proofErr w:type="gramEnd"/>
      <w:r>
        <w:t xml:space="preserve"> </w:t>
      </w:r>
      <w:proofErr w:type="gramStart"/>
      <w:r>
        <w:t>Setelah itu, seluruh kelompok mendapatkan 1 porsi nasi goreng, bahan dan alat untuk membuat garnish.</w:t>
      </w:r>
      <w:proofErr w:type="gramEnd"/>
      <w:r>
        <w:t xml:space="preserve"> </w:t>
      </w:r>
      <w:proofErr w:type="gramStart"/>
      <w:r>
        <w:t>Permainan dilakukan selama 10 menit.</w:t>
      </w:r>
      <w:proofErr w:type="gramEnd"/>
      <w:r>
        <w:t xml:space="preserve"> </w:t>
      </w:r>
      <w:proofErr w:type="gramStart"/>
      <w:r>
        <w:t>Setelah waktu selesai, setiap kelompok wajib menjelaskan konsep garnish yang telah dibuat.</w:t>
      </w:r>
      <w:proofErr w:type="gramEnd"/>
      <w:r>
        <w:t xml:space="preserve"> Kemudian mahasiswa melakukan penilaian yang dilihat dari kerapian, ketepatan waktu, keindahan, dan kerja </w:t>
      </w:r>
      <w:proofErr w:type="gramStart"/>
      <w:r>
        <w:t>sama</w:t>
      </w:r>
      <w:proofErr w:type="gramEnd"/>
      <w:r>
        <w:t xml:space="preserve"> tim. </w:t>
      </w:r>
      <w:r>
        <w:lastRenderedPageBreak/>
        <w:t>Dari penilaian tersebut terpilih 3 tim yang mendapatkan juara 1, 2, dan 3 dimana juara 1 akan mengikuti lomba yang sama di tingkat kecamatan.</w:t>
      </w:r>
    </w:p>
    <w:p w14:paraId="2A4693FD" w14:textId="77777777" w:rsidR="00CA2A78" w:rsidRPr="00CA2A78" w:rsidRDefault="00CA2A78" w:rsidP="00CA2A78">
      <w:pPr>
        <w:spacing w:after="0" w:line="360" w:lineRule="auto"/>
        <w:ind w:left="1080" w:firstLine="360"/>
      </w:pPr>
    </w:p>
    <w:p w14:paraId="70A82607" w14:textId="77777777" w:rsidR="00BD4AB9" w:rsidRDefault="00EB49FD">
      <w:pPr>
        <w:numPr>
          <w:ilvl w:val="0"/>
          <w:numId w:val="248"/>
        </w:numPr>
        <w:spacing w:line="360" w:lineRule="auto"/>
        <w:ind w:left="1080"/>
      </w:pPr>
      <w:r>
        <w:t>Monitoring dan Evaluasi</w:t>
      </w:r>
    </w:p>
    <w:p w14:paraId="7DC7C191" w14:textId="77777777" w:rsidR="00BD4AB9" w:rsidRDefault="00EB49FD">
      <w:pPr>
        <w:spacing w:after="0" w:line="360" w:lineRule="auto"/>
        <w:ind w:left="1080" w:firstLine="360"/>
      </w:pPr>
      <w:r>
        <w:t xml:space="preserve">Dari target </w:t>
      </w:r>
      <w:proofErr w:type="gramStart"/>
      <w:r>
        <w:t>peserta sebanyak 20 orang, peserta yang dapat hadir hanya 6 orang dengan persentase kehadiran sebesar 30%</w:t>
      </w:r>
      <w:proofErr w:type="gramEnd"/>
      <w:r>
        <w:t xml:space="preserve">. </w:t>
      </w:r>
      <w:proofErr w:type="gramStart"/>
      <w:r>
        <w:t>Namun, antusias peserta saat acara berlangsung sangat baik.</w:t>
      </w:r>
      <w:proofErr w:type="gramEnd"/>
      <w:r>
        <w:t xml:space="preserve"> </w:t>
      </w:r>
      <w:proofErr w:type="gramStart"/>
      <w:r>
        <w:t>Setelah dilakukan perlombaan, mahasiswa melakukan penilaian dengan kriteria keindahan, ketepatan waktu, kerapian, dan kebersihan.</w:t>
      </w:r>
      <w:proofErr w:type="gramEnd"/>
      <w:r>
        <w:t xml:space="preserve"> Seluruh peserta sudah memiliki kreatifitas dalam membuat garnish, namun tidak semua peserta dapat menghias makanan memenuhi seluruh kriteria penilaian. Dimana dari penilaian tersebut terpilih juara 1, 2, dan 3 dimana juara 1 </w:t>
      </w:r>
      <w:proofErr w:type="gramStart"/>
      <w:r>
        <w:t>akan</w:t>
      </w:r>
      <w:proofErr w:type="gramEnd"/>
      <w:r>
        <w:t xml:space="preserve"> mengikuti lomba yang sama di tingkat kecamatan. </w:t>
      </w:r>
    </w:p>
    <w:p w14:paraId="7359CE96" w14:textId="77777777" w:rsidR="00CA2A78" w:rsidRDefault="00CA2A78" w:rsidP="007E5D75">
      <w:pPr>
        <w:spacing w:after="0" w:line="360" w:lineRule="auto"/>
      </w:pPr>
    </w:p>
    <w:p w14:paraId="57573485" w14:textId="77777777" w:rsidR="00BD4AB9" w:rsidRDefault="00EB49FD">
      <w:pPr>
        <w:numPr>
          <w:ilvl w:val="0"/>
          <w:numId w:val="248"/>
        </w:numPr>
        <w:spacing w:after="0" w:line="360" w:lineRule="auto"/>
        <w:ind w:left="1080"/>
      </w:pPr>
      <w:r>
        <w:t xml:space="preserve">Faktor Pendukung </w:t>
      </w:r>
    </w:p>
    <w:p w14:paraId="4786BF0A" w14:textId="77777777" w:rsidR="00BD4AB9" w:rsidRDefault="00EB49FD">
      <w:pPr>
        <w:numPr>
          <w:ilvl w:val="0"/>
          <w:numId w:val="78"/>
        </w:numPr>
        <w:spacing w:after="0" w:line="360" w:lineRule="auto"/>
        <w:ind w:left="1440"/>
      </w:pPr>
      <w:r>
        <w:t>Peserta memiliki antusias yang baik selama kegiatan</w:t>
      </w:r>
    </w:p>
    <w:p w14:paraId="16E84B56" w14:textId="05F18417" w:rsidR="00D2634C" w:rsidRDefault="00EB49FD" w:rsidP="00D2634C">
      <w:pPr>
        <w:numPr>
          <w:ilvl w:val="0"/>
          <w:numId w:val="78"/>
        </w:numPr>
        <w:spacing w:after="0" w:line="360" w:lineRule="auto"/>
        <w:ind w:left="1440"/>
      </w:pPr>
      <w:r>
        <w:t>Peserta memotivasi ibu-ibu setempat untuk mengikuti perlombaan</w:t>
      </w:r>
    </w:p>
    <w:p w14:paraId="32D37CBA" w14:textId="404FA65D" w:rsidR="00BD4AB9" w:rsidRDefault="00EB49FD">
      <w:pPr>
        <w:numPr>
          <w:ilvl w:val="0"/>
          <w:numId w:val="248"/>
        </w:numPr>
        <w:spacing w:after="0" w:line="360" w:lineRule="auto"/>
        <w:ind w:left="1080"/>
      </w:pPr>
      <w:r>
        <w:t>Faktor Penghambat</w:t>
      </w:r>
    </w:p>
    <w:p w14:paraId="7664CB7A" w14:textId="77777777" w:rsidR="00BD4AB9" w:rsidRDefault="00EB49FD">
      <w:pPr>
        <w:numPr>
          <w:ilvl w:val="0"/>
          <w:numId w:val="323"/>
        </w:numPr>
        <w:spacing w:after="0" w:line="360" w:lineRule="auto"/>
        <w:ind w:left="1440"/>
      </w:pPr>
      <w:r>
        <w:t>Sulitnya menyesuaikan waktu antar peserta lomba sehingga kehadiran peserta dibawah target</w:t>
      </w:r>
    </w:p>
    <w:p w14:paraId="13DEF458" w14:textId="77777777" w:rsidR="00BD4AB9" w:rsidRDefault="00EB49FD">
      <w:pPr>
        <w:numPr>
          <w:ilvl w:val="0"/>
          <w:numId w:val="323"/>
        </w:numPr>
        <w:spacing w:line="360" w:lineRule="auto"/>
        <w:ind w:left="1440"/>
      </w:pPr>
      <w:r>
        <w:t>Sulit mendapatkan tempat yang lebih luas untuk perlombaan</w:t>
      </w:r>
    </w:p>
    <w:p w14:paraId="6B509288" w14:textId="77777777" w:rsidR="00BD4AB9" w:rsidRDefault="00EB49FD" w:rsidP="00085060">
      <w:pPr>
        <w:pStyle w:val="Heading2"/>
        <w:numPr>
          <w:ilvl w:val="0"/>
          <w:numId w:val="147"/>
        </w:numPr>
        <w:ind w:left="851" w:hanging="567"/>
      </w:pPr>
      <w:bookmarkStart w:id="55" w:name="_heading=h.rsfn6mtp5sus" w:colFirst="0" w:colLast="0"/>
      <w:bookmarkStart w:id="56" w:name="_Toc124106413"/>
      <w:bookmarkEnd w:id="55"/>
      <w:r>
        <w:t>Lomba Mewarnai Tingkat Desa</w:t>
      </w:r>
      <w:bookmarkEnd w:id="56"/>
      <w:r>
        <w:t xml:space="preserve"> </w:t>
      </w:r>
    </w:p>
    <w:p w14:paraId="0D125EF3" w14:textId="77777777" w:rsidR="00BD4AB9" w:rsidRDefault="00EB49FD">
      <w:pPr>
        <w:numPr>
          <w:ilvl w:val="0"/>
          <w:numId w:val="80"/>
        </w:numPr>
        <w:spacing w:line="360" w:lineRule="auto"/>
        <w:ind w:left="1080"/>
      </w:pPr>
      <w:r>
        <w:t>Latar Belakang</w:t>
      </w:r>
    </w:p>
    <w:p w14:paraId="14D1475A" w14:textId="77777777" w:rsidR="00BD4AB9" w:rsidRDefault="00723297" w:rsidP="00723297">
      <w:pPr>
        <w:spacing w:line="360" w:lineRule="auto"/>
        <w:ind w:left="1080" w:firstLine="360"/>
      </w:pPr>
      <w:r>
        <w:t xml:space="preserve">Anak-anak pada masa </w:t>
      </w:r>
      <w:proofErr w:type="gramStart"/>
      <w:r>
        <w:t>usia</w:t>
      </w:r>
      <w:proofErr w:type="gramEnd"/>
      <w:r>
        <w:t xml:space="preserve"> dini </w:t>
      </w:r>
      <w:r w:rsidR="00F43C04">
        <w:t xml:space="preserve">masih </w:t>
      </w:r>
      <w:r>
        <w:t xml:space="preserve">memerlukan layanan dan bantuan orang dewasa, dari kebutuhan jasmani </w:t>
      </w:r>
      <w:r w:rsidR="00F43C04">
        <w:t>hingga</w:t>
      </w:r>
      <w:r>
        <w:t xml:space="preserve"> rohani.</w:t>
      </w:r>
      <w:r w:rsidR="00F43C04">
        <w:t xml:space="preserve"> Layanan yang dimaksud </w:t>
      </w:r>
      <w:r>
        <w:t xml:space="preserve">diarahkan untuk memfasilitasi </w:t>
      </w:r>
      <w:r w:rsidR="00F43C04">
        <w:t xml:space="preserve">anak </w:t>
      </w:r>
      <w:r>
        <w:t xml:space="preserve">sehingga anak dapat tumbuh dan berekembang secara optimal sesuai nilai, </w:t>
      </w:r>
      <w:proofErr w:type="gramStart"/>
      <w:r w:rsidR="00F43C04">
        <w:t>norma</w:t>
      </w:r>
      <w:proofErr w:type="gramEnd"/>
      <w:r w:rsidR="00F43C04">
        <w:t>, serta harapan masyarakat.</w:t>
      </w:r>
    </w:p>
    <w:p w14:paraId="3BAB0E94" w14:textId="77777777" w:rsidR="00CA2A78" w:rsidRDefault="00F43C04" w:rsidP="00F43C04">
      <w:pPr>
        <w:spacing w:line="360" w:lineRule="auto"/>
        <w:ind w:left="1080" w:firstLine="360"/>
      </w:pPr>
      <w:proofErr w:type="gramStart"/>
      <w:r>
        <w:lastRenderedPageBreak/>
        <w:t>Setiap anak memiliki potensi dan kreativitas masing-masing sejak dini, yaitu menciptakan hal-hal baru yang menakjubkan.</w:t>
      </w:r>
      <w:proofErr w:type="gramEnd"/>
      <w:r>
        <w:t xml:space="preserve"> </w:t>
      </w:r>
      <w:proofErr w:type="gramStart"/>
      <w:r>
        <w:t>Alternatif yang digunakan untuk mengembangkan kreativitas anak, salah satunya adalah melalui mewarnai gambar.</w:t>
      </w:r>
      <w:proofErr w:type="gramEnd"/>
      <w:r>
        <w:t xml:space="preserve"> </w:t>
      </w:r>
      <w:proofErr w:type="gramStart"/>
      <w:r>
        <w:t>Kegiatan mewarnai gambar dapat menumbuhkan kreativitas yang dituangkan melalui warna-warna yang digunakan dalam mewarnai gambar, selain itu anak dapat mengolah macam-macam war</w:t>
      </w:r>
      <w:r w:rsidR="00D8327D">
        <w:t>na menjadi sebuah karya kreatif (UNG, 2016).</w:t>
      </w:r>
      <w:proofErr w:type="gramEnd"/>
    </w:p>
    <w:p w14:paraId="0037A7FB" w14:textId="77777777" w:rsidR="00BD4AB9" w:rsidRDefault="00EB49FD">
      <w:pPr>
        <w:numPr>
          <w:ilvl w:val="0"/>
          <w:numId w:val="80"/>
        </w:numPr>
        <w:spacing w:after="0" w:line="360" w:lineRule="auto"/>
        <w:ind w:left="1080"/>
      </w:pPr>
      <w:r>
        <w:t>Tujuan</w:t>
      </w:r>
    </w:p>
    <w:p w14:paraId="7233F630" w14:textId="77777777" w:rsidR="00BD4AB9" w:rsidRDefault="00EB49FD">
      <w:pPr>
        <w:numPr>
          <w:ilvl w:val="0"/>
          <w:numId w:val="273"/>
        </w:numPr>
        <w:spacing w:line="360" w:lineRule="auto"/>
      </w:pPr>
      <w:r>
        <w:t>Tujuan Umum</w:t>
      </w:r>
    </w:p>
    <w:p w14:paraId="4E787D82" w14:textId="77777777" w:rsidR="00BD4AB9" w:rsidRDefault="00EB49FD">
      <w:pPr>
        <w:widowControl w:val="0"/>
        <w:spacing w:after="0" w:line="360" w:lineRule="auto"/>
        <w:ind w:left="1440"/>
        <w:jc w:val="left"/>
      </w:pPr>
      <w:proofErr w:type="gramStart"/>
      <w:r>
        <w:t>Menambah kreativitas dan pengetahuan peserta tentang peserta tentang sayur dan buah.</w:t>
      </w:r>
      <w:proofErr w:type="gramEnd"/>
    </w:p>
    <w:p w14:paraId="7F73C601" w14:textId="77777777" w:rsidR="00BD4AB9" w:rsidRDefault="00EB49FD">
      <w:pPr>
        <w:numPr>
          <w:ilvl w:val="0"/>
          <w:numId w:val="273"/>
        </w:numPr>
        <w:spacing w:after="0" w:line="360" w:lineRule="auto"/>
      </w:pPr>
      <w:r>
        <w:t>Tujuan Khusus</w:t>
      </w:r>
    </w:p>
    <w:p w14:paraId="17801624" w14:textId="77777777" w:rsidR="00BD4AB9" w:rsidRDefault="00EB49FD">
      <w:pPr>
        <w:widowControl w:val="0"/>
        <w:numPr>
          <w:ilvl w:val="0"/>
          <w:numId w:val="231"/>
        </w:numPr>
        <w:spacing w:after="0" w:line="360" w:lineRule="auto"/>
        <w:ind w:left="1800"/>
        <w:jc w:val="left"/>
      </w:pPr>
      <w:r>
        <w:t>Menambah kreativitas bagi peserta yang hadir dalam mewarnai gambar sayur dan buah.</w:t>
      </w:r>
    </w:p>
    <w:p w14:paraId="5DF59C6B" w14:textId="5D571D0D" w:rsidR="00CA2A78" w:rsidRDefault="00EB49FD" w:rsidP="00B45FE1">
      <w:pPr>
        <w:widowControl w:val="0"/>
        <w:numPr>
          <w:ilvl w:val="0"/>
          <w:numId w:val="231"/>
        </w:numPr>
        <w:spacing w:after="0" w:line="360" w:lineRule="auto"/>
        <w:ind w:left="1800"/>
        <w:jc w:val="left"/>
      </w:pPr>
      <w:r>
        <w:t>Menambah pengetahuan bagi peserta yang hadir tentang gambar sayur dan buah.</w:t>
      </w:r>
    </w:p>
    <w:p w14:paraId="60847EB0" w14:textId="77777777" w:rsidR="00BD4AB9" w:rsidRDefault="00EB49FD" w:rsidP="00B45FE1">
      <w:pPr>
        <w:numPr>
          <w:ilvl w:val="0"/>
          <w:numId w:val="80"/>
        </w:numPr>
        <w:spacing w:after="0" w:line="360" w:lineRule="auto"/>
        <w:ind w:left="1080"/>
      </w:pPr>
      <w:r>
        <w:t>Sasaran</w:t>
      </w:r>
    </w:p>
    <w:p w14:paraId="55FD1AD3" w14:textId="77777777" w:rsidR="00CA2A78" w:rsidRDefault="00EB49FD" w:rsidP="00B45FE1">
      <w:pPr>
        <w:spacing w:after="0" w:line="360" w:lineRule="auto"/>
        <w:ind w:left="1080"/>
      </w:pPr>
      <w:proofErr w:type="gramStart"/>
      <w:r>
        <w:t>Sasaran dalam kegiatan ini adalah anak sekolah, khususnya PAUD/TK sampai SD yang di Desa Barengkok.</w:t>
      </w:r>
      <w:proofErr w:type="gramEnd"/>
    </w:p>
    <w:p w14:paraId="69FAF847" w14:textId="77777777" w:rsidR="00BD4AB9" w:rsidRDefault="00EB49FD" w:rsidP="00B45FE1">
      <w:pPr>
        <w:numPr>
          <w:ilvl w:val="0"/>
          <w:numId w:val="80"/>
        </w:numPr>
        <w:spacing w:after="0" w:line="360" w:lineRule="auto"/>
        <w:ind w:left="1080"/>
      </w:pPr>
      <w:r>
        <w:t>Waktu dan Tempat</w:t>
      </w:r>
    </w:p>
    <w:p w14:paraId="5C139DA6" w14:textId="77777777" w:rsidR="00BD4AB9" w:rsidRDefault="00EB49FD" w:rsidP="00B45FE1">
      <w:pPr>
        <w:spacing w:after="0" w:line="360" w:lineRule="auto"/>
        <w:ind w:left="1080"/>
      </w:pPr>
      <w:r>
        <w:t>Hari, Tanggal</w:t>
      </w:r>
      <w:r>
        <w:tab/>
        <w:t>: Jumat, 2 Desember 2022</w:t>
      </w:r>
    </w:p>
    <w:p w14:paraId="7793CBAF" w14:textId="77777777" w:rsidR="00BD4AB9" w:rsidRDefault="00EB49FD" w:rsidP="00B45FE1">
      <w:pPr>
        <w:spacing w:after="0" w:line="360" w:lineRule="auto"/>
        <w:ind w:left="1080"/>
      </w:pPr>
      <w:r>
        <w:t>Waktu</w:t>
      </w:r>
      <w:r>
        <w:tab/>
      </w:r>
      <w:r>
        <w:tab/>
        <w:t xml:space="preserve">: </w:t>
      </w:r>
      <w:proofErr w:type="gramStart"/>
      <w:r>
        <w:t>10.00 s/d 11.00</w:t>
      </w:r>
      <w:proofErr w:type="gramEnd"/>
    </w:p>
    <w:p w14:paraId="3CE13D76" w14:textId="2EE622B4" w:rsidR="00CA2A78" w:rsidRDefault="00EB49FD" w:rsidP="00B45FE1">
      <w:pPr>
        <w:spacing w:after="0" w:line="360" w:lineRule="auto"/>
        <w:ind w:left="1080"/>
      </w:pPr>
      <w:r>
        <w:t>Tempat</w:t>
      </w:r>
      <w:r>
        <w:tab/>
      </w:r>
      <w:r>
        <w:tab/>
        <w:t>: TK/RA Nurunnajah</w:t>
      </w:r>
    </w:p>
    <w:p w14:paraId="27FFAA84" w14:textId="77777777" w:rsidR="00BD4AB9" w:rsidRDefault="00EB49FD" w:rsidP="00B45FE1">
      <w:pPr>
        <w:numPr>
          <w:ilvl w:val="0"/>
          <w:numId w:val="80"/>
        </w:numPr>
        <w:spacing w:after="0" w:line="360" w:lineRule="auto"/>
        <w:ind w:left="1080"/>
      </w:pPr>
      <w:r>
        <w:t>Pelaksanaan Kegiatan</w:t>
      </w:r>
    </w:p>
    <w:p w14:paraId="163D4AD8" w14:textId="77777777" w:rsidR="00BD4AB9" w:rsidRDefault="00EB49FD" w:rsidP="00B45FE1">
      <w:pPr>
        <w:numPr>
          <w:ilvl w:val="0"/>
          <w:numId w:val="274"/>
        </w:numPr>
        <w:spacing w:after="0" w:line="360" w:lineRule="auto"/>
      </w:pPr>
      <w:r>
        <w:t>Persiapan</w:t>
      </w:r>
    </w:p>
    <w:p w14:paraId="486CFF7C" w14:textId="77777777" w:rsidR="00BD4AB9" w:rsidRDefault="00EB49FD" w:rsidP="00B45FE1">
      <w:pPr>
        <w:widowControl w:val="0"/>
        <w:numPr>
          <w:ilvl w:val="0"/>
          <w:numId w:val="97"/>
        </w:numPr>
        <w:spacing w:after="0" w:line="360" w:lineRule="auto"/>
        <w:ind w:left="1723" w:hanging="283"/>
      </w:pPr>
      <w:r>
        <w:t>Menghubungi guru/pihak sekolah untuk perizinan serta menentukan waktu dan tempat pelaksanaan kegiatan.</w:t>
      </w:r>
    </w:p>
    <w:p w14:paraId="189208AC" w14:textId="77777777" w:rsidR="00BD4AB9" w:rsidRDefault="00EB49FD" w:rsidP="00B45FE1">
      <w:pPr>
        <w:widowControl w:val="0"/>
        <w:numPr>
          <w:ilvl w:val="0"/>
          <w:numId w:val="97"/>
        </w:numPr>
        <w:spacing w:after="0" w:line="360" w:lineRule="auto"/>
        <w:ind w:left="1723" w:hanging="283"/>
      </w:pPr>
      <w:r>
        <w:t>Menyiapkan gambar sayur dan buah serta hadiah pemenang.</w:t>
      </w:r>
    </w:p>
    <w:p w14:paraId="62E63573" w14:textId="77777777" w:rsidR="00D2634C" w:rsidRDefault="00D2634C">
      <w:r>
        <w:br w:type="page"/>
      </w:r>
    </w:p>
    <w:p w14:paraId="3563730B" w14:textId="72027242" w:rsidR="00BD4AB9" w:rsidRDefault="00EB49FD" w:rsidP="00B45FE1">
      <w:pPr>
        <w:widowControl w:val="0"/>
        <w:numPr>
          <w:ilvl w:val="0"/>
          <w:numId w:val="274"/>
        </w:numPr>
        <w:spacing w:after="0" w:line="360" w:lineRule="auto"/>
      </w:pPr>
      <w:r>
        <w:lastRenderedPageBreak/>
        <w:t>Pelaksanaan</w:t>
      </w:r>
    </w:p>
    <w:p w14:paraId="43414E8E" w14:textId="77777777" w:rsidR="00BD4AB9" w:rsidRDefault="00EB49FD" w:rsidP="00B45FE1">
      <w:pPr>
        <w:numPr>
          <w:ilvl w:val="0"/>
          <w:numId w:val="261"/>
        </w:numPr>
        <w:spacing w:after="0" w:line="360" w:lineRule="auto"/>
      </w:pPr>
      <w:r>
        <w:t xml:space="preserve">Briefing antar panitia. </w:t>
      </w:r>
    </w:p>
    <w:p w14:paraId="3B6F6418" w14:textId="77777777" w:rsidR="00BD4AB9" w:rsidRDefault="00EB49FD" w:rsidP="00B45FE1">
      <w:pPr>
        <w:numPr>
          <w:ilvl w:val="0"/>
          <w:numId w:val="261"/>
        </w:numPr>
        <w:spacing w:after="0" w:line="360" w:lineRule="auto"/>
      </w:pPr>
      <w:r>
        <w:t>Perkenalan dan pembukaan acara lomba.</w:t>
      </w:r>
    </w:p>
    <w:p w14:paraId="3B5FC3A3" w14:textId="77777777" w:rsidR="00BD4AB9" w:rsidRDefault="00EB49FD" w:rsidP="00B45FE1">
      <w:pPr>
        <w:numPr>
          <w:ilvl w:val="0"/>
          <w:numId w:val="261"/>
        </w:numPr>
        <w:spacing w:after="0" w:line="360" w:lineRule="auto"/>
      </w:pPr>
      <w:r>
        <w:t>Pelaksanaan lomba mewarnai dengan waktu 15 menit.</w:t>
      </w:r>
    </w:p>
    <w:p w14:paraId="63E112AA" w14:textId="77777777" w:rsidR="00BD4AB9" w:rsidRDefault="00EB49FD" w:rsidP="00B45FE1">
      <w:pPr>
        <w:numPr>
          <w:ilvl w:val="0"/>
          <w:numId w:val="261"/>
        </w:numPr>
        <w:spacing w:after="0" w:line="360" w:lineRule="auto"/>
      </w:pPr>
      <w:r>
        <w:t>Penilaian dan Pengumuman pemenang lomba kreasi juara 1</w:t>
      </w:r>
      <w:proofErr w:type="gramStart"/>
      <w:r>
        <w:t>,2</w:t>
      </w:r>
      <w:proofErr w:type="gramEnd"/>
      <w:r>
        <w:t xml:space="preserve">, dan 3. </w:t>
      </w:r>
    </w:p>
    <w:p w14:paraId="4C95E46A" w14:textId="77777777" w:rsidR="00BD4AB9" w:rsidRDefault="00EB49FD" w:rsidP="00B45FE1">
      <w:pPr>
        <w:numPr>
          <w:ilvl w:val="0"/>
          <w:numId w:val="261"/>
        </w:numPr>
        <w:spacing w:after="0" w:line="360" w:lineRule="auto"/>
      </w:pPr>
      <w:r>
        <w:t xml:space="preserve">Pembagian hadiah kepada pemenang lomba mewarnai. </w:t>
      </w:r>
    </w:p>
    <w:p w14:paraId="2D689C7D" w14:textId="77777777" w:rsidR="00BD4AB9" w:rsidRDefault="00EB49FD" w:rsidP="00B45FE1">
      <w:pPr>
        <w:numPr>
          <w:ilvl w:val="0"/>
          <w:numId w:val="261"/>
        </w:numPr>
        <w:spacing w:after="0" w:line="360" w:lineRule="auto"/>
      </w:pPr>
      <w:r>
        <w:t xml:space="preserve">Penutupan lomba mewarnai. </w:t>
      </w:r>
    </w:p>
    <w:p w14:paraId="2148230E" w14:textId="77777777" w:rsidR="00BD4AB9" w:rsidRDefault="00EB49FD" w:rsidP="00B45FE1">
      <w:pPr>
        <w:widowControl w:val="0"/>
        <w:numPr>
          <w:ilvl w:val="0"/>
          <w:numId w:val="274"/>
        </w:numPr>
        <w:spacing w:after="0" w:line="360" w:lineRule="auto"/>
      </w:pPr>
      <w:r>
        <w:t>Evaluasi</w:t>
      </w:r>
    </w:p>
    <w:p w14:paraId="67759A0A" w14:textId="77777777" w:rsidR="00BD4AB9" w:rsidRDefault="00EB49FD" w:rsidP="00B45FE1">
      <w:pPr>
        <w:widowControl w:val="0"/>
        <w:numPr>
          <w:ilvl w:val="0"/>
          <w:numId w:val="24"/>
        </w:numPr>
        <w:spacing w:after="0" w:line="360" w:lineRule="auto"/>
      </w:pPr>
      <w:r>
        <w:t>Kreativitas peserta meningkat</w:t>
      </w:r>
    </w:p>
    <w:p w14:paraId="062E4024" w14:textId="1F74EFC2" w:rsidR="00285F88" w:rsidRDefault="00EB49FD" w:rsidP="00B45FE1">
      <w:pPr>
        <w:widowControl w:val="0"/>
        <w:numPr>
          <w:ilvl w:val="0"/>
          <w:numId w:val="24"/>
        </w:numPr>
        <w:spacing w:after="0" w:line="360" w:lineRule="auto"/>
      </w:pPr>
      <w:r>
        <w:t>Peserta mengetahui tentang sayur dan buah</w:t>
      </w:r>
    </w:p>
    <w:p w14:paraId="375F4A3E" w14:textId="77777777" w:rsidR="00BD4AB9" w:rsidRDefault="00EB49FD" w:rsidP="00B45FE1">
      <w:pPr>
        <w:numPr>
          <w:ilvl w:val="0"/>
          <w:numId w:val="80"/>
        </w:numPr>
        <w:spacing w:after="0" w:line="360" w:lineRule="auto"/>
        <w:ind w:left="1080"/>
      </w:pPr>
      <w:r>
        <w:t>Hasil Kegiatan</w:t>
      </w:r>
    </w:p>
    <w:p w14:paraId="2E206CD1" w14:textId="7791B979" w:rsidR="00B45FE1" w:rsidRDefault="00F43C04" w:rsidP="00D2634C">
      <w:pPr>
        <w:spacing w:after="0" w:line="360" w:lineRule="auto"/>
        <w:ind w:left="1080" w:firstLine="360"/>
      </w:pPr>
      <w:proofErr w:type="gramStart"/>
      <w:r w:rsidRPr="00F43C04">
        <w:t xml:space="preserve">Pada kegiatan lomba </w:t>
      </w:r>
      <w:r>
        <w:t xml:space="preserve">mewarnai </w:t>
      </w:r>
      <w:r w:rsidRPr="00F43C04">
        <w:t xml:space="preserve">tingkat </w:t>
      </w:r>
      <w:r>
        <w:t>desa yang dilaksanakan tanggal 2</w:t>
      </w:r>
      <w:r w:rsidRPr="00F43C04">
        <w:t xml:space="preserve"> Desember 2022 di </w:t>
      </w:r>
      <w:r>
        <w:t>TK/RA Nurunnajah</w:t>
      </w:r>
      <w:r w:rsidRPr="00F43C04">
        <w:t>.</w:t>
      </w:r>
      <w:proofErr w:type="gramEnd"/>
      <w:r w:rsidRPr="00F43C04">
        <w:t xml:space="preserve"> </w:t>
      </w:r>
      <w:proofErr w:type="gramStart"/>
      <w:r w:rsidRPr="00F43C04">
        <w:t xml:space="preserve">Perlombaan dilakukan </w:t>
      </w:r>
      <w:r>
        <w:t>secara individu</w:t>
      </w:r>
      <w:r w:rsidRPr="00F43C04">
        <w:t xml:space="preserve"> dimana </w:t>
      </w:r>
      <w:r>
        <w:t>setiap anak mewarnai gambar yang didapatnya</w:t>
      </w:r>
      <w:r w:rsidRPr="00F43C04">
        <w:t>.</w:t>
      </w:r>
      <w:proofErr w:type="gramEnd"/>
      <w:r w:rsidRPr="00F43C04">
        <w:t xml:space="preserve"> </w:t>
      </w:r>
      <w:proofErr w:type="gramStart"/>
      <w:r w:rsidRPr="00F43C04">
        <w:t xml:space="preserve">Sebelum dimulai perlombaan, mahasiswa menyiapkan alat </w:t>
      </w:r>
      <w:r>
        <w:t>Waktu untuk mewarnai</w:t>
      </w:r>
      <w:r w:rsidRPr="00F43C04">
        <w:t xml:space="preserve"> di</w:t>
      </w:r>
      <w:r>
        <w:t>berikan selama 15</w:t>
      </w:r>
      <w:r w:rsidRPr="00F43C04">
        <w:t xml:space="preserve"> menit.</w:t>
      </w:r>
      <w:proofErr w:type="gramEnd"/>
      <w:r w:rsidRPr="00F43C04">
        <w:t xml:space="preserve"> Setelah waktu selesai, setiap </w:t>
      </w:r>
      <w:r>
        <w:t xml:space="preserve">anak wajib mengumpulkan karyanya dengan menuliskan </w:t>
      </w:r>
      <w:proofErr w:type="gramStart"/>
      <w:r>
        <w:t>nama</w:t>
      </w:r>
      <w:proofErr w:type="gramEnd"/>
      <w:r>
        <w:t xml:space="preserve"> dan kelas</w:t>
      </w:r>
      <w:r w:rsidR="00D2634C">
        <w:t>.</w:t>
      </w:r>
    </w:p>
    <w:p w14:paraId="5DB009F5" w14:textId="419FE4FC" w:rsidR="00D8327D" w:rsidRDefault="00F43C04" w:rsidP="00B45FE1">
      <w:pPr>
        <w:spacing w:after="0" w:line="360" w:lineRule="auto"/>
        <w:ind w:left="1080"/>
      </w:pPr>
      <w:proofErr w:type="gramStart"/>
      <w:r w:rsidRPr="00F43C04">
        <w:t>Kemudian mahasiswa</w:t>
      </w:r>
      <w:r>
        <w:t xml:space="preserve"> bersama guru dan kepala sekolah</w:t>
      </w:r>
      <w:r w:rsidRPr="00F43C04">
        <w:t xml:space="preserve"> melakukan penilaian yang dilihat dari kerapian, </w:t>
      </w:r>
      <w:r>
        <w:t>keindahan, dan ketelitian</w:t>
      </w:r>
      <w:r w:rsidRPr="00F43C04">
        <w:t>.</w:t>
      </w:r>
      <w:proofErr w:type="gramEnd"/>
      <w:r w:rsidRPr="00F43C04">
        <w:t xml:space="preserve"> </w:t>
      </w:r>
      <w:proofErr w:type="gramStart"/>
      <w:r w:rsidRPr="00F43C04">
        <w:t xml:space="preserve">Dari penilaian tersebut terpilih 3 </w:t>
      </w:r>
      <w:r>
        <w:t>anak</w:t>
      </w:r>
      <w:r w:rsidRPr="00F43C04">
        <w:t xml:space="preserve"> yan</w:t>
      </w:r>
      <w:r>
        <w:t>g mendapatkan juara 1, 2, dan 3.</w:t>
      </w:r>
      <w:proofErr w:type="gramEnd"/>
    </w:p>
    <w:p w14:paraId="457AE940" w14:textId="77777777" w:rsidR="00BD4AB9" w:rsidRDefault="00EB49FD">
      <w:pPr>
        <w:numPr>
          <w:ilvl w:val="0"/>
          <w:numId w:val="80"/>
        </w:numPr>
        <w:spacing w:line="360" w:lineRule="auto"/>
        <w:ind w:left="1080"/>
      </w:pPr>
      <w:r>
        <w:t>Monitoring dan Evaluasi</w:t>
      </w:r>
    </w:p>
    <w:p w14:paraId="3A1FE636" w14:textId="42196F46" w:rsidR="007D4275" w:rsidRDefault="00EB49FD" w:rsidP="00B45FE1">
      <w:pPr>
        <w:spacing w:line="360" w:lineRule="auto"/>
        <w:ind w:left="1080"/>
      </w:pPr>
      <w:proofErr w:type="gramStart"/>
      <w:r>
        <w:t>Dari semua peserta yang mengikuti penyuluhan, dapat dikatakan peserta sangat senang dan antusias saat melihat gambar sayur dan buah.</w:t>
      </w:r>
      <w:proofErr w:type="gramEnd"/>
      <w:r>
        <w:t xml:space="preserve"> Ketika ditanya buah atau sayur </w:t>
      </w:r>
      <w:proofErr w:type="gramStart"/>
      <w:r>
        <w:t>apa</w:t>
      </w:r>
      <w:proofErr w:type="gramEnd"/>
      <w:r>
        <w:t xml:space="preserve"> yang diwarnai peserta dapat menjawab dengan benar.</w:t>
      </w:r>
    </w:p>
    <w:p w14:paraId="120EB5FD" w14:textId="77777777" w:rsidR="00D2634C" w:rsidRDefault="00D2634C">
      <w:r>
        <w:br w:type="page"/>
      </w:r>
    </w:p>
    <w:p w14:paraId="688C0D26" w14:textId="2C8554B0" w:rsidR="00BD4AB9" w:rsidRDefault="00EB49FD">
      <w:pPr>
        <w:numPr>
          <w:ilvl w:val="0"/>
          <w:numId w:val="80"/>
        </w:numPr>
        <w:spacing w:after="0" w:line="360" w:lineRule="auto"/>
        <w:ind w:left="1080"/>
      </w:pPr>
      <w:r>
        <w:lastRenderedPageBreak/>
        <w:t>Faktor Pendukung dan Penghambat</w:t>
      </w:r>
    </w:p>
    <w:p w14:paraId="5FE14D55" w14:textId="77777777" w:rsidR="00BD4AB9" w:rsidRDefault="00EB49FD">
      <w:pPr>
        <w:numPr>
          <w:ilvl w:val="0"/>
          <w:numId w:val="178"/>
        </w:numPr>
        <w:spacing w:after="0" w:line="360" w:lineRule="auto"/>
        <w:ind w:left="1440"/>
      </w:pPr>
      <w:r>
        <w:t>Faktor Pendukung</w:t>
      </w:r>
    </w:p>
    <w:p w14:paraId="6160B09C" w14:textId="77777777" w:rsidR="00BD4AB9" w:rsidRDefault="00EB49FD">
      <w:pPr>
        <w:numPr>
          <w:ilvl w:val="0"/>
          <w:numId w:val="82"/>
        </w:numPr>
        <w:spacing w:after="0" w:line="360" w:lineRule="auto"/>
        <w:ind w:left="1800"/>
      </w:pPr>
      <w:r>
        <w:t>Tersedianya fasilitas dari pihak sekolah, guru, dan mahasiswa penyelenggara.</w:t>
      </w:r>
    </w:p>
    <w:p w14:paraId="55643EBE" w14:textId="77777777" w:rsidR="00BD4AB9" w:rsidRDefault="00EB49FD">
      <w:pPr>
        <w:numPr>
          <w:ilvl w:val="0"/>
          <w:numId w:val="82"/>
        </w:numPr>
        <w:spacing w:after="0" w:line="360" w:lineRule="auto"/>
        <w:ind w:left="1800"/>
      </w:pPr>
      <w:r>
        <w:t>Anak-anak sangat antusias mengikuti perlombaan.</w:t>
      </w:r>
    </w:p>
    <w:p w14:paraId="01C7D259" w14:textId="77777777" w:rsidR="00BD4AB9" w:rsidRDefault="00EB49FD">
      <w:pPr>
        <w:numPr>
          <w:ilvl w:val="0"/>
          <w:numId w:val="82"/>
        </w:numPr>
        <w:spacing w:after="0" w:line="360" w:lineRule="auto"/>
        <w:ind w:left="1800"/>
      </w:pPr>
      <w:r>
        <w:t xml:space="preserve">Guru </w:t>
      </w:r>
      <w:proofErr w:type="gramStart"/>
      <w:r>
        <w:t>mendampingi</w:t>
      </w:r>
      <w:proofErr w:type="gramEnd"/>
      <w:r>
        <w:t xml:space="preserve"> siswa/i dari awal sampai akhir kegiatan.</w:t>
      </w:r>
    </w:p>
    <w:p w14:paraId="01A68D52" w14:textId="77777777" w:rsidR="00BD4AB9" w:rsidRDefault="00EB49FD">
      <w:pPr>
        <w:numPr>
          <w:ilvl w:val="0"/>
          <w:numId w:val="178"/>
        </w:numPr>
        <w:spacing w:after="0" w:line="360" w:lineRule="auto"/>
        <w:ind w:left="1440"/>
      </w:pPr>
      <w:r>
        <w:t>Faktor Penghambat</w:t>
      </w:r>
    </w:p>
    <w:p w14:paraId="6D88453F" w14:textId="77777777" w:rsidR="00BD4AB9" w:rsidRDefault="00EB49FD">
      <w:pPr>
        <w:numPr>
          <w:ilvl w:val="0"/>
          <w:numId w:val="6"/>
        </w:numPr>
        <w:spacing w:after="0" w:line="360" w:lineRule="auto"/>
        <w:ind w:left="1800"/>
      </w:pPr>
      <w:r>
        <w:t>Waktu yang disediakan sekolah terbatas.</w:t>
      </w:r>
    </w:p>
    <w:p w14:paraId="1FD58683" w14:textId="77777777" w:rsidR="00BD4AB9" w:rsidRDefault="00EB49FD">
      <w:pPr>
        <w:numPr>
          <w:ilvl w:val="0"/>
          <w:numId w:val="6"/>
        </w:numPr>
        <w:spacing w:line="360" w:lineRule="auto"/>
        <w:ind w:left="1800"/>
      </w:pPr>
      <w:r>
        <w:t>Ada siswa/i yang menangis karena iri dengan temannya yang mendapatkan hadiah.</w:t>
      </w:r>
    </w:p>
    <w:p w14:paraId="5D9621EF" w14:textId="77777777" w:rsidR="00BD4AB9" w:rsidRPr="003C1B5F" w:rsidRDefault="00EB49FD" w:rsidP="00085060">
      <w:pPr>
        <w:pStyle w:val="Heading2"/>
        <w:numPr>
          <w:ilvl w:val="0"/>
          <w:numId w:val="147"/>
        </w:numPr>
        <w:ind w:left="851" w:hanging="567"/>
      </w:pPr>
      <w:bookmarkStart w:id="57" w:name="_Toc124106414"/>
      <w:r w:rsidRPr="003C1B5F">
        <w:t>Lomba Cerdas Cermat Kader Tingkat Desa</w:t>
      </w:r>
      <w:bookmarkEnd w:id="57"/>
    </w:p>
    <w:p w14:paraId="171F6A46" w14:textId="77777777" w:rsidR="003C1B5F" w:rsidRDefault="00EB49FD" w:rsidP="003C1B5F">
      <w:pPr>
        <w:numPr>
          <w:ilvl w:val="0"/>
          <w:numId w:val="291"/>
        </w:numPr>
        <w:spacing w:after="0" w:line="360" w:lineRule="auto"/>
        <w:ind w:left="1080"/>
      </w:pPr>
      <w:r w:rsidRPr="003C1B5F">
        <w:t>Latar Belakang</w:t>
      </w:r>
    </w:p>
    <w:p w14:paraId="28E1ED2D" w14:textId="1CBED367" w:rsidR="00BD4AB9" w:rsidRPr="00D2634C" w:rsidRDefault="003C1B5F" w:rsidP="00D2634C">
      <w:pPr>
        <w:spacing w:after="0" w:line="360" w:lineRule="auto"/>
        <w:ind w:left="1080" w:firstLine="360"/>
        <w:rPr>
          <w:shd w:val="clear" w:color="auto" w:fill="FFFFFF"/>
        </w:rPr>
      </w:pPr>
      <w:proofErr w:type="gramStart"/>
      <w:r w:rsidRPr="003C1B5F">
        <w:t>Lomba Cerdas Cermat (LCC) merupakan pertandingan adu ketajaman berpikir dan ketangkasan dalam menjawab pertanyaan secara cepat dan tepat.</w:t>
      </w:r>
      <w:proofErr w:type="gramEnd"/>
      <w:r w:rsidRPr="003C1B5F">
        <w:t> </w:t>
      </w:r>
      <w:proofErr w:type="gramStart"/>
      <w:r w:rsidRPr="003C1B5F">
        <w:rPr>
          <w:shd w:val="clear" w:color="auto" w:fill="FFFFFF"/>
        </w:rPr>
        <w:t>Sistem menjawab pertanyaan dalam lomba cerdas cermat adalah berebut.</w:t>
      </w:r>
      <w:proofErr w:type="gramEnd"/>
      <w:r w:rsidRPr="003C1B5F">
        <w:rPr>
          <w:shd w:val="clear" w:color="auto" w:fill="FFFFFF"/>
        </w:rPr>
        <w:t xml:space="preserve"> Sehingga, </w:t>
      </w:r>
      <w:proofErr w:type="gramStart"/>
      <w:r w:rsidRPr="003C1B5F">
        <w:rPr>
          <w:shd w:val="clear" w:color="auto" w:fill="FFFFFF"/>
        </w:rPr>
        <w:t>tim</w:t>
      </w:r>
      <w:proofErr w:type="gramEnd"/>
      <w:r w:rsidRPr="003C1B5F">
        <w:rPr>
          <w:shd w:val="clear" w:color="auto" w:fill="FFFFFF"/>
        </w:rPr>
        <w:t xml:space="preserve"> harus benar-benar fokus dan melakukan berbagai cara supaya bisa menjawab dengan cepat. </w:t>
      </w:r>
      <w:proofErr w:type="gramStart"/>
      <w:r w:rsidRPr="003C1B5F">
        <w:rPr>
          <w:shd w:val="clear" w:color="auto" w:fill="FFFFFF"/>
        </w:rPr>
        <w:t>Gerakan adu cepat ini dapat menstimulasi saraf pada bagian otak.</w:t>
      </w:r>
      <w:proofErr w:type="gramEnd"/>
      <w:r w:rsidRPr="003C1B5F">
        <w:rPr>
          <w:shd w:val="clear" w:color="auto" w:fill="FFFFFF"/>
        </w:rPr>
        <w:t xml:space="preserve"> </w:t>
      </w:r>
      <w:proofErr w:type="gramStart"/>
      <w:r w:rsidRPr="003C1B5F">
        <w:rPr>
          <w:shd w:val="clear" w:color="auto" w:fill="FFFFFF"/>
        </w:rPr>
        <w:t>Sehingga, terbiasa mengambil keputusan atau tindakan secara cepat.</w:t>
      </w:r>
      <w:proofErr w:type="gramEnd"/>
      <w:r w:rsidRPr="003C1B5F">
        <w:rPr>
          <w:rFonts w:ascii="Ubuntu" w:hAnsi="Ubuntu"/>
          <w:shd w:val="clear" w:color="auto" w:fill="FFFFFF"/>
        </w:rPr>
        <w:t xml:space="preserve"> </w:t>
      </w:r>
      <w:proofErr w:type="gramStart"/>
      <w:r w:rsidRPr="003C1B5F">
        <w:rPr>
          <w:shd w:val="clear" w:color="auto" w:fill="FFFFFF"/>
        </w:rPr>
        <w:t>Lomba cerdas cermat adalah lomba dengan sejumlah pertanyaan yang dijawab langsung, bisa menggunakan lisan atau bantuan teknologi seperti komputer.</w:t>
      </w:r>
      <w:proofErr w:type="gramEnd"/>
      <w:r w:rsidRPr="003C1B5F">
        <w:rPr>
          <w:shd w:val="clear" w:color="auto" w:fill="FFFFFF"/>
        </w:rPr>
        <w:t xml:space="preserve"> </w:t>
      </w:r>
      <w:proofErr w:type="gramStart"/>
      <w:r w:rsidRPr="003C1B5F">
        <w:rPr>
          <w:shd w:val="clear" w:color="auto" w:fill="FFFFFF"/>
        </w:rPr>
        <w:t>Pertanyaan tersebut harus dijawab dengan akurat dan tepat.</w:t>
      </w:r>
      <w:proofErr w:type="gramEnd"/>
      <w:r>
        <w:rPr>
          <w:shd w:val="clear" w:color="auto" w:fill="FFFFFF"/>
        </w:rPr>
        <w:t xml:space="preserve"> </w:t>
      </w:r>
      <w:proofErr w:type="gramStart"/>
      <w:r>
        <w:rPr>
          <w:shd w:val="clear" w:color="auto" w:fill="FFFFFF"/>
        </w:rPr>
        <w:t>Kegiatan lomba cerdas cermat ini juga dapat dilakukan siapa saja, mulai dari kalangan anak hingga orang dewasa.</w:t>
      </w:r>
      <w:proofErr w:type="gramEnd"/>
    </w:p>
    <w:p w14:paraId="7E54A678" w14:textId="77777777" w:rsidR="00BD4AB9" w:rsidRDefault="00EB49FD">
      <w:pPr>
        <w:numPr>
          <w:ilvl w:val="0"/>
          <w:numId w:val="291"/>
        </w:numPr>
        <w:spacing w:after="0" w:line="360" w:lineRule="auto"/>
        <w:ind w:left="1080"/>
      </w:pPr>
      <w:r>
        <w:t>Tujuan</w:t>
      </w:r>
    </w:p>
    <w:p w14:paraId="1083429B" w14:textId="77777777" w:rsidR="00BD4AB9" w:rsidRDefault="00EB49FD">
      <w:pPr>
        <w:numPr>
          <w:ilvl w:val="0"/>
          <w:numId w:val="91"/>
        </w:numPr>
        <w:spacing w:after="0" w:line="360" w:lineRule="auto"/>
      </w:pPr>
      <w:r>
        <w:t>Tujuan Umum</w:t>
      </w:r>
    </w:p>
    <w:p w14:paraId="53A4F63D" w14:textId="6A65DA04" w:rsidR="007D4275" w:rsidRDefault="00EB49FD" w:rsidP="00B45FE1">
      <w:pPr>
        <w:spacing w:after="0" w:line="360" w:lineRule="auto"/>
        <w:ind w:left="1440"/>
      </w:pPr>
      <w:r>
        <w:t>Meningkatkan pengetahuan, kemampuan bekerjasama dan kekompakan kader di desa Barengkok</w:t>
      </w:r>
    </w:p>
    <w:p w14:paraId="03169BF8" w14:textId="77777777" w:rsidR="00D2634C" w:rsidRDefault="00D2634C">
      <w:r>
        <w:br w:type="page"/>
      </w:r>
    </w:p>
    <w:p w14:paraId="6B344469" w14:textId="5FC0D0C9" w:rsidR="00BD4AB9" w:rsidRDefault="00EB49FD">
      <w:pPr>
        <w:numPr>
          <w:ilvl w:val="0"/>
          <w:numId w:val="91"/>
        </w:numPr>
        <w:spacing w:after="0" w:line="360" w:lineRule="auto"/>
      </w:pPr>
      <w:r>
        <w:lastRenderedPageBreak/>
        <w:t>Tujuan Khusus</w:t>
      </w:r>
    </w:p>
    <w:p w14:paraId="4F316302" w14:textId="77777777" w:rsidR="00BD4AB9" w:rsidRDefault="00EB49FD">
      <w:pPr>
        <w:spacing w:after="0" w:line="360" w:lineRule="auto"/>
        <w:ind w:left="1440"/>
      </w:pPr>
      <w:r>
        <w:t>Tujuan khusus pada kegiatan lomba puzzle gizi seimbang adalah</w:t>
      </w:r>
    </w:p>
    <w:p w14:paraId="34B02F1A" w14:textId="77777777" w:rsidR="00BD4AB9" w:rsidRDefault="00EB49FD">
      <w:pPr>
        <w:widowControl w:val="0"/>
        <w:numPr>
          <w:ilvl w:val="0"/>
          <w:numId w:val="154"/>
        </w:numPr>
        <w:spacing w:after="0" w:line="360" w:lineRule="auto"/>
        <w:ind w:left="1980"/>
        <w:jc w:val="left"/>
      </w:pPr>
      <w:r>
        <w:t xml:space="preserve">Meningkatkan kemampuan bekerja sama </w:t>
      </w:r>
    </w:p>
    <w:p w14:paraId="660BB715" w14:textId="77777777" w:rsidR="00BD4AB9" w:rsidRDefault="00EB49FD">
      <w:pPr>
        <w:widowControl w:val="0"/>
        <w:numPr>
          <w:ilvl w:val="0"/>
          <w:numId w:val="154"/>
        </w:numPr>
        <w:spacing w:after="0" w:line="360" w:lineRule="auto"/>
        <w:ind w:left="1980"/>
        <w:jc w:val="left"/>
      </w:pPr>
      <w:r>
        <w:t xml:space="preserve">Melatih kekompakan </w:t>
      </w:r>
    </w:p>
    <w:p w14:paraId="22FB66E2" w14:textId="38100752" w:rsidR="00285F88" w:rsidRDefault="00EB49FD" w:rsidP="00662CC5">
      <w:pPr>
        <w:widowControl w:val="0"/>
        <w:numPr>
          <w:ilvl w:val="0"/>
          <w:numId w:val="154"/>
        </w:numPr>
        <w:spacing w:after="0" w:line="360" w:lineRule="auto"/>
        <w:ind w:left="1980"/>
        <w:jc w:val="left"/>
      </w:pPr>
      <w:r>
        <w:t>Meningkatkan pengetahuan kader</w:t>
      </w:r>
    </w:p>
    <w:p w14:paraId="21A6A56D" w14:textId="77777777" w:rsidR="00BD4AB9" w:rsidRDefault="00EB49FD">
      <w:pPr>
        <w:numPr>
          <w:ilvl w:val="0"/>
          <w:numId w:val="71"/>
        </w:numPr>
        <w:spacing w:after="0" w:line="360" w:lineRule="auto"/>
      </w:pPr>
      <w:r>
        <w:t>Sasaran</w:t>
      </w:r>
    </w:p>
    <w:p w14:paraId="52585F8C" w14:textId="59F599A6" w:rsidR="00285F88" w:rsidRDefault="00EB49FD" w:rsidP="00662CC5">
      <w:pPr>
        <w:spacing w:after="0" w:line="360" w:lineRule="auto"/>
        <w:ind w:left="1440"/>
      </w:pPr>
      <w:r>
        <w:t>Sasaran pada kegiatan lomba puzzle gizi seimbang adalah 22 siswa/i SDN 01 Barengkok siswa kelas 3</w:t>
      </w:r>
    </w:p>
    <w:p w14:paraId="2356694F" w14:textId="77777777" w:rsidR="00BD4AB9" w:rsidRDefault="00EB49FD">
      <w:pPr>
        <w:numPr>
          <w:ilvl w:val="0"/>
          <w:numId w:val="71"/>
        </w:numPr>
        <w:spacing w:after="0" w:line="360" w:lineRule="auto"/>
      </w:pPr>
      <w:r>
        <w:t>Waktu dan Tempat</w:t>
      </w:r>
    </w:p>
    <w:p w14:paraId="4512C14F" w14:textId="77777777" w:rsidR="00BD4AB9" w:rsidRDefault="00EB49FD">
      <w:pPr>
        <w:spacing w:after="0" w:line="360" w:lineRule="auto"/>
        <w:ind w:left="1440"/>
      </w:pPr>
      <w:r>
        <w:t>Hari, Tanggal</w:t>
      </w:r>
      <w:r>
        <w:tab/>
        <w:t>:</w:t>
      </w:r>
      <w:r>
        <w:rPr>
          <w:color w:val="FF0000"/>
        </w:rPr>
        <w:t xml:space="preserve"> </w:t>
      </w:r>
      <w:r>
        <w:t>Selasa, 30 November 2022</w:t>
      </w:r>
    </w:p>
    <w:p w14:paraId="7B8EC3B8" w14:textId="77777777" w:rsidR="00BD4AB9" w:rsidRDefault="00EB49FD">
      <w:pPr>
        <w:spacing w:after="0" w:line="360" w:lineRule="auto"/>
        <w:ind w:left="1440"/>
      </w:pPr>
      <w:r>
        <w:t>Waktu</w:t>
      </w:r>
      <w:r>
        <w:tab/>
      </w:r>
      <w:r>
        <w:tab/>
        <w:t>: 10.00 WIB</w:t>
      </w:r>
    </w:p>
    <w:p w14:paraId="64A0A09F" w14:textId="3E144C5F" w:rsidR="00285F88" w:rsidRDefault="00EB49FD" w:rsidP="00662CC5">
      <w:pPr>
        <w:spacing w:after="0" w:line="360" w:lineRule="auto"/>
        <w:ind w:left="1440"/>
      </w:pPr>
      <w:r>
        <w:t>Tempat</w:t>
      </w:r>
      <w:r>
        <w:tab/>
        <w:t>: RW 11</w:t>
      </w:r>
    </w:p>
    <w:p w14:paraId="013EE49C" w14:textId="77777777" w:rsidR="00BD4AB9" w:rsidRDefault="00EB49FD">
      <w:pPr>
        <w:numPr>
          <w:ilvl w:val="0"/>
          <w:numId w:val="71"/>
        </w:numPr>
        <w:spacing w:after="0" w:line="360" w:lineRule="auto"/>
      </w:pPr>
      <w:r>
        <w:t>Pelaksanaan Kegiatan</w:t>
      </w:r>
    </w:p>
    <w:p w14:paraId="5445A939" w14:textId="6069CC7A" w:rsidR="00BD4AB9" w:rsidRDefault="00EB49FD" w:rsidP="00B45FE1">
      <w:pPr>
        <w:spacing w:after="0" w:line="360" w:lineRule="auto"/>
        <w:ind w:left="1440"/>
      </w:pPr>
      <w:r>
        <w:t xml:space="preserve">Persiapan: Membentuk </w:t>
      </w:r>
      <w:proofErr w:type="gramStart"/>
      <w:r>
        <w:t>tim</w:t>
      </w:r>
      <w:proofErr w:type="gramEnd"/>
      <w:r>
        <w:t xml:space="preserve"> berisikan 3 orang</w:t>
      </w:r>
    </w:p>
    <w:p w14:paraId="0F79C953" w14:textId="77777777" w:rsidR="00BD4AB9" w:rsidRDefault="00EB49FD">
      <w:pPr>
        <w:spacing w:after="0" w:line="360" w:lineRule="auto"/>
        <w:ind w:left="1440"/>
      </w:pPr>
      <w:r>
        <w:t>Pelaksanaan:</w:t>
      </w:r>
    </w:p>
    <w:p w14:paraId="4E2D31EB" w14:textId="77777777" w:rsidR="00BD4AB9" w:rsidRDefault="00EB49FD">
      <w:pPr>
        <w:numPr>
          <w:ilvl w:val="0"/>
          <w:numId w:val="303"/>
        </w:numPr>
        <w:spacing w:after="0" w:line="360" w:lineRule="auto"/>
        <w:ind w:left="2070"/>
      </w:pPr>
      <w:r>
        <w:t xml:space="preserve">Peserta mengisi absensi </w:t>
      </w:r>
    </w:p>
    <w:p w14:paraId="36E0EA20" w14:textId="77777777" w:rsidR="00BD4AB9" w:rsidRDefault="00EB49FD">
      <w:pPr>
        <w:numPr>
          <w:ilvl w:val="0"/>
          <w:numId w:val="303"/>
        </w:numPr>
        <w:spacing w:after="0" w:line="360" w:lineRule="auto"/>
        <w:ind w:left="2070"/>
      </w:pPr>
      <w:r>
        <w:t xml:space="preserve">Peserta berkumpul dengan tim masing-masing </w:t>
      </w:r>
    </w:p>
    <w:p w14:paraId="6D829AB9" w14:textId="77777777" w:rsidR="00BD4AB9" w:rsidRDefault="00EB49FD">
      <w:pPr>
        <w:numPr>
          <w:ilvl w:val="0"/>
          <w:numId w:val="303"/>
        </w:numPr>
        <w:spacing w:after="0" w:line="360" w:lineRule="auto"/>
        <w:ind w:left="2070"/>
      </w:pPr>
      <w:r>
        <w:t xml:space="preserve">Membacakan teknis lomba </w:t>
      </w:r>
    </w:p>
    <w:p w14:paraId="4676A7E3" w14:textId="7655EBDB" w:rsidR="00BD4AB9" w:rsidRDefault="00EB49FD">
      <w:pPr>
        <w:numPr>
          <w:ilvl w:val="0"/>
          <w:numId w:val="303"/>
        </w:numPr>
        <w:spacing w:after="0" w:line="360" w:lineRule="auto"/>
        <w:ind w:left="2070"/>
      </w:pPr>
      <w:r>
        <w:t>Pe</w:t>
      </w:r>
      <w:r w:rsidR="001F1B4F">
        <w:t>rlombaan dibagi menjadi 3 babak</w:t>
      </w:r>
      <w:r>
        <w:t>:</w:t>
      </w:r>
    </w:p>
    <w:p w14:paraId="511392E5" w14:textId="77777777" w:rsidR="00BD4AB9" w:rsidRDefault="00EB49FD">
      <w:pPr>
        <w:numPr>
          <w:ilvl w:val="0"/>
          <w:numId w:val="48"/>
        </w:numPr>
        <w:spacing w:after="0" w:line="360" w:lineRule="auto"/>
        <w:ind w:left="2520"/>
      </w:pPr>
      <w:r>
        <w:t>Babak 1 diberikan soal, jika ada jawaban salah tidak ada pengurangan poin, poin 50/soal</w:t>
      </w:r>
    </w:p>
    <w:p w14:paraId="76F73673" w14:textId="77777777" w:rsidR="00BD4AB9" w:rsidRDefault="00EB49FD">
      <w:pPr>
        <w:numPr>
          <w:ilvl w:val="0"/>
          <w:numId w:val="48"/>
        </w:numPr>
        <w:spacing w:after="0" w:line="360" w:lineRule="auto"/>
        <w:ind w:left="2520"/>
      </w:pPr>
      <w:r>
        <w:t>Babak 2 diberikan soal, jika ada jawaban soal ada pengurangan poin, poin 100/soal</w:t>
      </w:r>
    </w:p>
    <w:p w14:paraId="04F0E320" w14:textId="77777777" w:rsidR="00BD4AB9" w:rsidRDefault="00EB49FD">
      <w:pPr>
        <w:numPr>
          <w:ilvl w:val="0"/>
          <w:numId w:val="48"/>
        </w:numPr>
        <w:spacing w:after="0" w:line="360" w:lineRule="auto"/>
        <w:ind w:left="2520"/>
      </w:pPr>
      <w:r>
        <w:t>Babak 3 diberikan soal, dijawab dengan cara rebutan, poin 200/soal</w:t>
      </w:r>
    </w:p>
    <w:p w14:paraId="2845F428" w14:textId="6619168A" w:rsidR="00BD4AB9" w:rsidRDefault="001F1B4F" w:rsidP="00B45FE1">
      <w:pPr>
        <w:spacing w:after="0" w:line="360" w:lineRule="auto"/>
        <w:ind w:left="1440"/>
      </w:pPr>
      <w:r>
        <w:t>Monitoring dan Evaluasi</w:t>
      </w:r>
      <w:r w:rsidR="00EB49FD">
        <w:t xml:space="preserve">: </w:t>
      </w:r>
    </w:p>
    <w:p w14:paraId="37AD28FB" w14:textId="1B9F0894" w:rsidR="007D4275" w:rsidRDefault="00EB49FD" w:rsidP="00B45FE1">
      <w:pPr>
        <w:spacing w:after="0" w:line="360" w:lineRule="auto"/>
        <w:ind w:left="1440"/>
      </w:pPr>
      <w:proofErr w:type="gramStart"/>
      <w:r>
        <w:t>Penentuan juara 1 dilihat dari pemenang dengan poin tertinggi dan yang sudah melewati babak 3.</w:t>
      </w:r>
      <w:proofErr w:type="gramEnd"/>
    </w:p>
    <w:p w14:paraId="3123EB0F" w14:textId="77777777" w:rsidR="00B45FE1" w:rsidRDefault="00B45FE1" w:rsidP="00B45FE1">
      <w:pPr>
        <w:spacing w:after="0" w:line="360" w:lineRule="auto"/>
        <w:ind w:left="1440"/>
      </w:pPr>
    </w:p>
    <w:p w14:paraId="25D7E7BB" w14:textId="77777777" w:rsidR="00D2634C" w:rsidRDefault="00D2634C">
      <w:r>
        <w:br w:type="page"/>
      </w:r>
    </w:p>
    <w:p w14:paraId="017D34D7" w14:textId="156A309E" w:rsidR="00BD4AB9" w:rsidRDefault="00EB49FD" w:rsidP="00B45FE1">
      <w:pPr>
        <w:numPr>
          <w:ilvl w:val="0"/>
          <w:numId w:val="174"/>
        </w:numPr>
        <w:spacing w:after="0" w:line="360" w:lineRule="auto"/>
      </w:pPr>
      <w:r>
        <w:lastRenderedPageBreak/>
        <w:t>Hasil Kegiatan</w:t>
      </w:r>
    </w:p>
    <w:p w14:paraId="3B60D055" w14:textId="77777777" w:rsidR="00BD4AB9" w:rsidRDefault="00EB49FD" w:rsidP="00B45FE1">
      <w:pPr>
        <w:spacing w:after="0" w:line="360" w:lineRule="auto"/>
        <w:ind w:left="1440" w:firstLine="360"/>
      </w:pPr>
      <w:proofErr w:type="gramStart"/>
      <w:r>
        <w:t>Pada kegiatan lomba cerdas cermat kader tingkat desa yang dilaksanakan tangggal 30 November 2022, dimana peserta yang hadir terdapat 16 kader.</w:t>
      </w:r>
      <w:proofErr w:type="gramEnd"/>
      <w:r>
        <w:t xml:space="preserve"> </w:t>
      </w:r>
      <w:proofErr w:type="gramStart"/>
      <w:r>
        <w:t>Antusias peserta saat acara berlangsung sangat baik.</w:t>
      </w:r>
      <w:proofErr w:type="gramEnd"/>
      <w:r>
        <w:t xml:space="preserve"> </w:t>
      </w:r>
      <w:proofErr w:type="gramStart"/>
      <w:r>
        <w:t>Dimana seluruh peserta berkompetesi untuk memenangkan perlombaan.</w:t>
      </w:r>
      <w:proofErr w:type="gramEnd"/>
      <w:r>
        <w:t xml:space="preserve"> </w:t>
      </w:r>
      <w:proofErr w:type="gramStart"/>
      <w:r>
        <w:t>Dari hasil perlombaan, terlihat ada kader yang dapat menjawab dan tidak dapat menjawab.</w:t>
      </w:r>
      <w:proofErr w:type="gramEnd"/>
      <w:r>
        <w:t xml:space="preserve"> Kegiatan perlombaan dibentuk 4 </w:t>
      </w:r>
      <w:proofErr w:type="gramStart"/>
      <w:r>
        <w:t>tim</w:t>
      </w:r>
      <w:proofErr w:type="gramEnd"/>
      <w:r>
        <w:t xml:space="preserve"> berisikan 3 orang/tim. Pemenang dari lomba cerdas cermat ini diambil dari </w:t>
      </w:r>
      <w:proofErr w:type="gramStart"/>
      <w:r>
        <w:t>tim</w:t>
      </w:r>
      <w:proofErr w:type="gramEnd"/>
      <w:r>
        <w:t xml:space="preserve"> yang mendapatkan poin terbanyak dan dapat melewati babak 3.</w:t>
      </w:r>
    </w:p>
    <w:p w14:paraId="0C251783" w14:textId="77777777" w:rsidR="00285F88" w:rsidRDefault="00285F88" w:rsidP="00B45FE1">
      <w:pPr>
        <w:spacing w:after="0" w:line="360" w:lineRule="auto"/>
        <w:ind w:left="1440" w:firstLine="360"/>
      </w:pPr>
    </w:p>
    <w:p w14:paraId="0603B83D" w14:textId="77777777" w:rsidR="00BD4AB9" w:rsidRDefault="00EB49FD" w:rsidP="00B45FE1">
      <w:pPr>
        <w:numPr>
          <w:ilvl w:val="0"/>
          <w:numId w:val="174"/>
        </w:numPr>
        <w:spacing w:after="0" w:line="360" w:lineRule="auto"/>
      </w:pPr>
      <w:r>
        <w:t>Monitoring dan Evaluasi</w:t>
      </w:r>
    </w:p>
    <w:p w14:paraId="57BF9FC0" w14:textId="77777777" w:rsidR="00BD4AB9" w:rsidRDefault="00EB49FD" w:rsidP="00B45FE1">
      <w:pPr>
        <w:spacing w:after="0" w:line="360" w:lineRule="auto"/>
        <w:ind w:left="1440"/>
      </w:pPr>
      <w:r>
        <w:t>Pemenang juara 3 diambil setelah babak penyisihan di babak ke-2, Pemenang Juara ke 1 dan 2 diambil setelah babak final di babak ke-3, dimana salah satu tim dengan poin yang paling tertinggi menjadi juara 1.</w:t>
      </w:r>
    </w:p>
    <w:p w14:paraId="6D606D4D" w14:textId="77777777" w:rsidR="00285F88" w:rsidRDefault="00285F88" w:rsidP="00B45FE1">
      <w:pPr>
        <w:spacing w:after="0" w:line="360" w:lineRule="auto"/>
        <w:ind w:left="1440"/>
      </w:pPr>
    </w:p>
    <w:p w14:paraId="274E1A09" w14:textId="77777777" w:rsidR="00BD4AB9" w:rsidRDefault="00EB49FD" w:rsidP="00B45FE1">
      <w:pPr>
        <w:numPr>
          <w:ilvl w:val="0"/>
          <w:numId w:val="174"/>
        </w:numPr>
        <w:spacing w:after="0" w:line="360" w:lineRule="auto"/>
      </w:pPr>
      <w:r>
        <w:t>Faktor Pendukung dan Penghambat</w:t>
      </w:r>
    </w:p>
    <w:p w14:paraId="7A4996DE" w14:textId="77777777" w:rsidR="00BD4AB9" w:rsidRDefault="00EB49FD" w:rsidP="00B45FE1">
      <w:pPr>
        <w:numPr>
          <w:ilvl w:val="0"/>
          <w:numId w:val="265"/>
        </w:numPr>
        <w:spacing w:after="0" w:line="360" w:lineRule="auto"/>
        <w:ind w:left="1800"/>
      </w:pPr>
      <w:r>
        <w:t>Faktor Pendukung</w:t>
      </w:r>
    </w:p>
    <w:p w14:paraId="742DCD6A" w14:textId="77777777" w:rsidR="00BD4AB9" w:rsidRDefault="00EB49FD" w:rsidP="00B45FE1">
      <w:pPr>
        <w:numPr>
          <w:ilvl w:val="0"/>
          <w:numId w:val="2"/>
        </w:numPr>
        <w:spacing w:after="0" w:line="360" w:lineRule="auto"/>
      </w:pPr>
      <w:r>
        <w:t>Peserta memiliki antusias yang baik selama kegiatan</w:t>
      </w:r>
    </w:p>
    <w:p w14:paraId="1C2E44A2" w14:textId="77777777" w:rsidR="00BD4AB9" w:rsidRDefault="00EB49FD" w:rsidP="00B45FE1">
      <w:pPr>
        <w:numPr>
          <w:ilvl w:val="0"/>
          <w:numId w:val="2"/>
        </w:numPr>
        <w:spacing w:after="0" w:line="360" w:lineRule="auto"/>
      </w:pPr>
      <w:r>
        <w:t>Tersedianya alat seperti microphone dan speaker dari kader</w:t>
      </w:r>
    </w:p>
    <w:p w14:paraId="360BCEB2" w14:textId="77777777" w:rsidR="00BD4AB9" w:rsidRDefault="00EB49FD" w:rsidP="00B45FE1">
      <w:pPr>
        <w:numPr>
          <w:ilvl w:val="0"/>
          <w:numId w:val="334"/>
        </w:numPr>
        <w:spacing w:after="0" w:line="360" w:lineRule="auto"/>
        <w:ind w:left="1800"/>
      </w:pPr>
      <w:r>
        <w:t>Faktor Penghambat</w:t>
      </w:r>
    </w:p>
    <w:p w14:paraId="7E056651" w14:textId="77777777" w:rsidR="00BD4AB9" w:rsidRDefault="00EB49FD" w:rsidP="00B45FE1">
      <w:pPr>
        <w:numPr>
          <w:ilvl w:val="0"/>
          <w:numId w:val="28"/>
        </w:numPr>
        <w:spacing w:after="0" w:line="360" w:lineRule="auto"/>
        <w:ind w:left="2160"/>
      </w:pPr>
      <w:r>
        <w:t>Microphone yang digunakan sering kendala</w:t>
      </w:r>
    </w:p>
    <w:p w14:paraId="733A716C" w14:textId="77777777" w:rsidR="007E5D75" w:rsidRDefault="007E5D75">
      <w:pPr>
        <w:jc w:val="left"/>
      </w:pPr>
    </w:p>
    <w:p w14:paraId="5E69E7C8" w14:textId="77777777" w:rsidR="007D4275" w:rsidRDefault="007D4275">
      <w:pPr>
        <w:rPr>
          <w:rFonts w:eastAsiaTheme="majorEastAsia" w:cstheme="majorBidi"/>
          <w:b/>
          <w:bCs/>
          <w:szCs w:val="28"/>
        </w:rPr>
      </w:pPr>
      <w:bookmarkStart w:id="58" w:name="_Toc124106415"/>
      <w:r>
        <w:br w:type="page"/>
      </w:r>
    </w:p>
    <w:p w14:paraId="1284E092" w14:textId="0909F789" w:rsidR="00BD4AB9" w:rsidRDefault="00EB49FD">
      <w:pPr>
        <w:pStyle w:val="Heading1"/>
      </w:pPr>
      <w:r>
        <w:lastRenderedPageBreak/>
        <w:t>BAB V</w:t>
      </w:r>
      <w:bookmarkEnd w:id="58"/>
    </w:p>
    <w:p w14:paraId="0EA7F80A" w14:textId="77777777" w:rsidR="00BD4AB9" w:rsidRDefault="00EB49FD">
      <w:pPr>
        <w:jc w:val="center"/>
        <w:rPr>
          <w:b/>
        </w:rPr>
      </w:pPr>
      <w:r>
        <w:rPr>
          <w:b/>
        </w:rPr>
        <w:t>PEMBAHASAN</w:t>
      </w:r>
    </w:p>
    <w:p w14:paraId="5CE3578C" w14:textId="77777777" w:rsidR="00BD4AB9" w:rsidRDefault="00BD4AB9">
      <w:pPr>
        <w:jc w:val="center"/>
        <w:rPr>
          <w:b/>
        </w:rPr>
      </w:pPr>
    </w:p>
    <w:p w14:paraId="18A26D61" w14:textId="77777777" w:rsidR="00BD4AB9" w:rsidRDefault="00EB49FD">
      <w:pPr>
        <w:pStyle w:val="Heading2"/>
        <w:numPr>
          <w:ilvl w:val="0"/>
          <w:numId w:val="246"/>
        </w:numPr>
      </w:pPr>
      <w:bookmarkStart w:id="59" w:name="_Toc124106416"/>
      <w:r>
        <w:t>Musyawarah Masyarakat Desa (MMD)</w:t>
      </w:r>
      <w:bookmarkEnd w:id="59"/>
    </w:p>
    <w:p w14:paraId="2A4ADBB6" w14:textId="77777777" w:rsidR="00BD4AB9" w:rsidRDefault="00EB49FD">
      <w:pPr>
        <w:spacing w:line="360" w:lineRule="auto"/>
        <w:ind w:left="720" w:firstLine="720"/>
      </w:pPr>
      <w:r>
        <w:t xml:space="preserve">Pada kegiatan Musyawarah Masyarakat Desa yang dilaksanakan pada 24 November 2022 yang dihadiri 32 orang terdiri dari undangan berupa Sekretaris Desa, perwakilan RW, perangkat Desa, perwakilan sekolah, perwakilan ibu PKK, Bidan Desa, dan perwakilan kader Desa. </w:t>
      </w:r>
    </w:p>
    <w:p w14:paraId="14DB94CF" w14:textId="77777777" w:rsidR="00BD4AB9" w:rsidRDefault="00EB49FD">
      <w:pPr>
        <w:spacing w:line="360" w:lineRule="auto"/>
        <w:ind w:left="720" w:firstLine="720"/>
      </w:pPr>
      <w:r>
        <w:t xml:space="preserve">Kegiatan yang diajukan oleh mahasiswa terdiri dari pelatihan kader, Teknologi Tepat Guna Bidang Gizi, Pendampingan Posyandu, Keluarga Binaan, penyuluhan gizi dan kesehatan kepada masyarakat Desa Barengkok (Penyuluhan   </w:t>
      </w:r>
      <w:r w:rsidRPr="005E1A71">
        <w:rPr>
          <w:i/>
        </w:rPr>
        <w:t>stunting</w:t>
      </w:r>
      <w:r>
        <w:t>, PMBA dan ASI MPASI pada ibu hamil dan ibu balita, jajanan sehat pada anak SD, sayur buah pada anak SMP, anemia pada remaja putri, PHBS pada remaja karang taruna, penyakit degeneratif DM dan hipertensi pada lansia).</w:t>
      </w:r>
    </w:p>
    <w:p w14:paraId="46E88BCF" w14:textId="77777777" w:rsidR="00BD4AB9" w:rsidRDefault="00EB49FD">
      <w:pPr>
        <w:spacing w:line="360" w:lineRule="auto"/>
        <w:ind w:left="720" w:firstLine="720"/>
      </w:pPr>
      <w:proofErr w:type="gramStart"/>
      <w:r>
        <w:t>Pada saat kegiatan ini berlangsung, partisipasi dari peserta sangat baik dan antusias, hal ini dapat dilihat dari peserta yang hadir aktif bertanya dan memberikan masukan pada setiap rencana kegiatan yang diajukan sehingga didapatkan mufakat dari kedua belah pihak.</w:t>
      </w:r>
      <w:proofErr w:type="gramEnd"/>
    </w:p>
    <w:p w14:paraId="62487065" w14:textId="77777777" w:rsidR="00BD4AB9" w:rsidRDefault="00EB49FD" w:rsidP="00285F88">
      <w:pPr>
        <w:pStyle w:val="Heading2"/>
        <w:numPr>
          <w:ilvl w:val="0"/>
          <w:numId w:val="246"/>
        </w:numPr>
      </w:pPr>
      <w:bookmarkStart w:id="60" w:name="_Toc124106417"/>
      <w:r>
        <w:t>Edukasi Gizi dan Kesehatan</w:t>
      </w:r>
      <w:bookmarkEnd w:id="60"/>
    </w:p>
    <w:p w14:paraId="100CB7A0" w14:textId="77777777" w:rsidR="00BD4AB9" w:rsidRDefault="00EB49FD">
      <w:pPr>
        <w:numPr>
          <w:ilvl w:val="0"/>
          <w:numId w:val="312"/>
        </w:numPr>
        <w:spacing w:after="0" w:line="360" w:lineRule="auto"/>
        <w:ind w:left="1080"/>
        <w:rPr>
          <w:b/>
        </w:rPr>
      </w:pPr>
      <w:r w:rsidRPr="005E1A71">
        <w:rPr>
          <w:b/>
          <w:i/>
        </w:rPr>
        <w:t>Stunting</w:t>
      </w:r>
    </w:p>
    <w:p w14:paraId="21EA204B" w14:textId="77777777" w:rsidR="001F1B4F" w:rsidRDefault="00EB49FD">
      <w:pPr>
        <w:spacing w:line="360" w:lineRule="auto"/>
        <w:ind w:left="1080" w:firstLine="360"/>
      </w:pPr>
      <w:r>
        <w:t xml:space="preserve">Setelah dilakukan kesepakatan mengenai pelaksanaan kegiatan intervensi gizi di wilayah RW 11, mahasiswa dapat melakukan kegiatan di Posyandu Perkutut 11 dengan kegiatan pertama di wilayah tersebut yaitu penyuluhan </w:t>
      </w:r>
      <w:r w:rsidRPr="005E1A71">
        <w:rPr>
          <w:i/>
        </w:rPr>
        <w:t>stunting</w:t>
      </w:r>
      <w:r>
        <w:t xml:space="preserve"> yang dilakukan pada tanggal 23 November 2022 pukul 09.00-10.00 WIB. </w:t>
      </w:r>
      <w:proofErr w:type="gramStart"/>
      <w:r>
        <w:t>Sasaran   penyuluhan yaitu ibu hamil dan ibu menyusui yang tinggal di RW 11 yang mengikuti kegiatan posyandu pada hari itu.</w:t>
      </w:r>
      <w:proofErr w:type="gramEnd"/>
      <w:r>
        <w:t xml:space="preserve"> </w:t>
      </w:r>
      <w:proofErr w:type="gramStart"/>
      <w:r>
        <w:t xml:space="preserve">Penyuluhan </w:t>
      </w:r>
      <w:r w:rsidRPr="005E1A71">
        <w:rPr>
          <w:i/>
        </w:rPr>
        <w:t>stunting</w:t>
      </w:r>
      <w:r>
        <w:t xml:space="preserve"> ini dihadiri sebanyak 20 orang.</w:t>
      </w:r>
      <w:proofErr w:type="gramEnd"/>
      <w:r>
        <w:t xml:space="preserve"> </w:t>
      </w:r>
    </w:p>
    <w:p w14:paraId="52ED1BF0" w14:textId="160D93C1" w:rsidR="00BD4AB9" w:rsidRDefault="00EB49FD">
      <w:pPr>
        <w:spacing w:line="360" w:lineRule="auto"/>
        <w:ind w:left="1080" w:firstLine="360"/>
      </w:pPr>
      <w:r>
        <w:lastRenderedPageBreak/>
        <w:t xml:space="preserve">Materi yang disampaikan pada penyuluhan </w:t>
      </w:r>
      <w:r w:rsidRPr="005E1A71">
        <w:rPr>
          <w:i/>
        </w:rPr>
        <w:t>stunting</w:t>
      </w:r>
      <w:r>
        <w:t xml:space="preserve"> diantaranya yaitu pengertian </w:t>
      </w:r>
      <w:proofErr w:type="gramStart"/>
      <w:r w:rsidRPr="005E1A71">
        <w:rPr>
          <w:i/>
        </w:rPr>
        <w:t>stunting</w:t>
      </w:r>
      <w:r>
        <w:t>,</w:t>
      </w:r>
      <w:proofErr w:type="gramEnd"/>
      <w:r>
        <w:t xml:space="preserve"> tanda dan gejala </w:t>
      </w:r>
      <w:r w:rsidRPr="005E1A71">
        <w:rPr>
          <w:i/>
        </w:rPr>
        <w:t>stunting</w:t>
      </w:r>
      <w:r>
        <w:t xml:space="preserve">, dampak </w:t>
      </w:r>
      <w:r w:rsidRPr="005E1A71">
        <w:rPr>
          <w:i/>
        </w:rPr>
        <w:t>stunting</w:t>
      </w:r>
      <w:r>
        <w:t xml:space="preserve">, serta langkah pencegahan </w:t>
      </w:r>
      <w:r w:rsidRPr="005E1A71">
        <w:rPr>
          <w:i/>
        </w:rPr>
        <w:t>stunting</w:t>
      </w:r>
      <w:r>
        <w:t xml:space="preserve">. </w:t>
      </w:r>
      <w:proofErr w:type="gramStart"/>
      <w:r>
        <w:t>Penyuluhan gizi ini telah berjalan dengan baik karena terdapat peningkatan   pemahaman peserta penyuluhan terkait materi yang sudah disampaikan.</w:t>
      </w:r>
      <w:proofErr w:type="gramEnd"/>
      <w:r>
        <w:t xml:space="preserve"> </w:t>
      </w:r>
      <w:proofErr w:type="gramStart"/>
      <w:r>
        <w:t xml:space="preserve">Hal ini ditandai dengan meningkatnya rata-rata nilai dari </w:t>
      </w:r>
      <w:r w:rsidRPr="005E1A71">
        <w:rPr>
          <w:i/>
        </w:rPr>
        <w:t>pre-test</w:t>
      </w:r>
      <w:r>
        <w:t xml:space="preserve"> ke </w:t>
      </w:r>
      <w:r w:rsidRPr="005E1A71">
        <w:rPr>
          <w:i/>
        </w:rPr>
        <w:t>post-test</w:t>
      </w:r>
      <w:r>
        <w:t xml:space="preserve"> sebesar 11%.</w:t>
      </w:r>
      <w:proofErr w:type="gramEnd"/>
      <w:r>
        <w:t xml:space="preserve"> Selain itu, antusiasme peserta penyuluhan juga sangat baik ditandai dengan keaktifan peserta dalam sesi </w:t>
      </w:r>
      <w:proofErr w:type="gramStart"/>
      <w:r>
        <w:t>tanya</w:t>
      </w:r>
      <w:proofErr w:type="gramEnd"/>
      <w:r>
        <w:t xml:space="preserve"> jawab mengenai materi yang disampaikan.</w:t>
      </w:r>
    </w:p>
    <w:p w14:paraId="54FD447B" w14:textId="77777777" w:rsidR="00A843CB" w:rsidRPr="00A843CB" w:rsidRDefault="00EB49FD" w:rsidP="00A843CB">
      <w:pPr>
        <w:numPr>
          <w:ilvl w:val="0"/>
          <w:numId w:val="312"/>
        </w:numPr>
        <w:spacing w:after="0" w:line="360" w:lineRule="auto"/>
        <w:ind w:left="1080"/>
        <w:rPr>
          <w:b/>
        </w:rPr>
      </w:pPr>
      <w:r w:rsidRPr="00A843CB">
        <w:rPr>
          <w:b/>
        </w:rPr>
        <w:t>Jajanan Sehat</w:t>
      </w:r>
    </w:p>
    <w:p w14:paraId="79A6BAB8" w14:textId="4920E01A" w:rsidR="00662CC5" w:rsidRPr="00285F88" w:rsidRDefault="00A843CB" w:rsidP="001327D5">
      <w:pPr>
        <w:spacing w:after="0" w:line="360" w:lineRule="auto"/>
        <w:ind w:left="1080" w:firstLine="360"/>
        <w:rPr>
          <w:b/>
          <w:color w:val="FF0000"/>
        </w:rPr>
      </w:pPr>
      <w:r>
        <w:t xml:space="preserve">Setelah dilakukan kesepakatan mengenai pelaksanaan kegiatan penyuluhan Jajanan Sehat dengan kepala sekolah, mahasiswa dapat melakukan kegiatan tersebut di SDN 01 Kandang Sapi Barengkok yang dilaksanakan pada tanggal 29 November 2022 pada pukul 10.00 – 10.45 WIB. </w:t>
      </w:r>
      <w:proofErr w:type="gramStart"/>
      <w:r>
        <w:t>Sasaran penyuluhan yaitu siswa dan siswi kelas 3 yang bersekolah di SDN 01 Kandang Sapi Barengkok.</w:t>
      </w:r>
      <w:proofErr w:type="gramEnd"/>
      <w:r>
        <w:t xml:space="preserve"> Penyuluhan jajanan sehat ini dihadiri oleh 21 siswa/i. Materi yang disampaikan pada penyuluhan jajanan sehat diantaranya yaitu pengertian jajanan sehat, ciri jajanan sehat, tips memilih jajanan sehat, jenis jajanan sehat, penyakit yang disebabkan jika mengonsumsi jajanan tidak sehat, contoh jajanan sehat dan jajanan tidak sehat. </w:t>
      </w:r>
      <w:proofErr w:type="gramStart"/>
      <w:r>
        <w:t xml:space="preserve">Penyuluhan telah berjalan dengan baik karena terdapat peningkatan pengetahuan pada peserta ditandai dengan meningkatnya skor pada </w:t>
      </w:r>
      <w:r w:rsidRPr="00A843CB">
        <w:rPr>
          <w:i/>
        </w:rPr>
        <w:t>pre-test</w:t>
      </w:r>
      <w:r>
        <w:t xml:space="preserve"> dan </w:t>
      </w:r>
      <w:r w:rsidRPr="00A843CB">
        <w:rPr>
          <w:i/>
        </w:rPr>
        <w:t>post-test</w:t>
      </w:r>
      <w:r>
        <w:t xml:space="preserve"> dari skor 39 menjadi 53.8.</w:t>
      </w:r>
      <w:proofErr w:type="gramEnd"/>
      <w:r>
        <w:t xml:space="preserve"> </w:t>
      </w:r>
      <w:proofErr w:type="gramStart"/>
      <w:r>
        <w:t>Hal tersebut juga didukung oleh antusiasme para peserta ketika mendengarkan penyuluhan yang disampaikan oleh mahasiswa Poltekkes Jakarta II dengan semenarik mungkin sehingga materi yang disampaikan pun mudah untuk dipahami para peserta penyuluhan.</w:t>
      </w:r>
      <w:proofErr w:type="gramEnd"/>
    </w:p>
    <w:p w14:paraId="02BE9272" w14:textId="77777777" w:rsidR="007D4275" w:rsidRDefault="007D4275">
      <w:pPr>
        <w:rPr>
          <w:b/>
        </w:rPr>
      </w:pPr>
      <w:r>
        <w:rPr>
          <w:b/>
        </w:rPr>
        <w:br w:type="page"/>
      </w:r>
    </w:p>
    <w:p w14:paraId="096D3845" w14:textId="1FEDD985" w:rsidR="00BD4AB9" w:rsidRDefault="00EB49FD">
      <w:pPr>
        <w:numPr>
          <w:ilvl w:val="0"/>
          <w:numId w:val="312"/>
        </w:numPr>
        <w:spacing w:line="360" w:lineRule="auto"/>
        <w:ind w:left="1080"/>
        <w:rPr>
          <w:b/>
        </w:rPr>
      </w:pPr>
      <w:r>
        <w:rPr>
          <w:b/>
        </w:rPr>
        <w:lastRenderedPageBreak/>
        <w:t>Anemia</w:t>
      </w:r>
    </w:p>
    <w:p w14:paraId="4E4A1AC3" w14:textId="77777777" w:rsidR="001F1B4F" w:rsidRDefault="00EB49FD">
      <w:pPr>
        <w:spacing w:line="360" w:lineRule="auto"/>
        <w:ind w:left="1080" w:firstLine="360"/>
      </w:pPr>
      <w:r>
        <w:t xml:space="preserve">Setelah dilakukan kesepakatan mengenai pelaksanaan kegiatan penyuluhan Anemia Pada Remaja Putri dengan kepala sekolah, mahasiswa dapat melakukan kegiatan tersebut di SMK Bina Cendekia Barengkok yang dilaksanakan pada tanggal 29 November 2022 pada pukul 09.50 - 10.30 WIB. </w:t>
      </w:r>
      <w:proofErr w:type="gramStart"/>
      <w:r>
        <w:t>Sasaran penyuluhan yaitu remaja putri yang bersekolah di SMK Bina Cendekia Barengkok.</w:t>
      </w:r>
      <w:proofErr w:type="gramEnd"/>
      <w:r>
        <w:t xml:space="preserve"> </w:t>
      </w:r>
      <w:proofErr w:type="gramStart"/>
      <w:r>
        <w:t>Penyuluhan anemia ini dihadiri oleh 26 siswi.</w:t>
      </w:r>
      <w:proofErr w:type="gramEnd"/>
      <w:r>
        <w:t xml:space="preserve"> </w:t>
      </w:r>
    </w:p>
    <w:p w14:paraId="5784E9A5" w14:textId="39D7EBF3" w:rsidR="001F1B4F" w:rsidRDefault="00EB49FD" w:rsidP="00F24F87">
      <w:pPr>
        <w:spacing w:line="360" w:lineRule="auto"/>
        <w:ind w:left="1080" w:firstLine="360"/>
      </w:pPr>
      <w:r>
        <w:t xml:space="preserve">Materi yang disampaikan pada penyuluhan anemia diantaranya yaitu contoh makanan yang mengandung sumber zat besi, pentingnya mengonsumsi suplementasi zat besi, dan </w:t>
      </w:r>
      <w:proofErr w:type="gramStart"/>
      <w:r>
        <w:t>cara</w:t>
      </w:r>
      <w:proofErr w:type="gramEnd"/>
      <w:r>
        <w:t xml:space="preserve"> menghindari asupan yang menghambat penyerapan zat besi dalam tubuh. </w:t>
      </w:r>
      <w:proofErr w:type="gramStart"/>
      <w:r>
        <w:t xml:space="preserve">Penyuluhan telah berjalan dengan baik karena terdapat peningkatan pengetahuan pada peserta ditandai dengan meningkatnya skor pada </w:t>
      </w:r>
      <w:r w:rsidRPr="005E1A71">
        <w:rPr>
          <w:i/>
        </w:rPr>
        <w:t>pre-test</w:t>
      </w:r>
      <w:r>
        <w:t xml:space="preserve"> dan </w:t>
      </w:r>
      <w:r w:rsidRPr="005E1A71">
        <w:rPr>
          <w:i/>
        </w:rPr>
        <w:t>post-test</w:t>
      </w:r>
      <w:r>
        <w:t xml:space="preserve"> dari skor 39 menjadi 58.</w:t>
      </w:r>
      <w:proofErr w:type="gramEnd"/>
      <w:r>
        <w:t xml:space="preserve"> </w:t>
      </w:r>
      <w:proofErr w:type="gramStart"/>
      <w:r>
        <w:t>Hal tersebut juga didukung oleh antusiasme para peserta ketika mendengarkan penyuluhan yang disampaikan oleh mahasiswa Poltekkes Jakarta II dengan semenarik mungkin sehingga materi yang disampaikan pun mudah untuk dipahami para peserta penyuluhan.</w:t>
      </w:r>
      <w:proofErr w:type="gramEnd"/>
    </w:p>
    <w:p w14:paraId="2F5A3D11" w14:textId="77777777" w:rsidR="00BD4AB9" w:rsidRDefault="00EB49FD">
      <w:pPr>
        <w:numPr>
          <w:ilvl w:val="0"/>
          <w:numId w:val="312"/>
        </w:numPr>
        <w:spacing w:after="0" w:line="360" w:lineRule="auto"/>
        <w:ind w:left="1080"/>
        <w:rPr>
          <w:b/>
        </w:rPr>
      </w:pPr>
      <w:r>
        <w:rPr>
          <w:b/>
        </w:rPr>
        <w:t>Konsumsi Sayur dan Buah</w:t>
      </w:r>
    </w:p>
    <w:p w14:paraId="0C560D39" w14:textId="0D422AFB" w:rsidR="00662CC5" w:rsidRDefault="00EB49FD" w:rsidP="001327D5">
      <w:pPr>
        <w:spacing w:line="360" w:lineRule="auto"/>
        <w:ind w:left="1080" w:firstLine="360"/>
      </w:pPr>
      <w:r>
        <w:t xml:space="preserve">Setelah dilakukan kesepakatan mengenai pelaksanaan kegiatan Musyawarah Masyarakat Desa (MMD) dan dilakukan nya perizinan di sekolah SMP Muhammadiyah Barengkok, mahasiswa dapat melakukan kegiatan di sekolah SMP Muhammadiyah Barengkok yaitu penyuluhan konsumsi sayur dan buah yang dilakukan pada tanggal 02 Desember 2022 pukul 10.00 WIB. </w:t>
      </w:r>
      <w:proofErr w:type="gramStart"/>
      <w:r>
        <w:t>Sasaran</w:t>
      </w:r>
      <w:r w:rsidR="00285F88">
        <w:t xml:space="preserve"> </w:t>
      </w:r>
      <w:r>
        <w:t>penyuluhan yaitu remaja SMP Muhammadiyah Barengkok.</w:t>
      </w:r>
      <w:proofErr w:type="gramEnd"/>
      <w:r>
        <w:t xml:space="preserve"> </w:t>
      </w:r>
      <w:proofErr w:type="gramStart"/>
      <w:r>
        <w:t>Penyuluhan konsumsi sayur dan buah ini dihadiri sebanyak 34 siswa.</w:t>
      </w:r>
      <w:proofErr w:type="gramEnd"/>
      <w:r>
        <w:t xml:space="preserve"> </w:t>
      </w:r>
    </w:p>
    <w:p w14:paraId="35EDADA5" w14:textId="77777777" w:rsidR="009C0AAE" w:rsidRDefault="009C0AAE">
      <w:r>
        <w:br w:type="page"/>
      </w:r>
    </w:p>
    <w:p w14:paraId="33E57863" w14:textId="4BBD3D83" w:rsidR="00BD4AB9" w:rsidRDefault="00EB49FD" w:rsidP="00B45FE1">
      <w:pPr>
        <w:spacing w:after="0" w:line="360" w:lineRule="auto"/>
        <w:ind w:left="1080" w:firstLine="360"/>
      </w:pPr>
      <w:proofErr w:type="gramStart"/>
      <w:r>
        <w:lastRenderedPageBreak/>
        <w:t>Materi yang disampaikan pada penyuluhan konsumsi sayur dan buah diantaranya yaitu pengertian sayur, pengertian buah, manfaat sayur dan buah berdasarkan warna, akibat dari kurangnya konsumsi sayur dan buah.</w:t>
      </w:r>
      <w:proofErr w:type="gramEnd"/>
      <w:r>
        <w:t xml:space="preserve"> </w:t>
      </w:r>
      <w:proofErr w:type="gramStart"/>
      <w:r>
        <w:t>Penyuluhan telah berjalan dengan baik karena terdapat peningkatan pemahaman peserta penyuluhan terkait materi yang sudah disampaikan.</w:t>
      </w:r>
      <w:proofErr w:type="gramEnd"/>
      <w:r>
        <w:t xml:space="preserve"> </w:t>
      </w:r>
      <w:proofErr w:type="gramStart"/>
      <w:r>
        <w:t xml:space="preserve">Hal ini ditandai dengan meningkatnya rata-rata nilai dari </w:t>
      </w:r>
      <w:r w:rsidRPr="005E1A71">
        <w:rPr>
          <w:i/>
        </w:rPr>
        <w:t>pre-test</w:t>
      </w:r>
      <w:r>
        <w:t xml:space="preserve"> yaitu dengan skor 47 dan </w:t>
      </w:r>
      <w:r w:rsidRPr="005E1A71">
        <w:rPr>
          <w:i/>
        </w:rPr>
        <w:t>post-test</w:t>
      </w:r>
      <w:r>
        <w:t xml:space="preserve"> yaitu dengan skor 59.</w:t>
      </w:r>
      <w:proofErr w:type="gramEnd"/>
      <w:r>
        <w:t xml:space="preserve"> Selain itu, antusiasme peserta penyuluhan juga sangat baik ditandai dengan keaktifan peserta dalam sesi </w:t>
      </w:r>
      <w:proofErr w:type="gramStart"/>
      <w:r>
        <w:t>tanya</w:t>
      </w:r>
      <w:proofErr w:type="gramEnd"/>
      <w:r>
        <w:t xml:space="preserve"> jawab mengenai materi yang disampaikan.</w:t>
      </w:r>
    </w:p>
    <w:p w14:paraId="0548452F" w14:textId="77777777" w:rsidR="00BD4AB9" w:rsidRDefault="00EB49FD" w:rsidP="00B45FE1">
      <w:pPr>
        <w:numPr>
          <w:ilvl w:val="0"/>
          <w:numId w:val="312"/>
        </w:numPr>
        <w:spacing w:after="0" w:line="360" w:lineRule="auto"/>
        <w:ind w:left="1080"/>
        <w:rPr>
          <w:b/>
        </w:rPr>
      </w:pPr>
      <w:r>
        <w:rPr>
          <w:b/>
        </w:rPr>
        <w:t>ASI MP-ASI</w:t>
      </w:r>
    </w:p>
    <w:p w14:paraId="4092E009" w14:textId="77777777" w:rsidR="00BD4AB9" w:rsidRDefault="00EB49FD" w:rsidP="00B45FE1">
      <w:pPr>
        <w:spacing w:after="0" w:line="360" w:lineRule="auto"/>
        <w:ind w:left="1080" w:firstLine="360"/>
      </w:pPr>
      <w:r>
        <w:t xml:space="preserve">Penyuluhan ASI MP-ASI dilaksanakan Posyandu Perkutut X RW 10 Desa Barengkok pada tanggal 6 Desember 2022 dengan sasaran Ibu Menyusui dan Ibu Batita yang dihadiri </w:t>
      </w:r>
      <w:r w:rsidR="00174096">
        <w:t>asi m</w:t>
      </w:r>
      <w:r>
        <w:t xml:space="preserve">a. </w:t>
      </w:r>
      <w:proofErr w:type="gramStart"/>
      <w:r>
        <w:t xml:space="preserve">Pada pelaksanaan penyuluhan, mahasiswa berbagi tugas ada yang memaparkan materi pokok, mengurus absensi, melakukan demonstrasi pembuatan MP-ASI serta menyiapkan </w:t>
      </w:r>
      <w:r w:rsidRPr="005E1A71">
        <w:rPr>
          <w:i/>
        </w:rPr>
        <w:t>pre-test</w:t>
      </w:r>
      <w:r>
        <w:rPr>
          <w:i/>
        </w:rPr>
        <w:t xml:space="preserve"> </w:t>
      </w:r>
      <w:r>
        <w:t xml:space="preserve">dan </w:t>
      </w:r>
      <w:r w:rsidRPr="005E1A71">
        <w:rPr>
          <w:i/>
        </w:rPr>
        <w:t>post-test</w:t>
      </w:r>
      <w:r>
        <w:rPr>
          <w:i/>
        </w:rPr>
        <w:t xml:space="preserve"> </w:t>
      </w:r>
      <w:r>
        <w:t>serta peralatan dan bahan penyuluhan.</w:t>
      </w:r>
      <w:proofErr w:type="gramEnd"/>
      <w:r>
        <w:t xml:space="preserve"> </w:t>
      </w:r>
    </w:p>
    <w:p w14:paraId="5DA98971" w14:textId="77777777" w:rsidR="00285F88" w:rsidRDefault="00EB49FD" w:rsidP="00B45FE1">
      <w:pPr>
        <w:spacing w:after="0" w:line="360" w:lineRule="auto"/>
        <w:ind w:left="1080" w:firstLine="360"/>
      </w:pPr>
      <w:r>
        <w:t xml:space="preserve">Mahasiswa memberikan </w:t>
      </w:r>
      <w:r w:rsidRPr="005E1A71">
        <w:rPr>
          <w:i/>
        </w:rPr>
        <w:t>pre-test</w:t>
      </w:r>
      <w:r>
        <w:t xml:space="preserve"> dan </w:t>
      </w:r>
      <w:r w:rsidRPr="005E1A71">
        <w:rPr>
          <w:i/>
        </w:rPr>
        <w:t>post-test</w:t>
      </w:r>
      <w:r>
        <w:t xml:space="preserve"> melalui lisan untuk mengetahui apakah peserta sudah mengetahui materi yang </w:t>
      </w:r>
      <w:proofErr w:type="gramStart"/>
      <w:r>
        <w:t>akan</w:t>
      </w:r>
      <w:proofErr w:type="gramEnd"/>
      <w:r>
        <w:t xml:space="preserve"> disampaikan dan memahami dengan baik dan benar terkait materi yang disampaikan. </w:t>
      </w:r>
    </w:p>
    <w:p w14:paraId="4C0A9B87" w14:textId="77777777" w:rsidR="00BD4AB9" w:rsidRDefault="00EB49FD" w:rsidP="00B45FE1">
      <w:pPr>
        <w:numPr>
          <w:ilvl w:val="0"/>
          <w:numId w:val="312"/>
        </w:numPr>
        <w:spacing w:after="0" w:line="360" w:lineRule="auto"/>
        <w:ind w:left="1080"/>
        <w:rPr>
          <w:b/>
        </w:rPr>
      </w:pPr>
      <w:r>
        <w:rPr>
          <w:b/>
        </w:rPr>
        <w:t>PMBA</w:t>
      </w:r>
    </w:p>
    <w:p w14:paraId="4DFD5DF6" w14:textId="77777777" w:rsidR="00BD4AB9" w:rsidRDefault="00EB49FD" w:rsidP="00B45FE1">
      <w:pPr>
        <w:spacing w:after="0" w:line="360" w:lineRule="auto"/>
        <w:ind w:left="1080" w:firstLine="360"/>
      </w:pPr>
      <w:r>
        <w:t xml:space="preserve">Mahasiswa melakukan kegiatan di Posyandu Perkutut X dengan tema yaitu Pemberian Makanan Bayi dan Anak (PMBA) yang dilakukan pada tanggal 6 Desember 2022 pukul 10.00-11.00 WIB. </w:t>
      </w:r>
      <w:proofErr w:type="gramStart"/>
      <w:r>
        <w:t>Sasaran penyuluhan yaitu ibu batita yang datang di posyandu pada hari itu.</w:t>
      </w:r>
      <w:proofErr w:type="gramEnd"/>
      <w:r>
        <w:t xml:space="preserve"> </w:t>
      </w:r>
      <w:proofErr w:type="gramStart"/>
      <w:r>
        <w:t>Penyuluhan penyakit degeneratif ini dihadiri sebanyak 16 ibu batita dan 5 orang kader.</w:t>
      </w:r>
      <w:proofErr w:type="gramEnd"/>
    </w:p>
    <w:p w14:paraId="270752EB" w14:textId="77777777" w:rsidR="007D4275" w:rsidRDefault="007D4275">
      <w:r>
        <w:br w:type="page"/>
      </w:r>
    </w:p>
    <w:p w14:paraId="0C6925F6" w14:textId="6404CBB2" w:rsidR="00285F88" w:rsidRPr="00F24F87" w:rsidRDefault="00EB49FD" w:rsidP="00B45FE1">
      <w:pPr>
        <w:spacing w:after="0" w:line="360" w:lineRule="auto"/>
        <w:ind w:left="1080" w:firstLine="360"/>
      </w:pPr>
      <w:proofErr w:type="gramStart"/>
      <w:r>
        <w:lastRenderedPageBreak/>
        <w:t>Materi yang disampaikan pada penyuluhan PMBA diantaranya berkaitan dengan pemberian ASI Eksklusif dan MP-ASI.</w:t>
      </w:r>
      <w:proofErr w:type="gramEnd"/>
      <w:r>
        <w:t xml:space="preserve"> </w:t>
      </w:r>
      <w:proofErr w:type="gramStart"/>
      <w:r>
        <w:t>Penyuluhan PMBA ini telah berjalan dengan baik karena terdapat peningkatan pemahaman peserta penyuluhan terkait materi yang sudah disampaikan.</w:t>
      </w:r>
      <w:proofErr w:type="gramEnd"/>
      <w:r>
        <w:t xml:space="preserve"> </w:t>
      </w:r>
    </w:p>
    <w:p w14:paraId="38E1FEFF" w14:textId="77777777" w:rsidR="00BD4AB9" w:rsidRDefault="00EB49FD" w:rsidP="00B45FE1">
      <w:pPr>
        <w:numPr>
          <w:ilvl w:val="0"/>
          <w:numId w:val="312"/>
        </w:numPr>
        <w:spacing w:after="0" w:line="360" w:lineRule="auto"/>
        <w:ind w:left="1080"/>
        <w:rPr>
          <w:b/>
        </w:rPr>
      </w:pPr>
      <w:r>
        <w:rPr>
          <w:b/>
        </w:rPr>
        <w:t>PHBS</w:t>
      </w:r>
    </w:p>
    <w:p w14:paraId="0F94775F" w14:textId="77777777" w:rsidR="001F1B4F" w:rsidRDefault="00EB49FD" w:rsidP="00B45FE1">
      <w:pPr>
        <w:spacing w:after="0" w:line="360" w:lineRule="auto"/>
        <w:ind w:left="1080" w:firstLine="360"/>
      </w:pPr>
      <w:r>
        <w:t xml:space="preserve">Setelah dilakukan kesepakatan mengenai pelaksanaan kegiatan penyuluhan Perilaku Hidup Bersih dan Sehat dengan RT setempat, mahasiswa dapat melakukan kegiatan tersebut di BKMT Barengkok yang dilaksanakan pada tanggal 3 Desember 2022 pada pukul 19.30 - 20.34 WIB. </w:t>
      </w:r>
      <w:proofErr w:type="gramStart"/>
      <w:r>
        <w:t>Sasaran penyuluhan yaitu remaja yang sedang melakukan kegiatan di BKMT Barengkok.</w:t>
      </w:r>
      <w:proofErr w:type="gramEnd"/>
      <w:r>
        <w:t xml:space="preserve"> </w:t>
      </w:r>
      <w:proofErr w:type="gramStart"/>
      <w:r>
        <w:t>Penyuluhan PHBS ini dihadiri oleh 28 remaja putra.</w:t>
      </w:r>
      <w:proofErr w:type="gramEnd"/>
      <w:r>
        <w:t xml:space="preserve"> </w:t>
      </w:r>
    </w:p>
    <w:p w14:paraId="57C7DEE2" w14:textId="72D9075A" w:rsidR="007D4275" w:rsidRDefault="00EB49FD" w:rsidP="00B45FE1">
      <w:pPr>
        <w:spacing w:after="0" w:line="360" w:lineRule="auto"/>
        <w:ind w:left="1080" w:firstLine="360"/>
        <w:rPr>
          <w:b/>
        </w:rPr>
      </w:pPr>
      <w:r>
        <w:t xml:space="preserve">Materi yang disampaikan pada penyuluhan PHBS diantaranya yaitu pengertian PHBS, contoh-contoh PHBS dan penjelasannya seperti melakukan persalinan yang ditolong oleh tenaga kesehatan, memberikan ASI eksklusif, menimbang balita setiap bulan, menggunakan air bersih, mencuci tangan dengan air bersih dan sabun, dan lain-lain. </w:t>
      </w:r>
      <w:proofErr w:type="gramStart"/>
      <w:r>
        <w:t xml:space="preserve">Penyuluhan telah berjalan dengan baik karena terdapat peningkatan pengetahuan pada peserta ditandai dengan meningkatnya skor pada </w:t>
      </w:r>
      <w:r w:rsidRPr="005E1A71">
        <w:rPr>
          <w:i/>
        </w:rPr>
        <w:t>pre-test</w:t>
      </w:r>
      <w:r>
        <w:t xml:space="preserve"> dan </w:t>
      </w:r>
      <w:r w:rsidRPr="005E1A71">
        <w:rPr>
          <w:i/>
        </w:rPr>
        <w:t>post-test</w:t>
      </w:r>
      <w:r>
        <w:t xml:space="preserve"> dari skor 51 menjadi 81.</w:t>
      </w:r>
      <w:proofErr w:type="gramEnd"/>
      <w:r>
        <w:t xml:space="preserve"> </w:t>
      </w:r>
      <w:proofErr w:type="gramStart"/>
      <w:r>
        <w:t>Hal tersebut juga didukung oleh antusiasme para peserta ketika mendengarkan penyuluhan yang disampaikan oleh mahasiswa Poltekkes Jakarta II yang dilakukan dengan menarik sehingga peserta dapat memahami materi yang disampaikan dengan baik dan mudah dipahami.</w:t>
      </w:r>
      <w:proofErr w:type="gramEnd"/>
    </w:p>
    <w:p w14:paraId="1458BFA0" w14:textId="5F04D763" w:rsidR="00BD4AB9" w:rsidRDefault="00EB49FD" w:rsidP="00B45FE1">
      <w:pPr>
        <w:numPr>
          <w:ilvl w:val="0"/>
          <w:numId w:val="312"/>
        </w:numPr>
        <w:spacing w:after="0" w:line="360" w:lineRule="auto"/>
        <w:ind w:left="1080"/>
        <w:rPr>
          <w:b/>
        </w:rPr>
      </w:pPr>
      <w:r>
        <w:rPr>
          <w:b/>
        </w:rPr>
        <w:t>Riwayat Penyakit Degeneratif</w:t>
      </w:r>
    </w:p>
    <w:p w14:paraId="2BBC1D1E" w14:textId="77777777" w:rsidR="00BD4AB9" w:rsidRDefault="00EB49FD" w:rsidP="00B45FE1">
      <w:pPr>
        <w:spacing w:after="0" w:line="360" w:lineRule="auto"/>
        <w:ind w:left="1080" w:firstLine="360"/>
      </w:pPr>
      <w:proofErr w:type="gramStart"/>
      <w:r>
        <w:t>Mahasiswa melakukan kegiatan di pengajian lansia dengan tema yaitu penyuluhan penyakit degeneratif Hipertensi dan Diabetes Melitus yang dilakukan pada tanggal 25 November 2022 pukul 09.00-10.00 WIB.</w:t>
      </w:r>
      <w:proofErr w:type="gramEnd"/>
      <w:r>
        <w:t xml:space="preserve"> </w:t>
      </w:r>
      <w:proofErr w:type="gramStart"/>
      <w:r>
        <w:t>Sasaran   penyuluhan yaitu lansia yang mengikuti kegiatan pengajian pada hari itu.</w:t>
      </w:r>
      <w:proofErr w:type="gramEnd"/>
      <w:r>
        <w:t xml:space="preserve"> </w:t>
      </w:r>
      <w:proofErr w:type="gramStart"/>
      <w:r>
        <w:t>Penyuluhan penyakit degeneratif ini dihadiri sebanyak 33 orang.</w:t>
      </w:r>
      <w:proofErr w:type="gramEnd"/>
      <w:r>
        <w:t xml:space="preserve"> </w:t>
      </w:r>
    </w:p>
    <w:p w14:paraId="59945B87" w14:textId="71C28257" w:rsidR="00BD4AB9" w:rsidRDefault="00EB49FD" w:rsidP="00F24F87">
      <w:pPr>
        <w:spacing w:after="0" w:line="360" w:lineRule="auto"/>
        <w:ind w:left="1080" w:firstLine="360"/>
      </w:pPr>
      <w:r>
        <w:lastRenderedPageBreak/>
        <w:t xml:space="preserve">Materi yang disampaikan pada penyuluhan </w:t>
      </w:r>
      <w:r w:rsidRPr="005E1A71">
        <w:rPr>
          <w:i/>
        </w:rPr>
        <w:t>stunting</w:t>
      </w:r>
      <w:r>
        <w:t xml:space="preserve"> diantaranya yaitu pengertian hipertensi, tanda dan gejala hipertensi, komplikasi hipertensi, pengaturan pola makan, langkah pencegahan hipertensi, pengertian diabetes melitus, tanda dan gejala diabetes melitus, faktor risiko diabetes melitus, dampak diabetes melitus, dan langkah pencegahan diabetes melitus. </w:t>
      </w:r>
      <w:proofErr w:type="gramStart"/>
      <w:r>
        <w:t>Penyuluhan gizi ini telah berjalan dengan baik karena terdapat peningkatan   pemahaman peserta penyuluhan terkait materi yang sudah disampaikan.</w:t>
      </w:r>
      <w:proofErr w:type="gramEnd"/>
      <w:r>
        <w:t xml:space="preserve"> </w:t>
      </w:r>
      <w:proofErr w:type="gramStart"/>
      <w:r>
        <w:t xml:space="preserve">Hal ini ditandai dengan meningkatnya rata-rata nilai dari </w:t>
      </w:r>
      <w:r w:rsidRPr="005E1A71">
        <w:rPr>
          <w:i/>
        </w:rPr>
        <w:t>pre-test</w:t>
      </w:r>
      <w:r>
        <w:t xml:space="preserve"> ke </w:t>
      </w:r>
      <w:r w:rsidRPr="005E1A71">
        <w:rPr>
          <w:i/>
        </w:rPr>
        <w:t>post-test</w:t>
      </w:r>
      <w:r>
        <w:t xml:space="preserve"> sebesar 19%.</w:t>
      </w:r>
      <w:proofErr w:type="gramEnd"/>
      <w:r>
        <w:t xml:space="preserve"> Selain itu, antusiasme peserta penyuluhan juga sangat baik ditandai dengan keaktifan peserta dalam sesi </w:t>
      </w:r>
      <w:proofErr w:type="gramStart"/>
      <w:r>
        <w:t>tanya</w:t>
      </w:r>
      <w:proofErr w:type="gramEnd"/>
      <w:r>
        <w:t xml:space="preserve"> jawab mengenai materi yang disampaikan.</w:t>
      </w:r>
    </w:p>
    <w:p w14:paraId="2B883079" w14:textId="77777777" w:rsidR="00BD4AB9" w:rsidRDefault="00EB49FD" w:rsidP="00285F88">
      <w:pPr>
        <w:pStyle w:val="Heading2"/>
        <w:numPr>
          <w:ilvl w:val="0"/>
          <w:numId w:val="246"/>
        </w:numPr>
      </w:pPr>
      <w:bookmarkStart w:id="61" w:name="_Toc124106418"/>
      <w:r>
        <w:t>Teknologi Tepat Guna (TTG) Bidang Gizi</w:t>
      </w:r>
      <w:bookmarkEnd w:id="61"/>
    </w:p>
    <w:p w14:paraId="22B8510C" w14:textId="77777777" w:rsidR="00BD4AB9" w:rsidRDefault="00EB49FD">
      <w:pPr>
        <w:spacing w:after="0" w:line="360" w:lineRule="auto"/>
        <w:ind w:left="720" w:firstLine="720"/>
      </w:pPr>
      <w:proofErr w:type="gramStart"/>
      <w:r>
        <w:t>Kegiatan demonstrasi Teknologi Tepat Guna (TTG) dilaksanakan tanggal 1 Desember 2022 pukul 11.00 - 12.00 WIB di Aula Balai Desa Barengkok.</w:t>
      </w:r>
      <w:proofErr w:type="gramEnd"/>
      <w:r>
        <w:t xml:space="preserve"> </w:t>
      </w:r>
      <w:proofErr w:type="gramStart"/>
      <w:r>
        <w:t>Kegiatan dihadiri 30 peserta yang terdiri dari ibu-ibu kader posyandu yang ada di Desa Barengkok.</w:t>
      </w:r>
      <w:proofErr w:type="gramEnd"/>
      <w:r>
        <w:t xml:space="preserve"> </w:t>
      </w:r>
      <w:proofErr w:type="gramStart"/>
      <w:r>
        <w:t>Produk yang dibuat adalah sotong “bairas” dengan bahan utama tepung beras, ikan kembung dan bayam.</w:t>
      </w:r>
      <w:proofErr w:type="gramEnd"/>
      <w:r>
        <w:t xml:space="preserve"> </w:t>
      </w:r>
    </w:p>
    <w:p w14:paraId="449CF110" w14:textId="7951C979" w:rsidR="009C0AAE" w:rsidRDefault="00EB49FD" w:rsidP="00B45FE1">
      <w:pPr>
        <w:spacing w:after="0" w:line="360" w:lineRule="auto"/>
        <w:ind w:left="720" w:firstLine="720"/>
      </w:pPr>
      <w:proofErr w:type="gramStart"/>
      <w:r>
        <w:t>Acara dimulai dengan pembukaan dan perkenalan dari pihak mahasiswa.</w:t>
      </w:r>
      <w:proofErr w:type="gramEnd"/>
      <w:r>
        <w:t xml:space="preserve"> Selanjutnya penjelasan terkait produk makanan yang </w:t>
      </w:r>
      <w:proofErr w:type="gramStart"/>
      <w:r>
        <w:t>akan</w:t>
      </w:r>
      <w:proofErr w:type="gramEnd"/>
      <w:r>
        <w:t xml:space="preserve"> dibuat, yang kemudian dilanjutkan dengan demonstrasi cara pembuatan sotong “bairas”. </w:t>
      </w:r>
    </w:p>
    <w:p w14:paraId="140A10F4" w14:textId="69C1A327" w:rsidR="00BD4AB9" w:rsidRDefault="00EB49FD">
      <w:pPr>
        <w:spacing w:after="0" w:line="360" w:lineRule="auto"/>
        <w:ind w:left="720" w:firstLine="720"/>
      </w:pPr>
      <w:proofErr w:type="gramStart"/>
      <w:r>
        <w:t>Demonstrasi ini dilakukan bersama-sama yaitu mahasiswa dan para kader.</w:t>
      </w:r>
      <w:proofErr w:type="gramEnd"/>
      <w:r>
        <w:t xml:space="preserve"> </w:t>
      </w:r>
      <w:proofErr w:type="gramStart"/>
      <w:r>
        <w:t>Sambil memasak, mahasiswa menjelaskan bahan dan tahap pembuatan secara rinci.</w:t>
      </w:r>
      <w:proofErr w:type="gramEnd"/>
      <w:r>
        <w:t xml:space="preserve"> </w:t>
      </w:r>
      <w:proofErr w:type="gramStart"/>
      <w:r>
        <w:t>Para kader juga banyak yang mengajukan pertanyaan, seperti bagaimana jika salah satu bahan diganti.</w:t>
      </w:r>
      <w:proofErr w:type="gramEnd"/>
    </w:p>
    <w:p w14:paraId="7D9F8CD4" w14:textId="77777777" w:rsidR="00AA2DCA" w:rsidRDefault="00AA2DCA">
      <w:r>
        <w:br w:type="page"/>
      </w:r>
    </w:p>
    <w:p w14:paraId="61392114" w14:textId="5BAC5757" w:rsidR="00BD4AB9" w:rsidRDefault="00EB49FD">
      <w:pPr>
        <w:spacing w:after="0" w:line="360" w:lineRule="auto"/>
        <w:ind w:left="720" w:firstLine="720"/>
      </w:pPr>
      <w:proofErr w:type="gramStart"/>
      <w:r>
        <w:lastRenderedPageBreak/>
        <w:t>Setelah demonstrasi selesai, semua peserta diberikan sampel produk dan formulir uji organoleptik untuk mereka isi.</w:t>
      </w:r>
      <w:proofErr w:type="gramEnd"/>
      <w:r>
        <w:t xml:space="preserve"> Dari form uji organoleptik, didapatkan hasil terbanyak yaitu sebesar 83,3% peserta menilai sotong bairas berwarna kuning keemasan, 73,3% peserta menilai sotong bairas beraroma wangi, 90% peserta menilai tekstur sotong renyah, 66,6% peserta menilai rasa sotong gurih, dan 86,6% peserta menilai penampilan dari sotong bairas ini menarik.</w:t>
      </w:r>
    </w:p>
    <w:p w14:paraId="67B6DE32" w14:textId="77777777" w:rsidR="00BD4AB9" w:rsidRDefault="00EB49FD">
      <w:pPr>
        <w:spacing w:after="0" w:line="360" w:lineRule="auto"/>
        <w:ind w:left="720" w:firstLine="720"/>
      </w:pPr>
      <w:r>
        <w:t xml:space="preserve"> </w:t>
      </w:r>
      <w:proofErr w:type="gramStart"/>
      <w:r>
        <w:t>Pelaksanaan penyuluhan teknologi tepat guna (TTG) berjalan dengan lancar, hal ini didukung oleh mudahnya koordinasi dengan pihak desa dan kader, ketersediaan dan antusiasme kader untuk mengikuti kegiatan, serta tersedianya fasilitas, alat, dan bahan yang diperlukan.</w:t>
      </w:r>
      <w:proofErr w:type="gramEnd"/>
      <w:r>
        <w:t xml:space="preserve"> </w:t>
      </w:r>
      <w:proofErr w:type="gramStart"/>
      <w:r>
        <w:t>Di samping itu, juga terdapat faktor penghambat kegiatan ini, yaitu saat kegiatan banyak ibu kader yang datang terlambat sehingga harus menunggu beberapa menit terlebih dahulu untuk menunggu kehadiran ibu kader yang datang terlambat.</w:t>
      </w:r>
      <w:proofErr w:type="gramEnd"/>
    </w:p>
    <w:p w14:paraId="6D770D83" w14:textId="77777777" w:rsidR="00BD4AB9" w:rsidRDefault="00285F88" w:rsidP="00285F88">
      <w:pPr>
        <w:pStyle w:val="Heading2"/>
      </w:pPr>
      <w:bookmarkStart w:id="62" w:name="_Toc124106419"/>
      <w:r>
        <w:t>D. Pelatihan Kader</w:t>
      </w:r>
      <w:bookmarkEnd w:id="62"/>
    </w:p>
    <w:p w14:paraId="09D5B951" w14:textId="7E466989" w:rsidR="007D4275" w:rsidRDefault="00EB49FD" w:rsidP="00AA2DCA">
      <w:pPr>
        <w:spacing w:line="360" w:lineRule="auto"/>
        <w:ind w:left="720"/>
      </w:pPr>
      <w:r>
        <w:rPr>
          <w:b/>
        </w:rPr>
        <w:tab/>
      </w:r>
      <w:proofErr w:type="gramStart"/>
      <w:r>
        <w:t>Pelatihan kader dilakukan pada hari Kamis 1 Desember 2022 pukul 08.00-11.00 WIB.</w:t>
      </w:r>
      <w:proofErr w:type="gramEnd"/>
      <w:r>
        <w:t xml:space="preserve"> </w:t>
      </w:r>
      <w:proofErr w:type="gramStart"/>
      <w:r>
        <w:t>K</w:t>
      </w:r>
      <w:r w:rsidR="002B28F2">
        <w:t>egiatan ini dihadiri sebanyak 27</w:t>
      </w:r>
      <w:r>
        <w:rPr>
          <w:color w:val="FF0000"/>
        </w:rPr>
        <w:t xml:space="preserve"> </w:t>
      </w:r>
      <w:r>
        <w:t>orang dari setiap posyandu yang berada di desa Barengkok.</w:t>
      </w:r>
      <w:proofErr w:type="gramEnd"/>
      <w:r>
        <w:t xml:space="preserve"> </w:t>
      </w:r>
      <w:proofErr w:type="gramStart"/>
      <w:r>
        <w:t>Sebelum mahasiswa mempresentasikan materi,</w:t>
      </w:r>
      <w:r w:rsidR="00285F88">
        <w:t xml:space="preserve"> </w:t>
      </w:r>
      <w:r>
        <w:t xml:space="preserve">ibu kader diberikan soal </w:t>
      </w:r>
      <w:r w:rsidRPr="005E1A71">
        <w:rPr>
          <w:i/>
        </w:rPr>
        <w:t>pre-test</w:t>
      </w:r>
      <w:r>
        <w:t xml:space="preserve"> untuk melihat peningkatan setelah diberikan materi oleh mahasiswa.</w:t>
      </w:r>
      <w:proofErr w:type="gramEnd"/>
      <w:r>
        <w:t xml:space="preserve"> </w:t>
      </w:r>
      <w:proofErr w:type="gramStart"/>
      <w:r>
        <w:t xml:space="preserve">Hasilnya terdapat peningkatan nilai pada </w:t>
      </w:r>
      <w:r w:rsidRPr="005E1A71">
        <w:rPr>
          <w:i/>
        </w:rPr>
        <w:t>post-test</w:t>
      </w:r>
      <w:r>
        <w:t xml:space="preserve"> setelah diberikan materi.</w:t>
      </w:r>
      <w:proofErr w:type="gramEnd"/>
      <w:r>
        <w:t xml:space="preserve"> </w:t>
      </w:r>
      <w:r w:rsidR="00BE62E2">
        <w:t>Hasil rata-rata pre test sebesar 60</w:t>
      </w:r>
      <w:proofErr w:type="gramStart"/>
      <w:r w:rsidR="00BE62E2">
        <w:t>,7</w:t>
      </w:r>
      <w:proofErr w:type="gramEnd"/>
      <w:r w:rsidR="00BE62E2">
        <w:t xml:space="preserve"> dan hasil rata-rata post test sebesar 72,9.</w:t>
      </w:r>
    </w:p>
    <w:p w14:paraId="67DBA257" w14:textId="77777777" w:rsidR="00AA2DCA" w:rsidRDefault="00EB49FD">
      <w:pPr>
        <w:spacing w:after="0" w:line="360" w:lineRule="auto"/>
        <w:ind w:left="720" w:firstLine="360"/>
      </w:pPr>
      <w:proofErr w:type="gramStart"/>
      <w:r>
        <w:t>Pelatihan kader mengenai pengukuran antropometri, KMS, dan SKDN.</w:t>
      </w:r>
      <w:proofErr w:type="gramEnd"/>
      <w:r>
        <w:t xml:space="preserve"> </w:t>
      </w:r>
      <w:proofErr w:type="gramStart"/>
      <w:r>
        <w:t>Kegiatan ini tidak hanya mempresentasikan materi saja tetapi mahasiswa juga memberi contoh pengukuran antropometri yang benar meliputi penimbangan berat badan, tinggi badan, dan LILA (Lingkar Lengan Atas).</w:t>
      </w:r>
      <w:proofErr w:type="gramEnd"/>
      <w:r>
        <w:t xml:space="preserve"> </w:t>
      </w:r>
      <w:proofErr w:type="gramStart"/>
      <w:r>
        <w:t>Dan perwakilan kader melakukan pengukuran antropometri yang benar setelah diberikan contoh oleh mahasiswa.</w:t>
      </w:r>
      <w:proofErr w:type="gramEnd"/>
      <w:r w:rsidR="00285F88">
        <w:t xml:space="preserve"> </w:t>
      </w:r>
    </w:p>
    <w:p w14:paraId="5EC467BC" w14:textId="77777777" w:rsidR="00AA2DCA" w:rsidRDefault="00AA2DCA">
      <w:r>
        <w:br w:type="page"/>
      </w:r>
    </w:p>
    <w:p w14:paraId="5477581A" w14:textId="6FEFD4D2" w:rsidR="00BD4AB9" w:rsidRDefault="00EB49FD" w:rsidP="00AA2DCA">
      <w:pPr>
        <w:spacing w:after="0" w:line="360" w:lineRule="auto"/>
        <w:ind w:left="720"/>
      </w:pPr>
      <w:proofErr w:type="gramStart"/>
      <w:r>
        <w:lastRenderedPageBreak/>
        <w:t>Pada saat kegiatan berlangsung partisipasi dari peserta sangat baik, hal ini dapat dilihat dari peserta antusias mendengarkan dan memperhatikan materi yang disampaikan oleh mahasiswa.</w:t>
      </w:r>
      <w:proofErr w:type="gramEnd"/>
    </w:p>
    <w:p w14:paraId="017BB378" w14:textId="77777777" w:rsidR="00BD4AB9" w:rsidRDefault="00285F88" w:rsidP="00285F88">
      <w:pPr>
        <w:pStyle w:val="Heading2"/>
      </w:pPr>
      <w:bookmarkStart w:id="63" w:name="_Toc124106420"/>
      <w:r>
        <w:t>E. Pendampingan Posyandu</w:t>
      </w:r>
      <w:bookmarkEnd w:id="63"/>
    </w:p>
    <w:p w14:paraId="01A0A3CB" w14:textId="77777777" w:rsidR="00BD4AB9" w:rsidRDefault="00EB49FD">
      <w:pPr>
        <w:spacing w:line="360" w:lineRule="auto"/>
        <w:ind w:left="720"/>
      </w:pPr>
      <w:r>
        <w:rPr>
          <w:b/>
        </w:rPr>
        <w:tab/>
      </w:r>
      <w:r>
        <w:t xml:space="preserve">Pada pelaksanaan pendampingan posyandu Perkutut 11 pada Rabu, 23 November 2022 dihadiri oleh 17 anak dan 2 ibu hamil. </w:t>
      </w:r>
      <w:proofErr w:type="gramStart"/>
      <w:r>
        <w:t>Kegiatan ini bertujuan untuk mendampingi posyandu untuk melakukan kegiatan penimbangan secara baik.</w:t>
      </w:r>
      <w:proofErr w:type="gramEnd"/>
      <w:r>
        <w:t xml:space="preserve"> </w:t>
      </w:r>
      <w:proofErr w:type="gramStart"/>
      <w:r>
        <w:t>Mahasiswa juga dapat mengevaluasi pelaksanaan posyandu jika terjadi beberapa kesalahan dalam pengukuran.</w:t>
      </w:r>
      <w:proofErr w:type="gramEnd"/>
      <w:r>
        <w:t xml:space="preserve"> </w:t>
      </w:r>
    </w:p>
    <w:p w14:paraId="59BFE92F" w14:textId="0425268E" w:rsidR="00BD4AB9" w:rsidRDefault="00EB49FD" w:rsidP="00F24F87">
      <w:pPr>
        <w:spacing w:after="0" w:line="360" w:lineRule="auto"/>
        <w:ind w:left="720" w:firstLine="720"/>
      </w:pPr>
      <w:proofErr w:type="gramStart"/>
      <w:r>
        <w:t>Kegiatan pendampingan posyandu telah dilaksanakan secara lancar dan cukup kondusif.</w:t>
      </w:r>
      <w:proofErr w:type="gramEnd"/>
      <w:r>
        <w:t xml:space="preserve"> </w:t>
      </w:r>
      <w:proofErr w:type="gramStart"/>
      <w:r>
        <w:t>Posyandu telah dilengkapi antropometri yang mumpuni, yaitu berupa timbangan elektronik disertai dengan pengukur panjang badan untuk bayi, sehingga tidak lagi membutuhkan infantometer.</w:t>
      </w:r>
      <w:proofErr w:type="gramEnd"/>
      <w:r>
        <w:t xml:space="preserve"> </w:t>
      </w:r>
      <w:proofErr w:type="gramStart"/>
      <w:r>
        <w:t>Pada kegiatan pendampingan posyandu, mahasiswa telah membantu melakukan pengukuran antropometri berupa berat badan dan panjang badan.</w:t>
      </w:r>
      <w:proofErr w:type="gramEnd"/>
      <w:r>
        <w:t xml:space="preserve"> </w:t>
      </w:r>
    </w:p>
    <w:p w14:paraId="52544F02" w14:textId="3634015D" w:rsidR="004F49BC" w:rsidRPr="00176D95" w:rsidRDefault="00285F88" w:rsidP="00AA2A72">
      <w:pPr>
        <w:pStyle w:val="Heading2"/>
      </w:pPr>
      <w:bookmarkStart w:id="64" w:name="_Toc124106421"/>
      <w:r w:rsidRPr="00176D95">
        <w:t>F. Keluarga Binaa</w:t>
      </w:r>
      <w:bookmarkEnd w:id="64"/>
      <w:r w:rsidR="00F24F87">
        <w:t>n</w:t>
      </w:r>
    </w:p>
    <w:p w14:paraId="6CBC92C5" w14:textId="02162145" w:rsidR="004F49BC" w:rsidRDefault="004F49BC" w:rsidP="00176D95">
      <w:pPr>
        <w:spacing w:line="360" w:lineRule="auto"/>
        <w:ind w:left="284" w:firstLine="436"/>
      </w:pPr>
      <w:r>
        <w:t xml:space="preserve">Untuk keluarga binaan mahasiswa Alya Adzkia, dengan sasaran ibu hamil KEK, tujuan dari kabin ini termasuk berhasil karena </w:t>
      </w:r>
      <w:r w:rsidRPr="004F49BC">
        <w:t xml:space="preserve">terjadi perubahan berat badan </w:t>
      </w:r>
      <w:r>
        <w:t xml:space="preserve">sebesar 1100 gr </w:t>
      </w:r>
      <w:r w:rsidRPr="004F49BC">
        <w:t xml:space="preserve">dan perubahan LILA </w:t>
      </w:r>
      <w:r>
        <w:t xml:space="preserve">sebesar 0,2 cm </w:t>
      </w:r>
      <w:r w:rsidRPr="004F49BC">
        <w:t>selama pendampingan 10 kali kunjungan.</w:t>
      </w:r>
      <w:r>
        <w:t xml:space="preserve"> Asupan makan subjek juga meningkat, dan nilai pengetahuan subjek juga bertambah dari 60% menjadi 86%, meningkat sebanyak 26%.</w:t>
      </w:r>
    </w:p>
    <w:p w14:paraId="53DA7DD5" w14:textId="77777777" w:rsidR="00AA2DCA" w:rsidRDefault="001B28C5" w:rsidP="00176D95">
      <w:pPr>
        <w:spacing w:line="360" w:lineRule="auto"/>
        <w:ind w:left="284" w:firstLine="436"/>
      </w:pPr>
      <w:r>
        <w:t xml:space="preserve">Sementara pada keluarga balita </w:t>
      </w:r>
      <w:r w:rsidRPr="001B28C5">
        <w:rPr>
          <w:i/>
        </w:rPr>
        <w:t>stunting</w:t>
      </w:r>
      <w:r>
        <w:t xml:space="preserve"> dan berat badan sangat kurang yang dibina oleh mahasiswa Haniah Ayuningtiyas, tujuan dari kegiatan keluarga binaan berhasil dicapai karena </w:t>
      </w:r>
      <w:r w:rsidRPr="001B28C5">
        <w:t>terjadinya kenaikan berat badan balita sebesar 300 gr dari 9,2 kg menjadi 9,5 kg</w:t>
      </w:r>
      <w:r>
        <w:t xml:space="preserve"> selama 10 kali pendampingan</w:t>
      </w:r>
      <w:r w:rsidRPr="001B28C5">
        <w:t>, namun berat badan balita AM masih kedalam kategori sangat kurang (-3,13 SD) dan kategori sangat pendek (-4,2 SD)</w:t>
      </w:r>
      <w:r>
        <w:t xml:space="preserve">. </w:t>
      </w:r>
    </w:p>
    <w:p w14:paraId="06243AC3" w14:textId="77777777" w:rsidR="00AA2DCA" w:rsidRDefault="00AA2DCA">
      <w:r>
        <w:br w:type="page"/>
      </w:r>
    </w:p>
    <w:p w14:paraId="0E098571" w14:textId="001A25AE" w:rsidR="001B28C5" w:rsidRDefault="001B28C5" w:rsidP="00AA2DCA">
      <w:pPr>
        <w:spacing w:line="360" w:lineRule="auto"/>
        <w:ind w:left="284"/>
      </w:pPr>
      <w:r>
        <w:lastRenderedPageBreak/>
        <w:t xml:space="preserve">Pada asupan makan, </w:t>
      </w:r>
      <w:r w:rsidRPr="001B28C5">
        <w:t>sudah mencapai 80% yaitu asupan energi sebesar 109%, protein sebesar 81%, lemak sebesar 181%, karbohidrat sebesar 92%, kalsium sebes</w:t>
      </w:r>
      <w:r>
        <w:t xml:space="preserve">ar 102%, dan cairan sebesar 92%. Kemudian tingkat </w:t>
      </w:r>
      <w:r w:rsidRPr="001B28C5">
        <w:t>pengetahuan ibu balita AM mengalami peningkatan sebelum dan sesudah dilakukannya penyuluhan dan konseling yaitu dari 66% menjadi 80%</w:t>
      </w:r>
      <w:r>
        <w:t>.</w:t>
      </w:r>
    </w:p>
    <w:p w14:paraId="2606F809" w14:textId="7B63B02E" w:rsidR="00272938" w:rsidRDefault="00272938" w:rsidP="00176D95">
      <w:pPr>
        <w:spacing w:line="360" w:lineRule="auto"/>
        <w:ind w:left="284" w:firstLine="436"/>
      </w:pPr>
      <w:r>
        <w:t xml:space="preserve">Pada keluarga binaan mahasiswa Qori Az-Zahra, dengan sasaran ibu hamil KEK, tujuan dari kabin ini termasuk berhasil karena terjadi perubahan berat badan 1200 gr dengan perubahan LILA sebesar 0.2 cm. selama pendampingan 10 kali kunjungan. </w:t>
      </w:r>
      <w:proofErr w:type="gramStart"/>
      <w:r>
        <w:t>Asupan makan subjek meningkat serta nilai pengetahuan subjek juga mengalami peningkatan 36% dari 62% menjadi 98%.</w:t>
      </w:r>
      <w:proofErr w:type="gramEnd"/>
    </w:p>
    <w:p w14:paraId="4C6B0523" w14:textId="60FD35E0" w:rsidR="004827BD" w:rsidRDefault="00662CC5" w:rsidP="00176D95">
      <w:pPr>
        <w:spacing w:line="360" w:lineRule="auto"/>
        <w:ind w:left="284" w:firstLine="436"/>
      </w:pPr>
      <w:r>
        <w:t>Pada keluarga binaan mahasiswa Maysa Suryaningsih, dengan sasaran ibu hamil KEK,</w:t>
      </w:r>
      <w:r w:rsidR="004827BD">
        <w:t xml:space="preserve"> tujuan dari kabin ini belum terlaksana secara maksimal </w:t>
      </w:r>
      <w:r>
        <w:t xml:space="preserve">karena terjadi </w:t>
      </w:r>
      <w:r w:rsidR="004827BD">
        <w:t>penurunan berat badan semula 50,3kg menjadi 49</w:t>
      </w:r>
      <w:proofErr w:type="gramStart"/>
      <w:r w:rsidR="004827BD">
        <w:t>,6</w:t>
      </w:r>
      <w:proofErr w:type="gramEnd"/>
      <w:r w:rsidR="004827BD">
        <w:t xml:space="preserve"> kg. </w:t>
      </w:r>
      <w:proofErr w:type="gramStart"/>
      <w:r w:rsidR="004827BD">
        <w:t>Hal ini disebabkan adanya penurunan nafsu makan selama berhari-hari disertai dengan mual muntah.</w:t>
      </w:r>
      <w:proofErr w:type="gramEnd"/>
      <w:r w:rsidR="004827BD">
        <w:t xml:space="preserve"> </w:t>
      </w:r>
      <w:proofErr w:type="gramStart"/>
      <w:r w:rsidR="004827BD">
        <w:t>Hasil monitoring asupan makan responden cenderung menunjukkan penurunan konsumsi harian.</w:t>
      </w:r>
      <w:proofErr w:type="gramEnd"/>
      <w:r w:rsidR="004827BD">
        <w:t xml:space="preserve"> </w:t>
      </w:r>
      <w:proofErr w:type="gramStart"/>
      <w:r w:rsidR="004827BD">
        <w:t>Asupan protein dan karbohidrat termasuk ke dalam defisit berat, sementara asupan energi ke dalam defisit ringan, dan asupan lemak sudah sesuai dengan kebutuhan.</w:t>
      </w:r>
      <w:proofErr w:type="gramEnd"/>
      <w:r w:rsidR="004827BD">
        <w:t xml:space="preserve"> </w:t>
      </w:r>
      <w:proofErr w:type="gramStart"/>
      <w:r w:rsidR="004827BD">
        <w:t>Hasil akhir dari monitoring LILA tetap pada 23 cm.</w:t>
      </w:r>
      <w:proofErr w:type="gramEnd"/>
      <w:r w:rsidR="004827BD">
        <w:t xml:space="preserve"> </w:t>
      </w:r>
    </w:p>
    <w:p w14:paraId="360EEB75" w14:textId="6869CCAA" w:rsidR="00EB3FE4" w:rsidRDefault="00EB3FE4" w:rsidP="00176D95">
      <w:pPr>
        <w:spacing w:line="360" w:lineRule="auto"/>
        <w:ind w:left="284"/>
      </w:pPr>
      <w:r>
        <w:tab/>
        <w:t xml:space="preserve">Pada keluarga binaan mahasiswa Rama Shellia Novia Putri, dengan sasaran ibu hamil KEK, tujuan dari kabin ini termasuk berhasil karena terjadi perubahan berat badan </w:t>
      </w:r>
      <w:r w:rsidR="0096412D">
        <w:t>400</w:t>
      </w:r>
      <w:r>
        <w:t xml:space="preserve"> gr </w:t>
      </w:r>
      <w:r w:rsidR="0096412D">
        <w:t>dengan perubahan LILA sebesar 0,5</w:t>
      </w:r>
      <w:r>
        <w:t xml:space="preserve"> cm. selama pendampingan 10 kali kunjungan. </w:t>
      </w:r>
      <w:proofErr w:type="gramStart"/>
      <w:r>
        <w:t>Asupan makan subjek meningkat serta nilai pengetahuan subj</w:t>
      </w:r>
      <w:r w:rsidR="00A22EDD">
        <w:t>ek juga mengalami peningkatan 32% dari 56</w:t>
      </w:r>
      <w:r>
        <w:t>% menjadi</w:t>
      </w:r>
      <w:r w:rsidR="00A22EDD">
        <w:t xml:space="preserve"> 88</w:t>
      </w:r>
      <w:r>
        <w:t>%.</w:t>
      </w:r>
      <w:proofErr w:type="gramEnd"/>
    </w:p>
    <w:p w14:paraId="490725E7" w14:textId="289356B3" w:rsidR="00EB3FE4" w:rsidRDefault="000213A3" w:rsidP="00176D95">
      <w:pPr>
        <w:tabs>
          <w:tab w:val="left" w:pos="1230"/>
        </w:tabs>
        <w:spacing w:line="360" w:lineRule="auto"/>
        <w:ind w:left="284" w:firstLine="436"/>
      </w:pPr>
      <w:r w:rsidRPr="000213A3">
        <w:t>Keluarga binaan mahasiswi Muthmainnah, dengan sasaran balita stunting dan berat badan kurang, tujuan dari kabin ini belum bisa dikatakan berhasil karena kenaikan berat badan balita belum mencapai target 250 gr, berat badan balita hanya naik 100 gram selama pendampingan 10</w:t>
      </w:r>
      <w:r>
        <w:t xml:space="preserve"> kali kunjungan. </w:t>
      </w:r>
      <w:proofErr w:type="gramStart"/>
      <w:r>
        <w:t xml:space="preserve">Namun, asupan </w:t>
      </w:r>
      <w:r w:rsidRPr="000213A3">
        <w:t>makan balita meningkat serta nilai pengetahuan ibu balita juga mengalami peningkatan sebesar 20%, dari 60% menjadi 80%.</w:t>
      </w:r>
      <w:proofErr w:type="gramEnd"/>
    </w:p>
    <w:p w14:paraId="265ACEB2" w14:textId="4036DF67" w:rsidR="009860CF" w:rsidRDefault="009860CF" w:rsidP="00176D95">
      <w:pPr>
        <w:spacing w:line="360" w:lineRule="auto"/>
        <w:ind w:left="284" w:firstLine="436"/>
      </w:pPr>
      <w:r>
        <w:lastRenderedPageBreak/>
        <w:t xml:space="preserve">Keluarga balita </w:t>
      </w:r>
      <w:r w:rsidRPr="001B28C5">
        <w:rPr>
          <w:i/>
        </w:rPr>
        <w:t>stunting</w:t>
      </w:r>
      <w:r>
        <w:t xml:space="preserve"> dan berat badan kurang yang dibina oleh mahasiswa Gugus Kartiko Peni, tujuan dari kegiatan keluarga binaan berhasil dicapai karena </w:t>
      </w:r>
      <w:r w:rsidRPr="001B28C5">
        <w:t xml:space="preserve">terjadinya kenaikan berat badan balita sebesar </w:t>
      </w:r>
      <w:r>
        <w:t>250</w:t>
      </w:r>
      <w:r w:rsidRPr="001B28C5">
        <w:t xml:space="preserve"> g</w:t>
      </w:r>
      <w:r>
        <w:t>, yaitu</w:t>
      </w:r>
      <w:r w:rsidRPr="001B28C5">
        <w:t xml:space="preserve"> dari </w:t>
      </w:r>
      <w:r>
        <w:t>8,15</w:t>
      </w:r>
      <w:r w:rsidRPr="001B28C5">
        <w:t xml:space="preserve"> kg menjadi </w:t>
      </w:r>
      <w:r>
        <w:t>8,4</w:t>
      </w:r>
      <w:r w:rsidRPr="001B28C5">
        <w:t xml:space="preserve"> kg</w:t>
      </w:r>
      <w:r>
        <w:t xml:space="preserve"> selama 10 kali pendampingan</w:t>
      </w:r>
      <w:r w:rsidRPr="001B28C5">
        <w:t xml:space="preserve">, </w:t>
      </w:r>
      <w:r w:rsidR="0050669D">
        <w:t>dan status gizi berdasarkan BB/U balita SQ berubah menjadi berat badan normal</w:t>
      </w:r>
      <w:r>
        <w:t xml:space="preserve">. </w:t>
      </w:r>
      <w:proofErr w:type="gramStart"/>
      <w:r>
        <w:t xml:space="preserve">Pada asupan makan, </w:t>
      </w:r>
      <w:r w:rsidR="0050669D">
        <w:t>belum</w:t>
      </w:r>
      <w:r w:rsidRPr="001B28C5">
        <w:t xml:space="preserve"> mencapai </w:t>
      </w:r>
      <w:r w:rsidR="0050669D">
        <w:t>8</w:t>
      </w:r>
      <w:r w:rsidRPr="001B28C5">
        <w:t>0%</w:t>
      </w:r>
      <w:r w:rsidR="0050669D">
        <w:t>, namun sudah terjadi peningkatan</w:t>
      </w:r>
      <w:r w:rsidR="00A67952">
        <w:t>.</w:t>
      </w:r>
      <w:proofErr w:type="gramEnd"/>
      <w:r w:rsidR="00A67952">
        <w:t xml:space="preserve"> </w:t>
      </w:r>
      <w:r>
        <w:t xml:space="preserve">Kemudian tingkat </w:t>
      </w:r>
      <w:r w:rsidRPr="001B28C5">
        <w:t xml:space="preserve">pengetahuan ibu balita </w:t>
      </w:r>
      <w:r w:rsidR="00A67952">
        <w:t>SQ</w:t>
      </w:r>
      <w:r w:rsidRPr="001B28C5">
        <w:t xml:space="preserve"> mengalami peningkatan </w:t>
      </w:r>
      <w:r w:rsidR="00A67952">
        <w:t>sebesar 20%,</w:t>
      </w:r>
      <w:r w:rsidRPr="001B28C5">
        <w:t xml:space="preserve"> yaitu dari 66% menjadi 8</w:t>
      </w:r>
      <w:r w:rsidR="00A67952">
        <w:t>6</w:t>
      </w:r>
      <w:r w:rsidRPr="001B28C5">
        <w:t>%</w:t>
      </w:r>
      <w:r>
        <w:t>.</w:t>
      </w:r>
    </w:p>
    <w:p w14:paraId="63834D40" w14:textId="384A140E" w:rsidR="00285F88" w:rsidRDefault="00AA2A72" w:rsidP="00176D95">
      <w:pPr>
        <w:spacing w:line="360" w:lineRule="auto"/>
        <w:ind w:left="284" w:firstLine="436"/>
      </w:pPr>
      <w:r>
        <w:t xml:space="preserve">Keluarga ibu hamil kurang energi kronis (KEK) yang dibina oleh Safira Anindya berhasil mencapai tujuan </w:t>
      </w:r>
      <w:r w:rsidR="004C5B49">
        <w:t xml:space="preserve">ditandai dengan berat badan ibu hamil bertambah 800 gram, dengan berat pada hari pertama intervensi 43.85 kg dan berat pada akhir intervensi yaitu 44.65 kg. </w:t>
      </w:r>
      <w:r w:rsidR="00775D3E">
        <w:t>Kemudian, LILA ibu Hamil juga mengalami kenaikan</w:t>
      </w:r>
      <w:r w:rsidR="00C342E9">
        <w:t xml:space="preserve"> sebesar 0.3 cm</w:t>
      </w:r>
      <w:r w:rsidR="00775D3E">
        <w:t xml:space="preserve">, yaitu besar Lila pada </w:t>
      </w:r>
      <w:r w:rsidR="00C342E9">
        <w:t xml:space="preserve">pengukuran </w:t>
      </w:r>
      <w:r w:rsidR="00775D3E">
        <w:t xml:space="preserve">hari pertama intervensi yaitu 23.3 cm dan besar </w:t>
      </w:r>
      <w:proofErr w:type="gramStart"/>
      <w:r w:rsidR="00775D3E">
        <w:t>lila</w:t>
      </w:r>
      <w:proofErr w:type="gramEnd"/>
      <w:r w:rsidR="00775D3E">
        <w:t xml:space="preserve"> pada pengkuran di intervensi terakhir sebesar 23.6 cm. </w:t>
      </w:r>
    </w:p>
    <w:p w14:paraId="0CF03116" w14:textId="0AAA016F" w:rsidR="00E339AB" w:rsidRPr="00285F88" w:rsidRDefault="00E339AB" w:rsidP="001327D5">
      <w:pPr>
        <w:spacing w:line="360" w:lineRule="auto"/>
        <w:ind w:left="284" w:firstLine="436"/>
      </w:pPr>
      <w:r>
        <w:t>Keluarga ibu hamil kurang energi kronis (KEK) yang dibina oleh</w:t>
      </w:r>
      <w:r w:rsidR="0011106F">
        <w:t xml:space="preserve"> Pradnya Natiesha Revi</w:t>
      </w:r>
      <w:r>
        <w:t xml:space="preserve"> berhasil mencapai tujuan ditandai dengan berat badan ibu hamil bertambah </w:t>
      </w:r>
      <w:r w:rsidR="0011106F">
        <w:t>1,15 kg</w:t>
      </w:r>
      <w:r>
        <w:t xml:space="preserve">, dengan berat pada hari pertama intervensi </w:t>
      </w:r>
      <w:r w:rsidR="0011106F">
        <w:t>52,25</w:t>
      </w:r>
      <w:r>
        <w:t xml:space="preserve"> kg dan berat pada akhir intervensi yaitu </w:t>
      </w:r>
      <w:r w:rsidR="0011106F">
        <w:t>53,4</w:t>
      </w:r>
      <w:r>
        <w:t xml:space="preserve"> kg. Kemudian, LILA ibu Hamil juga mengalami kenaikan sebesar 0.</w:t>
      </w:r>
      <w:r w:rsidR="0011106F">
        <w:t>2</w:t>
      </w:r>
      <w:r>
        <w:t xml:space="preserve"> cm, yaitu besar Li</w:t>
      </w:r>
      <w:r w:rsidR="0011106F">
        <w:t>LA</w:t>
      </w:r>
      <w:r>
        <w:t xml:space="preserve"> pada pengukuran hari pertama intervensi yaitu 2</w:t>
      </w:r>
      <w:r w:rsidR="0011106F">
        <w:t>2</w:t>
      </w:r>
      <w:proofErr w:type="gramStart"/>
      <w:r w:rsidR="0011106F">
        <w:t>,5</w:t>
      </w:r>
      <w:proofErr w:type="gramEnd"/>
      <w:r>
        <w:t xml:space="preserve"> cm dan besar lila pada pengkuran di intervensi terakhir sebesar 2</w:t>
      </w:r>
      <w:r w:rsidR="0011106F">
        <w:t>2,7</w:t>
      </w:r>
      <w:r w:rsidR="001327D5">
        <w:t xml:space="preserve"> cm. </w:t>
      </w:r>
    </w:p>
    <w:p w14:paraId="3F378271" w14:textId="77777777" w:rsidR="00BD4AB9" w:rsidRDefault="00285F88" w:rsidP="00285F88">
      <w:pPr>
        <w:pStyle w:val="Heading2"/>
      </w:pPr>
      <w:bookmarkStart w:id="65" w:name="_Toc124106422"/>
      <w:r>
        <w:t>G. Pameran Gizi dan Kesehatan</w:t>
      </w:r>
      <w:bookmarkEnd w:id="65"/>
    </w:p>
    <w:p w14:paraId="4F93FBFF" w14:textId="77777777" w:rsidR="00285F88" w:rsidRDefault="00EB49FD" w:rsidP="00285F88">
      <w:pPr>
        <w:spacing w:line="360" w:lineRule="auto"/>
        <w:ind w:left="426" w:firstLine="720"/>
      </w:pPr>
      <w:r>
        <w:t xml:space="preserve">Stand masalah gizi berisi persentase prevalensi masalah gizi yang ada di Indonesia dan Kecamatan Leuwiliang. Persiapan pembuatan stand dilakukan selama 1 hari sebelum pameran, mulai dari membeli perlengkapan yang </w:t>
      </w:r>
      <w:proofErr w:type="gramStart"/>
      <w:r>
        <w:t>akan</w:t>
      </w:r>
      <w:proofErr w:type="gramEnd"/>
      <w:r>
        <w:t xml:space="preserve"> digunakan untuk dekorasi stand, pengumpulan materi pameran dan pembuatan dekorasi pameran. </w:t>
      </w:r>
      <w:proofErr w:type="gramStart"/>
      <w:r>
        <w:t>Hambatan yang dialami yaitu banyak pengunjung yang tidak mendapatkan tempat duduk karena terlalu banyak pengunjung yang datang bersamaan.</w:t>
      </w:r>
      <w:proofErr w:type="gramEnd"/>
      <w:r>
        <w:t xml:space="preserve"> </w:t>
      </w:r>
    </w:p>
    <w:p w14:paraId="7B374265" w14:textId="77777777" w:rsidR="00BD4AB9" w:rsidRDefault="00285F88" w:rsidP="00285F88">
      <w:pPr>
        <w:pStyle w:val="Heading2"/>
      </w:pPr>
      <w:bookmarkStart w:id="66" w:name="_Toc124106423"/>
      <w:r>
        <w:lastRenderedPageBreak/>
        <w:t>H. Lomba Puzzle Gizi Seimbang Tingkat Desa</w:t>
      </w:r>
      <w:bookmarkEnd w:id="66"/>
    </w:p>
    <w:p w14:paraId="11FB17F4" w14:textId="4001D5EE" w:rsidR="00285F88" w:rsidRDefault="00285F88" w:rsidP="00285F88">
      <w:pPr>
        <w:spacing w:line="360" w:lineRule="auto"/>
        <w:ind w:left="567" w:firstLine="567"/>
      </w:pPr>
      <w:proofErr w:type="gramStart"/>
      <w:r w:rsidRPr="00285F88">
        <w:t>Kegiatan lomba puzzle gizi seimbang tingkat desa dilaksanakan pada tanggal 29 November 2022 di SDN 01 Barengkok.</w:t>
      </w:r>
      <w:proofErr w:type="gramEnd"/>
      <w:r w:rsidRPr="00285F88">
        <w:t xml:space="preserve"> </w:t>
      </w:r>
      <w:proofErr w:type="gramStart"/>
      <w:r w:rsidRPr="00285F88">
        <w:t>Dari hasil evaluasi kegiatan, dapat dikatakan peserta sangat antusias mengikuti perlombaan.</w:t>
      </w:r>
      <w:proofErr w:type="gramEnd"/>
      <w:r w:rsidRPr="00285F88">
        <w:t xml:space="preserve"> Dari hasil penilaian pada saat penjurian, dapat disimpulkan bahwa 70% siswa sudah mengerti jenis bahan makanan sumber karbohidrat, protein hewani, protein nabati, buah, dan sayur, sementara 30% peserta masih belum memahami sumber bahan makanan karbohidrat, contohnya jagung. </w:t>
      </w:r>
      <w:proofErr w:type="gramStart"/>
      <w:r w:rsidRPr="00285F88">
        <w:t>Dimana sumber bahan makanan tersebut diletakkan pada kelompok sayuran.</w:t>
      </w:r>
      <w:proofErr w:type="gramEnd"/>
      <w:r w:rsidRPr="00285F88">
        <w:t xml:space="preserve"> </w:t>
      </w:r>
      <w:proofErr w:type="gramStart"/>
      <w:r w:rsidRPr="00285F88">
        <w:t>Sementara 100% peserta sudah mampu memahami jenis buah dan sayur.</w:t>
      </w:r>
      <w:proofErr w:type="gramEnd"/>
      <w:r w:rsidRPr="00285F88">
        <w:t xml:space="preserve"> </w:t>
      </w:r>
      <w:r w:rsidR="00005EA6">
        <w:t xml:space="preserve">Tingkat pengetahuan gizi seimbang yang kurang pada siswa SDN 01 Barengkok tersebut juga </w:t>
      </w:r>
      <w:r w:rsidR="005D7283">
        <w:t>ditemukan pada</w:t>
      </w:r>
      <w:r w:rsidR="00005EA6">
        <w:t xml:space="preserve"> </w:t>
      </w:r>
      <w:r w:rsidRPr="00285F88">
        <w:t xml:space="preserve">hasil penelitian Novianti pada tahun 2021, didapatkan bahwa 100% responden </w:t>
      </w:r>
      <w:r w:rsidR="000968C9">
        <w:t xml:space="preserve">siswa SD </w:t>
      </w:r>
      <w:r w:rsidRPr="00285F88">
        <w:t>kelas 4-6 memiliki tingkat pengetahuan gzi seimbang yang kurang dengan rata-rata skor nilai pengetahuan ≤ 50 dan nilai tertinggi sebesar 30 dari total nilai maksimum 100.</w:t>
      </w:r>
    </w:p>
    <w:p w14:paraId="009982DA" w14:textId="6FD40793" w:rsidR="009C0AAE" w:rsidRDefault="00EB49FD" w:rsidP="00AA2DCA">
      <w:pPr>
        <w:spacing w:line="360" w:lineRule="auto"/>
        <w:ind w:left="567" w:firstLine="567"/>
      </w:pPr>
      <w:r>
        <w:t>Kemudian terkait media pendidikan gizi berupa puzzle, berdasarkan hasil penelitian menunjukkan bahwa siswa yang telah mendapatkan intervensi media   permainan puzzle gizi mengalami perubahan tindak</w:t>
      </w:r>
      <w:r w:rsidR="001F1B4F">
        <w:t>an yang buruk menjadi tindakan</w:t>
      </w:r>
      <w:r>
        <w:t xml:space="preserve"> yang baik terhadap gizi seimbang sebesar 58</w:t>
      </w:r>
      <w:proofErr w:type="gramStart"/>
      <w:r>
        <w:t>,5</w:t>
      </w:r>
      <w:proofErr w:type="gramEnd"/>
      <w:r>
        <w:t xml:space="preserve">%.  </w:t>
      </w:r>
      <w:proofErr w:type="gramStart"/>
      <w:r>
        <w:t>Analisis hasil menggambarkan bahwa tindakan yang dilakukan siswa dalam pemenuhan asupan me</w:t>
      </w:r>
      <w:r w:rsidR="00AA2DCA">
        <w:t>lalui gizi seimbang cukup baik.</w:t>
      </w:r>
      <w:proofErr w:type="gramEnd"/>
    </w:p>
    <w:p w14:paraId="60DB6B9D" w14:textId="0D8D4B96" w:rsidR="001F1B4F" w:rsidRDefault="00EB49FD" w:rsidP="00285F88">
      <w:pPr>
        <w:spacing w:line="360" w:lineRule="auto"/>
        <w:ind w:left="567" w:firstLine="567"/>
      </w:pPr>
      <w:proofErr w:type="gramStart"/>
      <w:r>
        <w:t>Dimana siswa mampu memotivasi diri sendiri untuk melakukan sebuah gerakan pemenuhan gizi seimbang.</w:t>
      </w:r>
      <w:proofErr w:type="gramEnd"/>
      <w:r>
        <w:t xml:space="preserve">  Selain itu, dibutuhkan dukungan dari pihak sekolah, orang tua da</w:t>
      </w:r>
      <w:r w:rsidR="001F1B4F">
        <w:t xml:space="preserve">n lingkungan sekitar untuk dapat memberikan </w:t>
      </w:r>
      <w:proofErr w:type="gramStart"/>
      <w:r>
        <w:t>motivasi  pada</w:t>
      </w:r>
      <w:proofErr w:type="gramEnd"/>
      <w:r>
        <w:t xml:space="preserve">  siswa untuk hidup dengan penerapan gizi seimbang. </w:t>
      </w:r>
    </w:p>
    <w:p w14:paraId="306DC6D9" w14:textId="77777777" w:rsidR="005950C3" w:rsidRDefault="005950C3">
      <w:r>
        <w:br w:type="page"/>
      </w:r>
    </w:p>
    <w:p w14:paraId="68D29779" w14:textId="119C336E" w:rsidR="00BD4AB9" w:rsidRDefault="00EB49FD" w:rsidP="00285F88">
      <w:pPr>
        <w:spacing w:line="360" w:lineRule="auto"/>
        <w:ind w:left="567" w:firstLine="567"/>
      </w:pPr>
      <w:proofErr w:type="gramStart"/>
      <w:r>
        <w:lastRenderedPageBreak/>
        <w:t>Hasil yang menyatakan tindakan buruk yang dimiliki siswa dikaitkan dengan sikap tidak peduli pada tindakan yang dilakukan oleh siswa.</w:t>
      </w:r>
      <w:proofErr w:type="gramEnd"/>
      <w:r>
        <w:t xml:space="preserve"> Pendidikan kesehatan menggunakan media permainan puzzle</w:t>
      </w:r>
      <w:r w:rsidR="001F1B4F">
        <w:t xml:space="preserve"> </w:t>
      </w:r>
      <w:r>
        <w:t>gizi efektif untuk meningkatkan pengetahuan, sikap dan tindakan siswa terhadap gizi seimbang</w:t>
      </w:r>
      <w:r w:rsidR="00285F88">
        <w:t xml:space="preserve"> </w:t>
      </w:r>
      <w:r>
        <w:t xml:space="preserve">karena dengan menggunakan media puzzle gizi dapat   meningkatkan   minat   siswa   untuk mempelajari sesuatu, menyenangkan dan memberikan kepuasan. </w:t>
      </w:r>
      <w:proofErr w:type="gramStart"/>
      <w:r>
        <w:t>Perlu intervensi yang berkelanjutan untuk meningkatkan motivasi siswa dan dukungan dari pihak sekolah untuk memberikan   permainan   edukatif   dalam   meningkatkan   motorik   siswa.</w:t>
      </w:r>
      <w:proofErr w:type="gramEnd"/>
      <w:r>
        <w:t xml:space="preserve"> </w:t>
      </w:r>
      <w:proofErr w:type="gramStart"/>
      <w:r>
        <w:t>Diharapkan adanya program lanjutan yang melibatkan peran orang tua, guru dan lingkungan sekitar dalam penggunaan media permainan edukatif untuk meningkatkan perilaku siswa.</w:t>
      </w:r>
      <w:proofErr w:type="gramEnd"/>
    </w:p>
    <w:p w14:paraId="2BEBD295" w14:textId="77777777" w:rsidR="00BD4AB9" w:rsidRDefault="00EB49FD">
      <w:pPr>
        <w:pStyle w:val="Heading2"/>
        <w:numPr>
          <w:ilvl w:val="0"/>
          <w:numId w:val="349"/>
        </w:numPr>
        <w:ind w:left="426" w:hanging="284"/>
      </w:pPr>
      <w:bookmarkStart w:id="67" w:name="_Toc124106424"/>
      <w:r>
        <w:t>Lomba Kreasi Tingkat Desa</w:t>
      </w:r>
      <w:bookmarkEnd w:id="67"/>
    </w:p>
    <w:p w14:paraId="4D84E502" w14:textId="77CA715A" w:rsidR="007D4275" w:rsidRPr="00AA2DCA" w:rsidRDefault="00EB49FD" w:rsidP="00AA2DCA">
      <w:pPr>
        <w:spacing w:line="360" w:lineRule="auto"/>
        <w:ind w:left="567" w:firstLine="567"/>
      </w:pPr>
      <w:proofErr w:type="gramStart"/>
      <w:r>
        <w:t>Kegiatan lomba kreasi tingkat desa yang dilaksanakan tanggal 6 Desember 2022 di halaman rumah warga.</w:t>
      </w:r>
      <w:proofErr w:type="gramEnd"/>
      <w:r>
        <w:t xml:space="preserve"> Dari target </w:t>
      </w:r>
      <w:proofErr w:type="gramStart"/>
      <w:r>
        <w:t>peserta sebanyak 20 orang, peserta yang dapat hadir hanya 6 orang dengan persentase kehadiran sebesar 30%</w:t>
      </w:r>
      <w:proofErr w:type="gramEnd"/>
      <w:r>
        <w:t xml:space="preserve">. </w:t>
      </w:r>
      <w:proofErr w:type="gramStart"/>
      <w:r>
        <w:t>Namun, antusias peserta saat acara berlangsung sangat baik.</w:t>
      </w:r>
      <w:proofErr w:type="gramEnd"/>
      <w:r>
        <w:t xml:space="preserve"> </w:t>
      </w:r>
      <w:proofErr w:type="gramStart"/>
      <w:r>
        <w:t>Kriteria penilaian terdiri dari keindahan, ketepatan waktu, kerapian, dan kebersihan.</w:t>
      </w:r>
      <w:proofErr w:type="gramEnd"/>
      <w:r>
        <w:t xml:space="preserve"> Seluruh peserta sudah memiliki kreatifitas dalam membuat garnish, namun tidak semua peserta dapat menghias makanan memenuhi seluruh kriteria penilaian. Dimana dari penilaian tersebut terpilih juara 1, 2, dan 3 dimana juara 1 </w:t>
      </w:r>
      <w:proofErr w:type="gramStart"/>
      <w:r>
        <w:t>akan</w:t>
      </w:r>
      <w:proofErr w:type="gramEnd"/>
      <w:r>
        <w:t xml:space="preserve"> mengikuti lomba yang sama di tingkat kecamatan. </w:t>
      </w:r>
      <w:bookmarkStart w:id="68" w:name="_Toc124106425"/>
    </w:p>
    <w:p w14:paraId="6F1F1AFF" w14:textId="55EBAE27" w:rsidR="00BD4AB9" w:rsidRDefault="00285F88" w:rsidP="00285F88">
      <w:pPr>
        <w:pStyle w:val="Heading2"/>
      </w:pPr>
      <w:r>
        <w:t>J. Lomba Mewarnai Tingkat Desa</w:t>
      </w:r>
      <w:bookmarkEnd w:id="68"/>
      <w:r>
        <w:t xml:space="preserve"> </w:t>
      </w:r>
    </w:p>
    <w:p w14:paraId="175B9AD5" w14:textId="76DC3116" w:rsidR="00BD4AB9" w:rsidRDefault="00EB49FD" w:rsidP="00176D95">
      <w:pPr>
        <w:spacing w:line="360" w:lineRule="auto"/>
        <w:ind w:left="567" w:firstLine="567"/>
      </w:pPr>
      <w:proofErr w:type="gramStart"/>
      <w:r>
        <w:t>Kegiatan lomba mewarnai tingkat desa dilaksanakan pada Jumat, 2 Desember 2022 pukul 10.00 WIB di TK/RA Nurunnajah.</w:t>
      </w:r>
      <w:proofErr w:type="gramEnd"/>
      <w:r>
        <w:t xml:space="preserve"> </w:t>
      </w:r>
      <w:proofErr w:type="gramStart"/>
      <w:r>
        <w:t>Lomba diadakan untuk anak TK. Pada saat perlombaan, terdapat 47 murid yang mengikuti lomba didampingi dengan 5 orang guru.</w:t>
      </w:r>
      <w:proofErr w:type="gramEnd"/>
      <w:r>
        <w:t xml:space="preserve"> </w:t>
      </w:r>
      <w:proofErr w:type="gramStart"/>
      <w:r>
        <w:t xml:space="preserve">Para peserta sangat antusias </w:t>
      </w:r>
      <w:r w:rsidR="00AC2B20">
        <w:t>saat melakukan kegiatan mewarnai.</w:t>
      </w:r>
      <w:proofErr w:type="gramEnd"/>
    </w:p>
    <w:p w14:paraId="304F89F6" w14:textId="77777777" w:rsidR="00BD4AB9" w:rsidRDefault="00285F88" w:rsidP="00285F88">
      <w:pPr>
        <w:pStyle w:val="Heading2"/>
      </w:pPr>
      <w:bookmarkStart w:id="69" w:name="_Toc124106426"/>
      <w:r>
        <w:lastRenderedPageBreak/>
        <w:t>K. Lomba Cerdas Cermat Kader Tingkat Desa</w:t>
      </w:r>
      <w:bookmarkEnd w:id="69"/>
    </w:p>
    <w:p w14:paraId="5ABDDA5D" w14:textId="6F71E831" w:rsidR="00AA2DCA" w:rsidRDefault="00EB49FD" w:rsidP="00AA2DCA">
      <w:pPr>
        <w:spacing w:line="360" w:lineRule="auto"/>
        <w:ind w:left="567" w:firstLine="567"/>
      </w:pPr>
      <w:proofErr w:type="gramStart"/>
      <w:r>
        <w:t>Kegiatan lomba Cerdas Cermat Kader tingkat desa dilakukan pada saat acara paguyuban kader yaitu pada Selasa, 30 November 2022 pukul 10.00 WIB di salah satu rumah kader di RW 11.</w:t>
      </w:r>
      <w:proofErr w:type="gramEnd"/>
      <w:r>
        <w:t xml:space="preserve"> </w:t>
      </w:r>
      <w:proofErr w:type="gramStart"/>
      <w:r>
        <w:t>Lomba diadakan untuk kader desa Barengkok.</w:t>
      </w:r>
      <w:proofErr w:type="gramEnd"/>
      <w:r>
        <w:t xml:space="preserve"> </w:t>
      </w:r>
      <w:proofErr w:type="gramStart"/>
      <w:r>
        <w:t>Pada saat perlombaan, banyak kader yang hadir dan menyemangati k</w:t>
      </w:r>
      <w:r w:rsidR="00AA2DCA">
        <w:t>ader yang mengikuti perlombaan.</w:t>
      </w:r>
      <w:proofErr w:type="gramEnd"/>
    </w:p>
    <w:p w14:paraId="766C7F20" w14:textId="411EEED9" w:rsidR="00285F88" w:rsidRDefault="00EB49FD" w:rsidP="005950C3">
      <w:pPr>
        <w:spacing w:line="360" w:lineRule="auto"/>
        <w:ind w:left="720" w:firstLine="414"/>
      </w:pPr>
      <w:proofErr w:type="gramStart"/>
      <w:r>
        <w:t>Dari hasil perlombaan, terlihat ada kader yang dapat menjawab dan tidak dapat menjawab.</w:t>
      </w:r>
      <w:proofErr w:type="gramEnd"/>
      <w:r>
        <w:t xml:space="preserve"> Kegiatan perlombaan dibentuk 4 </w:t>
      </w:r>
      <w:proofErr w:type="gramStart"/>
      <w:r>
        <w:t>tim</w:t>
      </w:r>
      <w:proofErr w:type="gramEnd"/>
      <w:r>
        <w:t xml:space="preserve"> berisikan 3 orang/tim. Pemenang dari lomba cerdas cermat ini diambil dari </w:t>
      </w:r>
      <w:proofErr w:type="gramStart"/>
      <w:r>
        <w:t>tim</w:t>
      </w:r>
      <w:proofErr w:type="gramEnd"/>
      <w:r>
        <w:t xml:space="preserve"> yang mendapatkan poin terbanyak dan dapat melewati babak 3.</w:t>
      </w:r>
    </w:p>
    <w:p w14:paraId="3B55E9E2" w14:textId="77777777" w:rsidR="00BD4AB9" w:rsidRPr="00285F88" w:rsidRDefault="00285F88" w:rsidP="00285F88">
      <w:r>
        <w:br w:type="page"/>
      </w:r>
    </w:p>
    <w:p w14:paraId="69FA554C" w14:textId="77777777" w:rsidR="00BD4AB9" w:rsidRDefault="00EB49FD">
      <w:pPr>
        <w:pStyle w:val="Heading1"/>
      </w:pPr>
      <w:bookmarkStart w:id="70" w:name="_Toc124106427"/>
      <w:r>
        <w:lastRenderedPageBreak/>
        <w:t>BAB VI</w:t>
      </w:r>
      <w:bookmarkEnd w:id="70"/>
    </w:p>
    <w:p w14:paraId="43A7286A" w14:textId="77777777" w:rsidR="00BD4AB9" w:rsidRDefault="00EB49FD">
      <w:pPr>
        <w:jc w:val="center"/>
        <w:rPr>
          <w:b/>
        </w:rPr>
      </w:pPr>
      <w:r>
        <w:rPr>
          <w:b/>
        </w:rPr>
        <w:t>KESIMPULAN DAN SARAN</w:t>
      </w:r>
    </w:p>
    <w:p w14:paraId="7EC6423F" w14:textId="77777777" w:rsidR="00BD4AB9" w:rsidRDefault="00BD4AB9">
      <w:pPr>
        <w:jc w:val="center"/>
        <w:rPr>
          <w:b/>
        </w:rPr>
      </w:pPr>
    </w:p>
    <w:p w14:paraId="16E85FA1" w14:textId="77777777" w:rsidR="00BD4AB9" w:rsidRDefault="00EB49FD">
      <w:pPr>
        <w:pStyle w:val="Heading2"/>
        <w:numPr>
          <w:ilvl w:val="0"/>
          <w:numId w:val="249"/>
        </w:numPr>
      </w:pPr>
      <w:bookmarkStart w:id="71" w:name="_Toc124106428"/>
      <w:r>
        <w:t>Kesimpulan</w:t>
      </w:r>
      <w:bookmarkEnd w:id="71"/>
    </w:p>
    <w:p w14:paraId="6BA956F6" w14:textId="77777777" w:rsidR="00BD4AB9" w:rsidRDefault="00EB49FD" w:rsidP="009C0AAE">
      <w:pPr>
        <w:spacing w:line="360" w:lineRule="auto"/>
        <w:ind w:left="720"/>
      </w:pPr>
      <w:proofErr w:type="gramStart"/>
      <w:r>
        <w:t>Kegiatan intervensi yang dilakukan di Desa Barengkok, Kecamatan Leuwiliang pada tanggal 21 November - 15 Desember 2022 berjalan dengan lancar.</w:t>
      </w:r>
      <w:proofErr w:type="gramEnd"/>
      <w:r>
        <w:t xml:space="preserve"> Kegiatan intervensi yang dilakukan sebagai berikut:</w:t>
      </w:r>
    </w:p>
    <w:p w14:paraId="5A7A1367" w14:textId="238F9CC7" w:rsidR="00BD4AB9" w:rsidRDefault="00EB49FD" w:rsidP="009C0AAE">
      <w:pPr>
        <w:numPr>
          <w:ilvl w:val="0"/>
          <w:numId w:val="35"/>
        </w:numPr>
        <w:spacing w:after="0" w:line="360" w:lineRule="auto"/>
        <w:ind w:left="1080"/>
      </w:pPr>
      <w:r>
        <w:t xml:space="preserve">Kegiatan Musyawarah Masyarakat Desa dihadiri 32 </w:t>
      </w:r>
      <w:r w:rsidR="00D648C5">
        <w:t xml:space="preserve">orang dan </w:t>
      </w:r>
      <w:r>
        <w:t>berlangsung dengan lancar dan peserta sangat antusias, banyak warga yang memberikan pertanyaan-pertanyaan terkait jadwal yang sudah ditentukan hingga akhirnya disepakati seluruh masyarakat terkait.</w:t>
      </w:r>
    </w:p>
    <w:p w14:paraId="18472FF6" w14:textId="5BF5D973" w:rsidR="00BD4AB9" w:rsidRDefault="00EB49FD" w:rsidP="009C0AAE">
      <w:pPr>
        <w:numPr>
          <w:ilvl w:val="0"/>
          <w:numId w:val="35"/>
        </w:numPr>
        <w:spacing w:after="0" w:line="360" w:lineRule="auto"/>
        <w:ind w:left="1080"/>
      </w:pPr>
      <w:r>
        <w:t xml:space="preserve">Penyuluhan </w:t>
      </w:r>
      <w:r w:rsidRPr="005E1A71">
        <w:rPr>
          <w:i/>
        </w:rPr>
        <w:t>stunting</w:t>
      </w:r>
      <w:r>
        <w:t xml:space="preserve"> dilakukan di Posyandu Perkutut 11 dengan jumlah peserta 20 ibu hamil dan ibu menyusui dan terdapat peningkatan pengetahuan yang didapat dari hasil </w:t>
      </w:r>
      <w:r w:rsidRPr="005E1A71">
        <w:rPr>
          <w:i/>
        </w:rPr>
        <w:t>pre-test</w:t>
      </w:r>
      <w:r>
        <w:t xml:space="preserve"> ke </w:t>
      </w:r>
      <w:r w:rsidRPr="005E1A71">
        <w:rPr>
          <w:i/>
        </w:rPr>
        <w:t>post-test</w:t>
      </w:r>
      <w:r>
        <w:t xml:space="preserve"> sebesar 11</w:t>
      </w:r>
      <w:r w:rsidR="00D648C5">
        <w:t xml:space="preserve"> poin dari skor pre-test 48 ke skor post-test 59</w:t>
      </w:r>
      <w:r>
        <w:t>.</w:t>
      </w:r>
    </w:p>
    <w:p w14:paraId="7E07A62A" w14:textId="45B842C0" w:rsidR="00BD4AB9" w:rsidRPr="004D0C4E" w:rsidRDefault="004D0C4E" w:rsidP="009C0AAE">
      <w:pPr>
        <w:numPr>
          <w:ilvl w:val="0"/>
          <w:numId w:val="35"/>
        </w:numPr>
        <w:spacing w:after="0" w:line="360" w:lineRule="auto"/>
        <w:ind w:left="1080"/>
      </w:pPr>
      <w:r w:rsidRPr="00804496">
        <w:t xml:space="preserve">Penyuluahn jajanan sehat telah dilaksanakan pada tanggal 29 November 2022 yang dihadiri oleh 21 siswa dan siswi SDN 01 Kandang Sapi Barengkok. Penyuluhan diikuti dengan baik oleh para peserta dapat dibuktikan dengan peningkatan hasil pretest dan posttest yaitu dengaan rata-rata nilai </w:t>
      </w:r>
      <w:r w:rsidRPr="00804496">
        <w:rPr>
          <w:i/>
          <w:iCs/>
        </w:rPr>
        <w:t>pretest</w:t>
      </w:r>
      <w:r w:rsidRPr="00804496">
        <w:t xml:space="preserve"> 39 serta rata-rata nilai </w:t>
      </w:r>
      <w:r w:rsidRPr="00804496">
        <w:rPr>
          <w:i/>
          <w:iCs/>
        </w:rPr>
        <w:t>post test</w:t>
      </w:r>
      <w:r w:rsidRPr="00804496">
        <w:t xml:space="preserve"> 53.8.</w:t>
      </w:r>
    </w:p>
    <w:p w14:paraId="067E8323" w14:textId="6D326642" w:rsidR="00BD4AB9" w:rsidRDefault="00EB49FD" w:rsidP="009C0AAE">
      <w:pPr>
        <w:numPr>
          <w:ilvl w:val="0"/>
          <w:numId w:val="35"/>
        </w:numPr>
        <w:spacing w:after="0" w:line="360" w:lineRule="auto"/>
        <w:ind w:left="1080"/>
      </w:pPr>
      <w:r>
        <w:t>Kegiatan penyuluhan anemia telah dilaksanakan pada tanggal 29 November 2022 yang dihadiri oleh 26 sisw</w:t>
      </w:r>
      <w:r w:rsidR="00912435">
        <w:t>i</w:t>
      </w:r>
      <w:r>
        <w:t>. Kegiatan</w:t>
      </w:r>
      <w:r w:rsidR="00AC2B20">
        <w:t xml:space="preserve"> </w:t>
      </w:r>
      <w:r>
        <w:t>ini berlangsung dengan baik dan peserta penyuluhan pun memiliki antusiasme yang tinggi</w:t>
      </w:r>
      <w:r w:rsidR="00912435">
        <w:t xml:space="preserve">. Peningkatan pengetahuan meningkat sebesar 19 </w:t>
      </w:r>
      <w:r w:rsidR="002005D7">
        <w:t>poin dari 39 menjadi 58.</w:t>
      </w:r>
    </w:p>
    <w:p w14:paraId="24863726" w14:textId="77777777" w:rsidR="005950C3" w:rsidRDefault="003C1B5F" w:rsidP="009C0AAE">
      <w:pPr>
        <w:numPr>
          <w:ilvl w:val="0"/>
          <w:numId w:val="35"/>
        </w:numPr>
        <w:spacing w:after="0" w:line="360" w:lineRule="auto"/>
        <w:ind w:left="1080"/>
        <w:rPr>
          <w:color w:val="000000"/>
        </w:rPr>
      </w:pPr>
      <w:r>
        <w:t>Kegiatan penyuluhan Konsumsi Sayur dan Buah dilaksanakan pada Jumat, 02 Desember 2022 pukul 10.00 WIB di sekolah SMP Muhammadiyah Barengkok</w:t>
      </w:r>
      <w:r w:rsidR="001F1B4F">
        <w:t xml:space="preserve"> dengan p</w:t>
      </w:r>
      <w:r w:rsidR="00D04AB0">
        <w:rPr>
          <w:color w:val="000000"/>
        </w:rPr>
        <w:t xml:space="preserve">eserta </w:t>
      </w:r>
      <w:r w:rsidR="001F1B4F">
        <w:rPr>
          <w:color w:val="000000"/>
        </w:rPr>
        <w:t>sebanyak</w:t>
      </w:r>
      <w:r w:rsidR="00D04AB0">
        <w:rPr>
          <w:color w:val="000000"/>
        </w:rPr>
        <w:t xml:space="preserve"> 34 siswa.</w:t>
      </w:r>
      <w:r w:rsidR="001F1B4F">
        <w:rPr>
          <w:color w:val="000000"/>
        </w:rPr>
        <w:t xml:space="preserve"> </w:t>
      </w:r>
    </w:p>
    <w:p w14:paraId="7E3B3CB7" w14:textId="77777777" w:rsidR="005950C3" w:rsidRDefault="005950C3">
      <w:pPr>
        <w:rPr>
          <w:color w:val="000000"/>
        </w:rPr>
      </w:pPr>
      <w:r>
        <w:rPr>
          <w:color w:val="000000"/>
        </w:rPr>
        <w:br w:type="page"/>
      </w:r>
    </w:p>
    <w:p w14:paraId="3E797C27" w14:textId="4BFE84D8" w:rsidR="00174096" w:rsidRPr="003C1B5F" w:rsidRDefault="001F3815" w:rsidP="005950C3">
      <w:pPr>
        <w:spacing w:after="0" w:line="360" w:lineRule="auto"/>
        <w:ind w:left="1080"/>
      </w:pPr>
      <w:proofErr w:type="gramStart"/>
      <w:r>
        <w:rPr>
          <w:color w:val="000000"/>
        </w:rPr>
        <w:lastRenderedPageBreak/>
        <w:t>Terdapat peningkatan pengetahuan yang didapat dari h</w:t>
      </w:r>
      <w:r w:rsidR="001F1B4F">
        <w:rPr>
          <w:color w:val="000000"/>
        </w:rPr>
        <w:t>asil </w:t>
      </w:r>
      <w:r>
        <w:rPr>
          <w:color w:val="000000"/>
        </w:rPr>
        <w:t>pre-test ke post-test sebesar 12 poin dari skor</w:t>
      </w:r>
      <w:r w:rsidR="00D04AB0">
        <w:rPr>
          <w:color w:val="000000"/>
        </w:rPr>
        <w:t xml:space="preserve"> pre-test yaitu 47 dan skor post-test yaitu 59.</w:t>
      </w:r>
      <w:proofErr w:type="gramEnd"/>
      <w:r w:rsidR="00D04AB0">
        <w:rPr>
          <w:color w:val="000000"/>
        </w:rPr>
        <w:t xml:space="preserve"> </w:t>
      </w:r>
      <w:r w:rsidR="003C1B5F">
        <w:t xml:space="preserve"> </w:t>
      </w:r>
    </w:p>
    <w:p w14:paraId="4F54E802" w14:textId="77777777" w:rsidR="00185958" w:rsidRDefault="00A00418" w:rsidP="009C0AAE">
      <w:pPr>
        <w:numPr>
          <w:ilvl w:val="0"/>
          <w:numId w:val="35"/>
        </w:numPr>
        <w:spacing w:after="0" w:line="360" w:lineRule="auto"/>
        <w:ind w:left="1080"/>
      </w:pPr>
      <w:r>
        <w:t xml:space="preserve">Kegiatan penyuluhan ASI MP-ASI telah </w:t>
      </w:r>
      <w:r w:rsidRPr="00A00418">
        <w:t>dilaksanakan Posyandu Perkutut X RW 10 Desa Barengkok pada tanggal 6 Desember 2022 dengan sasaran Ibu Menyusui dan Ibu Batita yang dihadiri 16 peserta.</w:t>
      </w:r>
      <w:r w:rsidR="00174096">
        <w:t xml:space="preserve"> T</w:t>
      </w:r>
      <w:r w:rsidR="00174096" w:rsidRPr="00174096">
        <w:t xml:space="preserve">erdapat peningkatan pengetahuan yang didapat dari hasil </w:t>
      </w:r>
      <w:r w:rsidR="00174096">
        <w:t>pre-test ke post-test sebesar 12</w:t>
      </w:r>
      <w:r w:rsidR="00174096" w:rsidRPr="00174096">
        <w:t>%.</w:t>
      </w:r>
    </w:p>
    <w:p w14:paraId="7A3D785E" w14:textId="075584C0" w:rsidR="00BD4AB9" w:rsidRDefault="00174096" w:rsidP="009C0AAE">
      <w:pPr>
        <w:numPr>
          <w:ilvl w:val="0"/>
          <w:numId w:val="35"/>
        </w:numPr>
        <w:spacing w:after="0" w:line="360" w:lineRule="auto"/>
        <w:ind w:left="1080"/>
      </w:pPr>
      <w:r>
        <w:t xml:space="preserve">Kegiatan penyuluhan PMBA telah </w:t>
      </w:r>
      <w:r w:rsidRPr="00A00418">
        <w:t>dilaksanakan Posyandu Perkutut X RW 10 Desa Barengkok pada tanggal 6 Desember 2022 dengan sasaran Ibu Menyusui dan Ibu Batita yang dihadiri 16 peserta.</w:t>
      </w:r>
      <w:r>
        <w:t xml:space="preserve"> </w:t>
      </w:r>
      <w:r w:rsidR="00185958" w:rsidRPr="00185958">
        <w:t>Terdapat peningkatan pengetahuan sebesar 30% dari pertanyaan-pertanyaan yang disampaikan mahasiswa secara lisan.</w:t>
      </w:r>
    </w:p>
    <w:p w14:paraId="233FAE47" w14:textId="77777777" w:rsidR="00BD4AB9" w:rsidRDefault="00EB49FD" w:rsidP="009C0AAE">
      <w:pPr>
        <w:numPr>
          <w:ilvl w:val="0"/>
          <w:numId w:val="35"/>
        </w:numPr>
        <w:spacing w:after="0" w:line="360" w:lineRule="auto"/>
        <w:ind w:left="1080"/>
      </w:pPr>
      <w:r>
        <w:t xml:space="preserve">Kegiatan penyuluhan PHBS dilakukan di BKMT Barengkok pada tanggal 3 Desember 2022 dengan jumlah peserta sebanyak 28 remaja laki-laki yang sedang melakukan kegiatan di BKMT Barengkok. Kegiatan penyuluhan PHBS ini berlangsung dengan lancar karena peserta memiliki antusias yang baik ketika mengikuti penyuluhan yang disampaikan oleh mahasiswa Poltekkes Jakarta 2, para peserta juga aktif bertanya ketika sesi </w:t>
      </w:r>
      <w:proofErr w:type="gramStart"/>
      <w:r>
        <w:t>tanya</w:t>
      </w:r>
      <w:proofErr w:type="gramEnd"/>
      <w:r>
        <w:t xml:space="preserve"> jawab ditandai dengan peningkatan nilai pada </w:t>
      </w:r>
      <w:r w:rsidRPr="005E1A71">
        <w:rPr>
          <w:i/>
        </w:rPr>
        <w:t>pre-test</w:t>
      </w:r>
      <w:r>
        <w:t xml:space="preserve"> dan </w:t>
      </w:r>
      <w:r w:rsidRPr="005E1A71">
        <w:rPr>
          <w:i/>
        </w:rPr>
        <w:t>post-test</w:t>
      </w:r>
      <w:r>
        <w:t xml:space="preserve">. </w:t>
      </w:r>
    </w:p>
    <w:p w14:paraId="5D0DA4A5" w14:textId="5C4895EC" w:rsidR="00BD4AB9" w:rsidRDefault="00EB49FD" w:rsidP="009C0AAE">
      <w:pPr>
        <w:numPr>
          <w:ilvl w:val="0"/>
          <w:numId w:val="35"/>
        </w:numPr>
        <w:spacing w:after="0" w:line="360" w:lineRule="auto"/>
        <w:ind w:left="1080"/>
      </w:pPr>
      <w:r>
        <w:t xml:space="preserve">Penyuluhan penyakit degeneratif dilakukan di pengajian lansia dengan jumlah peserta 33 lansia dan terdapat peningkatan pengetahuan yang didapat dari hasil </w:t>
      </w:r>
      <w:r w:rsidRPr="005E1A71">
        <w:rPr>
          <w:i/>
        </w:rPr>
        <w:t>pre-test</w:t>
      </w:r>
      <w:r>
        <w:t xml:space="preserve"> ke </w:t>
      </w:r>
      <w:r w:rsidRPr="005E1A71">
        <w:rPr>
          <w:i/>
        </w:rPr>
        <w:t>post-test</w:t>
      </w:r>
      <w:r>
        <w:t xml:space="preserve"> sebesar 19</w:t>
      </w:r>
      <w:r w:rsidR="00D648C5">
        <w:t xml:space="preserve"> poin dari skor pre-test 41 ke skor post-test 60</w:t>
      </w:r>
      <w:r>
        <w:t>.</w:t>
      </w:r>
    </w:p>
    <w:p w14:paraId="6F723963" w14:textId="175A0FFC" w:rsidR="00BD4AB9" w:rsidRPr="003F595C" w:rsidRDefault="003F595C" w:rsidP="009C0AAE">
      <w:pPr>
        <w:numPr>
          <w:ilvl w:val="0"/>
          <w:numId w:val="35"/>
        </w:numPr>
        <w:spacing w:after="0" w:line="360" w:lineRule="auto"/>
        <w:ind w:left="1080"/>
      </w:pPr>
      <w:r w:rsidRPr="003F595C">
        <w:t>Kegiatan demonstrasi Teknologi Tepat Guna (TTG) dilakukan di Aula Balai Desa Barengkok pada tanggal 1 Desember 2022 dengan jumlah peserta 30 orang kader posyandu. Kegiatan berjalan dengan baik dan lancar karena peserta memiliki antusisme yang tinggi dalam melakukan demontrasi ini. Beberapa peserta juga aktif bertanya mengenai produk yang dibuat.</w:t>
      </w:r>
    </w:p>
    <w:p w14:paraId="7C6E1000" w14:textId="0E7E928E" w:rsidR="00B864E0" w:rsidRPr="007A000A" w:rsidRDefault="00B864E0" w:rsidP="009C0AAE">
      <w:pPr>
        <w:pStyle w:val="ListParagraph"/>
        <w:numPr>
          <w:ilvl w:val="0"/>
          <w:numId w:val="35"/>
        </w:numPr>
        <w:spacing w:line="360" w:lineRule="auto"/>
        <w:ind w:left="1134"/>
      </w:pPr>
      <w:r w:rsidRPr="007A000A">
        <w:lastRenderedPageBreak/>
        <w:t>Kegiatan pelatihan kader dilakukan di Aula Balai Desa Barengkok pada hari Kamis, 1 Desember 2022 dengan jumlah peserta sebanyak 28 orang. Pada saat kegiatan berlangsung partisipasi dari peserta sangat baik, hal ini dapat dilihat dari peserta antusias mendengarkan dan memperhatikan materi yang disampaikan oleh mahasiswa.</w:t>
      </w:r>
    </w:p>
    <w:p w14:paraId="6EAFA549" w14:textId="77777777" w:rsidR="00BD4AB9" w:rsidRPr="007E5D75" w:rsidRDefault="007E5D75" w:rsidP="009C0AAE">
      <w:pPr>
        <w:numPr>
          <w:ilvl w:val="0"/>
          <w:numId w:val="35"/>
        </w:numPr>
        <w:spacing w:after="0" w:line="360" w:lineRule="auto"/>
        <w:ind w:left="1080"/>
      </w:pPr>
      <w:r>
        <w:t xml:space="preserve">Pendampingan posyandu yang hanya dilakukan pada satu posyandu dengan total peserta 17 balita dan 2 ibu hamil terlaksana dengan baik. </w:t>
      </w:r>
      <w:r w:rsidR="00743842">
        <w:t xml:space="preserve">Kader dapat menerima arahan jika terdapat kesalahan pengukuran pada saat pendampingan posyandu. </w:t>
      </w:r>
    </w:p>
    <w:p w14:paraId="6364C206" w14:textId="4214A0BF" w:rsidR="00BD4AB9" w:rsidRPr="004D0C4E" w:rsidRDefault="004D0C4E" w:rsidP="009C0AAE">
      <w:pPr>
        <w:numPr>
          <w:ilvl w:val="0"/>
          <w:numId w:val="35"/>
        </w:numPr>
        <w:spacing w:after="0" w:line="360" w:lineRule="auto"/>
        <w:ind w:left="1080"/>
      </w:pPr>
      <w:r w:rsidRPr="00804496">
        <w:t xml:space="preserve">Keluarga Binaan merupakan kegiatan </w:t>
      </w:r>
      <w:r w:rsidRPr="002450AC">
        <w:t>intervensi gizi kepada keluarga balita/batita dan ibu hamil yang mengalami masalah gizi</w:t>
      </w:r>
      <w:r>
        <w:t xml:space="preserve"> dengan melakukan </w:t>
      </w:r>
      <w:r w:rsidRPr="002450AC">
        <w:t xml:space="preserve">penyuluhan dan pemantauan secara intensif selama sepuluh kali pertemuan. </w:t>
      </w:r>
    </w:p>
    <w:p w14:paraId="2B745E96" w14:textId="77777777" w:rsidR="00BD4AB9" w:rsidRDefault="00EB49FD" w:rsidP="009C0AAE">
      <w:pPr>
        <w:numPr>
          <w:ilvl w:val="0"/>
          <w:numId w:val="35"/>
        </w:numPr>
        <w:spacing w:after="0" w:line="360" w:lineRule="auto"/>
        <w:ind w:left="1080"/>
      </w:pPr>
      <w:r>
        <w:t>Pameran gizi dan kesehatan berjalan dengan baik dan masyarakat berpartisipasi dengan aktif.</w:t>
      </w:r>
    </w:p>
    <w:p w14:paraId="58008309" w14:textId="490A9286" w:rsidR="004178A6" w:rsidRDefault="004178A6" w:rsidP="009C0AAE">
      <w:pPr>
        <w:numPr>
          <w:ilvl w:val="0"/>
          <w:numId w:val="35"/>
        </w:numPr>
        <w:spacing w:line="360" w:lineRule="auto"/>
        <w:ind w:left="1080"/>
      </w:pPr>
      <w:r>
        <w:t xml:space="preserve">Pada kegiatan </w:t>
      </w:r>
      <w:r w:rsidRPr="00285F88">
        <w:t>lomba puzzle gizi seimbang tingkat desa dilaksanakan pada tanggal 29 November 2022 di SDN 01 Barengkok</w:t>
      </w:r>
      <w:r>
        <w:t xml:space="preserve"> dimana </w:t>
      </w:r>
      <w:r w:rsidRPr="00285F88">
        <w:t>peserta sangat antusias mengikuti perlombaan</w:t>
      </w:r>
      <w:r>
        <w:t xml:space="preserve"> dan </w:t>
      </w:r>
      <w:r w:rsidRPr="00285F88">
        <w:t>disimpulkan bahwa 70% siswa sudah mengerti jenis bahan makanan sumber protein hewani, protein nabati, buah, dan sayur, sementara 30% peserta masih belum memahami sumber bahan makanan karbohidrat</w:t>
      </w:r>
    </w:p>
    <w:p w14:paraId="3B74A0A1" w14:textId="3C0096AD" w:rsidR="004178A6" w:rsidRDefault="004178A6" w:rsidP="009C0AAE">
      <w:pPr>
        <w:numPr>
          <w:ilvl w:val="0"/>
          <w:numId w:val="35"/>
        </w:numPr>
        <w:spacing w:line="360" w:lineRule="auto"/>
        <w:ind w:left="1080"/>
      </w:pPr>
      <w:r>
        <w:t xml:space="preserve"> Pada kegiatan lomba kreasi tingkat desa yang dilaksanakan tanggal 6 Desember 2022 di halaman rumah warga. Dari target </w:t>
      </w:r>
      <w:proofErr w:type="gramStart"/>
      <w:r>
        <w:t>peserta sebanyak 20 orang, peserta yang dapat hadir hanya 6 orang dengan persentase kehadiran sebesar 30%</w:t>
      </w:r>
      <w:proofErr w:type="gramEnd"/>
      <w:r>
        <w:t>. Namun, antusias peserta saat acara berlangsung sangat baik.</w:t>
      </w:r>
    </w:p>
    <w:p w14:paraId="2A5D6461" w14:textId="15C12E8F" w:rsidR="00BD4AB9" w:rsidRDefault="00F92476" w:rsidP="009C0AAE">
      <w:pPr>
        <w:numPr>
          <w:ilvl w:val="0"/>
          <w:numId w:val="35"/>
        </w:numPr>
        <w:spacing w:line="360" w:lineRule="auto"/>
        <w:ind w:left="1080"/>
      </w:pPr>
      <w:r>
        <w:t>Lomba Mewarnai dilaksanakan pada 2 Desember 2022 di TK/RA Nurunnajah dengan jumlah peserta 47 siswa. Dari 47 siswa dipilih 3 terbaik.</w:t>
      </w:r>
    </w:p>
    <w:p w14:paraId="2F23D747" w14:textId="15B2E317" w:rsidR="00D04AB0" w:rsidRDefault="00D04AB0" w:rsidP="009C0AAE">
      <w:pPr>
        <w:numPr>
          <w:ilvl w:val="0"/>
          <w:numId w:val="35"/>
        </w:numPr>
        <w:spacing w:line="360" w:lineRule="auto"/>
        <w:ind w:left="1080"/>
      </w:pPr>
      <w:r>
        <w:rPr>
          <w:color w:val="000000"/>
        </w:rPr>
        <w:lastRenderedPageBreak/>
        <w:t xml:space="preserve">Pada kegiatan lomba cerdas cermat kader tingkat desa yang dilaksanakan tangggal 30 November 2022, dimana peserta yang hadir terdapat 16 kader. Antusias peserta saat acara berlangsung sangat baik. Kegiatan perlombaan dibentuk 4 </w:t>
      </w:r>
      <w:proofErr w:type="gramStart"/>
      <w:r>
        <w:rPr>
          <w:color w:val="000000"/>
        </w:rPr>
        <w:t>tim</w:t>
      </w:r>
      <w:proofErr w:type="gramEnd"/>
      <w:r>
        <w:rPr>
          <w:color w:val="000000"/>
        </w:rPr>
        <w:t xml:space="preserve"> berisikan 3 orang/tim. Pemenang dari lomba cerdas cermat ini diambil dari </w:t>
      </w:r>
      <w:proofErr w:type="gramStart"/>
      <w:r>
        <w:rPr>
          <w:color w:val="000000"/>
        </w:rPr>
        <w:t>tim</w:t>
      </w:r>
      <w:proofErr w:type="gramEnd"/>
      <w:r>
        <w:rPr>
          <w:color w:val="000000"/>
        </w:rPr>
        <w:t xml:space="preserve"> yang mendapatkan poin terbanyak dan dapat melewati babak 3.</w:t>
      </w:r>
    </w:p>
    <w:p w14:paraId="5BE0A671" w14:textId="77777777" w:rsidR="00BD4AB9" w:rsidRDefault="00EB49FD">
      <w:pPr>
        <w:pStyle w:val="Heading2"/>
        <w:numPr>
          <w:ilvl w:val="0"/>
          <w:numId w:val="249"/>
        </w:numPr>
      </w:pPr>
      <w:bookmarkStart w:id="72" w:name="_Toc124106429"/>
      <w:r>
        <w:t>Saran</w:t>
      </w:r>
      <w:bookmarkEnd w:id="72"/>
    </w:p>
    <w:p w14:paraId="545E28A6" w14:textId="77777777" w:rsidR="00BD4AB9" w:rsidRDefault="00EB49FD">
      <w:pPr>
        <w:numPr>
          <w:ilvl w:val="0"/>
          <w:numId w:val="126"/>
        </w:numPr>
        <w:spacing w:after="0" w:line="360" w:lineRule="auto"/>
        <w:ind w:left="1080"/>
      </w:pPr>
      <w:r>
        <w:t>Diharapkan kepada perangkat desa, tenaga kesehatan, dan masyarakat Desa Barengkok untuk melanjutkan dan menerapkan kegiatan yang telah dilakukan.</w:t>
      </w:r>
    </w:p>
    <w:p w14:paraId="3B4A3BDA" w14:textId="77777777" w:rsidR="00BD4AB9" w:rsidRDefault="00EB49FD">
      <w:pPr>
        <w:numPr>
          <w:ilvl w:val="0"/>
          <w:numId w:val="126"/>
        </w:numPr>
        <w:spacing w:after="0" w:line="360" w:lineRule="auto"/>
        <w:ind w:left="1080"/>
      </w:pPr>
      <w:r>
        <w:t>Sebaiknya untuk bidan desa dan kader posyandu untuk memberikan perhatian khusus kepada balita dibawah garis merah (BGM), balita gizi kurang, balita dengan berat badan tidak naik 2x berturut-turut dan ibu hamil KEK dengan LILA &lt; 23,5 cm.</w:t>
      </w:r>
    </w:p>
    <w:p w14:paraId="29E6E1FA" w14:textId="77777777" w:rsidR="00BD4AB9" w:rsidRDefault="00EB49FD">
      <w:pPr>
        <w:numPr>
          <w:ilvl w:val="0"/>
          <w:numId w:val="126"/>
        </w:numPr>
        <w:spacing w:line="360" w:lineRule="auto"/>
        <w:ind w:left="1080"/>
      </w:pPr>
      <w:r>
        <w:t>Sebaiknya diadakan pelatihan kader setiap tahunnya untuk meningkatkan pengetahuan kader sehingga para kader mampu menindaklanjuti jika terdapat balita atau ibu hamil yang mengalami status gizi kurang.</w:t>
      </w:r>
    </w:p>
    <w:p w14:paraId="19780E1D" w14:textId="77777777" w:rsidR="00BD4AB9" w:rsidRDefault="00EB49FD">
      <w:pPr>
        <w:jc w:val="left"/>
        <w:rPr>
          <w:b/>
        </w:rPr>
      </w:pPr>
      <w:r>
        <w:br w:type="page"/>
      </w:r>
    </w:p>
    <w:p w14:paraId="2DC21D4B" w14:textId="3705BC18" w:rsidR="00BD4AB9" w:rsidRDefault="00EB49FD">
      <w:pPr>
        <w:pStyle w:val="Heading1"/>
      </w:pPr>
      <w:bookmarkStart w:id="73" w:name="_Toc124106430"/>
      <w:r>
        <w:lastRenderedPageBreak/>
        <w:t>DAFT</w:t>
      </w:r>
      <w:r w:rsidR="001327D5">
        <w:t>A</w:t>
      </w:r>
      <w:r>
        <w:t>R PUSTAKA</w:t>
      </w:r>
      <w:bookmarkEnd w:id="73"/>
    </w:p>
    <w:p w14:paraId="0AEA86EA" w14:textId="77777777" w:rsidR="00285F88" w:rsidRPr="00285F88" w:rsidRDefault="00285F88" w:rsidP="00285F88"/>
    <w:p w14:paraId="6246691E" w14:textId="77777777" w:rsidR="00BD4AB9" w:rsidRPr="00285F88" w:rsidRDefault="00EB49FD">
      <w:pPr>
        <w:pStyle w:val="ListParagraph"/>
        <w:numPr>
          <w:ilvl w:val="0"/>
          <w:numId w:val="350"/>
        </w:numPr>
        <w:spacing w:line="360" w:lineRule="auto"/>
        <w:ind w:left="426"/>
        <w:rPr>
          <w:b/>
        </w:rPr>
      </w:pPr>
      <w:r>
        <w:t xml:space="preserve">Aini N, Aridiana L </w:t>
      </w:r>
      <w:proofErr w:type="gramStart"/>
      <w:r>
        <w:t>martha</w:t>
      </w:r>
      <w:proofErr w:type="gramEnd"/>
      <w:r>
        <w:t>. Sistem Endokrin. Jakarta: Salemba Medika; 2016.</w:t>
      </w:r>
    </w:p>
    <w:p w14:paraId="423B80E2" w14:textId="77777777" w:rsidR="00BD4AB9" w:rsidRPr="00285F88" w:rsidRDefault="00EB49FD">
      <w:pPr>
        <w:pStyle w:val="ListParagraph"/>
        <w:numPr>
          <w:ilvl w:val="0"/>
          <w:numId w:val="350"/>
        </w:numPr>
        <w:spacing w:line="360" w:lineRule="auto"/>
        <w:ind w:left="426"/>
        <w:rPr>
          <w:b/>
        </w:rPr>
      </w:pPr>
      <w:r>
        <w:t>Bappenas. KERANGKA KEBIJAKAN Gerakan Nasional</w:t>
      </w:r>
      <w:r w:rsidR="00285F88">
        <w:t xml:space="preserve"> </w:t>
      </w:r>
      <w:proofErr w:type="gramStart"/>
      <w:r>
        <w:t>Percepatan  Perbaikan</w:t>
      </w:r>
      <w:proofErr w:type="gramEnd"/>
      <w:r>
        <w:t xml:space="preserve"> Gizi Dalam Rangka Seribu Hari Pertama Kehidupan (Gerakan 1000 HPK). (Republik Indonesia, 2013).</w:t>
      </w:r>
    </w:p>
    <w:p w14:paraId="7FCC47E6" w14:textId="77777777" w:rsidR="00BD4AB9" w:rsidRPr="00285F88" w:rsidRDefault="00EB49FD">
      <w:pPr>
        <w:pStyle w:val="ListParagraph"/>
        <w:numPr>
          <w:ilvl w:val="0"/>
          <w:numId w:val="350"/>
        </w:numPr>
        <w:spacing w:line="360" w:lineRule="auto"/>
        <w:ind w:left="426"/>
        <w:rPr>
          <w:b/>
        </w:rPr>
      </w:pPr>
      <w:r>
        <w:t xml:space="preserve">Kemenkes.  Hipertensi Membunuh Diam-Diam Ketahui </w:t>
      </w:r>
      <w:proofErr w:type="gramStart"/>
      <w:r>
        <w:t>Tekanan  Darah</w:t>
      </w:r>
      <w:proofErr w:type="gramEnd"/>
      <w:r>
        <w:t xml:space="preserve">  Anda. 2018. Available from: http://www.depkes.go.id</w:t>
      </w:r>
    </w:p>
    <w:p w14:paraId="5AEF2EAD" w14:textId="77777777" w:rsidR="00BD4AB9" w:rsidRPr="00285F88" w:rsidRDefault="00EB49FD">
      <w:pPr>
        <w:pStyle w:val="ListParagraph"/>
        <w:numPr>
          <w:ilvl w:val="0"/>
          <w:numId w:val="350"/>
        </w:numPr>
        <w:spacing w:line="360" w:lineRule="auto"/>
        <w:ind w:left="426"/>
        <w:rPr>
          <w:b/>
        </w:rPr>
      </w:pPr>
      <w:r>
        <w:t xml:space="preserve">Mutingah, Z., &amp; Rokhaidah. (2021). Hubungan pengetahuan dan sikap ibu dengan perilaku pencegahan </w:t>
      </w:r>
      <w:r w:rsidRPr="00285F88">
        <w:rPr>
          <w:i/>
        </w:rPr>
        <w:t>stunting</w:t>
      </w:r>
      <w:r>
        <w:t xml:space="preserve"> pada balita. Jurnal Keperawatan Widya Gantari Indonesia, 5(2), 49–57. https://doi.org/10.52020/jkwgi.v5i2.3172</w:t>
      </w:r>
    </w:p>
    <w:p w14:paraId="24DE80E2" w14:textId="77777777" w:rsidR="00BD4AB9" w:rsidRPr="00285F88" w:rsidRDefault="00EB49FD">
      <w:pPr>
        <w:pStyle w:val="ListParagraph"/>
        <w:numPr>
          <w:ilvl w:val="0"/>
          <w:numId w:val="350"/>
        </w:numPr>
        <w:spacing w:line="360" w:lineRule="auto"/>
        <w:ind w:left="426"/>
        <w:rPr>
          <w:b/>
        </w:rPr>
      </w:pPr>
      <w:r>
        <w:t xml:space="preserve">Novianti, A., &amp; Utami, T. P. (2021). Penilaian Status Gizi dan Pengetahuan Gizi Seimbang Anak </w:t>
      </w:r>
      <w:proofErr w:type="gramStart"/>
      <w:r>
        <w:t>Usia</w:t>
      </w:r>
      <w:proofErr w:type="gramEnd"/>
      <w:r>
        <w:t xml:space="preserve"> Sekolah Sebagai Bentuk Aktivasi Kegiatan UKS. ABDIMAS: Jurnal Pengabdian Masyarakat, 4(1), 399-404.</w:t>
      </w:r>
    </w:p>
    <w:p w14:paraId="0703365F" w14:textId="77777777" w:rsidR="00BD4AB9" w:rsidRPr="00285F88" w:rsidRDefault="00EB49FD">
      <w:pPr>
        <w:pStyle w:val="ListParagraph"/>
        <w:numPr>
          <w:ilvl w:val="0"/>
          <w:numId w:val="350"/>
        </w:numPr>
        <w:spacing w:line="360" w:lineRule="auto"/>
        <w:ind w:left="426"/>
        <w:rPr>
          <w:b/>
        </w:rPr>
      </w:pPr>
      <w:r>
        <w:t xml:space="preserve">Potter, Perry. Fundamental </w:t>
      </w:r>
      <w:proofErr w:type="gramStart"/>
      <w:r>
        <w:t>Of</w:t>
      </w:r>
      <w:proofErr w:type="gramEnd"/>
      <w:r>
        <w:t xml:space="preserve"> Nursing: Consep, Proses and Practice. Jakarta: EGC; 2010</w:t>
      </w:r>
    </w:p>
    <w:p w14:paraId="21498CF1" w14:textId="77777777" w:rsidR="00BD4AB9" w:rsidRPr="00285F88" w:rsidRDefault="00EB49FD">
      <w:pPr>
        <w:pStyle w:val="ListParagraph"/>
        <w:numPr>
          <w:ilvl w:val="0"/>
          <w:numId w:val="350"/>
        </w:numPr>
        <w:spacing w:line="360" w:lineRule="auto"/>
        <w:ind w:left="426"/>
        <w:rPr>
          <w:b/>
        </w:rPr>
      </w:pPr>
      <w:r>
        <w:t xml:space="preserve">Ramadhanty, T. (2021). Pengaruh Edukasi Kesehatan Dengan Media Audiovisual Terhadap Pengetahuan Ibu Tentang </w:t>
      </w:r>
      <w:r w:rsidRPr="00285F88">
        <w:rPr>
          <w:i/>
        </w:rPr>
        <w:t>Stunting</w:t>
      </w:r>
      <w:r>
        <w:t xml:space="preserve"> Pada Balita Di Posyandu.</w:t>
      </w:r>
    </w:p>
    <w:p w14:paraId="1DB0B665" w14:textId="77777777" w:rsidR="00BD4AB9" w:rsidRDefault="00EB49FD">
      <w:pPr>
        <w:pStyle w:val="ListParagraph"/>
        <w:numPr>
          <w:ilvl w:val="0"/>
          <w:numId w:val="350"/>
        </w:numPr>
        <w:spacing w:line="360" w:lineRule="auto"/>
        <w:ind w:left="426"/>
      </w:pPr>
      <w:r>
        <w:t>Kementerian Kesehatan RI. Pelatihan Kader Posyandu. Jakarta : Kementerian Kesehatan RI, 2012</w:t>
      </w:r>
    </w:p>
    <w:p w14:paraId="1F52070D" w14:textId="77777777" w:rsidR="00BD4AB9" w:rsidRDefault="00EB49FD">
      <w:pPr>
        <w:pStyle w:val="ListParagraph"/>
        <w:numPr>
          <w:ilvl w:val="0"/>
          <w:numId w:val="350"/>
        </w:numPr>
        <w:spacing w:line="360" w:lineRule="auto"/>
        <w:ind w:left="426"/>
      </w:pPr>
      <w:r>
        <w:t xml:space="preserve">Hayati, N, dkk (2015). Pelatihan Kader Posyandu Dalam Deteksi Perkembangan Anak </w:t>
      </w:r>
      <w:proofErr w:type="gramStart"/>
      <w:r>
        <w:t>Usia</w:t>
      </w:r>
      <w:proofErr w:type="gramEnd"/>
      <w:r>
        <w:t xml:space="preserve"> Dini. Jurnal Universitas Negeri Yogyakarta 4(2).</w:t>
      </w:r>
    </w:p>
    <w:p w14:paraId="28E546B4" w14:textId="77777777" w:rsidR="00BD4AB9" w:rsidRDefault="00EB49FD">
      <w:pPr>
        <w:pStyle w:val="ListParagraph"/>
        <w:numPr>
          <w:ilvl w:val="0"/>
          <w:numId w:val="350"/>
        </w:numPr>
        <w:spacing w:line="360" w:lineRule="auto"/>
        <w:ind w:left="426"/>
      </w:pPr>
      <w:r>
        <w:t>Husna A, Andika F, Rahmi N. Determinan Kejadian Kekurangan Energi Kronik (Kek) Pada Ibu Hamil Di Pustu Lam Hasan Kecamatan Peukan Bada Kabupaten Aceh Besar. J Healthc Technol Med. 2020</w:t>
      </w:r>
      <w:proofErr w:type="gramStart"/>
      <w:r>
        <w:t>;6</w:t>
      </w:r>
      <w:proofErr w:type="gramEnd"/>
      <w:r>
        <w:t xml:space="preserve">(1):608. </w:t>
      </w:r>
    </w:p>
    <w:p w14:paraId="7ED63E14" w14:textId="77777777" w:rsidR="00BD4AB9" w:rsidRDefault="00EB49FD">
      <w:pPr>
        <w:pStyle w:val="ListParagraph"/>
        <w:numPr>
          <w:ilvl w:val="0"/>
          <w:numId w:val="350"/>
        </w:numPr>
        <w:spacing w:line="360" w:lineRule="auto"/>
        <w:ind w:left="426"/>
      </w:pPr>
      <w:r>
        <w:t xml:space="preserve">Pencegahan dan penanggulangan Anemia pada remaja putri dan wanita </w:t>
      </w:r>
      <w:proofErr w:type="gramStart"/>
      <w:r>
        <w:t>usia</w:t>
      </w:r>
      <w:proofErr w:type="gramEnd"/>
      <w:r>
        <w:t xml:space="preserve"> subur. NewsGe [Internet]. 20189</w:t>
      </w:r>
      <w:proofErr w:type="gramStart"/>
      <w:r>
        <w:t>;4</w:t>
      </w:r>
      <w:proofErr w:type="gramEnd"/>
      <w:r>
        <w:t xml:space="preserve">(1):https://news.ge/anakliis-porti-aris-qveynis-momava. Available from: </w:t>
      </w:r>
      <w:hyperlink r:id="rId20">
        <w:r w:rsidRPr="00285F88">
          <w:rPr>
            <w:color w:val="1155CC"/>
            <w:u w:val="single"/>
          </w:rPr>
          <w:t>https://www.ptonline.com/articles/how-to-get-better-mfi-results</w:t>
        </w:r>
      </w:hyperlink>
    </w:p>
    <w:p w14:paraId="7C188B89" w14:textId="77777777" w:rsidR="000456D6" w:rsidRDefault="00EB49FD" w:rsidP="000456D6">
      <w:pPr>
        <w:pStyle w:val="ListParagraph"/>
        <w:numPr>
          <w:ilvl w:val="0"/>
          <w:numId w:val="350"/>
        </w:numPr>
        <w:spacing w:line="360" w:lineRule="auto"/>
        <w:ind w:left="426"/>
      </w:pPr>
      <w:r>
        <w:t xml:space="preserve">Kasumawati F, Holidah H, Jasman NA. Hubungan Pengetahuan Dan Sikap Remaja Putri Serta Paparan Media Informasi Terhadap Perilaku Pencegahan </w:t>
      </w:r>
      <w:r>
        <w:lastRenderedPageBreak/>
        <w:t xml:space="preserve">Anemia Di </w:t>
      </w:r>
      <w:proofErr w:type="gramStart"/>
      <w:r>
        <w:t>Sma</w:t>
      </w:r>
      <w:proofErr w:type="gramEnd"/>
      <w:r>
        <w:t xml:space="preserve"> Muhammadiyah 04 Kota Depok. Edu Dharma J J Penelit dan Pengabdi Masy. 2020</w:t>
      </w:r>
      <w:proofErr w:type="gramStart"/>
      <w:r>
        <w:t>;4</w:t>
      </w:r>
      <w:proofErr w:type="gramEnd"/>
      <w:r>
        <w:t xml:space="preserve">(1):1. </w:t>
      </w:r>
    </w:p>
    <w:p w14:paraId="54ADF3CA" w14:textId="77777777" w:rsidR="000456D6" w:rsidRDefault="000456D6" w:rsidP="000456D6">
      <w:pPr>
        <w:pStyle w:val="ListParagraph"/>
        <w:numPr>
          <w:ilvl w:val="0"/>
          <w:numId w:val="350"/>
        </w:numPr>
        <w:spacing w:line="360" w:lineRule="auto"/>
        <w:ind w:left="426"/>
      </w:pPr>
      <w:r>
        <w:t xml:space="preserve">Aini, Annisa Nur. </w:t>
      </w:r>
      <w:r w:rsidRPr="000456D6">
        <w:t>(2017)</w:t>
      </w:r>
      <w:r>
        <w:t>.</w:t>
      </w:r>
      <w:r w:rsidRPr="000456D6">
        <w:t xml:space="preserve"> </w:t>
      </w:r>
      <w:r>
        <w:t>Gambaran Dukungan Suami d</w:t>
      </w:r>
      <w:r w:rsidRPr="000456D6">
        <w:t xml:space="preserve">alam Pemberian </w:t>
      </w:r>
      <w:proofErr w:type="gramStart"/>
      <w:r w:rsidRPr="000456D6">
        <w:t>Asi</w:t>
      </w:r>
      <w:proofErr w:type="gramEnd"/>
      <w:r w:rsidRPr="000456D6">
        <w:t xml:space="preserve"> Di Kelurahan Jatingaleh Kota Semarang.</w:t>
      </w:r>
      <w:r>
        <w:t xml:space="preserve"> Thesis.</w:t>
      </w:r>
    </w:p>
    <w:p w14:paraId="306E7150" w14:textId="77777777" w:rsidR="000456D6" w:rsidRDefault="000456D6" w:rsidP="000456D6">
      <w:pPr>
        <w:pStyle w:val="ListParagraph"/>
        <w:numPr>
          <w:ilvl w:val="0"/>
          <w:numId w:val="350"/>
        </w:numPr>
        <w:spacing w:line="360" w:lineRule="auto"/>
        <w:ind w:left="426"/>
      </w:pPr>
      <w:r>
        <w:t>Putri dkk. (2020). Air Susu Ibu dan Upaya Keberhasilan Menyusui. Bantul: CV. Mine.</w:t>
      </w:r>
    </w:p>
    <w:p w14:paraId="17FDD73E" w14:textId="77777777" w:rsidR="000456D6" w:rsidRDefault="000456D6" w:rsidP="000456D6">
      <w:pPr>
        <w:pStyle w:val="ListParagraph"/>
        <w:numPr>
          <w:ilvl w:val="0"/>
          <w:numId w:val="350"/>
        </w:numPr>
        <w:spacing w:line="360" w:lineRule="auto"/>
        <w:ind w:left="426"/>
      </w:pPr>
      <w:r>
        <w:t xml:space="preserve">Kemenkes RI. Pemberian Makanan Bayi dan Anak (PMBA). </w:t>
      </w:r>
      <w:hyperlink r:id="rId21" w:history="1">
        <w:r w:rsidRPr="00626354">
          <w:rPr>
            <w:rStyle w:val="Hyperlink"/>
          </w:rPr>
          <w:t>https://promkes.kemkes.go.id/pub/files/files11293Buku%20PMBA-rev.pdf</w:t>
        </w:r>
      </w:hyperlink>
    </w:p>
    <w:p w14:paraId="00371C73" w14:textId="77777777" w:rsidR="00966581" w:rsidRDefault="000456D6" w:rsidP="00966581">
      <w:pPr>
        <w:pStyle w:val="ListParagraph"/>
        <w:numPr>
          <w:ilvl w:val="0"/>
          <w:numId w:val="350"/>
        </w:numPr>
        <w:spacing w:line="360" w:lineRule="auto"/>
        <w:ind w:left="426"/>
      </w:pPr>
      <w:r>
        <w:t xml:space="preserve">Falicha, Tsani, </w:t>
      </w:r>
      <w:r w:rsidRPr="000456D6">
        <w:t xml:space="preserve">Th. Ninuk, Sri Hartini </w:t>
      </w:r>
      <w:r>
        <w:t xml:space="preserve">dan </w:t>
      </w:r>
      <w:r w:rsidRPr="000456D6">
        <w:t>Nurul Huda, Syamsiatun</w:t>
      </w:r>
      <w:r>
        <w:t>.</w:t>
      </w:r>
      <w:r w:rsidRPr="000456D6">
        <w:t xml:space="preserve"> (2016)</w:t>
      </w:r>
      <w:r>
        <w:t>.</w:t>
      </w:r>
      <w:r w:rsidRPr="000456D6">
        <w:t xml:space="preserve"> Kecukupan Energi Protein Dan Lemak Pada Makanan Pendamping Air Susu Ibu Dan Status Gizi Balita Usia 6-23 Bulan Di Kecamatan Minggir Kabupaten Sleman Yogyakarta</w:t>
      </w:r>
      <w:r>
        <w:t>. S</w:t>
      </w:r>
      <w:r w:rsidRPr="000456D6">
        <w:t>kripsi thesis, Poltekkes Kemenkes Yogyakarta.</w:t>
      </w:r>
    </w:p>
    <w:p w14:paraId="5D4B20B9" w14:textId="77777777" w:rsidR="00D8327D" w:rsidRDefault="00966581" w:rsidP="007D4275">
      <w:pPr>
        <w:pStyle w:val="ListParagraph"/>
        <w:numPr>
          <w:ilvl w:val="0"/>
          <w:numId w:val="350"/>
        </w:numPr>
        <w:spacing w:line="360" w:lineRule="auto"/>
        <w:ind w:left="426"/>
      </w:pPr>
      <w:r>
        <w:t xml:space="preserve">Open Data Jawa Barat Online: </w:t>
      </w:r>
      <w:r>
        <w:br/>
      </w:r>
      <w:hyperlink r:id="rId22" w:history="1">
        <w:r w:rsidRPr="00626354">
          <w:rPr>
            <w:rStyle w:val="Hyperlink"/>
          </w:rPr>
          <w:t>https://opendata.jabarprov.go.id/id/dataset/jumlah-bayi-usia-dibawah-6-bulan-penerima-asi-eksklusif-berdasarkan-kabupatenkota-di-jawa-barat</w:t>
        </w:r>
      </w:hyperlink>
    </w:p>
    <w:p w14:paraId="263334D9" w14:textId="77777777" w:rsidR="00743842" w:rsidRPr="00743842" w:rsidRDefault="00D8327D" w:rsidP="007D4275">
      <w:pPr>
        <w:pStyle w:val="ListParagraph"/>
        <w:numPr>
          <w:ilvl w:val="0"/>
          <w:numId w:val="350"/>
        </w:numPr>
        <w:spacing w:line="360" w:lineRule="auto"/>
        <w:ind w:left="426"/>
        <w:rPr>
          <w:rStyle w:val="Hyperlink"/>
          <w:color w:val="auto"/>
          <w:u w:val="none"/>
        </w:rPr>
      </w:pPr>
      <w:r>
        <w:t xml:space="preserve">Kemenkes RI. (2020). Pedoman Pemberian Makan Bayi dan Anak. </w:t>
      </w:r>
      <w:hyperlink r:id="rId23" w:history="1">
        <w:r w:rsidRPr="00626354">
          <w:rPr>
            <w:rStyle w:val="Hyperlink"/>
          </w:rPr>
          <w:t>https://puskesmasbanjarsatu.bulelengkab.go.id/2021/01/pedoman-pemberian-makan-bayi-dan-anak/</w:t>
        </w:r>
      </w:hyperlink>
    </w:p>
    <w:p w14:paraId="157F3051" w14:textId="77777777" w:rsidR="00743842" w:rsidRDefault="00743842" w:rsidP="007D4275">
      <w:pPr>
        <w:pStyle w:val="ListParagraph"/>
        <w:numPr>
          <w:ilvl w:val="0"/>
          <w:numId w:val="350"/>
        </w:numPr>
        <w:spacing w:line="360" w:lineRule="auto"/>
        <w:ind w:left="426"/>
      </w:pPr>
      <w:r>
        <w:fldChar w:fldCharType="begin" w:fldLock="1"/>
      </w:r>
      <w:r>
        <w:instrText xml:space="preserve">ADDIN Mendeley Bibliography CSL_BIBLIOGRAPHY </w:instrText>
      </w:r>
      <w:r>
        <w:fldChar w:fldCharType="separate"/>
      </w:r>
      <w:r w:rsidRPr="00743842">
        <w:rPr>
          <w:noProof/>
        </w:rPr>
        <w:t>Global Social Observatory (2015) ‘Engaging in the SUN Movement: Preventing and Managing Conflicts of Interest Reference Note and Toolkit’, (January), pp. 9–65. Available at: www.gsogeneva.ch.</w:t>
      </w:r>
    </w:p>
    <w:p w14:paraId="4B6D51D7" w14:textId="77777777" w:rsidR="00743842" w:rsidRDefault="00743842" w:rsidP="007D4275">
      <w:pPr>
        <w:pStyle w:val="ListParagraph"/>
        <w:numPr>
          <w:ilvl w:val="0"/>
          <w:numId w:val="350"/>
        </w:numPr>
        <w:spacing w:line="360" w:lineRule="auto"/>
        <w:ind w:left="426"/>
      </w:pPr>
      <w:r w:rsidRPr="00743842">
        <w:rPr>
          <w:noProof/>
        </w:rPr>
        <w:t xml:space="preserve">Kemenkes RI (2013) ‘Riset Kesehatan Dasar 2013’, </w:t>
      </w:r>
      <w:r w:rsidRPr="00743842">
        <w:rPr>
          <w:i/>
          <w:iCs/>
          <w:noProof/>
        </w:rPr>
        <w:t>Riset Kesehatan Dasar</w:t>
      </w:r>
      <w:r w:rsidRPr="00743842">
        <w:rPr>
          <w:noProof/>
        </w:rPr>
        <w:t xml:space="preserve"> [Preprint]. doi:10.1517/13543784.7.5.803.</w:t>
      </w:r>
    </w:p>
    <w:p w14:paraId="3BE98AB5" w14:textId="77777777" w:rsidR="00743842" w:rsidRDefault="00743842" w:rsidP="007D4275">
      <w:pPr>
        <w:pStyle w:val="ListParagraph"/>
        <w:numPr>
          <w:ilvl w:val="0"/>
          <w:numId w:val="350"/>
        </w:numPr>
        <w:spacing w:line="360" w:lineRule="auto"/>
        <w:ind w:left="426"/>
      </w:pPr>
      <w:r w:rsidRPr="00743842">
        <w:rPr>
          <w:noProof/>
        </w:rPr>
        <w:t xml:space="preserve">Purwanti, A.D. (2021) ‘Hambatan Dalam Implementasi Program Gerakan 1000 Hari Pertama Kehidupan : A Review’, </w:t>
      </w:r>
      <w:r w:rsidRPr="00743842">
        <w:rPr>
          <w:i/>
          <w:iCs/>
          <w:noProof/>
        </w:rPr>
        <w:t>Cerdika : Jurnal Ilmiah Indonesia</w:t>
      </w:r>
      <w:r w:rsidRPr="00743842">
        <w:rPr>
          <w:noProof/>
        </w:rPr>
        <w:t>, 1(6), pp. 622–631. Available at: https://cerdika.publikasiindonesia.id/index.php/cerdika/article/view/113#:~:text=Hambatan dari implementasi program Gerakan,Gerakan 1000 Hari Pertama Kehidupan.</w:t>
      </w:r>
    </w:p>
    <w:p w14:paraId="097B2749" w14:textId="77777777" w:rsidR="00743842" w:rsidRPr="00743842" w:rsidRDefault="00743842" w:rsidP="007D4275">
      <w:pPr>
        <w:pStyle w:val="ListParagraph"/>
        <w:numPr>
          <w:ilvl w:val="0"/>
          <w:numId w:val="350"/>
        </w:numPr>
        <w:spacing w:line="360" w:lineRule="auto"/>
        <w:ind w:left="426"/>
      </w:pPr>
      <w:r w:rsidRPr="00743842">
        <w:rPr>
          <w:noProof/>
        </w:rPr>
        <w:t xml:space="preserve">SSGI (2021) ‘Buku Saku Hasil Studi Status Gizi Indonesia’, </w:t>
      </w:r>
      <w:r w:rsidRPr="00743842">
        <w:rPr>
          <w:i/>
          <w:iCs/>
          <w:noProof/>
        </w:rPr>
        <w:t>Kementrian Kesehatan RI</w:t>
      </w:r>
      <w:r w:rsidRPr="00743842">
        <w:rPr>
          <w:noProof/>
        </w:rPr>
        <w:t>, 2(1). doi:10.36805/bi.v2i1.301.</w:t>
      </w:r>
    </w:p>
    <w:p w14:paraId="549ED3B7" w14:textId="592EE800" w:rsidR="00966581" w:rsidRDefault="00743842" w:rsidP="007D4275">
      <w:pPr>
        <w:pStyle w:val="ListParagraph"/>
        <w:numPr>
          <w:ilvl w:val="0"/>
          <w:numId w:val="350"/>
        </w:numPr>
        <w:spacing w:line="360" w:lineRule="auto"/>
        <w:ind w:left="426"/>
      </w:pPr>
      <w:r>
        <w:lastRenderedPageBreak/>
        <w:fldChar w:fldCharType="end"/>
      </w:r>
      <w:r w:rsidR="003C1B5F" w:rsidRPr="003C1B5F">
        <w:t>[BPS] Badan Pusat Statistik. Cianjur Dalam Angka Tahun 2017. Kabupaten Cianjur: BPS Balitbangkes. 2014. Survey Konsumsi Makanan Individu</w:t>
      </w:r>
      <w:proofErr w:type="gramStart"/>
      <w:r w:rsidR="003C1B5F" w:rsidRPr="003C1B5F">
        <w:t>:Studi</w:t>
      </w:r>
      <w:proofErr w:type="gramEnd"/>
      <w:r w:rsidR="003C1B5F" w:rsidRPr="003C1B5F">
        <w:t xml:space="preserve"> Diet Total (SDT) 2014. Kementerian Kesehatan RI; 2017</w:t>
      </w:r>
    </w:p>
    <w:p w14:paraId="5739CAD6" w14:textId="12D4FD7D" w:rsidR="0080745A" w:rsidRPr="003C1B5F" w:rsidRDefault="005A6761" w:rsidP="007D4275">
      <w:pPr>
        <w:pStyle w:val="ListParagraph"/>
        <w:numPr>
          <w:ilvl w:val="0"/>
          <w:numId w:val="350"/>
        </w:numPr>
        <w:spacing w:line="360" w:lineRule="auto"/>
        <w:ind w:left="426"/>
      </w:pPr>
      <w:r w:rsidRPr="00803271">
        <w:rPr>
          <w:noProof/>
        </w:rPr>
        <w:t>Kemenkes. Laporan Nasional RISKESDAS 2018 [Internet]. Badan Penelitian dan Pengembangan Kesehatan. Badan Penelitian dan Pengembangan Kesehatan; 2018. p. 221–2.</w:t>
      </w:r>
    </w:p>
    <w:p w14:paraId="6C2CF629" w14:textId="77777777" w:rsidR="00285F88" w:rsidRDefault="00285F88">
      <w:pPr>
        <w:rPr>
          <w:b/>
        </w:rPr>
      </w:pPr>
      <w:r>
        <w:rPr>
          <w:b/>
        </w:rPr>
        <w:br w:type="page"/>
      </w:r>
    </w:p>
    <w:p w14:paraId="13EC6534" w14:textId="77777777" w:rsidR="00BD4AB9" w:rsidRDefault="00EB49FD" w:rsidP="00285F88">
      <w:pPr>
        <w:pStyle w:val="Heading1"/>
      </w:pPr>
      <w:bookmarkStart w:id="74" w:name="_Toc124106431"/>
      <w:r>
        <w:lastRenderedPageBreak/>
        <w:t>LAMPIRAN</w:t>
      </w:r>
      <w:bookmarkEnd w:id="74"/>
    </w:p>
    <w:p w14:paraId="6EF33B5A" w14:textId="77777777" w:rsidR="00285F88" w:rsidRDefault="00285F88">
      <w:pPr>
        <w:jc w:val="left"/>
        <w:rPr>
          <w:b/>
        </w:rPr>
      </w:pPr>
    </w:p>
    <w:p w14:paraId="0438E622" w14:textId="77777777" w:rsidR="00BD4AB9" w:rsidRPr="00285F88" w:rsidRDefault="00285F88" w:rsidP="00285F88">
      <w:pPr>
        <w:pStyle w:val="Caption"/>
        <w:rPr>
          <w:color w:val="auto"/>
        </w:rPr>
      </w:pPr>
      <w:bookmarkStart w:id="75" w:name="_Toc124106693"/>
      <w:proofErr w:type="gramStart"/>
      <w:r w:rsidRPr="00285F88">
        <w:rPr>
          <w:color w:val="auto"/>
        </w:rPr>
        <w:t>Lampiran.</w:t>
      </w:r>
      <w:proofErr w:type="gramEnd"/>
      <w:r w:rsidRPr="00285F88">
        <w:rPr>
          <w:color w:val="auto"/>
        </w:rPr>
        <w:t xml:space="preserve"> </w:t>
      </w:r>
      <w:r w:rsidRPr="00285F88">
        <w:rPr>
          <w:color w:val="auto"/>
        </w:rPr>
        <w:fldChar w:fldCharType="begin"/>
      </w:r>
      <w:r w:rsidRPr="00285F88">
        <w:rPr>
          <w:color w:val="auto"/>
        </w:rPr>
        <w:instrText xml:space="preserve"> SEQ Lampiran. \* ARABIC </w:instrText>
      </w:r>
      <w:r w:rsidRPr="00285F88">
        <w:rPr>
          <w:color w:val="auto"/>
        </w:rPr>
        <w:fldChar w:fldCharType="separate"/>
      </w:r>
      <w:r w:rsidR="00896CA1">
        <w:rPr>
          <w:noProof/>
          <w:color w:val="auto"/>
        </w:rPr>
        <w:t>1</w:t>
      </w:r>
      <w:r w:rsidRPr="00285F88">
        <w:rPr>
          <w:color w:val="auto"/>
        </w:rPr>
        <w:fldChar w:fldCharType="end"/>
      </w:r>
      <w:r w:rsidRPr="00285F88">
        <w:rPr>
          <w:color w:val="auto"/>
        </w:rPr>
        <w:t xml:space="preserve">  Dokumentasi Kegiatan</w:t>
      </w:r>
      <w:bookmarkEnd w:id="75"/>
    </w:p>
    <w:p w14:paraId="15E15256" w14:textId="77777777" w:rsidR="00BD4AB9" w:rsidRDefault="00285F88">
      <w:pPr>
        <w:numPr>
          <w:ilvl w:val="0"/>
          <w:numId w:val="55"/>
        </w:numPr>
        <w:jc w:val="left"/>
      </w:pPr>
      <w:r>
        <w:rPr>
          <w:noProof/>
          <w:lang w:eastAsia="en-US"/>
        </w:rPr>
        <w:drawing>
          <wp:anchor distT="0" distB="0" distL="114300" distR="114300" simplePos="0" relativeHeight="251655680" behindDoc="1" locked="0" layoutInCell="1" allowOverlap="1" wp14:anchorId="0217808B" wp14:editId="5AAB07F8">
            <wp:simplePos x="0" y="0"/>
            <wp:positionH relativeFrom="column">
              <wp:posOffset>2766060</wp:posOffset>
            </wp:positionH>
            <wp:positionV relativeFrom="paragraph">
              <wp:posOffset>330200</wp:posOffset>
            </wp:positionV>
            <wp:extent cx="2245360" cy="1565275"/>
            <wp:effectExtent l="0" t="0" r="2540" b="0"/>
            <wp:wrapTight wrapText="bothSides">
              <wp:wrapPolygon edited="0">
                <wp:start x="0" y="0"/>
                <wp:lineTo x="0" y="21293"/>
                <wp:lineTo x="21441" y="21293"/>
                <wp:lineTo x="21441" y="0"/>
                <wp:lineTo x="0" y="0"/>
              </wp:wrapPolygon>
            </wp:wrapTight>
            <wp:docPr id="33"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24" cstate="print">
                      <a:extLst>
                        <a:ext uri="{28A0092B-C50C-407E-A947-70E740481C1C}">
                          <a14:useLocalDpi xmlns:a14="http://schemas.microsoft.com/office/drawing/2010/main" val="0"/>
                        </a:ext>
                      </a:extLst>
                    </a:blip>
                    <a:srcRect l="23557" t="17461" r="23717" b="13321"/>
                    <a:stretch>
                      <a:fillRect/>
                    </a:stretch>
                  </pic:blipFill>
                  <pic:spPr>
                    <a:xfrm>
                      <a:off x="0" y="0"/>
                      <a:ext cx="2245360" cy="1565275"/>
                    </a:xfrm>
                    <a:prstGeom prst="rect">
                      <a:avLst/>
                    </a:prstGeom>
                    <a:ln/>
                  </pic:spPr>
                </pic:pic>
              </a:graphicData>
            </a:graphic>
            <wp14:sizeRelV relativeFrom="margin">
              <wp14:pctHeight>0</wp14:pctHeight>
            </wp14:sizeRelV>
          </wp:anchor>
        </w:drawing>
      </w:r>
      <w:r>
        <w:t>Foto Kegiatan MMD</w:t>
      </w:r>
    </w:p>
    <w:p w14:paraId="002078A0" w14:textId="77777777" w:rsidR="00BD4AB9" w:rsidRDefault="00EB49FD">
      <w:pPr>
        <w:ind w:left="720"/>
        <w:jc w:val="left"/>
      </w:pPr>
      <w:r>
        <w:rPr>
          <w:noProof/>
          <w:lang w:eastAsia="en-US"/>
        </w:rPr>
        <w:drawing>
          <wp:inline distT="114300" distB="114300" distL="114300" distR="114300" wp14:anchorId="6E5DAD21" wp14:editId="1AC7BB62">
            <wp:extent cx="2187245" cy="1565453"/>
            <wp:effectExtent l="0" t="0" r="3810" b="0"/>
            <wp:docPr id="2"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5"/>
                    <a:srcRect/>
                    <a:stretch>
                      <a:fillRect/>
                    </a:stretch>
                  </pic:blipFill>
                  <pic:spPr>
                    <a:xfrm>
                      <a:off x="0" y="0"/>
                      <a:ext cx="2190444" cy="1567743"/>
                    </a:xfrm>
                    <a:prstGeom prst="rect">
                      <a:avLst/>
                    </a:prstGeom>
                    <a:ln/>
                  </pic:spPr>
                </pic:pic>
              </a:graphicData>
            </a:graphic>
          </wp:inline>
        </w:drawing>
      </w:r>
    </w:p>
    <w:p w14:paraId="78C03B42" w14:textId="77777777" w:rsidR="00BD4AB9" w:rsidRDefault="00285F88">
      <w:pPr>
        <w:numPr>
          <w:ilvl w:val="0"/>
          <w:numId w:val="55"/>
        </w:numPr>
        <w:jc w:val="left"/>
      </w:pPr>
      <w:r>
        <w:rPr>
          <w:noProof/>
          <w:lang w:eastAsia="en-US"/>
        </w:rPr>
        <w:drawing>
          <wp:anchor distT="0" distB="0" distL="114300" distR="114300" simplePos="0" relativeHeight="251658752" behindDoc="1" locked="0" layoutInCell="1" allowOverlap="1" wp14:anchorId="7B6C63C2" wp14:editId="083BFC6C">
            <wp:simplePos x="0" y="0"/>
            <wp:positionH relativeFrom="column">
              <wp:posOffset>454025</wp:posOffset>
            </wp:positionH>
            <wp:positionV relativeFrom="paragraph">
              <wp:posOffset>331470</wp:posOffset>
            </wp:positionV>
            <wp:extent cx="2186940" cy="1689735"/>
            <wp:effectExtent l="0" t="0" r="3810" b="5715"/>
            <wp:wrapTight wrapText="bothSides">
              <wp:wrapPolygon edited="0">
                <wp:start x="0" y="0"/>
                <wp:lineTo x="0" y="21430"/>
                <wp:lineTo x="21449" y="21430"/>
                <wp:lineTo x="21449" y="0"/>
                <wp:lineTo x="0" y="0"/>
              </wp:wrapPolygon>
            </wp:wrapTight>
            <wp:docPr id="36"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26" cstate="print">
                      <a:extLst>
                        <a:ext uri="{28A0092B-C50C-407E-A947-70E740481C1C}">
                          <a14:useLocalDpi xmlns:a14="http://schemas.microsoft.com/office/drawing/2010/main" val="0"/>
                        </a:ext>
                      </a:extLst>
                    </a:blip>
                    <a:srcRect l="23717" t="17208" r="23820" b="12725"/>
                    <a:stretch>
                      <a:fillRect/>
                    </a:stretch>
                  </pic:blipFill>
                  <pic:spPr>
                    <a:xfrm>
                      <a:off x="0" y="0"/>
                      <a:ext cx="2186940" cy="1689735"/>
                    </a:xfrm>
                    <a:prstGeom prst="rect">
                      <a:avLst/>
                    </a:prstGeom>
                    <a:ln/>
                  </pic:spPr>
                </pic:pic>
              </a:graphicData>
            </a:graphic>
            <wp14:sizeRelH relativeFrom="margin">
              <wp14:pctWidth>0</wp14:pctWidth>
            </wp14:sizeRelH>
            <wp14:sizeRelV relativeFrom="margin">
              <wp14:pctHeight>0</wp14:pctHeight>
            </wp14:sizeRelV>
          </wp:anchor>
        </w:drawing>
      </w:r>
      <w:r>
        <w:t xml:space="preserve">Foto Kegiatan Penyuluhan </w:t>
      </w:r>
      <w:r w:rsidRPr="005E1A71">
        <w:rPr>
          <w:i/>
        </w:rPr>
        <w:t>Stunting</w:t>
      </w:r>
    </w:p>
    <w:p w14:paraId="01AE4878" w14:textId="77777777" w:rsidR="00BD4AB9" w:rsidRDefault="00EB49FD">
      <w:pPr>
        <w:ind w:left="720"/>
        <w:jc w:val="left"/>
      </w:pPr>
      <w:r>
        <w:rPr>
          <w:noProof/>
          <w:lang w:eastAsia="en-US"/>
        </w:rPr>
        <w:drawing>
          <wp:inline distT="114300" distB="114300" distL="114300" distR="114300" wp14:anchorId="004F60ED" wp14:editId="00462597">
            <wp:extent cx="2186940" cy="1609344"/>
            <wp:effectExtent l="0" t="0" r="3810" b="0"/>
            <wp:docPr id="38"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27"/>
                    <a:srcRect l="23557" t="16449" r="23557" b="12883"/>
                    <a:stretch>
                      <a:fillRect/>
                    </a:stretch>
                  </pic:blipFill>
                  <pic:spPr>
                    <a:xfrm>
                      <a:off x="0" y="0"/>
                      <a:ext cx="2189849" cy="1611484"/>
                    </a:xfrm>
                    <a:prstGeom prst="rect">
                      <a:avLst/>
                    </a:prstGeom>
                    <a:ln/>
                  </pic:spPr>
                </pic:pic>
              </a:graphicData>
            </a:graphic>
          </wp:inline>
        </w:drawing>
      </w:r>
    </w:p>
    <w:p w14:paraId="161EDE44" w14:textId="77777777" w:rsidR="00BD4AB9" w:rsidRDefault="00BD4AB9">
      <w:pPr>
        <w:jc w:val="left"/>
      </w:pPr>
    </w:p>
    <w:p w14:paraId="394192CC" w14:textId="77777777" w:rsidR="00BD4AB9" w:rsidRDefault="00EB49FD">
      <w:pPr>
        <w:numPr>
          <w:ilvl w:val="0"/>
          <w:numId w:val="55"/>
        </w:numPr>
        <w:jc w:val="left"/>
      </w:pPr>
      <w:r>
        <w:t>Foto Kegiatan Penyuluhan Penyakit Degeneratif</w:t>
      </w:r>
    </w:p>
    <w:p w14:paraId="23A98084" w14:textId="77777777" w:rsidR="00BD4AB9" w:rsidRDefault="00EB49FD">
      <w:pPr>
        <w:ind w:left="720"/>
        <w:jc w:val="left"/>
      </w:pPr>
      <w:r>
        <w:rPr>
          <w:noProof/>
          <w:lang w:eastAsia="en-US"/>
        </w:rPr>
        <w:drawing>
          <wp:inline distT="114300" distB="114300" distL="114300" distR="114300" wp14:anchorId="1E1CBBE5" wp14:editId="4F60FE38">
            <wp:extent cx="2677115" cy="1304235"/>
            <wp:effectExtent l="0" t="0" r="0" b="0"/>
            <wp:docPr id="1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8"/>
                    <a:srcRect/>
                    <a:stretch>
                      <a:fillRect/>
                    </a:stretch>
                  </pic:blipFill>
                  <pic:spPr>
                    <a:xfrm>
                      <a:off x="0" y="0"/>
                      <a:ext cx="2677115" cy="1304235"/>
                    </a:xfrm>
                    <a:prstGeom prst="rect">
                      <a:avLst/>
                    </a:prstGeom>
                    <a:ln/>
                  </pic:spPr>
                </pic:pic>
              </a:graphicData>
            </a:graphic>
          </wp:inline>
        </w:drawing>
      </w:r>
      <w:r>
        <w:rPr>
          <w:noProof/>
          <w:lang w:eastAsia="en-US"/>
        </w:rPr>
        <w:drawing>
          <wp:inline distT="114300" distB="114300" distL="114300" distR="114300" wp14:anchorId="57058DCF" wp14:editId="0B1E3018">
            <wp:extent cx="2709863" cy="1494223"/>
            <wp:effectExtent l="0" t="0" r="0" b="0"/>
            <wp:docPr id="34"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9"/>
                    <a:srcRect l="14903" t="16879" r="15064" b="14126"/>
                    <a:stretch>
                      <a:fillRect/>
                    </a:stretch>
                  </pic:blipFill>
                  <pic:spPr>
                    <a:xfrm>
                      <a:off x="0" y="0"/>
                      <a:ext cx="2709863" cy="1494223"/>
                    </a:xfrm>
                    <a:prstGeom prst="rect">
                      <a:avLst/>
                    </a:prstGeom>
                    <a:ln/>
                  </pic:spPr>
                </pic:pic>
              </a:graphicData>
            </a:graphic>
          </wp:inline>
        </w:drawing>
      </w:r>
    </w:p>
    <w:p w14:paraId="439DBB00" w14:textId="74C20999" w:rsidR="00496A30" w:rsidRDefault="00496A30">
      <w:pPr>
        <w:numPr>
          <w:ilvl w:val="0"/>
          <w:numId w:val="55"/>
        </w:numPr>
        <w:jc w:val="left"/>
      </w:pPr>
      <w:r>
        <w:rPr>
          <w:noProof/>
          <w:lang w:eastAsia="en-US"/>
        </w:rPr>
        <w:lastRenderedPageBreak/>
        <w:drawing>
          <wp:anchor distT="0" distB="0" distL="114300" distR="114300" simplePos="0" relativeHeight="251683328" behindDoc="0" locked="0" layoutInCell="1" allowOverlap="1" wp14:anchorId="63C2A3FC" wp14:editId="5007D2E3">
            <wp:simplePos x="0" y="0"/>
            <wp:positionH relativeFrom="column">
              <wp:posOffset>2731770</wp:posOffset>
            </wp:positionH>
            <wp:positionV relativeFrom="paragraph">
              <wp:posOffset>329565</wp:posOffset>
            </wp:positionV>
            <wp:extent cx="2171065" cy="1628775"/>
            <wp:effectExtent l="0" t="0" r="635" b="9525"/>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171065" cy="1628775"/>
                    </a:xfrm>
                    <a:prstGeom prst="rect">
                      <a:avLst/>
                    </a:prstGeom>
                  </pic:spPr>
                </pic:pic>
              </a:graphicData>
            </a:graphic>
            <wp14:sizeRelH relativeFrom="margin">
              <wp14:pctWidth>0</wp14:pctWidth>
            </wp14:sizeRelH>
            <wp14:sizeRelV relativeFrom="margin">
              <wp14:pctHeight>0</wp14:pctHeight>
            </wp14:sizeRelV>
          </wp:anchor>
        </w:drawing>
      </w:r>
      <w:r>
        <w:t>Foto Kegiatan Penyuluhan Konsumsi Sayur dan Buah</w:t>
      </w:r>
    </w:p>
    <w:p w14:paraId="4E4CD5C9" w14:textId="43F3A307" w:rsidR="00496A30" w:rsidRDefault="00496A30" w:rsidP="00496A30">
      <w:pPr>
        <w:ind w:left="720"/>
        <w:jc w:val="left"/>
      </w:pPr>
      <w:r>
        <w:rPr>
          <w:noProof/>
          <w:lang w:eastAsia="en-US"/>
        </w:rPr>
        <w:drawing>
          <wp:inline distT="0" distB="0" distL="0" distR="0" wp14:anchorId="2D7A5B69" wp14:editId="0899F1A7">
            <wp:extent cx="2195833" cy="1646946"/>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214061" cy="1660617"/>
                    </a:xfrm>
                    <a:prstGeom prst="rect">
                      <a:avLst/>
                    </a:prstGeom>
                  </pic:spPr>
                </pic:pic>
              </a:graphicData>
            </a:graphic>
          </wp:inline>
        </w:drawing>
      </w:r>
    </w:p>
    <w:p w14:paraId="38B40AB7" w14:textId="08691D82" w:rsidR="00BD4AB9" w:rsidRDefault="00EB49FD">
      <w:pPr>
        <w:numPr>
          <w:ilvl w:val="0"/>
          <w:numId w:val="55"/>
        </w:numPr>
        <w:jc w:val="left"/>
      </w:pPr>
      <w:r>
        <w:t>Foto Kegiatan Penyuluhan Anemia Pada Remaja Putri</w:t>
      </w:r>
      <w:r>
        <w:rPr>
          <w:noProof/>
          <w:lang w:eastAsia="en-US"/>
        </w:rPr>
        <w:drawing>
          <wp:anchor distT="114300" distB="114300" distL="114300" distR="114300" simplePos="0" relativeHeight="251634176" behindDoc="0" locked="0" layoutInCell="1" hidden="0" allowOverlap="1" wp14:anchorId="2027BFCB" wp14:editId="5164C2A4">
            <wp:simplePos x="0" y="0"/>
            <wp:positionH relativeFrom="column">
              <wp:posOffset>447675</wp:posOffset>
            </wp:positionH>
            <wp:positionV relativeFrom="paragraph">
              <wp:posOffset>291202</wp:posOffset>
            </wp:positionV>
            <wp:extent cx="1629764" cy="2175133"/>
            <wp:effectExtent l="0" t="0" r="0" b="0"/>
            <wp:wrapNone/>
            <wp:docPr id="3" name="image14.jpg"/>
            <wp:cNvGraphicFramePr/>
            <a:graphic xmlns:a="http://schemas.openxmlformats.org/drawingml/2006/main">
              <a:graphicData uri="http://schemas.openxmlformats.org/drawingml/2006/picture">
                <pic:pic xmlns:pic="http://schemas.openxmlformats.org/drawingml/2006/picture">
                  <pic:nvPicPr>
                    <pic:cNvPr id="0" name="image14.jpg"/>
                    <pic:cNvPicPr preferRelativeResize="0"/>
                  </pic:nvPicPr>
                  <pic:blipFill>
                    <a:blip r:embed="rId32"/>
                    <a:srcRect/>
                    <a:stretch>
                      <a:fillRect/>
                    </a:stretch>
                  </pic:blipFill>
                  <pic:spPr>
                    <a:xfrm>
                      <a:off x="0" y="0"/>
                      <a:ext cx="1629764" cy="2175133"/>
                    </a:xfrm>
                    <a:prstGeom prst="rect">
                      <a:avLst/>
                    </a:prstGeom>
                    <a:ln/>
                  </pic:spPr>
                </pic:pic>
              </a:graphicData>
            </a:graphic>
          </wp:anchor>
        </w:drawing>
      </w:r>
      <w:r>
        <w:rPr>
          <w:noProof/>
          <w:lang w:eastAsia="en-US"/>
        </w:rPr>
        <w:drawing>
          <wp:anchor distT="114300" distB="114300" distL="114300" distR="114300" simplePos="0" relativeHeight="251637248" behindDoc="0" locked="0" layoutInCell="1" hidden="0" allowOverlap="1" wp14:anchorId="7B7A14E1" wp14:editId="218BEADE">
            <wp:simplePos x="0" y="0"/>
            <wp:positionH relativeFrom="column">
              <wp:posOffset>2200275</wp:posOffset>
            </wp:positionH>
            <wp:positionV relativeFrom="paragraph">
              <wp:posOffset>295275</wp:posOffset>
            </wp:positionV>
            <wp:extent cx="2910681" cy="2171700"/>
            <wp:effectExtent l="0" t="0" r="0" b="0"/>
            <wp:wrapNone/>
            <wp:docPr id="21" name="image15.jpg"/>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33"/>
                    <a:srcRect/>
                    <a:stretch>
                      <a:fillRect/>
                    </a:stretch>
                  </pic:blipFill>
                  <pic:spPr>
                    <a:xfrm>
                      <a:off x="0" y="0"/>
                      <a:ext cx="2910681" cy="2171700"/>
                    </a:xfrm>
                    <a:prstGeom prst="rect">
                      <a:avLst/>
                    </a:prstGeom>
                    <a:ln/>
                  </pic:spPr>
                </pic:pic>
              </a:graphicData>
            </a:graphic>
          </wp:anchor>
        </w:drawing>
      </w:r>
    </w:p>
    <w:p w14:paraId="6E0BE23F" w14:textId="77777777" w:rsidR="00BD4AB9" w:rsidRDefault="00BD4AB9">
      <w:pPr>
        <w:ind w:left="720"/>
        <w:jc w:val="left"/>
      </w:pPr>
    </w:p>
    <w:p w14:paraId="58F38DEF" w14:textId="77777777" w:rsidR="00BD4AB9" w:rsidRDefault="00BD4AB9">
      <w:pPr>
        <w:ind w:left="720"/>
        <w:jc w:val="left"/>
      </w:pPr>
    </w:p>
    <w:p w14:paraId="1298FE31" w14:textId="77777777" w:rsidR="00BD4AB9" w:rsidRDefault="00BD4AB9">
      <w:pPr>
        <w:ind w:left="720"/>
        <w:jc w:val="left"/>
      </w:pPr>
    </w:p>
    <w:p w14:paraId="125C54A7" w14:textId="77777777" w:rsidR="00BD4AB9" w:rsidRDefault="00BD4AB9">
      <w:pPr>
        <w:ind w:left="720"/>
        <w:jc w:val="left"/>
      </w:pPr>
    </w:p>
    <w:p w14:paraId="7B283CA4" w14:textId="77777777" w:rsidR="00BD4AB9" w:rsidRDefault="00BD4AB9">
      <w:pPr>
        <w:ind w:left="720"/>
        <w:jc w:val="left"/>
      </w:pPr>
    </w:p>
    <w:p w14:paraId="51AB65B3" w14:textId="77777777" w:rsidR="00BD4AB9" w:rsidRDefault="00BD4AB9">
      <w:pPr>
        <w:jc w:val="left"/>
      </w:pPr>
    </w:p>
    <w:p w14:paraId="37696343" w14:textId="77777777" w:rsidR="00BD4AB9" w:rsidRDefault="00BD4AB9">
      <w:pPr>
        <w:ind w:left="720"/>
        <w:jc w:val="left"/>
      </w:pPr>
    </w:p>
    <w:p w14:paraId="6111D602" w14:textId="77777777" w:rsidR="00BD4AB9" w:rsidRDefault="00EB49FD">
      <w:pPr>
        <w:numPr>
          <w:ilvl w:val="0"/>
          <w:numId w:val="55"/>
        </w:numPr>
        <w:jc w:val="left"/>
      </w:pPr>
      <w:r>
        <w:t>Foto Kegiatan Penyuluhan PHBS</w:t>
      </w:r>
    </w:p>
    <w:p w14:paraId="044BEE4F" w14:textId="77777777" w:rsidR="00BD4AB9" w:rsidRDefault="00285F88">
      <w:pPr>
        <w:ind w:left="720"/>
        <w:jc w:val="left"/>
      </w:pPr>
      <w:r>
        <w:rPr>
          <w:noProof/>
          <w:lang w:eastAsia="en-US"/>
        </w:rPr>
        <w:drawing>
          <wp:anchor distT="114300" distB="114300" distL="114300" distR="114300" simplePos="0" relativeHeight="251643392" behindDoc="0" locked="0" layoutInCell="1" hidden="0" allowOverlap="1" wp14:anchorId="6AE5733A" wp14:editId="070345DC">
            <wp:simplePos x="0" y="0"/>
            <wp:positionH relativeFrom="column">
              <wp:posOffset>2948940</wp:posOffset>
            </wp:positionH>
            <wp:positionV relativeFrom="paragraph">
              <wp:posOffset>8611</wp:posOffset>
            </wp:positionV>
            <wp:extent cx="2392070" cy="1806575"/>
            <wp:effectExtent l="0" t="0" r="8255" b="3175"/>
            <wp:wrapNone/>
            <wp:docPr id="24" name="image23.jpg"/>
            <wp:cNvGraphicFramePr/>
            <a:graphic xmlns:a="http://schemas.openxmlformats.org/drawingml/2006/main">
              <a:graphicData uri="http://schemas.openxmlformats.org/drawingml/2006/picture">
                <pic:pic xmlns:pic="http://schemas.openxmlformats.org/drawingml/2006/picture">
                  <pic:nvPicPr>
                    <pic:cNvPr id="0" name="image23.jpg"/>
                    <pic:cNvPicPr preferRelativeResize="0"/>
                  </pic:nvPicPr>
                  <pic:blipFill>
                    <a:blip r:embed="rId34"/>
                    <a:srcRect/>
                    <a:stretch>
                      <a:fillRect/>
                    </a:stretch>
                  </pic:blipFill>
                  <pic:spPr>
                    <a:xfrm>
                      <a:off x="0" y="0"/>
                      <a:ext cx="2393260" cy="1807474"/>
                    </a:xfrm>
                    <a:prstGeom prst="rect">
                      <a:avLst/>
                    </a:prstGeom>
                    <a:ln/>
                  </pic:spPr>
                </pic:pic>
              </a:graphicData>
            </a:graphic>
            <wp14:sizeRelH relativeFrom="margin">
              <wp14:pctWidth>0</wp14:pctWidth>
            </wp14:sizeRelH>
            <wp14:sizeRelV relativeFrom="margin">
              <wp14:pctHeight>0</wp14:pctHeight>
            </wp14:sizeRelV>
          </wp:anchor>
        </w:drawing>
      </w:r>
      <w:r>
        <w:rPr>
          <w:noProof/>
          <w:lang w:eastAsia="en-US"/>
        </w:rPr>
        <w:drawing>
          <wp:anchor distT="114300" distB="114300" distL="114300" distR="114300" simplePos="0" relativeHeight="251640320" behindDoc="0" locked="0" layoutInCell="1" hidden="0" allowOverlap="1" wp14:anchorId="4A7B10B1" wp14:editId="0FBDFF99">
            <wp:simplePos x="0" y="0"/>
            <wp:positionH relativeFrom="column">
              <wp:posOffset>447142</wp:posOffset>
            </wp:positionH>
            <wp:positionV relativeFrom="paragraph">
              <wp:posOffset>8612</wp:posOffset>
            </wp:positionV>
            <wp:extent cx="2435961" cy="1806854"/>
            <wp:effectExtent l="0" t="0" r="2540" b="3175"/>
            <wp:wrapNone/>
            <wp:docPr id="6"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35"/>
                    <a:srcRect/>
                    <a:stretch>
                      <a:fillRect/>
                    </a:stretch>
                  </pic:blipFill>
                  <pic:spPr>
                    <a:xfrm>
                      <a:off x="0" y="0"/>
                      <a:ext cx="2444183" cy="1812953"/>
                    </a:xfrm>
                    <a:prstGeom prst="rect">
                      <a:avLst/>
                    </a:prstGeom>
                    <a:ln/>
                  </pic:spPr>
                </pic:pic>
              </a:graphicData>
            </a:graphic>
            <wp14:sizeRelH relativeFrom="margin">
              <wp14:pctWidth>0</wp14:pctWidth>
            </wp14:sizeRelH>
            <wp14:sizeRelV relativeFrom="margin">
              <wp14:pctHeight>0</wp14:pctHeight>
            </wp14:sizeRelV>
          </wp:anchor>
        </w:drawing>
      </w:r>
    </w:p>
    <w:p w14:paraId="70020F88" w14:textId="77777777" w:rsidR="00BD4AB9" w:rsidRDefault="00BD4AB9">
      <w:pPr>
        <w:ind w:left="720"/>
        <w:jc w:val="left"/>
      </w:pPr>
    </w:p>
    <w:p w14:paraId="1A1AD583" w14:textId="77777777" w:rsidR="00BD4AB9" w:rsidRDefault="00BD4AB9">
      <w:pPr>
        <w:ind w:left="720"/>
        <w:jc w:val="left"/>
      </w:pPr>
    </w:p>
    <w:p w14:paraId="127DB4DF" w14:textId="77777777" w:rsidR="00BD4AB9" w:rsidRDefault="00BD4AB9">
      <w:pPr>
        <w:ind w:left="720"/>
        <w:jc w:val="left"/>
      </w:pPr>
    </w:p>
    <w:p w14:paraId="7B907DEA" w14:textId="77777777" w:rsidR="00BD4AB9" w:rsidRDefault="00BD4AB9">
      <w:pPr>
        <w:ind w:left="720"/>
        <w:jc w:val="left"/>
      </w:pPr>
    </w:p>
    <w:p w14:paraId="713B6EF8" w14:textId="77777777" w:rsidR="00BD4AB9" w:rsidRDefault="00BD4AB9">
      <w:pPr>
        <w:jc w:val="left"/>
      </w:pPr>
    </w:p>
    <w:p w14:paraId="101D0EC4" w14:textId="77777777" w:rsidR="00BD4AB9" w:rsidRDefault="00285F88">
      <w:pPr>
        <w:numPr>
          <w:ilvl w:val="0"/>
          <w:numId w:val="55"/>
        </w:numPr>
        <w:jc w:val="left"/>
      </w:pPr>
      <w:r>
        <w:rPr>
          <w:noProof/>
          <w:lang w:eastAsia="en-US"/>
        </w:rPr>
        <w:drawing>
          <wp:anchor distT="0" distB="0" distL="114300" distR="114300" simplePos="0" relativeHeight="251667968" behindDoc="1" locked="0" layoutInCell="1" allowOverlap="1" wp14:anchorId="172F19D2" wp14:editId="672D99CA">
            <wp:simplePos x="0" y="0"/>
            <wp:positionH relativeFrom="column">
              <wp:posOffset>1682750</wp:posOffset>
            </wp:positionH>
            <wp:positionV relativeFrom="paragraph">
              <wp:posOffset>356235</wp:posOffset>
            </wp:positionV>
            <wp:extent cx="1162685" cy="1733550"/>
            <wp:effectExtent l="0" t="0" r="0" b="0"/>
            <wp:wrapTight wrapText="bothSides">
              <wp:wrapPolygon edited="0">
                <wp:start x="0" y="0"/>
                <wp:lineTo x="0" y="21363"/>
                <wp:lineTo x="21234" y="21363"/>
                <wp:lineTo x="21234" y="0"/>
                <wp:lineTo x="0" y="0"/>
              </wp:wrapPolygon>
            </wp:wrapTight>
            <wp:docPr id="19"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36" cstate="print">
                      <a:extLst>
                        <a:ext uri="{28A0092B-C50C-407E-A947-70E740481C1C}">
                          <a14:useLocalDpi xmlns:a14="http://schemas.microsoft.com/office/drawing/2010/main" val="0"/>
                        </a:ext>
                      </a:extLst>
                    </a:blip>
                    <a:srcRect/>
                    <a:stretch>
                      <a:fillRect/>
                    </a:stretch>
                  </pic:blipFill>
                  <pic:spPr>
                    <a:xfrm>
                      <a:off x="0" y="0"/>
                      <a:ext cx="1162685" cy="1733550"/>
                    </a:xfrm>
                    <a:prstGeom prst="rect">
                      <a:avLst/>
                    </a:prstGeom>
                    <a:ln/>
                  </pic:spPr>
                </pic:pic>
              </a:graphicData>
            </a:graphic>
            <wp14:sizeRelH relativeFrom="margin">
              <wp14:pctWidth>0</wp14:pctWidth>
            </wp14:sizeRelH>
            <wp14:sizeRelV relativeFrom="margin">
              <wp14:pctHeight>0</wp14:pctHeight>
            </wp14:sizeRelV>
          </wp:anchor>
        </w:drawing>
      </w:r>
      <w:r>
        <w:rPr>
          <w:noProof/>
          <w:lang w:eastAsia="en-US"/>
        </w:rPr>
        <w:drawing>
          <wp:anchor distT="0" distB="0" distL="114300" distR="114300" simplePos="0" relativeHeight="251661824" behindDoc="1" locked="0" layoutInCell="1" allowOverlap="1" wp14:anchorId="2A776053" wp14:editId="1C2540A6">
            <wp:simplePos x="0" y="0"/>
            <wp:positionH relativeFrom="column">
              <wp:posOffset>447142</wp:posOffset>
            </wp:positionH>
            <wp:positionV relativeFrom="paragraph">
              <wp:posOffset>356743</wp:posOffset>
            </wp:positionV>
            <wp:extent cx="1172771" cy="1735746"/>
            <wp:effectExtent l="0" t="0" r="8890" b="0"/>
            <wp:wrapTight wrapText="bothSides">
              <wp:wrapPolygon edited="0">
                <wp:start x="0" y="0"/>
                <wp:lineTo x="0" y="21339"/>
                <wp:lineTo x="21413" y="21339"/>
                <wp:lineTo x="21413" y="0"/>
                <wp:lineTo x="0" y="0"/>
              </wp:wrapPolygon>
            </wp:wrapTight>
            <wp:docPr id="37"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37" cstate="print">
                      <a:extLst>
                        <a:ext uri="{28A0092B-C50C-407E-A947-70E740481C1C}">
                          <a14:useLocalDpi xmlns:a14="http://schemas.microsoft.com/office/drawing/2010/main" val="0"/>
                        </a:ext>
                      </a:extLst>
                    </a:blip>
                    <a:srcRect/>
                    <a:stretch>
                      <a:fillRect/>
                    </a:stretch>
                  </pic:blipFill>
                  <pic:spPr>
                    <a:xfrm>
                      <a:off x="0" y="0"/>
                      <a:ext cx="1176044" cy="1740590"/>
                    </a:xfrm>
                    <a:prstGeom prst="rect">
                      <a:avLst/>
                    </a:prstGeom>
                    <a:ln/>
                  </pic:spPr>
                </pic:pic>
              </a:graphicData>
            </a:graphic>
            <wp14:sizeRelH relativeFrom="margin">
              <wp14:pctWidth>0</wp14:pctWidth>
            </wp14:sizeRelH>
            <wp14:sizeRelV relativeFrom="margin">
              <wp14:pctHeight>0</wp14:pctHeight>
            </wp14:sizeRelV>
          </wp:anchor>
        </w:drawing>
      </w:r>
      <w:r>
        <w:t>Foto Kegiatan Pameran Gizi</w:t>
      </w:r>
    </w:p>
    <w:p w14:paraId="45CC339E" w14:textId="77777777" w:rsidR="00BD4AB9" w:rsidRDefault="00285F88">
      <w:pPr>
        <w:ind w:left="720"/>
        <w:jc w:val="left"/>
      </w:pPr>
      <w:r>
        <w:rPr>
          <w:noProof/>
          <w:lang w:eastAsia="en-US"/>
        </w:rPr>
        <w:drawing>
          <wp:anchor distT="0" distB="0" distL="114300" distR="114300" simplePos="0" relativeHeight="251664896" behindDoc="1" locked="0" layoutInCell="1" allowOverlap="1" wp14:anchorId="4971B962" wp14:editId="5C2DE16A">
            <wp:simplePos x="0" y="0"/>
            <wp:positionH relativeFrom="column">
              <wp:posOffset>2948940</wp:posOffset>
            </wp:positionH>
            <wp:positionV relativeFrom="paragraph">
              <wp:posOffset>181610</wp:posOffset>
            </wp:positionV>
            <wp:extent cx="2625725" cy="1579880"/>
            <wp:effectExtent l="0" t="0" r="3175" b="1270"/>
            <wp:wrapSquare wrapText="bothSides"/>
            <wp:docPr id="28"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38" cstate="print">
                      <a:extLst>
                        <a:ext uri="{28A0092B-C50C-407E-A947-70E740481C1C}">
                          <a14:useLocalDpi xmlns:a14="http://schemas.microsoft.com/office/drawing/2010/main" val="0"/>
                        </a:ext>
                      </a:extLst>
                    </a:blip>
                    <a:srcRect/>
                    <a:stretch>
                      <a:fillRect/>
                    </a:stretch>
                  </pic:blipFill>
                  <pic:spPr>
                    <a:xfrm>
                      <a:off x="0" y="0"/>
                      <a:ext cx="2625725" cy="1579880"/>
                    </a:xfrm>
                    <a:prstGeom prst="rect">
                      <a:avLst/>
                    </a:prstGeom>
                    <a:ln/>
                  </pic:spPr>
                </pic:pic>
              </a:graphicData>
            </a:graphic>
            <wp14:sizeRelH relativeFrom="margin">
              <wp14:pctWidth>0</wp14:pctWidth>
            </wp14:sizeRelH>
            <wp14:sizeRelV relativeFrom="margin">
              <wp14:pctHeight>0</wp14:pctHeight>
            </wp14:sizeRelV>
          </wp:anchor>
        </w:drawing>
      </w:r>
    </w:p>
    <w:p w14:paraId="44DA5AA1" w14:textId="77777777" w:rsidR="00285F88" w:rsidRDefault="00285F88" w:rsidP="00285F88">
      <w:pPr>
        <w:jc w:val="left"/>
      </w:pPr>
    </w:p>
    <w:p w14:paraId="07D399E6" w14:textId="77777777" w:rsidR="00285F88" w:rsidRDefault="00285F88" w:rsidP="00285F88">
      <w:pPr>
        <w:ind w:left="360"/>
        <w:jc w:val="left"/>
      </w:pPr>
    </w:p>
    <w:p w14:paraId="5BC3C400" w14:textId="77777777" w:rsidR="00BD4AB9" w:rsidRDefault="00EB49FD">
      <w:pPr>
        <w:numPr>
          <w:ilvl w:val="0"/>
          <w:numId w:val="55"/>
        </w:numPr>
        <w:jc w:val="left"/>
      </w:pPr>
      <w:r>
        <w:lastRenderedPageBreak/>
        <w:t>Foto Kegiatan Lomba Puzzle Gizi Seimbang Tingkat Desa</w:t>
      </w:r>
    </w:p>
    <w:p w14:paraId="00431DBA" w14:textId="77777777" w:rsidR="00BD4AB9" w:rsidRDefault="00EB49FD">
      <w:pPr>
        <w:ind w:left="720"/>
        <w:jc w:val="left"/>
      </w:pPr>
      <w:r>
        <w:rPr>
          <w:noProof/>
          <w:lang w:eastAsia="en-US"/>
        </w:rPr>
        <w:drawing>
          <wp:inline distT="114300" distB="114300" distL="114300" distR="114300" wp14:anchorId="30A74E7C" wp14:editId="1D7AAF29">
            <wp:extent cx="1176338" cy="2117408"/>
            <wp:effectExtent l="0" t="0" r="0" b="0"/>
            <wp:docPr id="17"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39"/>
                    <a:srcRect l="34455" r="34294"/>
                    <a:stretch>
                      <a:fillRect/>
                    </a:stretch>
                  </pic:blipFill>
                  <pic:spPr>
                    <a:xfrm>
                      <a:off x="0" y="0"/>
                      <a:ext cx="1176338" cy="2117408"/>
                    </a:xfrm>
                    <a:prstGeom prst="rect">
                      <a:avLst/>
                    </a:prstGeom>
                    <a:ln/>
                  </pic:spPr>
                </pic:pic>
              </a:graphicData>
            </a:graphic>
          </wp:inline>
        </w:drawing>
      </w:r>
      <w:r>
        <w:t xml:space="preserve"> </w:t>
      </w:r>
      <w:r>
        <w:rPr>
          <w:noProof/>
          <w:lang w:eastAsia="en-US"/>
        </w:rPr>
        <w:drawing>
          <wp:inline distT="114300" distB="114300" distL="114300" distR="114300" wp14:anchorId="069E6FA5" wp14:editId="072DC5D1">
            <wp:extent cx="1676400" cy="2177152"/>
            <wp:effectExtent l="0" t="0" r="0" b="0"/>
            <wp:docPr id="10"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40"/>
                    <a:srcRect l="35897" t="22120" r="35897" b="12689"/>
                    <a:stretch>
                      <a:fillRect/>
                    </a:stretch>
                  </pic:blipFill>
                  <pic:spPr>
                    <a:xfrm>
                      <a:off x="0" y="0"/>
                      <a:ext cx="1676400" cy="2177152"/>
                    </a:xfrm>
                    <a:prstGeom prst="rect">
                      <a:avLst/>
                    </a:prstGeom>
                    <a:ln/>
                  </pic:spPr>
                </pic:pic>
              </a:graphicData>
            </a:graphic>
          </wp:inline>
        </w:drawing>
      </w:r>
      <w:r>
        <w:rPr>
          <w:noProof/>
          <w:lang w:eastAsia="en-US"/>
        </w:rPr>
        <w:drawing>
          <wp:inline distT="114300" distB="114300" distL="114300" distR="114300" wp14:anchorId="020A913C" wp14:editId="6A726803">
            <wp:extent cx="2442784" cy="1829490"/>
            <wp:effectExtent l="0" t="0" r="0" b="0"/>
            <wp:docPr id="7"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41"/>
                    <a:srcRect/>
                    <a:stretch>
                      <a:fillRect/>
                    </a:stretch>
                  </pic:blipFill>
                  <pic:spPr>
                    <a:xfrm>
                      <a:off x="0" y="0"/>
                      <a:ext cx="2442784" cy="1829490"/>
                    </a:xfrm>
                    <a:prstGeom prst="rect">
                      <a:avLst/>
                    </a:prstGeom>
                    <a:ln/>
                  </pic:spPr>
                </pic:pic>
              </a:graphicData>
            </a:graphic>
          </wp:inline>
        </w:drawing>
      </w:r>
    </w:p>
    <w:p w14:paraId="29D8275D" w14:textId="28F86D77" w:rsidR="00BD4AB9" w:rsidRDefault="00EB49FD">
      <w:pPr>
        <w:numPr>
          <w:ilvl w:val="0"/>
          <w:numId w:val="55"/>
        </w:numPr>
        <w:jc w:val="left"/>
      </w:pPr>
      <w:r>
        <w:t>Foto Kegiatan Lomba Kreasi Tingkat Desa</w:t>
      </w:r>
      <w:r w:rsidR="00BC772A">
        <w:rPr>
          <w:noProof/>
          <w:lang w:eastAsia="en-US"/>
        </w:rPr>
        <w:drawing>
          <wp:inline distT="114300" distB="114300" distL="114300" distR="114300" wp14:anchorId="5D8C35C9" wp14:editId="66F84BC4">
            <wp:extent cx="2604367" cy="1464956"/>
            <wp:effectExtent l="0" t="0" r="0" b="0"/>
            <wp:docPr id="39" name="image27.jpg"/>
            <wp:cNvGraphicFramePr/>
            <a:graphic xmlns:a="http://schemas.openxmlformats.org/drawingml/2006/main">
              <a:graphicData uri="http://schemas.openxmlformats.org/drawingml/2006/picture">
                <pic:pic xmlns:pic="http://schemas.openxmlformats.org/drawingml/2006/picture">
                  <pic:nvPicPr>
                    <pic:cNvPr id="0" name="image27.jpg"/>
                    <pic:cNvPicPr preferRelativeResize="0"/>
                  </pic:nvPicPr>
                  <pic:blipFill>
                    <a:blip r:embed="rId42"/>
                    <a:srcRect/>
                    <a:stretch>
                      <a:fillRect/>
                    </a:stretch>
                  </pic:blipFill>
                  <pic:spPr>
                    <a:xfrm>
                      <a:off x="0" y="0"/>
                      <a:ext cx="2604367" cy="1464956"/>
                    </a:xfrm>
                    <a:prstGeom prst="rect">
                      <a:avLst/>
                    </a:prstGeom>
                    <a:ln/>
                  </pic:spPr>
                </pic:pic>
              </a:graphicData>
            </a:graphic>
          </wp:inline>
        </w:drawing>
      </w:r>
    </w:p>
    <w:p w14:paraId="71B3F22B" w14:textId="5E7F7FAF" w:rsidR="00285F88" w:rsidRDefault="00EB49FD" w:rsidP="00BC772A">
      <w:pPr>
        <w:ind w:left="720"/>
        <w:jc w:val="left"/>
      </w:pPr>
      <w:r>
        <w:rPr>
          <w:noProof/>
          <w:lang w:eastAsia="en-US"/>
        </w:rPr>
        <w:drawing>
          <wp:inline distT="114300" distB="114300" distL="114300" distR="114300" wp14:anchorId="6FF4F59F" wp14:editId="237FCA40">
            <wp:extent cx="2264147" cy="1698110"/>
            <wp:effectExtent l="0" t="0" r="0" b="0"/>
            <wp:docPr id="40" name="image36.jpg"/>
            <wp:cNvGraphicFramePr/>
            <a:graphic xmlns:a="http://schemas.openxmlformats.org/drawingml/2006/main">
              <a:graphicData uri="http://schemas.openxmlformats.org/drawingml/2006/picture">
                <pic:pic xmlns:pic="http://schemas.openxmlformats.org/drawingml/2006/picture">
                  <pic:nvPicPr>
                    <pic:cNvPr id="0" name="image36.jpg"/>
                    <pic:cNvPicPr preferRelativeResize="0"/>
                  </pic:nvPicPr>
                  <pic:blipFill>
                    <a:blip r:embed="rId43"/>
                    <a:srcRect/>
                    <a:stretch>
                      <a:fillRect/>
                    </a:stretch>
                  </pic:blipFill>
                  <pic:spPr>
                    <a:xfrm>
                      <a:off x="0" y="0"/>
                      <a:ext cx="2264147" cy="1698110"/>
                    </a:xfrm>
                    <a:prstGeom prst="rect">
                      <a:avLst/>
                    </a:prstGeom>
                    <a:ln/>
                  </pic:spPr>
                </pic:pic>
              </a:graphicData>
            </a:graphic>
          </wp:inline>
        </w:drawing>
      </w:r>
    </w:p>
    <w:p w14:paraId="122E4009" w14:textId="77777777" w:rsidR="005950C3" w:rsidRDefault="005950C3">
      <w:r>
        <w:br w:type="page"/>
      </w:r>
    </w:p>
    <w:p w14:paraId="1F5E5DA0" w14:textId="4195280D" w:rsidR="00BD4AB9" w:rsidRDefault="00EB49FD">
      <w:pPr>
        <w:numPr>
          <w:ilvl w:val="0"/>
          <w:numId w:val="55"/>
        </w:numPr>
        <w:jc w:val="left"/>
      </w:pPr>
      <w:r>
        <w:lastRenderedPageBreak/>
        <w:t>Foto Kegiatan Lomba Cerdas Cermat Kader</w:t>
      </w:r>
    </w:p>
    <w:p w14:paraId="2F391495" w14:textId="5C52427A" w:rsidR="00BC772A" w:rsidRDefault="00EB49FD" w:rsidP="00BC772A">
      <w:pPr>
        <w:ind w:left="720"/>
        <w:jc w:val="left"/>
      </w:pPr>
      <w:r>
        <w:rPr>
          <w:noProof/>
          <w:lang w:eastAsia="en-US"/>
        </w:rPr>
        <w:drawing>
          <wp:inline distT="114300" distB="114300" distL="114300" distR="114300" wp14:anchorId="787ECBE5" wp14:editId="3360F772">
            <wp:extent cx="1696619" cy="1274617"/>
            <wp:effectExtent l="0" t="0" r="0" b="0"/>
            <wp:docPr id="8"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44"/>
                    <a:srcRect/>
                    <a:stretch>
                      <a:fillRect/>
                    </a:stretch>
                  </pic:blipFill>
                  <pic:spPr>
                    <a:xfrm>
                      <a:off x="0" y="0"/>
                      <a:ext cx="1696619" cy="1274617"/>
                    </a:xfrm>
                    <a:prstGeom prst="rect">
                      <a:avLst/>
                    </a:prstGeom>
                    <a:ln/>
                  </pic:spPr>
                </pic:pic>
              </a:graphicData>
            </a:graphic>
          </wp:inline>
        </w:drawing>
      </w:r>
      <w:r>
        <w:rPr>
          <w:noProof/>
          <w:lang w:eastAsia="en-US"/>
        </w:rPr>
        <w:drawing>
          <wp:inline distT="114300" distB="114300" distL="114300" distR="114300" wp14:anchorId="2A018F95" wp14:editId="18EDFF54">
            <wp:extent cx="1699490" cy="1274617"/>
            <wp:effectExtent l="0" t="0" r="0" b="0"/>
            <wp:docPr id="13"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45"/>
                    <a:srcRect/>
                    <a:stretch>
                      <a:fillRect/>
                    </a:stretch>
                  </pic:blipFill>
                  <pic:spPr>
                    <a:xfrm>
                      <a:off x="0" y="0"/>
                      <a:ext cx="1699490" cy="1274617"/>
                    </a:xfrm>
                    <a:prstGeom prst="rect">
                      <a:avLst/>
                    </a:prstGeom>
                    <a:ln/>
                  </pic:spPr>
                </pic:pic>
              </a:graphicData>
            </a:graphic>
          </wp:inline>
        </w:drawing>
      </w:r>
      <w:r>
        <w:rPr>
          <w:noProof/>
          <w:lang w:eastAsia="en-US"/>
        </w:rPr>
        <w:drawing>
          <wp:inline distT="114300" distB="114300" distL="114300" distR="114300" wp14:anchorId="7D68F5D4" wp14:editId="3EABCEAF">
            <wp:extent cx="1704110" cy="1278083"/>
            <wp:effectExtent l="0" t="0" r="0" b="0"/>
            <wp:docPr id="22"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46"/>
                    <a:srcRect/>
                    <a:stretch>
                      <a:fillRect/>
                    </a:stretch>
                  </pic:blipFill>
                  <pic:spPr>
                    <a:xfrm>
                      <a:off x="0" y="0"/>
                      <a:ext cx="1704110" cy="1278083"/>
                    </a:xfrm>
                    <a:prstGeom prst="rect">
                      <a:avLst/>
                    </a:prstGeom>
                    <a:ln/>
                  </pic:spPr>
                </pic:pic>
              </a:graphicData>
            </a:graphic>
          </wp:inline>
        </w:drawing>
      </w:r>
    </w:p>
    <w:p w14:paraId="7B18CD7A" w14:textId="3DAC744E" w:rsidR="00BD4AB9" w:rsidRDefault="00EB49FD">
      <w:pPr>
        <w:numPr>
          <w:ilvl w:val="0"/>
          <w:numId w:val="55"/>
        </w:numPr>
        <w:jc w:val="left"/>
      </w:pPr>
      <w:r>
        <w:t>Foto Kegiatan Tambahan Kursus Menari</w:t>
      </w:r>
    </w:p>
    <w:p w14:paraId="5A46AF0E" w14:textId="30B5EBE5" w:rsidR="00BC772A" w:rsidRDefault="00EB49FD" w:rsidP="005950C3">
      <w:pPr>
        <w:ind w:left="720"/>
        <w:jc w:val="left"/>
      </w:pPr>
      <w:r>
        <w:rPr>
          <w:noProof/>
          <w:lang w:eastAsia="en-US"/>
        </w:rPr>
        <w:drawing>
          <wp:inline distT="114300" distB="114300" distL="114300" distR="114300" wp14:anchorId="373B419B" wp14:editId="086112DD">
            <wp:extent cx="2266950" cy="1404366"/>
            <wp:effectExtent l="0" t="0" r="0" b="5715"/>
            <wp:docPr id="45" name="image42.jpg"/>
            <wp:cNvGraphicFramePr/>
            <a:graphic xmlns:a="http://schemas.openxmlformats.org/drawingml/2006/main">
              <a:graphicData uri="http://schemas.openxmlformats.org/drawingml/2006/picture">
                <pic:pic xmlns:pic="http://schemas.openxmlformats.org/drawingml/2006/picture">
                  <pic:nvPicPr>
                    <pic:cNvPr id="0" name="image42.jpg"/>
                    <pic:cNvPicPr preferRelativeResize="0"/>
                  </pic:nvPicPr>
                  <pic:blipFill>
                    <a:blip r:embed="rId47"/>
                    <a:srcRect/>
                    <a:stretch>
                      <a:fillRect/>
                    </a:stretch>
                  </pic:blipFill>
                  <pic:spPr>
                    <a:xfrm>
                      <a:off x="0" y="0"/>
                      <a:ext cx="2271539" cy="1407209"/>
                    </a:xfrm>
                    <a:prstGeom prst="rect">
                      <a:avLst/>
                    </a:prstGeom>
                    <a:ln/>
                  </pic:spPr>
                </pic:pic>
              </a:graphicData>
            </a:graphic>
          </wp:inline>
        </w:drawing>
      </w:r>
      <w:r w:rsidR="00BC772A">
        <w:rPr>
          <w:noProof/>
          <w:lang w:eastAsia="en-US"/>
        </w:rPr>
        <w:drawing>
          <wp:inline distT="114300" distB="114300" distL="114300" distR="114300" wp14:anchorId="5E5FEA3B" wp14:editId="20A9B5D3">
            <wp:extent cx="2000250" cy="1400175"/>
            <wp:effectExtent l="0" t="0" r="0" b="9525"/>
            <wp:docPr id="35" name="image25.jpg"/>
            <wp:cNvGraphicFramePr/>
            <a:graphic xmlns:a="http://schemas.openxmlformats.org/drawingml/2006/main">
              <a:graphicData uri="http://schemas.openxmlformats.org/drawingml/2006/picture">
                <pic:pic xmlns:pic="http://schemas.openxmlformats.org/drawingml/2006/picture">
                  <pic:nvPicPr>
                    <pic:cNvPr id="0" name="image25.jpg"/>
                    <pic:cNvPicPr preferRelativeResize="0"/>
                  </pic:nvPicPr>
                  <pic:blipFill>
                    <a:blip r:embed="rId48"/>
                    <a:srcRect/>
                    <a:stretch>
                      <a:fillRect/>
                    </a:stretch>
                  </pic:blipFill>
                  <pic:spPr>
                    <a:xfrm>
                      <a:off x="0" y="0"/>
                      <a:ext cx="2000667" cy="1400467"/>
                    </a:xfrm>
                    <a:prstGeom prst="rect">
                      <a:avLst/>
                    </a:prstGeom>
                    <a:ln/>
                  </pic:spPr>
                </pic:pic>
              </a:graphicData>
            </a:graphic>
          </wp:inline>
        </w:drawing>
      </w:r>
    </w:p>
    <w:p w14:paraId="4AE47FDD" w14:textId="77777777" w:rsidR="00BD4AB9" w:rsidRDefault="00EB49FD">
      <w:pPr>
        <w:numPr>
          <w:ilvl w:val="0"/>
          <w:numId w:val="229"/>
        </w:numPr>
        <w:ind w:left="720"/>
        <w:jc w:val="left"/>
      </w:pPr>
      <w:r>
        <w:t>Foto kegiatan Teknologi Tepat Guna (TTG)</w:t>
      </w:r>
    </w:p>
    <w:p w14:paraId="3BD752A6" w14:textId="64EB7613" w:rsidR="00BC772A" w:rsidRDefault="00EB49FD" w:rsidP="00BC772A">
      <w:pPr>
        <w:ind w:left="720"/>
        <w:jc w:val="left"/>
      </w:pPr>
      <w:r>
        <w:rPr>
          <w:noProof/>
          <w:lang w:eastAsia="en-US"/>
        </w:rPr>
        <w:drawing>
          <wp:inline distT="114300" distB="114300" distL="114300" distR="114300" wp14:anchorId="6F271F46" wp14:editId="30E2A1C8">
            <wp:extent cx="1838325" cy="1466850"/>
            <wp:effectExtent l="0" t="0" r="9525" b="0"/>
            <wp:docPr id="32" name="image44.jpg"/>
            <wp:cNvGraphicFramePr/>
            <a:graphic xmlns:a="http://schemas.openxmlformats.org/drawingml/2006/main">
              <a:graphicData uri="http://schemas.openxmlformats.org/drawingml/2006/picture">
                <pic:pic xmlns:pic="http://schemas.openxmlformats.org/drawingml/2006/picture">
                  <pic:nvPicPr>
                    <pic:cNvPr id="0" name="image44.jpg"/>
                    <pic:cNvPicPr preferRelativeResize="0"/>
                  </pic:nvPicPr>
                  <pic:blipFill>
                    <a:blip r:embed="rId49"/>
                    <a:srcRect/>
                    <a:stretch>
                      <a:fillRect/>
                    </a:stretch>
                  </pic:blipFill>
                  <pic:spPr>
                    <a:xfrm>
                      <a:off x="0" y="0"/>
                      <a:ext cx="1839458" cy="1467754"/>
                    </a:xfrm>
                    <a:prstGeom prst="rect">
                      <a:avLst/>
                    </a:prstGeom>
                    <a:ln/>
                  </pic:spPr>
                </pic:pic>
              </a:graphicData>
            </a:graphic>
          </wp:inline>
        </w:drawing>
      </w:r>
      <w:r>
        <w:t xml:space="preserve">  </w:t>
      </w:r>
      <w:r>
        <w:rPr>
          <w:noProof/>
          <w:lang w:eastAsia="en-US"/>
        </w:rPr>
        <w:drawing>
          <wp:inline distT="114300" distB="114300" distL="114300" distR="114300" wp14:anchorId="3620EC42" wp14:editId="28146690">
            <wp:extent cx="1948948" cy="1459602"/>
            <wp:effectExtent l="0" t="0" r="0" b="0"/>
            <wp:docPr id="27"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50"/>
                    <a:srcRect/>
                    <a:stretch>
                      <a:fillRect/>
                    </a:stretch>
                  </pic:blipFill>
                  <pic:spPr>
                    <a:xfrm>
                      <a:off x="0" y="0"/>
                      <a:ext cx="1948948" cy="1459602"/>
                    </a:xfrm>
                    <a:prstGeom prst="rect">
                      <a:avLst/>
                    </a:prstGeom>
                    <a:ln/>
                  </pic:spPr>
                </pic:pic>
              </a:graphicData>
            </a:graphic>
          </wp:inline>
        </w:drawing>
      </w:r>
      <w:r>
        <w:t xml:space="preserve"> </w:t>
      </w:r>
      <w:r>
        <w:rPr>
          <w:noProof/>
          <w:lang w:eastAsia="en-US"/>
        </w:rPr>
        <w:drawing>
          <wp:inline distT="114300" distB="114300" distL="114300" distR="114300" wp14:anchorId="31AF59D6" wp14:editId="2F163113">
            <wp:extent cx="1157237" cy="1548196"/>
            <wp:effectExtent l="0" t="0" r="0" b="0"/>
            <wp:docPr id="25"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51"/>
                    <a:srcRect/>
                    <a:stretch>
                      <a:fillRect/>
                    </a:stretch>
                  </pic:blipFill>
                  <pic:spPr>
                    <a:xfrm>
                      <a:off x="0" y="0"/>
                      <a:ext cx="1157237" cy="1548196"/>
                    </a:xfrm>
                    <a:prstGeom prst="rect">
                      <a:avLst/>
                    </a:prstGeom>
                    <a:ln/>
                  </pic:spPr>
                </pic:pic>
              </a:graphicData>
            </a:graphic>
          </wp:inline>
        </w:drawing>
      </w:r>
    </w:p>
    <w:p w14:paraId="616E869E" w14:textId="147FB2B6" w:rsidR="002F5D41" w:rsidRDefault="002F5D41" w:rsidP="002F5D41">
      <w:pPr>
        <w:pStyle w:val="ListParagraph"/>
        <w:numPr>
          <w:ilvl w:val="0"/>
          <w:numId w:val="352"/>
        </w:numPr>
        <w:ind w:left="709"/>
        <w:jc w:val="left"/>
      </w:pPr>
      <w:r>
        <w:lastRenderedPageBreak/>
        <w:t>Foto kegiatan Pelatihan Kader</w:t>
      </w:r>
    </w:p>
    <w:p w14:paraId="032A9AC2" w14:textId="3997C014" w:rsidR="002F5D41" w:rsidRDefault="002F5D41" w:rsidP="002F5D41">
      <w:pPr>
        <w:pStyle w:val="ListParagraph"/>
        <w:tabs>
          <w:tab w:val="left" w:pos="567"/>
        </w:tabs>
        <w:ind w:left="567"/>
        <w:jc w:val="left"/>
      </w:pPr>
      <w:r>
        <w:tab/>
      </w:r>
      <w:r>
        <w:rPr>
          <w:noProof/>
          <w:lang w:eastAsia="en-US"/>
        </w:rPr>
        <w:drawing>
          <wp:inline distT="0" distB="0" distL="0" distR="0" wp14:anchorId="73E7A50E" wp14:editId="6906CE35">
            <wp:extent cx="2092960" cy="1952503"/>
            <wp:effectExtent l="0" t="0" r="254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WhatsApp Image 2023-01-09 at 14.02.12 (1).jpeg"/>
                    <pic:cNvPicPr/>
                  </pic:nvPicPr>
                  <pic:blipFill rotWithShape="1">
                    <a:blip r:embed="rId52" cstate="print">
                      <a:extLst>
                        <a:ext uri="{28A0092B-C50C-407E-A947-70E740481C1C}">
                          <a14:useLocalDpi xmlns:a14="http://schemas.microsoft.com/office/drawing/2010/main" val="0"/>
                        </a:ext>
                      </a:extLst>
                    </a:blip>
                    <a:srcRect t="30036"/>
                    <a:stretch/>
                  </pic:blipFill>
                  <pic:spPr bwMode="auto">
                    <a:xfrm>
                      <a:off x="0" y="0"/>
                      <a:ext cx="2095138" cy="1954535"/>
                    </a:xfrm>
                    <a:prstGeom prst="rect">
                      <a:avLst/>
                    </a:prstGeom>
                    <a:ln>
                      <a:noFill/>
                    </a:ln>
                    <a:extLst>
                      <a:ext uri="{53640926-AAD7-44D8-BBD7-CCE9431645EC}">
                        <a14:shadowObscured xmlns:a14="http://schemas.microsoft.com/office/drawing/2010/main"/>
                      </a:ext>
                    </a:extLst>
                  </pic:spPr>
                </pic:pic>
              </a:graphicData>
            </a:graphic>
          </wp:inline>
        </w:drawing>
      </w:r>
      <w:r>
        <w:rPr>
          <w:noProof/>
          <w:lang w:val="en-ID" w:eastAsia="en-ID"/>
        </w:rPr>
        <w:t xml:space="preserve">  </w:t>
      </w:r>
      <w:r>
        <w:rPr>
          <w:noProof/>
          <w:lang w:eastAsia="en-US"/>
        </w:rPr>
        <w:drawing>
          <wp:inline distT="0" distB="0" distL="0" distR="0" wp14:anchorId="4A88CCFE" wp14:editId="455E28D0">
            <wp:extent cx="2323462" cy="1742670"/>
            <wp:effectExtent l="0" t="0" r="127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WhatsApp Image 2023-01-09 at 14.03.51.jpe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335182" cy="1751461"/>
                    </a:xfrm>
                    <a:prstGeom prst="rect">
                      <a:avLst/>
                    </a:prstGeom>
                  </pic:spPr>
                </pic:pic>
              </a:graphicData>
            </a:graphic>
          </wp:inline>
        </w:drawing>
      </w:r>
    </w:p>
    <w:p w14:paraId="4A3933ED" w14:textId="389C374D" w:rsidR="00BC772A" w:rsidRDefault="00BC772A">
      <w:pPr>
        <w:numPr>
          <w:ilvl w:val="0"/>
          <w:numId w:val="55"/>
        </w:numPr>
        <w:jc w:val="left"/>
      </w:pPr>
      <w:r>
        <w:t>Foto Kegiatan Pendampingan Posyandu</w:t>
      </w:r>
    </w:p>
    <w:p w14:paraId="0F89E829" w14:textId="434D1E50" w:rsidR="00BC772A" w:rsidRDefault="00BC772A" w:rsidP="00BC772A">
      <w:pPr>
        <w:ind w:left="720"/>
        <w:jc w:val="left"/>
      </w:pPr>
      <w:r w:rsidRPr="00BC772A">
        <w:rPr>
          <w:noProof/>
          <w:lang w:eastAsia="en-US"/>
        </w:rPr>
        <w:drawing>
          <wp:inline distT="0" distB="0" distL="0" distR="0" wp14:anchorId="07144CE3" wp14:editId="7D5350CD">
            <wp:extent cx="1752600" cy="1552842"/>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1756201" cy="1556032"/>
                    </a:xfrm>
                    <a:prstGeom prst="rect">
                      <a:avLst/>
                    </a:prstGeom>
                  </pic:spPr>
                </pic:pic>
              </a:graphicData>
            </a:graphic>
          </wp:inline>
        </w:drawing>
      </w:r>
      <w:r>
        <w:t xml:space="preserve"> </w:t>
      </w:r>
      <w:r w:rsidRPr="00BC772A">
        <w:rPr>
          <w:noProof/>
          <w:lang w:eastAsia="en-US"/>
        </w:rPr>
        <w:drawing>
          <wp:inline distT="0" distB="0" distL="0" distR="0" wp14:anchorId="0090A959" wp14:editId="4A9BB131">
            <wp:extent cx="2152650" cy="1578070"/>
            <wp:effectExtent l="0" t="0" r="0"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2152951" cy="1578290"/>
                    </a:xfrm>
                    <a:prstGeom prst="rect">
                      <a:avLst/>
                    </a:prstGeom>
                  </pic:spPr>
                </pic:pic>
              </a:graphicData>
            </a:graphic>
          </wp:inline>
        </w:drawing>
      </w:r>
    </w:p>
    <w:p w14:paraId="51E98D8D" w14:textId="00EE52A7" w:rsidR="00BC772A" w:rsidRDefault="00BC772A" w:rsidP="00BC772A">
      <w:pPr>
        <w:ind w:left="720"/>
        <w:jc w:val="left"/>
      </w:pPr>
      <w:r w:rsidRPr="00BC772A">
        <w:rPr>
          <w:noProof/>
          <w:lang w:eastAsia="en-US"/>
        </w:rPr>
        <w:drawing>
          <wp:inline distT="0" distB="0" distL="0" distR="0" wp14:anchorId="51E592FB" wp14:editId="384C0AC6">
            <wp:extent cx="1483641" cy="1266825"/>
            <wp:effectExtent l="0" t="0" r="254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1485036" cy="1268016"/>
                    </a:xfrm>
                    <a:prstGeom prst="rect">
                      <a:avLst/>
                    </a:prstGeom>
                  </pic:spPr>
                </pic:pic>
              </a:graphicData>
            </a:graphic>
          </wp:inline>
        </w:drawing>
      </w:r>
    </w:p>
    <w:p w14:paraId="0BB163F8" w14:textId="77777777" w:rsidR="00BD4AB9" w:rsidRDefault="00EB49FD">
      <w:pPr>
        <w:numPr>
          <w:ilvl w:val="0"/>
          <w:numId w:val="55"/>
        </w:numPr>
        <w:jc w:val="left"/>
      </w:pPr>
      <w:r>
        <w:t>Foto Kegiatan Tambahan Mengaji Bersama</w:t>
      </w:r>
    </w:p>
    <w:p w14:paraId="2F54C702" w14:textId="77777777" w:rsidR="00BD4AB9" w:rsidRDefault="00EB49FD">
      <w:pPr>
        <w:ind w:left="720"/>
        <w:jc w:val="left"/>
      </w:pPr>
      <w:r>
        <w:rPr>
          <w:noProof/>
          <w:lang w:eastAsia="en-US"/>
        </w:rPr>
        <w:drawing>
          <wp:inline distT="114300" distB="114300" distL="114300" distR="114300" wp14:anchorId="01656093" wp14:editId="4D253D0F">
            <wp:extent cx="1409700" cy="1057275"/>
            <wp:effectExtent l="0" t="0" r="0" b="9525"/>
            <wp:docPr id="43" name="image43.jpg"/>
            <wp:cNvGraphicFramePr/>
            <a:graphic xmlns:a="http://schemas.openxmlformats.org/drawingml/2006/main">
              <a:graphicData uri="http://schemas.openxmlformats.org/drawingml/2006/picture">
                <pic:pic xmlns:pic="http://schemas.openxmlformats.org/drawingml/2006/picture">
                  <pic:nvPicPr>
                    <pic:cNvPr id="0" name="image43.jpg"/>
                    <pic:cNvPicPr preferRelativeResize="0"/>
                  </pic:nvPicPr>
                  <pic:blipFill>
                    <a:blip r:embed="rId57"/>
                    <a:srcRect/>
                    <a:stretch>
                      <a:fillRect/>
                    </a:stretch>
                  </pic:blipFill>
                  <pic:spPr>
                    <a:xfrm>
                      <a:off x="0" y="0"/>
                      <a:ext cx="1409700" cy="1057275"/>
                    </a:xfrm>
                    <a:prstGeom prst="rect">
                      <a:avLst/>
                    </a:prstGeom>
                    <a:ln/>
                  </pic:spPr>
                </pic:pic>
              </a:graphicData>
            </a:graphic>
          </wp:inline>
        </w:drawing>
      </w:r>
      <w:r>
        <w:rPr>
          <w:noProof/>
          <w:lang w:eastAsia="en-US"/>
        </w:rPr>
        <w:drawing>
          <wp:inline distT="114300" distB="114300" distL="114300" distR="114300" wp14:anchorId="302B0C8A" wp14:editId="65A4234F">
            <wp:extent cx="1847850" cy="1167795"/>
            <wp:effectExtent l="0" t="0" r="0" b="0"/>
            <wp:docPr id="31" name="image33.jpg"/>
            <wp:cNvGraphicFramePr/>
            <a:graphic xmlns:a="http://schemas.openxmlformats.org/drawingml/2006/main">
              <a:graphicData uri="http://schemas.openxmlformats.org/drawingml/2006/picture">
                <pic:pic xmlns:pic="http://schemas.openxmlformats.org/drawingml/2006/picture">
                  <pic:nvPicPr>
                    <pic:cNvPr id="0" name="image33.jpg"/>
                    <pic:cNvPicPr preferRelativeResize="0"/>
                  </pic:nvPicPr>
                  <pic:blipFill>
                    <a:blip r:embed="rId58"/>
                    <a:srcRect/>
                    <a:stretch>
                      <a:fillRect/>
                    </a:stretch>
                  </pic:blipFill>
                  <pic:spPr>
                    <a:xfrm>
                      <a:off x="0" y="0"/>
                      <a:ext cx="1851174" cy="1169896"/>
                    </a:xfrm>
                    <a:prstGeom prst="rect">
                      <a:avLst/>
                    </a:prstGeom>
                    <a:ln/>
                  </pic:spPr>
                </pic:pic>
              </a:graphicData>
            </a:graphic>
          </wp:inline>
        </w:drawing>
      </w:r>
    </w:p>
    <w:p w14:paraId="62636E1E" w14:textId="32604509" w:rsidR="00BD4AB9" w:rsidRDefault="00BD4AB9">
      <w:pPr>
        <w:jc w:val="left"/>
      </w:pPr>
    </w:p>
    <w:p w14:paraId="3E732F98" w14:textId="5B612D31" w:rsidR="007D4275" w:rsidRDefault="007D4275">
      <w:pPr>
        <w:rPr>
          <w:i/>
          <w:iCs/>
          <w:sz w:val="18"/>
          <w:szCs w:val="18"/>
        </w:rPr>
      </w:pPr>
      <w:bookmarkStart w:id="76" w:name="_Toc124106694"/>
      <w:r>
        <w:br w:type="page"/>
      </w:r>
    </w:p>
    <w:p w14:paraId="1B845F4D" w14:textId="5B612D31" w:rsidR="00BD4AB9" w:rsidRPr="00651809" w:rsidRDefault="00651809" w:rsidP="00651809">
      <w:pPr>
        <w:pStyle w:val="Caption"/>
        <w:rPr>
          <w:color w:val="auto"/>
        </w:rPr>
      </w:pPr>
      <w:proofErr w:type="gramStart"/>
      <w:r w:rsidRPr="00651809">
        <w:rPr>
          <w:color w:val="auto"/>
        </w:rPr>
        <w:lastRenderedPageBreak/>
        <w:t>Lampiran.</w:t>
      </w:r>
      <w:proofErr w:type="gramEnd"/>
      <w:r w:rsidRPr="00651809">
        <w:rPr>
          <w:color w:val="auto"/>
        </w:rPr>
        <w:t xml:space="preserve"> </w:t>
      </w:r>
      <w:r w:rsidRPr="00651809">
        <w:rPr>
          <w:color w:val="auto"/>
        </w:rPr>
        <w:fldChar w:fldCharType="begin"/>
      </w:r>
      <w:r w:rsidRPr="00651809">
        <w:rPr>
          <w:color w:val="auto"/>
        </w:rPr>
        <w:instrText xml:space="preserve"> SEQ Lampiran. \* ARABIC </w:instrText>
      </w:r>
      <w:r w:rsidRPr="00651809">
        <w:rPr>
          <w:color w:val="auto"/>
        </w:rPr>
        <w:fldChar w:fldCharType="separate"/>
      </w:r>
      <w:r w:rsidR="00896CA1">
        <w:rPr>
          <w:noProof/>
          <w:color w:val="auto"/>
        </w:rPr>
        <w:t>2</w:t>
      </w:r>
      <w:r w:rsidRPr="00651809">
        <w:rPr>
          <w:color w:val="auto"/>
        </w:rPr>
        <w:fldChar w:fldCharType="end"/>
      </w:r>
      <w:r w:rsidRPr="00651809">
        <w:rPr>
          <w:color w:val="auto"/>
        </w:rPr>
        <w:t xml:space="preserve">  Media Penyuluhan</w:t>
      </w:r>
      <w:bookmarkEnd w:id="76"/>
    </w:p>
    <w:p w14:paraId="4048BDC0" w14:textId="4E8752AD" w:rsidR="00BD4AB9" w:rsidRDefault="0097725B">
      <w:pPr>
        <w:ind w:left="720"/>
        <w:jc w:val="left"/>
      </w:pPr>
      <w:r>
        <w:rPr>
          <w:noProof/>
          <w:lang w:eastAsia="en-US"/>
        </w:rPr>
        <w:drawing>
          <wp:anchor distT="114300" distB="114300" distL="114300" distR="114300" simplePos="0" relativeHeight="251649536" behindDoc="0" locked="0" layoutInCell="1" hidden="0" allowOverlap="1" wp14:anchorId="12217EE0" wp14:editId="5C156A6B">
            <wp:simplePos x="0" y="0"/>
            <wp:positionH relativeFrom="column">
              <wp:posOffset>-323850</wp:posOffset>
            </wp:positionH>
            <wp:positionV relativeFrom="paragraph">
              <wp:posOffset>229235</wp:posOffset>
            </wp:positionV>
            <wp:extent cx="1758950" cy="2456815"/>
            <wp:effectExtent l="0" t="0" r="0" b="635"/>
            <wp:wrapSquare wrapText="bothSides" distT="114300" distB="114300" distL="114300" distR="114300"/>
            <wp:docPr id="18"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59"/>
                    <a:srcRect l="34455" t="21367" r="34455" b="1424"/>
                    <a:stretch>
                      <a:fillRect/>
                    </a:stretch>
                  </pic:blipFill>
                  <pic:spPr>
                    <a:xfrm>
                      <a:off x="0" y="0"/>
                      <a:ext cx="1758950" cy="2456815"/>
                    </a:xfrm>
                    <a:prstGeom prst="rect">
                      <a:avLst/>
                    </a:prstGeom>
                    <a:ln/>
                  </pic:spPr>
                </pic:pic>
              </a:graphicData>
            </a:graphic>
          </wp:anchor>
        </w:drawing>
      </w:r>
      <w:r>
        <w:rPr>
          <w:noProof/>
          <w:lang w:eastAsia="en-US"/>
        </w:rPr>
        <w:drawing>
          <wp:anchor distT="114300" distB="114300" distL="114300" distR="114300" simplePos="0" relativeHeight="251652608" behindDoc="0" locked="0" layoutInCell="1" hidden="0" allowOverlap="1" wp14:anchorId="7405D2A2" wp14:editId="3CA0641C">
            <wp:simplePos x="0" y="0"/>
            <wp:positionH relativeFrom="column">
              <wp:posOffset>85725</wp:posOffset>
            </wp:positionH>
            <wp:positionV relativeFrom="paragraph">
              <wp:posOffset>235585</wp:posOffset>
            </wp:positionV>
            <wp:extent cx="1762125" cy="2464435"/>
            <wp:effectExtent l="0" t="0" r="9525" b="0"/>
            <wp:wrapNone/>
            <wp:docPr id="5"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60"/>
                    <a:srcRect l="49038" t="21937" r="25641" b="15099"/>
                    <a:stretch>
                      <a:fillRect/>
                    </a:stretch>
                  </pic:blipFill>
                  <pic:spPr>
                    <a:xfrm>
                      <a:off x="0" y="0"/>
                      <a:ext cx="1762125" cy="2464435"/>
                    </a:xfrm>
                    <a:prstGeom prst="rect">
                      <a:avLst/>
                    </a:prstGeom>
                    <a:ln/>
                  </pic:spPr>
                </pic:pic>
              </a:graphicData>
            </a:graphic>
          </wp:anchor>
        </w:drawing>
      </w:r>
      <w:r>
        <w:rPr>
          <w:noProof/>
          <w:lang w:eastAsia="en-US"/>
        </w:rPr>
        <w:drawing>
          <wp:anchor distT="114300" distB="114300" distL="114300" distR="114300" simplePos="0" relativeHeight="251646464" behindDoc="0" locked="0" layoutInCell="1" hidden="0" allowOverlap="1" wp14:anchorId="50CDC5B9" wp14:editId="702D6CD2">
            <wp:simplePos x="0" y="0"/>
            <wp:positionH relativeFrom="column">
              <wp:posOffset>2019462</wp:posOffset>
            </wp:positionH>
            <wp:positionV relativeFrom="paragraph">
              <wp:posOffset>235585</wp:posOffset>
            </wp:positionV>
            <wp:extent cx="1924050" cy="2466975"/>
            <wp:effectExtent l="0" t="0" r="0" b="9525"/>
            <wp:wrapNone/>
            <wp:docPr id="23"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61"/>
                    <a:srcRect l="45512" t="22222" r="23237" b="6552"/>
                    <a:stretch>
                      <a:fillRect/>
                    </a:stretch>
                  </pic:blipFill>
                  <pic:spPr>
                    <a:xfrm>
                      <a:off x="0" y="0"/>
                      <a:ext cx="1924050" cy="2466975"/>
                    </a:xfrm>
                    <a:prstGeom prst="rect">
                      <a:avLst/>
                    </a:prstGeom>
                    <a:ln/>
                  </pic:spPr>
                </pic:pic>
              </a:graphicData>
            </a:graphic>
          </wp:anchor>
        </w:drawing>
      </w:r>
    </w:p>
    <w:p w14:paraId="41A4521B" w14:textId="3A5D530B" w:rsidR="00BD4AB9" w:rsidRDefault="00BD4AB9">
      <w:pPr>
        <w:jc w:val="left"/>
      </w:pPr>
    </w:p>
    <w:p w14:paraId="57EEAA1A" w14:textId="387B9795" w:rsidR="00BD4AB9" w:rsidRDefault="0097725B">
      <w:pPr>
        <w:jc w:val="left"/>
      </w:pPr>
      <w:r>
        <w:rPr>
          <w:noProof/>
          <w:lang w:eastAsia="en-US"/>
        </w:rPr>
        <w:drawing>
          <wp:anchor distT="0" distB="0" distL="114300" distR="114300" simplePos="0" relativeHeight="251677184" behindDoc="0" locked="0" layoutInCell="1" allowOverlap="1" wp14:anchorId="7DB24D75" wp14:editId="443C8447">
            <wp:simplePos x="0" y="0"/>
            <wp:positionH relativeFrom="column">
              <wp:posOffset>19685</wp:posOffset>
            </wp:positionH>
            <wp:positionV relativeFrom="paragraph">
              <wp:posOffset>2180590</wp:posOffset>
            </wp:positionV>
            <wp:extent cx="1828800" cy="2413635"/>
            <wp:effectExtent l="0" t="0" r="0" b="5715"/>
            <wp:wrapSquare wrapText="bothSides"/>
            <wp:docPr id="20"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62">
                      <a:extLst>
                        <a:ext uri="{28A0092B-C50C-407E-A947-70E740481C1C}">
                          <a14:useLocalDpi xmlns:a14="http://schemas.microsoft.com/office/drawing/2010/main" val="0"/>
                        </a:ext>
                      </a:extLst>
                    </a:blip>
                    <a:srcRect l="34615" t="18550" r="34615" b="9232"/>
                    <a:stretch>
                      <a:fillRect/>
                    </a:stretch>
                  </pic:blipFill>
                  <pic:spPr>
                    <a:xfrm>
                      <a:off x="0" y="0"/>
                      <a:ext cx="1828800" cy="2413635"/>
                    </a:xfrm>
                    <a:prstGeom prst="rect">
                      <a:avLst/>
                    </a:prstGeom>
                    <a:ln/>
                  </pic:spPr>
                </pic:pic>
              </a:graphicData>
            </a:graphic>
          </wp:anchor>
        </w:drawing>
      </w:r>
      <w:r>
        <w:rPr>
          <w:noProof/>
          <w:lang w:eastAsia="en-US"/>
        </w:rPr>
        <w:drawing>
          <wp:anchor distT="0" distB="0" distL="114300" distR="114300" simplePos="0" relativeHeight="251671040" behindDoc="0" locked="0" layoutInCell="1" allowOverlap="1" wp14:anchorId="44CB088D" wp14:editId="2A1D61C5">
            <wp:simplePos x="0" y="0"/>
            <wp:positionH relativeFrom="column">
              <wp:posOffset>1956435</wp:posOffset>
            </wp:positionH>
            <wp:positionV relativeFrom="paragraph">
              <wp:posOffset>2181860</wp:posOffset>
            </wp:positionV>
            <wp:extent cx="1819275" cy="2472055"/>
            <wp:effectExtent l="0" t="0" r="9525" b="4445"/>
            <wp:wrapTopAndBottom/>
            <wp:docPr id="26"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63">
                      <a:extLst>
                        <a:ext uri="{28A0092B-C50C-407E-A947-70E740481C1C}">
                          <a14:useLocalDpi xmlns:a14="http://schemas.microsoft.com/office/drawing/2010/main" val="0"/>
                        </a:ext>
                      </a:extLst>
                    </a:blip>
                    <a:srcRect l="34775" t="16978" r="34615" b="8960"/>
                    <a:stretch>
                      <a:fillRect/>
                    </a:stretch>
                  </pic:blipFill>
                  <pic:spPr>
                    <a:xfrm>
                      <a:off x="0" y="0"/>
                      <a:ext cx="1819275" cy="2472055"/>
                    </a:xfrm>
                    <a:prstGeom prst="rect">
                      <a:avLst/>
                    </a:prstGeom>
                    <a:ln/>
                  </pic:spPr>
                </pic:pic>
              </a:graphicData>
            </a:graphic>
          </wp:anchor>
        </w:drawing>
      </w:r>
      <w:r>
        <w:rPr>
          <w:noProof/>
          <w:lang w:eastAsia="en-US"/>
        </w:rPr>
        <w:drawing>
          <wp:anchor distT="0" distB="0" distL="114300" distR="114300" simplePos="0" relativeHeight="251674112" behindDoc="0" locked="0" layoutInCell="1" allowOverlap="1" wp14:anchorId="634AFF5A" wp14:editId="6D492500">
            <wp:simplePos x="0" y="0"/>
            <wp:positionH relativeFrom="column">
              <wp:posOffset>-1813560</wp:posOffset>
            </wp:positionH>
            <wp:positionV relativeFrom="paragraph">
              <wp:posOffset>2183130</wp:posOffset>
            </wp:positionV>
            <wp:extent cx="1724025" cy="2447925"/>
            <wp:effectExtent l="0" t="0" r="9525" b="9525"/>
            <wp:wrapSquare wrapText="bothSides"/>
            <wp:docPr id="4"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64">
                      <a:extLst>
                        <a:ext uri="{28A0092B-C50C-407E-A947-70E740481C1C}">
                          <a14:useLocalDpi xmlns:a14="http://schemas.microsoft.com/office/drawing/2010/main" val="0"/>
                        </a:ext>
                      </a:extLst>
                    </a:blip>
                    <a:srcRect l="35416" t="15078" r="35576" b="11699"/>
                    <a:stretch>
                      <a:fillRect/>
                    </a:stretch>
                  </pic:blipFill>
                  <pic:spPr>
                    <a:xfrm>
                      <a:off x="0" y="0"/>
                      <a:ext cx="1724025" cy="2447925"/>
                    </a:xfrm>
                    <a:prstGeom prst="rect">
                      <a:avLst/>
                    </a:prstGeom>
                    <a:ln/>
                  </pic:spPr>
                </pic:pic>
              </a:graphicData>
            </a:graphic>
          </wp:anchor>
        </w:drawing>
      </w:r>
      <w:r w:rsidR="00EB49FD">
        <w:br w:type="page"/>
      </w:r>
    </w:p>
    <w:p w14:paraId="7A008E8B" w14:textId="77777777" w:rsidR="00651809" w:rsidRDefault="00651809" w:rsidP="00651809">
      <w:pPr>
        <w:pStyle w:val="Caption"/>
        <w:rPr>
          <w:color w:val="auto"/>
        </w:rPr>
        <w:sectPr w:rsidR="00651809" w:rsidSect="00B26EEC">
          <w:footerReference w:type="default" r:id="rId65"/>
          <w:pgSz w:w="11906" w:h="16838" w:code="9"/>
          <w:pgMar w:top="1701" w:right="1701" w:bottom="1701" w:left="2268" w:header="720" w:footer="720" w:gutter="0"/>
          <w:pgNumType w:start="1"/>
          <w:cols w:space="720"/>
          <w:docGrid w:linePitch="326"/>
        </w:sectPr>
      </w:pPr>
    </w:p>
    <w:p w14:paraId="0269684E" w14:textId="77777777" w:rsidR="00BD4AB9" w:rsidRPr="00651809" w:rsidRDefault="00651809" w:rsidP="00651809">
      <w:pPr>
        <w:pStyle w:val="Caption"/>
        <w:rPr>
          <w:color w:val="auto"/>
        </w:rPr>
      </w:pPr>
      <w:bookmarkStart w:id="77" w:name="_Toc124106695"/>
      <w:proofErr w:type="gramStart"/>
      <w:r w:rsidRPr="00651809">
        <w:rPr>
          <w:color w:val="auto"/>
        </w:rPr>
        <w:lastRenderedPageBreak/>
        <w:t>Lampiran.</w:t>
      </w:r>
      <w:proofErr w:type="gramEnd"/>
      <w:r w:rsidRPr="00651809">
        <w:rPr>
          <w:color w:val="auto"/>
        </w:rPr>
        <w:t xml:space="preserve"> </w:t>
      </w:r>
      <w:r w:rsidRPr="00651809">
        <w:rPr>
          <w:color w:val="auto"/>
        </w:rPr>
        <w:fldChar w:fldCharType="begin"/>
      </w:r>
      <w:r w:rsidRPr="00651809">
        <w:rPr>
          <w:color w:val="auto"/>
        </w:rPr>
        <w:instrText xml:space="preserve"> SEQ Lampiran. \* ARABIC </w:instrText>
      </w:r>
      <w:r w:rsidRPr="00651809">
        <w:rPr>
          <w:color w:val="auto"/>
        </w:rPr>
        <w:fldChar w:fldCharType="separate"/>
      </w:r>
      <w:r w:rsidR="00896CA1">
        <w:rPr>
          <w:noProof/>
          <w:color w:val="auto"/>
        </w:rPr>
        <w:t>3</w:t>
      </w:r>
      <w:r w:rsidRPr="00651809">
        <w:rPr>
          <w:color w:val="auto"/>
        </w:rPr>
        <w:fldChar w:fldCharType="end"/>
      </w:r>
      <w:r w:rsidRPr="00651809">
        <w:rPr>
          <w:color w:val="auto"/>
        </w:rPr>
        <w:t xml:space="preserve">  Rencana Kegiatan (Gantt </w:t>
      </w:r>
      <w:proofErr w:type="gramStart"/>
      <w:r w:rsidRPr="00651809">
        <w:rPr>
          <w:color w:val="auto"/>
        </w:rPr>
        <w:t>Chart</w:t>
      </w:r>
      <w:proofErr w:type="gramEnd"/>
      <w:r w:rsidRPr="00651809">
        <w:rPr>
          <w:color w:val="auto"/>
        </w:rPr>
        <w:t>)</w:t>
      </w:r>
      <w:bookmarkEnd w:id="77"/>
    </w:p>
    <w:p w14:paraId="20D32AEA" w14:textId="77777777" w:rsidR="00BD4AB9" w:rsidRDefault="00B261C2">
      <w:pPr>
        <w:jc w:val="left"/>
      </w:pPr>
      <w:r>
        <w:rPr>
          <w:noProof/>
          <w:lang w:eastAsia="en-US"/>
        </w:rPr>
        <w:drawing>
          <wp:anchor distT="0" distB="0" distL="114300" distR="114300" simplePos="0" relativeHeight="251680256" behindDoc="0" locked="0" layoutInCell="1" allowOverlap="1" wp14:anchorId="53CA271C" wp14:editId="0DF37623">
            <wp:simplePos x="0" y="0"/>
            <wp:positionH relativeFrom="margin">
              <wp:align>center</wp:align>
            </wp:positionH>
            <wp:positionV relativeFrom="margin">
              <wp:align>center</wp:align>
            </wp:positionV>
            <wp:extent cx="8316595" cy="4298950"/>
            <wp:effectExtent l="0" t="0" r="8255" b="635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chart Barengkok - Sheet1_page-0001.jpg"/>
                    <pic:cNvPicPr/>
                  </pic:nvPicPr>
                  <pic:blipFill rotWithShape="1">
                    <a:blip r:embed="rId66" cstate="print">
                      <a:extLst>
                        <a:ext uri="{28A0092B-C50C-407E-A947-70E740481C1C}">
                          <a14:useLocalDpi xmlns:a14="http://schemas.microsoft.com/office/drawing/2010/main" val="0"/>
                        </a:ext>
                      </a:extLst>
                    </a:blip>
                    <a:srcRect t="7050" b="19783"/>
                    <a:stretch/>
                  </pic:blipFill>
                  <pic:spPr bwMode="auto">
                    <a:xfrm>
                      <a:off x="0" y="0"/>
                      <a:ext cx="8316595" cy="4298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0221DC9" w14:textId="77777777" w:rsidR="00B261C2" w:rsidRDefault="00B261C2">
      <w:pPr>
        <w:jc w:val="left"/>
        <w:sectPr w:rsidR="00B261C2" w:rsidSect="00B62D76">
          <w:pgSz w:w="16838" w:h="11906" w:orient="landscape" w:code="9"/>
          <w:pgMar w:top="2268" w:right="1701" w:bottom="1701" w:left="1701" w:header="720" w:footer="720" w:gutter="0"/>
          <w:cols w:space="720"/>
          <w:docGrid w:linePitch="326"/>
        </w:sectPr>
      </w:pPr>
    </w:p>
    <w:p w14:paraId="17DDA381" w14:textId="77777777" w:rsidR="00BD4AB9" w:rsidRPr="00651809" w:rsidRDefault="00651809" w:rsidP="00651809">
      <w:pPr>
        <w:pStyle w:val="Caption"/>
        <w:rPr>
          <w:color w:val="auto"/>
        </w:rPr>
      </w:pPr>
      <w:bookmarkStart w:id="78" w:name="_Toc124106696"/>
      <w:proofErr w:type="gramStart"/>
      <w:r w:rsidRPr="00651809">
        <w:rPr>
          <w:color w:val="auto"/>
        </w:rPr>
        <w:lastRenderedPageBreak/>
        <w:t>Lampiran.</w:t>
      </w:r>
      <w:proofErr w:type="gramEnd"/>
      <w:r w:rsidRPr="00651809">
        <w:rPr>
          <w:color w:val="auto"/>
        </w:rPr>
        <w:t xml:space="preserve"> </w:t>
      </w:r>
      <w:r w:rsidRPr="00651809">
        <w:rPr>
          <w:color w:val="auto"/>
        </w:rPr>
        <w:fldChar w:fldCharType="begin"/>
      </w:r>
      <w:r w:rsidRPr="00651809">
        <w:rPr>
          <w:color w:val="auto"/>
        </w:rPr>
        <w:instrText xml:space="preserve"> SEQ Lampiran. \* ARABIC </w:instrText>
      </w:r>
      <w:r w:rsidRPr="00651809">
        <w:rPr>
          <w:color w:val="auto"/>
        </w:rPr>
        <w:fldChar w:fldCharType="separate"/>
      </w:r>
      <w:r w:rsidR="00896CA1">
        <w:rPr>
          <w:noProof/>
          <w:color w:val="auto"/>
        </w:rPr>
        <w:t>4</w:t>
      </w:r>
      <w:r w:rsidRPr="00651809">
        <w:rPr>
          <w:color w:val="auto"/>
        </w:rPr>
        <w:fldChar w:fldCharType="end"/>
      </w:r>
      <w:r w:rsidRPr="00651809">
        <w:rPr>
          <w:color w:val="auto"/>
        </w:rPr>
        <w:t xml:space="preserve">  POA Kegiatan Desa</w:t>
      </w:r>
      <w:bookmarkEnd w:id="78"/>
    </w:p>
    <w:p w14:paraId="2CD64C87" w14:textId="77777777" w:rsidR="00BD4AB9" w:rsidRPr="00FF4B4B" w:rsidRDefault="00EB49FD">
      <w:pPr>
        <w:spacing w:after="0"/>
        <w:jc w:val="left"/>
        <w:rPr>
          <w:b/>
        </w:rPr>
      </w:pPr>
      <w:r w:rsidRPr="00FF4B4B">
        <w:rPr>
          <w:b/>
        </w:rPr>
        <w:t>POA Musyawarah Masyarakat Desa</w:t>
      </w:r>
    </w:p>
    <w:p w14:paraId="3442A784" w14:textId="77777777" w:rsidR="00BD4AB9" w:rsidRPr="00FF4B4B" w:rsidRDefault="00BD4AB9">
      <w:pPr>
        <w:spacing w:after="0"/>
        <w:jc w:val="left"/>
        <w:rPr>
          <w:b/>
        </w:rPr>
      </w:pPr>
    </w:p>
    <w:tbl>
      <w:tblPr>
        <w:tblStyle w:val="ac"/>
        <w:tblW w:w="1442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60"/>
        <w:gridCol w:w="1720"/>
        <w:gridCol w:w="1360"/>
        <w:gridCol w:w="2240"/>
        <w:gridCol w:w="1440"/>
        <w:gridCol w:w="1360"/>
        <w:gridCol w:w="1240"/>
        <w:gridCol w:w="1240"/>
        <w:gridCol w:w="1120"/>
        <w:gridCol w:w="1140"/>
      </w:tblGrid>
      <w:tr w:rsidR="00BD4AB9" w:rsidRPr="00FF4B4B" w14:paraId="5E980B99" w14:textId="77777777" w:rsidTr="00651809">
        <w:trPr>
          <w:trHeight w:val="440"/>
          <w:tblHeader/>
          <w:jc w:val="center"/>
        </w:trPr>
        <w:tc>
          <w:tcPr>
            <w:tcW w:w="1560" w:type="dxa"/>
            <w:vMerge w:val="restart"/>
            <w:shd w:val="clear" w:color="auto" w:fill="auto"/>
            <w:tcMar>
              <w:top w:w="100" w:type="dxa"/>
              <w:left w:w="100" w:type="dxa"/>
              <w:bottom w:w="100" w:type="dxa"/>
              <w:right w:w="100" w:type="dxa"/>
            </w:tcMar>
            <w:vAlign w:val="center"/>
          </w:tcPr>
          <w:p w14:paraId="7C214FF0" w14:textId="77777777" w:rsidR="00BD4AB9" w:rsidRPr="00FF4B4B" w:rsidRDefault="00EB49FD">
            <w:pPr>
              <w:widowControl w:val="0"/>
              <w:spacing w:after="0" w:line="240" w:lineRule="auto"/>
              <w:jc w:val="center"/>
              <w:rPr>
                <w:b/>
              </w:rPr>
            </w:pPr>
            <w:r w:rsidRPr="00FF4B4B">
              <w:rPr>
                <w:b/>
              </w:rPr>
              <w:t>Deskripsi Intervensi</w:t>
            </w:r>
          </w:p>
        </w:tc>
        <w:tc>
          <w:tcPr>
            <w:tcW w:w="1720" w:type="dxa"/>
            <w:vMerge w:val="restart"/>
            <w:shd w:val="clear" w:color="auto" w:fill="auto"/>
            <w:tcMar>
              <w:top w:w="100" w:type="dxa"/>
              <w:left w:w="100" w:type="dxa"/>
              <w:bottom w:w="100" w:type="dxa"/>
              <w:right w:w="100" w:type="dxa"/>
            </w:tcMar>
            <w:vAlign w:val="center"/>
          </w:tcPr>
          <w:p w14:paraId="250493FD" w14:textId="77777777" w:rsidR="00BD4AB9" w:rsidRPr="00FF4B4B" w:rsidRDefault="00EB49FD">
            <w:pPr>
              <w:widowControl w:val="0"/>
              <w:spacing w:after="0" w:line="240" w:lineRule="auto"/>
              <w:jc w:val="center"/>
              <w:rPr>
                <w:b/>
              </w:rPr>
            </w:pPr>
            <w:r w:rsidRPr="00FF4B4B">
              <w:rPr>
                <w:b/>
              </w:rPr>
              <w:t>Tujuan Umum dan Khusus</w:t>
            </w:r>
          </w:p>
        </w:tc>
        <w:tc>
          <w:tcPr>
            <w:tcW w:w="1360" w:type="dxa"/>
            <w:vMerge w:val="restart"/>
            <w:shd w:val="clear" w:color="auto" w:fill="auto"/>
            <w:tcMar>
              <w:top w:w="100" w:type="dxa"/>
              <w:left w:w="100" w:type="dxa"/>
              <w:bottom w:w="100" w:type="dxa"/>
              <w:right w:w="100" w:type="dxa"/>
            </w:tcMar>
            <w:vAlign w:val="center"/>
          </w:tcPr>
          <w:p w14:paraId="3BAE16AB" w14:textId="77777777" w:rsidR="00BD4AB9" w:rsidRPr="00FF4B4B" w:rsidRDefault="00EB49FD">
            <w:pPr>
              <w:widowControl w:val="0"/>
              <w:spacing w:after="0" w:line="240" w:lineRule="auto"/>
              <w:jc w:val="center"/>
              <w:rPr>
                <w:b/>
              </w:rPr>
            </w:pPr>
            <w:r w:rsidRPr="00FF4B4B">
              <w:rPr>
                <w:b/>
              </w:rPr>
              <w:t>Target dan Sasaran Langsung</w:t>
            </w:r>
          </w:p>
        </w:tc>
        <w:tc>
          <w:tcPr>
            <w:tcW w:w="2240" w:type="dxa"/>
            <w:vMerge w:val="restart"/>
            <w:shd w:val="clear" w:color="auto" w:fill="auto"/>
            <w:tcMar>
              <w:top w:w="100" w:type="dxa"/>
              <w:left w:w="100" w:type="dxa"/>
              <w:bottom w:w="100" w:type="dxa"/>
              <w:right w:w="100" w:type="dxa"/>
            </w:tcMar>
            <w:vAlign w:val="center"/>
          </w:tcPr>
          <w:p w14:paraId="20A87C15" w14:textId="77777777" w:rsidR="00BD4AB9" w:rsidRPr="00FF4B4B" w:rsidRDefault="00EB49FD">
            <w:pPr>
              <w:widowControl w:val="0"/>
              <w:spacing w:after="0" w:line="240" w:lineRule="auto"/>
              <w:jc w:val="center"/>
              <w:rPr>
                <w:b/>
              </w:rPr>
            </w:pPr>
            <w:r w:rsidRPr="00FF4B4B">
              <w:rPr>
                <w:b/>
              </w:rPr>
              <w:t>Rincian Kegiatan</w:t>
            </w:r>
          </w:p>
        </w:tc>
        <w:tc>
          <w:tcPr>
            <w:tcW w:w="2800" w:type="dxa"/>
            <w:gridSpan w:val="2"/>
            <w:shd w:val="clear" w:color="auto" w:fill="auto"/>
            <w:tcMar>
              <w:top w:w="100" w:type="dxa"/>
              <w:left w:w="100" w:type="dxa"/>
              <w:bottom w:w="100" w:type="dxa"/>
              <w:right w:w="100" w:type="dxa"/>
            </w:tcMar>
            <w:vAlign w:val="center"/>
          </w:tcPr>
          <w:p w14:paraId="7AAD02EC" w14:textId="77777777" w:rsidR="00BD4AB9" w:rsidRPr="00FF4B4B" w:rsidRDefault="00EB49FD">
            <w:pPr>
              <w:widowControl w:val="0"/>
              <w:spacing w:after="0" w:line="240" w:lineRule="auto"/>
              <w:jc w:val="center"/>
              <w:rPr>
                <w:b/>
              </w:rPr>
            </w:pPr>
            <w:r w:rsidRPr="00FF4B4B">
              <w:rPr>
                <w:b/>
              </w:rPr>
              <w:t>Personil/Instansi Terkait</w:t>
            </w:r>
          </w:p>
        </w:tc>
        <w:tc>
          <w:tcPr>
            <w:tcW w:w="1240" w:type="dxa"/>
            <w:vMerge w:val="restart"/>
            <w:shd w:val="clear" w:color="auto" w:fill="auto"/>
            <w:tcMar>
              <w:top w:w="100" w:type="dxa"/>
              <w:left w:w="100" w:type="dxa"/>
              <w:bottom w:w="100" w:type="dxa"/>
              <w:right w:w="100" w:type="dxa"/>
            </w:tcMar>
            <w:vAlign w:val="center"/>
          </w:tcPr>
          <w:p w14:paraId="5A561B02" w14:textId="77777777" w:rsidR="00BD4AB9" w:rsidRPr="00FF4B4B" w:rsidRDefault="00EB49FD">
            <w:pPr>
              <w:widowControl w:val="0"/>
              <w:spacing w:after="0" w:line="240" w:lineRule="auto"/>
              <w:jc w:val="center"/>
              <w:rPr>
                <w:b/>
              </w:rPr>
            </w:pPr>
            <w:r w:rsidRPr="00FF4B4B">
              <w:rPr>
                <w:b/>
              </w:rPr>
              <w:t>Tempat Kegiatan</w:t>
            </w:r>
          </w:p>
        </w:tc>
        <w:tc>
          <w:tcPr>
            <w:tcW w:w="1240" w:type="dxa"/>
            <w:vMerge w:val="restart"/>
            <w:shd w:val="clear" w:color="auto" w:fill="auto"/>
            <w:tcMar>
              <w:top w:w="100" w:type="dxa"/>
              <w:left w:w="100" w:type="dxa"/>
              <w:bottom w:w="100" w:type="dxa"/>
              <w:right w:w="100" w:type="dxa"/>
            </w:tcMar>
            <w:vAlign w:val="center"/>
          </w:tcPr>
          <w:p w14:paraId="3456FE8F" w14:textId="77777777" w:rsidR="00BD4AB9" w:rsidRPr="00FF4B4B" w:rsidRDefault="00EB49FD">
            <w:pPr>
              <w:widowControl w:val="0"/>
              <w:spacing w:after="0" w:line="240" w:lineRule="auto"/>
              <w:jc w:val="center"/>
              <w:rPr>
                <w:b/>
              </w:rPr>
            </w:pPr>
            <w:r w:rsidRPr="00FF4B4B">
              <w:rPr>
                <w:b/>
              </w:rPr>
              <w:t>Waktu (Lama Kegiatan)</w:t>
            </w:r>
          </w:p>
        </w:tc>
        <w:tc>
          <w:tcPr>
            <w:tcW w:w="2260" w:type="dxa"/>
            <w:gridSpan w:val="2"/>
            <w:shd w:val="clear" w:color="auto" w:fill="auto"/>
            <w:tcMar>
              <w:top w:w="100" w:type="dxa"/>
              <w:left w:w="100" w:type="dxa"/>
              <w:bottom w:w="100" w:type="dxa"/>
              <w:right w:w="100" w:type="dxa"/>
            </w:tcMar>
            <w:vAlign w:val="center"/>
          </w:tcPr>
          <w:p w14:paraId="08707DD5" w14:textId="77777777" w:rsidR="00BD4AB9" w:rsidRPr="00FF4B4B" w:rsidRDefault="00EB49FD">
            <w:pPr>
              <w:widowControl w:val="0"/>
              <w:spacing w:after="0" w:line="240" w:lineRule="auto"/>
              <w:jc w:val="center"/>
              <w:rPr>
                <w:b/>
              </w:rPr>
            </w:pPr>
            <w:r w:rsidRPr="00FF4B4B">
              <w:rPr>
                <w:b/>
              </w:rPr>
              <w:t>Sumber Daya</w:t>
            </w:r>
          </w:p>
        </w:tc>
      </w:tr>
      <w:tr w:rsidR="00BD4AB9" w:rsidRPr="00FF4B4B" w14:paraId="4F17E8DE" w14:textId="77777777" w:rsidTr="00651809">
        <w:trPr>
          <w:trHeight w:val="440"/>
          <w:tblHeader/>
          <w:jc w:val="center"/>
        </w:trPr>
        <w:tc>
          <w:tcPr>
            <w:tcW w:w="1560" w:type="dxa"/>
            <w:vMerge/>
            <w:shd w:val="clear" w:color="auto" w:fill="auto"/>
            <w:tcMar>
              <w:top w:w="100" w:type="dxa"/>
              <w:left w:w="100" w:type="dxa"/>
              <w:bottom w:w="100" w:type="dxa"/>
              <w:right w:w="100" w:type="dxa"/>
            </w:tcMar>
            <w:vAlign w:val="center"/>
          </w:tcPr>
          <w:p w14:paraId="0A01E7C5" w14:textId="77777777" w:rsidR="00BD4AB9" w:rsidRPr="00FF4B4B" w:rsidRDefault="00BD4AB9">
            <w:pPr>
              <w:widowControl w:val="0"/>
              <w:spacing w:after="0" w:line="240" w:lineRule="auto"/>
              <w:jc w:val="center"/>
              <w:rPr>
                <w:b/>
              </w:rPr>
            </w:pPr>
          </w:p>
        </w:tc>
        <w:tc>
          <w:tcPr>
            <w:tcW w:w="1720" w:type="dxa"/>
            <w:vMerge/>
            <w:shd w:val="clear" w:color="auto" w:fill="auto"/>
            <w:tcMar>
              <w:top w:w="100" w:type="dxa"/>
              <w:left w:w="100" w:type="dxa"/>
              <w:bottom w:w="100" w:type="dxa"/>
              <w:right w:w="100" w:type="dxa"/>
            </w:tcMar>
            <w:vAlign w:val="center"/>
          </w:tcPr>
          <w:p w14:paraId="0625155C" w14:textId="77777777" w:rsidR="00BD4AB9" w:rsidRPr="00FF4B4B" w:rsidRDefault="00BD4AB9">
            <w:pPr>
              <w:widowControl w:val="0"/>
              <w:spacing w:after="0" w:line="240" w:lineRule="auto"/>
              <w:jc w:val="center"/>
              <w:rPr>
                <w:b/>
              </w:rPr>
            </w:pPr>
          </w:p>
        </w:tc>
        <w:tc>
          <w:tcPr>
            <w:tcW w:w="1360" w:type="dxa"/>
            <w:vMerge/>
            <w:shd w:val="clear" w:color="auto" w:fill="auto"/>
            <w:tcMar>
              <w:top w:w="100" w:type="dxa"/>
              <w:left w:w="100" w:type="dxa"/>
              <w:bottom w:w="100" w:type="dxa"/>
              <w:right w:w="100" w:type="dxa"/>
            </w:tcMar>
            <w:vAlign w:val="center"/>
          </w:tcPr>
          <w:p w14:paraId="57B12504" w14:textId="77777777" w:rsidR="00BD4AB9" w:rsidRPr="00FF4B4B" w:rsidRDefault="00BD4AB9">
            <w:pPr>
              <w:widowControl w:val="0"/>
              <w:spacing w:after="0" w:line="240" w:lineRule="auto"/>
              <w:jc w:val="center"/>
              <w:rPr>
                <w:b/>
              </w:rPr>
            </w:pPr>
          </w:p>
        </w:tc>
        <w:tc>
          <w:tcPr>
            <w:tcW w:w="2240" w:type="dxa"/>
            <w:vMerge/>
            <w:shd w:val="clear" w:color="auto" w:fill="auto"/>
            <w:tcMar>
              <w:top w:w="100" w:type="dxa"/>
              <w:left w:w="100" w:type="dxa"/>
              <w:bottom w:w="100" w:type="dxa"/>
              <w:right w:w="100" w:type="dxa"/>
            </w:tcMar>
            <w:vAlign w:val="center"/>
          </w:tcPr>
          <w:p w14:paraId="41E5E5F1" w14:textId="77777777" w:rsidR="00BD4AB9" w:rsidRPr="00FF4B4B" w:rsidRDefault="00BD4AB9">
            <w:pPr>
              <w:widowControl w:val="0"/>
              <w:spacing w:after="0" w:line="240" w:lineRule="auto"/>
              <w:jc w:val="center"/>
              <w:rPr>
                <w:b/>
              </w:rPr>
            </w:pPr>
          </w:p>
        </w:tc>
        <w:tc>
          <w:tcPr>
            <w:tcW w:w="1440" w:type="dxa"/>
            <w:shd w:val="clear" w:color="auto" w:fill="auto"/>
            <w:tcMar>
              <w:top w:w="100" w:type="dxa"/>
              <w:left w:w="100" w:type="dxa"/>
              <w:bottom w:w="100" w:type="dxa"/>
              <w:right w:w="100" w:type="dxa"/>
            </w:tcMar>
            <w:vAlign w:val="center"/>
          </w:tcPr>
          <w:p w14:paraId="2BB32013" w14:textId="77777777" w:rsidR="00BD4AB9" w:rsidRPr="00FF4B4B" w:rsidRDefault="00EB49FD">
            <w:pPr>
              <w:widowControl w:val="0"/>
              <w:spacing w:after="0" w:line="240" w:lineRule="auto"/>
              <w:jc w:val="center"/>
              <w:rPr>
                <w:b/>
              </w:rPr>
            </w:pPr>
            <w:r w:rsidRPr="00FF4B4B">
              <w:rPr>
                <w:b/>
              </w:rPr>
              <w:t>Langsung</w:t>
            </w:r>
          </w:p>
        </w:tc>
        <w:tc>
          <w:tcPr>
            <w:tcW w:w="1360" w:type="dxa"/>
            <w:shd w:val="clear" w:color="auto" w:fill="auto"/>
            <w:tcMar>
              <w:top w:w="100" w:type="dxa"/>
              <w:left w:w="100" w:type="dxa"/>
              <w:bottom w:w="100" w:type="dxa"/>
              <w:right w:w="100" w:type="dxa"/>
            </w:tcMar>
            <w:vAlign w:val="center"/>
          </w:tcPr>
          <w:p w14:paraId="11E2445C" w14:textId="77777777" w:rsidR="00BD4AB9" w:rsidRPr="00FF4B4B" w:rsidRDefault="00EB49FD">
            <w:pPr>
              <w:widowControl w:val="0"/>
              <w:spacing w:after="0" w:line="240" w:lineRule="auto"/>
              <w:jc w:val="center"/>
              <w:rPr>
                <w:b/>
              </w:rPr>
            </w:pPr>
            <w:r w:rsidRPr="00FF4B4B">
              <w:rPr>
                <w:b/>
              </w:rPr>
              <w:t>Pendukung</w:t>
            </w:r>
          </w:p>
        </w:tc>
        <w:tc>
          <w:tcPr>
            <w:tcW w:w="1240" w:type="dxa"/>
            <w:vMerge/>
            <w:shd w:val="clear" w:color="auto" w:fill="auto"/>
            <w:tcMar>
              <w:top w:w="100" w:type="dxa"/>
              <w:left w:w="100" w:type="dxa"/>
              <w:bottom w:w="100" w:type="dxa"/>
              <w:right w:w="100" w:type="dxa"/>
            </w:tcMar>
            <w:vAlign w:val="center"/>
          </w:tcPr>
          <w:p w14:paraId="30652D87" w14:textId="77777777" w:rsidR="00BD4AB9" w:rsidRPr="00FF4B4B" w:rsidRDefault="00BD4AB9">
            <w:pPr>
              <w:widowControl w:val="0"/>
              <w:spacing w:after="0" w:line="240" w:lineRule="auto"/>
              <w:jc w:val="center"/>
              <w:rPr>
                <w:b/>
              </w:rPr>
            </w:pPr>
          </w:p>
        </w:tc>
        <w:tc>
          <w:tcPr>
            <w:tcW w:w="1240" w:type="dxa"/>
            <w:vMerge/>
            <w:shd w:val="clear" w:color="auto" w:fill="auto"/>
            <w:tcMar>
              <w:top w:w="100" w:type="dxa"/>
              <w:left w:w="100" w:type="dxa"/>
              <w:bottom w:w="100" w:type="dxa"/>
              <w:right w:w="100" w:type="dxa"/>
            </w:tcMar>
            <w:vAlign w:val="center"/>
          </w:tcPr>
          <w:p w14:paraId="34905F0C" w14:textId="77777777" w:rsidR="00BD4AB9" w:rsidRPr="00FF4B4B" w:rsidRDefault="00BD4AB9">
            <w:pPr>
              <w:widowControl w:val="0"/>
              <w:spacing w:after="0" w:line="240" w:lineRule="auto"/>
              <w:jc w:val="center"/>
              <w:rPr>
                <w:b/>
              </w:rPr>
            </w:pPr>
          </w:p>
        </w:tc>
        <w:tc>
          <w:tcPr>
            <w:tcW w:w="1120" w:type="dxa"/>
            <w:shd w:val="clear" w:color="auto" w:fill="auto"/>
            <w:tcMar>
              <w:top w:w="100" w:type="dxa"/>
              <w:left w:w="100" w:type="dxa"/>
              <w:bottom w:w="100" w:type="dxa"/>
              <w:right w:w="100" w:type="dxa"/>
            </w:tcMar>
            <w:vAlign w:val="center"/>
          </w:tcPr>
          <w:p w14:paraId="219B2262" w14:textId="77777777" w:rsidR="00BD4AB9" w:rsidRPr="00FF4B4B" w:rsidRDefault="00EB49FD">
            <w:pPr>
              <w:widowControl w:val="0"/>
              <w:spacing w:after="0" w:line="240" w:lineRule="auto"/>
              <w:jc w:val="center"/>
              <w:rPr>
                <w:b/>
              </w:rPr>
            </w:pPr>
            <w:r w:rsidRPr="00FF4B4B">
              <w:rPr>
                <w:b/>
              </w:rPr>
              <w:t>Jenis</w:t>
            </w:r>
          </w:p>
        </w:tc>
        <w:tc>
          <w:tcPr>
            <w:tcW w:w="1140" w:type="dxa"/>
            <w:shd w:val="clear" w:color="auto" w:fill="auto"/>
            <w:tcMar>
              <w:top w:w="100" w:type="dxa"/>
              <w:left w:w="100" w:type="dxa"/>
              <w:bottom w:w="100" w:type="dxa"/>
              <w:right w:w="100" w:type="dxa"/>
            </w:tcMar>
            <w:vAlign w:val="center"/>
          </w:tcPr>
          <w:p w14:paraId="5782C6F7" w14:textId="77777777" w:rsidR="00BD4AB9" w:rsidRPr="00FF4B4B" w:rsidRDefault="00EB49FD">
            <w:pPr>
              <w:widowControl w:val="0"/>
              <w:spacing w:after="0" w:line="240" w:lineRule="auto"/>
              <w:jc w:val="center"/>
              <w:rPr>
                <w:b/>
              </w:rPr>
            </w:pPr>
            <w:r w:rsidRPr="00FF4B4B">
              <w:rPr>
                <w:b/>
              </w:rPr>
              <w:t>Asal</w:t>
            </w:r>
          </w:p>
        </w:tc>
      </w:tr>
      <w:tr w:rsidR="00BD4AB9" w:rsidRPr="00FF4B4B" w14:paraId="1FC7BC4A" w14:textId="77777777" w:rsidTr="00651809">
        <w:trPr>
          <w:tblHeader/>
          <w:jc w:val="center"/>
        </w:trPr>
        <w:tc>
          <w:tcPr>
            <w:tcW w:w="1560" w:type="dxa"/>
            <w:shd w:val="clear" w:color="auto" w:fill="auto"/>
            <w:tcMar>
              <w:top w:w="100" w:type="dxa"/>
              <w:left w:w="100" w:type="dxa"/>
              <w:bottom w:w="100" w:type="dxa"/>
              <w:right w:w="100" w:type="dxa"/>
            </w:tcMar>
          </w:tcPr>
          <w:p w14:paraId="634D5F25" w14:textId="77777777" w:rsidR="00BD4AB9" w:rsidRPr="00FF4B4B" w:rsidRDefault="00EB49FD">
            <w:pPr>
              <w:widowControl w:val="0"/>
              <w:spacing w:after="0" w:line="240" w:lineRule="auto"/>
              <w:jc w:val="center"/>
              <w:rPr>
                <w:b/>
              </w:rPr>
            </w:pPr>
            <w:r w:rsidRPr="00FF4B4B">
              <w:rPr>
                <w:b/>
              </w:rPr>
              <w:t>1</w:t>
            </w:r>
          </w:p>
        </w:tc>
        <w:tc>
          <w:tcPr>
            <w:tcW w:w="1720" w:type="dxa"/>
            <w:shd w:val="clear" w:color="auto" w:fill="auto"/>
            <w:tcMar>
              <w:top w:w="100" w:type="dxa"/>
              <w:left w:w="100" w:type="dxa"/>
              <w:bottom w:w="100" w:type="dxa"/>
              <w:right w:w="100" w:type="dxa"/>
            </w:tcMar>
          </w:tcPr>
          <w:p w14:paraId="2A47E7C2" w14:textId="77777777" w:rsidR="00BD4AB9" w:rsidRPr="00FF4B4B" w:rsidRDefault="00EB49FD">
            <w:pPr>
              <w:widowControl w:val="0"/>
              <w:spacing w:after="0" w:line="240" w:lineRule="auto"/>
              <w:jc w:val="center"/>
              <w:rPr>
                <w:b/>
              </w:rPr>
            </w:pPr>
            <w:r w:rsidRPr="00FF4B4B">
              <w:rPr>
                <w:b/>
              </w:rPr>
              <w:t>2</w:t>
            </w:r>
          </w:p>
        </w:tc>
        <w:tc>
          <w:tcPr>
            <w:tcW w:w="1360" w:type="dxa"/>
            <w:shd w:val="clear" w:color="auto" w:fill="auto"/>
            <w:tcMar>
              <w:top w:w="100" w:type="dxa"/>
              <w:left w:w="100" w:type="dxa"/>
              <w:bottom w:w="100" w:type="dxa"/>
              <w:right w:w="100" w:type="dxa"/>
            </w:tcMar>
          </w:tcPr>
          <w:p w14:paraId="2392C4BC" w14:textId="77777777" w:rsidR="00BD4AB9" w:rsidRPr="00FF4B4B" w:rsidRDefault="00EB49FD">
            <w:pPr>
              <w:widowControl w:val="0"/>
              <w:spacing w:after="0" w:line="240" w:lineRule="auto"/>
              <w:jc w:val="center"/>
              <w:rPr>
                <w:b/>
              </w:rPr>
            </w:pPr>
            <w:r w:rsidRPr="00FF4B4B">
              <w:rPr>
                <w:b/>
              </w:rPr>
              <w:t>3</w:t>
            </w:r>
          </w:p>
        </w:tc>
        <w:tc>
          <w:tcPr>
            <w:tcW w:w="2240" w:type="dxa"/>
            <w:shd w:val="clear" w:color="auto" w:fill="auto"/>
            <w:tcMar>
              <w:top w:w="100" w:type="dxa"/>
              <w:left w:w="100" w:type="dxa"/>
              <w:bottom w:w="100" w:type="dxa"/>
              <w:right w:w="100" w:type="dxa"/>
            </w:tcMar>
          </w:tcPr>
          <w:p w14:paraId="5092302B" w14:textId="77777777" w:rsidR="00BD4AB9" w:rsidRPr="00FF4B4B" w:rsidRDefault="00EB49FD">
            <w:pPr>
              <w:widowControl w:val="0"/>
              <w:spacing w:after="0" w:line="240" w:lineRule="auto"/>
              <w:jc w:val="center"/>
              <w:rPr>
                <w:b/>
              </w:rPr>
            </w:pPr>
            <w:r w:rsidRPr="00FF4B4B">
              <w:rPr>
                <w:b/>
              </w:rPr>
              <w:t>4</w:t>
            </w:r>
          </w:p>
        </w:tc>
        <w:tc>
          <w:tcPr>
            <w:tcW w:w="1440" w:type="dxa"/>
            <w:shd w:val="clear" w:color="auto" w:fill="auto"/>
            <w:tcMar>
              <w:top w:w="100" w:type="dxa"/>
              <w:left w:w="100" w:type="dxa"/>
              <w:bottom w:w="100" w:type="dxa"/>
              <w:right w:w="100" w:type="dxa"/>
            </w:tcMar>
          </w:tcPr>
          <w:p w14:paraId="134ED397" w14:textId="77777777" w:rsidR="00BD4AB9" w:rsidRPr="00FF4B4B" w:rsidRDefault="00EB49FD">
            <w:pPr>
              <w:widowControl w:val="0"/>
              <w:spacing w:after="0" w:line="240" w:lineRule="auto"/>
              <w:jc w:val="center"/>
              <w:rPr>
                <w:b/>
              </w:rPr>
            </w:pPr>
            <w:r w:rsidRPr="00FF4B4B">
              <w:rPr>
                <w:b/>
              </w:rPr>
              <w:t>5</w:t>
            </w:r>
          </w:p>
        </w:tc>
        <w:tc>
          <w:tcPr>
            <w:tcW w:w="1360" w:type="dxa"/>
            <w:shd w:val="clear" w:color="auto" w:fill="auto"/>
            <w:tcMar>
              <w:top w:w="100" w:type="dxa"/>
              <w:left w:w="100" w:type="dxa"/>
              <w:bottom w:w="100" w:type="dxa"/>
              <w:right w:w="100" w:type="dxa"/>
            </w:tcMar>
          </w:tcPr>
          <w:p w14:paraId="521805E5" w14:textId="77777777" w:rsidR="00BD4AB9" w:rsidRPr="00FF4B4B" w:rsidRDefault="00EB49FD">
            <w:pPr>
              <w:widowControl w:val="0"/>
              <w:spacing w:after="0" w:line="240" w:lineRule="auto"/>
              <w:jc w:val="center"/>
              <w:rPr>
                <w:b/>
              </w:rPr>
            </w:pPr>
            <w:r w:rsidRPr="00FF4B4B">
              <w:rPr>
                <w:b/>
              </w:rPr>
              <w:t>6</w:t>
            </w:r>
          </w:p>
        </w:tc>
        <w:tc>
          <w:tcPr>
            <w:tcW w:w="1240" w:type="dxa"/>
            <w:shd w:val="clear" w:color="auto" w:fill="auto"/>
            <w:tcMar>
              <w:top w:w="100" w:type="dxa"/>
              <w:left w:w="100" w:type="dxa"/>
              <w:bottom w:w="100" w:type="dxa"/>
              <w:right w:w="100" w:type="dxa"/>
            </w:tcMar>
          </w:tcPr>
          <w:p w14:paraId="7EA70B50" w14:textId="77777777" w:rsidR="00BD4AB9" w:rsidRPr="00FF4B4B" w:rsidRDefault="00EB49FD">
            <w:pPr>
              <w:widowControl w:val="0"/>
              <w:spacing w:after="0" w:line="240" w:lineRule="auto"/>
              <w:jc w:val="center"/>
              <w:rPr>
                <w:b/>
              </w:rPr>
            </w:pPr>
            <w:r w:rsidRPr="00FF4B4B">
              <w:rPr>
                <w:b/>
              </w:rPr>
              <w:t>7</w:t>
            </w:r>
          </w:p>
        </w:tc>
        <w:tc>
          <w:tcPr>
            <w:tcW w:w="1240" w:type="dxa"/>
            <w:shd w:val="clear" w:color="auto" w:fill="auto"/>
            <w:tcMar>
              <w:top w:w="100" w:type="dxa"/>
              <w:left w:w="100" w:type="dxa"/>
              <w:bottom w:w="100" w:type="dxa"/>
              <w:right w:w="100" w:type="dxa"/>
            </w:tcMar>
          </w:tcPr>
          <w:p w14:paraId="6969F632" w14:textId="77777777" w:rsidR="00BD4AB9" w:rsidRPr="00FF4B4B" w:rsidRDefault="00EB49FD">
            <w:pPr>
              <w:widowControl w:val="0"/>
              <w:spacing w:after="0" w:line="240" w:lineRule="auto"/>
              <w:jc w:val="center"/>
              <w:rPr>
                <w:b/>
              </w:rPr>
            </w:pPr>
            <w:r w:rsidRPr="00FF4B4B">
              <w:rPr>
                <w:b/>
              </w:rPr>
              <w:t>8</w:t>
            </w:r>
          </w:p>
        </w:tc>
        <w:tc>
          <w:tcPr>
            <w:tcW w:w="1120" w:type="dxa"/>
            <w:shd w:val="clear" w:color="auto" w:fill="auto"/>
            <w:tcMar>
              <w:top w:w="100" w:type="dxa"/>
              <w:left w:w="100" w:type="dxa"/>
              <w:bottom w:w="100" w:type="dxa"/>
              <w:right w:w="100" w:type="dxa"/>
            </w:tcMar>
          </w:tcPr>
          <w:p w14:paraId="2116B901" w14:textId="77777777" w:rsidR="00BD4AB9" w:rsidRPr="00FF4B4B" w:rsidRDefault="00EB49FD">
            <w:pPr>
              <w:widowControl w:val="0"/>
              <w:spacing w:after="0" w:line="240" w:lineRule="auto"/>
              <w:jc w:val="center"/>
              <w:rPr>
                <w:b/>
              </w:rPr>
            </w:pPr>
            <w:r w:rsidRPr="00FF4B4B">
              <w:rPr>
                <w:b/>
              </w:rPr>
              <w:t>9</w:t>
            </w:r>
          </w:p>
        </w:tc>
        <w:tc>
          <w:tcPr>
            <w:tcW w:w="1140" w:type="dxa"/>
            <w:shd w:val="clear" w:color="auto" w:fill="auto"/>
            <w:tcMar>
              <w:top w:w="100" w:type="dxa"/>
              <w:left w:w="100" w:type="dxa"/>
              <w:bottom w:w="100" w:type="dxa"/>
              <w:right w:w="100" w:type="dxa"/>
            </w:tcMar>
          </w:tcPr>
          <w:p w14:paraId="7FC410DC" w14:textId="77777777" w:rsidR="00BD4AB9" w:rsidRPr="00FF4B4B" w:rsidRDefault="00EB49FD">
            <w:pPr>
              <w:widowControl w:val="0"/>
              <w:spacing w:after="0" w:line="240" w:lineRule="auto"/>
              <w:jc w:val="center"/>
              <w:rPr>
                <w:b/>
              </w:rPr>
            </w:pPr>
            <w:r w:rsidRPr="00FF4B4B">
              <w:rPr>
                <w:b/>
              </w:rPr>
              <w:t>10</w:t>
            </w:r>
          </w:p>
        </w:tc>
      </w:tr>
      <w:tr w:rsidR="00BD4AB9" w:rsidRPr="00FF4B4B" w14:paraId="7A305822" w14:textId="77777777">
        <w:trPr>
          <w:jc w:val="center"/>
        </w:trPr>
        <w:tc>
          <w:tcPr>
            <w:tcW w:w="1560" w:type="dxa"/>
            <w:shd w:val="clear" w:color="auto" w:fill="auto"/>
            <w:tcMar>
              <w:top w:w="100" w:type="dxa"/>
              <w:left w:w="100" w:type="dxa"/>
              <w:bottom w:w="100" w:type="dxa"/>
              <w:right w:w="100" w:type="dxa"/>
            </w:tcMar>
          </w:tcPr>
          <w:p w14:paraId="4C8F19CE" w14:textId="77777777" w:rsidR="00BD4AB9" w:rsidRPr="00FF4B4B" w:rsidRDefault="00EB49FD">
            <w:pPr>
              <w:widowControl w:val="0"/>
              <w:spacing w:after="0" w:line="240" w:lineRule="auto"/>
              <w:jc w:val="left"/>
            </w:pPr>
            <w:r w:rsidRPr="00FF4B4B">
              <w:t xml:space="preserve">MMD adalah pertemuan perwakilan warga desa untuk membahas hasil Survei permasalahan yang ada di </w:t>
            </w:r>
            <w:proofErr w:type="gramStart"/>
            <w:r w:rsidRPr="00FF4B4B">
              <w:t>Desa  Barengkok</w:t>
            </w:r>
            <w:proofErr w:type="gramEnd"/>
            <w:r w:rsidRPr="00FF4B4B">
              <w:t xml:space="preserve"> dan merencanakan penanggulangan masalah kesehatan yang diperoleh dari hasil survei awal di Kec. </w:t>
            </w:r>
            <w:r w:rsidRPr="00FF4B4B">
              <w:lastRenderedPageBreak/>
              <w:t>Leuwiliang, Bogor.</w:t>
            </w:r>
          </w:p>
        </w:tc>
        <w:tc>
          <w:tcPr>
            <w:tcW w:w="1720" w:type="dxa"/>
            <w:shd w:val="clear" w:color="auto" w:fill="auto"/>
            <w:tcMar>
              <w:top w:w="100" w:type="dxa"/>
              <w:left w:w="100" w:type="dxa"/>
              <w:bottom w:w="100" w:type="dxa"/>
              <w:right w:w="100" w:type="dxa"/>
            </w:tcMar>
          </w:tcPr>
          <w:p w14:paraId="28DDD325" w14:textId="77777777" w:rsidR="00BD4AB9" w:rsidRPr="00FF4B4B" w:rsidRDefault="00EB49FD">
            <w:pPr>
              <w:widowControl w:val="0"/>
              <w:spacing w:after="0" w:line="240" w:lineRule="auto"/>
              <w:jc w:val="left"/>
              <w:rPr>
                <w:b/>
              </w:rPr>
            </w:pPr>
            <w:r w:rsidRPr="00FF4B4B">
              <w:rPr>
                <w:b/>
              </w:rPr>
              <w:lastRenderedPageBreak/>
              <w:t xml:space="preserve">Tujuan Umum : </w:t>
            </w:r>
          </w:p>
          <w:p w14:paraId="60FA0E14" w14:textId="77777777" w:rsidR="00BD4AB9" w:rsidRPr="00FF4B4B" w:rsidRDefault="00EB49FD">
            <w:pPr>
              <w:widowControl w:val="0"/>
              <w:spacing w:after="0" w:line="240" w:lineRule="auto"/>
              <w:jc w:val="left"/>
            </w:pPr>
            <w:r w:rsidRPr="00FF4B4B">
              <w:t>Masyarakat mengenal masalah kesehatan di wilayahnya</w:t>
            </w:r>
          </w:p>
          <w:p w14:paraId="73FAF4B9" w14:textId="77777777" w:rsidR="00BD4AB9" w:rsidRPr="00FF4B4B" w:rsidRDefault="00BD4AB9">
            <w:pPr>
              <w:widowControl w:val="0"/>
              <w:spacing w:after="0" w:line="240" w:lineRule="auto"/>
              <w:jc w:val="left"/>
              <w:rPr>
                <w:b/>
              </w:rPr>
            </w:pPr>
          </w:p>
          <w:p w14:paraId="7D8B46C7" w14:textId="77777777" w:rsidR="00BD4AB9" w:rsidRPr="00FF4B4B" w:rsidRDefault="00EB49FD">
            <w:pPr>
              <w:widowControl w:val="0"/>
              <w:spacing w:after="0" w:line="240" w:lineRule="auto"/>
              <w:jc w:val="left"/>
              <w:rPr>
                <w:b/>
              </w:rPr>
            </w:pPr>
            <w:r w:rsidRPr="00FF4B4B">
              <w:rPr>
                <w:b/>
              </w:rPr>
              <w:t xml:space="preserve">Tujuan Khusus : </w:t>
            </w:r>
          </w:p>
          <w:p w14:paraId="63273DF2" w14:textId="77777777" w:rsidR="00BD4AB9" w:rsidRPr="00FF4B4B" w:rsidRDefault="00EB49FD">
            <w:pPr>
              <w:widowControl w:val="0"/>
              <w:numPr>
                <w:ilvl w:val="0"/>
                <w:numId w:val="336"/>
              </w:numPr>
              <w:spacing w:after="0" w:line="240" w:lineRule="auto"/>
              <w:ind w:left="425"/>
              <w:jc w:val="left"/>
            </w:pPr>
            <w:r w:rsidRPr="00FF4B4B">
              <w:t>Masyarakat bersepakat untuk berupaya menanggulangi masalah kesehatan yang ada di desa</w:t>
            </w:r>
          </w:p>
          <w:p w14:paraId="73805E47" w14:textId="77777777" w:rsidR="00BD4AB9" w:rsidRPr="00FF4B4B" w:rsidRDefault="00EB49FD">
            <w:pPr>
              <w:widowControl w:val="0"/>
              <w:numPr>
                <w:ilvl w:val="0"/>
                <w:numId w:val="336"/>
              </w:numPr>
              <w:spacing w:after="0" w:line="240" w:lineRule="auto"/>
              <w:ind w:left="425"/>
              <w:jc w:val="left"/>
            </w:pPr>
            <w:r w:rsidRPr="00FF4B4B">
              <w:lastRenderedPageBreak/>
              <w:t>Masyarakat dan mahasiswa menyusun rencana kerja untuk menanggulangi masalah kesehatan yang ada di desa.</w:t>
            </w:r>
          </w:p>
        </w:tc>
        <w:tc>
          <w:tcPr>
            <w:tcW w:w="1360" w:type="dxa"/>
            <w:shd w:val="clear" w:color="auto" w:fill="auto"/>
            <w:tcMar>
              <w:top w:w="100" w:type="dxa"/>
              <w:left w:w="100" w:type="dxa"/>
              <w:bottom w:w="100" w:type="dxa"/>
              <w:right w:w="100" w:type="dxa"/>
            </w:tcMar>
          </w:tcPr>
          <w:p w14:paraId="1EADC32E" w14:textId="77777777" w:rsidR="00BD4AB9" w:rsidRPr="00FF4B4B" w:rsidRDefault="00EB49FD">
            <w:pPr>
              <w:widowControl w:val="0"/>
              <w:spacing w:after="0" w:line="240" w:lineRule="auto"/>
              <w:jc w:val="left"/>
              <w:rPr>
                <w:b/>
              </w:rPr>
            </w:pPr>
            <w:r w:rsidRPr="00FF4B4B">
              <w:rPr>
                <w:b/>
              </w:rPr>
              <w:lastRenderedPageBreak/>
              <w:t xml:space="preserve">Target : </w:t>
            </w:r>
          </w:p>
          <w:p w14:paraId="0B257915" w14:textId="77777777" w:rsidR="00BD4AB9" w:rsidRPr="00FF4B4B" w:rsidRDefault="00EB49FD">
            <w:pPr>
              <w:widowControl w:val="0"/>
              <w:spacing w:after="0" w:line="240" w:lineRule="auto"/>
              <w:jc w:val="left"/>
            </w:pPr>
            <w:r w:rsidRPr="00FF4B4B">
              <w:t>15 orang (Masyarakat Desa Barengkok dan perangkat desa)</w:t>
            </w:r>
          </w:p>
          <w:p w14:paraId="37A2C50A" w14:textId="77777777" w:rsidR="00BD4AB9" w:rsidRPr="00FF4B4B" w:rsidRDefault="00BD4AB9">
            <w:pPr>
              <w:widowControl w:val="0"/>
              <w:spacing w:after="0" w:line="240" w:lineRule="auto"/>
              <w:jc w:val="left"/>
              <w:rPr>
                <w:b/>
              </w:rPr>
            </w:pPr>
          </w:p>
          <w:p w14:paraId="7A6DE320" w14:textId="77777777" w:rsidR="00BD4AB9" w:rsidRPr="00FF4B4B" w:rsidRDefault="00EB49FD">
            <w:pPr>
              <w:widowControl w:val="0"/>
              <w:spacing w:after="0" w:line="240" w:lineRule="auto"/>
              <w:jc w:val="left"/>
              <w:rPr>
                <w:b/>
              </w:rPr>
            </w:pPr>
            <w:r w:rsidRPr="00FF4B4B">
              <w:rPr>
                <w:b/>
              </w:rPr>
              <w:t xml:space="preserve">Sasaran :  </w:t>
            </w:r>
          </w:p>
          <w:p w14:paraId="64AF424D" w14:textId="77777777" w:rsidR="00BD4AB9" w:rsidRPr="00FF4B4B" w:rsidRDefault="00EB49FD">
            <w:pPr>
              <w:widowControl w:val="0"/>
              <w:spacing w:after="0" w:line="240" w:lineRule="auto"/>
              <w:jc w:val="left"/>
            </w:pPr>
            <w:r w:rsidRPr="00FF4B4B">
              <w:t>Masyarakat Desa Barengkok dan perangkat desa</w:t>
            </w:r>
          </w:p>
        </w:tc>
        <w:tc>
          <w:tcPr>
            <w:tcW w:w="2240" w:type="dxa"/>
            <w:shd w:val="clear" w:color="auto" w:fill="auto"/>
            <w:tcMar>
              <w:top w:w="100" w:type="dxa"/>
              <w:left w:w="100" w:type="dxa"/>
              <w:bottom w:w="100" w:type="dxa"/>
              <w:right w:w="100" w:type="dxa"/>
            </w:tcMar>
          </w:tcPr>
          <w:p w14:paraId="328F7198" w14:textId="77777777" w:rsidR="00BD4AB9" w:rsidRPr="00FF4B4B" w:rsidRDefault="00EB49FD">
            <w:pPr>
              <w:widowControl w:val="0"/>
              <w:spacing w:after="0" w:line="240" w:lineRule="auto"/>
              <w:jc w:val="left"/>
              <w:rPr>
                <w:b/>
              </w:rPr>
            </w:pPr>
            <w:r w:rsidRPr="00FF4B4B">
              <w:rPr>
                <w:b/>
              </w:rPr>
              <w:t>Persiapan</w:t>
            </w:r>
          </w:p>
          <w:p w14:paraId="4405A418" w14:textId="77777777" w:rsidR="00BD4AB9" w:rsidRPr="00FF4B4B" w:rsidRDefault="00EB49FD">
            <w:pPr>
              <w:widowControl w:val="0"/>
              <w:numPr>
                <w:ilvl w:val="0"/>
                <w:numId w:val="92"/>
              </w:numPr>
              <w:spacing w:after="0" w:line="240" w:lineRule="auto"/>
              <w:ind w:left="425"/>
              <w:jc w:val="left"/>
            </w:pPr>
            <w:r w:rsidRPr="00FF4B4B">
              <w:t>Membuat surat izin melakukan MMD</w:t>
            </w:r>
          </w:p>
          <w:p w14:paraId="2774F853" w14:textId="77777777" w:rsidR="00BD4AB9" w:rsidRPr="00FF4B4B" w:rsidRDefault="00EB49FD">
            <w:pPr>
              <w:widowControl w:val="0"/>
              <w:numPr>
                <w:ilvl w:val="0"/>
                <w:numId w:val="92"/>
              </w:numPr>
              <w:spacing w:after="0" w:line="240" w:lineRule="auto"/>
              <w:ind w:left="425"/>
              <w:jc w:val="left"/>
            </w:pPr>
            <w:r w:rsidRPr="00FF4B4B">
              <w:t>Menyebarkan surat undangan</w:t>
            </w:r>
          </w:p>
          <w:p w14:paraId="4D674631" w14:textId="77777777" w:rsidR="00BD4AB9" w:rsidRPr="00FF4B4B" w:rsidRDefault="00EB49FD">
            <w:pPr>
              <w:widowControl w:val="0"/>
              <w:numPr>
                <w:ilvl w:val="0"/>
                <w:numId w:val="92"/>
              </w:numPr>
              <w:spacing w:after="0" w:line="240" w:lineRule="auto"/>
              <w:ind w:left="425"/>
              <w:jc w:val="left"/>
            </w:pPr>
            <w:r w:rsidRPr="00FF4B4B">
              <w:t xml:space="preserve">Mempersiapkan MMD </w:t>
            </w:r>
          </w:p>
          <w:p w14:paraId="0DFCAEEE" w14:textId="77777777" w:rsidR="00BD4AB9" w:rsidRPr="00FF4B4B" w:rsidRDefault="00EB49FD">
            <w:pPr>
              <w:widowControl w:val="0"/>
              <w:numPr>
                <w:ilvl w:val="0"/>
                <w:numId w:val="92"/>
              </w:numPr>
              <w:spacing w:after="0" w:line="240" w:lineRule="auto"/>
              <w:ind w:left="425"/>
              <w:jc w:val="left"/>
            </w:pPr>
            <w:r w:rsidRPr="00FF4B4B">
              <w:t xml:space="preserve">Dekorasi dan gladi bersih </w:t>
            </w:r>
          </w:p>
          <w:p w14:paraId="31CF8DDE" w14:textId="77777777" w:rsidR="00BD4AB9" w:rsidRPr="00FF4B4B" w:rsidRDefault="00EB49FD">
            <w:pPr>
              <w:widowControl w:val="0"/>
              <w:spacing w:after="0" w:line="240" w:lineRule="auto"/>
              <w:jc w:val="left"/>
              <w:rPr>
                <w:b/>
              </w:rPr>
            </w:pPr>
            <w:r w:rsidRPr="00FF4B4B">
              <w:rPr>
                <w:b/>
              </w:rPr>
              <w:t>Pelaksanaan</w:t>
            </w:r>
          </w:p>
          <w:p w14:paraId="02825A57" w14:textId="77777777" w:rsidR="00BD4AB9" w:rsidRPr="00FF4B4B" w:rsidRDefault="00EB49FD">
            <w:pPr>
              <w:widowControl w:val="0"/>
              <w:numPr>
                <w:ilvl w:val="0"/>
                <w:numId w:val="233"/>
              </w:numPr>
              <w:spacing w:after="0" w:line="240" w:lineRule="auto"/>
              <w:ind w:left="360"/>
              <w:jc w:val="left"/>
            </w:pPr>
            <w:r w:rsidRPr="00FF4B4B">
              <w:t>Pembukaan MMD</w:t>
            </w:r>
          </w:p>
          <w:p w14:paraId="5DD0632B" w14:textId="77777777" w:rsidR="00BD4AB9" w:rsidRPr="00FF4B4B" w:rsidRDefault="00EB49FD">
            <w:pPr>
              <w:widowControl w:val="0"/>
              <w:numPr>
                <w:ilvl w:val="0"/>
                <w:numId w:val="233"/>
              </w:numPr>
              <w:spacing w:after="0" w:line="240" w:lineRule="auto"/>
              <w:ind w:left="360"/>
              <w:jc w:val="left"/>
            </w:pPr>
            <w:r w:rsidRPr="00FF4B4B">
              <w:t xml:space="preserve">Sambutan oleh ketua jurusan gizi atau yang mewakili </w:t>
            </w:r>
          </w:p>
          <w:p w14:paraId="1E793EDE" w14:textId="77777777" w:rsidR="00BD4AB9" w:rsidRPr="00FF4B4B" w:rsidRDefault="00EB49FD">
            <w:pPr>
              <w:widowControl w:val="0"/>
              <w:numPr>
                <w:ilvl w:val="0"/>
                <w:numId w:val="233"/>
              </w:numPr>
              <w:spacing w:after="0" w:line="240" w:lineRule="auto"/>
              <w:ind w:left="360"/>
              <w:jc w:val="left"/>
            </w:pPr>
            <w:r w:rsidRPr="00FF4B4B">
              <w:t xml:space="preserve">Sambutan oleh kepala Desa </w:t>
            </w:r>
          </w:p>
          <w:p w14:paraId="2C6D97C0" w14:textId="77777777" w:rsidR="00BD4AB9" w:rsidRPr="00FF4B4B" w:rsidRDefault="00EB49FD">
            <w:pPr>
              <w:widowControl w:val="0"/>
              <w:numPr>
                <w:ilvl w:val="0"/>
                <w:numId w:val="233"/>
              </w:numPr>
              <w:spacing w:after="0" w:line="240" w:lineRule="auto"/>
              <w:ind w:left="360"/>
              <w:jc w:val="left"/>
            </w:pPr>
            <w:r w:rsidRPr="00FF4B4B">
              <w:t>Pengenalan Mahasiswa/i</w:t>
            </w:r>
          </w:p>
          <w:p w14:paraId="03637712" w14:textId="77777777" w:rsidR="00BD4AB9" w:rsidRPr="00FF4B4B" w:rsidRDefault="00EB49FD">
            <w:pPr>
              <w:widowControl w:val="0"/>
              <w:numPr>
                <w:ilvl w:val="0"/>
                <w:numId w:val="233"/>
              </w:numPr>
              <w:spacing w:after="0" w:line="240" w:lineRule="auto"/>
              <w:ind w:left="360"/>
              <w:jc w:val="left"/>
            </w:pPr>
            <w:r w:rsidRPr="00FF4B4B">
              <w:lastRenderedPageBreak/>
              <w:t xml:space="preserve">Menyampaikan permasalahan gizi yang ada di Desa </w:t>
            </w:r>
          </w:p>
          <w:p w14:paraId="19DBAA9C" w14:textId="77777777" w:rsidR="00BD4AB9" w:rsidRPr="00FF4B4B" w:rsidRDefault="00EB49FD">
            <w:pPr>
              <w:widowControl w:val="0"/>
              <w:numPr>
                <w:ilvl w:val="0"/>
                <w:numId w:val="233"/>
              </w:numPr>
              <w:spacing w:after="0" w:line="240" w:lineRule="auto"/>
              <w:ind w:left="360"/>
              <w:jc w:val="left"/>
            </w:pPr>
            <w:r w:rsidRPr="00FF4B4B">
              <w:t>Menyampaikan program yang akan dilaksanakan untuk mengatasi masalah</w:t>
            </w:r>
          </w:p>
          <w:p w14:paraId="1B2CD793" w14:textId="77777777" w:rsidR="00BD4AB9" w:rsidRPr="00FF4B4B" w:rsidRDefault="00EB49FD">
            <w:pPr>
              <w:widowControl w:val="0"/>
              <w:numPr>
                <w:ilvl w:val="0"/>
                <w:numId w:val="233"/>
              </w:numPr>
              <w:spacing w:after="0" w:line="240" w:lineRule="auto"/>
              <w:ind w:left="360"/>
              <w:jc w:val="left"/>
            </w:pPr>
            <w:r w:rsidRPr="00FF4B4B">
              <w:t xml:space="preserve">Diskusi </w:t>
            </w:r>
          </w:p>
          <w:p w14:paraId="2256DF05" w14:textId="77777777" w:rsidR="00BD4AB9" w:rsidRPr="00FF4B4B" w:rsidRDefault="00EB49FD">
            <w:pPr>
              <w:widowControl w:val="0"/>
              <w:numPr>
                <w:ilvl w:val="0"/>
                <w:numId w:val="233"/>
              </w:numPr>
              <w:spacing w:after="0" w:line="240" w:lineRule="auto"/>
              <w:ind w:left="360"/>
              <w:jc w:val="left"/>
            </w:pPr>
            <w:r w:rsidRPr="00FF4B4B">
              <w:t>Menyampaikan kesimpulan hasil MMD</w:t>
            </w:r>
          </w:p>
          <w:p w14:paraId="79B69AA1" w14:textId="3242985F" w:rsidR="00BD4AB9" w:rsidRPr="00FF4B4B" w:rsidRDefault="005C43D7">
            <w:pPr>
              <w:widowControl w:val="0"/>
              <w:numPr>
                <w:ilvl w:val="0"/>
                <w:numId w:val="233"/>
              </w:numPr>
              <w:spacing w:after="0" w:line="240" w:lineRule="auto"/>
              <w:ind w:left="360"/>
              <w:jc w:val="left"/>
            </w:pPr>
            <w:r>
              <w:t>P</w:t>
            </w:r>
            <w:r w:rsidR="00EB49FD" w:rsidRPr="00FF4B4B">
              <w:t xml:space="preserve">enutupan. </w:t>
            </w:r>
          </w:p>
          <w:p w14:paraId="6D570E31" w14:textId="77777777" w:rsidR="00BD4AB9" w:rsidRPr="00FF4B4B" w:rsidRDefault="00BD4AB9">
            <w:pPr>
              <w:widowControl w:val="0"/>
              <w:spacing w:after="0" w:line="240" w:lineRule="auto"/>
              <w:jc w:val="left"/>
            </w:pPr>
          </w:p>
          <w:p w14:paraId="3FC869CF" w14:textId="77777777" w:rsidR="00BD4AB9" w:rsidRPr="00FF4B4B" w:rsidRDefault="00EB49FD">
            <w:pPr>
              <w:widowControl w:val="0"/>
              <w:spacing w:after="0" w:line="240" w:lineRule="auto"/>
              <w:jc w:val="left"/>
              <w:rPr>
                <w:b/>
              </w:rPr>
            </w:pPr>
            <w:r w:rsidRPr="00FF4B4B">
              <w:rPr>
                <w:b/>
              </w:rPr>
              <w:t>Monitoring dan Evaluasi</w:t>
            </w:r>
          </w:p>
          <w:p w14:paraId="068FF55B" w14:textId="77777777" w:rsidR="00BD4AB9" w:rsidRPr="00FF4B4B" w:rsidRDefault="00EB49FD">
            <w:pPr>
              <w:widowControl w:val="0"/>
              <w:numPr>
                <w:ilvl w:val="0"/>
                <w:numId w:val="32"/>
              </w:numPr>
              <w:spacing w:after="0" w:line="240" w:lineRule="auto"/>
              <w:ind w:left="450"/>
              <w:jc w:val="left"/>
            </w:pPr>
            <w:r w:rsidRPr="00FF4B4B">
              <w:t>Pencatatan dan pelaporan kehadiran peserta MMD</w:t>
            </w:r>
          </w:p>
          <w:p w14:paraId="5BC45EA7" w14:textId="77777777" w:rsidR="00BD4AB9" w:rsidRPr="00FF4B4B" w:rsidRDefault="00EB49FD">
            <w:pPr>
              <w:widowControl w:val="0"/>
              <w:numPr>
                <w:ilvl w:val="0"/>
                <w:numId w:val="32"/>
              </w:numPr>
              <w:spacing w:after="0" w:line="240" w:lineRule="auto"/>
              <w:ind w:left="450"/>
              <w:jc w:val="left"/>
            </w:pPr>
            <w:r w:rsidRPr="00FF4B4B">
              <w:t xml:space="preserve">Pencatatan hasil diskusi </w:t>
            </w:r>
          </w:p>
        </w:tc>
        <w:tc>
          <w:tcPr>
            <w:tcW w:w="1440" w:type="dxa"/>
            <w:shd w:val="clear" w:color="auto" w:fill="auto"/>
            <w:tcMar>
              <w:top w:w="100" w:type="dxa"/>
              <w:left w:w="100" w:type="dxa"/>
              <w:bottom w:w="100" w:type="dxa"/>
              <w:right w:w="100" w:type="dxa"/>
            </w:tcMar>
          </w:tcPr>
          <w:p w14:paraId="17700829" w14:textId="77777777" w:rsidR="00BD4AB9" w:rsidRPr="00FF4B4B" w:rsidRDefault="00EB49FD">
            <w:pPr>
              <w:widowControl w:val="0"/>
              <w:spacing w:after="0" w:line="240" w:lineRule="auto"/>
              <w:jc w:val="left"/>
            </w:pPr>
            <w:r w:rsidRPr="00FF4B4B">
              <w:lastRenderedPageBreak/>
              <w:t>Mahasiswa Poltekkes Kemenkes Jakarta II</w:t>
            </w:r>
          </w:p>
        </w:tc>
        <w:tc>
          <w:tcPr>
            <w:tcW w:w="1360" w:type="dxa"/>
            <w:shd w:val="clear" w:color="auto" w:fill="auto"/>
            <w:tcMar>
              <w:top w:w="100" w:type="dxa"/>
              <w:left w:w="100" w:type="dxa"/>
              <w:bottom w:w="100" w:type="dxa"/>
              <w:right w:w="100" w:type="dxa"/>
            </w:tcMar>
          </w:tcPr>
          <w:p w14:paraId="3FF5B80E" w14:textId="77777777" w:rsidR="00BD4AB9" w:rsidRPr="00FF4B4B" w:rsidRDefault="00EB49FD">
            <w:pPr>
              <w:widowControl w:val="0"/>
              <w:numPr>
                <w:ilvl w:val="0"/>
                <w:numId w:val="142"/>
              </w:numPr>
              <w:spacing w:after="0" w:line="240" w:lineRule="auto"/>
              <w:ind w:left="180"/>
              <w:jc w:val="left"/>
            </w:pPr>
            <w:r w:rsidRPr="00FF4B4B">
              <w:t>Pihak Jurusan Gizi dan dietetika Poltekkes Jakarta II</w:t>
            </w:r>
          </w:p>
          <w:p w14:paraId="50A2BC8A" w14:textId="77777777" w:rsidR="00BD4AB9" w:rsidRPr="00FF4B4B" w:rsidRDefault="00EB49FD">
            <w:pPr>
              <w:widowControl w:val="0"/>
              <w:numPr>
                <w:ilvl w:val="0"/>
                <w:numId w:val="142"/>
              </w:numPr>
              <w:spacing w:after="0" w:line="240" w:lineRule="auto"/>
              <w:ind w:left="180"/>
              <w:jc w:val="left"/>
            </w:pPr>
            <w:r w:rsidRPr="00FF4B4B">
              <w:t>Pihak perangkat Desa  Barengkok(Kepala desa, sekretaris desa, kader, RW/RT desa)</w:t>
            </w:r>
          </w:p>
        </w:tc>
        <w:tc>
          <w:tcPr>
            <w:tcW w:w="1240" w:type="dxa"/>
            <w:shd w:val="clear" w:color="auto" w:fill="auto"/>
            <w:tcMar>
              <w:top w:w="100" w:type="dxa"/>
              <w:left w:w="100" w:type="dxa"/>
              <w:bottom w:w="100" w:type="dxa"/>
              <w:right w:w="100" w:type="dxa"/>
            </w:tcMar>
          </w:tcPr>
          <w:p w14:paraId="0E27D09A" w14:textId="77777777" w:rsidR="00BD4AB9" w:rsidRPr="00FF4B4B" w:rsidRDefault="00EB49FD">
            <w:pPr>
              <w:widowControl w:val="0"/>
              <w:spacing w:after="0" w:line="240" w:lineRule="auto"/>
              <w:jc w:val="left"/>
            </w:pPr>
            <w:r w:rsidRPr="00FF4B4B">
              <w:t>Kantor desa Barengkokatau Balai desa Barengkok</w:t>
            </w:r>
          </w:p>
        </w:tc>
        <w:tc>
          <w:tcPr>
            <w:tcW w:w="1240" w:type="dxa"/>
            <w:shd w:val="clear" w:color="auto" w:fill="auto"/>
            <w:tcMar>
              <w:top w:w="100" w:type="dxa"/>
              <w:left w:w="100" w:type="dxa"/>
              <w:bottom w:w="100" w:type="dxa"/>
              <w:right w:w="100" w:type="dxa"/>
            </w:tcMar>
          </w:tcPr>
          <w:p w14:paraId="287A6EF3" w14:textId="77777777" w:rsidR="00BD4AB9" w:rsidRPr="00FF4B4B" w:rsidRDefault="00EB49FD">
            <w:pPr>
              <w:widowControl w:val="0"/>
              <w:spacing w:after="0" w:line="240" w:lineRule="auto"/>
              <w:jc w:val="left"/>
            </w:pPr>
            <w:r w:rsidRPr="00FF4B4B">
              <w:t>24 November 2022, 09.00 - 12.00 WIB</w:t>
            </w:r>
          </w:p>
          <w:p w14:paraId="7BFF334B" w14:textId="77777777" w:rsidR="00BD4AB9" w:rsidRPr="00FF4B4B" w:rsidRDefault="00BD4AB9">
            <w:pPr>
              <w:widowControl w:val="0"/>
              <w:spacing w:after="0" w:line="240" w:lineRule="auto"/>
              <w:jc w:val="left"/>
            </w:pPr>
          </w:p>
        </w:tc>
        <w:tc>
          <w:tcPr>
            <w:tcW w:w="1120" w:type="dxa"/>
            <w:shd w:val="clear" w:color="auto" w:fill="auto"/>
            <w:tcMar>
              <w:top w:w="100" w:type="dxa"/>
              <w:left w:w="100" w:type="dxa"/>
              <w:bottom w:w="100" w:type="dxa"/>
              <w:right w:w="100" w:type="dxa"/>
            </w:tcMar>
          </w:tcPr>
          <w:p w14:paraId="085FCE58" w14:textId="77777777" w:rsidR="00BD4AB9" w:rsidRPr="00FF4B4B" w:rsidRDefault="00EB49FD">
            <w:pPr>
              <w:widowControl w:val="0"/>
              <w:spacing w:after="0" w:line="240" w:lineRule="auto"/>
              <w:jc w:val="left"/>
              <w:rPr>
                <w:b/>
              </w:rPr>
            </w:pPr>
            <w:r w:rsidRPr="00FF4B4B">
              <w:rPr>
                <w:b/>
              </w:rPr>
              <w:t>Man:</w:t>
            </w:r>
          </w:p>
          <w:p w14:paraId="5E7BB074" w14:textId="77777777" w:rsidR="00BD4AB9" w:rsidRPr="00FF4B4B" w:rsidRDefault="00EB49FD">
            <w:pPr>
              <w:widowControl w:val="0"/>
              <w:spacing w:after="0" w:line="240" w:lineRule="auto"/>
              <w:jc w:val="left"/>
            </w:pPr>
            <w:r w:rsidRPr="00FF4B4B">
              <w:t>Mahasiswa Poltekkes Jakarta II</w:t>
            </w:r>
          </w:p>
          <w:p w14:paraId="4A2D2B9B" w14:textId="77777777" w:rsidR="00BD4AB9" w:rsidRPr="00FF4B4B" w:rsidRDefault="00BD4AB9">
            <w:pPr>
              <w:widowControl w:val="0"/>
              <w:spacing w:after="0" w:line="240" w:lineRule="auto"/>
              <w:jc w:val="left"/>
              <w:rPr>
                <w:b/>
              </w:rPr>
            </w:pPr>
          </w:p>
          <w:p w14:paraId="41EEAE81" w14:textId="77777777" w:rsidR="00BD4AB9" w:rsidRPr="00FF4B4B" w:rsidRDefault="00EB49FD">
            <w:pPr>
              <w:widowControl w:val="0"/>
              <w:spacing w:after="0" w:line="240" w:lineRule="auto"/>
              <w:jc w:val="left"/>
              <w:rPr>
                <w:b/>
              </w:rPr>
            </w:pPr>
            <w:r w:rsidRPr="00FF4B4B">
              <w:rPr>
                <w:b/>
              </w:rPr>
              <w:t>Material:</w:t>
            </w:r>
          </w:p>
          <w:p w14:paraId="7CA9527E" w14:textId="77777777" w:rsidR="00BD4AB9" w:rsidRPr="00FF4B4B" w:rsidRDefault="00EB49FD">
            <w:pPr>
              <w:widowControl w:val="0"/>
              <w:numPr>
                <w:ilvl w:val="0"/>
                <w:numId w:val="201"/>
              </w:numPr>
              <w:spacing w:after="0" w:line="240" w:lineRule="auto"/>
              <w:ind w:left="270" w:hanging="180"/>
              <w:jc w:val="left"/>
            </w:pPr>
            <w:r w:rsidRPr="00FF4B4B">
              <w:t>PPT Materi presentasi</w:t>
            </w:r>
          </w:p>
          <w:p w14:paraId="06CE9E7E" w14:textId="77777777" w:rsidR="00BD4AB9" w:rsidRPr="00FF4B4B" w:rsidRDefault="00EB49FD">
            <w:pPr>
              <w:widowControl w:val="0"/>
              <w:numPr>
                <w:ilvl w:val="0"/>
                <w:numId w:val="201"/>
              </w:numPr>
              <w:spacing w:after="0" w:line="240" w:lineRule="auto"/>
              <w:ind w:left="270" w:hanging="180"/>
              <w:jc w:val="left"/>
            </w:pPr>
            <w:r w:rsidRPr="00FF4B4B">
              <w:t xml:space="preserve">Form Daftar Hadir </w:t>
            </w:r>
          </w:p>
          <w:p w14:paraId="3FA2FED9" w14:textId="77777777" w:rsidR="00BD4AB9" w:rsidRPr="00FF4B4B" w:rsidRDefault="00EB49FD">
            <w:pPr>
              <w:widowControl w:val="0"/>
              <w:numPr>
                <w:ilvl w:val="0"/>
                <w:numId w:val="201"/>
              </w:numPr>
              <w:spacing w:after="0" w:line="240" w:lineRule="auto"/>
              <w:ind w:left="270" w:hanging="180"/>
              <w:jc w:val="left"/>
            </w:pPr>
            <w:r w:rsidRPr="00FF4B4B">
              <w:t>Form Notulensi</w:t>
            </w:r>
          </w:p>
          <w:p w14:paraId="6B1791B6" w14:textId="77777777" w:rsidR="00BD4AB9" w:rsidRPr="00FF4B4B" w:rsidRDefault="00EB49FD">
            <w:pPr>
              <w:widowControl w:val="0"/>
              <w:numPr>
                <w:ilvl w:val="0"/>
                <w:numId w:val="201"/>
              </w:numPr>
              <w:spacing w:after="0" w:line="240" w:lineRule="auto"/>
              <w:ind w:left="270" w:hanging="180"/>
              <w:jc w:val="left"/>
            </w:pPr>
            <w:r w:rsidRPr="00FF4B4B">
              <w:t>konsumsi</w:t>
            </w:r>
          </w:p>
          <w:p w14:paraId="023DECE1" w14:textId="77777777" w:rsidR="00BD4AB9" w:rsidRPr="00FF4B4B" w:rsidRDefault="00BD4AB9">
            <w:pPr>
              <w:widowControl w:val="0"/>
              <w:spacing w:after="0" w:line="240" w:lineRule="auto"/>
              <w:jc w:val="left"/>
            </w:pPr>
          </w:p>
          <w:p w14:paraId="1CB52DA9" w14:textId="77777777" w:rsidR="00BD4AB9" w:rsidRPr="00FF4B4B" w:rsidRDefault="00BD4AB9">
            <w:pPr>
              <w:widowControl w:val="0"/>
              <w:spacing w:after="0" w:line="240" w:lineRule="auto"/>
              <w:jc w:val="left"/>
              <w:rPr>
                <w:b/>
              </w:rPr>
            </w:pPr>
          </w:p>
          <w:p w14:paraId="6DA56F88" w14:textId="77777777" w:rsidR="00BD4AB9" w:rsidRPr="00FF4B4B" w:rsidRDefault="00EB49FD">
            <w:pPr>
              <w:widowControl w:val="0"/>
              <w:spacing w:after="0" w:line="240" w:lineRule="auto"/>
              <w:jc w:val="left"/>
              <w:rPr>
                <w:b/>
              </w:rPr>
            </w:pPr>
            <w:r w:rsidRPr="00FF4B4B">
              <w:rPr>
                <w:b/>
              </w:rPr>
              <w:t>Machine:</w:t>
            </w:r>
          </w:p>
          <w:p w14:paraId="7EB49BA7" w14:textId="77777777" w:rsidR="00BD4AB9" w:rsidRPr="00FF4B4B" w:rsidRDefault="00EB49FD">
            <w:pPr>
              <w:widowControl w:val="0"/>
              <w:numPr>
                <w:ilvl w:val="0"/>
                <w:numId w:val="295"/>
              </w:numPr>
              <w:spacing w:after="0" w:line="240" w:lineRule="auto"/>
              <w:ind w:left="141"/>
              <w:jc w:val="left"/>
            </w:pPr>
            <w:r w:rsidRPr="00FF4B4B">
              <w:t>Laptop</w:t>
            </w:r>
          </w:p>
          <w:p w14:paraId="71C4618E" w14:textId="77777777" w:rsidR="00BD4AB9" w:rsidRPr="00FF4B4B" w:rsidRDefault="00EB49FD">
            <w:pPr>
              <w:widowControl w:val="0"/>
              <w:numPr>
                <w:ilvl w:val="0"/>
                <w:numId w:val="295"/>
              </w:numPr>
              <w:spacing w:after="0" w:line="240" w:lineRule="auto"/>
              <w:ind w:left="141"/>
              <w:jc w:val="left"/>
            </w:pPr>
            <w:r w:rsidRPr="00FF4B4B">
              <w:t>Proyektor</w:t>
            </w:r>
          </w:p>
          <w:p w14:paraId="15DF8996" w14:textId="77777777" w:rsidR="00BD4AB9" w:rsidRPr="00FF4B4B" w:rsidRDefault="00EB49FD">
            <w:pPr>
              <w:widowControl w:val="0"/>
              <w:numPr>
                <w:ilvl w:val="0"/>
                <w:numId w:val="295"/>
              </w:numPr>
              <w:spacing w:after="0" w:line="240" w:lineRule="auto"/>
              <w:ind w:left="141"/>
              <w:jc w:val="left"/>
            </w:pPr>
            <w:r w:rsidRPr="00FF4B4B">
              <w:t>Meja</w:t>
            </w:r>
          </w:p>
          <w:p w14:paraId="3BAE02DA" w14:textId="77777777" w:rsidR="00BD4AB9" w:rsidRPr="00FF4B4B" w:rsidRDefault="00EB49FD">
            <w:pPr>
              <w:widowControl w:val="0"/>
              <w:numPr>
                <w:ilvl w:val="0"/>
                <w:numId w:val="295"/>
              </w:numPr>
              <w:spacing w:after="0" w:line="240" w:lineRule="auto"/>
              <w:ind w:left="141"/>
              <w:jc w:val="left"/>
            </w:pPr>
            <w:r w:rsidRPr="00FF4B4B">
              <w:t>Kursi</w:t>
            </w:r>
          </w:p>
          <w:p w14:paraId="1DB04A5A" w14:textId="77777777" w:rsidR="00BD4AB9" w:rsidRPr="00FF4B4B" w:rsidRDefault="00EB49FD">
            <w:pPr>
              <w:widowControl w:val="0"/>
              <w:numPr>
                <w:ilvl w:val="0"/>
                <w:numId w:val="295"/>
              </w:numPr>
              <w:spacing w:after="0" w:line="240" w:lineRule="auto"/>
              <w:ind w:left="141"/>
              <w:jc w:val="left"/>
            </w:pPr>
            <w:r w:rsidRPr="00FF4B4B">
              <w:t>Microphone</w:t>
            </w:r>
          </w:p>
          <w:p w14:paraId="0F211A6B" w14:textId="77777777" w:rsidR="00BD4AB9" w:rsidRPr="00FF4B4B" w:rsidRDefault="00EB49FD">
            <w:pPr>
              <w:widowControl w:val="0"/>
              <w:numPr>
                <w:ilvl w:val="0"/>
                <w:numId w:val="295"/>
              </w:numPr>
              <w:spacing w:after="0" w:line="240" w:lineRule="auto"/>
              <w:ind w:left="141"/>
              <w:jc w:val="left"/>
            </w:pPr>
            <w:r w:rsidRPr="00FF4B4B">
              <w:t>Speaker</w:t>
            </w:r>
          </w:p>
          <w:p w14:paraId="03FF256F" w14:textId="77777777" w:rsidR="00BD4AB9" w:rsidRPr="00FF4B4B" w:rsidRDefault="00BD4AB9">
            <w:pPr>
              <w:widowControl w:val="0"/>
              <w:spacing w:after="0" w:line="240" w:lineRule="auto"/>
              <w:jc w:val="left"/>
              <w:rPr>
                <w:b/>
              </w:rPr>
            </w:pPr>
          </w:p>
          <w:p w14:paraId="6E4BCD64" w14:textId="77777777" w:rsidR="00BD4AB9" w:rsidRPr="00FF4B4B" w:rsidRDefault="00BD4AB9">
            <w:pPr>
              <w:widowControl w:val="0"/>
              <w:spacing w:after="0" w:line="240" w:lineRule="auto"/>
              <w:jc w:val="left"/>
              <w:rPr>
                <w:b/>
              </w:rPr>
            </w:pPr>
          </w:p>
          <w:p w14:paraId="6D136CC3" w14:textId="77777777" w:rsidR="00BD4AB9" w:rsidRPr="00FF4B4B" w:rsidRDefault="00BD4AB9">
            <w:pPr>
              <w:widowControl w:val="0"/>
              <w:spacing w:after="0" w:line="240" w:lineRule="auto"/>
              <w:jc w:val="left"/>
              <w:rPr>
                <w:b/>
              </w:rPr>
            </w:pPr>
          </w:p>
          <w:p w14:paraId="1D40635D" w14:textId="77777777" w:rsidR="00BD4AB9" w:rsidRPr="00FF4B4B" w:rsidRDefault="00BD4AB9">
            <w:pPr>
              <w:widowControl w:val="0"/>
              <w:spacing w:after="0" w:line="240" w:lineRule="auto"/>
              <w:jc w:val="left"/>
              <w:rPr>
                <w:b/>
              </w:rPr>
            </w:pPr>
          </w:p>
          <w:p w14:paraId="4A309743" w14:textId="77777777" w:rsidR="00BD4AB9" w:rsidRPr="00FF4B4B" w:rsidRDefault="00EB49FD">
            <w:pPr>
              <w:widowControl w:val="0"/>
              <w:spacing w:after="0" w:line="240" w:lineRule="auto"/>
              <w:jc w:val="left"/>
              <w:rPr>
                <w:b/>
              </w:rPr>
            </w:pPr>
            <w:r w:rsidRPr="00FF4B4B">
              <w:rPr>
                <w:b/>
              </w:rPr>
              <w:t>Method:</w:t>
            </w:r>
          </w:p>
          <w:p w14:paraId="4527D32F" w14:textId="77777777" w:rsidR="00BD4AB9" w:rsidRPr="00FF4B4B" w:rsidRDefault="00EB49FD">
            <w:pPr>
              <w:widowControl w:val="0"/>
              <w:spacing w:after="0" w:line="240" w:lineRule="auto"/>
              <w:jc w:val="left"/>
            </w:pPr>
            <w:r w:rsidRPr="00FF4B4B">
              <w:t>Presentasi dan diskusi</w:t>
            </w:r>
          </w:p>
        </w:tc>
        <w:tc>
          <w:tcPr>
            <w:tcW w:w="1140" w:type="dxa"/>
            <w:shd w:val="clear" w:color="auto" w:fill="auto"/>
            <w:tcMar>
              <w:top w:w="100" w:type="dxa"/>
              <w:left w:w="100" w:type="dxa"/>
              <w:bottom w:w="100" w:type="dxa"/>
              <w:right w:w="100" w:type="dxa"/>
            </w:tcMar>
          </w:tcPr>
          <w:p w14:paraId="23DD96DB" w14:textId="77777777" w:rsidR="00BD4AB9" w:rsidRPr="00FF4B4B" w:rsidRDefault="00EB49FD">
            <w:pPr>
              <w:widowControl w:val="0"/>
              <w:spacing w:after="0" w:line="240" w:lineRule="auto"/>
              <w:jc w:val="left"/>
              <w:rPr>
                <w:b/>
              </w:rPr>
            </w:pPr>
            <w:r w:rsidRPr="00FF4B4B">
              <w:rPr>
                <w:b/>
              </w:rPr>
              <w:lastRenderedPageBreak/>
              <w:t>Man:</w:t>
            </w:r>
          </w:p>
          <w:p w14:paraId="06F10ECD" w14:textId="77777777" w:rsidR="00BD4AB9" w:rsidRPr="00FF4B4B" w:rsidRDefault="00EB49FD">
            <w:pPr>
              <w:widowControl w:val="0"/>
              <w:spacing w:after="0" w:line="240" w:lineRule="auto"/>
              <w:jc w:val="left"/>
            </w:pPr>
            <w:r w:rsidRPr="00FF4B4B">
              <w:t>Mahasiswa Poltekkes Jakarta II</w:t>
            </w:r>
          </w:p>
          <w:p w14:paraId="68D18DA3" w14:textId="77777777" w:rsidR="00BD4AB9" w:rsidRPr="00FF4B4B" w:rsidRDefault="00BD4AB9">
            <w:pPr>
              <w:widowControl w:val="0"/>
              <w:spacing w:after="0" w:line="240" w:lineRule="auto"/>
              <w:jc w:val="left"/>
              <w:rPr>
                <w:b/>
              </w:rPr>
            </w:pPr>
          </w:p>
          <w:p w14:paraId="4A3384C6" w14:textId="77777777" w:rsidR="00BD4AB9" w:rsidRPr="00FF4B4B" w:rsidRDefault="00EB49FD">
            <w:pPr>
              <w:widowControl w:val="0"/>
              <w:spacing w:after="0" w:line="240" w:lineRule="auto"/>
              <w:jc w:val="left"/>
              <w:rPr>
                <w:b/>
              </w:rPr>
            </w:pPr>
            <w:r w:rsidRPr="00FF4B4B">
              <w:rPr>
                <w:b/>
              </w:rPr>
              <w:t>Money:</w:t>
            </w:r>
          </w:p>
          <w:p w14:paraId="3579829C" w14:textId="77777777" w:rsidR="00BD4AB9" w:rsidRPr="00FF4B4B" w:rsidRDefault="00EB49FD">
            <w:pPr>
              <w:widowControl w:val="0"/>
              <w:spacing w:after="0" w:line="240" w:lineRule="auto"/>
              <w:jc w:val="left"/>
            </w:pPr>
            <w:r w:rsidRPr="00FF4B4B">
              <w:t>Anggaran internal mahasiswa</w:t>
            </w:r>
          </w:p>
          <w:p w14:paraId="11947CFB" w14:textId="77777777" w:rsidR="00BD4AB9" w:rsidRPr="00FF4B4B" w:rsidRDefault="00BD4AB9">
            <w:pPr>
              <w:widowControl w:val="0"/>
              <w:spacing w:after="0" w:line="240" w:lineRule="auto"/>
              <w:jc w:val="left"/>
              <w:rPr>
                <w:b/>
              </w:rPr>
            </w:pPr>
          </w:p>
          <w:p w14:paraId="088B68A7" w14:textId="77777777" w:rsidR="00BD4AB9" w:rsidRPr="00FF4B4B" w:rsidRDefault="00EB49FD">
            <w:pPr>
              <w:widowControl w:val="0"/>
              <w:spacing w:after="0" w:line="240" w:lineRule="auto"/>
              <w:jc w:val="left"/>
              <w:rPr>
                <w:b/>
              </w:rPr>
            </w:pPr>
            <w:r w:rsidRPr="00FF4B4B">
              <w:rPr>
                <w:b/>
              </w:rPr>
              <w:t>Material:</w:t>
            </w:r>
          </w:p>
          <w:p w14:paraId="673A7C5F" w14:textId="77777777" w:rsidR="00BD4AB9" w:rsidRPr="00FF4B4B" w:rsidRDefault="00EB49FD">
            <w:pPr>
              <w:widowControl w:val="0"/>
              <w:spacing w:after="0" w:line="240" w:lineRule="auto"/>
              <w:jc w:val="left"/>
            </w:pPr>
            <w:r w:rsidRPr="00FF4B4B">
              <w:t>Mahasiswa Poltekkes Jakarta II</w:t>
            </w:r>
          </w:p>
          <w:p w14:paraId="49C24112" w14:textId="77777777" w:rsidR="00BD4AB9" w:rsidRPr="00FF4B4B" w:rsidRDefault="00BD4AB9">
            <w:pPr>
              <w:widowControl w:val="0"/>
              <w:spacing w:after="0" w:line="240" w:lineRule="auto"/>
              <w:jc w:val="left"/>
              <w:rPr>
                <w:b/>
              </w:rPr>
            </w:pPr>
          </w:p>
          <w:p w14:paraId="3C473358" w14:textId="77777777" w:rsidR="00BD4AB9" w:rsidRPr="00FF4B4B" w:rsidRDefault="00BD4AB9">
            <w:pPr>
              <w:widowControl w:val="0"/>
              <w:spacing w:after="0" w:line="240" w:lineRule="auto"/>
              <w:jc w:val="left"/>
              <w:rPr>
                <w:b/>
              </w:rPr>
            </w:pPr>
          </w:p>
          <w:p w14:paraId="12898EB6" w14:textId="77777777" w:rsidR="00BD4AB9" w:rsidRPr="00FF4B4B" w:rsidRDefault="00BD4AB9">
            <w:pPr>
              <w:widowControl w:val="0"/>
              <w:spacing w:after="0" w:line="240" w:lineRule="auto"/>
              <w:jc w:val="left"/>
              <w:rPr>
                <w:b/>
              </w:rPr>
            </w:pPr>
          </w:p>
          <w:p w14:paraId="4234AA7E" w14:textId="77777777" w:rsidR="00BD4AB9" w:rsidRPr="00FF4B4B" w:rsidRDefault="00EB49FD">
            <w:pPr>
              <w:widowControl w:val="0"/>
              <w:spacing w:after="0" w:line="240" w:lineRule="auto"/>
              <w:jc w:val="left"/>
              <w:rPr>
                <w:b/>
              </w:rPr>
            </w:pPr>
            <w:r w:rsidRPr="00FF4B4B">
              <w:rPr>
                <w:b/>
              </w:rPr>
              <w:lastRenderedPageBreak/>
              <w:t>Machine:</w:t>
            </w:r>
          </w:p>
          <w:p w14:paraId="797D7D76" w14:textId="77777777" w:rsidR="00BD4AB9" w:rsidRPr="00FF4B4B" w:rsidRDefault="00EB49FD">
            <w:pPr>
              <w:widowControl w:val="0"/>
              <w:spacing w:after="0" w:line="240" w:lineRule="auto"/>
              <w:jc w:val="left"/>
            </w:pPr>
            <w:r w:rsidRPr="00FF4B4B">
              <w:t>Mahasiswa Poltekkes Jakarta II dan sarana milik Kecamatan Leuwiliang</w:t>
            </w:r>
          </w:p>
          <w:p w14:paraId="5E4301F7" w14:textId="77777777" w:rsidR="00BD4AB9" w:rsidRPr="00FF4B4B" w:rsidRDefault="00BD4AB9">
            <w:pPr>
              <w:widowControl w:val="0"/>
              <w:spacing w:after="0" w:line="240" w:lineRule="auto"/>
              <w:jc w:val="left"/>
              <w:rPr>
                <w:b/>
              </w:rPr>
            </w:pPr>
          </w:p>
          <w:p w14:paraId="4BAF425D" w14:textId="77777777" w:rsidR="00BD4AB9" w:rsidRPr="00FF4B4B" w:rsidRDefault="00EB49FD">
            <w:pPr>
              <w:widowControl w:val="0"/>
              <w:spacing w:after="0" w:line="240" w:lineRule="auto"/>
              <w:jc w:val="left"/>
              <w:rPr>
                <w:b/>
              </w:rPr>
            </w:pPr>
            <w:r w:rsidRPr="00FF4B4B">
              <w:rPr>
                <w:b/>
              </w:rPr>
              <w:t>Method:</w:t>
            </w:r>
          </w:p>
          <w:p w14:paraId="1D91B743" w14:textId="77777777" w:rsidR="00BD4AB9" w:rsidRPr="00FF4B4B" w:rsidRDefault="00EB49FD">
            <w:pPr>
              <w:widowControl w:val="0"/>
              <w:spacing w:after="0" w:line="240" w:lineRule="auto"/>
              <w:jc w:val="left"/>
            </w:pPr>
            <w:r w:rsidRPr="00FF4B4B">
              <w:t>Mahasiswa dan sasaran</w:t>
            </w:r>
          </w:p>
        </w:tc>
      </w:tr>
    </w:tbl>
    <w:p w14:paraId="5F029240" w14:textId="4E278ADB" w:rsidR="007D4275" w:rsidRDefault="007D4275">
      <w:pPr>
        <w:rPr>
          <w:b/>
          <w:i/>
        </w:rPr>
      </w:pPr>
    </w:p>
    <w:p w14:paraId="685F9470" w14:textId="374B4E2B" w:rsidR="00BD4AB9" w:rsidRPr="00FF4B4B" w:rsidRDefault="00EB49FD">
      <w:pPr>
        <w:spacing w:after="0"/>
        <w:jc w:val="left"/>
        <w:rPr>
          <w:b/>
        </w:rPr>
      </w:pPr>
      <w:r w:rsidRPr="00FF4B4B">
        <w:rPr>
          <w:b/>
          <w:i/>
        </w:rPr>
        <w:t xml:space="preserve">Hipopoc Table </w:t>
      </w:r>
      <w:r w:rsidRPr="00FF4B4B">
        <w:rPr>
          <w:b/>
        </w:rPr>
        <w:t>Musyawarah Masyarakat Desa</w:t>
      </w:r>
    </w:p>
    <w:p w14:paraId="4BC14962" w14:textId="77777777" w:rsidR="00BD4AB9" w:rsidRPr="00FF4B4B" w:rsidRDefault="00BD4AB9" w:rsidP="005C43D7">
      <w:pPr>
        <w:spacing w:after="0" w:line="240" w:lineRule="auto"/>
        <w:jc w:val="left"/>
      </w:pPr>
    </w:p>
    <w:tbl>
      <w:tblPr>
        <w:tblStyle w:val="ad"/>
        <w:tblW w:w="131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635"/>
        <w:gridCol w:w="2635"/>
        <w:gridCol w:w="2635"/>
        <w:gridCol w:w="2635"/>
        <w:gridCol w:w="2636"/>
      </w:tblGrid>
      <w:tr w:rsidR="00BD4AB9" w:rsidRPr="00FF4B4B" w14:paraId="2236C32E" w14:textId="77777777" w:rsidTr="00651809">
        <w:trPr>
          <w:tblHeader/>
        </w:trPr>
        <w:tc>
          <w:tcPr>
            <w:tcW w:w="2635" w:type="dxa"/>
          </w:tcPr>
          <w:p w14:paraId="51292538" w14:textId="77777777" w:rsidR="00BD4AB9" w:rsidRPr="00FF4B4B" w:rsidRDefault="00EB49FD">
            <w:pPr>
              <w:spacing w:after="0" w:line="240" w:lineRule="auto"/>
              <w:ind w:hanging="2"/>
              <w:jc w:val="center"/>
            </w:pPr>
            <w:r w:rsidRPr="00FF4B4B">
              <w:rPr>
                <w:b/>
              </w:rPr>
              <w:t>Kegiatan</w:t>
            </w:r>
          </w:p>
        </w:tc>
        <w:tc>
          <w:tcPr>
            <w:tcW w:w="2635" w:type="dxa"/>
          </w:tcPr>
          <w:p w14:paraId="3285AF69" w14:textId="77777777" w:rsidR="00BD4AB9" w:rsidRPr="00FF4B4B" w:rsidRDefault="00EB49FD">
            <w:pPr>
              <w:spacing w:after="0" w:line="240" w:lineRule="auto"/>
              <w:ind w:hanging="2"/>
              <w:jc w:val="center"/>
            </w:pPr>
            <w:r w:rsidRPr="00FF4B4B">
              <w:rPr>
                <w:b/>
              </w:rPr>
              <w:t>Input</w:t>
            </w:r>
          </w:p>
        </w:tc>
        <w:tc>
          <w:tcPr>
            <w:tcW w:w="2635" w:type="dxa"/>
          </w:tcPr>
          <w:p w14:paraId="4DA70F5C" w14:textId="77777777" w:rsidR="00BD4AB9" w:rsidRPr="00FF4B4B" w:rsidRDefault="00EB49FD">
            <w:pPr>
              <w:spacing w:after="0" w:line="240" w:lineRule="auto"/>
              <w:ind w:hanging="2"/>
              <w:jc w:val="center"/>
            </w:pPr>
            <w:r w:rsidRPr="00FF4B4B">
              <w:rPr>
                <w:b/>
              </w:rPr>
              <w:t>Proses</w:t>
            </w:r>
          </w:p>
        </w:tc>
        <w:tc>
          <w:tcPr>
            <w:tcW w:w="2635" w:type="dxa"/>
          </w:tcPr>
          <w:p w14:paraId="1D050973" w14:textId="77777777" w:rsidR="00BD4AB9" w:rsidRPr="00FF4B4B" w:rsidRDefault="00EB49FD">
            <w:pPr>
              <w:spacing w:after="0" w:line="240" w:lineRule="auto"/>
              <w:ind w:hanging="2"/>
              <w:jc w:val="center"/>
            </w:pPr>
            <w:r w:rsidRPr="00FF4B4B">
              <w:rPr>
                <w:b/>
              </w:rPr>
              <w:t>Output</w:t>
            </w:r>
          </w:p>
        </w:tc>
        <w:tc>
          <w:tcPr>
            <w:tcW w:w="2636" w:type="dxa"/>
          </w:tcPr>
          <w:p w14:paraId="65485020" w14:textId="77777777" w:rsidR="00BD4AB9" w:rsidRPr="00FF4B4B" w:rsidRDefault="00EB49FD">
            <w:pPr>
              <w:spacing w:after="0" w:line="240" w:lineRule="auto"/>
              <w:ind w:hanging="2"/>
              <w:jc w:val="center"/>
            </w:pPr>
            <w:r w:rsidRPr="00FF4B4B">
              <w:rPr>
                <w:b/>
              </w:rPr>
              <w:t>Outcome</w:t>
            </w:r>
          </w:p>
        </w:tc>
      </w:tr>
      <w:tr w:rsidR="00BD4AB9" w:rsidRPr="00FF4B4B" w14:paraId="0D43CD23" w14:textId="77777777" w:rsidTr="00651809">
        <w:trPr>
          <w:tblHeader/>
        </w:trPr>
        <w:tc>
          <w:tcPr>
            <w:tcW w:w="2635" w:type="dxa"/>
          </w:tcPr>
          <w:p w14:paraId="29EA703D" w14:textId="77777777" w:rsidR="00BD4AB9" w:rsidRPr="00FF4B4B" w:rsidRDefault="00EB49FD">
            <w:pPr>
              <w:spacing w:after="0" w:line="240" w:lineRule="auto"/>
              <w:ind w:hanging="2"/>
              <w:jc w:val="center"/>
            </w:pPr>
            <w:r w:rsidRPr="00FF4B4B">
              <w:t>1</w:t>
            </w:r>
          </w:p>
        </w:tc>
        <w:tc>
          <w:tcPr>
            <w:tcW w:w="2635" w:type="dxa"/>
          </w:tcPr>
          <w:p w14:paraId="21E0944D" w14:textId="77777777" w:rsidR="00BD4AB9" w:rsidRPr="00FF4B4B" w:rsidRDefault="00EB49FD">
            <w:pPr>
              <w:spacing w:after="0" w:line="240" w:lineRule="auto"/>
              <w:ind w:hanging="2"/>
              <w:jc w:val="center"/>
            </w:pPr>
            <w:r w:rsidRPr="00FF4B4B">
              <w:t>2</w:t>
            </w:r>
          </w:p>
        </w:tc>
        <w:tc>
          <w:tcPr>
            <w:tcW w:w="2635" w:type="dxa"/>
          </w:tcPr>
          <w:p w14:paraId="3FA61408" w14:textId="77777777" w:rsidR="00BD4AB9" w:rsidRPr="00FF4B4B" w:rsidRDefault="00EB49FD">
            <w:pPr>
              <w:spacing w:after="0" w:line="240" w:lineRule="auto"/>
              <w:ind w:hanging="2"/>
              <w:jc w:val="center"/>
            </w:pPr>
            <w:r w:rsidRPr="00FF4B4B">
              <w:t>3</w:t>
            </w:r>
          </w:p>
        </w:tc>
        <w:tc>
          <w:tcPr>
            <w:tcW w:w="2635" w:type="dxa"/>
          </w:tcPr>
          <w:p w14:paraId="615B4A60" w14:textId="77777777" w:rsidR="00BD4AB9" w:rsidRPr="00FF4B4B" w:rsidRDefault="00EB49FD">
            <w:pPr>
              <w:spacing w:after="0" w:line="240" w:lineRule="auto"/>
              <w:ind w:hanging="2"/>
              <w:jc w:val="center"/>
            </w:pPr>
            <w:r w:rsidRPr="00FF4B4B">
              <w:t>4</w:t>
            </w:r>
          </w:p>
        </w:tc>
        <w:tc>
          <w:tcPr>
            <w:tcW w:w="2636" w:type="dxa"/>
          </w:tcPr>
          <w:p w14:paraId="06412C0E" w14:textId="77777777" w:rsidR="00BD4AB9" w:rsidRPr="00FF4B4B" w:rsidRDefault="00EB49FD">
            <w:pPr>
              <w:spacing w:after="0" w:line="240" w:lineRule="auto"/>
              <w:ind w:hanging="2"/>
              <w:jc w:val="center"/>
            </w:pPr>
            <w:r w:rsidRPr="00FF4B4B">
              <w:t>5</w:t>
            </w:r>
          </w:p>
        </w:tc>
      </w:tr>
      <w:tr w:rsidR="00BD4AB9" w:rsidRPr="00FF4B4B" w14:paraId="435A9CC8" w14:textId="77777777">
        <w:tc>
          <w:tcPr>
            <w:tcW w:w="2635" w:type="dxa"/>
          </w:tcPr>
          <w:p w14:paraId="7D216618" w14:textId="77777777" w:rsidR="00BD4AB9" w:rsidRPr="00FF4B4B" w:rsidRDefault="00EB49FD">
            <w:pPr>
              <w:spacing w:after="0" w:line="240" w:lineRule="auto"/>
              <w:ind w:hanging="2"/>
              <w:jc w:val="left"/>
              <w:rPr>
                <w:b/>
              </w:rPr>
            </w:pPr>
            <w:r w:rsidRPr="00FF4B4B">
              <w:rPr>
                <w:b/>
              </w:rPr>
              <w:t>Musyawarah Masyarakat Desa (MMD)</w:t>
            </w:r>
          </w:p>
          <w:p w14:paraId="05569145" w14:textId="77777777" w:rsidR="00BD4AB9" w:rsidRPr="00FF4B4B" w:rsidRDefault="00BD4AB9">
            <w:pPr>
              <w:spacing w:after="0" w:line="240" w:lineRule="auto"/>
              <w:ind w:hanging="2"/>
              <w:jc w:val="left"/>
            </w:pPr>
          </w:p>
          <w:p w14:paraId="650FC2EE" w14:textId="77777777" w:rsidR="00BD4AB9" w:rsidRPr="00FF4B4B" w:rsidRDefault="00BD4AB9">
            <w:pPr>
              <w:spacing w:after="0" w:line="240" w:lineRule="auto"/>
              <w:ind w:hanging="2"/>
              <w:jc w:val="left"/>
            </w:pPr>
          </w:p>
          <w:p w14:paraId="28B60D83" w14:textId="77777777" w:rsidR="00BD4AB9" w:rsidRPr="00FF4B4B" w:rsidRDefault="00BD4AB9">
            <w:pPr>
              <w:spacing w:after="0" w:line="240" w:lineRule="auto"/>
              <w:ind w:hanging="2"/>
              <w:jc w:val="left"/>
            </w:pPr>
          </w:p>
          <w:p w14:paraId="6B312764" w14:textId="77777777" w:rsidR="00BD4AB9" w:rsidRPr="00FF4B4B" w:rsidRDefault="00BD4AB9">
            <w:pPr>
              <w:spacing w:after="0" w:line="240" w:lineRule="auto"/>
              <w:ind w:hanging="2"/>
              <w:jc w:val="left"/>
            </w:pPr>
          </w:p>
          <w:p w14:paraId="57C10822" w14:textId="77777777" w:rsidR="00BD4AB9" w:rsidRPr="00FF4B4B" w:rsidRDefault="00BD4AB9">
            <w:pPr>
              <w:spacing w:after="0" w:line="240" w:lineRule="auto"/>
              <w:ind w:hanging="2"/>
              <w:jc w:val="left"/>
            </w:pPr>
          </w:p>
          <w:p w14:paraId="2361F445" w14:textId="77777777" w:rsidR="00BD4AB9" w:rsidRPr="00FF4B4B" w:rsidRDefault="00BD4AB9">
            <w:pPr>
              <w:spacing w:after="0" w:line="240" w:lineRule="auto"/>
              <w:ind w:hanging="2"/>
              <w:jc w:val="left"/>
            </w:pPr>
          </w:p>
          <w:p w14:paraId="7FE4AE77" w14:textId="77777777" w:rsidR="00BD4AB9" w:rsidRPr="00FF4B4B" w:rsidRDefault="00BD4AB9">
            <w:pPr>
              <w:spacing w:after="0" w:line="240" w:lineRule="auto"/>
              <w:ind w:hanging="2"/>
              <w:jc w:val="left"/>
            </w:pPr>
          </w:p>
          <w:p w14:paraId="0305FC4D" w14:textId="77777777" w:rsidR="00BD4AB9" w:rsidRPr="00FF4B4B" w:rsidRDefault="00BD4AB9">
            <w:pPr>
              <w:spacing w:after="0" w:line="240" w:lineRule="auto"/>
              <w:ind w:hanging="2"/>
              <w:jc w:val="left"/>
            </w:pPr>
          </w:p>
          <w:p w14:paraId="17ACCD33" w14:textId="77777777" w:rsidR="00BD4AB9" w:rsidRPr="00FF4B4B" w:rsidRDefault="00BD4AB9">
            <w:pPr>
              <w:spacing w:after="0" w:line="240" w:lineRule="auto"/>
              <w:ind w:hanging="2"/>
              <w:jc w:val="left"/>
            </w:pPr>
          </w:p>
          <w:p w14:paraId="5B48CBFC" w14:textId="77777777" w:rsidR="00BD4AB9" w:rsidRPr="00FF4B4B" w:rsidRDefault="00BD4AB9">
            <w:pPr>
              <w:spacing w:after="0" w:line="240" w:lineRule="auto"/>
              <w:ind w:hanging="2"/>
              <w:jc w:val="left"/>
            </w:pPr>
          </w:p>
          <w:p w14:paraId="12C664B5" w14:textId="77777777" w:rsidR="00BD4AB9" w:rsidRPr="00FF4B4B" w:rsidRDefault="00BD4AB9">
            <w:pPr>
              <w:spacing w:after="0" w:line="240" w:lineRule="auto"/>
              <w:ind w:hanging="2"/>
              <w:jc w:val="left"/>
            </w:pPr>
          </w:p>
          <w:p w14:paraId="60122548" w14:textId="77777777" w:rsidR="00BD4AB9" w:rsidRPr="00FF4B4B" w:rsidRDefault="00BD4AB9">
            <w:pPr>
              <w:spacing w:after="0" w:line="240" w:lineRule="auto"/>
              <w:ind w:hanging="2"/>
              <w:jc w:val="left"/>
            </w:pPr>
          </w:p>
          <w:p w14:paraId="332D1778" w14:textId="77777777" w:rsidR="00BD4AB9" w:rsidRPr="00FF4B4B" w:rsidRDefault="00BD4AB9">
            <w:pPr>
              <w:spacing w:after="0" w:line="240" w:lineRule="auto"/>
              <w:ind w:hanging="2"/>
              <w:jc w:val="left"/>
            </w:pPr>
          </w:p>
          <w:p w14:paraId="63EA280A" w14:textId="77777777" w:rsidR="00BD4AB9" w:rsidRPr="00FF4B4B" w:rsidRDefault="00BD4AB9">
            <w:pPr>
              <w:spacing w:after="0" w:line="240" w:lineRule="auto"/>
              <w:ind w:hanging="2"/>
              <w:jc w:val="left"/>
            </w:pPr>
          </w:p>
          <w:p w14:paraId="290EF27B" w14:textId="77777777" w:rsidR="00BD4AB9" w:rsidRPr="00FF4B4B" w:rsidRDefault="00BD4AB9">
            <w:pPr>
              <w:spacing w:after="0" w:line="240" w:lineRule="auto"/>
              <w:ind w:hanging="2"/>
              <w:jc w:val="left"/>
            </w:pPr>
          </w:p>
          <w:p w14:paraId="3D793346" w14:textId="77777777" w:rsidR="00BD4AB9" w:rsidRPr="00FF4B4B" w:rsidRDefault="00BD4AB9">
            <w:pPr>
              <w:spacing w:after="0" w:line="240" w:lineRule="auto"/>
              <w:ind w:hanging="2"/>
              <w:jc w:val="left"/>
            </w:pPr>
          </w:p>
          <w:p w14:paraId="6DB0CF0E" w14:textId="77777777" w:rsidR="00BD4AB9" w:rsidRPr="00FF4B4B" w:rsidRDefault="00BD4AB9">
            <w:pPr>
              <w:spacing w:after="0" w:line="240" w:lineRule="auto"/>
              <w:ind w:hanging="2"/>
              <w:jc w:val="left"/>
            </w:pPr>
          </w:p>
          <w:p w14:paraId="330448FE" w14:textId="77777777" w:rsidR="00BD4AB9" w:rsidRPr="00FF4B4B" w:rsidRDefault="00BD4AB9">
            <w:pPr>
              <w:spacing w:after="0" w:line="240" w:lineRule="auto"/>
              <w:ind w:hanging="2"/>
              <w:jc w:val="left"/>
            </w:pPr>
          </w:p>
          <w:p w14:paraId="46710A52" w14:textId="77777777" w:rsidR="00BD4AB9" w:rsidRPr="00FF4B4B" w:rsidRDefault="00BD4AB9">
            <w:pPr>
              <w:spacing w:after="0" w:line="240" w:lineRule="auto"/>
              <w:ind w:hanging="2"/>
              <w:jc w:val="left"/>
            </w:pPr>
          </w:p>
        </w:tc>
        <w:tc>
          <w:tcPr>
            <w:tcW w:w="2635" w:type="dxa"/>
          </w:tcPr>
          <w:p w14:paraId="79A5C1A7" w14:textId="77777777" w:rsidR="00BD4AB9" w:rsidRPr="00FF4B4B" w:rsidRDefault="00EB49FD">
            <w:pPr>
              <w:spacing w:after="0" w:line="240" w:lineRule="auto"/>
              <w:ind w:hanging="2"/>
              <w:jc w:val="left"/>
            </w:pPr>
            <w:r w:rsidRPr="00FF4B4B">
              <w:rPr>
                <w:b/>
              </w:rPr>
              <w:t>Waktu :</w:t>
            </w:r>
          </w:p>
          <w:p w14:paraId="67032A03" w14:textId="77777777" w:rsidR="00BD4AB9" w:rsidRPr="00FF4B4B" w:rsidRDefault="00EB49FD">
            <w:pPr>
              <w:widowControl w:val="0"/>
              <w:spacing w:after="0" w:line="240" w:lineRule="auto"/>
              <w:jc w:val="left"/>
            </w:pPr>
            <w:r w:rsidRPr="00FF4B4B">
              <w:t>24 November 2022, 09.00 - 12.00 WIB</w:t>
            </w:r>
          </w:p>
          <w:p w14:paraId="7F6FA926" w14:textId="77777777" w:rsidR="00BD4AB9" w:rsidRPr="00FF4B4B" w:rsidRDefault="00BD4AB9">
            <w:pPr>
              <w:spacing w:after="0" w:line="240" w:lineRule="auto"/>
              <w:ind w:hanging="2"/>
              <w:jc w:val="left"/>
            </w:pPr>
          </w:p>
          <w:p w14:paraId="79B924DE" w14:textId="77777777" w:rsidR="00BD4AB9" w:rsidRPr="00FF4B4B" w:rsidRDefault="00EB49FD">
            <w:pPr>
              <w:spacing w:after="0" w:line="240" w:lineRule="auto"/>
              <w:ind w:hanging="2"/>
              <w:jc w:val="left"/>
              <w:rPr>
                <w:b/>
              </w:rPr>
            </w:pPr>
            <w:r w:rsidRPr="00FF4B4B">
              <w:rPr>
                <w:b/>
              </w:rPr>
              <w:t xml:space="preserve">Tempat : </w:t>
            </w:r>
            <w:r w:rsidRPr="00FF4B4B">
              <w:t xml:space="preserve">Kantor desa Barengkok  atau Balai desa Barengkok </w:t>
            </w:r>
          </w:p>
          <w:p w14:paraId="4EC84179" w14:textId="77777777" w:rsidR="00BD4AB9" w:rsidRPr="00FF4B4B" w:rsidRDefault="00BD4AB9">
            <w:pPr>
              <w:spacing w:after="0" w:line="240" w:lineRule="auto"/>
              <w:ind w:hanging="2"/>
              <w:jc w:val="left"/>
              <w:rPr>
                <w:b/>
              </w:rPr>
            </w:pPr>
          </w:p>
          <w:p w14:paraId="73849D4A" w14:textId="77777777" w:rsidR="00BD4AB9" w:rsidRPr="00FF4B4B" w:rsidRDefault="00EB49FD">
            <w:pPr>
              <w:numPr>
                <w:ilvl w:val="0"/>
                <w:numId w:val="310"/>
              </w:numPr>
              <w:spacing w:after="0" w:line="240" w:lineRule="auto"/>
              <w:jc w:val="left"/>
              <w:rPr>
                <w:b/>
              </w:rPr>
            </w:pPr>
            <w:r w:rsidRPr="00FF4B4B">
              <w:rPr>
                <w:b/>
              </w:rPr>
              <w:t>Man</w:t>
            </w:r>
          </w:p>
          <w:p w14:paraId="41931406" w14:textId="77777777" w:rsidR="00BD4AB9" w:rsidRPr="00FF4B4B" w:rsidRDefault="00EB49FD">
            <w:pPr>
              <w:spacing w:after="0" w:line="240" w:lineRule="auto"/>
              <w:ind w:left="360"/>
              <w:jc w:val="left"/>
            </w:pPr>
            <w:r w:rsidRPr="00FF4B4B">
              <w:rPr>
                <w:b/>
              </w:rPr>
              <w:t xml:space="preserve">Langsung : </w:t>
            </w:r>
            <w:r w:rsidRPr="00FF4B4B">
              <w:t>Mahasiswa Poltekkes Kemenkes Jakarta II</w:t>
            </w:r>
          </w:p>
          <w:p w14:paraId="4273F2A3" w14:textId="77777777" w:rsidR="00BD4AB9" w:rsidRPr="00FF4B4B" w:rsidRDefault="00EB49FD">
            <w:pPr>
              <w:spacing w:after="0" w:line="240" w:lineRule="auto"/>
              <w:ind w:left="360"/>
              <w:jc w:val="left"/>
            </w:pPr>
            <w:r w:rsidRPr="00FF4B4B">
              <w:rPr>
                <w:b/>
              </w:rPr>
              <w:t>Tidak langsung :</w:t>
            </w:r>
            <w:r w:rsidRPr="00FF4B4B">
              <w:t xml:space="preserve"> Pihak Jurusan Gizi dan dietetika Poltekkes Jakarta II, Pihak perangkat Desa (Kepala desa, sekretaris desa, kader, RW/RT desa)</w:t>
            </w:r>
          </w:p>
          <w:p w14:paraId="7530237D" w14:textId="77777777" w:rsidR="00BD4AB9" w:rsidRPr="00FF4B4B" w:rsidRDefault="00EB49FD">
            <w:pPr>
              <w:numPr>
                <w:ilvl w:val="0"/>
                <w:numId w:val="310"/>
              </w:numPr>
              <w:spacing w:after="0" w:line="240" w:lineRule="auto"/>
              <w:jc w:val="left"/>
              <w:rPr>
                <w:b/>
              </w:rPr>
            </w:pPr>
            <w:r w:rsidRPr="00FF4B4B">
              <w:rPr>
                <w:b/>
              </w:rPr>
              <w:t xml:space="preserve">Material : </w:t>
            </w:r>
          </w:p>
          <w:p w14:paraId="52CE6F2A" w14:textId="77777777" w:rsidR="00BD4AB9" w:rsidRPr="00FF4B4B" w:rsidRDefault="00EB49FD">
            <w:pPr>
              <w:numPr>
                <w:ilvl w:val="0"/>
                <w:numId w:val="224"/>
              </w:numPr>
              <w:spacing w:after="0" w:line="240" w:lineRule="auto"/>
              <w:ind w:left="630" w:hanging="180"/>
              <w:jc w:val="left"/>
            </w:pPr>
            <w:r w:rsidRPr="00FF4B4B">
              <w:t>PPT Materi presentasi</w:t>
            </w:r>
          </w:p>
          <w:p w14:paraId="548B88BB" w14:textId="77777777" w:rsidR="00BD4AB9" w:rsidRPr="00FF4B4B" w:rsidRDefault="00EB49FD">
            <w:pPr>
              <w:numPr>
                <w:ilvl w:val="0"/>
                <w:numId w:val="224"/>
              </w:numPr>
              <w:spacing w:after="0" w:line="240" w:lineRule="auto"/>
              <w:ind w:left="630" w:hanging="180"/>
              <w:jc w:val="left"/>
            </w:pPr>
            <w:r w:rsidRPr="00FF4B4B">
              <w:t>Daftar Hadir</w:t>
            </w:r>
          </w:p>
          <w:p w14:paraId="08094C0C" w14:textId="77777777" w:rsidR="00BD4AB9" w:rsidRPr="00FF4B4B" w:rsidRDefault="00EB49FD">
            <w:pPr>
              <w:numPr>
                <w:ilvl w:val="0"/>
                <w:numId w:val="224"/>
              </w:numPr>
              <w:spacing w:after="0" w:line="240" w:lineRule="auto"/>
              <w:ind w:left="630" w:hanging="180"/>
              <w:jc w:val="left"/>
            </w:pPr>
            <w:r w:rsidRPr="00FF4B4B">
              <w:lastRenderedPageBreak/>
              <w:t>Notulensi</w:t>
            </w:r>
          </w:p>
          <w:p w14:paraId="67B7213A" w14:textId="77777777" w:rsidR="00BD4AB9" w:rsidRPr="00FF4B4B" w:rsidRDefault="00EB49FD">
            <w:pPr>
              <w:numPr>
                <w:ilvl w:val="0"/>
                <w:numId w:val="224"/>
              </w:numPr>
              <w:spacing w:after="0" w:line="240" w:lineRule="auto"/>
              <w:ind w:left="630" w:hanging="180"/>
              <w:jc w:val="left"/>
            </w:pPr>
            <w:r w:rsidRPr="00FF4B4B">
              <w:t xml:space="preserve">konsumsi </w:t>
            </w:r>
          </w:p>
          <w:p w14:paraId="7782A919" w14:textId="77777777" w:rsidR="00BD4AB9" w:rsidRPr="00FF4B4B" w:rsidRDefault="00BD4AB9">
            <w:pPr>
              <w:spacing w:after="0" w:line="240" w:lineRule="auto"/>
              <w:jc w:val="left"/>
              <w:rPr>
                <w:b/>
              </w:rPr>
            </w:pPr>
          </w:p>
          <w:p w14:paraId="6A9E2E06" w14:textId="77777777" w:rsidR="00BD4AB9" w:rsidRPr="00FF4B4B" w:rsidRDefault="00BD4AB9">
            <w:pPr>
              <w:spacing w:after="0" w:line="240" w:lineRule="auto"/>
              <w:ind w:left="720"/>
              <w:jc w:val="left"/>
            </w:pPr>
          </w:p>
        </w:tc>
        <w:tc>
          <w:tcPr>
            <w:tcW w:w="2635" w:type="dxa"/>
            <w:shd w:val="clear" w:color="auto" w:fill="auto"/>
            <w:tcMar>
              <w:top w:w="100" w:type="dxa"/>
              <w:left w:w="100" w:type="dxa"/>
              <w:bottom w:w="100" w:type="dxa"/>
              <w:right w:w="100" w:type="dxa"/>
            </w:tcMar>
          </w:tcPr>
          <w:p w14:paraId="51588574" w14:textId="77777777" w:rsidR="00BD4AB9" w:rsidRPr="00FF4B4B" w:rsidRDefault="00EB49FD">
            <w:pPr>
              <w:widowControl w:val="0"/>
              <w:spacing w:after="0" w:line="240" w:lineRule="auto"/>
              <w:jc w:val="left"/>
              <w:rPr>
                <w:b/>
              </w:rPr>
            </w:pPr>
            <w:r w:rsidRPr="00FF4B4B">
              <w:rPr>
                <w:b/>
              </w:rPr>
              <w:lastRenderedPageBreak/>
              <w:t>Persiapan</w:t>
            </w:r>
          </w:p>
          <w:p w14:paraId="4C0494D9" w14:textId="77777777" w:rsidR="00BD4AB9" w:rsidRPr="00FF4B4B" w:rsidRDefault="00EB49FD">
            <w:pPr>
              <w:widowControl w:val="0"/>
              <w:numPr>
                <w:ilvl w:val="0"/>
                <w:numId w:val="192"/>
              </w:numPr>
              <w:spacing w:after="0" w:line="240" w:lineRule="auto"/>
              <w:jc w:val="left"/>
            </w:pPr>
            <w:r w:rsidRPr="00FF4B4B">
              <w:t>Membuat surat izin melakukan MMD</w:t>
            </w:r>
          </w:p>
          <w:p w14:paraId="66CF1D46" w14:textId="77777777" w:rsidR="00BD4AB9" w:rsidRPr="00FF4B4B" w:rsidRDefault="00EB49FD">
            <w:pPr>
              <w:widowControl w:val="0"/>
              <w:numPr>
                <w:ilvl w:val="0"/>
                <w:numId w:val="192"/>
              </w:numPr>
              <w:spacing w:after="0" w:line="240" w:lineRule="auto"/>
              <w:jc w:val="left"/>
            </w:pPr>
            <w:r w:rsidRPr="00FF4B4B">
              <w:t>Menyebarkan surat undangan</w:t>
            </w:r>
          </w:p>
          <w:p w14:paraId="32A2FB78" w14:textId="77777777" w:rsidR="00BD4AB9" w:rsidRPr="00FF4B4B" w:rsidRDefault="00EB49FD">
            <w:pPr>
              <w:widowControl w:val="0"/>
              <w:numPr>
                <w:ilvl w:val="0"/>
                <w:numId w:val="192"/>
              </w:numPr>
              <w:spacing w:after="0" w:line="240" w:lineRule="auto"/>
              <w:jc w:val="left"/>
            </w:pPr>
            <w:r w:rsidRPr="00FF4B4B">
              <w:t xml:space="preserve">Mempersiapkan  peralatan dan sarana-prasarana MMD </w:t>
            </w:r>
          </w:p>
          <w:p w14:paraId="3195F9CB" w14:textId="77777777" w:rsidR="00BD4AB9" w:rsidRPr="00FF4B4B" w:rsidRDefault="00EB49FD">
            <w:pPr>
              <w:widowControl w:val="0"/>
              <w:spacing w:after="0" w:line="240" w:lineRule="auto"/>
              <w:jc w:val="left"/>
              <w:rPr>
                <w:b/>
              </w:rPr>
            </w:pPr>
            <w:r w:rsidRPr="00FF4B4B">
              <w:rPr>
                <w:b/>
              </w:rPr>
              <w:t>Pelaksanaan</w:t>
            </w:r>
          </w:p>
          <w:p w14:paraId="619CBA5C" w14:textId="77777777" w:rsidR="00BD4AB9" w:rsidRPr="00FF4B4B" w:rsidRDefault="00EB49FD">
            <w:pPr>
              <w:widowControl w:val="0"/>
              <w:numPr>
                <w:ilvl w:val="0"/>
                <w:numId w:val="344"/>
              </w:numPr>
              <w:spacing w:after="0" w:line="240" w:lineRule="auto"/>
              <w:jc w:val="left"/>
            </w:pPr>
            <w:r w:rsidRPr="00FF4B4B">
              <w:t>Pembukaan MMD</w:t>
            </w:r>
          </w:p>
          <w:p w14:paraId="54A63E8D" w14:textId="77777777" w:rsidR="00BD4AB9" w:rsidRPr="00FF4B4B" w:rsidRDefault="00EB49FD">
            <w:pPr>
              <w:widowControl w:val="0"/>
              <w:numPr>
                <w:ilvl w:val="0"/>
                <w:numId w:val="344"/>
              </w:numPr>
              <w:spacing w:after="0" w:line="240" w:lineRule="auto"/>
              <w:jc w:val="left"/>
            </w:pPr>
            <w:r w:rsidRPr="00FF4B4B">
              <w:t>Sambutan oleh ketua jurusan gizi atau yang mewakili Gizi Poltekkes Kemenkes Jakarta II</w:t>
            </w:r>
          </w:p>
          <w:p w14:paraId="08BA8CFB" w14:textId="77777777" w:rsidR="00BD4AB9" w:rsidRPr="00FF4B4B" w:rsidRDefault="00EB49FD">
            <w:pPr>
              <w:widowControl w:val="0"/>
              <w:numPr>
                <w:ilvl w:val="0"/>
                <w:numId w:val="344"/>
              </w:numPr>
              <w:spacing w:after="0" w:line="240" w:lineRule="auto"/>
              <w:jc w:val="left"/>
            </w:pPr>
            <w:r w:rsidRPr="00FF4B4B">
              <w:t xml:space="preserve">Sambutan oleh kepala Desa </w:t>
            </w:r>
          </w:p>
          <w:p w14:paraId="77BF1FEB" w14:textId="77777777" w:rsidR="00BD4AB9" w:rsidRPr="00FF4B4B" w:rsidRDefault="00EB49FD">
            <w:pPr>
              <w:widowControl w:val="0"/>
              <w:numPr>
                <w:ilvl w:val="0"/>
                <w:numId w:val="344"/>
              </w:numPr>
              <w:spacing w:after="0" w:line="240" w:lineRule="auto"/>
              <w:jc w:val="left"/>
            </w:pPr>
            <w:r w:rsidRPr="00FF4B4B">
              <w:t>Pengenalan Mahasiswa/i Gizi Poltekkes Kemenkes Jakarta II</w:t>
            </w:r>
          </w:p>
          <w:p w14:paraId="7A38770C" w14:textId="77777777" w:rsidR="00BD4AB9" w:rsidRPr="00FF4B4B" w:rsidRDefault="00EB49FD">
            <w:pPr>
              <w:widowControl w:val="0"/>
              <w:numPr>
                <w:ilvl w:val="0"/>
                <w:numId w:val="344"/>
              </w:numPr>
              <w:spacing w:after="0" w:line="240" w:lineRule="auto"/>
              <w:jc w:val="left"/>
            </w:pPr>
            <w:r w:rsidRPr="00FF4B4B">
              <w:t xml:space="preserve">Menyampaikan permasalahan gizi yang ada di Desa </w:t>
            </w:r>
          </w:p>
          <w:p w14:paraId="633C1127" w14:textId="77777777" w:rsidR="00BD4AB9" w:rsidRPr="00FF4B4B" w:rsidRDefault="00EB49FD">
            <w:pPr>
              <w:widowControl w:val="0"/>
              <w:numPr>
                <w:ilvl w:val="0"/>
                <w:numId w:val="344"/>
              </w:numPr>
              <w:spacing w:after="0" w:line="240" w:lineRule="auto"/>
              <w:jc w:val="left"/>
            </w:pPr>
            <w:r w:rsidRPr="00FF4B4B">
              <w:lastRenderedPageBreak/>
              <w:t>Menyampaikan rencana program yang akan dilaksanakan untuk mengatasi masalah</w:t>
            </w:r>
          </w:p>
          <w:p w14:paraId="126AE082" w14:textId="77777777" w:rsidR="00BD4AB9" w:rsidRPr="00FF4B4B" w:rsidRDefault="00EB49FD">
            <w:pPr>
              <w:widowControl w:val="0"/>
              <w:numPr>
                <w:ilvl w:val="0"/>
                <w:numId w:val="344"/>
              </w:numPr>
              <w:spacing w:after="0" w:line="240" w:lineRule="auto"/>
              <w:jc w:val="left"/>
            </w:pPr>
            <w:r w:rsidRPr="00FF4B4B">
              <w:t xml:space="preserve">Diskusi </w:t>
            </w:r>
          </w:p>
          <w:p w14:paraId="29339ED0" w14:textId="77777777" w:rsidR="00BD4AB9" w:rsidRPr="00FF4B4B" w:rsidRDefault="00EB49FD">
            <w:pPr>
              <w:widowControl w:val="0"/>
              <w:numPr>
                <w:ilvl w:val="0"/>
                <w:numId w:val="344"/>
              </w:numPr>
              <w:spacing w:after="0" w:line="240" w:lineRule="auto"/>
              <w:jc w:val="left"/>
            </w:pPr>
            <w:r w:rsidRPr="00FF4B4B">
              <w:t>Menyampaikan kesimpulan hasil MMD</w:t>
            </w:r>
          </w:p>
          <w:p w14:paraId="3C606542" w14:textId="77777777" w:rsidR="00BD4AB9" w:rsidRPr="00FF4B4B" w:rsidRDefault="00EB49FD">
            <w:pPr>
              <w:widowControl w:val="0"/>
              <w:numPr>
                <w:ilvl w:val="0"/>
                <w:numId w:val="344"/>
              </w:numPr>
              <w:spacing w:after="0" w:line="240" w:lineRule="auto"/>
              <w:jc w:val="left"/>
            </w:pPr>
            <w:r w:rsidRPr="00FF4B4B">
              <w:t xml:space="preserve">Memberi </w:t>
            </w:r>
            <w:proofErr w:type="gramStart"/>
            <w:r w:rsidRPr="00FF4B4B">
              <w:t>salam</w:t>
            </w:r>
            <w:proofErr w:type="gramEnd"/>
            <w:r w:rsidRPr="00FF4B4B">
              <w:t xml:space="preserve"> dan penutupan MMD.</w:t>
            </w:r>
          </w:p>
          <w:p w14:paraId="59196AB1" w14:textId="77777777" w:rsidR="00BD4AB9" w:rsidRPr="00FF4B4B" w:rsidRDefault="00BD4AB9">
            <w:pPr>
              <w:widowControl w:val="0"/>
              <w:spacing w:after="0" w:line="240" w:lineRule="auto"/>
              <w:jc w:val="left"/>
            </w:pPr>
          </w:p>
          <w:p w14:paraId="3F1F00B6" w14:textId="77777777" w:rsidR="00BD4AB9" w:rsidRPr="00FF4B4B" w:rsidRDefault="00EB49FD">
            <w:pPr>
              <w:widowControl w:val="0"/>
              <w:spacing w:after="0" w:line="240" w:lineRule="auto"/>
              <w:jc w:val="left"/>
              <w:rPr>
                <w:b/>
              </w:rPr>
            </w:pPr>
            <w:r w:rsidRPr="00FF4B4B">
              <w:rPr>
                <w:b/>
              </w:rPr>
              <w:t>Monitoring dan Evaluasi</w:t>
            </w:r>
          </w:p>
          <w:p w14:paraId="236B1BFD" w14:textId="77777777" w:rsidR="00BD4AB9" w:rsidRPr="00FF4B4B" w:rsidRDefault="00EB49FD">
            <w:pPr>
              <w:widowControl w:val="0"/>
              <w:numPr>
                <w:ilvl w:val="0"/>
                <w:numId w:val="162"/>
              </w:numPr>
              <w:spacing w:after="0" w:line="240" w:lineRule="auto"/>
              <w:jc w:val="left"/>
            </w:pPr>
            <w:r w:rsidRPr="00FF4B4B">
              <w:t>Pencatatan dan pelaporan kehadiran peserta MMD</w:t>
            </w:r>
          </w:p>
          <w:p w14:paraId="5F1D7287" w14:textId="77777777" w:rsidR="00BD4AB9" w:rsidRPr="00FF4B4B" w:rsidRDefault="00EB49FD">
            <w:pPr>
              <w:widowControl w:val="0"/>
              <w:numPr>
                <w:ilvl w:val="0"/>
                <w:numId w:val="162"/>
              </w:numPr>
              <w:spacing w:after="0" w:line="240" w:lineRule="auto"/>
              <w:jc w:val="left"/>
            </w:pPr>
            <w:r w:rsidRPr="00FF4B4B">
              <w:t>Pencatatan hasil diskusi MMD</w:t>
            </w:r>
          </w:p>
        </w:tc>
        <w:tc>
          <w:tcPr>
            <w:tcW w:w="2635" w:type="dxa"/>
          </w:tcPr>
          <w:p w14:paraId="07BF9909" w14:textId="77777777" w:rsidR="00BD4AB9" w:rsidRPr="00FF4B4B" w:rsidRDefault="00EB49FD">
            <w:pPr>
              <w:spacing w:after="0" w:line="240" w:lineRule="auto"/>
              <w:ind w:hanging="2"/>
              <w:jc w:val="left"/>
            </w:pPr>
            <w:r w:rsidRPr="00FF4B4B">
              <w:lastRenderedPageBreak/>
              <w:t xml:space="preserve">Disepakatinya rencana program berdasarkan hasil musyawarah masyarakat desa (MMD) sebagai pemecahan masalah gizi di desa Barengkok </w:t>
            </w:r>
          </w:p>
          <w:p w14:paraId="5C5EA8A3" w14:textId="77777777" w:rsidR="00BD4AB9" w:rsidRPr="00FF4B4B" w:rsidRDefault="00BD4AB9">
            <w:pPr>
              <w:spacing w:after="0" w:line="240" w:lineRule="auto"/>
              <w:ind w:hanging="2"/>
              <w:jc w:val="left"/>
            </w:pPr>
          </w:p>
        </w:tc>
        <w:tc>
          <w:tcPr>
            <w:tcW w:w="2636" w:type="dxa"/>
          </w:tcPr>
          <w:p w14:paraId="36786229" w14:textId="77777777" w:rsidR="00BD4AB9" w:rsidRPr="00FF4B4B" w:rsidRDefault="00EB49FD">
            <w:pPr>
              <w:spacing w:after="0" w:line="240" w:lineRule="auto"/>
              <w:ind w:hanging="2"/>
              <w:jc w:val="left"/>
            </w:pPr>
            <w:r w:rsidRPr="00FF4B4B">
              <w:t xml:space="preserve">Berjalannya program-program gizi sesuai target dan prioritas masalah di desa Barengkok </w:t>
            </w:r>
          </w:p>
        </w:tc>
      </w:tr>
    </w:tbl>
    <w:p w14:paraId="0474AF6B" w14:textId="77777777" w:rsidR="00904322" w:rsidRDefault="00904322">
      <w:pPr>
        <w:spacing w:after="0"/>
        <w:jc w:val="left"/>
        <w:rPr>
          <w:b/>
        </w:rPr>
      </w:pPr>
    </w:p>
    <w:p w14:paraId="6C125438" w14:textId="77777777" w:rsidR="00904322" w:rsidRDefault="00904322">
      <w:pPr>
        <w:rPr>
          <w:b/>
        </w:rPr>
      </w:pPr>
      <w:r>
        <w:rPr>
          <w:b/>
        </w:rPr>
        <w:br w:type="page"/>
      </w:r>
    </w:p>
    <w:p w14:paraId="46BBC37F" w14:textId="0B7A40BD" w:rsidR="00BD4AB9" w:rsidRPr="00FF4B4B" w:rsidRDefault="00EB49FD">
      <w:pPr>
        <w:spacing w:after="0"/>
        <w:jc w:val="left"/>
        <w:rPr>
          <w:b/>
        </w:rPr>
      </w:pPr>
      <w:r w:rsidRPr="00FF4B4B">
        <w:rPr>
          <w:b/>
        </w:rPr>
        <w:lastRenderedPageBreak/>
        <w:t xml:space="preserve">Identifikasi </w:t>
      </w:r>
      <w:proofErr w:type="gramStart"/>
      <w:r w:rsidRPr="00FF4B4B">
        <w:rPr>
          <w:b/>
        </w:rPr>
        <w:t>Indikator  Musyawarah</w:t>
      </w:r>
      <w:proofErr w:type="gramEnd"/>
      <w:r w:rsidRPr="00FF4B4B">
        <w:rPr>
          <w:b/>
        </w:rPr>
        <w:t xml:space="preserve"> Masyarakat Desa</w:t>
      </w:r>
    </w:p>
    <w:p w14:paraId="2C47CAF6" w14:textId="77777777" w:rsidR="00BD4AB9" w:rsidRPr="00FF4B4B" w:rsidRDefault="00BD4AB9">
      <w:pPr>
        <w:spacing w:after="0" w:line="240" w:lineRule="auto"/>
        <w:ind w:hanging="2"/>
        <w:jc w:val="left"/>
      </w:pPr>
    </w:p>
    <w:tbl>
      <w:tblPr>
        <w:tblStyle w:val="ae"/>
        <w:tblW w:w="131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4392"/>
        <w:gridCol w:w="4392"/>
        <w:gridCol w:w="4392"/>
      </w:tblGrid>
      <w:tr w:rsidR="00BD4AB9" w:rsidRPr="00FF4B4B" w14:paraId="6558D15B" w14:textId="77777777" w:rsidTr="00651809">
        <w:trPr>
          <w:tblHeader/>
        </w:trPr>
        <w:tc>
          <w:tcPr>
            <w:tcW w:w="4392" w:type="dxa"/>
          </w:tcPr>
          <w:p w14:paraId="59420174" w14:textId="77777777" w:rsidR="00BD4AB9" w:rsidRPr="00FF4B4B" w:rsidRDefault="00EB49FD">
            <w:pPr>
              <w:spacing w:after="0" w:line="240" w:lineRule="auto"/>
              <w:ind w:hanging="2"/>
              <w:jc w:val="center"/>
            </w:pPr>
            <w:r w:rsidRPr="00FF4B4B">
              <w:rPr>
                <w:b/>
              </w:rPr>
              <w:t>VARIABEL DALAM TABEL HIPPOPOC</w:t>
            </w:r>
          </w:p>
        </w:tc>
        <w:tc>
          <w:tcPr>
            <w:tcW w:w="4392" w:type="dxa"/>
          </w:tcPr>
          <w:p w14:paraId="543EA0EC" w14:textId="77777777" w:rsidR="00BD4AB9" w:rsidRPr="00FF4B4B" w:rsidRDefault="00EB49FD">
            <w:pPr>
              <w:spacing w:after="0" w:line="240" w:lineRule="auto"/>
              <w:ind w:hanging="2"/>
              <w:jc w:val="center"/>
            </w:pPr>
            <w:r w:rsidRPr="00FF4B4B">
              <w:rPr>
                <w:b/>
              </w:rPr>
              <w:t>INDIKATOR</w:t>
            </w:r>
          </w:p>
        </w:tc>
        <w:tc>
          <w:tcPr>
            <w:tcW w:w="4392" w:type="dxa"/>
          </w:tcPr>
          <w:p w14:paraId="01B05927" w14:textId="77777777" w:rsidR="00BD4AB9" w:rsidRPr="00FF4B4B" w:rsidRDefault="00EB49FD">
            <w:pPr>
              <w:spacing w:after="0" w:line="240" w:lineRule="auto"/>
              <w:ind w:hanging="2"/>
              <w:jc w:val="center"/>
            </w:pPr>
            <w:r w:rsidRPr="00FF4B4B">
              <w:rPr>
                <w:b/>
              </w:rPr>
              <w:t>KETERANGAN</w:t>
            </w:r>
          </w:p>
        </w:tc>
      </w:tr>
      <w:tr w:rsidR="00BD4AB9" w:rsidRPr="00FF4B4B" w14:paraId="75AB75A3" w14:textId="77777777" w:rsidTr="00651809">
        <w:trPr>
          <w:tblHeader/>
        </w:trPr>
        <w:tc>
          <w:tcPr>
            <w:tcW w:w="4392" w:type="dxa"/>
          </w:tcPr>
          <w:p w14:paraId="1B648600" w14:textId="77777777" w:rsidR="00BD4AB9" w:rsidRPr="00FF4B4B" w:rsidRDefault="00EB49FD">
            <w:pPr>
              <w:spacing w:after="0" w:line="240" w:lineRule="auto"/>
              <w:ind w:hanging="2"/>
              <w:jc w:val="center"/>
            </w:pPr>
            <w:r w:rsidRPr="00FF4B4B">
              <w:t>1</w:t>
            </w:r>
          </w:p>
        </w:tc>
        <w:tc>
          <w:tcPr>
            <w:tcW w:w="4392" w:type="dxa"/>
          </w:tcPr>
          <w:p w14:paraId="7A7574BB" w14:textId="77777777" w:rsidR="00BD4AB9" w:rsidRPr="00FF4B4B" w:rsidRDefault="00EB49FD">
            <w:pPr>
              <w:spacing w:after="0" w:line="240" w:lineRule="auto"/>
              <w:ind w:hanging="2"/>
              <w:jc w:val="center"/>
            </w:pPr>
            <w:r w:rsidRPr="00FF4B4B">
              <w:t>2</w:t>
            </w:r>
          </w:p>
        </w:tc>
        <w:tc>
          <w:tcPr>
            <w:tcW w:w="4392" w:type="dxa"/>
          </w:tcPr>
          <w:p w14:paraId="070C15C2" w14:textId="77777777" w:rsidR="00BD4AB9" w:rsidRPr="00FF4B4B" w:rsidRDefault="00EB49FD">
            <w:pPr>
              <w:spacing w:after="0" w:line="240" w:lineRule="auto"/>
              <w:ind w:hanging="2"/>
              <w:jc w:val="center"/>
            </w:pPr>
            <w:r w:rsidRPr="00FF4B4B">
              <w:t>3</w:t>
            </w:r>
          </w:p>
        </w:tc>
      </w:tr>
      <w:tr w:rsidR="00BD4AB9" w:rsidRPr="00FF4B4B" w14:paraId="2A34E119" w14:textId="77777777">
        <w:tc>
          <w:tcPr>
            <w:tcW w:w="4392" w:type="dxa"/>
          </w:tcPr>
          <w:p w14:paraId="4DCCD6F7" w14:textId="77777777" w:rsidR="00BD4AB9" w:rsidRPr="00FF4B4B" w:rsidRDefault="00EB49FD">
            <w:pPr>
              <w:spacing w:after="0" w:line="240" w:lineRule="auto"/>
              <w:ind w:hanging="2"/>
              <w:jc w:val="left"/>
            </w:pPr>
            <w:r w:rsidRPr="00FF4B4B">
              <w:rPr>
                <w:b/>
              </w:rPr>
              <w:t>INPUT:</w:t>
            </w:r>
          </w:p>
          <w:p w14:paraId="465F992C" w14:textId="77777777" w:rsidR="00BD4AB9" w:rsidRPr="00FF4B4B" w:rsidRDefault="00BD4AB9">
            <w:pPr>
              <w:spacing w:after="0" w:line="240" w:lineRule="auto"/>
              <w:ind w:hanging="2"/>
              <w:jc w:val="left"/>
            </w:pPr>
          </w:p>
          <w:p w14:paraId="5C8405D9" w14:textId="77777777" w:rsidR="00BD4AB9" w:rsidRPr="00FF4B4B" w:rsidRDefault="00EB49FD">
            <w:pPr>
              <w:spacing w:after="0" w:line="240" w:lineRule="auto"/>
              <w:ind w:hanging="2"/>
              <w:jc w:val="left"/>
              <w:rPr>
                <w:b/>
              </w:rPr>
            </w:pPr>
            <w:r w:rsidRPr="00FF4B4B">
              <w:rPr>
                <w:b/>
              </w:rPr>
              <w:t xml:space="preserve">Tempat : </w:t>
            </w:r>
          </w:p>
          <w:p w14:paraId="4FE14001" w14:textId="77777777" w:rsidR="00BD4AB9" w:rsidRPr="00FF4B4B" w:rsidRDefault="00EB49FD">
            <w:pPr>
              <w:spacing w:after="0" w:line="240" w:lineRule="auto"/>
              <w:ind w:hanging="2"/>
              <w:jc w:val="left"/>
            </w:pPr>
            <w:r w:rsidRPr="00FF4B4B">
              <w:t xml:space="preserve">Kantor desa Barengkok atau Balai desa Barengkok </w:t>
            </w:r>
          </w:p>
          <w:p w14:paraId="0F614EF7" w14:textId="77777777" w:rsidR="00BD4AB9" w:rsidRPr="00FF4B4B" w:rsidRDefault="00BD4AB9">
            <w:pPr>
              <w:spacing w:after="0" w:line="240" w:lineRule="auto"/>
              <w:ind w:hanging="2"/>
              <w:jc w:val="left"/>
            </w:pPr>
          </w:p>
          <w:p w14:paraId="231F2316" w14:textId="77777777" w:rsidR="00BD4AB9" w:rsidRPr="00FF4B4B" w:rsidRDefault="00EB49FD">
            <w:pPr>
              <w:spacing w:after="0" w:line="240" w:lineRule="auto"/>
              <w:ind w:hanging="2"/>
              <w:jc w:val="left"/>
              <w:rPr>
                <w:b/>
              </w:rPr>
            </w:pPr>
            <w:r w:rsidRPr="00FF4B4B">
              <w:rPr>
                <w:b/>
              </w:rPr>
              <w:t xml:space="preserve">Waktu : </w:t>
            </w:r>
          </w:p>
          <w:p w14:paraId="7C91D629" w14:textId="77777777" w:rsidR="00BD4AB9" w:rsidRPr="00FF4B4B" w:rsidRDefault="00EB49FD">
            <w:pPr>
              <w:spacing w:after="0" w:line="240" w:lineRule="auto"/>
              <w:ind w:hanging="2"/>
              <w:jc w:val="left"/>
              <w:rPr>
                <w:b/>
              </w:rPr>
            </w:pPr>
            <w:r w:rsidRPr="00FF4B4B">
              <w:t>24 November 2022, 09.00 - 12.00 WIB</w:t>
            </w:r>
          </w:p>
          <w:p w14:paraId="01D1D491" w14:textId="77777777" w:rsidR="00BD4AB9" w:rsidRPr="00FF4B4B" w:rsidRDefault="00BD4AB9">
            <w:pPr>
              <w:spacing w:after="0" w:line="240" w:lineRule="auto"/>
              <w:ind w:hanging="2"/>
              <w:jc w:val="left"/>
              <w:rPr>
                <w:b/>
              </w:rPr>
            </w:pPr>
          </w:p>
          <w:p w14:paraId="69D460EA" w14:textId="77777777" w:rsidR="00BD4AB9" w:rsidRPr="00FF4B4B" w:rsidRDefault="00EB49FD">
            <w:pPr>
              <w:spacing w:after="0" w:line="240" w:lineRule="auto"/>
              <w:ind w:hanging="2"/>
              <w:jc w:val="left"/>
              <w:rPr>
                <w:b/>
              </w:rPr>
            </w:pPr>
            <w:r w:rsidRPr="00FF4B4B">
              <w:rPr>
                <w:b/>
              </w:rPr>
              <w:t xml:space="preserve">Sasaran : </w:t>
            </w:r>
          </w:p>
          <w:p w14:paraId="1396F197" w14:textId="77777777" w:rsidR="00BD4AB9" w:rsidRPr="00FF4B4B" w:rsidRDefault="00EB49FD">
            <w:pPr>
              <w:spacing w:after="0" w:line="240" w:lineRule="auto"/>
              <w:ind w:hanging="2"/>
              <w:jc w:val="left"/>
            </w:pPr>
            <w:r w:rsidRPr="00FF4B4B">
              <w:t>Masyarakat dan Pihak Perangkat Desa (Kepala desa, sekretaris desa, kader, RW/RT desa)</w:t>
            </w:r>
          </w:p>
          <w:p w14:paraId="20BEECA6" w14:textId="77777777" w:rsidR="00BD4AB9" w:rsidRPr="00FF4B4B" w:rsidRDefault="00BD4AB9">
            <w:pPr>
              <w:spacing w:after="0" w:line="240" w:lineRule="auto"/>
              <w:ind w:hanging="2"/>
              <w:jc w:val="left"/>
            </w:pPr>
          </w:p>
          <w:p w14:paraId="57895805" w14:textId="77777777" w:rsidR="00BD4AB9" w:rsidRPr="00FF4B4B" w:rsidRDefault="00BD4AB9">
            <w:pPr>
              <w:spacing w:after="0" w:line="240" w:lineRule="auto"/>
              <w:jc w:val="left"/>
              <w:rPr>
                <w:b/>
              </w:rPr>
            </w:pPr>
          </w:p>
          <w:p w14:paraId="4B02AF1A" w14:textId="77777777" w:rsidR="00BD4AB9" w:rsidRPr="00FF4B4B" w:rsidRDefault="00EB49FD">
            <w:pPr>
              <w:spacing w:after="0" w:line="240" w:lineRule="auto"/>
              <w:jc w:val="left"/>
              <w:rPr>
                <w:b/>
              </w:rPr>
            </w:pPr>
            <w:r w:rsidRPr="00FF4B4B">
              <w:rPr>
                <w:b/>
              </w:rPr>
              <w:t>Man</w:t>
            </w:r>
          </w:p>
          <w:p w14:paraId="410458E1" w14:textId="77777777" w:rsidR="00BD4AB9" w:rsidRPr="00FF4B4B" w:rsidRDefault="00EB49FD">
            <w:pPr>
              <w:numPr>
                <w:ilvl w:val="0"/>
                <w:numId w:val="119"/>
              </w:numPr>
              <w:spacing w:after="0" w:line="240" w:lineRule="auto"/>
              <w:ind w:left="360"/>
              <w:jc w:val="left"/>
            </w:pPr>
            <w:r w:rsidRPr="00FF4B4B">
              <w:rPr>
                <w:b/>
              </w:rPr>
              <w:t xml:space="preserve">Langsung : </w:t>
            </w:r>
            <w:r w:rsidRPr="00FF4B4B">
              <w:t>Mahasiswa Poltekkes Kemenkes Jakarta II</w:t>
            </w:r>
          </w:p>
          <w:p w14:paraId="5ED280CF" w14:textId="77777777" w:rsidR="00BD4AB9" w:rsidRPr="00FF4B4B" w:rsidRDefault="00EB49FD">
            <w:pPr>
              <w:numPr>
                <w:ilvl w:val="0"/>
                <w:numId w:val="119"/>
              </w:numPr>
              <w:spacing w:after="0" w:line="240" w:lineRule="auto"/>
              <w:ind w:left="360"/>
              <w:jc w:val="left"/>
            </w:pPr>
            <w:r w:rsidRPr="00FF4B4B">
              <w:rPr>
                <w:b/>
              </w:rPr>
              <w:t>Tidak langsung :</w:t>
            </w:r>
            <w:r w:rsidRPr="00FF4B4B">
              <w:t xml:space="preserve"> Pihak Jurusan Gizi dan dietetika Poltekkes Jakarta II, Pihak perangkat Desa (Kepala desa, sekretaris desa, kader, RW/RT desa)</w:t>
            </w:r>
          </w:p>
          <w:p w14:paraId="5BF270DE" w14:textId="77777777" w:rsidR="00BD4AB9" w:rsidRDefault="00BD4AB9">
            <w:pPr>
              <w:spacing w:after="0" w:line="240" w:lineRule="auto"/>
              <w:jc w:val="left"/>
              <w:rPr>
                <w:b/>
              </w:rPr>
            </w:pPr>
          </w:p>
          <w:p w14:paraId="50B159EF" w14:textId="77777777" w:rsidR="005C43D7" w:rsidRDefault="005C43D7">
            <w:pPr>
              <w:spacing w:after="0" w:line="240" w:lineRule="auto"/>
              <w:jc w:val="left"/>
              <w:rPr>
                <w:b/>
              </w:rPr>
            </w:pPr>
          </w:p>
          <w:p w14:paraId="3ED41013" w14:textId="77777777" w:rsidR="005C43D7" w:rsidRDefault="005C43D7">
            <w:pPr>
              <w:spacing w:after="0" w:line="240" w:lineRule="auto"/>
              <w:jc w:val="left"/>
              <w:rPr>
                <w:b/>
              </w:rPr>
            </w:pPr>
          </w:p>
          <w:p w14:paraId="6879721B" w14:textId="77777777" w:rsidR="005C43D7" w:rsidRDefault="005C43D7">
            <w:pPr>
              <w:spacing w:after="0" w:line="240" w:lineRule="auto"/>
              <w:jc w:val="left"/>
              <w:rPr>
                <w:b/>
              </w:rPr>
            </w:pPr>
          </w:p>
          <w:p w14:paraId="161B6169" w14:textId="77777777" w:rsidR="005C43D7" w:rsidRPr="00FF4B4B" w:rsidRDefault="005C43D7">
            <w:pPr>
              <w:spacing w:after="0" w:line="240" w:lineRule="auto"/>
              <w:jc w:val="left"/>
            </w:pPr>
          </w:p>
          <w:p w14:paraId="7EE0E3C3" w14:textId="77777777" w:rsidR="00BD4AB9" w:rsidRPr="00FF4B4B" w:rsidRDefault="00EB49FD">
            <w:pPr>
              <w:spacing w:after="0" w:line="240" w:lineRule="auto"/>
              <w:jc w:val="left"/>
            </w:pPr>
            <w:r w:rsidRPr="00FF4B4B">
              <w:rPr>
                <w:b/>
              </w:rPr>
              <w:lastRenderedPageBreak/>
              <w:t xml:space="preserve">Material : </w:t>
            </w:r>
          </w:p>
          <w:p w14:paraId="148EBE5B" w14:textId="77777777" w:rsidR="00BD4AB9" w:rsidRPr="00FF4B4B" w:rsidRDefault="00EB49FD">
            <w:pPr>
              <w:numPr>
                <w:ilvl w:val="0"/>
                <w:numId w:val="176"/>
              </w:numPr>
              <w:spacing w:after="0" w:line="240" w:lineRule="auto"/>
              <w:ind w:left="630" w:hanging="180"/>
              <w:jc w:val="left"/>
            </w:pPr>
            <w:r w:rsidRPr="00FF4B4B">
              <w:t>PPT Materi presentasi</w:t>
            </w:r>
          </w:p>
          <w:p w14:paraId="43296F1E" w14:textId="77777777" w:rsidR="00BD4AB9" w:rsidRPr="00FF4B4B" w:rsidRDefault="00EB49FD">
            <w:pPr>
              <w:numPr>
                <w:ilvl w:val="0"/>
                <w:numId w:val="176"/>
              </w:numPr>
              <w:spacing w:after="0" w:line="240" w:lineRule="auto"/>
              <w:ind w:left="630" w:hanging="180"/>
              <w:jc w:val="left"/>
            </w:pPr>
            <w:r w:rsidRPr="00FF4B4B">
              <w:t>Daftar Hadir</w:t>
            </w:r>
          </w:p>
          <w:p w14:paraId="2798A55F" w14:textId="77777777" w:rsidR="00BD4AB9" w:rsidRPr="00FF4B4B" w:rsidRDefault="00EB49FD">
            <w:pPr>
              <w:numPr>
                <w:ilvl w:val="0"/>
                <w:numId w:val="176"/>
              </w:numPr>
              <w:spacing w:after="0" w:line="240" w:lineRule="auto"/>
              <w:ind w:left="630" w:hanging="180"/>
              <w:jc w:val="left"/>
            </w:pPr>
            <w:r w:rsidRPr="00FF4B4B">
              <w:t>Notulensi</w:t>
            </w:r>
          </w:p>
          <w:p w14:paraId="260CEE54" w14:textId="77777777" w:rsidR="00BD4AB9" w:rsidRPr="00FF4B4B" w:rsidRDefault="00EB49FD">
            <w:pPr>
              <w:numPr>
                <w:ilvl w:val="0"/>
                <w:numId w:val="176"/>
              </w:numPr>
              <w:spacing w:after="0" w:line="240" w:lineRule="auto"/>
              <w:ind w:left="630" w:hanging="180"/>
              <w:jc w:val="left"/>
            </w:pPr>
            <w:r w:rsidRPr="00FF4B4B">
              <w:t>konsumsi</w:t>
            </w:r>
          </w:p>
          <w:p w14:paraId="591FC490" w14:textId="77777777" w:rsidR="00BD4AB9" w:rsidRPr="00FF4B4B" w:rsidRDefault="00BD4AB9">
            <w:pPr>
              <w:spacing w:after="0" w:line="240" w:lineRule="auto"/>
              <w:ind w:hanging="2"/>
              <w:jc w:val="left"/>
            </w:pPr>
          </w:p>
          <w:p w14:paraId="32C49D0F" w14:textId="77777777" w:rsidR="00BD4AB9" w:rsidRPr="00FF4B4B" w:rsidRDefault="00BD4AB9">
            <w:pPr>
              <w:spacing w:after="0" w:line="240" w:lineRule="auto"/>
              <w:ind w:hanging="2"/>
              <w:jc w:val="left"/>
            </w:pPr>
          </w:p>
        </w:tc>
        <w:tc>
          <w:tcPr>
            <w:tcW w:w="4392" w:type="dxa"/>
          </w:tcPr>
          <w:p w14:paraId="3BCA0CA2" w14:textId="77777777" w:rsidR="00BD4AB9" w:rsidRPr="00FF4B4B" w:rsidRDefault="00EB49FD">
            <w:pPr>
              <w:spacing w:after="0" w:line="240" w:lineRule="auto"/>
              <w:ind w:hanging="2"/>
              <w:jc w:val="left"/>
              <w:rPr>
                <w:b/>
              </w:rPr>
            </w:pPr>
            <w:r w:rsidRPr="00FF4B4B">
              <w:rPr>
                <w:b/>
              </w:rPr>
              <w:lastRenderedPageBreak/>
              <w:t>Tempat :</w:t>
            </w:r>
          </w:p>
          <w:p w14:paraId="515387EE" w14:textId="77777777" w:rsidR="00BD4AB9" w:rsidRPr="00FF4B4B" w:rsidRDefault="00EB49FD">
            <w:pPr>
              <w:spacing w:after="0" w:line="240" w:lineRule="auto"/>
              <w:ind w:hanging="2"/>
              <w:jc w:val="left"/>
            </w:pPr>
            <w:r w:rsidRPr="00FF4B4B">
              <w:t>Tersedianya tempat untuk Musyawarah Masyarakat Desa (MMD), yaitu kantor desa atau balai desa</w:t>
            </w:r>
          </w:p>
          <w:p w14:paraId="0C929094" w14:textId="77777777" w:rsidR="00BD4AB9" w:rsidRPr="00FF4B4B" w:rsidRDefault="00BD4AB9">
            <w:pPr>
              <w:spacing w:after="0" w:line="240" w:lineRule="auto"/>
              <w:ind w:hanging="2"/>
              <w:jc w:val="left"/>
            </w:pPr>
          </w:p>
          <w:p w14:paraId="6DC12C72" w14:textId="77777777" w:rsidR="00BD4AB9" w:rsidRPr="00FF4B4B" w:rsidRDefault="00EB49FD">
            <w:pPr>
              <w:spacing w:after="0" w:line="240" w:lineRule="auto"/>
              <w:ind w:hanging="2"/>
              <w:jc w:val="left"/>
            </w:pPr>
            <w:r w:rsidRPr="00FF4B4B">
              <w:rPr>
                <w:b/>
              </w:rPr>
              <w:t>Waktu :</w:t>
            </w:r>
          </w:p>
          <w:p w14:paraId="26D2F179" w14:textId="77777777" w:rsidR="00BD4AB9" w:rsidRPr="00FF4B4B" w:rsidRDefault="00EB49FD">
            <w:pPr>
              <w:spacing w:after="0" w:line="240" w:lineRule="auto"/>
              <w:ind w:hanging="2"/>
              <w:jc w:val="left"/>
            </w:pPr>
            <w:r w:rsidRPr="00FF4B4B">
              <w:t>Adanya waktu untuk menyelenggarakan Musyawarah Masyarakat Desa (MMD).</w:t>
            </w:r>
          </w:p>
          <w:p w14:paraId="058683B4" w14:textId="77777777" w:rsidR="00BD4AB9" w:rsidRPr="00FF4B4B" w:rsidRDefault="00BD4AB9">
            <w:pPr>
              <w:spacing w:after="0" w:line="240" w:lineRule="auto"/>
              <w:ind w:hanging="2"/>
              <w:jc w:val="left"/>
            </w:pPr>
          </w:p>
          <w:p w14:paraId="14775494" w14:textId="77777777" w:rsidR="00BD4AB9" w:rsidRPr="00FF4B4B" w:rsidRDefault="00EB49FD">
            <w:pPr>
              <w:spacing w:after="0" w:line="240" w:lineRule="auto"/>
              <w:ind w:hanging="2"/>
              <w:jc w:val="left"/>
              <w:rPr>
                <w:b/>
              </w:rPr>
            </w:pPr>
            <w:r w:rsidRPr="00FF4B4B">
              <w:rPr>
                <w:b/>
              </w:rPr>
              <w:t>Sasaran :</w:t>
            </w:r>
          </w:p>
          <w:p w14:paraId="40F4707B" w14:textId="77777777" w:rsidR="00BD4AB9" w:rsidRPr="00FF4B4B" w:rsidRDefault="00EB49FD">
            <w:pPr>
              <w:spacing w:after="0" w:line="240" w:lineRule="auto"/>
              <w:ind w:hanging="2"/>
              <w:jc w:val="left"/>
            </w:pPr>
            <w:proofErr w:type="gramStart"/>
            <w:r w:rsidRPr="00FF4B4B">
              <w:t>tersedianya</w:t>
            </w:r>
            <w:proofErr w:type="gramEnd"/>
            <w:r w:rsidRPr="00FF4B4B">
              <w:t xml:space="preserve"> sasaran 100% (15 orang) yang menghadiri kegiatan Musyawarah Masyarakat Desa (MMD).</w:t>
            </w:r>
          </w:p>
          <w:p w14:paraId="7C8BF9CB" w14:textId="77777777" w:rsidR="00BD4AB9" w:rsidRPr="00FF4B4B" w:rsidRDefault="00BD4AB9">
            <w:pPr>
              <w:spacing w:after="0" w:line="240" w:lineRule="auto"/>
              <w:ind w:hanging="2"/>
              <w:jc w:val="left"/>
            </w:pPr>
          </w:p>
          <w:p w14:paraId="20FADC28" w14:textId="77777777" w:rsidR="00BD4AB9" w:rsidRPr="00FF4B4B" w:rsidRDefault="00EB49FD">
            <w:pPr>
              <w:spacing w:after="0" w:line="240" w:lineRule="auto"/>
              <w:ind w:hanging="2"/>
              <w:jc w:val="left"/>
              <w:rPr>
                <w:b/>
              </w:rPr>
            </w:pPr>
            <w:r w:rsidRPr="00FF4B4B">
              <w:rPr>
                <w:b/>
              </w:rPr>
              <w:t>Man</w:t>
            </w:r>
          </w:p>
          <w:p w14:paraId="52DCA44D" w14:textId="77777777" w:rsidR="00BD4AB9" w:rsidRPr="00FF4B4B" w:rsidRDefault="00EB49FD">
            <w:pPr>
              <w:numPr>
                <w:ilvl w:val="0"/>
                <w:numId w:val="83"/>
              </w:numPr>
              <w:spacing w:after="0" w:line="240" w:lineRule="auto"/>
              <w:ind w:left="360"/>
              <w:jc w:val="left"/>
            </w:pPr>
            <w:r w:rsidRPr="00FF4B4B">
              <w:t>Tersedianya Mahasiswa minimal 9 orang sebagai fasilitator</w:t>
            </w:r>
          </w:p>
          <w:p w14:paraId="7597F988" w14:textId="77777777" w:rsidR="00BD4AB9" w:rsidRPr="00FF4B4B" w:rsidRDefault="00EB49FD">
            <w:pPr>
              <w:numPr>
                <w:ilvl w:val="0"/>
                <w:numId w:val="83"/>
              </w:numPr>
              <w:spacing w:after="0" w:line="240" w:lineRule="auto"/>
              <w:ind w:left="360"/>
              <w:jc w:val="left"/>
            </w:pPr>
            <w:r w:rsidRPr="00FF4B4B">
              <w:t>Tersedianya 1 Pihak Jurusan Gizi dan dietetika Poltekkes Jakarta II, Pihak perangkat Desa (1 Kepala desa, 1 sekretaris desa, 2 kader, 12 RW/RT desa) sebagai pendukung.</w:t>
            </w:r>
          </w:p>
          <w:p w14:paraId="624CD542" w14:textId="77777777" w:rsidR="00BD4AB9" w:rsidRPr="00FF4B4B" w:rsidRDefault="00BD4AB9">
            <w:pPr>
              <w:spacing w:after="0" w:line="240" w:lineRule="auto"/>
              <w:jc w:val="left"/>
            </w:pPr>
          </w:p>
          <w:p w14:paraId="3374A654" w14:textId="77777777" w:rsidR="005C43D7" w:rsidRDefault="005C43D7">
            <w:pPr>
              <w:spacing w:after="0" w:line="240" w:lineRule="auto"/>
              <w:jc w:val="left"/>
              <w:rPr>
                <w:b/>
              </w:rPr>
            </w:pPr>
          </w:p>
          <w:p w14:paraId="1D1DAC4D" w14:textId="77777777" w:rsidR="005C43D7" w:rsidRDefault="005C43D7">
            <w:pPr>
              <w:spacing w:after="0" w:line="240" w:lineRule="auto"/>
              <w:jc w:val="left"/>
              <w:rPr>
                <w:b/>
              </w:rPr>
            </w:pPr>
          </w:p>
          <w:p w14:paraId="1667B9E7" w14:textId="77777777" w:rsidR="005C43D7" w:rsidRDefault="005C43D7">
            <w:pPr>
              <w:spacing w:after="0" w:line="240" w:lineRule="auto"/>
              <w:jc w:val="left"/>
              <w:rPr>
                <w:b/>
              </w:rPr>
            </w:pPr>
          </w:p>
          <w:p w14:paraId="245381AD" w14:textId="77777777" w:rsidR="005C43D7" w:rsidRDefault="005C43D7">
            <w:pPr>
              <w:spacing w:after="0" w:line="240" w:lineRule="auto"/>
              <w:jc w:val="left"/>
              <w:rPr>
                <w:b/>
              </w:rPr>
            </w:pPr>
          </w:p>
          <w:p w14:paraId="389E32BF" w14:textId="77777777" w:rsidR="00BD4AB9" w:rsidRPr="00FF4B4B" w:rsidRDefault="00EB49FD">
            <w:pPr>
              <w:spacing w:after="0" w:line="240" w:lineRule="auto"/>
              <w:jc w:val="left"/>
            </w:pPr>
            <w:r w:rsidRPr="00FF4B4B">
              <w:rPr>
                <w:b/>
              </w:rPr>
              <w:lastRenderedPageBreak/>
              <w:t>Material :</w:t>
            </w:r>
          </w:p>
          <w:p w14:paraId="280DA733" w14:textId="77777777" w:rsidR="00BD4AB9" w:rsidRPr="00FF4B4B" w:rsidRDefault="00EB49FD">
            <w:pPr>
              <w:spacing w:after="0" w:line="240" w:lineRule="auto"/>
              <w:jc w:val="left"/>
            </w:pPr>
            <w:r w:rsidRPr="00FF4B4B">
              <w:t>Tersedianya material yang terdiri dari :</w:t>
            </w:r>
          </w:p>
          <w:p w14:paraId="2ED412E4" w14:textId="77777777" w:rsidR="00BD4AB9" w:rsidRPr="00FF4B4B" w:rsidRDefault="00EB49FD">
            <w:pPr>
              <w:numPr>
                <w:ilvl w:val="0"/>
                <w:numId w:val="151"/>
              </w:numPr>
              <w:spacing w:after="0" w:line="240" w:lineRule="auto"/>
              <w:ind w:left="360"/>
              <w:jc w:val="left"/>
            </w:pPr>
            <w:r w:rsidRPr="00FF4B4B">
              <w:t>Tersedianya PPT materi presentasi</w:t>
            </w:r>
          </w:p>
          <w:p w14:paraId="18E5739F" w14:textId="77777777" w:rsidR="00BD4AB9" w:rsidRPr="00FF4B4B" w:rsidRDefault="00EB49FD">
            <w:pPr>
              <w:numPr>
                <w:ilvl w:val="0"/>
                <w:numId w:val="151"/>
              </w:numPr>
              <w:spacing w:after="0" w:line="240" w:lineRule="auto"/>
              <w:ind w:left="360"/>
              <w:jc w:val="left"/>
            </w:pPr>
            <w:r w:rsidRPr="00FF4B4B">
              <w:t>Tersedianya daftar hadir</w:t>
            </w:r>
          </w:p>
          <w:p w14:paraId="3591567B" w14:textId="77777777" w:rsidR="00BD4AB9" w:rsidRPr="00FF4B4B" w:rsidRDefault="00EB49FD">
            <w:pPr>
              <w:numPr>
                <w:ilvl w:val="0"/>
                <w:numId w:val="151"/>
              </w:numPr>
              <w:spacing w:after="0" w:line="240" w:lineRule="auto"/>
              <w:ind w:left="360"/>
              <w:jc w:val="left"/>
            </w:pPr>
            <w:r w:rsidRPr="00FF4B4B">
              <w:t>Tersedianya notulensi</w:t>
            </w:r>
          </w:p>
          <w:p w14:paraId="23AF7D9C" w14:textId="77777777" w:rsidR="00BD4AB9" w:rsidRPr="00FF4B4B" w:rsidRDefault="00EB49FD">
            <w:pPr>
              <w:numPr>
                <w:ilvl w:val="0"/>
                <w:numId w:val="151"/>
              </w:numPr>
              <w:spacing w:after="0" w:line="240" w:lineRule="auto"/>
              <w:ind w:left="360"/>
              <w:jc w:val="left"/>
            </w:pPr>
            <w:r w:rsidRPr="00FF4B4B">
              <w:t>Tersedianya konsumsi</w:t>
            </w:r>
          </w:p>
        </w:tc>
        <w:tc>
          <w:tcPr>
            <w:tcW w:w="4392" w:type="dxa"/>
          </w:tcPr>
          <w:p w14:paraId="1E7283BE" w14:textId="77777777" w:rsidR="00BD4AB9" w:rsidRPr="00FF4B4B" w:rsidRDefault="00BD4AB9">
            <w:pPr>
              <w:spacing w:after="0" w:line="240" w:lineRule="auto"/>
              <w:ind w:hanging="2"/>
              <w:jc w:val="left"/>
            </w:pPr>
          </w:p>
        </w:tc>
      </w:tr>
      <w:tr w:rsidR="00BD4AB9" w:rsidRPr="00FF4B4B" w14:paraId="062FD768" w14:textId="77777777">
        <w:tc>
          <w:tcPr>
            <w:tcW w:w="4392" w:type="dxa"/>
          </w:tcPr>
          <w:p w14:paraId="49AC4416" w14:textId="77777777" w:rsidR="00BD4AB9" w:rsidRPr="00FF4B4B" w:rsidRDefault="00EB49FD" w:rsidP="00904322">
            <w:pPr>
              <w:spacing w:after="0" w:line="240" w:lineRule="auto"/>
              <w:jc w:val="left"/>
            </w:pPr>
            <w:r w:rsidRPr="00FF4B4B">
              <w:rPr>
                <w:b/>
              </w:rPr>
              <w:lastRenderedPageBreak/>
              <w:t>PROSES:</w:t>
            </w:r>
          </w:p>
          <w:p w14:paraId="70BCEF2F" w14:textId="77777777" w:rsidR="00BD4AB9" w:rsidRPr="00FF4B4B" w:rsidRDefault="00EB49FD">
            <w:pPr>
              <w:widowControl w:val="0"/>
              <w:spacing w:after="0" w:line="240" w:lineRule="auto"/>
              <w:jc w:val="left"/>
              <w:rPr>
                <w:b/>
              </w:rPr>
            </w:pPr>
            <w:r w:rsidRPr="00FF4B4B">
              <w:rPr>
                <w:b/>
              </w:rPr>
              <w:t>Persiapan</w:t>
            </w:r>
          </w:p>
          <w:p w14:paraId="1B30CD32" w14:textId="77777777" w:rsidR="00BD4AB9" w:rsidRPr="00FF4B4B" w:rsidRDefault="00EB49FD">
            <w:pPr>
              <w:widowControl w:val="0"/>
              <w:numPr>
                <w:ilvl w:val="0"/>
                <w:numId w:val="185"/>
              </w:numPr>
              <w:spacing w:after="0" w:line="240" w:lineRule="auto"/>
              <w:ind w:left="360" w:hanging="270"/>
              <w:jc w:val="left"/>
            </w:pPr>
            <w:r w:rsidRPr="00FF4B4B">
              <w:t>Membuat surat izin melakukan MMD</w:t>
            </w:r>
          </w:p>
          <w:p w14:paraId="3A3CB907" w14:textId="77777777" w:rsidR="00BD4AB9" w:rsidRPr="00FF4B4B" w:rsidRDefault="00EB49FD">
            <w:pPr>
              <w:widowControl w:val="0"/>
              <w:numPr>
                <w:ilvl w:val="0"/>
                <w:numId w:val="185"/>
              </w:numPr>
              <w:spacing w:after="0" w:line="240" w:lineRule="auto"/>
              <w:ind w:left="360" w:hanging="270"/>
              <w:jc w:val="left"/>
            </w:pPr>
            <w:r w:rsidRPr="00FF4B4B">
              <w:t>Menyebarkan surat undangan</w:t>
            </w:r>
          </w:p>
          <w:p w14:paraId="46930E6B" w14:textId="77777777" w:rsidR="00BD4AB9" w:rsidRPr="00FF4B4B" w:rsidRDefault="00EB49FD">
            <w:pPr>
              <w:widowControl w:val="0"/>
              <w:numPr>
                <w:ilvl w:val="0"/>
                <w:numId w:val="185"/>
              </w:numPr>
              <w:spacing w:after="0" w:line="240" w:lineRule="auto"/>
              <w:ind w:left="360" w:hanging="270"/>
              <w:jc w:val="left"/>
            </w:pPr>
            <w:r w:rsidRPr="00FF4B4B">
              <w:t xml:space="preserve">Mempersiapkan peralatan dan sarana-prasarana MMD </w:t>
            </w:r>
          </w:p>
          <w:p w14:paraId="129D06A6" w14:textId="77777777" w:rsidR="00BD4AB9" w:rsidRPr="00FF4B4B" w:rsidRDefault="00BD4AB9">
            <w:pPr>
              <w:widowControl w:val="0"/>
              <w:spacing w:after="0" w:line="240" w:lineRule="auto"/>
              <w:jc w:val="left"/>
              <w:rPr>
                <w:b/>
              </w:rPr>
            </w:pPr>
          </w:p>
          <w:p w14:paraId="2D14D7BC" w14:textId="77777777" w:rsidR="00BD4AB9" w:rsidRPr="00FF4B4B" w:rsidRDefault="00BD4AB9">
            <w:pPr>
              <w:widowControl w:val="0"/>
              <w:spacing w:after="0" w:line="240" w:lineRule="auto"/>
              <w:jc w:val="left"/>
              <w:rPr>
                <w:b/>
              </w:rPr>
            </w:pPr>
          </w:p>
          <w:p w14:paraId="13A52170" w14:textId="77777777" w:rsidR="00BD4AB9" w:rsidRPr="00FF4B4B" w:rsidRDefault="00EB49FD">
            <w:pPr>
              <w:widowControl w:val="0"/>
              <w:spacing w:after="0" w:line="240" w:lineRule="auto"/>
              <w:jc w:val="left"/>
              <w:rPr>
                <w:b/>
              </w:rPr>
            </w:pPr>
            <w:r w:rsidRPr="00FF4B4B">
              <w:rPr>
                <w:b/>
              </w:rPr>
              <w:t>Pelaksanaan</w:t>
            </w:r>
          </w:p>
          <w:p w14:paraId="41008CDF" w14:textId="77777777" w:rsidR="00BD4AB9" w:rsidRPr="00FF4B4B" w:rsidRDefault="00EB49FD">
            <w:pPr>
              <w:widowControl w:val="0"/>
              <w:numPr>
                <w:ilvl w:val="0"/>
                <w:numId w:val="189"/>
              </w:numPr>
              <w:spacing w:after="0" w:line="240" w:lineRule="auto"/>
              <w:ind w:left="450"/>
              <w:jc w:val="left"/>
            </w:pPr>
            <w:r w:rsidRPr="00FF4B4B">
              <w:t>Pembukaan MMD</w:t>
            </w:r>
          </w:p>
          <w:p w14:paraId="4D290FEB" w14:textId="77777777" w:rsidR="00BD4AB9" w:rsidRPr="00FF4B4B" w:rsidRDefault="00EB49FD">
            <w:pPr>
              <w:widowControl w:val="0"/>
              <w:numPr>
                <w:ilvl w:val="0"/>
                <w:numId w:val="189"/>
              </w:numPr>
              <w:spacing w:after="0" w:line="240" w:lineRule="auto"/>
              <w:ind w:left="450"/>
              <w:jc w:val="left"/>
            </w:pPr>
            <w:r w:rsidRPr="00FF4B4B">
              <w:t>Sambutan oleh ketua jurusan gizi atau yang mewakili Gizi Poltekkes Kemenkes Jakarta II</w:t>
            </w:r>
          </w:p>
          <w:p w14:paraId="3B547A18" w14:textId="77777777" w:rsidR="00BD4AB9" w:rsidRPr="00FF4B4B" w:rsidRDefault="00EB49FD">
            <w:pPr>
              <w:widowControl w:val="0"/>
              <w:numPr>
                <w:ilvl w:val="0"/>
                <w:numId w:val="189"/>
              </w:numPr>
              <w:spacing w:after="0" w:line="240" w:lineRule="auto"/>
              <w:ind w:left="450"/>
              <w:jc w:val="left"/>
            </w:pPr>
            <w:r w:rsidRPr="00FF4B4B">
              <w:t xml:space="preserve">Sambutan oleh kepala Desa </w:t>
            </w:r>
          </w:p>
          <w:p w14:paraId="32DCCEC0" w14:textId="77777777" w:rsidR="00BD4AB9" w:rsidRPr="00FF4B4B" w:rsidRDefault="00EB49FD">
            <w:pPr>
              <w:widowControl w:val="0"/>
              <w:numPr>
                <w:ilvl w:val="0"/>
                <w:numId w:val="189"/>
              </w:numPr>
              <w:spacing w:after="0" w:line="240" w:lineRule="auto"/>
              <w:ind w:left="450"/>
              <w:jc w:val="left"/>
            </w:pPr>
            <w:r w:rsidRPr="00FF4B4B">
              <w:t>Pengenalan Mahasiswa/i Gizi Poltekkes Kemenkes Jakarta II</w:t>
            </w:r>
          </w:p>
          <w:p w14:paraId="5BF46208" w14:textId="77777777" w:rsidR="00BD4AB9" w:rsidRPr="00FF4B4B" w:rsidRDefault="00EB49FD">
            <w:pPr>
              <w:widowControl w:val="0"/>
              <w:numPr>
                <w:ilvl w:val="0"/>
                <w:numId w:val="189"/>
              </w:numPr>
              <w:spacing w:after="0" w:line="240" w:lineRule="auto"/>
              <w:ind w:left="450"/>
              <w:jc w:val="left"/>
            </w:pPr>
            <w:r w:rsidRPr="00FF4B4B">
              <w:t xml:space="preserve">Menyampaikan permasalahan gizi yang ada di Desa </w:t>
            </w:r>
          </w:p>
          <w:p w14:paraId="4961B548" w14:textId="77777777" w:rsidR="00BD4AB9" w:rsidRPr="00FF4B4B" w:rsidRDefault="00EB49FD">
            <w:pPr>
              <w:widowControl w:val="0"/>
              <w:numPr>
                <w:ilvl w:val="0"/>
                <w:numId w:val="189"/>
              </w:numPr>
              <w:spacing w:after="0" w:line="240" w:lineRule="auto"/>
              <w:ind w:left="450"/>
              <w:jc w:val="left"/>
            </w:pPr>
            <w:r w:rsidRPr="00FF4B4B">
              <w:t>Menyampaikan rencana program yang akan dilaksanakan untuk mengatasi masalah</w:t>
            </w:r>
          </w:p>
          <w:p w14:paraId="447465F8" w14:textId="77777777" w:rsidR="00BD4AB9" w:rsidRPr="00FF4B4B" w:rsidRDefault="00EB49FD">
            <w:pPr>
              <w:widowControl w:val="0"/>
              <w:numPr>
                <w:ilvl w:val="0"/>
                <w:numId w:val="189"/>
              </w:numPr>
              <w:spacing w:after="0" w:line="240" w:lineRule="auto"/>
              <w:ind w:left="450"/>
              <w:jc w:val="left"/>
            </w:pPr>
            <w:r w:rsidRPr="00FF4B4B">
              <w:t xml:space="preserve">Diskusi </w:t>
            </w:r>
          </w:p>
          <w:p w14:paraId="4078BAA1" w14:textId="77777777" w:rsidR="00BD4AB9" w:rsidRPr="00FF4B4B" w:rsidRDefault="00EB49FD">
            <w:pPr>
              <w:widowControl w:val="0"/>
              <w:numPr>
                <w:ilvl w:val="0"/>
                <w:numId w:val="189"/>
              </w:numPr>
              <w:spacing w:after="0" w:line="240" w:lineRule="auto"/>
              <w:ind w:left="450"/>
              <w:jc w:val="left"/>
            </w:pPr>
            <w:r w:rsidRPr="00FF4B4B">
              <w:lastRenderedPageBreak/>
              <w:t>Menyampaikan kesimpulan hasil MMD</w:t>
            </w:r>
          </w:p>
          <w:p w14:paraId="729C7CAA" w14:textId="77777777" w:rsidR="00BD4AB9" w:rsidRPr="00FF4B4B" w:rsidRDefault="00EB49FD">
            <w:pPr>
              <w:widowControl w:val="0"/>
              <w:numPr>
                <w:ilvl w:val="0"/>
                <w:numId w:val="189"/>
              </w:numPr>
              <w:spacing w:after="0" w:line="240" w:lineRule="auto"/>
              <w:ind w:left="450"/>
              <w:jc w:val="left"/>
            </w:pPr>
            <w:r w:rsidRPr="00FF4B4B">
              <w:t xml:space="preserve">Memberi </w:t>
            </w:r>
            <w:proofErr w:type="gramStart"/>
            <w:r w:rsidRPr="00FF4B4B">
              <w:t>salam</w:t>
            </w:r>
            <w:proofErr w:type="gramEnd"/>
            <w:r w:rsidRPr="00FF4B4B">
              <w:t xml:space="preserve"> dan penutupan MMD.</w:t>
            </w:r>
          </w:p>
          <w:p w14:paraId="78677F37" w14:textId="77777777" w:rsidR="00BD4AB9" w:rsidRDefault="00BD4AB9">
            <w:pPr>
              <w:widowControl w:val="0"/>
              <w:spacing w:after="0" w:line="240" w:lineRule="auto"/>
              <w:jc w:val="left"/>
            </w:pPr>
          </w:p>
          <w:p w14:paraId="3FC1A2B7" w14:textId="77777777" w:rsidR="00904322" w:rsidRDefault="00904322">
            <w:pPr>
              <w:widowControl w:val="0"/>
              <w:spacing w:after="0" w:line="240" w:lineRule="auto"/>
              <w:jc w:val="left"/>
            </w:pPr>
          </w:p>
          <w:p w14:paraId="61CC89E8" w14:textId="77777777" w:rsidR="00904322" w:rsidRPr="00FF4B4B" w:rsidRDefault="00904322">
            <w:pPr>
              <w:widowControl w:val="0"/>
              <w:spacing w:after="0" w:line="240" w:lineRule="auto"/>
              <w:jc w:val="left"/>
            </w:pPr>
          </w:p>
          <w:p w14:paraId="35884BC1" w14:textId="77777777" w:rsidR="00BD4AB9" w:rsidRPr="00FF4B4B" w:rsidRDefault="00EB49FD">
            <w:pPr>
              <w:widowControl w:val="0"/>
              <w:spacing w:after="0" w:line="240" w:lineRule="auto"/>
              <w:jc w:val="left"/>
              <w:rPr>
                <w:b/>
              </w:rPr>
            </w:pPr>
            <w:r w:rsidRPr="00FF4B4B">
              <w:rPr>
                <w:b/>
              </w:rPr>
              <w:t>Monitoring dan Evaluasi</w:t>
            </w:r>
          </w:p>
          <w:p w14:paraId="48CEFECF" w14:textId="77777777" w:rsidR="00BD4AB9" w:rsidRPr="00FF4B4B" w:rsidRDefault="00EB49FD">
            <w:pPr>
              <w:widowControl w:val="0"/>
              <w:numPr>
                <w:ilvl w:val="0"/>
                <w:numId w:val="325"/>
              </w:numPr>
              <w:spacing w:after="0" w:line="240" w:lineRule="auto"/>
              <w:ind w:left="450"/>
              <w:jc w:val="left"/>
            </w:pPr>
            <w:r w:rsidRPr="00FF4B4B">
              <w:t>Pencatatan dan pelaporan kehadiran peserta MMD</w:t>
            </w:r>
          </w:p>
          <w:p w14:paraId="481220EB" w14:textId="77777777" w:rsidR="00BD4AB9" w:rsidRPr="00FF4B4B" w:rsidRDefault="00EB49FD">
            <w:pPr>
              <w:widowControl w:val="0"/>
              <w:numPr>
                <w:ilvl w:val="0"/>
                <w:numId w:val="325"/>
              </w:numPr>
              <w:spacing w:after="0" w:line="240" w:lineRule="auto"/>
              <w:ind w:left="450"/>
              <w:jc w:val="left"/>
            </w:pPr>
            <w:r w:rsidRPr="00FF4B4B">
              <w:t>Pencatatan hasil diskusi MMD</w:t>
            </w:r>
          </w:p>
          <w:p w14:paraId="6DC30C62" w14:textId="77777777" w:rsidR="00BD4AB9" w:rsidRPr="00FF4B4B" w:rsidRDefault="00BD4AB9" w:rsidP="00904322">
            <w:pPr>
              <w:spacing w:after="0" w:line="240" w:lineRule="auto"/>
              <w:jc w:val="left"/>
            </w:pPr>
          </w:p>
        </w:tc>
        <w:tc>
          <w:tcPr>
            <w:tcW w:w="4392" w:type="dxa"/>
          </w:tcPr>
          <w:p w14:paraId="6EBEEB0F" w14:textId="77777777" w:rsidR="00BD4AB9" w:rsidRDefault="00BD4AB9">
            <w:pPr>
              <w:spacing w:after="0" w:line="240" w:lineRule="auto"/>
              <w:ind w:hanging="2"/>
              <w:jc w:val="left"/>
            </w:pPr>
          </w:p>
          <w:p w14:paraId="2D4C882D" w14:textId="77777777" w:rsidR="00BD4AB9" w:rsidRPr="00FF4B4B" w:rsidRDefault="00EB49FD" w:rsidP="00904322">
            <w:pPr>
              <w:spacing w:after="0" w:line="240" w:lineRule="auto"/>
              <w:jc w:val="left"/>
              <w:rPr>
                <w:b/>
              </w:rPr>
            </w:pPr>
            <w:r w:rsidRPr="00FF4B4B">
              <w:rPr>
                <w:b/>
              </w:rPr>
              <w:t>Persiapan</w:t>
            </w:r>
          </w:p>
          <w:p w14:paraId="6C10E536" w14:textId="77777777" w:rsidR="00BD4AB9" w:rsidRPr="00FF4B4B" w:rsidRDefault="00EB49FD">
            <w:pPr>
              <w:numPr>
                <w:ilvl w:val="0"/>
                <w:numId w:val="59"/>
              </w:numPr>
              <w:spacing w:after="0" w:line="240" w:lineRule="auto"/>
              <w:ind w:left="450"/>
              <w:jc w:val="left"/>
            </w:pPr>
            <w:r w:rsidRPr="00FF4B4B">
              <w:t>Adanya surat izin untuk melakukan MMD</w:t>
            </w:r>
          </w:p>
          <w:p w14:paraId="5F3631AA" w14:textId="77777777" w:rsidR="00BD4AB9" w:rsidRPr="00FF4B4B" w:rsidRDefault="00EB49FD">
            <w:pPr>
              <w:numPr>
                <w:ilvl w:val="0"/>
                <w:numId w:val="59"/>
              </w:numPr>
              <w:spacing w:after="0" w:line="240" w:lineRule="auto"/>
              <w:ind w:left="450"/>
              <w:jc w:val="left"/>
            </w:pPr>
            <w:r w:rsidRPr="00FF4B4B">
              <w:t>Adanya surat undangan dan telah disebarkan keseluruh peserta MMD</w:t>
            </w:r>
          </w:p>
          <w:p w14:paraId="3D1C3A13" w14:textId="77777777" w:rsidR="00BD4AB9" w:rsidRPr="00FF4B4B" w:rsidRDefault="00EB49FD">
            <w:pPr>
              <w:numPr>
                <w:ilvl w:val="0"/>
                <w:numId w:val="59"/>
              </w:numPr>
              <w:spacing w:after="0" w:line="240" w:lineRule="auto"/>
              <w:ind w:left="450"/>
              <w:jc w:val="left"/>
            </w:pPr>
            <w:r w:rsidRPr="00FF4B4B">
              <w:t>Tersedianya peralatan dan sarana-prasarana MMD</w:t>
            </w:r>
          </w:p>
          <w:p w14:paraId="7EECB348" w14:textId="77777777" w:rsidR="00BD4AB9" w:rsidRPr="00FF4B4B" w:rsidRDefault="00EB49FD">
            <w:pPr>
              <w:spacing w:after="0" w:line="240" w:lineRule="auto"/>
              <w:jc w:val="left"/>
              <w:rPr>
                <w:b/>
              </w:rPr>
            </w:pPr>
            <w:r w:rsidRPr="00FF4B4B">
              <w:rPr>
                <w:b/>
              </w:rPr>
              <w:t>Pelaksanaan</w:t>
            </w:r>
          </w:p>
          <w:p w14:paraId="59A6BCD4" w14:textId="77777777" w:rsidR="00BD4AB9" w:rsidRPr="00FF4B4B" w:rsidRDefault="00EB49FD">
            <w:pPr>
              <w:numPr>
                <w:ilvl w:val="0"/>
                <w:numId w:val="129"/>
              </w:numPr>
              <w:spacing w:after="0" w:line="240" w:lineRule="auto"/>
              <w:ind w:left="450"/>
              <w:jc w:val="left"/>
            </w:pPr>
            <w:r w:rsidRPr="00FF4B4B">
              <w:t>Terlaksananya pembukaan MMD</w:t>
            </w:r>
          </w:p>
          <w:p w14:paraId="6CA6EB9A" w14:textId="77777777" w:rsidR="00BD4AB9" w:rsidRPr="00FF4B4B" w:rsidRDefault="00EB49FD">
            <w:pPr>
              <w:numPr>
                <w:ilvl w:val="0"/>
                <w:numId w:val="129"/>
              </w:numPr>
              <w:spacing w:after="0" w:line="240" w:lineRule="auto"/>
              <w:ind w:left="450"/>
              <w:jc w:val="left"/>
            </w:pPr>
            <w:r w:rsidRPr="00FF4B4B">
              <w:t>Terlaksananya sambutan oleh ketua jurusan gizi atau perwakilan pihak Poltekkes Kemenkes Jakarta II</w:t>
            </w:r>
          </w:p>
          <w:p w14:paraId="5AA963F0" w14:textId="77777777" w:rsidR="00BD4AB9" w:rsidRPr="00FF4B4B" w:rsidRDefault="00EB49FD">
            <w:pPr>
              <w:numPr>
                <w:ilvl w:val="0"/>
                <w:numId w:val="129"/>
              </w:numPr>
              <w:spacing w:after="0" w:line="240" w:lineRule="auto"/>
              <w:ind w:left="450"/>
              <w:jc w:val="left"/>
            </w:pPr>
            <w:r w:rsidRPr="00FF4B4B">
              <w:t>Terlaksananya sambutan oleh kepala desa setempat.</w:t>
            </w:r>
          </w:p>
          <w:p w14:paraId="2F6BC4BB" w14:textId="77777777" w:rsidR="00BD4AB9" w:rsidRPr="00FF4B4B" w:rsidRDefault="00EB49FD">
            <w:pPr>
              <w:numPr>
                <w:ilvl w:val="0"/>
                <w:numId w:val="129"/>
              </w:numPr>
              <w:spacing w:after="0" w:line="240" w:lineRule="auto"/>
              <w:ind w:left="450"/>
              <w:jc w:val="left"/>
            </w:pPr>
            <w:r w:rsidRPr="00FF4B4B">
              <w:t>Dilakukannya pengenalan mahasiswa/i Gizi Poltekkes Kemenkes Jakarta II</w:t>
            </w:r>
          </w:p>
          <w:p w14:paraId="54670BE7" w14:textId="77777777" w:rsidR="00BD4AB9" w:rsidRPr="00FF4B4B" w:rsidRDefault="00EB49FD">
            <w:pPr>
              <w:numPr>
                <w:ilvl w:val="0"/>
                <w:numId w:val="129"/>
              </w:numPr>
              <w:spacing w:after="0" w:line="240" w:lineRule="auto"/>
              <w:ind w:left="450"/>
              <w:jc w:val="left"/>
            </w:pPr>
            <w:r w:rsidRPr="00FF4B4B">
              <w:t>Telah disampaikannya permasalahan gizi yang ada di desa setempat</w:t>
            </w:r>
          </w:p>
          <w:p w14:paraId="1040922F" w14:textId="77777777" w:rsidR="00BD4AB9" w:rsidRPr="00FF4B4B" w:rsidRDefault="00EB49FD">
            <w:pPr>
              <w:numPr>
                <w:ilvl w:val="0"/>
                <w:numId w:val="129"/>
              </w:numPr>
              <w:spacing w:after="0" w:line="240" w:lineRule="auto"/>
              <w:ind w:left="450"/>
              <w:jc w:val="left"/>
            </w:pPr>
            <w:r w:rsidRPr="00FF4B4B">
              <w:t xml:space="preserve">Telah disampaikannya rencana program yang </w:t>
            </w:r>
            <w:proofErr w:type="gramStart"/>
            <w:r w:rsidRPr="00FF4B4B">
              <w:t>akan</w:t>
            </w:r>
            <w:proofErr w:type="gramEnd"/>
            <w:r w:rsidRPr="00FF4B4B">
              <w:t xml:space="preserve"> dilaksanakan.</w:t>
            </w:r>
          </w:p>
          <w:p w14:paraId="1834D2D1" w14:textId="77777777" w:rsidR="00BD4AB9" w:rsidRPr="00FF4B4B" w:rsidRDefault="00EB49FD">
            <w:pPr>
              <w:numPr>
                <w:ilvl w:val="0"/>
                <w:numId w:val="129"/>
              </w:numPr>
              <w:spacing w:after="0" w:line="240" w:lineRule="auto"/>
              <w:ind w:left="450"/>
              <w:jc w:val="left"/>
            </w:pPr>
            <w:r w:rsidRPr="00FF4B4B">
              <w:lastRenderedPageBreak/>
              <w:t>Telah dilakukannya diskusi pemecahan masalah gizi.</w:t>
            </w:r>
          </w:p>
          <w:p w14:paraId="3D88692D" w14:textId="77777777" w:rsidR="00BD4AB9" w:rsidRPr="00FF4B4B" w:rsidRDefault="00EB49FD">
            <w:pPr>
              <w:numPr>
                <w:ilvl w:val="0"/>
                <w:numId w:val="129"/>
              </w:numPr>
              <w:spacing w:after="0" w:line="240" w:lineRule="auto"/>
              <w:ind w:left="450"/>
              <w:jc w:val="left"/>
            </w:pPr>
            <w:r w:rsidRPr="00FF4B4B">
              <w:t>Telah disampaikannya kesimpulan hasil MMD</w:t>
            </w:r>
          </w:p>
          <w:p w14:paraId="37F13A22" w14:textId="01E7D08B" w:rsidR="00BD4AB9" w:rsidRDefault="00EB49FD" w:rsidP="005C43D7">
            <w:pPr>
              <w:numPr>
                <w:ilvl w:val="0"/>
                <w:numId w:val="129"/>
              </w:numPr>
              <w:spacing w:after="0" w:line="240" w:lineRule="auto"/>
              <w:ind w:left="450"/>
              <w:jc w:val="left"/>
            </w:pPr>
            <w:r w:rsidRPr="00FF4B4B">
              <w:t>Dilakukannya penutupan MMD.</w:t>
            </w:r>
          </w:p>
          <w:p w14:paraId="06FE388F" w14:textId="77777777" w:rsidR="00904322" w:rsidRPr="00FF4B4B" w:rsidRDefault="00904322">
            <w:pPr>
              <w:spacing w:after="0" w:line="240" w:lineRule="auto"/>
              <w:jc w:val="left"/>
            </w:pPr>
          </w:p>
          <w:p w14:paraId="3C50065D" w14:textId="77777777" w:rsidR="00BD4AB9" w:rsidRPr="00FF4B4B" w:rsidRDefault="00EB49FD">
            <w:pPr>
              <w:spacing w:after="0" w:line="240" w:lineRule="auto"/>
              <w:jc w:val="left"/>
              <w:rPr>
                <w:b/>
              </w:rPr>
            </w:pPr>
            <w:r w:rsidRPr="00FF4B4B">
              <w:rPr>
                <w:b/>
              </w:rPr>
              <w:t>Monitoring dan Evaluasi</w:t>
            </w:r>
          </w:p>
          <w:p w14:paraId="6510F9B8" w14:textId="77777777" w:rsidR="00BD4AB9" w:rsidRPr="00FF4B4B" w:rsidRDefault="00EB49FD">
            <w:pPr>
              <w:numPr>
                <w:ilvl w:val="0"/>
                <w:numId w:val="50"/>
              </w:numPr>
              <w:spacing w:after="0" w:line="240" w:lineRule="auto"/>
              <w:ind w:left="450"/>
              <w:jc w:val="left"/>
            </w:pPr>
            <w:r w:rsidRPr="00FF4B4B">
              <w:t>Tersedianya data kehadiran peserta MMD</w:t>
            </w:r>
          </w:p>
          <w:p w14:paraId="5749032D" w14:textId="77777777" w:rsidR="00BD4AB9" w:rsidRPr="00FF4B4B" w:rsidRDefault="00EB49FD">
            <w:pPr>
              <w:numPr>
                <w:ilvl w:val="0"/>
                <w:numId w:val="50"/>
              </w:numPr>
              <w:spacing w:after="0" w:line="240" w:lineRule="auto"/>
              <w:ind w:left="450"/>
              <w:jc w:val="left"/>
            </w:pPr>
            <w:r w:rsidRPr="00FF4B4B">
              <w:t>Tersedianya data hasil diskusi MMD</w:t>
            </w:r>
          </w:p>
        </w:tc>
        <w:tc>
          <w:tcPr>
            <w:tcW w:w="4392" w:type="dxa"/>
          </w:tcPr>
          <w:p w14:paraId="270BAE70" w14:textId="77777777" w:rsidR="00BD4AB9" w:rsidRPr="00FF4B4B" w:rsidRDefault="00BD4AB9">
            <w:pPr>
              <w:spacing w:after="0" w:line="240" w:lineRule="auto"/>
              <w:ind w:hanging="2"/>
              <w:jc w:val="left"/>
            </w:pPr>
          </w:p>
        </w:tc>
      </w:tr>
      <w:tr w:rsidR="00BD4AB9" w:rsidRPr="00FF4B4B" w14:paraId="724C9DBA" w14:textId="77777777">
        <w:tc>
          <w:tcPr>
            <w:tcW w:w="4392" w:type="dxa"/>
          </w:tcPr>
          <w:p w14:paraId="746766A7" w14:textId="77777777" w:rsidR="00BD4AB9" w:rsidRPr="00FF4B4B" w:rsidRDefault="00BD4AB9">
            <w:pPr>
              <w:spacing w:after="0" w:line="240" w:lineRule="auto"/>
              <w:ind w:hanging="2"/>
              <w:jc w:val="left"/>
            </w:pPr>
          </w:p>
          <w:p w14:paraId="3DDA0583" w14:textId="77777777" w:rsidR="00BD4AB9" w:rsidRPr="00FF4B4B" w:rsidRDefault="00EB49FD">
            <w:pPr>
              <w:spacing w:after="0" w:line="240" w:lineRule="auto"/>
              <w:ind w:hanging="2"/>
              <w:jc w:val="left"/>
            </w:pPr>
            <w:r w:rsidRPr="00FF4B4B">
              <w:rPr>
                <w:b/>
              </w:rPr>
              <w:t xml:space="preserve">OUTPUT : </w:t>
            </w:r>
          </w:p>
          <w:p w14:paraId="70123B58" w14:textId="77777777" w:rsidR="00BD4AB9" w:rsidRPr="00FF4B4B" w:rsidRDefault="00EB49FD">
            <w:pPr>
              <w:spacing w:after="0" w:line="240" w:lineRule="auto"/>
              <w:ind w:hanging="2"/>
              <w:jc w:val="left"/>
            </w:pPr>
            <w:r w:rsidRPr="00FF4B4B">
              <w:t xml:space="preserve">Disepakatinya rencana program berdasarkan hasil musyawarah masyarakat desa (MMD) sebagai pemecahan masalah gizi di desa Barengkok </w:t>
            </w:r>
          </w:p>
          <w:p w14:paraId="067B871F" w14:textId="77777777" w:rsidR="00BD4AB9" w:rsidRPr="00FF4B4B" w:rsidRDefault="00BD4AB9">
            <w:pPr>
              <w:spacing w:after="0" w:line="240" w:lineRule="auto"/>
              <w:ind w:hanging="2"/>
              <w:jc w:val="left"/>
            </w:pPr>
          </w:p>
          <w:p w14:paraId="4BFB7652" w14:textId="77777777" w:rsidR="00BD4AB9" w:rsidRPr="00FF4B4B" w:rsidRDefault="00BD4AB9">
            <w:pPr>
              <w:spacing w:after="0" w:line="240" w:lineRule="auto"/>
              <w:ind w:hanging="2"/>
              <w:jc w:val="left"/>
            </w:pPr>
          </w:p>
          <w:p w14:paraId="08F6FB43" w14:textId="77777777" w:rsidR="00BD4AB9" w:rsidRPr="00FF4B4B" w:rsidRDefault="00BD4AB9">
            <w:pPr>
              <w:spacing w:after="0" w:line="240" w:lineRule="auto"/>
              <w:ind w:hanging="2"/>
              <w:jc w:val="left"/>
            </w:pPr>
          </w:p>
        </w:tc>
        <w:tc>
          <w:tcPr>
            <w:tcW w:w="4392" w:type="dxa"/>
          </w:tcPr>
          <w:p w14:paraId="0611FA28" w14:textId="77777777" w:rsidR="00BD4AB9" w:rsidRPr="00FF4B4B" w:rsidRDefault="00BD4AB9">
            <w:pPr>
              <w:spacing w:after="0" w:line="240" w:lineRule="auto"/>
              <w:ind w:hanging="2"/>
              <w:jc w:val="left"/>
            </w:pPr>
          </w:p>
          <w:p w14:paraId="7AB68893" w14:textId="77777777" w:rsidR="00BD4AB9" w:rsidRPr="00FF4B4B" w:rsidRDefault="00BD4AB9">
            <w:pPr>
              <w:spacing w:after="0" w:line="240" w:lineRule="auto"/>
              <w:ind w:hanging="2"/>
              <w:jc w:val="left"/>
            </w:pPr>
          </w:p>
          <w:p w14:paraId="47A26A82" w14:textId="77777777" w:rsidR="00BD4AB9" w:rsidRPr="00FF4B4B" w:rsidRDefault="00EB49FD">
            <w:pPr>
              <w:spacing w:after="0" w:line="240" w:lineRule="auto"/>
              <w:ind w:hanging="2"/>
              <w:jc w:val="left"/>
            </w:pPr>
            <w:r w:rsidRPr="00FF4B4B">
              <w:t xml:space="preserve">Dihasilkannya rencana program gizi dari hasil kesepakatan musyawarah masyarakat desa (MMD) di desa Barengkok </w:t>
            </w:r>
          </w:p>
          <w:p w14:paraId="3CDCE7DA" w14:textId="77777777" w:rsidR="00BD4AB9" w:rsidRPr="00FF4B4B" w:rsidRDefault="00BD4AB9">
            <w:pPr>
              <w:spacing w:after="0" w:line="240" w:lineRule="auto"/>
              <w:ind w:hanging="2"/>
              <w:jc w:val="left"/>
            </w:pPr>
          </w:p>
        </w:tc>
        <w:tc>
          <w:tcPr>
            <w:tcW w:w="4392" w:type="dxa"/>
          </w:tcPr>
          <w:p w14:paraId="01B75BE2" w14:textId="77777777" w:rsidR="00BD4AB9" w:rsidRPr="00FF4B4B" w:rsidRDefault="00BD4AB9">
            <w:pPr>
              <w:spacing w:after="0" w:line="240" w:lineRule="auto"/>
              <w:ind w:hanging="2"/>
              <w:jc w:val="left"/>
            </w:pPr>
          </w:p>
        </w:tc>
      </w:tr>
      <w:tr w:rsidR="00BD4AB9" w:rsidRPr="00FF4B4B" w14:paraId="0F2A7D3B" w14:textId="77777777">
        <w:tc>
          <w:tcPr>
            <w:tcW w:w="4392" w:type="dxa"/>
          </w:tcPr>
          <w:p w14:paraId="004BE45C" w14:textId="77777777" w:rsidR="00BD4AB9" w:rsidRPr="00FF4B4B" w:rsidRDefault="00BD4AB9">
            <w:pPr>
              <w:spacing w:after="0" w:line="240" w:lineRule="auto"/>
              <w:ind w:hanging="2"/>
              <w:jc w:val="left"/>
            </w:pPr>
          </w:p>
          <w:p w14:paraId="7A84444E" w14:textId="77777777" w:rsidR="00BD4AB9" w:rsidRPr="00FF4B4B" w:rsidRDefault="00EB49FD">
            <w:pPr>
              <w:spacing w:after="0" w:line="240" w:lineRule="auto"/>
              <w:ind w:hanging="2"/>
              <w:jc w:val="left"/>
            </w:pPr>
            <w:r w:rsidRPr="00FF4B4B">
              <w:rPr>
                <w:b/>
              </w:rPr>
              <w:t>OUTCOME :</w:t>
            </w:r>
          </w:p>
          <w:p w14:paraId="3F3D6EF5" w14:textId="77777777" w:rsidR="00BD4AB9" w:rsidRPr="00FF4B4B" w:rsidRDefault="00EB49FD">
            <w:pPr>
              <w:spacing w:after="0" w:line="240" w:lineRule="auto"/>
              <w:ind w:hanging="2"/>
              <w:jc w:val="left"/>
            </w:pPr>
            <w:r w:rsidRPr="00FF4B4B">
              <w:t xml:space="preserve">Berjalannya program-program gizi sesuai target dan prioritas masalah di desa Barengkok </w:t>
            </w:r>
          </w:p>
          <w:p w14:paraId="32D67037" w14:textId="77777777" w:rsidR="00BD4AB9" w:rsidRPr="00FF4B4B" w:rsidRDefault="00BD4AB9">
            <w:pPr>
              <w:spacing w:after="0" w:line="240" w:lineRule="auto"/>
              <w:ind w:hanging="2"/>
              <w:jc w:val="left"/>
            </w:pPr>
          </w:p>
        </w:tc>
        <w:tc>
          <w:tcPr>
            <w:tcW w:w="4392" w:type="dxa"/>
          </w:tcPr>
          <w:p w14:paraId="679BC532" w14:textId="77777777" w:rsidR="00BD4AB9" w:rsidRPr="00FF4B4B" w:rsidRDefault="00BD4AB9">
            <w:pPr>
              <w:spacing w:after="0" w:line="240" w:lineRule="auto"/>
              <w:ind w:hanging="2"/>
              <w:jc w:val="left"/>
            </w:pPr>
          </w:p>
          <w:p w14:paraId="5DE8F97C" w14:textId="77777777" w:rsidR="00BD4AB9" w:rsidRPr="00FF4B4B" w:rsidRDefault="00BD4AB9">
            <w:pPr>
              <w:spacing w:after="0" w:line="240" w:lineRule="auto"/>
              <w:ind w:hanging="2"/>
              <w:jc w:val="left"/>
            </w:pPr>
          </w:p>
          <w:p w14:paraId="4DB80095" w14:textId="77777777" w:rsidR="00BD4AB9" w:rsidRPr="00FF4B4B" w:rsidRDefault="00EB49FD">
            <w:pPr>
              <w:spacing w:after="0" w:line="240" w:lineRule="auto"/>
              <w:ind w:hanging="2"/>
              <w:jc w:val="left"/>
            </w:pPr>
            <w:r w:rsidRPr="00FF4B4B">
              <w:t xml:space="preserve">Program-program gizi 100% berjalan sesuai target dan prioritas masalah di desa Barengkok </w:t>
            </w:r>
          </w:p>
        </w:tc>
        <w:tc>
          <w:tcPr>
            <w:tcW w:w="4392" w:type="dxa"/>
          </w:tcPr>
          <w:p w14:paraId="26FB3B9B" w14:textId="77777777" w:rsidR="00BD4AB9" w:rsidRPr="00FF4B4B" w:rsidRDefault="00BD4AB9">
            <w:pPr>
              <w:spacing w:after="0" w:line="240" w:lineRule="auto"/>
              <w:ind w:hanging="2"/>
              <w:jc w:val="left"/>
            </w:pPr>
          </w:p>
        </w:tc>
      </w:tr>
    </w:tbl>
    <w:p w14:paraId="6C1304B1" w14:textId="77777777" w:rsidR="00BD4AB9" w:rsidRPr="00FF4B4B" w:rsidRDefault="00BD4AB9">
      <w:pPr>
        <w:spacing w:after="0" w:line="240" w:lineRule="auto"/>
        <w:jc w:val="left"/>
        <w:rPr>
          <w:b/>
        </w:rPr>
      </w:pPr>
    </w:p>
    <w:p w14:paraId="30A7E659" w14:textId="77777777" w:rsidR="00BD4AB9" w:rsidRPr="00FF4B4B" w:rsidRDefault="00BD4AB9">
      <w:pPr>
        <w:spacing w:after="0"/>
        <w:jc w:val="left"/>
        <w:rPr>
          <w:b/>
        </w:rPr>
      </w:pPr>
    </w:p>
    <w:p w14:paraId="343CBB7A" w14:textId="77777777" w:rsidR="00BD4AB9" w:rsidRPr="00FF4B4B" w:rsidRDefault="00BD4AB9">
      <w:pPr>
        <w:spacing w:after="0"/>
        <w:jc w:val="left"/>
        <w:rPr>
          <w:b/>
        </w:rPr>
      </w:pPr>
    </w:p>
    <w:p w14:paraId="6ED9755B" w14:textId="35380BAF" w:rsidR="00BD4AB9" w:rsidRPr="00FF4B4B" w:rsidRDefault="00BD4AB9" w:rsidP="005C43D7">
      <w:pPr>
        <w:spacing w:after="0"/>
        <w:jc w:val="left"/>
        <w:rPr>
          <w:b/>
        </w:rPr>
      </w:pPr>
    </w:p>
    <w:p w14:paraId="27780B29" w14:textId="77777777" w:rsidR="00BD4AB9" w:rsidRPr="00FF4B4B" w:rsidRDefault="00EB49FD">
      <w:pPr>
        <w:spacing w:after="240" w:line="240" w:lineRule="auto"/>
        <w:jc w:val="right"/>
        <w:rPr>
          <w:rFonts w:eastAsia="Arial"/>
          <w:b/>
          <w:i/>
        </w:rPr>
      </w:pPr>
      <w:r w:rsidRPr="00FF4B4B">
        <w:rPr>
          <w:rFonts w:eastAsia="Arial"/>
          <w:b/>
          <w:i/>
        </w:rPr>
        <w:t xml:space="preserve">Form </w:t>
      </w:r>
      <w:proofErr w:type="gramStart"/>
      <w:r w:rsidRPr="00FF4B4B">
        <w:rPr>
          <w:rFonts w:eastAsia="Arial"/>
          <w:b/>
          <w:i/>
        </w:rPr>
        <w:t>1 :</w:t>
      </w:r>
      <w:proofErr w:type="gramEnd"/>
      <w:r w:rsidRPr="00FF4B4B">
        <w:rPr>
          <w:rFonts w:eastAsia="Arial"/>
          <w:b/>
          <w:i/>
        </w:rPr>
        <w:t xml:space="preserve"> POA</w:t>
      </w:r>
    </w:p>
    <w:p w14:paraId="4350FB56" w14:textId="77777777" w:rsidR="00BD4AB9" w:rsidRPr="00FF4B4B" w:rsidRDefault="00EB49FD">
      <w:pPr>
        <w:spacing w:after="0" w:line="240" w:lineRule="auto"/>
        <w:jc w:val="center"/>
        <w:rPr>
          <w:rFonts w:eastAsia="Arial"/>
          <w:b/>
        </w:rPr>
      </w:pPr>
      <w:r w:rsidRPr="00FF4B4B">
        <w:rPr>
          <w:rFonts w:eastAsia="Arial"/>
          <w:b/>
        </w:rPr>
        <w:t>POA INTERVENSI PANGAN – GIZI – KESEHATAN</w:t>
      </w:r>
    </w:p>
    <w:p w14:paraId="14C6EB1C" w14:textId="77777777" w:rsidR="00BD4AB9" w:rsidRPr="00FF4B4B" w:rsidRDefault="00EB49FD">
      <w:pPr>
        <w:spacing w:after="0" w:line="240" w:lineRule="auto"/>
        <w:jc w:val="center"/>
        <w:rPr>
          <w:rFonts w:eastAsia="Arial"/>
          <w:b/>
        </w:rPr>
      </w:pPr>
      <w:r w:rsidRPr="00FF4B4B">
        <w:rPr>
          <w:rFonts w:eastAsia="Arial"/>
          <w:b/>
        </w:rPr>
        <w:t>INTERVENSI/PROYEK/</w:t>
      </w:r>
      <w:proofErr w:type="gramStart"/>
      <w:r w:rsidRPr="00FF4B4B">
        <w:rPr>
          <w:rFonts w:eastAsia="Arial"/>
          <w:b/>
        </w:rPr>
        <w:t>PROGRAM :</w:t>
      </w:r>
      <w:proofErr w:type="gramEnd"/>
      <w:r w:rsidRPr="00FF4B4B">
        <w:rPr>
          <w:rFonts w:eastAsia="Arial"/>
          <w:b/>
        </w:rPr>
        <w:t xml:space="preserve"> Penyuluhan </w:t>
      </w:r>
      <w:r w:rsidRPr="00FF4B4B">
        <w:rPr>
          <w:rFonts w:eastAsia="Arial"/>
          <w:b/>
          <w:i/>
        </w:rPr>
        <w:t>Stunting</w:t>
      </w:r>
    </w:p>
    <w:p w14:paraId="2E3654FC" w14:textId="77777777" w:rsidR="00BD4AB9" w:rsidRPr="00FF4B4B" w:rsidRDefault="00BD4AB9">
      <w:pPr>
        <w:spacing w:after="0" w:line="240" w:lineRule="auto"/>
        <w:jc w:val="center"/>
        <w:rPr>
          <w:rFonts w:eastAsia="Arial"/>
          <w:b/>
        </w:rPr>
      </w:pPr>
    </w:p>
    <w:p w14:paraId="756709C8" w14:textId="77777777" w:rsidR="00BD4AB9" w:rsidRPr="00FF4B4B" w:rsidRDefault="00EB49FD" w:rsidP="00651809">
      <w:pPr>
        <w:spacing w:after="0" w:line="240" w:lineRule="auto"/>
        <w:jc w:val="left"/>
        <w:rPr>
          <w:rFonts w:eastAsia="Arial"/>
          <w:b/>
          <w:i/>
        </w:rPr>
      </w:pPr>
      <w:r w:rsidRPr="00FF4B4B">
        <w:rPr>
          <w:rFonts w:eastAsia="Arial"/>
        </w:rPr>
        <w:t xml:space="preserve">Kelompok/judul </w:t>
      </w:r>
      <w:proofErr w:type="gramStart"/>
      <w:r w:rsidRPr="00FF4B4B">
        <w:rPr>
          <w:rFonts w:eastAsia="Arial"/>
        </w:rPr>
        <w:t>intervensi :</w:t>
      </w:r>
      <w:proofErr w:type="gramEnd"/>
      <w:r w:rsidRPr="00FF4B4B">
        <w:rPr>
          <w:rFonts w:eastAsia="Arial"/>
        </w:rPr>
        <w:t xml:space="preserve"> Penyuluhan </w:t>
      </w:r>
      <w:r w:rsidRPr="00FF4B4B">
        <w:rPr>
          <w:rFonts w:eastAsia="Arial"/>
          <w:i/>
        </w:rPr>
        <w:t>Stunting</w:t>
      </w:r>
      <w:r w:rsidRPr="00FF4B4B">
        <w:rPr>
          <w:rFonts w:eastAsia="Arial"/>
        </w:rPr>
        <w:t xml:space="preserve"> </w:t>
      </w:r>
      <w:r w:rsidRPr="00FF4B4B">
        <w:rPr>
          <w:rFonts w:eastAsia="Arial"/>
        </w:rPr>
        <w:tab/>
        <w:t>Anggota kelompok: Mahasiswa Jurusan Gizi Poltekkes Kemenkes Jakarta II</w:t>
      </w:r>
    </w:p>
    <w:p w14:paraId="0CEF2D61" w14:textId="77777777" w:rsidR="00BD4AB9" w:rsidRPr="00FF4B4B" w:rsidRDefault="00EB49FD">
      <w:pPr>
        <w:spacing w:after="0" w:line="240" w:lineRule="auto"/>
        <w:jc w:val="left"/>
        <w:rPr>
          <w:rFonts w:eastAsia="Arial"/>
          <w:b/>
          <w:i/>
        </w:rPr>
      </w:pPr>
      <w:r w:rsidRPr="00FF4B4B">
        <w:rPr>
          <w:rFonts w:eastAsia="Arial"/>
          <w:b/>
          <w:i/>
        </w:rPr>
        <w:t xml:space="preserve">                                                                                                                                                         </w:t>
      </w:r>
    </w:p>
    <w:tbl>
      <w:tblPr>
        <w:tblStyle w:val="af"/>
        <w:tblW w:w="14805" w:type="dxa"/>
        <w:tblInd w:w="-64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485"/>
        <w:gridCol w:w="2235"/>
        <w:gridCol w:w="1365"/>
        <w:gridCol w:w="1845"/>
        <w:gridCol w:w="1365"/>
        <w:gridCol w:w="1455"/>
        <w:gridCol w:w="1155"/>
        <w:gridCol w:w="1065"/>
        <w:gridCol w:w="1410"/>
        <w:gridCol w:w="1425"/>
      </w:tblGrid>
      <w:tr w:rsidR="00BD4AB9" w:rsidRPr="00FF4B4B" w14:paraId="34D6CD45" w14:textId="77777777" w:rsidTr="00D648C5">
        <w:trPr>
          <w:trHeight w:val="744"/>
          <w:tblHeader/>
        </w:trPr>
        <w:tc>
          <w:tcPr>
            <w:tcW w:w="1485"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EAC8F1F" w14:textId="77777777" w:rsidR="00BD4AB9" w:rsidRPr="00FF4B4B" w:rsidRDefault="00EB49FD">
            <w:pPr>
              <w:spacing w:after="0" w:line="240" w:lineRule="auto"/>
              <w:ind w:left="90"/>
              <w:jc w:val="center"/>
              <w:rPr>
                <w:rFonts w:eastAsia="Arial"/>
                <w:b/>
                <w:i/>
              </w:rPr>
            </w:pPr>
            <w:r w:rsidRPr="00FF4B4B">
              <w:rPr>
                <w:rFonts w:eastAsia="Arial"/>
                <w:b/>
                <w:i/>
              </w:rPr>
              <w:t>Deskripsi intervensi</w:t>
            </w:r>
          </w:p>
        </w:tc>
        <w:tc>
          <w:tcPr>
            <w:tcW w:w="2235" w:type="dxa"/>
            <w:vMerge w:val="restart"/>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4CFB6A88" w14:textId="77777777" w:rsidR="00BD4AB9" w:rsidRPr="00FF4B4B" w:rsidRDefault="00EB49FD">
            <w:pPr>
              <w:spacing w:after="240" w:line="240" w:lineRule="auto"/>
              <w:jc w:val="center"/>
              <w:rPr>
                <w:rFonts w:eastAsia="Arial"/>
                <w:b/>
                <w:i/>
              </w:rPr>
            </w:pPr>
            <w:r w:rsidRPr="00FF4B4B">
              <w:rPr>
                <w:rFonts w:eastAsia="Arial"/>
                <w:b/>
                <w:i/>
              </w:rPr>
              <w:t>Tujuan Umum &amp;  Khusus</w:t>
            </w:r>
          </w:p>
        </w:tc>
        <w:tc>
          <w:tcPr>
            <w:tcW w:w="1365" w:type="dxa"/>
            <w:vMerge w:val="restart"/>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6432CE2D" w14:textId="77777777" w:rsidR="00BD4AB9" w:rsidRPr="00FF4B4B" w:rsidRDefault="00EB49FD">
            <w:pPr>
              <w:spacing w:after="0" w:line="240" w:lineRule="auto"/>
              <w:ind w:left="90"/>
              <w:jc w:val="center"/>
              <w:rPr>
                <w:rFonts w:eastAsia="Arial"/>
                <w:b/>
                <w:i/>
              </w:rPr>
            </w:pPr>
            <w:r w:rsidRPr="00FF4B4B">
              <w:rPr>
                <w:rFonts w:eastAsia="Arial"/>
                <w:b/>
                <w:i/>
              </w:rPr>
              <w:t>Target &amp; sasaran langsung</w:t>
            </w:r>
          </w:p>
        </w:tc>
        <w:tc>
          <w:tcPr>
            <w:tcW w:w="1845" w:type="dxa"/>
            <w:vMerge w:val="restart"/>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0C1C8E56" w14:textId="77777777" w:rsidR="00BD4AB9" w:rsidRPr="00FF4B4B" w:rsidRDefault="00EB49FD">
            <w:pPr>
              <w:spacing w:after="240" w:line="240" w:lineRule="auto"/>
              <w:jc w:val="center"/>
              <w:rPr>
                <w:rFonts w:eastAsia="Arial"/>
                <w:b/>
                <w:i/>
              </w:rPr>
            </w:pPr>
            <w:r w:rsidRPr="00FF4B4B">
              <w:rPr>
                <w:rFonts w:eastAsia="Arial"/>
                <w:b/>
                <w:i/>
              </w:rPr>
              <w:t>Rincian Kegiatan</w:t>
            </w:r>
          </w:p>
        </w:tc>
        <w:tc>
          <w:tcPr>
            <w:tcW w:w="2820" w:type="dxa"/>
            <w:gridSpan w:val="2"/>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3E8D21A1" w14:textId="77777777" w:rsidR="00BD4AB9" w:rsidRPr="00FF4B4B" w:rsidRDefault="00EB49FD">
            <w:pPr>
              <w:spacing w:after="0" w:line="240" w:lineRule="auto"/>
              <w:ind w:left="90"/>
              <w:jc w:val="center"/>
              <w:rPr>
                <w:rFonts w:eastAsia="Arial"/>
                <w:b/>
                <w:i/>
              </w:rPr>
            </w:pPr>
            <w:r w:rsidRPr="00FF4B4B">
              <w:rPr>
                <w:rFonts w:eastAsia="Arial"/>
                <w:b/>
                <w:i/>
              </w:rPr>
              <w:t>Personil/Instansi terkait</w:t>
            </w:r>
          </w:p>
        </w:tc>
        <w:tc>
          <w:tcPr>
            <w:tcW w:w="1155" w:type="dxa"/>
            <w:vMerge w:val="restart"/>
            <w:tcBorders>
              <w:top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tcPr>
          <w:p w14:paraId="474FF3A8" w14:textId="77777777" w:rsidR="00BD4AB9" w:rsidRPr="00FF4B4B" w:rsidRDefault="00EB49FD">
            <w:pPr>
              <w:spacing w:after="240" w:line="240" w:lineRule="auto"/>
              <w:jc w:val="center"/>
              <w:rPr>
                <w:rFonts w:eastAsia="Arial"/>
                <w:b/>
                <w:i/>
              </w:rPr>
            </w:pPr>
            <w:r w:rsidRPr="00FF4B4B">
              <w:rPr>
                <w:rFonts w:eastAsia="Arial"/>
                <w:b/>
                <w:i/>
              </w:rPr>
              <w:t>Tempat</w:t>
            </w:r>
          </w:p>
          <w:p w14:paraId="61434986" w14:textId="77777777" w:rsidR="00BD4AB9" w:rsidRPr="00FF4B4B" w:rsidRDefault="00EB49FD">
            <w:pPr>
              <w:spacing w:after="240" w:line="240" w:lineRule="auto"/>
              <w:jc w:val="center"/>
              <w:rPr>
                <w:rFonts w:eastAsia="Arial"/>
                <w:b/>
                <w:i/>
              </w:rPr>
            </w:pPr>
            <w:r w:rsidRPr="00FF4B4B">
              <w:rPr>
                <w:rFonts w:eastAsia="Arial"/>
                <w:b/>
                <w:i/>
              </w:rPr>
              <w:t>Kegiatan</w:t>
            </w:r>
          </w:p>
        </w:tc>
        <w:tc>
          <w:tcPr>
            <w:tcW w:w="1065" w:type="dxa"/>
            <w:vMerge w:val="restart"/>
            <w:tcBorders>
              <w:top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tcPr>
          <w:p w14:paraId="6D687D2F" w14:textId="77777777" w:rsidR="00BD4AB9" w:rsidRPr="00FF4B4B" w:rsidRDefault="00EB49FD">
            <w:pPr>
              <w:spacing w:after="0" w:line="240" w:lineRule="auto"/>
              <w:jc w:val="center"/>
              <w:rPr>
                <w:rFonts w:eastAsia="Arial"/>
                <w:b/>
                <w:i/>
              </w:rPr>
            </w:pPr>
            <w:r w:rsidRPr="00FF4B4B">
              <w:rPr>
                <w:rFonts w:eastAsia="Arial"/>
                <w:b/>
                <w:i/>
              </w:rPr>
              <w:t>Waktu (lama keg)</w:t>
            </w:r>
          </w:p>
        </w:tc>
        <w:tc>
          <w:tcPr>
            <w:tcW w:w="2835" w:type="dxa"/>
            <w:gridSpan w:val="2"/>
            <w:tcBorders>
              <w:top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tcPr>
          <w:p w14:paraId="5C97564E" w14:textId="77777777" w:rsidR="00BD4AB9" w:rsidRPr="00FF4B4B" w:rsidRDefault="00EB49FD">
            <w:pPr>
              <w:spacing w:after="0" w:line="240" w:lineRule="auto"/>
              <w:ind w:left="90"/>
              <w:jc w:val="center"/>
              <w:rPr>
                <w:rFonts w:eastAsia="Arial"/>
                <w:b/>
                <w:i/>
              </w:rPr>
            </w:pPr>
            <w:r w:rsidRPr="00FF4B4B">
              <w:rPr>
                <w:rFonts w:eastAsia="Arial"/>
                <w:b/>
                <w:i/>
              </w:rPr>
              <w:t>Sumber daya</w:t>
            </w:r>
          </w:p>
        </w:tc>
      </w:tr>
      <w:tr w:rsidR="00BD4AB9" w:rsidRPr="00FF4B4B" w14:paraId="6F02E26D" w14:textId="77777777" w:rsidTr="00D648C5">
        <w:trPr>
          <w:trHeight w:val="729"/>
          <w:tblHeader/>
        </w:trPr>
        <w:tc>
          <w:tcPr>
            <w:tcW w:w="148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F8DAF3A" w14:textId="77777777" w:rsidR="00BD4AB9" w:rsidRPr="00FF4B4B" w:rsidRDefault="00BD4AB9">
            <w:pPr>
              <w:widowControl w:val="0"/>
              <w:spacing w:after="0"/>
              <w:jc w:val="left"/>
              <w:rPr>
                <w:rFonts w:eastAsia="Arial"/>
                <w:b/>
                <w:i/>
              </w:rPr>
            </w:pPr>
          </w:p>
        </w:tc>
        <w:tc>
          <w:tcPr>
            <w:tcW w:w="2235" w:type="dxa"/>
            <w:vMerge/>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698811C5" w14:textId="77777777" w:rsidR="00BD4AB9" w:rsidRPr="00FF4B4B" w:rsidRDefault="00BD4AB9">
            <w:pPr>
              <w:widowControl w:val="0"/>
              <w:spacing w:after="0"/>
              <w:jc w:val="left"/>
              <w:rPr>
                <w:rFonts w:eastAsia="Arial"/>
                <w:b/>
                <w:i/>
              </w:rPr>
            </w:pPr>
          </w:p>
        </w:tc>
        <w:tc>
          <w:tcPr>
            <w:tcW w:w="1365" w:type="dxa"/>
            <w:vMerge/>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241E9A45" w14:textId="77777777" w:rsidR="00BD4AB9" w:rsidRPr="00FF4B4B" w:rsidRDefault="00BD4AB9">
            <w:pPr>
              <w:widowControl w:val="0"/>
              <w:spacing w:after="0"/>
              <w:jc w:val="left"/>
              <w:rPr>
                <w:rFonts w:eastAsia="Arial"/>
                <w:b/>
                <w:i/>
              </w:rPr>
            </w:pPr>
          </w:p>
        </w:tc>
        <w:tc>
          <w:tcPr>
            <w:tcW w:w="1845" w:type="dxa"/>
            <w:vMerge/>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45110B87" w14:textId="77777777" w:rsidR="00BD4AB9" w:rsidRPr="00FF4B4B" w:rsidRDefault="00BD4AB9">
            <w:pPr>
              <w:widowControl w:val="0"/>
              <w:spacing w:after="0"/>
              <w:jc w:val="left"/>
              <w:rPr>
                <w:rFonts w:eastAsia="Arial"/>
                <w:b/>
                <w:i/>
              </w:rPr>
            </w:pPr>
          </w:p>
        </w:tc>
        <w:tc>
          <w:tcPr>
            <w:tcW w:w="1365" w:type="dxa"/>
            <w:tcBorders>
              <w:bottom w:val="single" w:sz="8" w:space="0" w:color="000000"/>
              <w:right w:val="single" w:sz="8" w:space="0" w:color="000000"/>
            </w:tcBorders>
            <w:shd w:val="clear" w:color="auto" w:fill="auto"/>
            <w:tcMar>
              <w:top w:w="100" w:type="dxa"/>
              <w:left w:w="100" w:type="dxa"/>
              <w:bottom w:w="100" w:type="dxa"/>
              <w:right w:w="100" w:type="dxa"/>
            </w:tcMar>
            <w:vAlign w:val="center"/>
          </w:tcPr>
          <w:p w14:paraId="39F4184E" w14:textId="77777777" w:rsidR="00BD4AB9" w:rsidRPr="00FF4B4B" w:rsidRDefault="00EB49FD">
            <w:pPr>
              <w:spacing w:after="0" w:line="240" w:lineRule="auto"/>
              <w:jc w:val="center"/>
              <w:rPr>
                <w:rFonts w:eastAsia="Arial"/>
                <w:b/>
                <w:i/>
              </w:rPr>
            </w:pPr>
            <w:r w:rsidRPr="00FF4B4B">
              <w:rPr>
                <w:rFonts w:eastAsia="Arial"/>
                <w:b/>
                <w:i/>
              </w:rPr>
              <w:t>Langsung</w:t>
            </w:r>
          </w:p>
        </w:tc>
        <w:tc>
          <w:tcPr>
            <w:tcW w:w="1455" w:type="dxa"/>
            <w:tcBorders>
              <w:bottom w:val="single" w:sz="8" w:space="0" w:color="000000"/>
              <w:right w:val="single" w:sz="8" w:space="0" w:color="000000"/>
            </w:tcBorders>
            <w:shd w:val="clear" w:color="auto" w:fill="auto"/>
            <w:tcMar>
              <w:top w:w="100" w:type="dxa"/>
              <w:left w:w="100" w:type="dxa"/>
              <w:bottom w:w="100" w:type="dxa"/>
              <w:right w:w="100" w:type="dxa"/>
            </w:tcMar>
            <w:vAlign w:val="center"/>
          </w:tcPr>
          <w:p w14:paraId="64552F24" w14:textId="77777777" w:rsidR="00BD4AB9" w:rsidRPr="00FF4B4B" w:rsidRDefault="00EB49FD">
            <w:pPr>
              <w:spacing w:after="0" w:line="240" w:lineRule="auto"/>
              <w:jc w:val="center"/>
              <w:rPr>
                <w:rFonts w:eastAsia="Arial"/>
                <w:b/>
                <w:i/>
              </w:rPr>
            </w:pPr>
            <w:r w:rsidRPr="00FF4B4B">
              <w:rPr>
                <w:rFonts w:eastAsia="Arial"/>
                <w:b/>
                <w:i/>
              </w:rPr>
              <w:t>Pendukung</w:t>
            </w:r>
          </w:p>
        </w:tc>
        <w:tc>
          <w:tcPr>
            <w:tcW w:w="1155" w:type="dxa"/>
            <w:vMerge/>
            <w:tcBorders>
              <w:top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tcPr>
          <w:p w14:paraId="32FE6ADF" w14:textId="77777777" w:rsidR="00BD4AB9" w:rsidRPr="00FF4B4B" w:rsidRDefault="00BD4AB9">
            <w:pPr>
              <w:widowControl w:val="0"/>
              <w:spacing w:after="0"/>
              <w:jc w:val="left"/>
              <w:rPr>
                <w:rFonts w:eastAsia="Arial"/>
                <w:b/>
                <w:i/>
              </w:rPr>
            </w:pPr>
          </w:p>
        </w:tc>
        <w:tc>
          <w:tcPr>
            <w:tcW w:w="1065" w:type="dxa"/>
            <w:vMerge/>
            <w:tcBorders>
              <w:top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tcPr>
          <w:p w14:paraId="6556AAFA" w14:textId="77777777" w:rsidR="00BD4AB9" w:rsidRPr="00FF4B4B" w:rsidRDefault="00BD4AB9">
            <w:pPr>
              <w:widowControl w:val="0"/>
              <w:spacing w:after="0"/>
              <w:jc w:val="left"/>
              <w:rPr>
                <w:rFonts w:eastAsia="Arial"/>
                <w:b/>
                <w:i/>
              </w:rPr>
            </w:pPr>
          </w:p>
        </w:tc>
        <w:tc>
          <w:tcPr>
            <w:tcW w:w="1410" w:type="dxa"/>
            <w:tcBorders>
              <w:bottom w:val="single" w:sz="8" w:space="0" w:color="000000"/>
              <w:right w:val="single" w:sz="8" w:space="0" w:color="000000"/>
            </w:tcBorders>
            <w:shd w:val="clear" w:color="auto" w:fill="auto"/>
            <w:tcMar>
              <w:top w:w="100" w:type="dxa"/>
              <w:left w:w="100" w:type="dxa"/>
              <w:bottom w:w="100" w:type="dxa"/>
              <w:right w:w="100" w:type="dxa"/>
            </w:tcMar>
            <w:vAlign w:val="center"/>
          </w:tcPr>
          <w:p w14:paraId="48EA1AFA" w14:textId="77777777" w:rsidR="00BD4AB9" w:rsidRPr="00FF4B4B" w:rsidRDefault="00EB49FD">
            <w:pPr>
              <w:spacing w:after="0" w:line="240" w:lineRule="auto"/>
              <w:ind w:left="90"/>
              <w:jc w:val="center"/>
              <w:rPr>
                <w:rFonts w:eastAsia="Arial"/>
                <w:b/>
                <w:i/>
              </w:rPr>
            </w:pPr>
            <w:r w:rsidRPr="00FF4B4B">
              <w:rPr>
                <w:rFonts w:eastAsia="Arial"/>
                <w:b/>
                <w:i/>
              </w:rPr>
              <w:t>Jenis</w:t>
            </w:r>
          </w:p>
        </w:tc>
        <w:tc>
          <w:tcPr>
            <w:tcW w:w="1425" w:type="dxa"/>
            <w:tcBorders>
              <w:bottom w:val="single" w:sz="8" w:space="0" w:color="000000"/>
              <w:right w:val="single" w:sz="8" w:space="0" w:color="000000"/>
            </w:tcBorders>
            <w:shd w:val="clear" w:color="auto" w:fill="auto"/>
            <w:tcMar>
              <w:top w:w="100" w:type="dxa"/>
              <w:left w:w="100" w:type="dxa"/>
              <w:bottom w:w="100" w:type="dxa"/>
              <w:right w:w="100" w:type="dxa"/>
            </w:tcMar>
            <w:vAlign w:val="center"/>
          </w:tcPr>
          <w:p w14:paraId="5819C0B6" w14:textId="77777777" w:rsidR="00BD4AB9" w:rsidRPr="00FF4B4B" w:rsidRDefault="00EB49FD">
            <w:pPr>
              <w:spacing w:after="0" w:line="240" w:lineRule="auto"/>
              <w:ind w:left="90"/>
              <w:jc w:val="center"/>
              <w:rPr>
                <w:rFonts w:eastAsia="Arial"/>
                <w:b/>
                <w:i/>
              </w:rPr>
            </w:pPr>
            <w:r w:rsidRPr="00FF4B4B">
              <w:rPr>
                <w:rFonts w:eastAsia="Arial"/>
                <w:b/>
                <w:i/>
              </w:rPr>
              <w:t>Asal</w:t>
            </w:r>
          </w:p>
        </w:tc>
      </w:tr>
      <w:tr w:rsidR="00BD4AB9" w:rsidRPr="00FF4B4B" w14:paraId="064A98B6" w14:textId="77777777" w:rsidTr="00D648C5">
        <w:trPr>
          <w:trHeight w:val="519"/>
          <w:tblHeader/>
        </w:trPr>
        <w:tc>
          <w:tcPr>
            <w:tcW w:w="1485"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CB56768" w14:textId="77777777" w:rsidR="00BD4AB9" w:rsidRPr="00FF4B4B" w:rsidRDefault="00EB49FD">
            <w:pPr>
              <w:spacing w:after="0" w:line="240" w:lineRule="auto"/>
              <w:ind w:left="-520"/>
              <w:jc w:val="center"/>
              <w:rPr>
                <w:rFonts w:eastAsia="Arial"/>
                <w:b/>
                <w:i/>
              </w:rPr>
            </w:pPr>
            <w:r w:rsidRPr="00FF4B4B">
              <w:rPr>
                <w:rFonts w:eastAsia="Arial"/>
                <w:b/>
                <w:i/>
              </w:rPr>
              <w:t>1</w:t>
            </w:r>
          </w:p>
        </w:tc>
        <w:tc>
          <w:tcPr>
            <w:tcW w:w="2235" w:type="dxa"/>
            <w:tcBorders>
              <w:bottom w:val="single" w:sz="8" w:space="0" w:color="000000"/>
              <w:right w:val="single" w:sz="8" w:space="0" w:color="000000"/>
            </w:tcBorders>
            <w:shd w:val="clear" w:color="auto" w:fill="auto"/>
            <w:tcMar>
              <w:top w:w="100" w:type="dxa"/>
              <w:left w:w="100" w:type="dxa"/>
              <w:bottom w:w="100" w:type="dxa"/>
              <w:right w:w="100" w:type="dxa"/>
            </w:tcMar>
          </w:tcPr>
          <w:p w14:paraId="364CEBB4" w14:textId="77777777" w:rsidR="00BD4AB9" w:rsidRPr="00FF4B4B" w:rsidRDefault="00EB49FD">
            <w:pPr>
              <w:spacing w:after="0" w:line="240" w:lineRule="auto"/>
              <w:ind w:left="-520"/>
              <w:jc w:val="center"/>
              <w:rPr>
                <w:rFonts w:eastAsia="Arial"/>
                <w:b/>
                <w:i/>
              </w:rPr>
            </w:pPr>
            <w:r w:rsidRPr="00FF4B4B">
              <w:rPr>
                <w:rFonts w:eastAsia="Arial"/>
                <w:b/>
                <w:i/>
              </w:rPr>
              <w:t>2</w:t>
            </w:r>
          </w:p>
        </w:tc>
        <w:tc>
          <w:tcPr>
            <w:tcW w:w="1365" w:type="dxa"/>
            <w:tcBorders>
              <w:bottom w:val="single" w:sz="8" w:space="0" w:color="000000"/>
              <w:right w:val="single" w:sz="8" w:space="0" w:color="000000"/>
            </w:tcBorders>
            <w:shd w:val="clear" w:color="auto" w:fill="auto"/>
            <w:tcMar>
              <w:top w:w="100" w:type="dxa"/>
              <w:left w:w="100" w:type="dxa"/>
              <w:bottom w:w="100" w:type="dxa"/>
              <w:right w:w="100" w:type="dxa"/>
            </w:tcMar>
          </w:tcPr>
          <w:p w14:paraId="3FFB39F3" w14:textId="77777777" w:rsidR="00BD4AB9" w:rsidRPr="00FF4B4B" w:rsidRDefault="00EB49FD">
            <w:pPr>
              <w:spacing w:after="0" w:line="240" w:lineRule="auto"/>
              <w:ind w:left="-520"/>
              <w:jc w:val="center"/>
              <w:rPr>
                <w:rFonts w:eastAsia="Arial"/>
                <w:b/>
                <w:i/>
              </w:rPr>
            </w:pPr>
            <w:r w:rsidRPr="00FF4B4B">
              <w:rPr>
                <w:rFonts w:eastAsia="Arial"/>
                <w:b/>
                <w:i/>
              </w:rPr>
              <w:t>3</w:t>
            </w:r>
          </w:p>
        </w:tc>
        <w:tc>
          <w:tcPr>
            <w:tcW w:w="1845" w:type="dxa"/>
            <w:tcBorders>
              <w:bottom w:val="single" w:sz="8" w:space="0" w:color="000000"/>
              <w:right w:val="single" w:sz="8" w:space="0" w:color="000000"/>
            </w:tcBorders>
            <w:shd w:val="clear" w:color="auto" w:fill="auto"/>
            <w:tcMar>
              <w:top w:w="100" w:type="dxa"/>
              <w:left w:w="100" w:type="dxa"/>
              <w:bottom w:w="100" w:type="dxa"/>
              <w:right w:w="100" w:type="dxa"/>
            </w:tcMar>
          </w:tcPr>
          <w:p w14:paraId="23EAE5C9" w14:textId="77777777" w:rsidR="00BD4AB9" w:rsidRPr="00FF4B4B" w:rsidRDefault="00EB49FD">
            <w:pPr>
              <w:spacing w:after="0" w:line="240" w:lineRule="auto"/>
              <w:ind w:left="-520"/>
              <w:jc w:val="center"/>
              <w:rPr>
                <w:rFonts w:eastAsia="Arial"/>
                <w:b/>
                <w:i/>
              </w:rPr>
            </w:pPr>
            <w:r w:rsidRPr="00FF4B4B">
              <w:rPr>
                <w:rFonts w:eastAsia="Arial"/>
                <w:b/>
                <w:i/>
              </w:rPr>
              <w:t>4</w:t>
            </w:r>
          </w:p>
        </w:tc>
        <w:tc>
          <w:tcPr>
            <w:tcW w:w="1365" w:type="dxa"/>
            <w:tcBorders>
              <w:bottom w:val="single" w:sz="8" w:space="0" w:color="000000"/>
              <w:right w:val="single" w:sz="8" w:space="0" w:color="000000"/>
            </w:tcBorders>
            <w:shd w:val="clear" w:color="auto" w:fill="auto"/>
            <w:tcMar>
              <w:top w:w="100" w:type="dxa"/>
              <w:left w:w="100" w:type="dxa"/>
              <w:bottom w:w="100" w:type="dxa"/>
              <w:right w:w="100" w:type="dxa"/>
            </w:tcMar>
          </w:tcPr>
          <w:p w14:paraId="057E26F1" w14:textId="77777777" w:rsidR="00BD4AB9" w:rsidRPr="00FF4B4B" w:rsidRDefault="00EB49FD">
            <w:pPr>
              <w:spacing w:after="0" w:line="240" w:lineRule="auto"/>
              <w:ind w:left="-520"/>
              <w:jc w:val="center"/>
              <w:rPr>
                <w:rFonts w:eastAsia="Arial"/>
                <w:b/>
                <w:i/>
              </w:rPr>
            </w:pPr>
            <w:r w:rsidRPr="00FF4B4B">
              <w:rPr>
                <w:rFonts w:eastAsia="Arial"/>
                <w:b/>
                <w:i/>
              </w:rPr>
              <w:t>5</w:t>
            </w:r>
          </w:p>
        </w:tc>
        <w:tc>
          <w:tcPr>
            <w:tcW w:w="1455" w:type="dxa"/>
            <w:tcBorders>
              <w:bottom w:val="single" w:sz="8" w:space="0" w:color="000000"/>
              <w:right w:val="single" w:sz="8" w:space="0" w:color="000000"/>
            </w:tcBorders>
            <w:shd w:val="clear" w:color="auto" w:fill="auto"/>
            <w:tcMar>
              <w:top w:w="100" w:type="dxa"/>
              <w:left w:w="100" w:type="dxa"/>
              <w:bottom w:w="100" w:type="dxa"/>
              <w:right w:w="100" w:type="dxa"/>
            </w:tcMar>
          </w:tcPr>
          <w:p w14:paraId="53A893A3" w14:textId="77777777" w:rsidR="00BD4AB9" w:rsidRPr="00FF4B4B" w:rsidRDefault="00EB49FD">
            <w:pPr>
              <w:spacing w:after="0" w:line="240" w:lineRule="auto"/>
              <w:ind w:left="-520"/>
              <w:jc w:val="center"/>
              <w:rPr>
                <w:rFonts w:eastAsia="Arial"/>
                <w:b/>
                <w:i/>
              </w:rPr>
            </w:pPr>
            <w:r w:rsidRPr="00FF4B4B">
              <w:rPr>
                <w:rFonts w:eastAsia="Arial"/>
                <w:b/>
                <w:i/>
              </w:rPr>
              <w:t>6</w:t>
            </w:r>
          </w:p>
        </w:tc>
        <w:tc>
          <w:tcPr>
            <w:tcW w:w="1155" w:type="dxa"/>
            <w:tcBorders>
              <w:bottom w:val="single" w:sz="8" w:space="0" w:color="000000"/>
              <w:right w:val="single" w:sz="8" w:space="0" w:color="000000"/>
            </w:tcBorders>
            <w:shd w:val="clear" w:color="auto" w:fill="auto"/>
            <w:tcMar>
              <w:top w:w="100" w:type="dxa"/>
              <w:left w:w="100" w:type="dxa"/>
              <w:bottom w:w="100" w:type="dxa"/>
              <w:right w:w="100" w:type="dxa"/>
            </w:tcMar>
          </w:tcPr>
          <w:p w14:paraId="0534B4E0" w14:textId="77777777" w:rsidR="00BD4AB9" w:rsidRPr="00FF4B4B" w:rsidRDefault="00EB49FD">
            <w:pPr>
              <w:spacing w:after="0" w:line="240" w:lineRule="auto"/>
              <w:ind w:left="-520"/>
              <w:jc w:val="center"/>
              <w:rPr>
                <w:rFonts w:eastAsia="Arial"/>
                <w:b/>
                <w:i/>
              </w:rPr>
            </w:pPr>
            <w:r w:rsidRPr="00FF4B4B">
              <w:rPr>
                <w:rFonts w:eastAsia="Arial"/>
                <w:b/>
                <w:i/>
              </w:rPr>
              <w:t>7</w:t>
            </w:r>
          </w:p>
        </w:tc>
        <w:tc>
          <w:tcPr>
            <w:tcW w:w="1065" w:type="dxa"/>
            <w:tcBorders>
              <w:bottom w:val="single" w:sz="8" w:space="0" w:color="000000"/>
              <w:right w:val="single" w:sz="8" w:space="0" w:color="000000"/>
            </w:tcBorders>
            <w:shd w:val="clear" w:color="auto" w:fill="auto"/>
            <w:tcMar>
              <w:top w:w="100" w:type="dxa"/>
              <w:left w:w="100" w:type="dxa"/>
              <w:bottom w:w="100" w:type="dxa"/>
              <w:right w:w="100" w:type="dxa"/>
            </w:tcMar>
          </w:tcPr>
          <w:p w14:paraId="520BB4FD" w14:textId="77777777" w:rsidR="00BD4AB9" w:rsidRPr="00FF4B4B" w:rsidRDefault="00EB49FD">
            <w:pPr>
              <w:spacing w:after="0" w:line="240" w:lineRule="auto"/>
              <w:ind w:left="-520"/>
              <w:jc w:val="center"/>
              <w:rPr>
                <w:rFonts w:eastAsia="Arial"/>
                <w:b/>
                <w:i/>
              </w:rPr>
            </w:pPr>
            <w:r w:rsidRPr="00FF4B4B">
              <w:rPr>
                <w:rFonts w:eastAsia="Arial"/>
                <w:b/>
                <w:i/>
              </w:rPr>
              <w:t>8</w:t>
            </w:r>
          </w:p>
        </w:tc>
        <w:tc>
          <w:tcPr>
            <w:tcW w:w="1410" w:type="dxa"/>
            <w:tcBorders>
              <w:bottom w:val="single" w:sz="8" w:space="0" w:color="000000"/>
              <w:right w:val="single" w:sz="8" w:space="0" w:color="000000"/>
            </w:tcBorders>
            <w:shd w:val="clear" w:color="auto" w:fill="auto"/>
            <w:tcMar>
              <w:top w:w="100" w:type="dxa"/>
              <w:left w:w="100" w:type="dxa"/>
              <w:bottom w:w="100" w:type="dxa"/>
              <w:right w:w="100" w:type="dxa"/>
            </w:tcMar>
          </w:tcPr>
          <w:p w14:paraId="262B2FEB" w14:textId="77777777" w:rsidR="00BD4AB9" w:rsidRPr="00FF4B4B" w:rsidRDefault="00EB49FD">
            <w:pPr>
              <w:spacing w:after="0" w:line="240" w:lineRule="auto"/>
              <w:ind w:left="-520"/>
              <w:jc w:val="center"/>
              <w:rPr>
                <w:rFonts w:eastAsia="Arial"/>
                <w:b/>
                <w:i/>
              </w:rPr>
            </w:pPr>
            <w:r w:rsidRPr="00FF4B4B">
              <w:rPr>
                <w:rFonts w:eastAsia="Arial"/>
                <w:b/>
                <w:i/>
              </w:rPr>
              <w:t>9</w:t>
            </w:r>
          </w:p>
        </w:tc>
        <w:tc>
          <w:tcPr>
            <w:tcW w:w="1425" w:type="dxa"/>
            <w:tcBorders>
              <w:bottom w:val="single" w:sz="8" w:space="0" w:color="000000"/>
              <w:right w:val="single" w:sz="8" w:space="0" w:color="000000"/>
            </w:tcBorders>
            <w:shd w:val="clear" w:color="auto" w:fill="auto"/>
            <w:tcMar>
              <w:top w:w="100" w:type="dxa"/>
              <w:left w:w="100" w:type="dxa"/>
              <w:bottom w:w="100" w:type="dxa"/>
              <w:right w:w="100" w:type="dxa"/>
            </w:tcMar>
          </w:tcPr>
          <w:p w14:paraId="61DA1453" w14:textId="77777777" w:rsidR="00BD4AB9" w:rsidRPr="00FF4B4B" w:rsidRDefault="00EB49FD">
            <w:pPr>
              <w:spacing w:after="0" w:line="240" w:lineRule="auto"/>
              <w:ind w:left="-520"/>
              <w:jc w:val="center"/>
              <w:rPr>
                <w:rFonts w:eastAsia="Arial"/>
                <w:b/>
                <w:i/>
              </w:rPr>
            </w:pPr>
            <w:r w:rsidRPr="00FF4B4B">
              <w:rPr>
                <w:rFonts w:eastAsia="Arial"/>
                <w:b/>
                <w:i/>
              </w:rPr>
              <w:t>10</w:t>
            </w:r>
          </w:p>
        </w:tc>
      </w:tr>
      <w:tr w:rsidR="00BD4AB9" w:rsidRPr="00FF4B4B" w14:paraId="1CFE7054" w14:textId="77777777">
        <w:trPr>
          <w:trHeight w:val="552"/>
        </w:trPr>
        <w:tc>
          <w:tcPr>
            <w:tcW w:w="1485"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6D12873" w14:textId="77777777" w:rsidR="00BD4AB9" w:rsidRPr="00FF4B4B" w:rsidRDefault="00EB49FD">
            <w:pPr>
              <w:spacing w:after="0" w:line="240" w:lineRule="auto"/>
              <w:jc w:val="left"/>
              <w:rPr>
                <w:rFonts w:eastAsia="Arial"/>
              </w:rPr>
            </w:pPr>
            <w:r w:rsidRPr="00FF4B4B">
              <w:rPr>
                <w:rFonts w:eastAsia="Arial"/>
              </w:rPr>
              <w:t xml:space="preserve">Penyuluhan mengenai </w:t>
            </w:r>
            <w:r w:rsidRPr="00FF4B4B">
              <w:rPr>
                <w:rFonts w:eastAsia="Arial"/>
                <w:i/>
              </w:rPr>
              <w:t>stunting</w:t>
            </w:r>
            <w:r w:rsidRPr="00FF4B4B">
              <w:rPr>
                <w:rFonts w:eastAsia="Arial"/>
              </w:rPr>
              <w:t xml:space="preserve"> kepada ibu hamil dan ibu menyusui di Desa Barengkok untuk meningkatkan pengetahuan, dan sikap </w:t>
            </w:r>
            <w:r w:rsidRPr="00FF4B4B">
              <w:rPr>
                <w:rFonts w:eastAsia="Arial"/>
              </w:rPr>
              <w:lastRenderedPageBreak/>
              <w:t xml:space="preserve">mengenai </w:t>
            </w:r>
            <w:r w:rsidRPr="00FF4B4B">
              <w:rPr>
                <w:rFonts w:eastAsia="Arial"/>
                <w:i/>
              </w:rPr>
              <w:t>stunting</w:t>
            </w:r>
            <w:r w:rsidRPr="00FF4B4B">
              <w:rPr>
                <w:rFonts w:eastAsia="Arial"/>
              </w:rPr>
              <w:t>.</w:t>
            </w:r>
          </w:p>
          <w:p w14:paraId="5109B5AB" w14:textId="77777777" w:rsidR="00BD4AB9" w:rsidRPr="00FF4B4B" w:rsidRDefault="00BD4AB9">
            <w:pPr>
              <w:spacing w:after="0" w:line="240" w:lineRule="auto"/>
              <w:jc w:val="left"/>
              <w:rPr>
                <w:rFonts w:eastAsia="Arial"/>
              </w:rPr>
            </w:pPr>
          </w:p>
          <w:p w14:paraId="7C8B3E8E" w14:textId="77777777" w:rsidR="00BD4AB9" w:rsidRPr="00FF4B4B" w:rsidRDefault="00BD4AB9">
            <w:pPr>
              <w:spacing w:after="0" w:line="240" w:lineRule="auto"/>
              <w:jc w:val="left"/>
              <w:rPr>
                <w:rFonts w:eastAsia="Arial"/>
              </w:rPr>
            </w:pPr>
          </w:p>
        </w:tc>
        <w:tc>
          <w:tcPr>
            <w:tcW w:w="2235" w:type="dxa"/>
            <w:tcBorders>
              <w:bottom w:val="single" w:sz="8" w:space="0" w:color="000000"/>
              <w:right w:val="single" w:sz="8" w:space="0" w:color="000000"/>
            </w:tcBorders>
            <w:shd w:val="clear" w:color="auto" w:fill="auto"/>
            <w:tcMar>
              <w:top w:w="100" w:type="dxa"/>
              <w:left w:w="100" w:type="dxa"/>
              <w:bottom w:w="100" w:type="dxa"/>
              <w:right w:w="100" w:type="dxa"/>
            </w:tcMar>
          </w:tcPr>
          <w:p w14:paraId="04EBBAD6" w14:textId="77777777" w:rsidR="00BD4AB9" w:rsidRPr="00FF4B4B" w:rsidRDefault="00EB49FD">
            <w:pPr>
              <w:spacing w:after="0" w:line="240" w:lineRule="auto"/>
              <w:ind w:left="-40"/>
              <w:jc w:val="left"/>
              <w:rPr>
                <w:rFonts w:eastAsia="Arial"/>
                <w:b/>
              </w:rPr>
            </w:pPr>
            <w:r w:rsidRPr="00FF4B4B">
              <w:rPr>
                <w:rFonts w:eastAsia="Arial"/>
                <w:b/>
              </w:rPr>
              <w:lastRenderedPageBreak/>
              <w:t>Tujuan Umum :</w:t>
            </w:r>
          </w:p>
          <w:p w14:paraId="626B50EC" w14:textId="77777777" w:rsidR="00BD4AB9" w:rsidRPr="00FF4B4B" w:rsidRDefault="00EB49FD">
            <w:pPr>
              <w:spacing w:after="0" w:line="240" w:lineRule="auto"/>
              <w:jc w:val="left"/>
              <w:rPr>
                <w:rFonts w:eastAsia="Arial"/>
              </w:rPr>
            </w:pPr>
            <w:r w:rsidRPr="00FF4B4B">
              <w:rPr>
                <w:rFonts w:eastAsia="Arial"/>
              </w:rPr>
              <w:t xml:space="preserve">Meningkatkan pengetahuan ibu hamil dan ibu menyusui tentang </w:t>
            </w:r>
            <w:r w:rsidRPr="00FF4B4B">
              <w:rPr>
                <w:rFonts w:eastAsia="Arial"/>
                <w:i/>
              </w:rPr>
              <w:t>stunting</w:t>
            </w:r>
          </w:p>
          <w:p w14:paraId="4A0C5BE1" w14:textId="77777777" w:rsidR="00BD4AB9" w:rsidRPr="00FF4B4B" w:rsidRDefault="00BD4AB9">
            <w:pPr>
              <w:spacing w:after="0" w:line="240" w:lineRule="auto"/>
              <w:jc w:val="left"/>
              <w:rPr>
                <w:rFonts w:eastAsia="Arial"/>
              </w:rPr>
            </w:pPr>
          </w:p>
          <w:p w14:paraId="572DA107" w14:textId="77777777" w:rsidR="00BD4AB9" w:rsidRPr="00FF4B4B" w:rsidRDefault="00EB49FD">
            <w:pPr>
              <w:spacing w:after="0" w:line="240" w:lineRule="auto"/>
              <w:jc w:val="left"/>
              <w:rPr>
                <w:rFonts w:eastAsia="Arial"/>
                <w:b/>
              </w:rPr>
            </w:pPr>
            <w:r w:rsidRPr="00FF4B4B">
              <w:rPr>
                <w:rFonts w:eastAsia="Arial"/>
                <w:b/>
              </w:rPr>
              <w:t>Tujuan Khusus :</w:t>
            </w:r>
          </w:p>
          <w:p w14:paraId="0C875EAA" w14:textId="77777777" w:rsidR="00BD4AB9" w:rsidRPr="00FF4B4B" w:rsidRDefault="00EB49FD">
            <w:pPr>
              <w:numPr>
                <w:ilvl w:val="0"/>
                <w:numId w:val="289"/>
              </w:numPr>
              <w:spacing w:after="0" w:line="240" w:lineRule="auto"/>
              <w:ind w:left="287"/>
              <w:jc w:val="left"/>
              <w:rPr>
                <w:rFonts w:eastAsia="Arial"/>
                <w:b/>
              </w:rPr>
            </w:pPr>
            <w:r w:rsidRPr="00FF4B4B">
              <w:rPr>
                <w:rFonts w:eastAsia="Arial"/>
              </w:rPr>
              <w:t xml:space="preserve">Subjek dapat memahami pengertian </w:t>
            </w:r>
            <w:r w:rsidRPr="00FF4B4B">
              <w:rPr>
                <w:rFonts w:eastAsia="Arial"/>
                <w:i/>
              </w:rPr>
              <w:t>stunting</w:t>
            </w:r>
            <w:r w:rsidRPr="00FF4B4B">
              <w:rPr>
                <w:rFonts w:eastAsia="Arial"/>
              </w:rPr>
              <w:t xml:space="preserve"> </w:t>
            </w:r>
          </w:p>
          <w:p w14:paraId="4047606C" w14:textId="77777777" w:rsidR="00BD4AB9" w:rsidRPr="00FF4B4B" w:rsidRDefault="00EB49FD">
            <w:pPr>
              <w:numPr>
                <w:ilvl w:val="0"/>
                <w:numId w:val="289"/>
              </w:numPr>
              <w:spacing w:after="0" w:line="240" w:lineRule="auto"/>
              <w:ind w:left="287"/>
              <w:jc w:val="left"/>
              <w:rPr>
                <w:rFonts w:eastAsia="Arial"/>
                <w:b/>
              </w:rPr>
            </w:pPr>
            <w:r w:rsidRPr="00FF4B4B">
              <w:rPr>
                <w:rFonts w:eastAsia="Arial"/>
              </w:rPr>
              <w:t xml:space="preserve">Subjek dapat memahami </w:t>
            </w:r>
            <w:r w:rsidRPr="00FF4B4B">
              <w:rPr>
                <w:rFonts w:eastAsia="Arial"/>
              </w:rPr>
              <w:lastRenderedPageBreak/>
              <w:t xml:space="preserve">penyebab, dampak, dan pencegahan </w:t>
            </w:r>
            <w:r w:rsidRPr="00FF4B4B">
              <w:rPr>
                <w:rFonts w:eastAsia="Arial"/>
                <w:i/>
              </w:rPr>
              <w:t>stunting</w:t>
            </w:r>
          </w:p>
          <w:p w14:paraId="0D4ADFB6" w14:textId="77777777" w:rsidR="00BD4AB9" w:rsidRPr="00FF4B4B" w:rsidRDefault="00EB49FD">
            <w:pPr>
              <w:numPr>
                <w:ilvl w:val="0"/>
                <w:numId w:val="289"/>
              </w:numPr>
              <w:spacing w:after="0" w:line="240" w:lineRule="auto"/>
              <w:ind w:left="360"/>
              <w:jc w:val="left"/>
              <w:rPr>
                <w:rFonts w:eastAsia="Arial"/>
              </w:rPr>
            </w:pPr>
            <w:r w:rsidRPr="00FF4B4B">
              <w:rPr>
                <w:rFonts w:eastAsia="Arial"/>
              </w:rPr>
              <w:t>Subjek dapat memahami ASI dan MPASI</w:t>
            </w:r>
          </w:p>
          <w:p w14:paraId="0C74FFBE" w14:textId="77777777" w:rsidR="00BD4AB9" w:rsidRPr="00FF4B4B" w:rsidRDefault="00BD4AB9">
            <w:pPr>
              <w:spacing w:after="0" w:line="240" w:lineRule="auto"/>
              <w:jc w:val="left"/>
              <w:rPr>
                <w:rFonts w:eastAsia="Arial"/>
                <w:b/>
              </w:rPr>
            </w:pPr>
          </w:p>
        </w:tc>
        <w:tc>
          <w:tcPr>
            <w:tcW w:w="1365" w:type="dxa"/>
            <w:tcBorders>
              <w:bottom w:val="single" w:sz="8" w:space="0" w:color="000000"/>
              <w:right w:val="single" w:sz="8" w:space="0" w:color="000000"/>
            </w:tcBorders>
            <w:shd w:val="clear" w:color="auto" w:fill="auto"/>
            <w:tcMar>
              <w:top w:w="100" w:type="dxa"/>
              <w:left w:w="100" w:type="dxa"/>
              <w:bottom w:w="100" w:type="dxa"/>
              <w:right w:w="100" w:type="dxa"/>
            </w:tcMar>
          </w:tcPr>
          <w:p w14:paraId="7F83DF75" w14:textId="77777777" w:rsidR="00BD4AB9" w:rsidRPr="00FF4B4B" w:rsidRDefault="00EB49FD">
            <w:pPr>
              <w:spacing w:after="0" w:line="240" w:lineRule="auto"/>
              <w:ind w:right="-75"/>
              <w:jc w:val="left"/>
              <w:rPr>
                <w:rFonts w:eastAsia="Arial"/>
              </w:rPr>
            </w:pPr>
            <w:r w:rsidRPr="00FF4B4B">
              <w:rPr>
                <w:rFonts w:eastAsia="Arial"/>
              </w:rPr>
              <w:lastRenderedPageBreak/>
              <w:t xml:space="preserve">Diharapkan ibu hamil dan ibu menyusui di Desa Barengkok dapat menjelaskan kembali materi yang sudah disampaikan dan menjawab </w:t>
            </w:r>
            <w:r w:rsidRPr="00FF4B4B">
              <w:rPr>
                <w:rFonts w:eastAsia="Arial"/>
              </w:rPr>
              <w:lastRenderedPageBreak/>
              <w:t xml:space="preserve">pertanyaan </w:t>
            </w:r>
            <w:r w:rsidRPr="00FF4B4B">
              <w:rPr>
                <w:rFonts w:eastAsia="Arial"/>
                <w:i/>
              </w:rPr>
              <w:t xml:space="preserve">pre-test </w:t>
            </w:r>
            <w:r w:rsidRPr="00FF4B4B">
              <w:rPr>
                <w:rFonts w:eastAsia="Arial"/>
              </w:rPr>
              <w:t xml:space="preserve">dan </w:t>
            </w:r>
            <w:r w:rsidRPr="00FF4B4B">
              <w:rPr>
                <w:rFonts w:eastAsia="Arial"/>
                <w:i/>
              </w:rPr>
              <w:t xml:space="preserve">post-test </w:t>
            </w:r>
            <w:r w:rsidRPr="00FF4B4B">
              <w:rPr>
                <w:rFonts w:eastAsia="Arial"/>
              </w:rPr>
              <w:t>dengan baik serta menerapkan dalam kehidupan sehari-hari</w:t>
            </w:r>
          </w:p>
        </w:tc>
        <w:tc>
          <w:tcPr>
            <w:tcW w:w="1845" w:type="dxa"/>
            <w:tcBorders>
              <w:bottom w:val="single" w:sz="8" w:space="0" w:color="000000"/>
              <w:right w:val="single" w:sz="8" w:space="0" w:color="000000"/>
            </w:tcBorders>
            <w:shd w:val="clear" w:color="auto" w:fill="auto"/>
            <w:tcMar>
              <w:top w:w="100" w:type="dxa"/>
              <w:left w:w="100" w:type="dxa"/>
              <w:bottom w:w="100" w:type="dxa"/>
              <w:right w:w="100" w:type="dxa"/>
            </w:tcMar>
          </w:tcPr>
          <w:p w14:paraId="012077A1" w14:textId="77777777" w:rsidR="00BD4AB9" w:rsidRPr="00FF4B4B" w:rsidRDefault="00EB49FD">
            <w:pPr>
              <w:spacing w:after="0" w:line="240" w:lineRule="auto"/>
              <w:jc w:val="left"/>
              <w:rPr>
                <w:rFonts w:eastAsia="Arial"/>
                <w:b/>
              </w:rPr>
            </w:pPr>
            <w:r w:rsidRPr="00FF4B4B">
              <w:rPr>
                <w:rFonts w:eastAsia="Arial"/>
                <w:b/>
              </w:rPr>
              <w:lastRenderedPageBreak/>
              <w:t xml:space="preserve">Persiapan : </w:t>
            </w:r>
          </w:p>
          <w:p w14:paraId="559A1329" w14:textId="77777777" w:rsidR="00BD4AB9" w:rsidRPr="00FF4B4B" w:rsidRDefault="00EB49FD">
            <w:pPr>
              <w:numPr>
                <w:ilvl w:val="0"/>
                <w:numId w:val="196"/>
              </w:numPr>
              <w:spacing w:after="0" w:line="240" w:lineRule="auto"/>
              <w:ind w:left="349"/>
              <w:jc w:val="left"/>
              <w:rPr>
                <w:rFonts w:eastAsia="Arial"/>
              </w:rPr>
            </w:pPr>
            <w:r w:rsidRPr="00FF4B4B">
              <w:rPr>
                <w:rFonts w:eastAsia="Arial"/>
              </w:rPr>
              <w:t xml:space="preserve">Materi penyuluhan </w:t>
            </w:r>
            <w:r w:rsidRPr="00FF4B4B">
              <w:rPr>
                <w:rFonts w:eastAsia="Arial"/>
                <w:i/>
              </w:rPr>
              <w:t>stunting</w:t>
            </w:r>
            <w:r w:rsidRPr="00FF4B4B">
              <w:rPr>
                <w:rFonts w:eastAsia="Arial"/>
              </w:rPr>
              <w:t xml:space="preserve"> </w:t>
            </w:r>
          </w:p>
          <w:p w14:paraId="12DDE42A" w14:textId="77777777" w:rsidR="00BD4AB9" w:rsidRPr="00FF4B4B" w:rsidRDefault="00EB49FD">
            <w:pPr>
              <w:numPr>
                <w:ilvl w:val="0"/>
                <w:numId w:val="196"/>
              </w:numPr>
              <w:spacing w:after="0" w:line="240" w:lineRule="auto"/>
              <w:ind w:left="349"/>
              <w:jc w:val="left"/>
              <w:rPr>
                <w:rFonts w:eastAsia="Arial"/>
              </w:rPr>
            </w:pPr>
            <w:r w:rsidRPr="00FF4B4B">
              <w:rPr>
                <w:rFonts w:eastAsia="Arial"/>
              </w:rPr>
              <w:t xml:space="preserve">Media penyuluhan </w:t>
            </w:r>
            <w:r w:rsidRPr="00FF4B4B">
              <w:rPr>
                <w:rFonts w:eastAsia="Arial"/>
                <w:i/>
              </w:rPr>
              <w:t>stunting</w:t>
            </w:r>
            <w:r w:rsidRPr="00FF4B4B">
              <w:rPr>
                <w:rFonts w:eastAsia="Arial"/>
              </w:rPr>
              <w:t xml:space="preserve"> </w:t>
            </w:r>
          </w:p>
          <w:p w14:paraId="6586DD26" w14:textId="77777777" w:rsidR="00BD4AB9" w:rsidRPr="00FF4B4B" w:rsidRDefault="00EB49FD">
            <w:pPr>
              <w:numPr>
                <w:ilvl w:val="0"/>
                <w:numId w:val="196"/>
              </w:numPr>
              <w:spacing w:after="0" w:line="240" w:lineRule="auto"/>
              <w:ind w:left="349"/>
              <w:jc w:val="left"/>
              <w:rPr>
                <w:rFonts w:eastAsia="Arial"/>
              </w:rPr>
            </w:pPr>
            <w:r w:rsidRPr="00FF4B4B">
              <w:rPr>
                <w:rFonts w:eastAsia="Arial"/>
              </w:rPr>
              <w:t xml:space="preserve">Satuan pelaksanaan penyuluhan </w:t>
            </w:r>
            <w:r w:rsidRPr="00FF4B4B">
              <w:rPr>
                <w:rFonts w:eastAsia="Arial"/>
                <w:i/>
              </w:rPr>
              <w:t>stunting</w:t>
            </w:r>
            <w:r w:rsidRPr="00FF4B4B">
              <w:rPr>
                <w:rFonts w:eastAsia="Arial"/>
              </w:rPr>
              <w:t xml:space="preserve"> </w:t>
            </w:r>
          </w:p>
          <w:p w14:paraId="01DED5FF" w14:textId="77777777" w:rsidR="00BD4AB9" w:rsidRPr="00FF4B4B" w:rsidRDefault="00BD4AB9">
            <w:pPr>
              <w:spacing w:after="0" w:line="240" w:lineRule="auto"/>
              <w:ind w:left="349"/>
              <w:jc w:val="left"/>
              <w:rPr>
                <w:rFonts w:eastAsia="Arial"/>
              </w:rPr>
            </w:pPr>
          </w:p>
          <w:p w14:paraId="5CC44D49" w14:textId="77777777" w:rsidR="00BD4AB9" w:rsidRPr="00FF4B4B" w:rsidRDefault="00EB49FD">
            <w:pPr>
              <w:spacing w:after="0" w:line="240" w:lineRule="auto"/>
              <w:jc w:val="left"/>
              <w:rPr>
                <w:rFonts w:eastAsia="Arial"/>
                <w:b/>
              </w:rPr>
            </w:pPr>
            <w:r w:rsidRPr="00FF4B4B">
              <w:rPr>
                <w:rFonts w:eastAsia="Arial"/>
                <w:b/>
              </w:rPr>
              <w:t xml:space="preserve">Pelaksanaan : </w:t>
            </w:r>
          </w:p>
          <w:p w14:paraId="71D5C575" w14:textId="77777777" w:rsidR="00BD4AB9" w:rsidRPr="00FF4B4B" w:rsidRDefault="00EB49FD">
            <w:pPr>
              <w:numPr>
                <w:ilvl w:val="0"/>
                <w:numId w:val="290"/>
              </w:numPr>
              <w:spacing w:after="0" w:line="240" w:lineRule="auto"/>
              <w:ind w:left="349"/>
              <w:jc w:val="left"/>
              <w:rPr>
                <w:rFonts w:eastAsia="Arial"/>
              </w:rPr>
            </w:pPr>
            <w:r w:rsidRPr="00FF4B4B">
              <w:rPr>
                <w:rFonts w:eastAsia="Arial"/>
              </w:rPr>
              <w:t xml:space="preserve">Menjelaskan </w:t>
            </w:r>
            <w:r w:rsidRPr="00FF4B4B">
              <w:rPr>
                <w:rFonts w:eastAsia="Arial"/>
              </w:rPr>
              <w:lastRenderedPageBreak/>
              <w:t xml:space="preserve">materi </w:t>
            </w:r>
            <w:r w:rsidRPr="00FF4B4B">
              <w:rPr>
                <w:rFonts w:eastAsia="Arial"/>
                <w:i/>
              </w:rPr>
              <w:t>stunting</w:t>
            </w:r>
          </w:p>
          <w:p w14:paraId="3105057A" w14:textId="77777777" w:rsidR="00BD4AB9" w:rsidRPr="00FF4B4B" w:rsidRDefault="00EB49FD">
            <w:pPr>
              <w:numPr>
                <w:ilvl w:val="0"/>
                <w:numId w:val="290"/>
              </w:numPr>
              <w:spacing w:after="0" w:line="240" w:lineRule="auto"/>
              <w:ind w:left="349"/>
              <w:jc w:val="left"/>
              <w:rPr>
                <w:rFonts w:eastAsia="Arial"/>
              </w:rPr>
            </w:pPr>
            <w:r w:rsidRPr="00FF4B4B">
              <w:rPr>
                <w:rFonts w:eastAsia="Arial"/>
              </w:rPr>
              <w:t>Subjek diminta untuk menjelaskan kembali materi yang telah disampaikan</w:t>
            </w:r>
          </w:p>
          <w:p w14:paraId="28AFE96C" w14:textId="77777777" w:rsidR="00BD4AB9" w:rsidRPr="00FF4B4B" w:rsidRDefault="00EB49FD">
            <w:pPr>
              <w:numPr>
                <w:ilvl w:val="0"/>
                <w:numId w:val="290"/>
              </w:numPr>
              <w:spacing w:after="0" w:line="240" w:lineRule="auto"/>
              <w:ind w:left="349"/>
              <w:jc w:val="left"/>
              <w:rPr>
                <w:rFonts w:eastAsia="Arial"/>
              </w:rPr>
            </w:pPr>
            <w:r w:rsidRPr="00FF4B4B">
              <w:rPr>
                <w:rFonts w:eastAsia="Arial"/>
              </w:rPr>
              <w:t xml:space="preserve">Melakukan </w:t>
            </w:r>
            <w:r w:rsidRPr="00FF4B4B">
              <w:rPr>
                <w:rFonts w:eastAsia="Arial"/>
                <w:i/>
              </w:rPr>
              <w:t xml:space="preserve">pre-test </w:t>
            </w:r>
            <w:r w:rsidRPr="00FF4B4B">
              <w:rPr>
                <w:rFonts w:eastAsia="Arial"/>
              </w:rPr>
              <w:t>sebelum diberikan penyuluhan</w:t>
            </w:r>
            <w:r w:rsidRPr="00FF4B4B">
              <w:rPr>
                <w:rFonts w:eastAsia="Arial"/>
                <w:i/>
              </w:rPr>
              <w:t xml:space="preserve"> </w:t>
            </w:r>
            <w:r w:rsidRPr="00FF4B4B">
              <w:rPr>
                <w:rFonts w:eastAsia="Arial"/>
              </w:rPr>
              <w:t xml:space="preserve">dan </w:t>
            </w:r>
            <w:r w:rsidRPr="00FF4B4B">
              <w:rPr>
                <w:rFonts w:eastAsia="Arial"/>
                <w:i/>
              </w:rPr>
              <w:t xml:space="preserve">post-test </w:t>
            </w:r>
            <w:r w:rsidRPr="00FF4B4B">
              <w:rPr>
                <w:rFonts w:eastAsia="Arial"/>
              </w:rPr>
              <w:t>setelah diberikan penyuluhan</w:t>
            </w:r>
          </w:p>
          <w:p w14:paraId="7F9A8E60" w14:textId="77777777" w:rsidR="00BD4AB9" w:rsidRPr="00FF4B4B" w:rsidRDefault="00BD4AB9">
            <w:pPr>
              <w:spacing w:after="0" w:line="240" w:lineRule="auto"/>
              <w:ind w:left="349"/>
              <w:jc w:val="left"/>
              <w:rPr>
                <w:rFonts w:eastAsia="Arial"/>
              </w:rPr>
            </w:pPr>
          </w:p>
          <w:p w14:paraId="3AD68B97" w14:textId="77777777" w:rsidR="00904322" w:rsidRDefault="00904322">
            <w:pPr>
              <w:spacing w:after="0" w:line="240" w:lineRule="auto"/>
              <w:jc w:val="left"/>
              <w:rPr>
                <w:rFonts w:eastAsia="Arial"/>
                <w:b/>
              </w:rPr>
            </w:pPr>
          </w:p>
          <w:p w14:paraId="53B60096" w14:textId="77777777" w:rsidR="00904322" w:rsidRDefault="00904322">
            <w:pPr>
              <w:spacing w:after="0" w:line="240" w:lineRule="auto"/>
              <w:jc w:val="left"/>
              <w:rPr>
                <w:rFonts w:eastAsia="Arial"/>
                <w:b/>
              </w:rPr>
            </w:pPr>
          </w:p>
          <w:p w14:paraId="08416771" w14:textId="77777777" w:rsidR="00904322" w:rsidRDefault="00904322">
            <w:pPr>
              <w:spacing w:after="0" w:line="240" w:lineRule="auto"/>
              <w:jc w:val="left"/>
              <w:rPr>
                <w:rFonts w:eastAsia="Arial"/>
                <w:b/>
              </w:rPr>
            </w:pPr>
          </w:p>
          <w:p w14:paraId="6754F747" w14:textId="77777777" w:rsidR="00BD4AB9" w:rsidRPr="00FF4B4B" w:rsidRDefault="00EB49FD">
            <w:pPr>
              <w:spacing w:after="0" w:line="240" w:lineRule="auto"/>
              <w:jc w:val="left"/>
              <w:rPr>
                <w:rFonts w:eastAsia="Arial"/>
                <w:b/>
              </w:rPr>
            </w:pPr>
            <w:r w:rsidRPr="00FF4B4B">
              <w:rPr>
                <w:rFonts w:eastAsia="Arial"/>
                <w:b/>
              </w:rPr>
              <w:t>Monev :</w:t>
            </w:r>
          </w:p>
          <w:p w14:paraId="419F491E" w14:textId="77777777" w:rsidR="00BD4AB9" w:rsidRPr="00FF4B4B" w:rsidRDefault="00EB49FD">
            <w:pPr>
              <w:numPr>
                <w:ilvl w:val="0"/>
                <w:numId w:val="111"/>
              </w:numPr>
              <w:spacing w:after="0" w:line="240" w:lineRule="auto"/>
              <w:ind w:left="349"/>
              <w:jc w:val="left"/>
              <w:rPr>
                <w:rFonts w:eastAsia="Arial"/>
              </w:rPr>
            </w:pPr>
            <w:r w:rsidRPr="00FF4B4B">
              <w:rPr>
                <w:rFonts w:eastAsia="Arial"/>
              </w:rPr>
              <w:t xml:space="preserve">Nilai </w:t>
            </w:r>
            <w:r w:rsidRPr="00FF4B4B">
              <w:rPr>
                <w:rFonts w:eastAsia="Arial"/>
                <w:i/>
              </w:rPr>
              <w:t xml:space="preserve">pre-test </w:t>
            </w:r>
            <w:r w:rsidRPr="00FF4B4B">
              <w:rPr>
                <w:rFonts w:eastAsia="Arial"/>
              </w:rPr>
              <w:t xml:space="preserve">dan </w:t>
            </w:r>
            <w:r w:rsidRPr="00FF4B4B">
              <w:rPr>
                <w:rFonts w:eastAsia="Arial"/>
                <w:i/>
              </w:rPr>
              <w:t>post-test</w:t>
            </w:r>
          </w:p>
          <w:p w14:paraId="16C4D413" w14:textId="77777777" w:rsidR="00BD4AB9" w:rsidRPr="00FF4B4B" w:rsidRDefault="00EB49FD">
            <w:pPr>
              <w:numPr>
                <w:ilvl w:val="0"/>
                <w:numId w:val="111"/>
              </w:numPr>
              <w:spacing w:after="0" w:line="240" w:lineRule="auto"/>
              <w:ind w:left="349"/>
              <w:jc w:val="left"/>
              <w:rPr>
                <w:rFonts w:eastAsia="Arial"/>
              </w:rPr>
            </w:pPr>
            <w:r w:rsidRPr="00FF4B4B">
              <w:rPr>
                <w:rFonts w:eastAsia="Arial"/>
              </w:rPr>
              <w:t>Penilaian keaktifan peserta penyuluhan</w:t>
            </w:r>
          </w:p>
        </w:tc>
        <w:tc>
          <w:tcPr>
            <w:tcW w:w="1365" w:type="dxa"/>
            <w:tcBorders>
              <w:bottom w:val="single" w:sz="8" w:space="0" w:color="000000"/>
              <w:right w:val="single" w:sz="8" w:space="0" w:color="000000"/>
            </w:tcBorders>
            <w:shd w:val="clear" w:color="auto" w:fill="auto"/>
            <w:tcMar>
              <w:top w:w="100" w:type="dxa"/>
              <w:left w:w="100" w:type="dxa"/>
              <w:bottom w:w="100" w:type="dxa"/>
              <w:right w:w="100" w:type="dxa"/>
            </w:tcMar>
          </w:tcPr>
          <w:p w14:paraId="18089E05" w14:textId="77777777" w:rsidR="00BD4AB9" w:rsidRPr="00FF4B4B" w:rsidRDefault="00EB49FD">
            <w:pPr>
              <w:spacing w:after="0" w:line="240" w:lineRule="auto"/>
              <w:ind w:right="75"/>
              <w:jc w:val="left"/>
              <w:rPr>
                <w:rFonts w:eastAsia="Arial"/>
              </w:rPr>
            </w:pPr>
            <w:r w:rsidRPr="00FF4B4B">
              <w:rPr>
                <w:rFonts w:eastAsia="Arial"/>
              </w:rPr>
              <w:lastRenderedPageBreak/>
              <w:t>Mahasiswa Jurusan Gizi Poltekkes Kemenkes Jakarta 2</w:t>
            </w:r>
          </w:p>
          <w:p w14:paraId="1DA2D360" w14:textId="77777777" w:rsidR="00BD4AB9" w:rsidRPr="00FF4B4B" w:rsidRDefault="00BD4AB9">
            <w:pPr>
              <w:spacing w:after="0" w:line="240" w:lineRule="auto"/>
              <w:ind w:right="75"/>
              <w:jc w:val="left"/>
              <w:rPr>
                <w:rFonts w:eastAsia="Arial"/>
              </w:rPr>
            </w:pPr>
          </w:p>
        </w:tc>
        <w:tc>
          <w:tcPr>
            <w:tcW w:w="1455" w:type="dxa"/>
            <w:tcBorders>
              <w:bottom w:val="single" w:sz="8" w:space="0" w:color="000000"/>
              <w:right w:val="single" w:sz="8" w:space="0" w:color="000000"/>
            </w:tcBorders>
            <w:shd w:val="clear" w:color="auto" w:fill="auto"/>
            <w:tcMar>
              <w:top w:w="100" w:type="dxa"/>
              <w:left w:w="100" w:type="dxa"/>
              <w:bottom w:w="100" w:type="dxa"/>
              <w:right w:w="100" w:type="dxa"/>
            </w:tcMar>
          </w:tcPr>
          <w:p w14:paraId="0A93CE23" w14:textId="77777777" w:rsidR="00BD4AB9" w:rsidRPr="00FF4B4B" w:rsidRDefault="00EB49FD">
            <w:pPr>
              <w:spacing w:after="0" w:line="240" w:lineRule="auto"/>
              <w:jc w:val="left"/>
              <w:rPr>
                <w:rFonts w:eastAsia="Arial"/>
              </w:rPr>
            </w:pPr>
            <w:r w:rsidRPr="00FF4B4B">
              <w:rPr>
                <w:rFonts w:eastAsia="Arial"/>
              </w:rPr>
              <w:t>Camat Kecamatan Leuwiliang</w:t>
            </w:r>
          </w:p>
          <w:p w14:paraId="6357DA65" w14:textId="77777777" w:rsidR="00BD4AB9" w:rsidRPr="00FF4B4B" w:rsidRDefault="00BD4AB9">
            <w:pPr>
              <w:spacing w:after="0" w:line="240" w:lineRule="auto"/>
              <w:jc w:val="left"/>
              <w:rPr>
                <w:rFonts w:eastAsia="Arial"/>
              </w:rPr>
            </w:pPr>
          </w:p>
          <w:p w14:paraId="3C62520C" w14:textId="77777777" w:rsidR="00BD4AB9" w:rsidRPr="00FF4B4B" w:rsidRDefault="00EB49FD">
            <w:pPr>
              <w:spacing w:after="0" w:line="240" w:lineRule="auto"/>
              <w:jc w:val="left"/>
              <w:rPr>
                <w:rFonts w:eastAsia="Arial"/>
              </w:rPr>
            </w:pPr>
            <w:r w:rsidRPr="00FF4B4B">
              <w:rPr>
                <w:rFonts w:eastAsia="Arial"/>
              </w:rPr>
              <w:t>Perangkat Desa Barengkok</w:t>
            </w:r>
          </w:p>
          <w:p w14:paraId="22F26BC8" w14:textId="77777777" w:rsidR="00BD4AB9" w:rsidRPr="00FF4B4B" w:rsidRDefault="00BD4AB9">
            <w:pPr>
              <w:spacing w:after="0" w:line="240" w:lineRule="auto"/>
              <w:jc w:val="left"/>
              <w:rPr>
                <w:rFonts w:eastAsia="Arial"/>
              </w:rPr>
            </w:pPr>
          </w:p>
          <w:p w14:paraId="491D8DD4" w14:textId="77777777" w:rsidR="00BD4AB9" w:rsidRPr="00FF4B4B" w:rsidRDefault="00EB49FD">
            <w:pPr>
              <w:spacing w:after="0" w:line="240" w:lineRule="auto"/>
              <w:jc w:val="left"/>
              <w:rPr>
                <w:rFonts w:eastAsia="Arial"/>
              </w:rPr>
            </w:pPr>
            <w:r w:rsidRPr="00FF4B4B">
              <w:rPr>
                <w:rFonts w:eastAsia="Arial"/>
              </w:rPr>
              <w:t>Pengurus RW setempat</w:t>
            </w:r>
          </w:p>
          <w:p w14:paraId="0DD6E45F" w14:textId="77777777" w:rsidR="00BD4AB9" w:rsidRPr="00FF4B4B" w:rsidRDefault="00BD4AB9">
            <w:pPr>
              <w:spacing w:after="0" w:line="240" w:lineRule="auto"/>
              <w:jc w:val="left"/>
              <w:rPr>
                <w:rFonts w:eastAsia="Arial"/>
              </w:rPr>
            </w:pPr>
          </w:p>
          <w:p w14:paraId="0803C8A3" w14:textId="77777777" w:rsidR="00BD4AB9" w:rsidRPr="00FF4B4B" w:rsidRDefault="00EB49FD">
            <w:pPr>
              <w:spacing w:after="0" w:line="240" w:lineRule="auto"/>
              <w:jc w:val="left"/>
              <w:rPr>
                <w:rFonts w:eastAsia="Arial"/>
              </w:rPr>
            </w:pPr>
            <w:r w:rsidRPr="00FF4B4B">
              <w:rPr>
                <w:rFonts w:eastAsia="Arial"/>
              </w:rPr>
              <w:t xml:space="preserve">Kader posyandu di </w:t>
            </w:r>
            <w:r w:rsidRPr="00FF4B4B">
              <w:rPr>
                <w:rFonts w:eastAsia="Arial"/>
              </w:rPr>
              <w:lastRenderedPageBreak/>
              <w:t>wilayah Kecamatan Leuwiliang</w:t>
            </w:r>
          </w:p>
          <w:p w14:paraId="1434CA91" w14:textId="77777777" w:rsidR="00BD4AB9" w:rsidRPr="00FF4B4B" w:rsidRDefault="00BD4AB9">
            <w:pPr>
              <w:spacing w:after="0" w:line="240" w:lineRule="auto"/>
              <w:jc w:val="left"/>
              <w:rPr>
                <w:rFonts w:eastAsia="Arial"/>
              </w:rPr>
            </w:pPr>
          </w:p>
          <w:p w14:paraId="484BDCBD" w14:textId="77777777" w:rsidR="00BD4AB9" w:rsidRPr="00FF4B4B" w:rsidRDefault="00EB49FD">
            <w:pPr>
              <w:spacing w:after="0" w:line="240" w:lineRule="auto"/>
              <w:jc w:val="left"/>
              <w:rPr>
                <w:rFonts w:eastAsia="Arial"/>
              </w:rPr>
            </w:pPr>
            <w:r w:rsidRPr="00FF4B4B">
              <w:rPr>
                <w:rFonts w:eastAsia="Arial"/>
              </w:rPr>
              <w:tab/>
            </w:r>
          </w:p>
          <w:p w14:paraId="2160241E" w14:textId="77777777" w:rsidR="00BD4AB9" w:rsidRPr="00FF4B4B" w:rsidRDefault="00BD4AB9">
            <w:pPr>
              <w:spacing w:after="0" w:line="240" w:lineRule="auto"/>
              <w:ind w:left="-180"/>
              <w:jc w:val="left"/>
              <w:rPr>
                <w:rFonts w:eastAsia="Arial"/>
              </w:rPr>
            </w:pPr>
          </w:p>
          <w:p w14:paraId="00564421" w14:textId="77777777" w:rsidR="00BD4AB9" w:rsidRPr="00FF4B4B" w:rsidRDefault="00BD4AB9">
            <w:pPr>
              <w:spacing w:after="0" w:line="240" w:lineRule="auto"/>
              <w:ind w:left="90"/>
              <w:jc w:val="left"/>
              <w:rPr>
                <w:rFonts w:eastAsia="Arial"/>
              </w:rPr>
            </w:pPr>
          </w:p>
        </w:tc>
        <w:tc>
          <w:tcPr>
            <w:tcW w:w="1155" w:type="dxa"/>
            <w:tcBorders>
              <w:bottom w:val="single" w:sz="8" w:space="0" w:color="000000"/>
              <w:right w:val="single" w:sz="8" w:space="0" w:color="000000"/>
            </w:tcBorders>
            <w:shd w:val="clear" w:color="auto" w:fill="auto"/>
            <w:tcMar>
              <w:top w:w="100" w:type="dxa"/>
              <w:left w:w="100" w:type="dxa"/>
              <w:bottom w:w="100" w:type="dxa"/>
              <w:right w:w="100" w:type="dxa"/>
            </w:tcMar>
          </w:tcPr>
          <w:p w14:paraId="0880666E" w14:textId="77777777" w:rsidR="00BD4AB9" w:rsidRPr="00FF4B4B" w:rsidRDefault="00EB49FD">
            <w:pPr>
              <w:spacing w:after="0" w:line="240" w:lineRule="auto"/>
              <w:jc w:val="left"/>
              <w:rPr>
                <w:rFonts w:eastAsia="Arial"/>
              </w:rPr>
            </w:pPr>
            <w:r w:rsidRPr="00FF4B4B">
              <w:rPr>
                <w:rFonts w:eastAsia="Arial"/>
              </w:rPr>
              <w:lastRenderedPageBreak/>
              <w:t>Posyandu Perkutut 11, Desa Barengkok</w:t>
            </w:r>
          </w:p>
        </w:tc>
        <w:tc>
          <w:tcPr>
            <w:tcW w:w="1065" w:type="dxa"/>
            <w:tcBorders>
              <w:bottom w:val="single" w:sz="8" w:space="0" w:color="000000"/>
              <w:right w:val="single" w:sz="8" w:space="0" w:color="000000"/>
            </w:tcBorders>
            <w:shd w:val="clear" w:color="auto" w:fill="auto"/>
            <w:tcMar>
              <w:top w:w="100" w:type="dxa"/>
              <w:left w:w="100" w:type="dxa"/>
              <w:bottom w:w="100" w:type="dxa"/>
              <w:right w:w="100" w:type="dxa"/>
            </w:tcMar>
          </w:tcPr>
          <w:p w14:paraId="40E64588" w14:textId="77777777" w:rsidR="00BD4AB9" w:rsidRPr="00FF4B4B" w:rsidRDefault="00EB49FD">
            <w:pPr>
              <w:spacing w:after="0" w:line="240" w:lineRule="auto"/>
              <w:jc w:val="left"/>
              <w:rPr>
                <w:rFonts w:eastAsia="Arial"/>
              </w:rPr>
            </w:pPr>
            <w:r w:rsidRPr="00FF4B4B">
              <w:rPr>
                <w:rFonts w:eastAsia="Arial"/>
              </w:rPr>
              <w:t>60 menit</w:t>
            </w:r>
          </w:p>
        </w:tc>
        <w:tc>
          <w:tcPr>
            <w:tcW w:w="1410" w:type="dxa"/>
            <w:tcBorders>
              <w:bottom w:val="single" w:sz="8" w:space="0" w:color="000000"/>
              <w:right w:val="single" w:sz="8" w:space="0" w:color="000000"/>
            </w:tcBorders>
            <w:shd w:val="clear" w:color="auto" w:fill="auto"/>
            <w:tcMar>
              <w:top w:w="100" w:type="dxa"/>
              <w:left w:w="100" w:type="dxa"/>
              <w:bottom w:w="100" w:type="dxa"/>
              <w:right w:w="100" w:type="dxa"/>
            </w:tcMar>
          </w:tcPr>
          <w:p w14:paraId="5D0643C4" w14:textId="77777777" w:rsidR="00BD4AB9" w:rsidRPr="00FF4B4B" w:rsidRDefault="00EB49FD">
            <w:pPr>
              <w:spacing w:after="0" w:line="240" w:lineRule="auto"/>
              <w:jc w:val="left"/>
              <w:rPr>
                <w:rFonts w:eastAsia="Arial"/>
                <w:b/>
              </w:rPr>
            </w:pPr>
            <w:r w:rsidRPr="00FF4B4B">
              <w:rPr>
                <w:rFonts w:eastAsia="Arial"/>
                <w:b/>
              </w:rPr>
              <w:t>Man</w:t>
            </w:r>
          </w:p>
          <w:p w14:paraId="5462B129" w14:textId="77777777" w:rsidR="00BD4AB9" w:rsidRPr="00FF4B4B" w:rsidRDefault="00EB49FD">
            <w:pPr>
              <w:spacing w:after="0" w:line="240" w:lineRule="auto"/>
              <w:jc w:val="left"/>
              <w:rPr>
                <w:rFonts w:eastAsia="Arial"/>
              </w:rPr>
            </w:pPr>
            <w:r w:rsidRPr="00FF4B4B">
              <w:rPr>
                <w:rFonts w:eastAsia="Arial"/>
              </w:rPr>
              <w:t>Mahasiswa</w:t>
            </w:r>
          </w:p>
          <w:p w14:paraId="69334E81" w14:textId="77777777" w:rsidR="00BD4AB9" w:rsidRPr="00FF4B4B" w:rsidRDefault="00BD4AB9">
            <w:pPr>
              <w:spacing w:after="0" w:line="240" w:lineRule="auto"/>
              <w:jc w:val="left"/>
              <w:rPr>
                <w:rFonts w:eastAsia="Arial"/>
              </w:rPr>
            </w:pPr>
          </w:p>
          <w:p w14:paraId="7057982E" w14:textId="77777777" w:rsidR="00BD4AB9" w:rsidRPr="00FF4B4B" w:rsidRDefault="00BD4AB9">
            <w:pPr>
              <w:spacing w:after="0" w:line="240" w:lineRule="auto"/>
              <w:jc w:val="left"/>
              <w:rPr>
                <w:rFonts w:eastAsia="Arial"/>
              </w:rPr>
            </w:pPr>
          </w:p>
          <w:p w14:paraId="6B761D6F" w14:textId="77777777" w:rsidR="00BD4AB9" w:rsidRPr="00FF4B4B" w:rsidRDefault="00BD4AB9">
            <w:pPr>
              <w:spacing w:after="0" w:line="240" w:lineRule="auto"/>
              <w:jc w:val="left"/>
              <w:rPr>
                <w:rFonts w:eastAsia="Arial"/>
                <w:b/>
              </w:rPr>
            </w:pPr>
          </w:p>
          <w:p w14:paraId="2D542DED" w14:textId="77777777" w:rsidR="00BD4AB9" w:rsidRPr="00FF4B4B" w:rsidRDefault="00EB49FD">
            <w:pPr>
              <w:spacing w:after="0" w:line="240" w:lineRule="auto"/>
              <w:jc w:val="left"/>
              <w:rPr>
                <w:rFonts w:eastAsia="Arial"/>
              </w:rPr>
            </w:pPr>
            <w:r w:rsidRPr="00FF4B4B">
              <w:rPr>
                <w:rFonts w:eastAsia="Arial"/>
                <w:b/>
              </w:rPr>
              <w:t>Sasaran</w:t>
            </w:r>
            <w:r w:rsidRPr="00FF4B4B">
              <w:rPr>
                <w:rFonts w:eastAsia="Arial"/>
              </w:rPr>
              <w:t xml:space="preserve"> </w:t>
            </w:r>
          </w:p>
          <w:p w14:paraId="1172A7A8" w14:textId="77777777" w:rsidR="00BD4AB9" w:rsidRPr="00FF4B4B" w:rsidRDefault="00EB49FD">
            <w:pPr>
              <w:spacing w:after="0" w:line="240" w:lineRule="auto"/>
              <w:jc w:val="left"/>
              <w:rPr>
                <w:rFonts w:eastAsia="Arial"/>
              </w:rPr>
            </w:pPr>
            <w:r w:rsidRPr="00FF4B4B">
              <w:rPr>
                <w:rFonts w:eastAsia="Arial"/>
              </w:rPr>
              <w:t>ibu hamil dan ibu menyusui</w:t>
            </w:r>
          </w:p>
          <w:p w14:paraId="7696813D" w14:textId="77777777" w:rsidR="00BD4AB9" w:rsidRPr="00FF4B4B" w:rsidRDefault="00BD4AB9">
            <w:pPr>
              <w:spacing w:after="0" w:line="240" w:lineRule="auto"/>
              <w:jc w:val="left"/>
              <w:rPr>
                <w:rFonts w:eastAsia="Arial"/>
              </w:rPr>
            </w:pPr>
          </w:p>
          <w:p w14:paraId="06E8FD9F" w14:textId="77777777" w:rsidR="00BD4AB9" w:rsidRPr="00FF4B4B" w:rsidRDefault="00BD4AB9">
            <w:pPr>
              <w:spacing w:after="0" w:line="240" w:lineRule="auto"/>
              <w:jc w:val="left"/>
              <w:rPr>
                <w:rFonts w:eastAsia="Arial"/>
                <w:b/>
              </w:rPr>
            </w:pPr>
          </w:p>
          <w:p w14:paraId="33566500" w14:textId="77777777" w:rsidR="00BD4AB9" w:rsidRPr="00FF4B4B" w:rsidRDefault="00BD4AB9">
            <w:pPr>
              <w:spacing w:after="0" w:line="240" w:lineRule="auto"/>
              <w:jc w:val="left"/>
              <w:rPr>
                <w:rFonts w:eastAsia="Arial"/>
                <w:b/>
              </w:rPr>
            </w:pPr>
          </w:p>
          <w:p w14:paraId="146D793C" w14:textId="77777777" w:rsidR="00BD4AB9" w:rsidRPr="00FF4B4B" w:rsidRDefault="00EB49FD">
            <w:pPr>
              <w:spacing w:after="0" w:line="240" w:lineRule="auto"/>
              <w:jc w:val="left"/>
              <w:rPr>
                <w:rFonts w:eastAsia="Arial"/>
                <w:b/>
              </w:rPr>
            </w:pPr>
            <w:r w:rsidRPr="00FF4B4B">
              <w:rPr>
                <w:rFonts w:eastAsia="Arial"/>
                <w:b/>
              </w:rPr>
              <w:t>Material:</w:t>
            </w:r>
          </w:p>
          <w:p w14:paraId="46D0AA2B" w14:textId="77777777" w:rsidR="00BD4AB9" w:rsidRPr="00FF4B4B" w:rsidRDefault="00EB49FD">
            <w:pPr>
              <w:numPr>
                <w:ilvl w:val="0"/>
                <w:numId w:val="298"/>
              </w:numPr>
              <w:spacing w:after="0" w:line="240" w:lineRule="auto"/>
              <w:ind w:left="400"/>
              <w:jc w:val="left"/>
            </w:pPr>
            <w:r w:rsidRPr="00FF4B4B">
              <w:rPr>
                <w:rFonts w:eastAsia="Arial"/>
              </w:rPr>
              <w:t xml:space="preserve">Materi </w:t>
            </w:r>
            <w:r w:rsidRPr="00FF4B4B">
              <w:rPr>
                <w:rFonts w:eastAsia="Arial"/>
                <w:i/>
              </w:rPr>
              <w:lastRenderedPageBreak/>
              <w:t>stunting</w:t>
            </w:r>
          </w:p>
          <w:p w14:paraId="4E1D1660" w14:textId="77777777" w:rsidR="00BD4AB9" w:rsidRPr="00FF4B4B" w:rsidRDefault="00EB49FD">
            <w:pPr>
              <w:numPr>
                <w:ilvl w:val="0"/>
                <w:numId w:val="298"/>
              </w:numPr>
              <w:spacing w:after="0" w:line="240" w:lineRule="auto"/>
              <w:ind w:left="425"/>
              <w:jc w:val="left"/>
            </w:pPr>
            <w:r w:rsidRPr="00FF4B4B">
              <w:rPr>
                <w:rFonts w:eastAsia="Arial"/>
              </w:rPr>
              <w:t xml:space="preserve">Media </w:t>
            </w:r>
            <w:r w:rsidRPr="00FF4B4B">
              <w:rPr>
                <w:rFonts w:eastAsia="Arial"/>
                <w:i/>
              </w:rPr>
              <w:t>stunting</w:t>
            </w:r>
            <w:r w:rsidRPr="00FF4B4B">
              <w:rPr>
                <w:rFonts w:eastAsia="Arial"/>
              </w:rPr>
              <w:t xml:space="preserve"> </w:t>
            </w:r>
          </w:p>
          <w:p w14:paraId="4CF04A26" w14:textId="77777777" w:rsidR="00BD4AB9" w:rsidRPr="00FF4B4B" w:rsidRDefault="00EB49FD">
            <w:pPr>
              <w:numPr>
                <w:ilvl w:val="0"/>
                <w:numId w:val="298"/>
              </w:numPr>
              <w:spacing w:after="0" w:line="240" w:lineRule="auto"/>
              <w:ind w:left="425"/>
              <w:jc w:val="left"/>
            </w:pPr>
            <w:r w:rsidRPr="00FF4B4B">
              <w:rPr>
                <w:rFonts w:eastAsia="Arial"/>
                <w:i/>
              </w:rPr>
              <w:t xml:space="preserve">Pre-test </w:t>
            </w:r>
            <w:r w:rsidRPr="00FF4B4B">
              <w:rPr>
                <w:rFonts w:eastAsia="Arial"/>
              </w:rPr>
              <w:t xml:space="preserve">dan </w:t>
            </w:r>
            <w:r w:rsidRPr="00FF4B4B">
              <w:rPr>
                <w:rFonts w:eastAsia="Arial"/>
                <w:i/>
              </w:rPr>
              <w:t xml:space="preserve">post-test </w:t>
            </w:r>
          </w:p>
          <w:p w14:paraId="39597583" w14:textId="77777777" w:rsidR="00BD4AB9" w:rsidRPr="00FF4B4B" w:rsidRDefault="00BD4AB9">
            <w:pPr>
              <w:spacing w:after="0" w:line="240" w:lineRule="auto"/>
              <w:jc w:val="left"/>
              <w:rPr>
                <w:rFonts w:eastAsia="Arial"/>
              </w:rPr>
            </w:pPr>
          </w:p>
          <w:p w14:paraId="37FDF709" w14:textId="77777777" w:rsidR="00BD4AB9" w:rsidRPr="00FF4B4B" w:rsidRDefault="00EB49FD">
            <w:pPr>
              <w:spacing w:after="0" w:line="240" w:lineRule="auto"/>
              <w:jc w:val="left"/>
              <w:rPr>
                <w:rFonts w:eastAsia="Arial"/>
                <w:b/>
              </w:rPr>
            </w:pPr>
            <w:r w:rsidRPr="00FF4B4B">
              <w:rPr>
                <w:rFonts w:eastAsia="Arial"/>
                <w:b/>
              </w:rPr>
              <w:t>Method:</w:t>
            </w:r>
          </w:p>
          <w:p w14:paraId="24FAE2F2" w14:textId="77777777" w:rsidR="00BD4AB9" w:rsidRPr="00FF4B4B" w:rsidRDefault="00EB49FD">
            <w:pPr>
              <w:numPr>
                <w:ilvl w:val="0"/>
                <w:numId w:val="75"/>
              </w:numPr>
              <w:spacing w:after="0" w:line="240" w:lineRule="auto"/>
              <w:ind w:left="400"/>
              <w:jc w:val="left"/>
              <w:rPr>
                <w:rFonts w:eastAsia="Arial"/>
              </w:rPr>
            </w:pPr>
            <w:r w:rsidRPr="00FF4B4B">
              <w:rPr>
                <w:rFonts w:eastAsia="Arial"/>
              </w:rPr>
              <w:t>Ceramah</w:t>
            </w:r>
          </w:p>
          <w:p w14:paraId="47E12D1D" w14:textId="77777777" w:rsidR="00BD4AB9" w:rsidRPr="00FF4B4B" w:rsidRDefault="00EB49FD">
            <w:pPr>
              <w:numPr>
                <w:ilvl w:val="0"/>
                <w:numId w:val="75"/>
              </w:numPr>
              <w:spacing w:after="0" w:line="240" w:lineRule="auto"/>
              <w:ind w:left="400"/>
              <w:jc w:val="left"/>
              <w:rPr>
                <w:rFonts w:eastAsia="Arial"/>
              </w:rPr>
            </w:pPr>
            <w:r w:rsidRPr="00FF4B4B">
              <w:rPr>
                <w:rFonts w:eastAsia="Arial"/>
              </w:rPr>
              <w:t>Tanya jawab</w:t>
            </w:r>
          </w:p>
          <w:p w14:paraId="248C8B27" w14:textId="77777777" w:rsidR="00BD4AB9" w:rsidRPr="00FF4B4B" w:rsidRDefault="00BD4AB9">
            <w:pPr>
              <w:spacing w:after="0" w:line="240" w:lineRule="auto"/>
              <w:ind w:left="720"/>
              <w:jc w:val="left"/>
              <w:rPr>
                <w:rFonts w:eastAsia="Arial"/>
              </w:rPr>
            </w:pPr>
          </w:p>
          <w:p w14:paraId="3EC313EF" w14:textId="77777777" w:rsidR="00BD4AB9" w:rsidRPr="00FF4B4B" w:rsidRDefault="00BD4AB9">
            <w:pPr>
              <w:spacing w:after="0" w:line="240" w:lineRule="auto"/>
              <w:jc w:val="left"/>
              <w:rPr>
                <w:rFonts w:eastAsia="Arial"/>
                <w:b/>
              </w:rPr>
            </w:pPr>
          </w:p>
          <w:p w14:paraId="5CE09D93" w14:textId="77777777" w:rsidR="00BD4AB9" w:rsidRPr="00FF4B4B" w:rsidRDefault="00EB49FD">
            <w:pPr>
              <w:spacing w:after="0" w:line="240" w:lineRule="auto"/>
              <w:jc w:val="left"/>
              <w:rPr>
                <w:rFonts w:eastAsia="Arial"/>
                <w:b/>
              </w:rPr>
            </w:pPr>
            <w:r w:rsidRPr="00FF4B4B">
              <w:rPr>
                <w:rFonts w:eastAsia="Arial"/>
                <w:b/>
              </w:rPr>
              <w:t>Money :</w:t>
            </w:r>
          </w:p>
          <w:p w14:paraId="300A03DE" w14:textId="77777777" w:rsidR="00BD4AB9" w:rsidRPr="00FF4B4B" w:rsidRDefault="00EB49FD">
            <w:pPr>
              <w:spacing w:line="240" w:lineRule="auto"/>
              <w:jc w:val="left"/>
              <w:rPr>
                <w:rFonts w:eastAsia="Arial"/>
              </w:rPr>
            </w:pPr>
            <w:r w:rsidRPr="00FF4B4B">
              <w:rPr>
                <w:rFonts w:eastAsia="Arial"/>
              </w:rPr>
              <w:t xml:space="preserve">Dana pribadi </w:t>
            </w:r>
          </w:p>
        </w:tc>
        <w:tc>
          <w:tcPr>
            <w:tcW w:w="1425" w:type="dxa"/>
            <w:tcBorders>
              <w:bottom w:val="single" w:sz="8" w:space="0" w:color="000000"/>
              <w:right w:val="single" w:sz="8" w:space="0" w:color="000000"/>
            </w:tcBorders>
            <w:shd w:val="clear" w:color="auto" w:fill="auto"/>
            <w:tcMar>
              <w:top w:w="100" w:type="dxa"/>
              <w:left w:w="100" w:type="dxa"/>
              <w:bottom w:w="100" w:type="dxa"/>
              <w:right w:w="100" w:type="dxa"/>
            </w:tcMar>
          </w:tcPr>
          <w:p w14:paraId="0B4331F8" w14:textId="77777777" w:rsidR="00BD4AB9" w:rsidRPr="00FF4B4B" w:rsidRDefault="00EB49FD">
            <w:pPr>
              <w:spacing w:after="0" w:line="240" w:lineRule="auto"/>
              <w:jc w:val="left"/>
              <w:rPr>
                <w:rFonts w:eastAsia="Arial"/>
                <w:b/>
              </w:rPr>
            </w:pPr>
            <w:r w:rsidRPr="00FF4B4B">
              <w:rPr>
                <w:rFonts w:eastAsia="Arial"/>
                <w:b/>
              </w:rPr>
              <w:lastRenderedPageBreak/>
              <w:t>Man</w:t>
            </w:r>
          </w:p>
          <w:p w14:paraId="2BE0B429" w14:textId="77777777" w:rsidR="00BD4AB9" w:rsidRPr="00FF4B4B" w:rsidRDefault="00EB49FD">
            <w:pPr>
              <w:spacing w:after="0" w:line="240" w:lineRule="auto"/>
              <w:jc w:val="left"/>
              <w:rPr>
                <w:rFonts w:eastAsia="Arial"/>
              </w:rPr>
            </w:pPr>
            <w:r w:rsidRPr="00FF4B4B">
              <w:rPr>
                <w:rFonts w:eastAsia="Arial"/>
              </w:rPr>
              <w:t>Poltekkes Kemenkes Jakarta 2</w:t>
            </w:r>
          </w:p>
          <w:p w14:paraId="666C6428" w14:textId="77777777" w:rsidR="00BD4AB9" w:rsidRPr="00FF4B4B" w:rsidRDefault="00BD4AB9">
            <w:pPr>
              <w:spacing w:after="0" w:line="240" w:lineRule="auto"/>
              <w:jc w:val="left"/>
              <w:rPr>
                <w:rFonts w:eastAsia="Arial"/>
              </w:rPr>
            </w:pPr>
          </w:p>
          <w:p w14:paraId="674B3582" w14:textId="77777777" w:rsidR="00BD4AB9" w:rsidRPr="00FF4B4B" w:rsidRDefault="00EB49FD">
            <w:pPr>
              <w:spacing w:after="0" w:line="240" w:lineRule="auto"/>
              <w:ind w:left="-90"/>
              <w:jc w:val="left"/>
              <w:rPr>
                <w:rFonts w:eastAsia="Arial"/>
              </w:rPr>
            </w:pPr>
            <w:r w:rsidRPr="00FF4B4B">
              <w:rPr>
                <w:rFonts w:eastAsia="Arial"/>
                <w:b/>
              </w:rPr>
              <w:t>Sasaran</w:t>
            </w:r>
          </w:p>
          <w:p w14:paraId="4B50BA68" w14:textId="77777777" w:rsidR="00BD4AB9" w:rsidRPr="00FF4B4B" w:rsidRDefault="00EB49FD">
            <w:pPr>
              <w:spacing w:after="0" w:line="240" w:lineRule="auto"/>
              <w:jc w:val="left"/>
              <w:rPr>
                <w:rFonts w:eastAsia="Arial"/>
              </w:rPr>
            </w:pPr>
            <w:r w:rsidRPr="00FF4B4B">
              <w:rPr>
                <w:rFonts w:eastAsia="Arial"/>
              </w:rPr>
              <w:t>Kecamatan Leuwiliang</w:t>
            </w:r>
          </w:p>
          <w:p w14:paraId="730BFD1F" w14:textId="77777777" w:rsidR="00BD4AB9" w:rsidRPr="00FF4B4B" w:rsidRDefault="00BD4AB9">
            <w:pPr>
              <w:spacing w:after="0" w:line="240" w:lineRule="auto"/>
              <w:jc w:val="left"/>
              <w:rPr>
                <w:rFonts w:eastAsia="Arial"/>
              </w:rPr>
            </w:pPr>
          </w:p>
          <w:p w14:paraId="2DFA8A32" w14:textId="77777777" w:rsidR="00BD4AB9" w:rsidRPr="00FF4B4B" w:rsidRDefault="00BD4AB9">
            <w:pPr>
              <w:spacing w:after="0" w:line="240" w:lineRule="auto"/>
              <w:jc w:val="left"/>
              <w:rPr>
                <w:rFonts w:eastAsia="Arial"/>
              </w:rPr>
            </w:pPr>
          </w:p>
          <w:p w14:paraId="7F94646C" w14:textId="77777777" w:rsidR="00BD4AB9" w:rsidRPr="00FF4B4B" w:rsidRDefault="00BD4AB9">
            <w:pPr>
              <w:spacing w:after="0" w:line="240" w:lineRule="auto"/>
              <w:jc w:val="left"/>
              <w:rPr>
                <w:rFonts w:eastAsia="Arial"/>
              </w:rPr>
            </w:pPr>
          </w:p>
          <w:p w14:paraId="7ADD6F47" w14:textId="77777777" w:rsidR="00BD4AB9" w:rsidRPr="00FF4B4B" w:rsidRDefault="00BD4AB9">
            <w:pPr>
              <w:spacing w:after="0" w:line="240" w:lineRule="auto"/>
              <w:jc w:val="left"/>
              <w:rPr>
                <w:rFonts w:eastAsia="Arial"/>
              </w:rPr>
            </w:pPr>
          </w:p>
          <w:p w14:paraId="1C02F44D" w14:textId="77777777" w:rsidR="00BD4AB9" w:rsidRPr="00FF4B4B" w:rsidRDefault="00EB49FD">
            <w:pPr>
              <w:spacing w:after="0" w:line="240" w:lineRule="auto"/>
              <w:jc w:val="left"/>
              <w:rPr>
                <w:rFonts w:eastAsia="Arial"/>
              </w:rPr>
            </w:pPr>
            <w:r w:rsidRPr="00FF4B4B">
              <w:rPr>
                <w:rFonts w:eastAsia="Arial"/>
                <w:b/>
              </w:rPr>
              <w:t>Material:</w:t>
            </w:r>
          </w:p>
          <w:p w14:paraId="3862EB0A" w14:textId="77777777" w:rsidR="00BD4AB9" w:rsidRPr="00FF4B4B" w:rsidRDefault="00EB49FD">
            <w:pPr>
              <w:spacing w:after="0" w:line="240" w:lineRule="auto"/>
              <w:jc w:val="left"/>
              <w:rPr>
                <w:rFonts w:eastAsia="Arial"/>
              </w:rPr>
            </w:pPr>
            <w:r w:rsidRPr="00FF4B4B">
              <w:rPr>
                <w:rFonts w:eastAsia="Arial"/>
              </w:rPr>
              <w:t>Mahasiswa</w:t>
            </w:r>
          </w:p>
          <w:p w14:paraId="45DFB9E5" w14:textId="77777777" w:rsidR="00BD4AB9" w:rsidRPr="00FF4B4B" w:rsidRDefault="00BD4AB9">
            <w:pPr>
              <w:spacing w:after="0" w:line="240" w:lineRule="auto"/>
              <w:ind w:left="-90"/>
              <w:jc w:val="left"/>
              <w:rPr>
                <w:rFonts w:eastAsia="Arial"/>
              </w:rPr>
            </w:pPr>
          </w:p>
          <w:p w14:paraId="32EB692C" w14:textId="77777777" w:rsidR="00BD4AB9" w:rsidRPr="00FF4B4B" w:rsidRDefault="00BD4AB9">
            <w:pPr>
              <w:spacing w:after="0" w:line="240" w:lineRule="auto"/>
              <w:ind w:left="-90"/>
              <w:jc w:val="left"/>
              <w:rPr>
                <w:rFonts w:eastAsia="Arial"/>
              </w:rPr>
            </w:pPr>
          </w:p>
          <w:p w14:paraId="0C2E94CE" w14:textId="77777777" w:rsidR="00BD4AB9" w:rsidRPr="00FF4B4B" w:rsidRDefault="00BD4AB9">
            <w:pPr>
              <w:spacing w:after="0" w:line="240" w:lineRule="auto"/>
              <w:ind w:left="-90"/>
              <w:jc w:val="left"/>
              <w:rPr>
                <w:rFonts w:eastAsia="Arial"/>
              </w:rPr>
            </w:pPr>
          </w:p>
          <w:p w14:paraId="720F51D0" w14:textId="77777777" w:rsidR="00BD4AB9" w:rsidRPr="00FF4B4B" w:rsidRDefault="00BD4AB9">
            <w:pPr>
              <w:spacing w:after="0" w:line="240" w:lineRule="auto"/>
              <w:jc w:val="left"/>
              <w:rPr>
                <w:rFonts w:eastAsia="Arial"/>
              </w:rPr>
            </w:pPr>
          </w:p>
          <w:p w14:paraId="50C2947E" w14:textId="77777777" w:rsidR="00BD4AB9" w:rsidRPr="00FF4B4B" w:rsidRDefault="00BD4AB9">
            <w:pPr>
              <w:spacing w:after="0" w:line="240" w:lineRule="auto"/>
              <w:jc w:val="left"/>
              <w:rPr>
                <w:rFonts w:eastAsia="Arial"/>
                <w:b/>
              </w:rPr>
            </w:pPr>
          </w:p>
          <w:p w14:paraId="53C79065" w14:textId="77777777" w:rsidR="00BD4AB9" w:rsidRPr="00FF4B4B" w:rsidRDefault="00BD4AB9">
            <w:pPr>
              <w:spacing w:after="0" w:line="240" w:lineRule="auto"/>
              <w:jc w:val="left"/>
              <w:rPr>
                <w:rFonts w:eastAsia="Arial"/>
                <w:b/>
              </w:rPr>
            </w:pPr>
          </w:p>
          <w:p w14:paraId="29FB5EBD" w14:textId="77777777" w:rsidR="00BD4AB9" w:rsidRPr="00FF4B4B" w:rsidRDefault="00BD4AB9">
            <w:pPr>
              <w:spacing w:after="0" w:line="240" w:lineRule="auto"/>
              <w:jc w:val="left"/>
              <w:rPr>
                <w:rFonts w:eastAsia="Arial"/>
                <w:b/>
              </w:rPr>
            </w:pPr>
          </w:p>
          <w:p w14:paraId="2B6E4FA7" w14:textId="77777777" w:rsidR="00BD4AB9" w:rsidRPr="00FF4B4B" w:rsidRDefault="00BD4AB9">
            <w:pPr>
              <w:spacing w:after="0" w:line="240" w:lineRule="auto"/>
              <w:jc w:val="left"/>
              <w:rPr>
                <w:rFonts w:eastAsia="Arial"/>
                <w:b/>
              </w:rPr>
            </w:pPr>
          </w:p>
          <w:p w14:paraId="41F28F16" w14:textId="77777777" w:rsidR="00BD4AB9" w:rsidRPr="00FF4B4B" w:rsidRDefault="00BD4AB9">
            <w:pPr>
              <w:spacing w:after="0" w:line="240" w:lineRule="auto"/>
              <w:jc w:val="left"/>
              <w:rPr>
                <w:rFonts w:eastAsia="Arial"/>
                <w:b/>
              </w:rPr>
            </w:pPr>
          </w:p>
          <w:p w14:paraId="11681B88" w14:textId="77777777" w:rsidR="00BD4AB9" w:rsidRPr="00FF4B4B" w:rsidRDefault="00EB49FD">
            <w:pPr>
              <w:spacing w:after="0" w:line="240" w:lineRule="auto"/>
              <w:jc w:val="left"/>
              <w:rPr>
                <w:rFonts w:eastAsia="Arial"/>
                <w:b/>
              </w:rPr>
            </w:pPr>
            <w:r w:rsidRPr="00FF4B4B">
              <w:rPr>
                <w:rFonts w:eastAsia="Arial"/>
                <w:b/>
              </w:rPr>
              <w:t>Method:</w:t>
            </w:r>
          </w:p>
          <w:p w14:paraId="61F4F065" w14:textId="77777777" w:rsidR="00BD4AB9" w:rsidRPr="00FF4B4B" w:rsidRDefault="00EB49FD">
            <w:pPr>
              <w:spacing w:after="0" w:line="240" w:lineRule="auto"/>
              <w:jc w:val="left"/>
              <w:rPr>
                <w:rFonts w:eastAsia="Arial"/>
              </w:rPr>
            </w:pPr>
            <w:r w:rsidRPr="00FF4B4B">
              <w:rPr>
                <w:rFonts w:eastAsia="Arial"/>
              </w:rPr>
              <w:t xml:space="preserve">Mahasiswa </w:t>
            </w:r>
          </w:p>
          <w:p w14:paraId="0CB7312E" w14:textId="77777777" w:rsidR="00BD4AB9" w:rsidRPr="00FF4B4B" w:rsidRDefault="00BD4AB9">
            <w:pPr>
              <w:spacing w:after="0" w:line="240" w:lineRule="auto"/>
              <w:ind w:left="-90"/>
              <w:jc w:val="left"/>
              <w:rPr>
                <w:rFonts w:eastAsia="Arial"/>
              </w:rPr>
            </w:pPr>
          </w:p>
          <w:p w14:paraId="6AE6670F" w14:textId="77777777" w:rsidR="00BD4AB9" w:rsidRPr="00FF4B4B" w:rsidRDefault="00BD4AB9">
            <w:pPr>
              <w:spacing w:after="0" w:line="240" w:lineRule="auto"/>
              <w:jc w:val="left"/>
              <w:rPr>
                <w:rFonts w:eastAsia="Arial"/>
              </w:rPr>
            </w:pPr>
          </w:p>
          <w:p w14:paraId="240C90E1" w14:textId="77777777" w:rsidR="00BD4AB9" w:rsidRPr="00FF4B4B" w:rsidRDefault="00BD4AB9">
            <w:pPr>
              <w:spacing w:after="0" w:line="240" w:lineRule="auto"/>
              <w:jc w:val="left"/>
              <w:rPr>
                <w:rFonts w:eastAsia="Arial"/>
                <w:b/>
              </w:rPr>
            </w:pPr>
          </w:p>
          <w:p w14:paraId="111EC6E8" w14:textId="77777777" w:rsidR="00BD4AB9" w:rsidRPr="00FF4B4B" w:rsidRDefault="00BD4AB9">
            <w:pPr>
              <w:spacing w:after="0" w:line="240" w:lineRule="auto"/>
              <w:jc w:val="left"/>
              <w:rPr>
                <w:rFonts w:eastAsia="Arial"/>
                <w:b/>
              </w:rPr>
            </w:pPr>
          </w:p>
          <w:p w14:paraId="64C16A7A" w14:textId="77777777" w:rsidR="00BD4AB9" w:rsidRPr="00FF4B4B" w:rsidRDefault="00BD4AB9">
            <w:pPr>
              <w:spacing w:after="0" w:line="240" w:lineRule="auto"/>
              <w:jc w:val="left"/>
              <w:rPr>
                <w:rFonts w:eastAsia="Arial"/>
                <w:b/>
              </w:rPr>
            </w:pPr>
          </w:p>
          <w:p w14:paraId="6B1EAD00" w14:textId="77777777" w:rsidR="00BD4AB9" w:rsidRPr="00FF4B4B" w:rsidRDefault="00EB49FD">
            <w:pPr>
              <w:spacing w:after="0" w:line="240" w:lineRule="auto"/>
              <w:jc w:val="left"/>
              <w:rPr>
                <w:rFonts w:eastAsia="Arial"/>
                <w:b/>
              </w:rPr>
            </w:pPr>
            <w:r w:rsidRPr="00FF4B4B">
              <w:rPr>
                <w:rFonts w:eastAsia="Arial"/>
                <w:b/>
              </w:rPr>
              <w:t>Money :</w:t>
            </w:r>
          </w:p>
          <w:p w14:paraId="12DFBB4F" w14:textId="77777777" w:rsidR="00BD4AB9" w:rsidRPr="00FF4B4B" w:rsidRDefault="00EB49FD">
            <w:pPr>
              <w:spacing w:after="0" w:line="240" w:lineRule="auto"/>
              <w:jc w:val="left"/>
              <w:rPr>
                <w:rFonts w:eastAsia="Arial"/>
              </w:rPr>
            </w:pPr>
            <w:r w:rsidRPr="00FF4B4B">
              <w:rPr>
                <w:rFonts w:eastAsia="Arial"/>
              </w:rPr>
              <w:t>Mahasiswa</w:t>
            </w:r>
          </w:p>
          <w:p w14:paraId="2C21852A" w14:textId="77777777" w:rsidR="00BD4AB9" w:rsidRPr="00FF4B4B" w:rsidRDefault="00BD4AB9">
            <w:pPr>
              <w:spacing w:after="0" w:line="240" w:lineRule="auto"/>
              <w:ind w:left="-90"/>
              <w:jc w:val="left"/>
              <w:rPr>
                <w:rFonts w:eastAsia="Arial"/>
              </w:rPr>
            </w:pPr>
          </w:p>
        </w:tc>
      </w:tr>
    </w:tbl>
    <w:p w14:paraId="682818B6" w14:textId="77777777" w:rsidR="00BD4AB9" w:rsidRPr="00FF4B4B" w:rsidRDefault="00BD4AB9">
      <w:pPr>
        <w:spacing w:after="0" w:line="240" w:lineRule="auto"/>
        <w:ind w:left="360"/>
        <w:jc w:val="center"/>
        <w:rPr>
          <w:rFonts w:eastAsia="Arial"/>
          <w:b/>
          <w:i/>
        </w:rPr>
      </w:pPr>
    </w:p>
    <w:p w14:paraId="6548E1EB" w14:textId="77777777" w:rsidR="00BD4AB9" w:rsidRPr="00FF4B4B" w:rsidRDefault="00EB49FD">
      <w:pPr>
        <w:spacing w:after="0" w:line="240" w:lineRule="auto"/>
        <w:jc w:val="right"/>
        <w:rPr>
          <w:rFonts w:eastAsia="Arial"/>
          <w:b/>
          <w:i/>
        </w:rPr>
      </w:pPr>
      <w:r w:rsidRPr="00FF4B4B">
        <w:br w:type="page"/>
      </w:r>
    </w:p>
    <w:p w14:paraId="380FF27A" w14:textId="77777777" w:rsidR="00BD4AB9" w:rsidRPr="00FF4B4B" w:rsidRDefault="00EB49FD">
      <w:pPr>
        <w:spacing w:after="240" w:line="240" w:lineRule="auto"/>
        <w:jc w:val="right"/>
        <w:rPr>
          <w:rFonts w:eastAsia="Arial"/>
          <w:b/>
          <w:i/>
        </w:rPr>
      </w:pPr>
      <w:r w:rsidRPr="00FF4B4B">
        <w:rPr>
          <w:rFonts w:eastAsia="Arial"/>
          <w:b/>
          <w:i/>
        </w:rPr>
        <w:lastRenderedPageBreak/>
        <w:t xml:space="preserve">Form </w:t>
      </w:r>
      <w:proofErr w:type="gramStart"/>
      <w:r w:rsidRPr="00FF4B4B">
        <w:rPr>
          <w:rFonts w:eastAsia="Arial"/>
          <w:b/>
          <w:i/>
        </w:rPr>
        <w:t>2 :</w:t>
      </w:r>
      <w:proofErr w:type="gramEnd"/>
      <w:r w:rsidRPr="00FF4B4B">
        <w:rPr>
          <w:rFonts w:eastAsia="Arial"/>
          <w:b/>
          <w:i/>
        </w:rPr>
        <w:t xml:space="preserve"> HIPPOPOC TABLE</w:t>
      </w:r>
    </w:p>
    <w:p w14:paraId="56D600B2" w14:textId="77777777" w:rsidR="00BD4AB9" w:rsidRPr="00FF4B4B" w:rsidRDefault="00EB49FD">
      <w:pPr>
        <w:spacing w:after="0" w:line="240" w:lineRule="auto"/>
        <w:jc w:val="center"/>
        <w:rPr>
          <w:rFonts w:eastAsia="Arial"/>
          <w:b/>
        </w:rPr>
      </w:pPr>
      <w:r w:rsidRPr="00FF4B4B">
        <w:rPr>
          <w:rFonts w:eastAsia="Arial"/>
          <w:b/>
        </w:rPr>
        <w:t>POA INTERVENSI PANGAN – GIZI – KESEHATAN</w:t>
      </w:r>
    </w:p>
    <w:p w14:paraId="6AE5865A" w14:textId="77777777" w:rsidR="00BD4AB9" w:rsidRPr="00FF4B4B" w:rsidRDefault="00EB49FD">
      <w:pPr>
        <w:spacing w:after="0" w:line="240" w:lineRule="auto"/>
        <w:jc w:val="center"/>
        <w:rPr>
          <w:rFonts w:eastAsia="Arial"/>
          <w:b/>
        </w:rPr>
      </w:pPr>
      <w:r w:rsidRPr="00FF4B4B">
        <w:rPr>
          <w:rFonts w:eastAsia="Arial"/>
          <w:b/>
        </w:rPr>
        <w:t>INTERVENSI/PROYEK/</w:t>
      </w:r>
      <w:proofErr w:type="gramStart"/>
      <w:r w:rsidRPr="00FF4B4B">
        <w:rPr>
          <w:rFonts w:eastAsia="Arial"/>
          <w:b/>
        </w:rPr>
        <w:t>PROGRAM :</w:t>
      </w:r>
      <w:proofErr w:type="gramEnd"/>
      <w:r w:rsidRPr="00FF4B4B">
        <w:rPr>
          <w:rFonts w:eastAsia="Arial"/>
          <w:b/>
        </w:rPr>
        <w:t xml:space="preserve"> Penyuluhan </w:t>
      </w:r>
      <w:r w:rsidRPr="00FF4B4B">
        <w:rPr>
          <w:rFonts w:eastAsia="Arial"/>
          <w:b/>
          <w:i/>
        </w:rPr>
        <w:t>Stunting</w:t>
      </w:r>
    </w:p>
    <w:p w14:paraId="026014CC" w14:textId="77777777" w:rsidR="00BD4AB9" w:rsidRPr="00FF4B4B" w:rsidRDefault="00BD4AB9">
      <w:pPr>
        <w:spacing w:after="0" w:line="240" w:lineRule="auto"/>
        <w:jc w:val="center"/>
        <w:rPr>
          <w:rFonts w:eastAsia="Arial"/>
          <w:b/>
        </w:rPr>
      </w:pPr>
    </w:p>
    <w:p w14:paraId="3B0A9161" w14:textId="77777777" w:rsidR="00BD4AB9" w:rsidRPr="00FF4B4B" w:rsidRDefault="00EB49FD" w:rsidP="00651809">
      <w:pPr>
        <w:spacing w:after="0" w:line="240" w:lineRule="auto"/>
        <w:jc w:val="left"/>
        <w:rPr>
          <w:rFonts w:eastAsia="Arial"/>
          <w:b/>
          <w:i/>
        </w:rPr>
      </w:pPr>
      <w:r w:rsidRPr="00FF4B4B">
        <w:rPr>
          <w:rFonts w:eastAsia="Arial"/>
        </w:rPr>
        <w:t xml:space="preserve">Kelompok/judul </w:t>
      </w:r>
      <w:proofErr w:type="gramStart"/>
      <w:r w:rsidRPr="00FF4B4B">
        <w:rPr>
          <w:rFonts w:eastAsia="Arial"/>
        </w:rPr>
        <w:t>intervensi :</w:t>
      </w:r>
      <w:proofErr w:type="gramEnd"/>
      <w:r w:rsidRPr="00FF4B4B">
        <w:rPr>
          <w:rFonts w:eastAsia="Arial"/>
        </w:rPr>
        <w:t xml:space="preserve"> Penyuluhan </w:t>
      </w:r>
      <w:r w:rsidRPr="00FF4B4B">
        <w:rPr>
          <w:rFonts w:eastAsia="Arial"/>
          <w:i/>
        </w:rPr>
        <w:t>Stunting</w:t>
      </w:r>
      <w:r w:rsidRPr="00FF4B4B">
        <w:rPr>
          <w:rFonts w:eastAsia="Arial"/>
        </w:rPr>
        <w:tab/>
        <w:t>Anggota kelompok: Mahasiswa Jurusan Gizi Poltekkes Kemenkes Jakarta II</w:t>
      </w:r>
      <w:r w:rsidRPr="00FF4B4B">
        <w:rPr>
          <w:rFonts w:eastAsia="Arial"/>
          <w:b/>
          <w:i/>
        </w:rPr>
        <w:t xml:space="preserve"> </w:t>
      </w:r>
    </w:p>
    <w:tbl>
      <w:tblPr>
        <w:tblStyle w:val="af0"/>
        <w:tblW w:w="14820" w:type="dxa"/>
        <w:tblInd w:w="-86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580"/>
        <w:gridCol w:w="3360"/>
        <w:gridCol w:w="2985"/>
        <w:gridCol w:w="3195"/>
        <w:gridCol w:w="2700"/>
      </w:tblGrid>
      <w:tr w:rsidR="00BD4AB9" w:rsidRPr="00FF4B4B" w14:paraId="75E2C53D" w14:textId="77777777" w:rsidTr="00651809">
        <w:trPr>
          <w:trHeight w:val="516"/>
          <w:tblHeader/>
        </w:trPr>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F7803B8" w14:textId="77777777" w:rsidR="00BD4AB9" w:rsidRPr="00FF4B4B" w:rsidRDefault="00EB49FD">
            <w:pPr>
              <w:spacing w:after="0" w:line="240" w:lineRule="auto"/>
              <w:jc w:val="center"/>
              <w:rPr>
                <w:rFonts w:eastAsia="Arial"/>
                <w:b/>
                <w:i/>
              </w:rPr>
            </w:pPr>
            <w:r w:rsidRPr="00FF4B4B">
              <w:rPr>
                <w:rFonts w:eastAsia="Arial"/>
                <w:b/>
                <w:i/>
              </w:rPr>
              <w:t>Kegiatan</w:t>
            </w:r>
          </w:p>
        </w:tc>
        <w:tc>
          <w:tcPr>
            <w:tcW w:w="3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A336D47" w14:textId="77777777" w:rsidR="00BD4AB9" w:rsidRPr="00FF4B4B" w:rsidRDefault="00EB49FD">
            <w:pPr>
              <w:spacing w:after="0" w:line="240" w:lineRule="auto"/>
              <w:jc w:val="center"/>
              <w:rPr>
                <w:rFonts w:eastAsia="Arial"/>
                <w:b/>
                <w:i/>
              </w:rPr>
            </w:pPr>
            <w:r w:rsidRPr="00FF4B4B">
              <w:rPr>
                <w:rFonts w:eastAsia="Arial"/>
                <w:b/>
                <w:i/>
              </w:rPr>
              <w:t>Input</w:t>
            </w:r>
          </w:p>
        </w:tc>
        <w:tc>
          <w:tcPr>
            <w:tcW w:w="298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1F428EB" w14:textId="77777777" w:rsidR="00BD4AB9" w:rsidRPr="00FF4B4B" w:rsidRDefault="00EB49FD">
            <w:pPr>
              <w:spacing w:after="0" w:line="240" w:lineRule="auto"/>
              <w:jc w:val="center"/>
              <w:rPr>
                <w:rFonts w:eastAsia="Arial"/>
                <w:b/>
                <w:i/>
              </w:rPr>
            </w:pPr>
            <w:r w:rsidRPr="00FF4B4B">
              <w:rPr>
                <w:rFonts w:eastAsia="Arial"/>
                <w:b/>
                <w:i/>
              </w:rPr>
              <w:t>Proses</w:t>
            </w:r>
          </w:p>
        </w:tc>
        <w:tc>
          <w:tcPr>
            <w:tcW w:w="319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276F9" w14:textId="77777777" w:rsidR="00BD4AB9" w:rsidRPr="00FF4B4B" w:rsidRDefault="00EB49FD">
            <w:pPr>
              <w:spacing w:after="0" w:line="240" w:lineRule="auto"/>
              <w:jc w:val="center"/>
              <w:rPr>
                <w:rFonts w:eastAsia="Arial"/>
                <w:b/>
                <w:i/>
              </w:rPr>
            </w:pPr>
            <w:r w:rsidRPr="00FF4B4B">
              <w:rPr>
                <w:rFonts w:eastAsia="Arial"/>
                <w:b/>
                <w:i/>
              </w:rPr>
              <w:t>Output</w:t>
            </w:r>
          </w:p>
        </w:tc>
        <w:tc>
          <w:tcPr>
            <w:tcW w:w="270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B2AD965" w14:textId="77777777" w:rsidR="00BD4AB9" w:rsidRPr="00FF4B4B" w:rsidRDefault="00EB49FD">
            <w:pPr>
              <w:spacing w:after="0" w:line="240" w:lineRule="auto"/>
              <w:jc w:val="center"/>
              <w:rPr>
                <w:rFonts w:eastAsia="Arial"/>
                <w:b/>
                <w:i/>
              </w:rPr>
            </w:pPr>
            <w:r w:rsidRPr="00FF4B4B">
              <w:rPr>
                <w:rFonts w:eastAsia="Arial"/>
                <w:b/>
                <w:i/>
              </w:rPr>
              <w:t>Outcome</w:t>
            </w:r>
          </w:p>
        </w:tc>
      </w:tr>
      <w:tr w:rsidR="00BD4AB9" w:rsidRPr="00FF4B4B" w14:paraId="68D693EF" w14:textId="77777777" w:rsidTr="00651809">
        <w:trPr>
          <w:trHeight w:val="495"/>
          <w:tblHeader/>
        </w:trPr>
        <w:tc>
          <w:tcPr>
            <w:tcW w:w="258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B5B54A" w14:textId="77777777" w:rsidR="00BD4AB9" w:rsidRPr="00FF4B4B" w:rsidRDefault="00EB49FD">
            <w:pPr>
              <w:spacing w:after="0" w:line="240" w:lineRule="auto"/>
              <w:jc w:val="center"/>
              <w:rPr>
                <w:rFonts w:eastAsia="Arial"/>
                <w:b/>
                <w:i/>
              </w:rPr>
            </w:pPr>
            <w:r w:rsidRPr="00FF4B4B">
              <w:rPr>
                <w:rFonts w:eastAsia="Arial"/>
                <w:b/>
                <w:i/>
              </w:rPr>
              <w:t>1</w:t>
            </w:r>
          </w:p>
        </w:tc>
        <w:tc>
          <w:tcPr>
            <w:tcW w:w="3360" w:type="dxa"/>
            <w:tcBorders>
              <w:bottom w:val="single" w:sz="8" w:space="0" w:color="000000"/>
              <w:right w:val="single" w:sz="8" w:space="0" w:color="000000"/>
            </w:tcBorders>
            <w:tcMar>
              <w:top w:w="100" w:type="dxa"/>
              <w:left w:w="100" w:type="dxa"/>
              <w:bottom w:w="100" w:type="dxa"/>
              <w:right w:w="100" w:type="dxa"/>
            </w:tcMar>
          </w:tcPr>
          <w:p w14:paraId="30F8A2BD" w14:textId="77777777" w:rsidR="00BD4AB9" w:rsidRPr="00FF4B4B" w:rsidRDefault="00EB49FD">
            <w:pPr>
              <w:spacing w:after="0" w:line="240" w:lineRule="auto"/>
              <w:jc w:val="center"/>
              <w:rPr>
                <w:rFonts w:eastAsia="Arial"/>
                <w:b/>
                <w:i/>
              </w:rPr>
            </w:pPr>
            <w:r w:rsidRPr="00FF4B4B">
              <w:rPr>
                <w:rFonts w:eastAsia="Arial"/>
                <w:b/>
                <w:i/>
              </w:rPr>
              <w:t>2</w:t>
            </w:r>
          </w:p>
        </w:tc>
        <w:tc>
          <w:tcPr>
            <w:tcW w:w="2985" w:type="dxa"/>
            <w:tcBorders>
              <w:bottom w:val="single" w:sz="8" w:space="0" w:color="000000"/>
              <w:right w:val="single" w:sz="8" w:space="0" w:color="000000"/>
            </w:tcBorders>
            <w:tcMar>
              <w:top w:w="100" w:type="dxa"/>
              <w:left w:w="100" w:type="dxa"/>
              <w:bottom w:w="100" w:type="dxa"/>
              <w:right w:w="100" w:type="dxa"/>
            </w:tcMar>
          </w:tcPr>
          <w:p w14:paraId="4D87F1BE" w14:textId="77777777" w:rsidR="00BD4AB9" w:rsidRPr="00FF4B4B" w:rsidRDefault="00EB49FD">
            <w:pPr>
              <w:spacing w:after="0" w:line="240" w:lineRule="auto"/>
              <w:jc w:val="center"/>
              <w:rPr>
                <w:rFonts w:eastAsia="Arial"/>
                <w:b/>
                <w:i/>
              </w:rPr>
            </w:pPr>
            <w:r w:rsidRPr="00FF4B4B">
              <w:rPr>
                <w:rFonts w:eastAsia="Arial"/>
                <w:b/>
                <w:i/>
              </w:rPr>
              <w:t>3</w:t>
            </w:r>
          </w:p>
        </w:tc>
        <w:tc>
          <w:tcPr>
            <w:tcW w:w="3195" w:type="dxa"/>
            <w:tcBorders>
              <w:bottom w:val="single" w:sz="8" w:space="0" w:color="000000"/>
              <w:right w:val="single" w:sz="8" w:space="0" w:color="000000"/>
            </w:tcBorders>
            <w:tcMar>
              <w:top w:w="100" w:type="dxa"/>
              <w:left w:w="100" w:type="dxa"/>
              <w:bottom w:w="100" w:type="dxa"/>
              <w:right w:w="100" w:type="dxa"/>
            </w:tcMar>
          </w:tcPr>
          <w:p w14:paraId="7351F1FE" w14:textId="77777777" w:rsidR="00BD4AB9" w:rsidRPr="00FF4B4B" w:rsidRDefault="00EB49FD">
            <w:pPr>
              <w:spacing w:after="0" w:line="240" w:lineRule="auto"/>
              <w:jc w:val="center"/>
              <w:rPr>
                <w:rFonts w:eastAsia="Arial"/>
                <w:b/>
                <w:i/>
              </w:rPr>
            </w:pPr>
            <w:r w:rsidRPr="00FF4B4B">
              <w:rPr>
                <w:rFonts w:eastAsia="Arial"/>
                <w:b/>
                <w:i/>
              </w:rPr>
              <w:t>4</w:t>
            </w:r>
          </w:p>
        </w:tc>
        <w:tc>
          <w:tcPr>
            <w:tcW w:w="2700" w:type="dxa"/>
            <w:tcBorders>
              <w:bottom w:val="single" w:sz="8" w:space="0" w:color="000000"/>
              <w:right w:val="single" w:sz="8" w:space="0" w:color="000000"/>
            </w:tcBorders>
            <w:tcMar>
              <w:top w:w="100" w:type="dxa"/>
              <w:left w:w="100" w:type="dxa"/>
              <w:bottom w:w="100" w:type="dxa"/>
              <w:right w:w="100" w:type="dxa"/>
            </w:tcMar>
          </w:tcPr>
          <w:p w14:paraId="29BD93A9" w14:textId="77777777" w:rsidR="00BD4AB9" w:rsidRPr="00FF4B4B" w:rsidRDefault="00EB49FD">
            <w:pPr>
              <w:spacing w:after="0" w:line="240" w:lineRule="auto"/>
              <w:jc w:val="center"/>
              <w:rPr>
                <w:rFonts w:eastAsia="Arial"/>
                <w:b/>
                <w:i/>
              </w:rPr>
            </w:pPr>
            <w:r w:rsidRPr="00FF4B4B">
              <w:rPr>
                <w:rFonts w:eastAsia="Arial"/>
                <w:b/>
                <w:i/>
              </w:rPr>
              <w:t>5</w:t>
            </w:r>
          </w:p>
        </w:tc>
      </w:tr>
      <w:tr w:rsidR="00BD4AB9" w:rsidRPr="00FF4B4B" w14:paraId="11EC47A5" w14:textId="77777777">
        <w:trPr>
          <w:trHeight w:val="484"/>
        </w:trPr>
        <w:tc>
          <w:tcPr>
            <w:tcW w:w="258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AF613FD" w14:textId="77777777" w:rsidR="00BD4AB9" w:rsidRPr="00FF4B4B" w:rsidRDefault="00EB49FD">
            <w:pPr>
              <w:spacing w:after="0" w:line="240" w:lineRule="auto"/>
              <w:jc w:val="left"/>
              <w:rPr>
                <w:rFonts w:eastAsia="Arial"/>
                <w:b/>
              </w:rPr>
            </w:pPr>
            <w:r w:rsidRPr="00FF4B4B">
              <w:rPr>
                <w:rFonts w:eastAsia="Arial"/>
              </w:rPr>
              <w:t xml:space="preserve">Penyuluhan </w:t>
            </w:r>
            <w:r w:rsidRPr="00FF4B4B">
              <w:rPr>
                <w:rFonts w:eastAsia="Arial"/>
                <w:i/>
              </w:rPr>
              <w:t>stunting</w:t>
            </w:r>
            <w:r w:rsidRPr="00FF4B4B">
              <w:rPr>
                <w:rFonts w:eastAsia="Arial"/>
              </w:rPr>
              <w:t xml:space="preserve"> kepada ibu hamil dan ibu menyusui di Desa Barengkok</w:t>
            </w:r>
          </w:p>
        </w:tc>
        <w:tc>
          <w:tcPr>
            <w:tcW w:w="336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D69946C" w14:textId="77777777" w:rsidR="00BD4AB9" w:rsidRPr="00FF4B4B" w:rsidRDefault="00EB49FD">
            <w:pPr>
              <w:spacing w:after="240" w:line="240" w:lineRule="auto"/>
              <w:jc w:val="left"/>
              <w:rPr>
                <w:rFonts w:eastAsia="Arial"/>
              </w:rPr>
            </w:pPr>
            <w:r w:rsidRPr="00FF4B4B">
              <w:rPr>
                <w:rFonts w:eastAsia="Arial"/>
                <w:b/>
              </w:rPr>
              <w:t>INPUT :</w:t>
            </w:r>
          </w:p>
          <w:p w14:paraId="766FBFF5" w14:textId="77777777" w:rsidR="00BD4AB9" w:rsidRPr="00FF4B4B" w:rsidRDefault="00EB49FD">
            <w:pPr>
              <w:spacing w:after="0" w:line="240" w:lineRule="auto"/>
              <w:jc w:val="left"/>
              <w:rPr>
                <w:rFonts w:eastAsia="Arial"/>
                <w:b/>
              </w:rPr>
            </w:pPr>
            <w:r w:rsidRPr="00FF4B4B">
              <w:rPr>
                <w:rFonts w:eastAsia="Arial"/>
                <w:b/>
              </w:rPr>
              <w:t>Man</w:t>
            </w:r>
          </w:p>
          <w:p w14:paraId="38241A35" w14:textId="77777777" w:rsidR="00BD4AB9" w:rsidRPr="00FF4B4B" w:rsidRDefault="00EB49FD">
            <w:pPr>
              <w:spacing w:after="0" w:line="240" w:lineRule="auto"/>
              <w:jc w:val="left"/>
              <w:rPr>
                <w:rFonts w:eastAsia="Arial"/>
              </w:rPr>
            </w:pPr>
            <w:r w:rsidRPr="00FF4B4B">
              <w:rPr>
                <w:rFonts w:eastAsia="Arial"/>
              </w:rPr>
              <w:t>Mahasiswa Jurusan Gizi Poltekkes Kemenkes Jakarta 2</w:t>
            </w:r>
          </w:p>
          <w:p w14:paraId="5C0E3500" w14:textId="77777777" w:rsidR="00BD4AB9" w:rsidRPr="00FF4B4B" w:rsidRDefault="00BD4AB9">
            <w:pPr>
              <w:spacing w:after="0" w:line="240" w:lineRule="auto"/>
              <w:jc w:val="left"/>
              <w:rPr>
                <w:rFonts w:eastAsia="Arial"/>
                <w:b/>
              </w:rPr>
            </w:pPr>
          </w:p>
          <w:p w14:paraId="2814215C" w14:textId="77777777" w:rsidR="00BD4AB9" w:rsidRPr="00FF4B4B" w:rsidRDefault="00EB49FD">
            <w:pPr>
              <w:spacing w:after="0" w:line="240" w:lineRule="auto"/>
              <w:jc w:val="left"/>
              <w:rPr>
                <w:rFonts w:eastAsia="Arial"/>
              </w:rPr>
            </w:pPr>
            <w:r w:rsidRPr="00FF4B4B">
              <w:rPr>
                <w:rFonts w:eastAsia="Arial"/>
                <w:b/>
              </w:rPr>
              <w:t>Sasaran</w:t>
            </w:r>
            <w:r w:rsidRPr="00FF4B4B">
              <w:rPr>
                <w:rFonts w:eastAsia="Arial"/>
              </w:rPr>
              <w:t xml:space="preserve"> </w:t>
            </w:r>
          </w:p>
          <w:p w14:paraId="27509087" w14:textId="77777777" w:rsidR="00BD4AB9" w:rsidRPr="00FF4B4B" w:rsidRDefault="00EB49FD">
            <w:pPr>
              <w:spacing w:after="0" w:line="240" w:lineRule="auto"/>
              <w:jc w:val="left"/>
              <w:rPr>
                <w:rFonts w:eastAsia="Arial"/>
              </w:rPr>
            </w:pPr>
            <w:r w:rsidRPr="00FF4B4B">
              <w:rPr>
                <w:rFonts w:eastAsia="Arial"/>
              </w:rPr>
              <w:t>ibu hamil dan ibu menyusui di Desa Barengkok</w:t>
            </w:r>
          </w:p>
          <w:p w14:paraId="58C5572B" w14:textId="77777777" w:rsidR="00BD4AB9" w:rsidRPr="00FF4B4B" w:rsidRDefault="00BD4AB9">
            <w:pPr>
              <w:spacing w:after="0" w:line="240" w:lineRule="auto"/>
              <w:jc w:val="left"/>
              <w:rPr>
                <w:rFonts w:eastAsia="Arial"/>
                <w:b/>
              </w:rPr>
            </w:pPr>
          </w:p>
          <w:p w14:paraId="25ADFB71" w14:textId="77777777" w:rsidR="00BD4AB9" w:rsidRPr="00FF4B4B" w:rsidRDefault="00EB49FD">
            <w:pPr>
              <w:spacing w:after="0" w:line="240" w:lineRule="auto"/>
              <w:jc w:val="left"/>
              <w:rPr>
                <w:rFonts w:eastAsia="Arial"/>
                <w:b/>
              </w:rPr>
            </w:pPr>
            <w:r w:rsidRPr="00FF4B4B">
              <w:rPr>
                <w:rFonts w:eastAsia="Arial"/>
                <w:b/>
              </w:rPr>
              <w:t>Material:</w:t>
            </w:r>
          </w:p>
          <w:p w14:paraId="1E93EA55" w14:textId="77777777" w:rsidR="00BD4AB9" w:rsidRPr="00FF4B4B" w:rsidRDefault="00EB49FD">
            <w:pPr>
              <w:numPr>
                <w:ilvl w:val="0"/>
                <w:numId w:val="89"/>
              </w:numPr>
              <w:spacing w:after="0" w:line="240" w:lineRule="auto"/>
              <w:ind w:left="375"/>
              <w:jc w:val="left"/>
              <w:rPr>
                <w:rFonts w:eastAsia="Arial"/>
              </w:rPr>
            </w:pPr>
            <w:r w:rsidRPr="00FF4B4B">
              <w:rPr>
                <w:rFonts w:eastAsia="Arial"/>
              </w:rPr>
              <w:t xml:space="preserve">Materi </w:t>
            </w:r>
            <w:r w:rsidRPr="00FF4B4B">
              <w:rPr>
                <w:rFonts w:eastAsia="Arial"/>
                <w:i/>
              </w:rPr>
              <w:t>stunting</w:t>
            </w:r>
            <w:r w:rsidRPr="00FF4B4B">
              <w:rPr>
                <w:rFonts w:eastAsia="Arial"/>
              </w:rPr>
              <w:t xml:space="preserve"> </w:t>
            </w:r>
          </w:p>
          <w:p w14:paraId="2B916EE9" w14:textId="77777777" w:rsidR="00BD4AB9" w:rsidRPr="00FF4B4B" w:rsidRDefault="00EB49FD">
            <w:pPr>
              <w:numPr>
                <w:ilvl w:val="0"/>
                <w:numId w:val="89"/>
              </w:numPr>
              <w:spacing w:after="0" w:line="240" w:lineRule="auto"/>
              <w:ind w:left="375"/>
              <w:jc w:val="left"/>
              <w:rPr>
                <w:rFonts w:eastAsia="Arial"/>
              </w:rPr>
            </w:pPr>
            <w:r w:rsidRPr="00FF4B4B">
              <w:rPr>
                <w:rFonts w:eastAsia="Arial"/>
              </w:rPr>
              <w:t xml:space="preserve">Media </w:t>
            </w:r>
            <w:r w:rsidRPr="00FF4B4B">
              <w:rPr>
                <w:rFonts w:eastAsia="Arial"/>
                <w:i/>
              </w:rPr>
              <w:t>stunting</w:t>
            </w:r>
            <w:r w:rsidRPr="00FF4B4B">
              <w:rPr>
                <w:rFonts w:eastAsia="Arial"/>
              </w:rPr>
              <w:t xml:space="preserve"> </w:t>
            </w:r>
          </w:p>
          <w:p w14:paraId="0558A4AF" w14:textId="77777777" w:rsidR="00BD4AB9" w:rsidRPr="00FF4B4B" w:rsidRDefault="00EB49FD">
            <w:pPr>
              <w:numPr>
                <w:ilvl w:val="0"/>
                <w:numId w:val="89"/>
              </w:numPr>
              <w:spacing w:after="0" w:line="240" w:lineRule="auto"/>
              <w:ind w:left="375"/>
              <w:jc w:val="left"/>
              <w:rPr>
                <w:rFonts w:eastAsia="Arial"/>
              </w:rPr>
            </w:pPr>
            <w:r w:rsidRPr="00FF4B4B">
              <w:rPr>
                <w:rFonts w:eastAsia="Arial"/>
                <w:i/>
              </w:rPr>
              <w:t xml:space="preserve">Pre-test </w:t>
            </w:r>
            <w:r w:rsidRPr="00FF4B4B">
              <w:rPr>
                <w:rFonts w:eastAsia="Arial"/>
              </w:rPr>
              <w:t xml:space="preserve">dan </w:t>
            </w:r>
            <w:r w:rsidRPr="00FF4B4B">
              <w:rPr>
                <w:rFonts w:eastAsia="Arial"/>
                <w:i/>
              </w:rPr>
              <w:t xml:space="preserve">post-test </w:t>
            </w:r>
          </w:p>
          <w:p w14:paraId="34B27E5B" w14:textId="77777777" w:rsidR="00BD4AB9" w:rsidRPr="00FF4B4B" w:rsidRDefault="00BD4AB9">
            <w:pPr>
              <w:spacing w:after="0" w:line="240" w:lineRule="auto"/>
              <w:jc w:val="left"/>
              <w:rPr>
                <w:rFonts w:eastAsia="Arial"/>
              </w:rPr>
            </w:pPr>
          </w:p>
          <w:p w14:paraId="3EA6260D" w14:textId="77777777" w:rsidR="00BD4AB9" w:rsidRPr="00FF4B4B" w:rsidRDefault="00EB49FD">
            <w:pPr>
              <w:spacing w:after="0" w:line="240" w:lineRule="auto"/>
              <w:jc w:val="left"/>
              <w:rPr>
                <w:rFonts w:eastAsia="Arial"/>
                <w:b/>
              </w:rPr>
            </w:pPr>
            <w:r w:rsidRPr="00FF4B4B">
              <w:rPr>
                <w:rFonts w:eastAsia="Arial"/>
                <w:b/>
              </w:rPr>
              <w:t>Method:</w:t>
            </w:r>
          </w:p>
          <w:p w14:paraId="070E9505" w14:textId="77777777" w:rsidR="00BD4AB9" w:rsidRPr="00FF4B4B" w:rsidRDefault="00EB49FD">
            <w:pPr>
              <w:numPr>
                <w:ilvl w:val="0"/>
                <w:numId w:val="87"/>
              </w:numPr>
              <w:spacing w:after="0" w:line="240" w:lineRule="auto"/>
              <w:ind w:left="375"/>
              <w:jc w:val="left"/>
              <w:rPr>
                <w:rFonts w:eastAsia="Arial"/>
              </w:rPr>
            </w:pPr>
            <w:r w:rsidRPr="00FF4B4B">
              <w:rPr>
                <w:rFonts w:eastAsia="Arial"/>
              </w:rPr>
              <w:t>Ceramah</w:t>
            </w:r>
          </w:p>
          <w:p w14:paraId="5577A18E" w14:textId="77777777" w:rsidR="00BD4AB9" w:rsidRPr="00FF4B4B" w:rsidRDefault="00EB49FD">
            <w:pPr>
              <w:numPr>
                <w:ilvl w:val="0"/>
                <w:numId w:val="87"/>
              </w:numPr>
              <w:spacing w:after="0" w:line="240" w:lineRule="auto"/>
              <w:ind w:left="375"/>
              <w:jc w:val="left"/>
              <w:rPr>
                <w:rFonts w:eastAsia="Arial"/>
              </w:rPr>
            </w:pPr>
            <w:r w:rsidRPr="00FF4B4B">
              <w:rPr>
                <w:rFonts w:eastAsia="Arial"/>
              </w:rPr>
              <w:t>Tanya jawab</w:t>
            </w:r>
          </w:p>
          <w:p w14:paraId="697D9C06" w14:textId="77777777" w:rsidR="00BD4AB9" w:rsidRDefault="00BD4AB9">
            <w:pPr>
              <w:spacing w:after="0" w:line="240" w:lineRule="auto"/>
              <w:jc w:val="left"/>
              <w:rPr>
                <w:rFonts w:eastAsia="Arial"/>
                <w:b/>
              </w:rPr>
            </w:pPr>
          </w:p>
          <w:p w14:paraId="3C659593" w14:textId="77777777" w:rsidR="00904322" w:rsidRPr="00FF4B4B" w:rsidRDefault="00904322">
            <w:pPr>
              <w:spacing w:after="0" w:line="240" w:lineRule="auto"/>
              <w:jc w:val="left"/>
              <w:rPr>
                <w:rFonts w:eastAsia="Arial"/>
                <w:b/>
              </w:rPr>
            </w:pPr>
          </w:p>
          <w:p w14:paraId="12D79169" w14:textId="77777777" w:rsidR="00BD4AB9" w:rsidRPr="00FF4B4B" w:rsidRDefault="00EB49FD">
            <w:pPr>
              <w:spacing w:after="0" w:line="240" w:lineRule="auto"/>
              <w:jc w:val="left"/>
              <w:rPr>
                <w:rFonts w:eastAsia="Arial"/>
                <w:b/>
              </w:rPr>
            </w:pPr>
            <w:r w:rsidRPr="00FF4B4B">
              <w:rPr>
                <w:rFonts w:eastAsia="Arial"/>
                <w:b/>
              </w:rPr>
              <w:lastRenderedPageBreak/>
              <w:t>Money :</w:t>
            </w:r>
          </w:p>
          <w:p w14:paraId="72F22CF4" w14:textId="77777777" w:rsidR="00BD4AB9" w:rsidRPr="00FF4B4B" w:rsidRDefault="00EB49FD">
            <w:pPr>
              <w:spacing w:after="240" w:line="240" w:lineRule="auto"/>
              <w:jc w:val="left"/>
              <w:rPr>
                <w:rFonts w:eastAsia="Arial"/>
              </w:rPr>
            </w:pPr>
            <w:r w:rsidRPr="00FF4B4B">
              <w:rPr>
                <w:rFonts w:eastAsia="Arial"/>
              </w:rPr>
              <w:t>Dana pribadi</w:t>
            </w:r>
          </w:p>
        </w:tc>
        <w:tc>
          <w:tcPr>
            <w:tcW w:w="2985" w:type="dxa"/>
            <w:tcBorders>
              <w:bottom w:val="single" w:sz="8" w:space="0" w:color="000000"/>
              <w:right w:val="single" w:sz="8" w:space="0" w:color="000000"/>
            </w:tcBorders>
            <w:tcMar>
              <w:top w:w="100" w:type="dxa"/>
              <w:left w:w="100" w:type="dxa"/>
              <w:bottom w:w="100" w:type="dxa"/>
              <w:right w:w="100" w:type="dxa"/>
            </w:tcMar>
          </w:tcPr>
          <w:p w14:paraId="4FB3753D" w14:textId="77777777" w:rsidR="00BD4AB9" w:rsidRPr="00FF4B4B" w:rsidRDefault="00EB49FD">
            <w:pPr>
              <w:spacing w:after="0" w:line="240" w:lineRule="auto"/>
              <w:jc w:val="left"/>
              <w:rPr>
                <w:rFonts w:eastAsia="Arial"/>
                <w:b/>
              </w:rPr>
            </w:pPr>
            <w:r w:rsidRPr="00FF4B4B">
              <w:rPr>
                <w:rFonts w:eastAsia="Arial"/>
                <w:b/>
              </w:rPr>
              <w:lastRenderedPageBreak/>
              <w:t>PROSES :</w:t>
            </w:r>
          </w:p>
          <w:p w14:paraId="32A594E1" w14:textId="77777777" w:rsidR="00BD4AB9" w:rsidRPr="00FF4B4B" w:rsidRDefault="00BD4AB9">
            <w:pPr>
              <w:spacing w:after="0" w:line="240" w:lineRule="auto"/>
              <w:jc w:val="left"/>
              <w:rPr>
                <w:rFonts w:eastAsia="Arial"/>
                <w:b/>
              </w:rPr>
            </w:pPr>
          </w:p>
          <w:p w14:paraId="154D4EE9" w14:textId="77777777" w:rsidR="00BD4AB9" w:rsidRPr="00FF4B4B" w:rsidRDefault="00EB49FD">
            <w:pPr>
              <w:spacing w:after="0" w:line="240" w:lineRule="auto"/>
              <w:jc w:val="left"/>
              <w:rPr>
                <w:rFonts w:eastAsia="Arial"/>
                <w:b/>
              </w:rPr>
            </w:pPr>
            <w:r w:rsidRPr="00FF4B4B">
              <w:rPr>
                <w:rFonts w:eastAsia="Arial"/>
                <w:b/>
              </w:rPr>
              <w:t xml:space="preserve">Persiapan : </w:t>
            </w:r>
          </w:p>
          <w:p w14:paraId="51D90BF2" w14:textId="77777777" w:rsidR="00BD4AB9" w:rsidRPr="00FF4B4B" w:rsidRDefault="00EB49FD">
            <w:pPr>
              <w:numPr>
                <w:ilvl w:val="0"/>
                <w:numId w:val="161"/>
              </w:numPr>
              <w:spacing w:after="0" w:line="240" w:lineRule="auto"/>
              <w:ind w:left="367"/>
              <w:jc w:val="left"/>
              <w:rPr>
                <w:rFonts w:eastAsia="Arial"/>
              </w:rPr>
            </w:pPr>
            <w:r w:rsidRPr="00FF4B4B">
              <w:rPr>
                <w:rFonts w:eastAsia="Arial"/>
              </w:rPr>
              <w:t xml:space="preserve">Materi penyuluhan </w:t>
            </w:r>
            <w:r w:rsidRPr="00FF4B4B">
              <w:rPr>
                <w:rFonts w:eastAsia="Arial"/>
                <w:i/>
              </w:rPr>
              <w:t>stunting</w:t>
            </w:r>
          </w:p>
          <w:p w14:paraId="0EAC31D0" w14:textId="77777777" w:rsidR="00BD4AB9" w:rsidRPr="00FF4B4B" w:rsidRDefault="00EB49FD">
            <w:pPr>
              <w:numPr>
                <w:ilvl w:val="0"/>
                <w:numId w:val="161"/>
              </w:numPr>
              <w:spacing w:after="0" w:line="240" w:lineRule="auto"/>
              <w:ind w:left="367"/>
              <w:jc w:val="left"/>
              <w:rPr>
                <w:rFonts w:eastAsia="Arial"/>
              </w:rPr>
            </w:pPr>
            <w:r w:rsidRPr="00FF4B4B">
              <w:rPr>
                <w:rFonts w:eastAsia="Arial"/>
              </w:rPr>
              <w:t xml:space="preserve">Media penyuluhan </w:t>
            </w:r>
            <w:r w:rsidRPr="00FF4B4B">
              <w:rPr>
                <w:rFonts w:eastAsia="Arial"/>
                <w:i/>
              </w:rPr>
              <w:t>stunting</w:t>
            </w:r>
          </w:p>
          <w:p w14:paraId="7EFFA571" w14:textId="77777777" w:rsidR="00BD4AB9" w:rsidRPr="00FF4B4B" w:rsidRDefault="00EB49FD">
            <w:pPr>
              <w:numPr>
                <w:ilvl w:val="0"/>
                <w:numId w:val="161"/>
              </w:numPr>
              <w:spacing w:after="0" w:line="240" w:lineRule="auto"/>
              <w:ind w:left="367"/>
              <w:jc w:val="left"/>
              <w:rPr>
                <w:rFonts w:eastAsia="Arial"/>
              </w:rPr>
            </w:pPr>
            <w:r w:rsidRPr="00FF4B4B">
              <w:rPr>
                <w:rFonts w:eastAsia="Arial"/>
              </w:rPr>
              <w:t xml:space="preserve">Satuan pelaksanaan penyuluhan </w:t>
            </w:r>
            <w:r w:rsidRPr="00FF4B4B">
              <w:rPr>
                <w:rFonts w:eastAsia="Arial"/>
                <w:i/>
              </w:rPr>
              <w:t>stunting</w:t>
            </w:r>
            <w:r w:rsidRPr="00FF4B4B">
              <w:rPr>
                <w:rFonts w:eastAsia="Arial"/>
              </w:rPr>
              <w:t xml:space="preserve"> </w:t>
            </w:r>
          </w:p>
          <w:p w14:paraId="307AD8B0" w14:textId="77777777" w:rsidR="00BD4AB9" w:rsidRPr="00FF4B4B" w:rsidRDefault="00EB49FD">
            <w:pPr>
              <w:spacing w:after="0" w:line="240" w:lineRule="auto"/>
              <w:jc w:val="left"/>
              <w:rPr>
                <w:rFonts w:eastAsia="Arial"/>
                <w:b/>
              </w:rPr>
            </w:pPr>
            <w:r w:rsidRPr="00FF4B4B">
              <w:rPr>
                <w:rFonts w:eastAsia="Arial"/>
                <w:b/>
              </w:rPr>
              <w:t xml:space="preserve">Pelaksanaan : </w:t>
            </w:r>
          </w:p>
          <w:p w14:paraId="73D79C7E" w14:textId="77777777" w:rsidR="00BD4AB9" w:rsidRPr="00FF4B4B" w:rsidRDefault="00EB49FD">
            <w:pPr>
              <w:numPr>
                <w:ilvl w:val="0"/>
                <w:numId w:val="287"/>
              </w:numPr>
              <w:spacing w:after="0" w:line="240" w:lineRule="auto"/>
              <w:ind w:left="367"/>
              <w:jc w:val="left"/>
              <w:rPr>
                <w:rFonts w:eastAsia="Arial"/>
              </w:rPr>
            </w:pPr>
            <w:r w:rsidRPr="00FF4B4B">
              <w:rPr>
                <w:rFonts w:eastAsia="Arial"/>
              </w:rPr>
              <w:t xml:space="preserve">Menjelaskan materi </w:t>
            </w:r>
            <w:r w:rsidRPr="00FF4B4B">
              <w:rPr>
                <w:rFonts w:eastAsia="Arial"/>
                <w:i/>
              </w:rPr>
              <w:t>stunting</w:t>
            </w:r>
            <w:r w:rsidRPr="00FF4B4B">
              <w:rPr>
                <w:rFonts w:eastAsia="Arial"/>
              </w:rPr>
              <w:t xml:space="preserve"> </w:t>
            </w:r>
          </w:p>
          <w:p w14:paraId="319B95B2" w14:textId="77777777" w:rsidR="00BD4AB9" w:rsidRPr="00FF4B4B" w:rsidRDefault="00EB49FD">
            <w:pPr>
              <w:numPr>
                <w:ilvl w:val="0"/>
                <w:numId w:val="287"/>
              </w:numPr>
              <w:spacing w:after="0" w:line="240" w:lineRule="auto"/>
              <w:ind w:left="367"/>
              <w:jc w:val="left"/>
              <w:rPr>
                <w:rFonts w:eastAsia="Arial"/>
              </w:rPr>
            </w:pPr>
            <w:r w:rsidRPr="00FF4B4B">
              <w:rPr>
                <w:rFonts w:eastAsia="Arial"/>
              </w:rPr>
              <w:t>Subjek diminta untuk menjelaskan kembali materi yang telah disampaikan</w:t>
            </w:r>
          </w:p>
          <w:p w14:paraId="38CA9452" w14:textId="20280863" w:rsidR="00BD4AB9" w:rsidRPr="00FF4B4B" w:rsidRDefault="00EB49FD">
            <w:pPr>
              <w:numPr>
                <w:ilvl w:val="0"/>
                <w:numId w:val="287"/>
              </w:numPr>
              <w:spacing w:after="0" w:line="240" w:lineRule="auto"/>
              <w:ind w:left="367"/>
              <w:jc w:val="left"/>
              <w:rPr>
                <w:rFonts w:eastAsia="Arial"/>
              </w:rPr>
            </w:pPr>
            <w:r w:rsidRPr="00FF4B4B">
              <w:rPr>
                <w:rFonts w:eastAsia="Arial"/>
              </w:rPr>
              <w:t xml:space="preserve">Melakukan </w:t>
            </w:r>
            <w:r w:rsidRPr="00FF4B4B">
              <w:rPr>
                <w:rFonts w:eastAsia="Arial"/>
                <w:i/>
              </w:rPr>
              <w:t xml:space="preserve">pre-test </w:t>
            </w:r>
            <w:r w:rsidRPr="00FF4B4B">
              <w:rPr>
                <w:rFonts w:eastAsia="Arial"/>
              </w:rPr>
              <w:t>sebelum diberikan penyuluhan</w:t>
            </w:r>
            <w:r w:rsidRPr="00FF4B4B">
              <w:rPr>
                <w:rFonts w:eastAsia="Arial"/>
                <w:i/>
              </w:rPr>
              <w:t xml:space="preserve"> </w:t>
            </w:r>
            <w:r w:rsidRPr="00FF4B4B">
              <w:rPr>
                <w:rFonts w:eastAsia="Arial"/>
              </w:rPr>
              <w:t xml:space="preserve">dan </w:t>
            </w:r>
            <w:r w:rsidRPr="00FF4B4B">
              <w:rPr>
                <w:rFonts w:eastAsia="Arial"/>
                <w:i/>
              </w:rPr>
              <w:t xml:space="preserve">post-test </w:t>
            </w:r>
            <w:r w:rsidRPr="00FF4B4B">
              <w:rPr>
                <w:rFonts w:eastAsia="Arial"/>
              </w:rPr>
              <w:t>setelah penyuluhan</w:t>
            </w:r>
          </w:p>
          <w:p w14:paraId="42716A26" w14:textId="77777777" w:rsidR="00BD4AB9" w:rsidRPr="00FF4B4B" w:rsidRDefault="00EB49FD">
            <w:pPr>
              <w:spacing w:after="0" w:line="240" w:lineRule="auto"/>
              <w:jc w:val="left"/>
              <w:rPr>
                <w:rFonts w:eastAsia="Arial"/>
                <w:b/>
              </w:rPr>
            </w:pPr>
            <w:r w:rsidRPr="00FF4B4B">
              <w:rPr>
                <w:rFonts w:eastAsia="Arial"/>
                <w:b/>
              </w:rPr>
              <w:lastRenderedPageBreak/>
              <w:t>Monev :</w:t>
            </w:r>
          </w:p>
          <w:p w14:paraId="14021537" w14:textId="77777777" w:rsidR="00BD4AB9" w:rsidRPr="00FF4B4B" w:rsidRDefault="00EB49FD">
            <w:pPr>
              <w:numPr>
                <w:ilvl w:val="0"/>
                <w:numId w:val="188"/>
              </w:numPr>
              <w:spacing w:after="0" w:line="240" w:lineRule="auto"/>
              <w:ind w:left="367"/>
              <w:rPr>
                <w:rFonts w:eastAsia="Arial"/>
              </w:rPr>
            </w:pPr>
            <w:r w:rsidRPr="00FF4B4B">
              <w:rPr>
                <w:rFonts w:eastAsia="Arial"/>
              </w:rPr>
              <w:t xml:space="preserve">Nilai </w:t>
            </w:r>
            <w:r w:rsidRPr="00FF4B4B">
              <w:rPr>
                <w:rFonts w:eastAsia="Arial"/>
                <w:i/>
              </w:rPr>
              <w:t xml:space="preserve">pre-test </w:t>
            </w:r>
            <w:r w:rsidRPr="00FF4B4B">
              <w:rPr>
                <w:rFonts w:eastAsia="Arial"/>
              </w:rPr>
              <w:t xml:space="preserve">dan </w:t>
            </w:r>
            <w:r w:rsidRPr="00FF4B4B">
              <w:rPr>
                <w:rFonts w:eastAsia="Arial"/>
                <w:i/>
              </w:rPr>
              <w:t>post-test</w:t>
            </w:r>
          </w:p>
          <w:p w14:paraId="2EF4978D" w14:textId="77777777" w:rsidR="00BD4AB9" w:rsidRPr="00FF4B4B" w:rsidRDefault="00EB49FD">
            <w:pPr>
              <w:numPr>
                <w:ilvl w:val="0"/>
                <w:numId w:val="188"/>
              </w:numPr>
              <w:spacing w:after="0" w:line="240" w:lineRule="auto"/>
              <w:ind w:left="367"/>
              <w:jc w:val="left"/>
              <w:rPr>
                <w:rFonts w:eastAsia="Arial"/>
              </w:rPr>
            </w:pPr>
            <w:r w:rsidRPr="00FF4B4B">
              <w:rPr>
                <w:rFonts w:eastAsia="Arial"/>
              </w:rPr>
              <w:t>Penilaian keaktifan peserta penyuluhan</w:t>
            </w:r>
          </w:p>
        </w:tc>
        <w:tc>
          <w:tcPr>
            <w:tcW w:w="3195" w:type="dxa"/>
            <w:tcBorders>
              <w:bottom w:val="single" w:sz="8" w:space="0" w:color="000000"/>
              <w:right w:val="single" w:sz="8" w:space="0" w:color="000000"/>
            </w:tcBorders>
            <w:tcMar>
              <w:top w:w="100" w:type="dxa"/>
              <w:left w:w="100" w:type="dxa"/>
              <w:bottom w:w="100" w:type="dxa"/>
              <w:right w:w="100" w:type="dxa"/>
            </w:tcMar>
          </w:tcPr>
          <w:p w14:paraId="7866DB61" w14:textId="77777777" w:rsidR="00BD4AB9" w:rsidRPr="00FF4B4B" w:rsidRDefault="00EB49FD">
            <w:pPr>
              <w:spacing w:after="240" w:line="240" w:lineRule="auto"/>
              <w:jc w:val="left"/>
              <w:rPr>
                <w:rFonts w:eastAsia="Arial"/>
                <w:b/>
              </w:rPr>
            </w:pPr>
            <w:r w:rsidRPr="00FF4B4B">
              <w:rPr>
                <w:rFonts w:eastAsia="Arial"/>
                <w:b/>
              </w:rPr>
              <w:lastRenderedPageBreak/>
              <w:t xml:space="preserve">OUTPUT : </w:t>
            </w:r>
          </w:p>
          <w:p w14:paraId="1CFB0C4E" w14:textId="77777777" w:rsidR="00BD4AB9" w:rsidRPr="00FF4B4B" w:rsidRDefault="00EB49FD">
            <w:pPr>
              <w:numPr>
                <w:ilvl w:val="0"/>
                <w:numId w:val="321"/>
              </w:numPr>
              <w:spacing w:after="0" w:line="240" w:lineRule="auto"/>
              <w:ind w:left="285"/>
              <w:jc w:val="left"/>
              <w:rPr>
                <w:rFonts w:eastAsia="Arial"/>
                <w:b/>
              </w:rPr>
            </w:pPr>
            <w:r w:rsidRPr="00FF4B4B">
              <w:rPr>
                <w:rFonts w:eastAsia="Arial"/>
              </w:rPr>
              <w:t xml:space="preserve">Subjek dapat memahami pengertian </w:t>
            </w:r>
            <w:r w:rsidRPr="00FF4B4B">
              <w:rPr>
                <w:rFonts w:eastAsia="Arial"/>
                <w:i/>
              </w:rPr>
              <w:t>stunting</w:t>
            </w:r>
          </w:p>
          <w:p w14:paraId="6613CDBF" w14:textId="77777777" w:rsidR="00BD4AB9" w:rsidRPr="00FF4B4B" w:rsidRDefault="00EB49FD">
            <w:pPr>
              <w:numPr>
                <w:ilvl w:val="0"/>
                <w:numId w:val="321"/>
              </w:numPr>
              <w:spacing w:after="0" w:line="240" w:lineRule="auto"/>
              <w:ind w:left="285"/>
              <w:jc w:val="left"/>
              <w:rPr>
                <w:rFonts w:eastAsia="Arial"/>
                <w:b/>
              </w:rPr>
            </w:pPr>
            <w:r w:rsidRPr="00FF4B4B">
              <w:rPr>
                <w:rFonts w:eastAsia="Arial"/>
              </w:rPr>
              <w:t xml:space="preserve">Subjek dapat memahami penyebab, dampak, dan pencegahan </w:t>
            </w:r>
            <w:r w:rsidRPr="00FF4B4B">
              <w:rPr>
                <w:rFonts w:eastAsia="Arial"/>
                <w:i/>
              </w:rPr>
              <w:t>stunting</w:t>
            </w:r>
          </w:p>
          <w:p w14:paraId="20C9082F" w14:textId="77777777" w:rsidR="00BD4AB9" w:rsidRPr="00FF4B4B" w:rsidRDefault="00EB49FD">
            <w:pPr>
              <w:numPr>
                <w:ilvl w:val="0"/>
                <w:numId w:val="321"/>
              </w:numPr>
              <w:spacing w:after="0" w:line="240" w:lineRule="auto"/>
              <w:ind w:left="285"/>
              <w:jc w:val="left"/>
              <w:rPr>
                <w:rFonts w:eastAsia="Arial"/>
                <w:b/>
              </w:rPr>
            </w:pPr>
            <w:r w:rsidRPr="00FF4B4B">
              <w:rPr>
                <w:rFonts w:eastAsia="Arial"/>
              </w:rPr>
              <w:t>Subjek dapat memahami ASI dan MPASI</w:t>
            </w:r>
          </w:p>
        </w:tc>
        <w:tc>
          <w:tcPr>
            <w:tcW w:w="2700" w:type="dxa"/>
            <w:tcBorders>
              <w:bottom w:val="single" w:sz="8" w:space="0" w:color="000000"/>
              <w:right w:val="single" w:sz="8" w:space="0" w:color="000000"/>
            </w:tcBorders>
            <w:tcMar>
              <w:top w:w="100" w:type="dxa"/>
              <w:left w:w="100" w:type="dxa"/>
              <w:bottom w:w="100" w:type="dxa"/>
              <w:right w:w="100" w:type="dxa"/>
            </w:tcMar>
          </w:tcPr>
          <w:p w14:paraId="5B4BA6D9" w14:textId="77777777" w:rsidR="00BD4AB9" w:rsidRPr="00FF4B4B" w:rsidRDefault="00EB49FD">
            <w:pPr>
              <w:spacing w:after="240" w:line="240" w:lineRule="auto"/>
              <w:jc w:val="left"/>
              <w:rPr>
                <w:rFonts w:eastAsia="Arial"/>
                <w:b/>
              </w:rPr>
            </w:pPr>
            <w:r w:rsidRPr="00FF4B4B">
              <w:rPr>
                <w:rFonts w:eastAsia="Arial"/>
                <w:b/>
              </w:rPr>
              <w:t>OUTCOME</w:t>
            </w:r>
          </w:p>
          <w:p w14:paraId="004CC062" w14:textId="77777777" w:rsidR="00BD4AB9" w:rsidRPr="00FF4B4B" w:rsidRDefault="00EB49FD">
            <w:pPr>
              <w:numPr>
                <w:ilvl w:val="0"/>
                <w:numId w:val="280"/>
              </w:numPr>
              <w:spacing w:after="0" w:line="240" w:lineRule="auto"/>
              <w:ind w:left="360"/>
              <w:jc w:val="left"/>
              <w:rPr>
                <w:rFonts w:eastAsia="Arial"/>
              </w:rPr>
            </w:pPr>
            <w:r w:rsidRPr="00FF4B4B">
              <w:rPr>
                <w:rFonts w:eastAsia="Arial"/>
              </w:rPr>
              <w:t>Meningkatkan cakupan pemberian ASI eksklusif</w:t>
            </w:r>
          </w:p>
          <w:p w14:paraId="1B7D1225" w14:textId="77777777" w:rsidR="00BD4AB9" w:rsidRPr="00FF4B4B" w:rsidRDefault="00EB49FD">
            <w:pPr>
              <w:numPr>
                <w:ilvl w:val="0"/>
                <w:numId w:val="280"/>
              </w:numPr>
              <w:spacing w:after="0" w:line="240" w:lineRule="auto"/>
              <w:ind w:left="360"/>
              <w:jc w:val="left"/>
              <w:rPr>
                <w:rFonts w:eastAsia="Arial"/>
              </w:rPr>
            </w:pPr>
            <w:r w:rsidRPr="00FF4B4B">
              <w:rPr>
                <w:rFonts w:eastAsia="Arial"/>
              </w:rPr>
              <w:t xml:space="preserve">Prevalensi  </w:t>
            </w:r>
            <w:r w:rsidRPr="00FF4B4B">
              <w:rPr>
                <w:rFonts w:eastAsia="Arial"/>
                <w:i/>
              </w:rPr>
              <w:t>stunting</w:t>
            </w:r>
            <w:r w:rsidRPr="00FF4B4B">
              <w:rPr>
                <w:rFonts w:eastAsia="Arial"/>
              </w:rPr>
              <w:t xml:space="preserve"> pada balita menurun</w:t>
            </w:r>
          </w:p>
          <w:p w14:paraId="282DE52B" w14:textId="77777777" w:rsidR="00BD4AB9" w:rsidRPr="00FF4B4B" w:rsidRDefault="00BD4AB9">
            <w:pPr>
              <w:spacing w:after="0" w:line="240" w:lineRule="auto"/>
              <w:jc w:val="left"/>
              <w:rPr>
                <w:rFonts w:eastAsia="Arial"/>
              </w:rPr>
            </w:pPr>
          </w:p>
          <w:p w14:paraId="03BD6EAD" w14:textId="77777777" w:rsidR="00BD4AB9" w:rsidRPr="00FF4B4B" w:rsidRDefault="00BD4AB9">
            <w:pPr>
              <w:spacing w:after="0" w:line="240" w:lineRule="auto"/>
              <w:jc w:val="left"/>
              <w:rPr>
                <w:rFonts w:eastAsia="Arial"/>
              </w:rPr>
            </w:pPr>
          </w:p>
          <w:p w14:paraId="154BA457" w14:textId="77777777" w:rsidR="00BD4AB9" w:rsidRPr="00FF4B4B" w:rsidRDefault="00BD4AB9">
            <w:pPr>
              <w:spacing w:after="0" w:line="240" w:lineRule="auto"/>
              <w:jc w:val="left"/>
              <w:rPr>
                <w:rFonts w:eastAsia="Arial"/>
              </w:rPr>
            </w:pPr>
          </w:p>
        </w:tc>
      </w:tr>
    </w:tbl>
    <w:p w14:paraId="30853499" w14:textId="77777777" w:rsidR="00BD4AB9" w:rsidRPr="00FF4B4B" w:rsidRDefault="00EB49FD">
      <w:pPr>
        <w:spacing w:before="240" w:after="240" w:line="240" w:lineRule="auto"/>
        <w:jc w:val="left"/>
        <w:rPr>
          <w:rFonts w:eastAsia="Arial"/>
          <w:b/>
          <w:i/>
        </w:rPr>
      </w:pPr>
      <w:r w:rsidRPr="00FF4B4B">
        <w:lastRenderedPageBreak/>
        <w:br w:type="page"/>
      </w:r>
    </w:p>
    <w:p w14:paraId="013F9925" w14:textId="77777777" w:rsidR="00BD4AB9" w:rsidRPr="00FF4B4B" w:rsidRDefault="00EB49FD">
      <w:pPr>
        <w:spacing w:after="240" w:line="240" w:lineRule="auto"/>
        <w:jc w:val="right"/>
        <w:rPr>
          <w:rFonts w:eastAsia="Arial"/>
          <w:b/>
          <w:i/>
        </w:rPr>
      </w:pPr>
      <w:r w:rsidRPr="00FF4B4B">
        <w:rPr>
          <w:rFonts w:eastAsia="Arial"/>
          <w:b/>
          <w:i/>
        </w:rPr>
        <w:lastRenderedPageBreak/>
        <w:t xml:space="preserve">Form </w:t>
      </w:r>
      <w:proofErr w:type="gramStart"/>
      <w:r w:rsidRPr="00FF4B4B">
        <w:rPr>
          <w:rFonts w:eastAsia="Arial"/>
          <w:b/>
          <w:i/>
        </w:rPr>
        <w:t>3 :</w:t>
      </w:r>
      <w:proofErr w:type="gramEnd"/>
      <w:r w:rsidRPr="00FF4B4B">
        <w:rPr>
          <w:rFonts w:eastAsia="Arial"/>
          <w:b/>
          <w:i/>
        </w:rPr>
        <w:t xml:space="preserve"> IDENTIFIKASI INDIKATOR</w:t>
      </w:r>
    </w:p>
    <w:p w14:paraId="7FE2BF75" w14:textId="77777777" w:rsidR="00BD4AB9" w:rsidRPr="00FF4B4B" w:rsidRDefault="00EB49FD">
      <w:pPr>
        <w:spacing w:after="0" w:line="240" w:lineRule="auto"/>
        <w:jc w:val="center"/>
        <w:rPr>
          <w:rFonts w:eastAsia="Arial"/>
          <w:b/>
        </w:rPr>
      </w:pPr>
      <w:r w:rsidRPr="00FF4B4B">
        <w:rPr>
          <w:rFonts w:eastAsia="Arial"/>
          <w:b/>
        </w:rPr>
        <w:t>POA INTERVENSI PANGAN – GIZI – KESEHATAN</w:t>
      </w:r>
    </w:p>
    <w:p w14:paraId="38D7F35A" w14:textId="77777777" w:rsidR="00BD4AB9" w:rsidRPr="00FF4B4B" w:rsidRDefault="00EB49FD">
      <w:pPr>
        <w:spacing w:after="0" w:line="240" w:lineRule="auto"/>
        <w:jc w:val="center"/>
        <w:rPr>
          <w:rFonts w:eastAsia="Arial"/>
          <w:b/>
        </w:rPr>
      </w:pPr>
      <w:r w:rsidRPr="00FF4B4B">
        <w:rPr>
          <w:rFonts w:eastAsia="Arial"/>
          <w:b/>
        </w:rPr>
        <w:t>INTERVENSI/PROYEK/</w:t>
      </w:r>
      <w:proofErr w:type="gramStart"/>
      <w:r w:rsidRPr="00FF4B4B">
        <w:rPr>
          <w:rFonts w:eastAsia="Arial"/>
          <w:b/>
        </w:rPr>
        <w:t>PROGRAM :</w:t>
      </w:r>
      <w:proofErr w:type="gramEnd"/>
      <w:r w:rsidRPr="00FF4B4B">
        <w:rPr>
          <w:rFonts w:eastAsia="Arial"/>
          <w:b/>
        </w:rPr>
        <w:t xml:space="preserve"> Penyuluhan </w:t>
      </w:r>
      <w:r w:rsidRPr="00FF4B4B">
        <w:rPr>
          <w:rFonts w:eastAsia="Arial"/>
          <w:b/>
          <w:i/>
        </w:rPr>
        <w:t>Stunting</w:t>
      </w:r>
    </w:p>
    <w:p w14:paraId="4F9F8ED9" w14:textId="77777777" w:rsidR="00BD4AB9" w:rsidRPr="00FF4B4B" w:rsidRDefault="00BD4AB9">
      <w:pPr>
        <w:spacing w:after="0" w:line="240" w:lineRule="auto"/>
        <w:jc w:val="center"/>
        <w:rPr>
          <w:rFonts w:eastAsia="Arial"/>
          <w:b/>
        </w:rPr>
      </w:pPr>
    </w:p>
    <w:p w14:paraId="3737FBCA" w14:textId="77777777" w:rsidR="00BD4AB9" w:rsidRPr="00FF4B4B" w:rsidRDefault="00EB49FD" w:rsidP="00651809">
      <w:pPr>
        <w:spacing w:after="0" w:line="240" w:lineRule="auto"/>
        <w:ind w:left="455"/>
        <w:jc w:val="left"/>
        <w:rPr>
          <w:rFonts w:eastAsia="Arial"/>
        </w:rPr>
      </w:pPr>
      <w:r w:rsidRPr="00FF4B4B">
        <w:rPr>
          <w:rFonts w:eastAsia="Arial"/>
        </w:rPr>
        <w:t xml:space="preserve">Kelompok/judul </w:t>
      </w:r>
      <w:proofErr w:type="gramStart"/>
      <w:r w:rsidRPr="00FF4B4B">
        <w:rPr>
          <w:rFonts w:eastAsia="Arial"/>
        </w:rPr>
        <w:t>intervensi :</w:t>
      </w:r>
      <w:proofErr w:type="gramEnd"/>
      <w:r w:rsidRPr="00FF4B4B">
        <w:rPr>
          <w:rFonts w:eastAsia="Arial"/>
        </w:rPr>
        <w:t xml:space="preserve"> Penyuluhan </w:t>
      </w:r>
      <w:r w:rsidRPr="00FF4B4B">
        <w:rPr>
          <w:rFonts w:eastAsia="Arial"/>
          <w:i/>
        </w:rPr>
        <w:t>Stunting</w:t>
      </w:r>
      <w:r w:rsidRPr="00FF4B4B">
        <w:rPr>
          <w:rFonts w:eastAsia="Arial"/>
        </w:rPr>
        <w:tab/>
      </w:r>
      <w:r w:rsidRPr="00FF4B4B">
        <w:rPr>
          <w:rFonts w:eastAsia="Arial"/>
        </w:rPr>
        <w:tab/>
      </w:r>
      <w:r w:rsidRPr="00FF4B4B">
        <w:rPr>
          <w:rFonts w:eastAsia="Arial"/>
        </w:rPr>
        <w:tab/>
      </w:r>
      <w:r w:rsidRPr="00FF4B4B">
        <w:rPr>
          <w:rFonts w:eastAsia="Arial"/>
        </w:rPr>
        <w:tab/>
        <w:t xml:space="preserve">Anggota kelompok: Mahasiswa Jurusan Gizi </w:t>
      </w:r>
    </w:p>
    <w:p w14:paraId="79C34FDE" w14:textId="77777777" w:rsidR="00BD4AB9" w:rsidRPr="00FF4B4B" w:rsidRDefault="00EB49FD">
      <w:pPr>
        <w:spacing w:after="0" w:line="240" w:lineRule="auto"/>
        <w:ind w:left="9237" w:firstLine="122"/>
        <w:jc w:val="left"/>
        <w:rPr>
          <w:rFonts w:eastAsia="Arial"/>
          <w:b/>
          <w:i/>
        </w:rPr>
      </w:pPr>
      <w:r w:rsidRPr="00FF4B4B">
        <w:rPr>
          <w:rFonts w:eastAsia="Arial"/>
        </w:rPr>
        <w:t>Poltekkes Kemenkes Jakarta II</w:t>
      </w:r>
    </w:p>
    <w:tbl>
      <w:tblPr>
        <w:tblStyle w:val="af1"/>
        <w:tblW w:w="14405" w:type="dxa"/>
        <w:tblInd w:w="-10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712"/>
        <w:gridCol w:w="7638"/>
        <w:gridCol w:w="2055"/>
      </w:tblGrid>
      <w:tr w:rsidR="00BD4AB9" w:rsidRPr="00FF4B4B" w14:paraId="6AB29C59" w14:textId="77777777" w:rsidTr="00C60B7C">
        <w:trPr>
          <w:trHeight w:val="685"/>
          <w:tblHeader/>
        </w:trPr>
        <w:tc>
          <w:tcPr>
            <w:tcW w:w="47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DBEF88" w14:textId="77777777" w:rsidR="00BD4AB9" w:rsidRPr="00FF4B4B" w:rsidRDefault="00EB49FD">
            <w:pPr>
              <w:spacing w:after="0" w:line="240" w:lineRule="auto"/>
              <w:jc w:val="center"/>
              <w:rPr>
                <w:rFonts w:eastAsia="Arial"/>
                <w:b/>
                <w:i/>
              </w:rPr>
            </w:pPr>
            <w:r w:rsidRPr="00FF4B4B">
              <w:rPr>
                <w:rFonts w:eastAsia="Arial"/>
                <w:b/>
                <w:i/>
              </w:rPr>
              <w:t>VARIABEL DALAM TABEL HIPPOPOC</w:t>
            </w:r>
          </w:p>
        </w:tc>
        <w:tc>
          <w:tcPr>
            <w:tcW w:w="7638"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481263A" w14:textId="77777777" w:rsidR="00BD4AB9" w:rsidRPr="00FF4B4B" w:rsidRDefault="00EB49FD">
            <w:pPr>
              <w:spacing w:after="0" w:line="240" w:lineRule="auto"/>
              <w:jc w:val="center"/>
              <w:rPr>
                <w:rFonts w:eastAsia="Arial"/>
                <w:b/>
                <w:i/>
              </w:rPr>
            </w:pPr>
            <w:r w:rsidRPr="00FF4B4B">
              <w:rPr>
                <w:rFonts w:eastAsia="Arial"/>
                <w:b/>
                <w:i/>
              </w:rPr>
              <w:t>INDIKATOR</w:t>
            </w:r>
          </w:p>
        </w:tc>
        <w:tc>
          <w:tcPr>
            <w:tcW w:w="205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9A42F2D" w14:textId="77777777" w:rsidR="00BD4AB9" w:rsidRPr="00FF4B4B" w:rsidRDefault="00EB49FD">
            <w:pPr>
              <w:spacing w:after="0" w:line="240" w:lineRule="auto"/>
              <w:jc w:val="center"/>
              <w:rPr>
                <w:rFonts w:eastAsia="Arial"/>
                <w:b/>
                <w:i/>
              </w:rPr>
            </w:pPr>
            <w:r w:rsidRPr="00FF4B4B">
              <w:rPr>
                <w:rFonts w:eastAsia="Arial"/>
                <w:b/>
                <w:i/>
              </w:rPr>
              <w:t>KETERANGAN</w:t>
            </w:r>
          </w:p>
        </w:tc>
      </w:tr>
      <w:tr w:rsidR="00BD4AB9" w:rsidRPr="00FF4B4B" w14:paraId="7CABCDD2" w14:textId="77777777" w:rsidTr="00C60B7C">
        <w:trPr>
          <w:trHeight w:val="449"/>
          <w:tblHeader/>
        </w:trPr>
        <w:tc>
          <w:tcPr>
            <w:tcW w:w="4712"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24FBB7" w14:textId="77777777" w:rsidR="00BD4AB9" w:rsidRPr="00FF4B4B" w:rsidRDefault="00EB49FD">
            <w:pPr>
              <w:spacing w:after="0" w:line="240" w:lineRule="auto"/>
              <w:jc w:val="center"/>
              <w:rPr>
                <w:rFonts w:eastAsia="Arial"/>
                <w:b/>
                <w:i/>
              </w:rPr>
            </w:pPr>
            <w:r w:rsidRPr="00FF4B4B">
              <w:rPr>
                <w:rFonts w:eastAsia="Arial"/>
                <w:b/>
                <w:i/>
              </w:rPr>
              <w:t>1</w:t>
            </w:r>
          </w:p>
        </w:tc>
        <w:tc>
          <w:tcPr>
            <w:tcW w:w="7638" w:type="dxa"/>
            <w:tcBorders>
              <w:bottom w:val="single" w:sz="8" w:space="0" w:color="000000"/>
              <w:right w:val="single" w:sz="8" w:space="0" w:color="000000"/>
            </w:tcBorders>
            <w:tcMar>
              <w:top w:w="100" w:type="dxa"/>
              <w:left w:w="100" w:type="dxa"/>
              <w:bottom w:w="100" w:type="dxa"/>
              <w:right w:w="100" w:type="dxa"/>
            </w:tcMar>
          </w:tcPr>
          <w:p w14:paraId="62D97F35" w14:textId="77777777" w:rsidR="00BD4AB9" w:rsidRPr="00FF4B4B" w:rsidRDefault="00EB49FD">
            <w:pPr>
              <w:spacing w:after="0" w:line="240" w:lineRule="auto"/>
              <w:jc w:val="center"/>
              <w:rPr>
                <w:rFonts w:eastAsia="Arial"/>
                <w:b/>
                <w:i/>
              </w:rPr>
            </w:pPr>
            <w:r w:rsidRPr="00FF4B4B">
              <w:rPr>
                <w:rFonts w:eastAsia="Arial"/>
                <w:b/>
                <w:i/>
              </w:rPr>
              <w:t>2</w:t>
            </w:r>
          </w:p>
        </w:tc>
        <w:tc>
          <w:tcPr>
            <w:tcW w:w="2055" w:type="dxa"/>
            <w:tcBorders>
              <w:bottom w:val="single" w:sz="8" w:space="0" w:color="000000"/>
              <w:right w:val="single" w:sz="8" w:space="0" w:color="000000"/>
            </w:tcBorders>
            <w:tcMar>
              <w:top w:w="100" w:type="dxa"/>
              <w:left w:w="100" w:type="dxa"/>
              <w:bottom w:w="100" w:type="dxa"/>
              <w:right w:w="100" w:type="dxa"/>
            </w:tcMar>
          </w:tcPr>
          <w:p w14:paraId="4CF20B64" w14:textId="77777777" w:rsidR="00BD4AB9" w:rsidRPr="00FF4B4B" w:rsidRDefault="00EB49FD">
            <w:pPr>
              <w:spacing w:after="0" w:line="240" w:lineRule="auto"/>
              <w:jc w:val="center"/>
              <w:rPr>
                <w:rFonts w:eastAsia="Arial"/>
                <w:b/>
                <w:i/>
              </w:rPr>
            </w:pPr>
            <w:r w:rsidRPr="00FF4B4B">
              <w:rPr>
                <w:rFonts w:eastAsia="Arial"/>
                <w:b/>
                <w:i/>
              </w:rPr>
              <w:t>3</w:t>
            </w:r>
          </w:p>
        </w:tc>
      </w:tr>
      <w:tr w:rsidR="00BD4AB9" w:rsidRPr="00FF4B4B" w14:paraId="48BA5696" w14:textId="77777777" w:rsidTr="00C60B7C">
        <w:trPr>
          <w:trHeight w:val="2024"/>
        </w:trPr>
        <w:tc>
          <w:tcPr>
            <w:tcW w:w="4712"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03F0F7" w14:textId="77777777" w:rsidR="00BD4AB9" w:rsidRPr="00FF4B4B" w:rsidRDefault="00EB49FD">
            <w:pPr>
              <w:spacing w:after="0" w:line="360" w:lineRule="auto"/>
              <w:jc w:val="left"/>
              <w:rPr>
                <w:rFonts w:eastAsia="Arial"/>
              </w:rPr>
            </w:pPr>
            <w:r w:rsidRPr="00FF4B4B">
              <w:rPr>
                <w:rFonts w:eastAsia="Arial"/>
                <w:b/>
              </w:rPr>
              <w:t>INPUT:</w:t>
            </w:r>
          </w:p>
          <w:p w14:paraId="4040215A" w14:textId="77777777" w:rsidR="00BD4AB9" w:rsidRPr="00FF4B4B" w:rsidRDefault="00EB49FD">
            <w:pPr>
              <w:spacing w:after="0" w:line="360" w:lineRule="auto"/>
              <w:jc w:val="left"/>
              <w:rPr>
                <w:rFonts w:eastAsia="Arial"/>
                <w:b/>
              </w:rPr>
            </w:pPr>
            <w:r w:rsidRPr="00FF4B4B">
              <w:rPr>
                <w:rFonts w:eastAsia="Arial"/>
                <w:b/>
              </w:rPr>
              <w:t>Man</w:t>
            </w:r>
          </w:p>
          <w:p w14:paraId="774C4991" w14:textId="77777777" w:rsidR="00BD4AB9" w:rsidRPr="00FF4B4B" w:rsidRDefault="00EB49FD">
            <w:pPr>
              <w:numPr>
                <w:ilvl w:val="3"/>
                <w:numId w:val="111"/>
              </w:numPr>
              <w:spacing w:after="0" w:line="240" w:lineRule="auto"/>
              <w:ind w:left="402"/>
              <w:rPr>
                <w:rFonts w:eastAsia="Arial"/>
              </w:rPr>
            </w:pPr>
            <w:r w:rsidRPr="00FF4B4B">
              <w:rPr>
                <w:rFonts w:eastAsia="Arial"/>
              </w:rPr>
              <w:t>Mahasiswa Jurusan Gizi Poltekkes Kemenkes Jakarta 2</w:t>
            </w:r>
          </w:p>
          <w:p w14:paraId="44AF31A4" w14:textId="77777777" w:rsidR="00BD4AB9" w:rsidRPr="00FF4B4B" w:rsidRDefault="00EB49FD">
            <w:pPr>
              <w:numPr>
                <w:ilvl w:val="3"/>
                <w:numId w:val="111"/>
              </w:numPr>
              <w:spacing w:after="0" w:line="240" w:lineRule="auto"/>
              <w:ind w:left="402"/>
              <w:rPr>
                <w:rFonts w:eastAsia="Arial"/>
              </w:rPr>
            </w:pPr>
            <w:r w:rsidRPr="00FF4B4B">
              <w:rPr>
                <w:rFonts w:eastAsia="Arial"/>
              </w:rPr>
              <w:t>Sasaran: ibu hamil dan ibu menyusui di Desa Barengkok</w:t>
            </w:r>
          </w:p>
          <w:p w14:paraId="1010450F" w14:textId="77777777" w:rsidR="00BD4AB9" w:rsidRPr="00FF4B4B" w:rsidRDefault="00BD4AB9">
            <w:pPr>
              <w:spacing w:after="0" w:line="240" w:lineRule="auto"/>
              <w:jc w:val="left"/>
              <w:rPr>
                <w:rFonts w:eastAsia="Arial"/>
              </w:rPr>
            </w:pPr>
          </w:p>
          <w:p w14:paraId="5B361A2D" w14:textId="77777777" w:rsidR="00BD4AB9" w:rsidRPr="00FF4B4B" w:rsidRDefault="00EB49FD">
            <w:pPr>
              <w:spacing w:after="0" w:line="240" w:lineRule="auto"/>
              <w:jc w:val="left"/>
              <w:rPr>
                <w:rFonts w:eastAsia="Arial"/>
                <w:b/>
              </w:rPr>
            </w:pPr>
            <w:r w:rsidRPr="00FF4B4B">
              <w:rPr>
                <w:rFonts w:eastAsia="Arial"/>
                <w:b/>
              </w:rPr>
              <w:t>Material:</w:t>
            </w:r>
          </w:p>
          <w:p w14:paraId="4597265C" w14:textId="77777777" w:rsidR="00BD4AB9" w:rsidRPr="00FF4B4B" w:rsidRDefault="00EB49FD">
            <w:pPr>
              <w:numPr>
                <w:ilvl w:val="0"/>
                <w:numId w:val="77"/>
              </w:numPr>
              <w:spacing w:after="0" w:line="240" w:lineRule="auto"/>
              <w:ind w:left="402"/>
              <w:jc w:val="left"/>
              <w:rPr>
                <w:rFonts w:eastAsia="Arial"/>
              </w:rPr>
            </w:pPr>
            <w:r w:rsidRPr="00FF4B4B">
              <w:rPr>
                <w:rFonts w:eastAsia="Arial"/>
              </w:rPr>
              <w:t xml:space="preserve">Materi </w:t>
            </w:r>
            <w:r w:rsidRPr="00FF4B4B">
              <w:rPr>
                <w:rFonts w:eastAsia="Arial"/>
                <w:i/>
              </w:rPr>
              <w:t>stunting</w:t>
            </w:r>
          </w:p>
          <w:p w14:paraId="52A7747B" w14:textId="77777777" w:rsidR="00BD4AB9" w:rsidRPr="00FF4B4B" w:rsidRDefault="00EB49FD">
            <w:pPr>
              <w:numPr>
                <w:ilvl w:val="0"/>
                <w:numId w:val="77"/>
              </w:numPr>
              <w:spacing w:after="0" w:line="240" w:lineRule="auto"/>
              <w:ind w:left="402"/>
              <w:jc w:val="left"/>
              <w:rPr>
                <w:rFonts w:eastAsia="Arial"/>
              </w:rPr>
            </w:pPr>
            <w:r w:rsidRPr="00FF4B4B">
              <w:rPr>
                <w:rFonts w:eastAsia="Arial"/>
              </w:rPr>
              <w:t xml:space="preserve">Media </w:t>
            </w:r>
            <w:r w:rsidRPr="00FF4B4B">
              <w:rPr>
                <w:rFonts w:eastAsia="Arial"/>
                <w:i/>
              </w:rPr>
              <w:t>stunting</w:t>
            </w:r>
            <w:r w:rsidRPr="00FF4B4B">
              <w:rPr>
                <w:rFonts w:eastAsia="Arial"/>
              </w:rPr>
              <w:t xml:space="preserve"> </w:t>
            </w:r>
          </w:p>
          <w:p w14:paraId="7D2C8372" w14:textId="77777777" w:rsidR="00BD4AB9" w:rsidRPr="00FF4B4B" w:rsidRDefault="00EB49FD">
            <w:pPr>
              <w:numPr>
                <w:ilvl w:val="0"/>
                <w:numId w:val="77"/>
              </w:numPr>
              <w:spacing w:after="0" w:line="240" w:lineRule="auto"/>
              <w:ind w:left="402"/>
              <w:jc w:val="left"/>
              <w:rPr>
                <w:rFonts w:eastAsia="Arial"/>
              </w:rPr>
            </w:pPr>
            <w:r w:rsidRPr="00FF4B4B">
              <w:rPr>
                <w:rFonts w:eastAsia="Arial"/>
                <w:i/>
              </w:rPr>
              <w:t xml:space="preserve">Pre-test </w:t>
            </w:r>
            <w:r w:rsidRPr="00FF4B4B">
              <w:rPr>
                <w:rFonts w:eastAsia="Arial"/>
              </w:rPr>
              <w:t xml:space="preserve">dan </w:t>
            </w:r>
            <w:r w:rsidRPr="00FF4B4B">
              <w:rPr>
                <w:rFonts w:eastAsia="Arial"/>
                <w:i/>
              </w:rPr>
              <w:t xml:space="preserve">post-test </w:t>
            </w:r>
          </w:p>
          <w:p w14:paraId="2FBBBAC7" w14:textId="77777777" w:rsidR="00BD4AB9" w:rsidRPr="00FF4B4B" w:rsidRDefault="00BD4AB9">
            <w:pPr>
              <w:spacing w:after="0" w:line="240" w:lineRule="auto"/>
              <w:ind w:left="425"/>
              <w:jc w:val="left"/>
              <w:rPr>
                <w:rFonts w:eastAsia="Arial"/>
              </w:rPr>
            </w:pPr>
          </w:p>
          <w:p w14:paraId="4FF942A1" w14:textId="77777777" w:rsidR="00BD4AB9" w:rsidRPr="00FF4B4B" w:rsidRDefault="00EB49FD">
            <w:pPr>
              <w:spacing w:after="0" w:line="240" w:lineRule="auto"/>
              <w:jc w:val="left"/>
              <w:rPr>
                <w:rFonts w:eastAsia="Arial"/>
                <w:b/>
              </w:rPr>
            </w:pPr>
            <w:r w:rsidRPr="00FF4B4B">
              <w:rPr>
                <w:rFonts w:eastAsia="Arial"/>
                <w:b/>
              </w:rPr>
              <w:t>Method:</w:t>
            </w:r>
          </w:p>
          <w:p w14:paraId="287DE844" w14:textId="77777777" w:rsidR="00BD4AB9" w:rsidRPr="00FF4B4B" w:rsidRDefault="00EB49FD">
            <w:pPr>
              <w:numPr>
                <w:ilvl w:val="0"/>
                <w:numId w:val="68"/>
              </w:numPr>
              <w:spacing w:after="0" w:line="240" w:lineRule="auto"/>
              <w:ind w:left="402"/>
              <w:jc w:val="left"/>
              <w:rPr>
                <w:rFonts w:eastAsia="Arial"/>
              </w:rPr>
            </w:pPr>
            <w:r w:rsidRPr="00FF4B4B">
              <w:rPr>
                <w:rFonts w:eastAsia="Arial"/>
              </w:rPr>
              <w:t>Ceramah</w:t>
            </w:r>
          </w:p>
          <w:p w14:paraId="01444103" w14:textId="77777777" w:rsidR="00BD4AB9" w:rsidRPr="00FF4B4B" w:rsidRDefault="00EB49FD">
            <w:pPr>
              <w:numPr>
                <w:ilvl w:val="0"/>
                <w:numId w:val="68"/>
              </w:numPr>
              <w:spacing w:after="0" w:line="240" w:lineRule="auto"/>
              <w:ind w:left="375"/>
              <w:jc w:val="left"/>
              <w:rPr>
                <w:rFonts w:eastAsia="Arial"/>
              </w:rPr>
            </w:pPr>
            <w:r w:rsidRPr="00FF4B4B">
              <w:rPr>
                <w:rFonts w:eastAsia="Arial"/>
              </w:rPr>
              <w:t>Tanya jawab</w:t>
            </w:r>
          </w:p>
          <w:p w14:paraId="327ECE6E" w14:textId="77777777" w:rsidR="00BD4AB9" w:rsidRPr="00FF4B4B" w:rsidRDefault="00BD4AB9">
            <w:pPr>
              <w:spacing w:after="0" w:line="240" w:lineRule="auto"/>
              <w:jc w:val="left"/>
              <w:rPr>
                <w:rFonts w:eastAsia="Arial"/>
              </w:rPr>
            </w:pPr>
          </w:p>
          <w:p w14:paraId="25D8812E" w14:textId="77777777" w:rsidR="00904322" w:rsidRDefault="00904322">
            <w:pPr>
              <w:spacing w:after="0" w:line="240" w:lineRule="auto"/>
              <w:ind w:left="15"/>
              <w:jc w:val="left"/>
              <w:rPr>
                <w:rFonts w:eastAsia="Arial"/>
                <w:b/>
              </w:rPr>
            </w:pPr>
          </w:p>
          <w:p w14:paraId="7DE081FF" w14:textId="77777777" w:rsidR="00904322" w:rsidRDefault="00904322">
            <w:pPr>
              <w:spacing w:after="0" w:line="240" w:lineRule="auto"/>
              <w:ind w:left="15"/>
              <w:jc w:val="left"/>
              <w:rPr>
                <w:rFonts w:eastAsia="Arial"/>
                <w:b/>
              </w:rPr>
            </w:pPr>
          </w:p>
          <w:p w14:paraId="45C23099" w14:textId="77777777" w:rsidR="00BD4AB9" w:rsidRPr="00FF4B4B" w:rsidRDefault="00EB49FD">
            <w:pPr>
              <w:spacing w:after="0" w:line="240" w:lineRule="auto"/>
              <w:ind w:left="15"/>
              <w:jc w:val="left"/>
              <w:rPr>
                <w:rFonts w:eastAsia="Arial"/>
              </w:rPr>
            </w:pPr>
            <w:r w:rsidRPr="00FF4B4B">
              <w:rPr>
                <w:rFonts w:eastAsia="Arial"/>
                <w:b/>
              </w:rPr>
              <w:lastRenderedPageBreak/>
              <w:t>Waktu :</w:t>
            </w:r>
          </w:p>
          <w:p w14:paraId="0D7259DE" w14:textId="122332B8" w:rsidR="00BD4AB9" w:rsidRPr="00FF4B4B" w:rsidRDefault="00EB49FD">
            <w:pPr>
              <w:spacing w:after="240" w:line="240" w:lineRule="auto"/>
              <w:rPr>
                <w:rFonts w:eastAsia="Arial"/>
              </w:rPr>
            </w:pPr>
            <w:r w:rsidRPr="00FF4B4B">
              <w:rPr>
                <w:rFonts w:eastAsia="Arial"/>
              </w:rPr>
              <w:t>60 menit</w:t>
            </w:r>
          </w:p>
          <w:p w14:paraId="76EE45DA" w14:textId="77777777" w:rsidR="00BD4AB9" w:rsidRPr="00FF4B4B" w:rsidRDefault="00EB49FD">
            <w:pPr>
              <w:spacing w:after="0" w:line="240" w:lineRule="auto"/>
              <w:jc w:val="left"/>
              <w:rPr>
                <w:rFonts w:eastAsia="Arial"/>
                <w:b/>
              </w:rPr>
            </w:pPr>
            <w:r w:rsidRPr="00FF4B4B">
              <w:rPr>
                <w:rFonts w:eastAsia="Arial"/>
                <w:b/>
              </w:rPr>
              <w:t>Lokasi :</w:t>
            </w:r>
          </w:p>
          <w:p w14:paraId="2DFAC2D8" w14:textId="77777777" w:rsidR="00BD4AB9" w:rsidRPr="00FF4B4B" w:rsidRDefault="00EB49FD">
            <w:pPr>
              <w:spacing w:after="0" w:line="240" w:lineRule="auto"/>
              <w:jc w:val="left"/>
              <w:rPr>
                <w:rFonts w:eastAsia="Arial"/>
                <w:b/>
              </w:rPr>
            </w:pPr>
            <w:r w:rsidRPr="00FF4B4B">
              <w:rPr>
                <w:rFonts w:eastAsia="Arial"/>
              </w:rPr>
              <w:t>Posyandu Perkutut 11, Desa Barengkok</w:t>
            </w:r>
          </w:p>
          <w:p w14:paraId="08119BAF" w14:textId="77777777" w:rsidR="00BD4AB9" w:rsidRPr="00FF4B4B" w:rsidRDefault="00BD4AB9">
            <w:pPr>
              <w:spacing w:after="0" w:line="240" w:lineRule="auto"/>
              <w:jc w:val="left"/>
              <w:rPr>
                <w:rFonts w:eastAsia="Arial"/>
                <w:b/>
              </w:rPr>
            </w:pPr>
          </w:p>
          <w:p w14:paraId="268E396E" w14:textId="77777777" w:rsidR="00BD4AB9" w:rsidRPr="00FF4B4B" w:rsidRDefault="00EB49FD">
            <w:pPr>
              <w:spacing w:after="0" w:line="240" w:lineRule="auto"/>
              <w:jc w:val="left"/>
              <w:rPr>
                <w:rFonts w:eastAsia="Arial"/>
                <w:b/>
              </w:rPr>
            </w:pPr>
            <w:r w:rsidRPr="00FF4B4B">
              <w:rPr>
                <w:rFonts w:eastAsia="Arial"/>
                <w:b/>
              </w:rPr>
              <w:t>Money :</w:t>
            </w:r>
          </w:p>
          <w:p w14:paraId="393DF4EC" w14:textId="77777777" w:rsidR="00BD4AB9" w:rsidRPr="00FF4B4B" w:rsidRDefault="00EB49FD">
            <w:pPr>
              <w:keepNext/>
              <w:spacing w:after="240" w:line="240" w:lineRule="auto"/>
              <w:jc w:val="left"/>
              <w:rPr>
                <w:rFonts w:eastAsia="Arial"/>
              </w:rPr>
            </w:pPr>
            <w:r w:rsidRPr="00FF4B4B">
              <w:rPr>
                <w:rFonts w:eastAsia="Arial"/>
              </w:rPr>
              <w:t>Dana pribadi mahasiswa</w:t>
            </w:r>
          </w:p>
          <w:p w14:paraId="18E9D1E9" w14:textId="77777777" w:rsidR="00BD4AB9" w:rsidRPr="00FF4B4B" w:rsidRDefault="00BD4AB9">
            <w:pPr>
              <w:keepNext/>
              <w:spacing w:after="0" w:line="240" w:lineRule="auto"/>
              <w:jc w:val="left"/>
              <w:rPr>
                <w:rFonts w:eastAsia="Arial"/>
              </w:rPr>
            </w:pPr>
          </w:p>
          <w:p w14:paraId="5D2698C1" w14:textId="77777777" w:rsidR="00BD4AB9" w:rsidRPr="00FF4B4B" w:rsidRDefault="00EB49FD">
            <w:pPr>
              <w:spacing w:after="0" w:line="360" w:lineRule="auto"/>
              <w:jc w:val="left"/>
              <w:rPr>
                <w:rFonts w:eastAsia="Arial"/>
                <w:b/>
              </w:rPr>
            </w:pPr>
            <w:r w:rsidRPr="00FF4B4B">
              <w:rPr>
                <w:rFonts w:eastAsia="Arial"/>
                <w:b/>
              </w:rPr>
              <w:t>PROSES:</w:t>
            </w:r>
          </w:p>
          <w:p w14:paraId="2CBF1E66" w14:textId="77777777" w:rsidR="00BD4AB9" w:rsidRPr="00FF4B4B" w:rsidRDefault="00EB49FD">
            <w:pPr>
              <w:spacing w:after="0"/>
              <w:rPr>
                <w:rFonts w:eastAsia="Arial"/>
                <w:b/>
              </w:rPr>
            </w:pPr>
            <w:r w:rsidRPr="00FF4B4B">
              <w:rPr>
                <w:rFonts w:eastAsia="Arial"/>
                <w:b/>
              </w:rPr>
              <w:t xml:space="preserve">Persiapan: </w:t>
            </w:r>
          </w:p>
          <w:p w14:paraId="3AFDF351" w14:textId="77777777" w:rsidR="00BD4AB9" w:rsidRPr="00FF4B4B" w:rsidRDefault="00EB49FD">
            <w:pPr>
              <w:numPr>
                <w:ilvl w:val="0"/>
                <w:numId w:val="42"/>
              </w:numPr>
              <w:spacing w:after="0"/>
              <w:ind w:left="402"/>
              <w:rPr>
                <w:rFonts w:eastAsia="Arial"/>
              </w:rPr>
            </w:pPr>
            <w:r w:rsidRPr="00FF4B4B">
              <w:rPr>
                <w:rFonts w:eastAsia="Arial"/>
              </w:rPr>
              <w:t xml:space="preserve">Materi penyuluhan </w:t>
            </w:r>
            <w:r w:rsidRPr="00FF4B4B">
              <w:rPr>
                <w:rFonts w:eastAsia="Arial"/>
                <w:i/>
              </w:rPr>
              <w:t>stunting</w:t>
            </w:r>
            <w:r w:rsidRPr="00FF4B4B">
              <w:rPr>
                <w:rFonts w:eastAsia="Arial"/>
              </w:rPr>
              <w:t xml:space="preserve"> </w:t>
            </w:r>
          </w:p>
          <w:p w14:paraId="3B6C301C" w14:textId="77777777" w:rsidR="00BD4AB9" w:rsidRPr="00FF4B4B" w:rsidRDefault="00EB49FD">
            <w:pPr>
              <w:numPr>
                <w:ilvl w:val="0"/>
                <w:numId w:val="42"/>
              </w:numPr>
              <w:spacing w:after="0" w:line="240" w:lineRule="auto"/>
              <w:ind w:left="402"/>
              <w:rPr>
                <w:rFonts w:eastAsia="Arial"/>
              </w:rPr>
            </w:pPr>
            <w:r w:rsidRPr="00FF4B4B">
              <w:rPr>
                <w:rFonts w:eastAsia="Arial"/>
              </w:rPr>
              <w:t xml:space="preserve">Media penyuluhan </w:t>
            </w:r>
            <w:r w:rsidRPr="00FF4B4B">
              <w:rPr>
                <w:rFonts w:eastAsia="Arial"/>
                <w:i/>
              </w:rPr>
              <w:t>stunting</w:t>
            </w:r>
            <w:r w:rsidRPr="00FF4B4B">
              <w:rPr>
                <w:rFonts w:eastAsia="Arial"/>
              </w:rPr>
              <w:t xml:space="preserve"> </w:t>
            </w:r>
          </w:p>
          <w:p w14:paraId="407E792A" w14:textId="77777777" w:rsidR="00BD4AB9" w:rsidRPr="00FF4B4B" w:rsidRDefault="00EB49FD">
            <w:pPr>
              <w:numPr>
                <w:ilvl w:val="0"/>
                <w:numId w:val="42"/>
              </w:numPr>
              <w:spacing w:after="0" w:line="240" w:lineRule="auto"/>
              <w:ind w:left="402"/>
              <w:rPr>
                <w:rFonts w:eastAsia="Arial"/>
              </w:rPr>
            </w:pPr>
            <w:r w:rsidRPr="00FF4B4B">
              <w:rPr>
                <w:rFonts w:eastAsia="Arial"/>
              </w:rPr>
              <w:t xml:space="preserve">Satuan pelaksanaan penyuluhan </w:t>
            </w:r>
            <w:r w:rsidRPr="00FF4B4B">
              <w:rPr>
                <w:rFonts w:eastAsia="Arial"/>
                <w:i/>
              </w:rPr>
              <w:t>stunting</w:t>
            </w:r>
            <w:r w:rsidRPr="00FF4B4B">
              <w:rPr>
                <w:rFonts w:eastAsia="Arial"/>
              </w:rPr>
              <w:t xml:space="preserve"> </w:t>
            </w:r>
          </w:p>
          <w:p w14:paraId="4EFB15AD" w14:textId="77777777" w:rsidR="00BD4AB9" w:rsidRPr="00FF4B4B" w:rsidRDefault="00BD4AB9">
            <w:pPr>
              <w:spacing w:after="0" w:line="240" w:lineRule="auto"/>
              <w:ind w:left="349"/>
              <w:jc w:val="left"/>
              <w:rPr>
                <w:rFonts w:eastAsia="Arial"/>
              </w:rPr>
            </w:pPr>
          </w:p>
          <w:p w14:paraId="117B6A63" w14:textId="77777777" w:rsidR="00BD4AB9" w:rsidRPr="00FF4B4B" w:rsidRDefault="00EB49FD">
            <w:pPr>
              <w:spacing w:after="0" w:line="240" w:lineRule="auto"/>
              <w:jc w:val="left"/>
              <w:rPr>
                <w:rFonts w:eastAsia="Arial"/>
                <w:b/>
              </w:rPr>
            </w:pPr>
            <w:r w:rsidRPr="00FF4B4B">
              <w:rPr>
                <w:rFonts w:eastAsia="Arial"/>
                <w:b/>
              </w:rPr>
              <w:t xml:space="preserve">Pelaksanaan: </w:t>
            </w:r>
          </w:p>
          <w:p w14:paraId="46AD17F4" w14:textId="77777777" w:rsidR="00BD4AB9" w:rsidRPr="00FF4B4B" w:rsidRDefault="00EB49FD">
            <w:pPr>
              <w:numPr>
                <w:ilvl w:val="0"/>
                <w:numId w:val="296"/>
              </w:numPr>
              <w:spacing w:after="0" w:line="240" w:lineRule="auto"/>
              <w:ind w:left="402"/>
              <w:rPr>
                <w:rFonts w:eastAsia="Arial"/>
              </w:rPr>
            </w:pPr>
            <w:r w:rsidRPr="00FF4B4B">
              <w:rPr>
                <w:rFonts w:eastAsia="Arial"/>
              </w:rPr>
              <w:t xml:space="preserve">Menjelaskan materi </w:t>
            </w:r>
            <w:r w:rsidRPr="00FF4B4B">
              <w:rPr>
                <w:rFonts w:eastAsia="Arial"/>
                <w:i/>
              </w:rPr>
              <w:t>stunting</w:t>
            </w:r>
          </w:p>
          <w:p w14:paraId="797CCA1F" w14:textId="77777777" w:rsidR="00BD4AB9" w:rsidRPr="00FF4B4B" w:rsidRDefault="00EB49FD">
            <w:pPr>
              <w:numPr>
                <w:ilvl w:val="0"/>
                <w:numId w:val="296"/>
              </w:numPr>
              <w:spacing w:after="0" w:line="240" w:lineRule="auto"/>
              <w:ind w:left="402"/>
              <w:rPr>
                <w:rFonts w:eastAsia="Arial"/>
              </w:rPr>
            </w:pPr>
            <w:r w:rsidRPr="00FF4B4B">
              <w:rPr>
                <w:rFonts w:eastAsia="Arial"/>
              </w:rPr>
              <w:t>Subjek diminta untuk menjelaskan kembali materi yang telah disampaikan</w:t>
            </w:r>
          </w:p>
          <w:p w14:paraId="43630956" w14:textId="77777777" w:rsidR="00BD4AB9" w:rsidRPr="00FF4B4B" w:rsidRDefault="00EB49FD">
            <w:pPr>
              <w:numPr>
                <w:ilvl w:val="0"/>
                <w:numId w:val="296"/>
              </w:numPr>
              <w:spacing w:after="0" w:line="240" w:lineRule="auto"/>
              <w:ind w:left="402"/>
              <w:rPr>
                <w:rFonts w:eastAsia="Arial"/>
              </w:rPr>
            </w:pPr>
            <w:r w:rsidRPr="00FF4B4B">
              <w:rPr>
                <w:rFonts w:eastAsia="Arial"/>
              </w:rPr>
              <w:t xml:space="preserve">Melakukan </w:t>
            </w:r>
            <w:r w:rsidRPr="00FF4B4B">
              <w:rPr>
                <w:rFonts w:eastAsia="Arial"/>
                <w:i/>
              </w:rPr>
              <w:t xml:space="preserve">pre-test </w:t>
            </w:r>
            <w:r w:rsidRPr="00FF4B4B">
              <w:rPr>
                <w:rFonts w:eastAsia="Arial"/>
              </w:rPr>
              <w:t>sebelum diberikan penyuluhan</w:t>
            </w:r>
            <w:r w:rsidRPr="00FF4B4B">
              <w:rPr>
                <w:rFonts w:eastAsia="Arial"/>
                <w:i/>
              </w:rPr>
              <w:t xml:space="preserve"> </w:t>
            </w:r>
            <w:r w:rsidRPr="00FF4B4B">
              <w:rPr>
                <w:rFonts w:eastAsia="Arial"/>
              </w:rPr>
              <w:t xml:space="preserve">dan </w:t>
            </w:r>
            <w:r w:rsidRPr="00FF4B4B">
              <w:rPr>
                <w:rFonts w:eastAsia="Arial"/>
                <w:i/>
              </w:rPr>
              <w:t xml:space="preserve">post-test </w:t>
            </w:r>
            <w:r w:rsidRPr="00FF4B4B">
              <w:rPr>
                <w:rFonts w:eastAsia="Arial"/>
              </w:rPr>
              <w:t>setelah diberikan penyuluhan</w:t>
            </w:r>
          </w:p>
          <w:p w14:paraId="496A0EAB" w14:textId="77777777" w:rsidR="00BD4AB9" w:rsidRPr="00FF4B4B" w:rsidRDefault="00BD4AB9">
            <w:pPr>
              <w:spacing w:after="0" w:line="240" w:lineRule="auto"/>
              <w:ind w:left="349"/>
              <w:jc w:val="left"/>
              <w:rPr>
                <w:rFonts w:eastAsia="Arial"/>
              </w:rPr>
            </w:pPr>
          </w:p>
          <w:p w14:paraId="0C910C5E" w14:textId="77777777" w:rsidR="00904322" w:rsidRDefault="00904322">
            <w:pPr>
              <w:spacing w:after="0" w:line="240" w:lineRule="auto"/>
              <w:jc w:val="left"/>
              <w:rPr>
                <w:rFonts w:eastAsia="Arial"/>
                <w:b/>
              </w:rPr>
            </w:pPr>
          </w:p>
          <w:p w14:paraId="04C19B94" w14:textId="77777777" w:rsidR="00BD4AB9" w:rsidRPr="00FF4B4B" w:rsidRDefault="00EB49FD">
            <w:pPr>
              <w:spacing w:after="0" w:line="240" w:lineRule="auto"/>
              <w:jc w:val="left"/>
              <w:rPr>
                <w:rFonts w:eastAsia="Arial"/>
                <w:b/>
              </w:rPr>
            </w:pPr>
            <w:r w:rsidRPr="00FF4B4B">
              <w:rPr>
                <w:rFonts w:eastAsia="Arial"/>
                <w:b/>
              </w:rPr>
              <w:lastRenderedPageBreak/>
              <w:t>Monev :</w:t>
            </w:r>
          </w:p>
          <w:p w14:paraId="127A2DFF" w14:textId="77777777" w:rsidR="00BD4AB9" w:rsidRPr="00FF4B4B" w:rsidRDefault="00EB49FD">
            <w:pPr>
              <w:numPr>
                <w:ilvl w:val="0"/>
                <w:numId w:val="209"/>
              </w:numPr>
              <w:spacing w:after="0" w:line="240" w:lineRule="auto"/>
              <w:ind w:left="402"/>
              <w:rPr>
                <w:rFonts w:eastAsia="Arial"/>
              </w:rPr>
            </w:pPr>
            <w:r w:rsidRPr="00FF4B4B">
              <w:rPr>
                <w:rFonts w:eastAsia="Arial"/>
              </w:rPr>
              <w:t xml:space="preserve">Nilai </w:t>
            </w:r>
            <w:r w:rsidRPr="00FF4B4B">
              <w:rPr>
                <w:rFonts w:eastAsia="Arial"/>
                <w:i/>
              </w:rPr>
              <w:t xml:space="preserve">pre-test </w:t>
            </w:r>
            <w:r w:rsidRPr="00FF4B4B">
              <w:rPr>
                <w:rFonts w:eastAsia="Arial"/>
              </w:rPr>
              <w:t xml:space="preserve">dan </w:t>
            </w:r>
            <w:r w:rsidRPr="00FF4B4B">
              <w:rPr>
                <w:rFonts w:eastAsia="Arial"/>
                <w:i/>
              </w:rPr>
              <w:t>post-test</w:t>
            </w:r>
          </w:p>
          <w:p w14:paraId="74435012" w14:textId="77777777" w:rsidR="00BD4AB9" w:rsidRPr="00FF4B4B" w:rsidRDefault="00EB49FD">
            <w:pPr>
              <w:numPr>
                <w:ilvl w:val="0"/>
                <w:numId w:val="209"/>
              </w:numPr>
              <w:spacing w:after="240" w:line="240" w:lineRule="auto"/>
              <w:ind w:left="402"/>
              <w:rPr>
                <w:rFonts w:eastAsia="Arial"/>
              </w:rPr>
            </w:pPr>
            <w:r w:rsidRPr="00FF4B4B">
              <w:rPr>
                <w:rFonts w:eastAsia="Arial"/>
              </w:rPr>
              <w:t>Penilaian keaktifan peserta penyuluhan</w:t>
            </w:r>
          </w:p>
          <w:p w14:paraId="5563CAD5" w14:textId="77777777" w:rsidR="00BD4AB9" w:rsidRPr="00FF4B4B" w:rsidRDefault="00BD4AB9">
            <w:pPr>
              <w:spacing w:after="0" w:line="240" w:lineRule="auto"/>
              <w:jc w:val="left"/>
              <w:rPr>
                <w:rFonts w:eastAsia="Arial"/>
                <w:b/>
              </w:rPr>
            </w:pPr>
          </w:p>
          <w:p w14:paraId="706936CD" w14:textId="77777777" w:rsidR="00BD4AB9" w:rsidRPr="00FF4B4B" w:rsidRDefault="00EB49FD">
            <w:pPr>
              <w:spacing w:after="0" w:line="240" w:lineRule="auto"/>
              <w:jc w:val="left"/>
              <w:rPr>
                <w:rFonts w:eastAsia="Arial"/>
                <w:b/>
              </w:rPr>
            </w:pPr>
            <w:r w:rsidRPr="00FF4B4B">
              <w:rPr>
                <w:rFonts w:eastAsia="Arial"/>
                <w:b/>
              </w:rPr>
              <w:t>OUTPUT :</w:t>
            </w:r>
          </w:p>
          <w:p w14:paraId="0F68461E" w14:textId="77777777" w:rsidR="00BD4AB9" w:rsidRPr="00FF4B4B" w:rsidRDefault="00EB49FD">
            <w:pPr>
              <w:numPr>
                <w:ilvl w:val="0"/>
                <w:numId w:val="34"/>
              </w:numPr>
              <w:spacing w:after="0" w:line="240" w:lineRule="auto"/>
              <w:ind w:left="426"/>
              <w:rPr>
                <w:rFonts w:eastAsia="Arial"/>
                <w:b/>
              </w:rPr>
            </w:pPr>
            <w:r w:rsidRPr="00FF4B4B">
              <w:rPr>
                <w:rFonts w:eastAsia="Arial"/>
              </w:rPr>
              <w:t xml:space="preserve">Subjek dapat memahami pengertian </w:t>
            </w:r>
            <w:r w:rsidRPr="00FF4B4B">
              <w:rPr>
                <w:rFonts w:eastAsia="Arial"/>
                <w:i/>
              </w:rPr>
              <w:t>stunting</w:t>
            </w:r>
            <w:r w:rsidRPr="00FF4B4B">
              <w:rPr>
                <w:rFonts w:eastAsia="Arial"/>
              </w:rPr>
              <w:t xml:space="preserve"> </w:t>
            </w:r>
          </w:p>
          <w:p w14:paraId="2E56B940" w14:textId="77777777" w:rsidR="00BD4AB9" w:rsidRPr="00FF4B4B" w:rsidRDefault="00EB49FD">
            <w:pPr>
              <w:numPr>
                <w:ilvl w:val="0"/>
                <w:numId w:val="34"/>
              </w:numPr>
              <w:spacing w:after="0" w:line="240" w:lineRule="auto"/>
              <w:ind w:left="426"/>
              <w:rPr>
                <w:rFonts w:eastAsia="Arial"/>
                <w:b/>
              </w:rPr>
            </w:pPr>
            <w:r w:rsidRPr="00FF4B4B">
              <w:rPr>
                <w:rFonts w:eastAsia="Arial"/>
              </w:rPr>
              <w:t xml:space="preserve">Subjek dapat memahami penyebab, dampak, dan pencegahan </w:t>
            </w:r>
            <w:r w:rsidRPr="00FF4B4B">
              <w:rPr>
                <w:rFonts w:eastAsia="Arial"/>
                <w:i/>
              </w:rPr>
              <w:t>stunting</w:t>
            </w:r>
          </w:p>
          <w:p w14:paraId="500DA99C" w14:textId="77777777" w:rsidR="00BD4AB9" w:rsidRPr="00FF4B4B" w:rsidRDefault="00EB49FD">
            <w:pPr>
              <w:numPr>
                <w:ilvl w:val="0"/>
                <w:numId w:val="34"/>
              </w:numPr>
              <w:spacing w:after="0" w:line="240" w:lineRule="auto"/>
              <w:ind w:left="426"/>
              <w:rPr>
                <w:rFonts w:eastAsia="Arial"/>
                <w:b/>
              </w:rPr>
            </w:pPr>
            <w:r w:rsidRPr="00FF4B4B">
              <w:rPr>
                <w:rFonts w:eastAsia="Arial"/>
              </w:rPr>
              <w:t>Subjek dapat memahami ASI Eksklusif dan MPASI</w:t>
            </w:r>
          </w:p>
        </w:tc>
        <w:tc>
          <w:tcPr>
            <w:tcW w:w="7638" w:type="dxa"/>
            <w:tcBorders>
              <w:bottom w:val="single" w:sz="8" w:space="0" w:color="000000"/>
              <w:right w:val="single" w:sz="8" w:space="0" w:color="000000"/>
            </w:tcBorders>
            <w:tcMar>
              <w:top w:w="100" w:type="dxa"/>
              <w:left w:w="100" w:type="dxa"/>
              <w:bottom w:w="100" w:type="dxa"/>
              <w:right w:w="100" w:type="dxa"/>
            </w:tcMar>
          </w:tcPr>
          <w:p w14:paraId="3730ABF3" w14:textId="77777777" w:rsidR="00BD4AB9" w:rsidRPr="00FF4B4B" w:rsidRDefault="00EB49FD">
            <w:pPr>
              <w:spacing w:after="0" w:line="360" w:lineRule="auto"/>
              <w:jc w:val="left"/>
              <w:rPr>
                <w:rFonts w:eastAsia="Arial"/>
                <w:b/>
              </w:rPr>
            </w:pPr>
            <w:r w:rsidRPr="00FF4B4B">
              <w:rPr>
                <w:rFonts w:eastAsia="Arial"/>
                <w:b/>
              </w:rPr>
              <w:lastRenderedPageBreak/>
              <w:t>INPUT:</w:t>
            </w:r>
          </w:p>
          <w:p w14:paraId="614160CB" w14:textId="77777777" w:rsidR="00BD4AB9" w:rsidRPr="00FF4B4B" w:rsidRDefault="00EB49FD">
            <w:pPr>
              <w:spacing w:after="0" w:line="360" w:lineRule="auto"/>
              <w:jc w:val="left"/>
              <w:rPr>
                <w:rFonts w:eastAsia="Arial"/>
                <w:b/>
              </w:rPr>
            </w:pPr>
            <w:r w:rsidRPr="00FF4B4B">
              <w:rPr>
                <w:rFonts w:eastAsia="Arial"/>
                <w:b/>
              </w:rPr>
              <w:t>Man</w:t>
            </w:r>
          </w:p>
          <w:p w14:paraId="242B2B95" w14:textId="77777777" w:rsidR="00BD4AB9" w:rsidRPr="00FF4B4B" w:rsidRDefault="00EB49FD">
            <w:pPr>
              <w:numPr>
                <w:ilvl w:val="0"/>
                <w:numId w:val="30"/>
              </w:numPr>
              <w:spacing w:after="0" w:line="240" w:lineRule="auto"/>
              <w:ind w:left="461"/>
            </w:pPr>
            <w:r w:rsidRPr="00FF4B4B">
              <w:rPr>
                <w:rFonts w:eastAsia="Arial"/>
              </w:rPr>
              <w:t>Tersedianya minimal 5 orang mahasiswa saat melakukan penyuluhan</w:t>
            </w:r>
          </w:p>
          <w:p w14:paraId="2733B2D2" w14:textId="77777777" w:rsidR="00BD4AB9" w:rsidRPr="00FF4B4B" w:rsidRDefault="00EB49FD">
            <w:pPr>
              <w:numPr>
                <w:ilvl w:val="0"/>
                <w:numId w:val="30"/>
              </w:numPr>
              <w:spacing w:after="0" w:line="240" w:lineRule="auto"/>
              <w:ind w:left="461"/>
            </w:pPr>
            <w:r w:rsidRPr="00FF4B4B">
              <w:rPr>
                <w:rFonts w:eastAsia="Arial"/>
              </w:rPr>
              <w:t>Minimal 80% kehadiran ibu hamil dan ibu menyusui saat penyuluhan</w:t>
            </w:r>
          </w:p>
          <w:p w14:paraId="055FE4E7" w14:textId="77777777" w:rsidR="00BD4AB9" w:rsidRDefault="00BD4AB9">
            <w:pPr>
              <w:spacing w:after="0" w:line="240" w:lineRule="auto"/>
              <w:jc w:val="left"/>
              <w:rPr>
                <w:rFonts w:eastAsia="Arial"/>
                <w:b/>
              </w:rPr>
            </w:pPr>
          </w:p>
          <w:p w14:paraId="566891CE" w14:textId="77777777" w:rsidR="00904322" w:rsidRDefault="00904322">
            <w:pPr>
              <w:spacing w:after="0" w:line="240" w:lineRule="auto"/>
              <w:jc w:val="left"/>
              <w:rPr>
                <w:rFonts w:eastAsia="Arial"/>
                <w:b/>
              </w:rPr>
            </w:pPr>
          </w:p>
          <w:p w14:paraId="04AE6036" w14:textId="77777777" w:rsidR="00904322" w:rsidRPr="00FF4B4B" w:rsidRDefault="00904322">
            <w:pPr>
              <w:spacing w:after="0" w:line="240" w:lineRule="auto"/>
              <w:jc w:val="left"/>
              <w:rPr>
                <w:rFonts w:eastAsia="Arial"/>
                <w:b/>
              </w:rPr>
            </w:pPr>
          </w:p>
          <w:p w14:paraId="4ADD37C0" w14:textId="77777777" w:rsidR="00BD4AB9" w:rsidRPr="00FF4B4B" w:rsidRDefault="00EB49FD">
            <w:pPr>
              <w:spacing w:after="0" w:line="240" w:lineRule="auto"/>
              <w:jc w:val="left"/>
              <w:rPr>
                <w:rFonts w:eastAsia="Arial"/>
                <w:b/>
              </w:rPr>
            </w:pPr>
            <w:r w:rsidRPr="00FF4B4B">
              <w:rPr>
                <w:rFonts w:eastAsia="Arial"/>
                <w:b/>
              </w:rPr>
              <w:t>Material :</w:t>
            </w:r>
          </w:p>
          <w:p w14:paraId="23B0A5AE" w14:textId="77777777" w:rsidR="00BD4AB9" w:rsidRPr="00FF4B4B" w:rsidRDefault="00EB49FD">
            <w:pPr>
              <w:numPr>
                <w:ilvl w:val="0"/>
                <w:numId w:val="304"/>
              </w:numPr>
              <w:spacing w:after="0" w:line="240" w:lineRule="auto"/>
              <w:ind w:left="461"/>
              <w:jc w:val="left"/>
              <w:rPr>
                <w:rFonts w:eastAsia="Arial"/>
              </w:rPr>
            </w:pPr>
            <w:r w:rsidRPr="00FF4B4B">
              <w:rPr>
                <w:rFonts w:eastAsia="Arial"/>
              </w:rPr>
              <w:t xml:space="preserve">Tersedianya materi </w:t>
            </w:r>
            <w:r w:rsidRPr="00FF4B4B">
              <w:rPr>
                <w:rFonts w:eastAsia="Arial"/>
                <w:i/>
              </w:rPr>
              <w:t>stunting</w:t>
            </w:r>
            <w:r w:rsidRPr="00FF4B4B">
              <w:rPr>
                <w:rFonts w:eastAsia="Arial"/>
              </w:rPr>
              <w:t xml:space="preserve"> </w:t>
            </w:r>
          </w:p>
          <w:p w14:paraId="4AD0D163" w14:textId="77777777" w:rsidR="00BD4AB9" w:rsidRPr="00FF4B4B" w:rsidRDefault="00EB49FD">
            <w:pPr>
              <w:numPr>
                <w:ilvl w:val="0"/>
                <w:numId w:val="304"/>
              </w:numPr>
              <w:spacing w:after="0" w:line="240" w:lineRule="auto"/>
              <w:ind w:left="461"/>
              <w:jc w:val="left"/>
              <w:rPr>
                <w:rFonts w:eastAsia="Arial"/>
              </w:rPr>
            </w:pPr>
            <w:r w:rsidRPr="00FF4B4B">
              <w:rPr>
                <w:rFonts w:eastAsia="Arial"/>
              </w:rPr>
              <w:t xml:space="preserve">Tersedianya media </w:t>
            </w:r>
            <w:r w:rsidRPr="00FF4B4B">
              <w:rPr>
                <w:rFonts w:eastAsia="Arial"/>
                <w:i/>
              </w:rPr>
              <w:t>stunting</w:t>
            </w:r>
            <w:r w:rsidRPr="00FF4B4B">
              <w:rPr>
                <w:rFonts w:eastAsia="Arial"/>
              </w:rPr>
              <w:t xml:space="preserve"> </w:t>
            </w:r>
          </w:p>
          <w:p w14:paraId="47FDA040" w14:textId="77777777" w:rsidR="00BD4AB9" w:rsidRPr="00FF4B4B" w:rsidRDefault="00EB49FD">
            <w:pPr>
              <w:numPr>
                <w:ilvl w:val="0"/>
                <w:numId w:val="304"/>
              </w:numPr>
              <w:spacing w:after="0" w:line="240" w:lineRule="auto"/>
              <w:ind w:left="461"/>
              <w:jc w:val="left"/>
              <w:rPr>
                <w:rFonts w:eastAsia="Arial"/>
              </w:rPr>
            </w:pPr>
            <w:r w:rsidRPr="00FF4B4B">
              <w:rPr>
                <w:rFonts w:eastAsia="Arial"/>
              </w:rPr>
              <w:t xml:space="preserve">Tersedianya soal </w:t>
            </w:r>
            <w:r w:rsidRPr="00FF4B4B">
              <w:rPr>
                <w:rFonts w:eastAsia="Arial"/>
                <w:i/>
              </w:rPr>
              <w:t xml:space="preserve">pre-test </w:t>
            </w:r>
            <w:r w:rsidRPr="00FF4B4B">
              <w:rPr>
                <w:rFonts w:eastAsia="Arial"/>
              </w:rPr>
              <w:t xml:space="preserve">dan </w:t>
            </w:r>
            <w:r w:rsidRPr="00FF4B4B">
              <w:rPr>
                <w:rFonts w:eastAsia="Arial"/>
                <w:i/>
              </w:rPr>
              <w:t xml:space="preserve">post-test </w:t>
            </w:r>
          </w:p>
          <w:p w14:paraId="67F9968F" w14:textId="77777777" w:rsidR="00BD4AB9" w:rsidRPr="00FF4B4B" w:rsidRDefault="00BD4AB9">
            <w:pPr>
              <w:spacing w:after="0" w:line="240" w:lineRule="auto"/>
              <w:jc w:val="left"/>
              <w:rPr>
                <w:rFonts w:eastAsia="Arial"/>
              </w:rPr>
            </w:pPr>
          </w:p>
          <w:p w14:paraId="6D11C796" w14:textId="77777777" w:rsidR="00BD4AB9" w:rsidRPr="00FF4B4B" w:rsidRDefault="00EB49FD">
            <w:pPr>
              <w:spacing w:after="0" w:line="240" w:lineRule="auto"/>
              <w:jc w:val="left"/>
              <w:rPr>
                <w:rFonts w:eastAsia="Arial"/>
                <w:b/>
              </w:rPr>
            </w:pPr>
            <w:r w:rsidRPr="00FF4B4B">
              <w:rPr>
                <w:rFonts w:eastAsia="Arial"/>
                <w:b/>
              </w:rPr>
              <w:t>Method :</w:t>
            </w:r>
          </w:p>
          <w:p w14:paraId="5E22A4F3" w14:textId="77777777" w:rsidR="00BD4AB9" w:rsidRPr="00FF4B4B" w:rsidRDefault="00EB49FD">
            <w:pPr>
              <w:numPr>
                <w:ilvl w:val="0"/>
                <w:numId w:val="302"/>
              </w:numPr>
              <w:spacing w:after="0" w:line="240" w:lineRule="auto"/>
              <w:ind w:left="461"/>
              <w:jc w:val="left"/>
              <w:rPr>
                <w:rFonts w:eastAsia="Arial"/>
              </w:rPr>
            </w:pPr>
            <w:r w:rsidRPr="00FF4B4B">
              <w:rPr>
                <w:rFonts w:eastAsia="Arial"/>
              </w:rPr>
              <w:t>Tersedianya instrumen ceramah kepada sasaran</w:t>
            </w:r>
          </w:p>
          <w:p w14:paraId="721EE800" w14:textId="77777777" w:rsidR="00BD4AB9" w:rsidRPr="00FF4B4B" w:rsidRDefault="00EB49FD">
            <w:pPr>
              <w:numPr>
                <w:ilvl w:val="0"/>
                <w:numId w:val="302"/>
              </w:numPr>
              <w:spacing w:after="0" w:line="240" w:lineRule="auto"/>
              <w:ind w:left="461"/>
              <w:jc w:val="left"/>
              <w:rPr>
                <w:rFonts w:eastAsia="Arial"/>
              </w:rPr>
            </w:pPr>
            <w:r w:rsidRPr="00FF4B4B">
              <w:rPr>
                <w:rFonts w:eastAsia="Arial"/>
              </w:rPr>
              <w:t>Tersedianya instrumen tanya jawab</w:t>
            </w:r>
          </w:p>
          <w:p w14:paraId="26B72D28" w14:textId="77777777" w:rsidR="00BD4AB9" w:rsidRPr="00FF4B4B" w:rsidRDefault="00BD4AB9">
            <w:pPr>
              <w:spacing w:after="0" w:line="240" w:lineRule="auto"/>
              <w:ind w:left="101"/>
              <w:jc w:val="left"/>
              <w:rPr>
                <w:rFonts w:eastAsia="Arial"/>
              </w:rPr>
            </w:pPr>
          </w:p>
          <w:p w14:paraId="30AD98F6" w14:textId="77777777" w:rsidR="00904322" w:rsidRDefault="00904322">
            <w:pPr>
              <w:spacing w:after="0" w:line="240" w:lineRule="auto"/>
              <w:jc w:val="left"/>
              <w:rPr>
                <w:rFonts w:eastAsia="Arial"/>
                <w:b/>
              </w:rPr>
            </w:pPr>
          </w:p>
          <w:p w14:paraId="0ED1E8B1" w14:textId="77777777" w:rsidR="00904322" w:rsidRDefault="00904322">
            <w:pPr>
              <w:spacing w:after="0" w:line="240" w:lineRule="auto"/>
              <w:jc w:val="left"/>
              <w:rPr>
                <w:rFonts w:eastAsia="Arial"/>
                <w:b/>
              </w:rPr>
            </w:pPr>
          </w:p>
          <w:p w14:paraId="5C4C1366" w14:textId="77777777" w:rsidR="00BD4AB9" w:rsidRPr="00FF4B4B" w:rsidRDefault="00EB49FD">
            <w:pPr>
              <w:spacing w:after="0" w:line="240" w:lineRule="auto"/>
              <w:jc w:val="left"/>
              <w:rPr>
                <w:rFonts w:eastAsia="Arial"/>
              </w:rPr>
            </w:pPr>
            <w:r w:rsidRPr="00FF4B4B">
              <w:rPr>
                <w:rFonts w:eastAsia="Arial"/>
                <w:b/>
              </w:rPr>
              <w:lastRenderedPageBreak/>
              <w:t>Waktu :</w:t>
            </w:r>
          </w:p>
          <w:p w14:paraId="284C196D" w14:textId="39A88C82" w:rsidR="00BD4AB9" w:rsidRPr="00FF4B4B" w:rsidRDefault="00EB49FD">
            <w:pPr>
              <w:spacing w:after="240" w:line="240" w:lineRule="auto"/>
              <w:jc w:val="left"/>
              <w:rPr>
                <w:rFonts w:eastAsia="Arial"/>
              </w:rPr>
            </w:pPr>
            <w:r w:rsidRPr="00FF4B4B">
              <w:rPr>
                <w:rFonts w:eastAsia="Arial"/>
              </w:rPr>
              <w:t>Tersedianya waktu penyuluhan selama 60 menit</w:t>
            </w:r>
          </w:p>
          <w:p w14:paraId="0A78329B" w14:textId="77777777" w:rsidR="00BD4AB9" w:rsidRPr="00FF4B4B" w:rsidRDefault="00EB49FD">
            <w:pPr>
              <w:spacing w:after="0" w:line="240" w:lineRule="auto"/>
              <w:jc w:val="left"/>
              <w:rPr>
                <w:rFonts w:eastAsia="Arial"/>
                <w:b/>
              </w:rPr>
            </w:pPr>
            <w:r w:rsidRPr="00FF4B4B">
              <w:rPr>
                <w:rFonts w:eastAsia="Arial"/>
                <w:b/>
              </w:rPr>
              <w:t>Lokasi :</w:t>
            </w:r>
          </w:p>
          <w:p w14:paraId="714DC293" w14:textId="31A97815" w:rsidR="00904322" w:rsidRPr="00904322" w:rsidRDefault="00EB49FD" w:rsidP="00904322">
            <w:pPr>
              <w:spacing w:after="240" w:line="240" w:lineRule="auto"/>
              <w:rPr>
                <w:rFonts w:eastAsia="Arial"/>
              </w:rPr>
            </w:pPr>
            <w:r w:rsidRPr="00FF4B4B">
              <w:rPr>
                <w:rFonts w:eastAsia="Arial"/>
              </w:rPr>
              <w:t>Tersedianya lokasi penyuluhan di Posy</w:t>
            </w:r>
            <w:r w:rsidR="00904322">
              <w:rPr>
                <w:rFonts w:eastAsia="Arial"/>
              </w:rPr>
              <w:t>andu Perkutut 11, Desa Barengko</w:t>
            </w:r>
          </w:p>
          <w:p w14:paraId="4D7090E0" w14:textId="77777777" w:rsidR="00904322" w:rsidRDefault="00904322">
            <w:pPr>
              <w:spacing w:after="0" w:line="240" w:lineRule="auto"/>
              <w:jc w:val="left"/>
              <w:rPr>
                <w:rFonts w:eastAsia="Arial"/>
                <w:b/>
              </w:rPr>
            </w:pPr>
          </w:p>
          <w:p w14:paraId="12E286D6" w14:textId="77777777" w:rsidR="00BD4AB9" w:rsidRPr="00FF4B4B" w:rsidRDefault="00EB49FD">
            <w:pPr>
              <w:spacing w:after="0" w:line="240" w:lineRule="auto"/>
              <w:jc w:val="left"/>
              <w:rPr>
                <w:rFonts w:eastAsia="Arial"/>
                <w:b/>
              </w:rPr>
            </w:pPr>
            <w:r w:rsidRPr="00FF4B4B">
              <w:rPr>
                <w:rFonts w:eastAsia="Arial"/>
                <w:b/>
              </w:rPr>
              <w:t>Money :</w:t>
            </w:r>
          </w:p>
          <w:p w14:paraId="175B8188" w14:textId="77777777" w:rsidR="00BD4AB9" w:rsidRPr="00FF4B4B" w:rsidRDefault="00EB49FD">
            <w:pPr>
              <w:spacing w:after="0" w:line="240" w:lineRule="auto"/>
              <w:jc w:val="left"/>
              <w:rPr>
                <w:rFonts w:eastAsia="Arial"/>
              </w:rPr>
            </w:pPr>
            <w:r w:rsidRPr="00FF4B4B">
              <w:rPr>
                <w:rFonts w:eastAsia="Arial"/>
              </w:rPr>
              <w:t>Tersedianya dana pribadi mahasiswa</w:t>
            </w:r>
          </w:p>
          <w:p w14:paraId="2C850451" w14:textId="77777777" w:rsidR="00BD4AB9" w:rsidRPr="00FF4B4B" w:rsidRDefault="00BD4AB9">
            <w:pPr>
              <w:spacing w:after="0" w:line="240" w:lineRule="auto"/>
              <w:jc w:val="left"/>
              <w:rPr>
                <w:rFonts w:eastAsia="Arial"/>
              </w:rPr>
            </w:pPr>
          </w:p>
          <w:p w14:paraId="06035CF7" w14:textId="77777777" w:rsidR="00BD4AB9" w:rsidRPr="00FF4B4B" w:rsidRDefault="00BD4AB9">
            <w:pPr>
              <w:spacing w:after="0" w:line="240" w:lineRule="auto"/>
              <w:jc w:val="left"/>
              <w:rPr>
                <w:rFonts w:eastAsia="Arial"/>
              </w:rPr>
            </w:pPr>
          </w:p>
          <w:p w14:paraId="4A12126C" w14:textId="77777777" w:rsidR="00BD4AB9" w:rsidRPr="00FF4B4B" w:rsidRDefault="00EB49FD">
            <w:pPr>
              <w:spacing w:after="0" w:line="360" w:lineRule="auto"/>
              <w:jc w:val="left"/>
              <w:rPr>
                <w:rFonts w:eastAsia="Arial"/>
                <w:b/>
              </w:rPr>
            </w:pPr>
            <w:r w:rsidRPr="00FF4B4B">
              <w:rPr>
                <w:rFonts w:eastAsia="Arial"/>
                <w:b/>
              </w:rPr>
              <w:t>PROSES:</w:t>
            </w:r>
          </w:p>
          <w:p w14:paraId="325996E5" w14:textId="77777777" w:rsidR="00BD4AB9" w:rsidRPr="00FF4B4B" w:rsidRDefault="00EB49FD">
            <w:pPr>
              <w:spacing w:after="0"/>
              <w:jc w:val="left"/>
              <w:rPr>
                <w:rFonts w:eastAsia="Arial"/>
                <w:b/>
              </w:rPr>
            </w:pPr>
            <w:r w:rsidRPr="00FF4B4B">
              <w:rPr>
                <w:rFonts w:eastAsia="Arial"/>
                <w:b/>
              </w:rPr>
              <w:t xml:space="preserve">Persiapan: </w:t>
            </w:r>
          </w:p>
          <w:p w14:paraId="11B0ED51" w14:textId="3483B939" w:rsidR="00BD4AB9" w:rsidRPr="00904322" w:rsidRDefault="00EB49FD" w:rsidP="00904322">
            <w:pPr>
              <w:spacing w:after="240"/>
              <w:rPr>
                <w:rFonts w:eastAsia="Arial"/>
              </w:rPr>
            </w:pPr>
            <w:r w:rsidRPr="00FF4B4B">
              <w:rPr>
                <w:rFonts w:eastAsia="Arial"/>
              </w:rPr>
              <w:t xml:space="preserve">Terlaksananya pembuatan materi, media, dan satuan pelaksanaan penyuluhan </w:t>
            </w:r>
            <w:r w:rsidR="00904322">
              <w:rPr>
                <w:rFonts w:eastAsia="Arial"/>
                <w:i/>
              </w:rPr>
              <w:t>stunting</w:t>
            </w:r>
          </w:p>
          <w:p w14:paraId="4B8CEE07" w14:textId="77777777" w:rsidR="00BD4AB9" w:rsidRPr="00FF4B4B" w:rsidRDefault="00EB49FD">
            <w:pPr>
              <w:spacing w:after="0" w:line="240" w:lineRule="auto"/>
              <w:jc w:val="left"/>
              <w:rPr>
                <w:rFonts w:eastAsia="Arial"/>
                <w:b/>
              </w:rPr>
            </w:pPr>
            <w:r w:rsidRPr="00FF4B4B">
              <w:rPr>
                <w:rFonts w:eastAsia="Arial"/>
                <w:b/>
              </w:rPr>
              <w:t xml:space="preserve">Pelaksanaan: </w:t>
            </w:r>
          </w:p>
          <w:p w14:paraId="789465D2" w14:textId="77777777" w:rsidR="00BD4AB9" w:rsidRPr="00FF4B4B" w:rsidRDefault="00EB49FD">
            <w:pPr>
              <w:numPr>
                <w:ilvl w:val="0"/>
                <w:numId w:val="216"/>
              </w:numPr>
              <w:spacing w:after="0" w:line="240" w:lineRule="auto"/>
              <w:ind w:left="360"/>
              <w:rPr>
                <w:rFonts w:eastAsia="Arial"/>
              </w:rPr>
            </w:pPr>
            <w:r w:rsidRPr="00FF4B4B">
              <w:rPr>
                <w:rFonts w:eastAsia="Arial"/>
              </w:rPr>
              <w:t xml:space="preserve">Terlaksananya kegiatan penyuluhan mengenai </w:t>
            </w:r>
            <w:r w:rsidRPr="00FF4B4B">
              <w:rPr>
                <w:rFonts w:eastAsia="Arial"/>
                <w:i/>
              </w:rPr>
              <w:t>stunting</w:t>
            </w:r>
          </w:p>
          <w:p w14:paraId="70131CFA" w14:textId="77777777" w:rsidR="00BD4AB9" w:rsidRPr="00FF4B4B" w:rsidRDefault="00EB49FD">
            <w:pPr>
              <w:numPr>
                <w:ilvl w:val="0"/>
                <w:numId w:val="216"/>
              </w:numPr>
              <w:spacing w:after="0" w:line="240" w:lineRule="auto"/>
              <w:ind w:left="360"/>
              <w:rPr>
                <w:rFonts w:eastAsia="Arial"/>
              </w:rPr>
            </w:pPr>
            <w:r w:rsidRPr="00FF4B4B">
              <w:rPr>
                <w:rFonts w:eastAsia="Arial"/>
              </w:rPr>
              <w:t>Terlaksananya kegiatan pemaparan kembali oleh subjek mengenai materi yang telah disampaikan</w:t>
            </w:r>
          </w:p>
          <w:p w14:paraId="284B8E0B" w14:textId="77777777" w:rsidR="00BD4AB9" w:rsidRPr="00FF4B4B" w:rsidRDefault="00EB49FD">
            <w:pPr>
              <w:numPr>
                <w:ilvl w:val="0"/>
                <w:numId w:val="216"/>
              </w:numPr>
              <w:spacing w:after="0" w:line="240" w:lineRule="auto"/>
              <w:ind w:left="360"/>
              <w:rPr>
                <w:rFonts w:eastAsia="Arial"/>
              </w:rPr>
            </w:pPr>
            <w:r w:rsidRPr="00FF4B4B">
              <w:rPr>
                <w:rFonts w:eastAsia="Arial"/>
              </w:rPr>
              <w:t xml:space="preserve">Terlaksananya kegiatan </w:t>
            </w:r>
            <w:r w:rsidRPr="00FF4B4B">
              <w:rPr>
                <w:rFonts w:eastAsia="Arial"/>
                <w:i/>
              </w:rPr>
              <w:t xml:space="preserve">pre-test </w:t>
            </w:r>
            <w:r w:rsidRPr="00FF4B4B">
              <w:rPr>
                <w:rFonts w:eastAsia="Arial"/>
              </w:rPr>
              <w:t xml:space="preserve">dan </w:t>
            </w:r>
            <w:r w:rsidRPr="00FF4B4B">
              <w:rPr>
                <w:rFonts w:eastAsia="Arial"/>
                <w:i/>
              </w:rPr>
              <w:t xml:space="preserve">post-test </w:t>
            </w:r>
          </w:p>
          <w:p w14:paraId="75951322" w14:textId="77777777" w:rsidR="00BD4AB9" w:rsidRPr="00FF4B4B" w:rsidRDefault="00BD4AB9">
            <w:pPr>
              <w:spacing w:after="0" w:line="240" w:lineRule="auto"/>
              <w:rPr>
                <w:rFonts w:eastAsia="Arial"/>
                <w:i/>
              </w:rPr>
            </w:pPr>
          </w:p>
          <w:p w14:paraId="2FC4CBFC" w14:textId="77777777" w:rsidR="00BD4AB9" w:rsidRDefault="00BD4AB9">
            <w:pPr>
              <w:spacing w:after="0" w:line="240" w:lineRule="auto"/>
              <w:rPr>
                <w:rFonts w:eastAsia="Arial"/>
                <w:i/>
              </w:rPr>
            </w:pPr>
          </w:p>
          <w:p w14:paraId="1FA61CEE" w14:textId="77777777" w:rsidR="00904322" w:rsidRDefault="00904322">
            <w:pPr>
              <w:spacing w:after="0" w:line="240" w:lineRule="auto"/>
              <w:rPr>
                <w:rFonts w:eastAsia="Arial"/>
                <w:i/>
              </w:rPr>
            </w:pPr>
          </w:p>
          <w:p w14:paraId="42B09D58" w14:textId="77777777" w:rsidR="00904322" w:rsidRPr="00FF4B4B" w:rsidRDefault="00904322">
            <w:pPr>
              <w:spacing w:after="0" w:line="240" w:lineRule="auto"/>
              <w:rPr>
                <w:rFonts w:eastAsia="Arial"/>
                <w:i/>
              </w:rPr>
            </w:pPr>
          </w:p>
          <w:p w14:paraId="2BD2514C" w14:textId="77777777" w:rsidR="00BD4AB9" w:rsidRPr="00FF4B4B" w:rsidRDefault="00EB49FD">
            <w:pPr>
              <w:spacing w:after="0" w:line="240" w:lineRule="auto"/>
              <w:rPr>
                <w:rFonts w:eastAsia="Arial"/>
                <w:b/>
              </w:rPr>
            </w:pPr>
            <w:r w:rsidRPr="00FF4B4B">
              <w:rPr>
                <w:rFonts w:eastAsia="Arial"/>
                <w:b/>
              </w:rPr>
              <w:lastRenderedPageBreak/>
              <w:t>Monev:</w:t>
            </w:r>
          </w:p>
          <w:p w14:paraId="3E85A6C7" w14:textId="77777777" w:rsidR="00BD4AB9" w:rsidRPr="00FF4B4B" w:rsidRDefault="00EB49FD">
            <w:pPr>
              <w:numPr>
                <w:ilvl w:val="3"/>
                <w:numId w:val="216"/>
              </w:numPr>
              <w:spacing w:after="0"/>
              <w:ind w:left="343"/>
              <w:rPr>
                <w:rFonts w:eastAsia="Arial"/>
              </w:rPr>
            </w:pPr>
            <w:r w:rsidRPr="00FF4B4B">
              <w:rPr>
                <w:rFonts w:eastAsia="Arial"/>
              </w:rPr>
              <w:t xml:space="preserve">Diperolehnya nilai </w:t>
            </w:r>
            <w:r w:rsidRPr="00FF4B4B">
              <w:rPr>
                <w:rFonts w:eastAsia="Arial"/>
                <w:i/>
              </w:rPr>
              <w:t xml:space="preserve">pre-test </w:t>
            </w:r>
            <w:r w:rsidRPr="00FF4B4B">
              <w:rPr>
                <w:rFonts w:eastAsia="Arial"/>
              </w:rPr>
              <w:t xml:space="preserve">dan </w:t>
            </w:r>
            <w:r w:rsidRPr="00FF4B4B">
              <w:rPr>
                <w:rFonts w:eastAsia="Arial"/>
                <w:i/>
              </w:rPr>
              <w:t>post-test</w:t>
            </w:r>
          </w:p>
          <w:p w14:paraId="285BF5CA" w14:textId="77777777" w:rsidR="00BD4AB9" w:rsidRPr="00FF4B4B" w:rsidRDefault="00EB49FD">
            <w:pPr>
              <w:numPr>
                <w:ilvl w:val="3"/>
                <w:numId w:val="216"/>
              </w:numPr>
              <w:spacing w:after="0"/>
              <w:ind w:left="343"/>
              <w:rPr>
                <w:rFonts w:eastAsia="Arial"/>
              </w:rPr>
            </w:pPr>
            <w:r w:rsidRPr="00FF4B4B">
              <w:rPr>
                <w:rFonts w:eastAsia="Arial"/>
              </w:rPr>
              <w:t>Terlaksananya penilaian keaktifan peserta penyuluhan</w:t>
            </w:r>
          </w:p>
          <w:p w14:paraId="6AF10386" w14:textId="77777777" w:rsidR="00BD4AB9" w:rsidRPr="00FF4B4B" w:rsidRDefault="00BD4AB9">
            <w:pPr>
              <w:spacing w:after="0"/>
              <w:ind w:left="2880"/>
              <w:rPr>
                <w:rFonts w:eastAsia="Arial"/>
              </w:rPr>
            </w:pPr>
          </w:p>
          <w:p w14:paraId="3B210DE9" w14:textId="77777777" w:rsidR="00BD4AB9" w:rsidRPr="00FF4B4B" w:rsidRDefault="00EB49FD">
            <w:pPr>
              <w:widowControl w:val="0"/>
              <w:spacing w:after="0" w:line="240" w:lineRule="auto"/>
              <w:jc w:val="left"/>
              <w:rPr>
                <w:rFonts w:eastAsia="Arial"/>
                <w:b/>
              </w:rPr>
            </w:pPr>
            <w:r w:rsidRPr="00FF4B4B">
              <w:rPr>
                <w:rFonts w:eastAsia="Arial"/>
                <w:b/>
              </w:rPr>
              <w:t>OUTPUT:</w:t>
            </w:r>
          </w:p>
          <w:p w14:paraId="7E1F8293" w14:textId="77777777" w:rsidR="00BD4AB9" w:rsidRPr="00FF4B4B" w:rsidRDefault="00EB49FD">
            <w:pPr>
              <w:numPr>
                <w:ilvl w:val="3"/>
                <w:numId w:val="63"/>
              </w:numPr>
              <w:spacing w:after="0" w:line="240" w:lineRule="auto"/>
              <w:ind w:left="461"/>
              <w:rPr>
                <w:rFonts w:eastAsia="Arial"/>
              </w:rPr>
            </w:pPr>
            <w:r w:rsidRPr="00FF4B4B">
              <w:rPr>
                <w:rFonts w:eastAsia="Arial"/>
              </w:rPr>
              <w:t xml:space="preserve">Minimal 80% ibu hamil dan ibu menyusui memahami pengertian </w:t>
            </w:r>
            <w:r w:rsidRPr="00FF4B4B">
              <w:rPr>
                <w:rFonts w:eastAsia="Arial"/>
                <w:i/>
              </w:rPr>
              <w:t>stunting</w:t>
            </w:r>
            <w:r w:rsidRPr="00FF4B4B">
              <w:rPr>
                <w:rFonts w:eastAsia="Arial"/>
              </w:rPr>
              <w:t xml:space="preserve"> </w:t>
            </w:r>
          </w:p>
          <w:p w14:paraId="19E146ED" w14:textId="77777777" w:rsidR="00BD4AB9" w:rsidRPr="00FF4B4B" w:rsidRDefault="00EB49FD">
            <w:pPr>
              <w:numPr>
                <w:ilvl w:val="3"/>
                <w:numId w:val="63"/>
              </w:numPr>
              <w:spacing w:after="0" w:line="240" w:lineRule="auto"/>
              <w:ind w:left="461"/>
              <w:rPr>
                <w:rFonts w:eastAsia="Arial"/>
              </w:rPr>
            </w:pPr>
            <w:r w:rsidRPr="00FF4B4B">
              <w:rPr>
                <w:rFonts w:eastAsia="Arial"/>
              </w:rPr>
              <w:t xml:space="preserve">Minimal 80% ibu hamil dan ibu menyusui memahami penyebab, dampak, dan pencegahan </w:t>
            </w:r>
            <w:r w:rsidRPr="00FF4B4B">
              <w:rPr>
                <w:rFonts w:eastAsia="Arial"/>
                <w:i/>
              </w:rPr>
              <w:t>stunting</w:t>
            </w:r>
          </w:p>
          <w:p w14:paraId="726ABFF2" w14:textId="77777777" w:rsidR="00BD4AB9" w:rsidRPr="00FF4B4B" w:rsidRDefault="00EB49FD">
            <w:pPr>
              <w:numPr>
                <w:ilvl w:val="3"/>
                <w:numId w:val="63"/>
              </w:numPr>
              <w:spacing w:after="0" w:line="240" w:lineRule="auto"/>
              <w:ind w:left="461"/>
              <w:rPr>
                <w:rFonts w:eastAsia="Arial"/>
              </w:rPr>
            </w:pPr>
            <w:r w:rsidRPr="00FF4B4B">
              <w:rPr>
                <w:rFonts w:eastAsia="Arial"/>
              </w:rPr>
              <w:t>Minimal 80% ibu hamil dan ibu menyusui memahami ASI Eksklusif dan MPASI</w:t>
            </w:r>
          </w:p>
          <w:p w14:paraId="04529C8E" w14:textId="77777777" w:rsidR="00BD4AB9" w:rsidRPr="00FF4B4B" w:rsidRDefault="00BD4AB9">
            <w:pPr>
              <w:spacing w:after="0" w:line="240" w:lineRule="auto"/>
              <w:jc w:val="left"/>
              <w:rPr>
                <w:rFonts w:eastAsia="Arial"/>
              </w:rPr>
            </w:pPr>
          </w:p>
        </w:tc>
        <w:tc>
          <w:tcPr>
            <w:tcW w:w="2055" w:type="dxa"/>
            <w:tcBorders>
              <w:bottom w:val="single" w:sz="8" w:space="0" w:color="000000"/>
              <w:right w:val="single" w:sz="8" w:space="0" w:color="000000"/>
            </w:tcBorders>
            <w:tcMar>
              <w:top w:w="100" w:type="dxa"/>
              <w:left w:w="100" w:type="dxa"/>
              <w:bottom w:w="100" w:type="dxa"/>
              <w:right w:w="100" w:type="dxa"/>
            </w:tcMar>
          </w:tcPr>
          <w:p w14:paraId="704CADF4" w14:textId="77777777" w:rsidR="00BD4AB9" w:rsidRPr="00FF4B4B" w:rsidRDefault="00EB49FD">
            <w:pPr>
              <w:spacing w:after="0" w:line="240" w:lineRule="auto"/>
              <w:jc w:val="left"/>
              <w:rPr>
                <w:rFonts w:eastAsia="Arial"/>
                <w:b/>
                <w:i/>
              </w:rPr>
            </w:pPr>
            <w:r w:rsidRPr="00FF4B4B">
              <w:rPr>
                <w:rFonts w:eastAsia="Arial"/>
                <w:b/>
                <w:i/>
              </w:rPr>
              <w:lastRenderedPageBreak/>
              <w:t xml:space="preserve"> </w:t>
            </w:r>
          </w:p>
        </w:tc>
      </w:tr>
      <w:tr w:rsidR="00BD4AB9" w:rsidRPr="00FF4B4B" w14:paraId="50FBFACD" w14:textId="77777777" w:rsidTr="00904322">
        <w:trPr>
          <w:trHeight w:val="1595"/>
        </w:trPr>
        <w:tc>
          <w:tcPr>
            <w:tcW w:w="4712"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F989687" w14:textId="77777777" w:rsidR="00BD4AB9" w:rsidRPr="00FF4B4B" w:rsidRDefault="00EB49FD">
            <w:pPr>
              <w:spacing w:after="0"/>
              <w:jc w:val="left"/>
              <w:rPr>
                <w:rFonts w:eastAsia="Arial"/>
                <w:b/>
              </w:rPr>
            </w:pPr>
            <w:r w:rsidRPr="00FF4B4B">
              <w:rPr>
                <w:rFonts w:eastAsia="Arial"/>
                <w:b/>
              </w:rPr>
              <w:lastRenderedPageBreak/>
              <w:t>OUTCOME</w:t>
            </w:r>
          </w:p>
          <w:p w14:paraId="0BD39150" w14:textId="77777777" w:rsidR="00BD4AB9" w:rsidRPr="00FF4B4B" w:rsidRDefault="00EB49FD">
            <w:pPr>
              <w:numPr>
                <w:ilvl w:val="0"/>
                <w:numId w:val="210"/>
              </w:numPr>
              <w:spacing w:after="0" w:line="240" w:lineRule="auto"/>
              <w:ind w:left="360"/>
              <w:jc w:val="left"/>
              <w:rPr>
                <w:rFonts w:eastAsia="Arial"/>
              </w:rPr>
            </w:pPr>
            <w:r w:rsidRPr="00FF4B4B">
              <w:rPr>
                <w:rFonts w:eastAsia="Arial"/>
              </w:rPr>
              <w:t>Meningkatkan cakupan pemberian ASI eksklusif</w:t>
            </w:r>
          </w:p>
          <w:p w14:paraId="4E7A5C7D" w14:textId="77777777" w:rsidR="00BD4AB9" w:rsidRPr="00FF4B4B" w:rsidRDefault="00EB49FD">
            <w:pPr>
              <w:numPr>
                <w:ilvl w:val="0"/>
                <w:numId w:val="210"/>
              </w:numPr>
              <w:spacing w:after="0" w:line="240" w:lineRule="auto"/>
              <w:ind w:left="360"/>
              <w:jc w:val="left"/>
              <w:rPr>
                <w:rFonts w:eastAsia="Arial"/>
              </w:rPr>
            </w:pPr>
            <w:r w:rsidRPr="00FF4B4B">
              <w:rPr>
                <w:rFonts w:eastAsia="Arial"/>
              </w:rPr>
              <w:t xml:space="preserve">Prevalensi  </w:t>
            </w:r>
            <w:r w:rsidRPr="00FF4B4B">
              <w:rPr>
                <w:rFonts w:eastAsia="Arial"/>
                <w:i/>
              </w:rPr>
              <w:t>stunting</w:t>
            </w:r>
            <w:r w:rsidRPr="00FF4B4B">
              <w:rPr>
                <w:rFonts w:eastAsia="Arial"/>
              </w:rPr>
              <w:t xml:space="preserve"> pada balita menurun</w:t>
            </w:r>
          </w:p>
          <w:p w14:paraId="473B0A9D" w14:textId="77777777" w:rsidR="00BD4AB9" w:rsidRPr="00FF4B4B" w:rsidRDefault="00BD4AB9">
            <w:pPr>
              <w:spacing w:after="0" w:line="240" w:lineRule="auto"/>
              <w:jc w:val="left"/>
              <w:rPr>
                <w:rFonts w:eastAsia="Arial"/>
              </w:rPr>
            </w:pPr>
          </w:p>
          <w:p w14:paraId="3F1315C2" w14:textId="77777777" w:rsidR="00BD4AB9" w:rsidRPr="00FF4B4B" w:rsidRDefault="00BD4AB9">
            <w:pPr>
              <w:spacing w:after="0" w:line="240" w:lineRule="auto"/>
              <w:jc w:val="left"/>
              <w:rPr>
                <w:rFonts w:eastAsia="Arial"/>
              </w:rPr>
            </w:pPr>
          </w:p>
        </w:tc>
        <w:tc>
          <w:tcPr>
            <w:tcW w:w="7638" w:type="dxa"/>
            <w:tcBorders>
              <w:bottom w:val="single" w:sz="8" w:space="0" w:color="000000"/>
              <w:right w:val="single" w:sz="8" w:space="0" w:color="000000"/>
            </w:tcBorders>
            <w:tcMar>
              <w:top w:w="100" w:type="dxa"/>
              <w:left w:w="100" w:type="dxa"/>
              <w:bottom w:w="100" w:type="dxa"/>
              <w:right w:w="100" w:type="dxa"/>
            </w:tcMar>
          </w:tcPr>
          <w:p w14:paraId="5A367C75" w14:textId="77777777" w:rsidR="00BD4AB9" w:rsidRPr="00FF4B4B" w:rsidRDefault="00EB49FD">
            <w:pPr>
              <w:widowControl w:val="0"/>
              <w:spacing w:after="0" w:line="240" w:lineRule="auto"/>
              <w:jc w:val="left"/>
              <w:rPr>
                <w:rFonts w:eastAsia="Arial"/>
                <w:b/>
              </w:rPr>
            </w:pPr>
            <w:r w:rsidRPr="00FF4B4B">
              <w:rPr>
                <w:rFonts w:eastAsia="Arial"/>
                <w:b/>
              </w:rPr>
              <w:t>OUTCOME</w:t>
            </w:r>
          </w:p>
          <w:p w14:paraId="77516B31" w14:textId="77777777" w:rsidR="00BD4AB9" w:rsidRPr="00FF4B4B" w:rsidRDefault="00EB49FD">
            <w:pPr>
              <w:numPr>
                <w:ilvl w:val="0"/>
                <w:numId w:val="173"/>
              </w:numPr>
              <w:spacing w:after="0"/>
              <w:ind w:left="360"/>
              <w:rPr>
                <w:rFonts w:eastAsia="Arial"/>
              </w:rPr>
            </w:pPr>
            <w:r w:rsidRPr="00FF4B4B">
              <w:rPr>
                <w:rFonts w:eastAsia="Arial"/>
              </w:rPr>
              <w:t>Minimal 50% ibu hamil dan ibu menyusui mampu menerapkan pemberian ASI Eksklusif</w:t>
            </w:r>
          </w:p>
          <w:p w14:paraId="098A3D13" w14:textId="77777777" w:rsidR="00BD4AB9" w:rsidRPr="00FF4B4B" w:rsidRDefault="00EB49FD">
            <w:pPr>
              <w:numPr>
                <w:ilvl w:val="0"/>
                <w:numId w:val="173"/>
              </w:numPr>
              <w:spacing w:after="0"/>
              <w:ind w:left="360"/>
              <w:rPr>
                <w:rFonts w:eastAsia="Arial"/>
              </w:rPr>
            </w:pPr>
            <w:r w:rsidRPr="00FF4B4B">
              <w:rPr>
                <w:rFonts w:eastAsia="Arial"/>
              </w:rPr>
              <w:t xml:space="preserve">Persentase prevalensi balita </w:t>
            </w:r>
            <w:r w:rsidRPr="00FF4B4B">
              <w:rPr>
                <w:rFonts w:eastAsia="Arial"/>
                <w:i/>
              </w:rPr>
              <w:t>stunting</w:t>
            </w:r>
            <w:r w:rsidRPr="00FF4B4B">
              <w:rPr>
                <w:rFonts w:eastAsia="Arial"/>
              </w:rPr>
              <w:t xml:space="preserve"> turun minimal 5%.</w:t>
            </w:r>
          </w:p>
        </w:tc>
        <w:tc>
          <w:tcPr>
            <w:tcW w:w="2055" w:type="dxa"/>
            <w:tcBorders>
              <w:bottom w:val="single" w:sz="8" w:space="0" w:color="000000"/>
              <w:right w:val="single" w:sz="8" w:space="0" w:color="000000"/>
            </w:tcBorders>
            <w:tcMar>
              <w:top w:w="100" w:type="dxa"/>
              <w:left w:w="100" w:type="dxa"/>
              <w:bottom w:w="100" w:type="dxa"/>
              <w:right w:w="100" w:type="dxa"/>
            </w:tcMar>
          </w:tcPr>
          <w:p w14:paraId="1755C890" w14:textId="77777777" w:rsidR="00BD4AB9" w:rsidRPr="00FF4B4B" w:rsidRDefault="00BD4AB9">
            <w:pPr>
              <w:spacing w:after="0" w:line="240" w:lineRule="auto"/>
              <w:jc w:val="left"/>
              <w:rPr>
                <w:rFonts w:eastAsia="Arial"/>
                <w:b/>
                <w:i/>
              </w:rPr>
            </w:pPr>
          </w:p>
        </w:tc>
      </w:tr>
    </w:tbl>
    <w:p w14:paraId="7EE197F9" w14:textId="77777777" w:rsidR="00C60B7C" w:rsidRDefault="00C60B7C" w:rsidP="00651809">
      <w:pPr>
        <w:widowControl w:val="0"/>
        <w:spacing w:after="0" w:line="360" w:lineRule="auto"/>
        <w:ind w:right="4237"/>
      </w:pPr>
    </w:p>
    <w:p w14:paraId="49801D36" w14:textId="77777777" w:rsidR="00C60B7C" w:rsidRDefault="00C60B7C">
      <w:r>
        <w:br w:type="page"/>
      </w:r>
    </w:p>
    <w:p w14:paraId="001DE9AE" w14:textId="2F902FA2" w:rsidR="00651809" w:rsidRPr="00FF4B4B" w:rsidRDefault="00EB49FD" w:rsidP="00651809">
      <w:pPr>
        <w:widowControl w:val="0"/>
        <w:spacing w:after="0" w:line="360" w:lineRule="auto"/>
        <w:ind w:right="4237"/>
        <w:rPr>
          <w:b/>
        </w:rPr>
      </w:pPr>
      <w:r w:rsidRPr="00FF4B4B">
        <w:rPr>
          <w:b/>
        </w:rPr>
        <w:lastRenderedPageBreak/>
        <w:t>Form Planning of Action (POA) Penyuluhan Edukasi Lansia</w:t>
      </w:r>
    </w:p>
    <w:tbl>
      <w:tblPr>
        <w:tblStyle w:val="af2"/>
        <w:tblW w:w="14970" w:type="dxa"/>
        <w:tblInd w:w="-7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80"/>
        <w:gridCol w:w="2115"/>
        <w:gridCol w:w="1845"/>
        <w:gridCol w:w="1905"/>
        <w:gridCol w:w="1320"/>
        <w:gridCol w:w="1410"/>
        <w:gridCol w:w="1470"/>
        <w:gridCol w:w="930"/>
        <w:gridCol w:w="1200"/>
        <w:gridCol w:w="795"/>
      </w:tblGrid>
      <w:tr w:rsidR="00BD4AB9" w:rsidRPr="00FF4B4B" w14:paraId="5E4C268B" w14:textId="77777777" w:rsidTr="00651809">
        <w:trPr>
          <w:trHeight w:val="659"/>
          <w:tblHeader/>
        </w:trPr>
        <w:tc>
          <w:tcPr>
            <w:tcW w:w="1980" w:type="dxa"/>
            <w:vMerge w:val="restart"/>
            <w:shd w:val="clear" w:color="auto" w:fill="auto"/>
            <w:tcMar>
              <w:top w:w="100" w:type="dxa"/>
              <w:left w:w="100" w:type="dxa"/>
              <w:bottom w:w="100" w:type="dxa"/>
              <w:right w:w="100" w:type="dxa"/>
            </w:tcMar>
          </w:tcPr>
          <w:p w14:paraId="169A7AAD" w14:textId="77777777" w:rsidR="00BD4AB9" w:rsidRPr="00FF4B4B" w:rsidRDefault="00EB49FD">
            <w:pPr>
              <w:widowControl w:val="0"/>
              <w:spacing w:after="0" w:line="240" w:lineRule="auto"/>
              <w:jc w:val="center"/>
              <w:rPr>
                <w:b/>
              </w:rPr>
            </w:pPr>
            <w:r w:rsidRPr="00FF4B4B">
              <w:rPr>
                <w:b/>
              </w:rPr>
              <w:t xml:space="preserve">Deskripsi  </w:t>
            </w:r>
          </w:p>
          <w:p w14:paraId="3F60F6BF" w14:textId="77777777" w:rsidR="00BD4AB9" w:rsidRPr="00FF4B4B" w:rsidRDefault="00EB49FD">
            <w:pPr>
              <w:widowControl w:val="0"/>
              <w:spacing w:after="0" w:line="240" w:lineRule="auto"/>
              <w:ind w:left="263"/>
              <w:jc w:val="left"/>
              <w:rPr>
                <w:b/>
              </w:rPr>
            </w:pPr>
            <w:r w:rsidRPr="00FF4B4B">
              <w:rPr>
                <w:b/>
              </w:rPr>
              <w:t>Intervensi</w:t>
            </w:r>
          </w:p>
        </w:tc>
        <w:tc>
          <w:tcPr>
            <w:tcW w:w="2115" w:type="dxa"/>
            <w:vMerge w:val="restart"/>
            <w:shd w:val="clear" w:color="auto" w:fill="auto"/>
            <w:tcMar>
              <w:top w:w="100" w:type="dxa"/>
              <w:left w:w="100" w:type="dxa"/>
              <w:bottom w:w="100" w:type="dxa"/>
              <w:right w:w="100" w:type="dxa"/>
            </w:tcMar>
          </w:tcPr>
          <w:p w14:paraId="05E6D291" w14:textId="77777777" w:rsidR="00BD4AB9" w:rsidRPr="00FF4B4B" w:rsidRDefault="00EB49FD">
            <w:pPr>
              <w:widowControl w:val="0"/>
              <w:spacing w:after="0" w:line="229" w:lineRule="auto"/>
              <w:ind w:left="153" w:right="68"/>
              <w:jc w:val="center"/>
              <w:rPr>
                <w:b/>
              </w:rPr>
            </w:pPr>
            <w:r w:rsidRPr="00FF4B4B">
              <w:rPr>
                <w:b/>
              </w:rPr>
              <w:t>Tujuan Umum dan  Khusus</w:t>
            </w:r>
          </w:p>
        </w:tc>
        <w:tc>
          <w:tcPr>
            <w:tcW w:w="1845" w:type="dxa"/>
            <w:vMerge w:val="restart"/>
            <w:shd w:val="clear" w:color="auto" w:fill="auto"/>
            <w:tcMar>
              <w:top w:w="100" w:type="dxa"/>
              <w:left w:w="100" w:type="dxa"/>
              <w:bottom w:w="100" w:type="dxa"/>
              <w:right w:w="100" w:type="dxa"/>
            </w:tcMar>
          </w:tcPr>
          <w:p w14:paraId="0328ADD1" w14:textId="77777777" w:rsidR="00BD4AB9" w:rsidRPr="00FF4B4B" w:rsidRDefault="00EB49FD">
            <w:pPr>
              <w:widowControl w:val="0"/>
              <w:spacing w:after="0" w:line="240" w:lineRule="auto"/>
              <w:ind w:right="216"/>
              <w:jc w:val="right"/>
              <w:rPr>
                <w:b/>
              </w:rPr>
            </w:pPr>
            <w:r w:rsidRPr="00FF4B4B">
              <w:rPr>
                <w:b/>
              </w:rPr>
              <w:t xml:space="preserve">Target dan  </w:t>
            </w:r>
          </w:p>
          <w:p w14:paraId="4AA0D3B0" w14:textId="77777777" w:rsidR="00BD4AB9" w:rsidRPr="00FF4B4B" w:rsidRDefault="00EB49FD">
            <w:pPr>
              <w:widowControl w:val="0"/>
              <w:spacing w:after="0" w:line="240" w:lineRule="auto"/>
              <w:ind w:right="372"/>
              <w:jc w:val="right"/>
              <w:rPr>
                <w:b/>
              </w:rPr>
            </w:pPr>
            <w:r w:rsidRPr="00FF4B4B">
              <w:rPr>
                <w:b/>
              </w:rPr>
              <w:t xml:space="preserve">Sasaran  </w:t>
            </w:r>
          </w:p>
          <w:p w14:paraId="16E5D997" w14:textId="77777777" w:rsidR="00BD4AB9" w:rsidRPr="00FF4B4B" w:rsidRDefault="00EB49FD">
            <w:pPr>
              <w:widowControl w:val="0"/>
              <w:spacing w:after="0" w:line="240" w:lineRule="auto"/>
              <w:jc w:val="center"/>
              <w:rPr>
                <w:b/>
              </w:rPr>
            </w:pPr>
            <w:r w:rsidRPr="00FF4B4B">
              <w:rPr>
                <w:b/>
              </w:rPr>
              <w:t>Langsung</w:t>
            </w:r>
          </w:p>
        </w:tc>
        <w:tc>
          <w:tcPr>
            <w:tcW w:w="1905" w:type="dxa"/>
            <w:vMerge w:val="restart"/>
            <w:shd w:val="clear" w:color="auto" w:fill="auto"/>
            <w:tcMar>
              <w:top w:w="100" w:type="dxa"/>
              <w:left w:w="100" w:type="dxa"/>
              <w:bottom w:w="100" w:type="dxa"/>
              <w:right w:w="100" w:type="dxa"/>
            </w:tcMar>
          </w:tcPr>
          <w:p w14:paraId="0AD92763" w14:textId="77777777" w:rsidR="00BD4AB9" w:rsidRPr="00FF4B4B" w:rsidRDefault="00EB49FD">
            <w:pPr>
              <w:widowControl w:val="0"/>
              <w:spacing w:after="0" w:line="240" w:lineRule="auto"/>
              <w:ind w:right="394"/>
              <w:jc w:val="right"/>
              <w:rPr>
                <w:b/>
              </w:rPr>
            </w:pPr>
            <w:r w:rsidRPr="00FF4B4B">
              <w:rPr>
                <w:b/>
              </w:rPr>
              <w:t xml:space="preserve">Rincian  </w:t>
            </w:r>
          </w:p>
          <w:p w14:paraId="47C8B6EA" w14:textId="77777777" w:rsidR="00BD4AB9" w:rsidRPr="00FF4B4B" w:rsidRDefault="00EB49FD">
            <w:pPr>
              <w:widowControl w:val="0"/>
              <w:spacing w:after="0" w:line="240" w:lineRule="auto"/>
              <w:jc w:val="center"/>
              <w:rPr>
                <w:b/>
              </w:rPr>
            </w:pPr>
            <w:r w:rsidRPr="00FF4B4B">
              <w:rPr>
                <w:b/>
              </w:rPr>
              <w:t>Kegiatan</w:t>
            </w:r>
          </w:p>
        </w:tc>
        <w:tc>
          <w:tcPr>
            <w:tcW w:w="2730" w:type="dxa"/>
            <w:gridSpan w:val="2"/>
            <w:shd w:val="clear" w:color="auto" w:fill="auto"/>
            <w:tcMar>
              <w:top w:w="100" w:type="dxa"/>
              <w:left w:w="100" w:type="dxa"/>
              <w:bottom w:w="100" w:type="dxa"/>
              <w:right w:w="100" w:type="dxa"/>
            </w:tcMar>
          </w:tcPr>
          <w:p w14:paraId="7A1E0074" w14:textId="77777777" w:rsidR="00BD4AB9" w:rsidRPr="00FF4B4B" w:rsidRDefault="00EB49FD">
            <w:pPr>
              <w:widowControl w:val="0"/>
              <w:spacing w:after="0" w:line="240" w:lineRule="auto"/>
              <w:jc w:val="center"/>
              <w:rPr>
                <w:b/>
              </w:rPr>
            </w:pPr>
            <w:r w:rsidRPr="00FF4B4B">
              <w:rPr>
                <w:b/>
              </w:rPr>
              <w:t>Personil/Instansi Terkait</w:t>
            </w:r>
          </w:p>
        </w:tc>
        <w:tc>
          <w:tcPr>
            <w:tcW w:w="1470" w:type="dxa"/>
            <w:vMerge w:val="restart"/>
            <w:shd w:val="clear" w:color="auto" w:fill="auto"/>
            <w:tcMar>
              <w:top w:w="100" w:type="dxa"/>
              <w:left w:w="100" w:type="dxa"/>
              <w:bottom w:w="100" w:type="dxa"/>
              <w:right w:w="100" w:type="dxa"/>
            </w:tcMar>
          </w:tcPr>
          <w:p w14:paraId="6C044CFC" w14:textId="77777777" w:rsidR="00BD4AB9" w:rsidRPr="00FF4B4B" w:rsidRDefault="00EB49FD">
            <w:pPr>
              <w:widowControl w:val="0"/>
              <w:spacing w:after="0" w:line="240" w:lineRule="auto"/>
              <w:ind w:right="175"/>
              <w:jc w:val="right"/>
              <w:rPr>
                <w:b/>
              </w:rPr>
            </w:pPr>
            <w:r w:rsidRPr="00FF4B4B">
              <w:rPr>
                <w:b/>
              </w:rPr>
              <w:t xml:space="preserve">Tempat  </w:t>
            </w:r>
          </w:p>
          <w:p w14:paraId="7C0A60A5" w14:textId="77777777" w:rsidR="00BD4AB9" w:rsidRPr="00FF4B4B" w:rsidRDefault="00EB49FD">
            <w:pPr>
              <w:widowControl w:val="0"/>
              <w:spacing w:after="0" w:line="240" w:lineRule="auto"/>
              <w:jc w:val="center"/>
              <w:rPr>
                <w:b/>
              </w:rPr>
            </w:pPr>
            <w:r w:rsidRPr="00FF4B4B">
              <w:rPr>
                <w:b/>
              </w:rPr>
              <w:t xml:space="preserve">Kegiatan </w:t>
            </w:r>
          </w:p>
        </w:tc>
        <w:tc>
          <w:tcPr>
            <w:tcW w:w="930" w:type="dxa"/>
            <w:vMerge w:val="restart"/>
            <w:shd w:val="clear" w:color="auto" w:fill="auto"/>
            <w:tcMar>
              <w:top w:w="100" w:type="dxa"/>
              <w:left w:w="100" w:type="dxa"/>
              <w:bottom w:w="100" w:type="dxa"/>
              <w:right w:w="100" w:type="dxa"/>
            </w:tcMar>
          </w:tcPr>
          <w:p w14:paraId="352A98F2" w14:textId="77777777" w:rsidR="00BD4AB9" w:rsidRPr="00FF4B4B" w:rsidRDefault="00EB49FD">
            <w:pPr>
              <w:widowControl w:val="0"/>
              <w:spacing w:after="0" w:line="240" w:lineRule="auto"/>
              <w:jc w:val="center"/>
              <w:rPr>
                <w:b/>
              </w:rPr>
            </w:pPr>
            <w:r w:rsidRPr="00FF4B4B">
              <w:rPr>
                <w:b/>
              </w:rPr>
              <w:t>Waktu</w:t>
            </w:r>
          </w:p>
        </w:tc>
        <w:tc>
          <w:tcPr>
            <w:tcW w:w="1995" w:type="dxa"/>
            <w:gridSpan w:val="2"/>
            <w:shd w:val="clear" w:color="auto" w:fill="auto"/>
            <w:tcMar>
              <w:top w:w="100" w:type="dxa"/>
              <w:left w:w="100" w:type="dxa"/>
              <w:bottom w:w="100" w:type="dxa"/>
              <w:right w:w="100" w:type="dxa"/>
            </w:tcMar>
          </w:tcPr>
          <w:p w14:paraId="3E3A5142" w14:textId="77777777" w:rsidR="00BD4AB9" w:rsidRPr="00FF4B4B" w:rsidRDefault="00EB49FD">
            <w:pPr>
              <w:widowControl w:val="0"/>
              <w:spacing w:after="0" w:line="240" w:lineRule="auto"/>
              <w:jc w:val="center"/>
              <w:rPr>
                <w:b/>
              </w:rPr>
            </w:pPr>
            <w:r w:rsidRPr="00FF4B4B">
              <w:rPr>
                <w:b/>
              </w:rPr>
              <w:t>Sumber Daya</w:t>
            </w:r>
          </w:p>
        </w:tc>
      </w:tr>
      <w:tr w:rsidR="00BD4AB9" w:rsidRPr="00FF4B4B" w14:paraId="62FA1B79" w14:textId="77777777" w:rsidTr="00651809">
        <w:trPr>
          <w:trHeight w:val="660"/>
          <w:tblHeader/>
        </w:trPr>
        <w:tc>
          <w:tcPr>
            <w:tcW w:w="1980" w:type="dxa"/>
            <w:vMerge/>
            <w:shd w:val="clear" w:color="auto" w:fill="auto"/>
            <w:tcMar>
              <w:top w:w="100" w:type="dxa"/>
              <w:left w:w="100" w:type="dxa"/>
              <w:bottom w:w="100" w:type="dxa"/>
              <w:right w:w="100" w:type="dxa"/>
            </w:tcMar>
          </w:tcPr>
          <w:p w14:paraId="2A6F8CF9" w14:textId="77777777" w:rsidR="00BD4AB9" w:rsidRPr="00FF4B4B" w:rsidRDefault="00BD4AB9">
            <w:pPr>
              <w:widowControl w:val="0"/>
              <w:spacing w:after="0"/>
              <w:jc w:val="left"/>
              <w:rPr>
                <w:b/>
              </w:rPr>
            </w:pPr>
          </w:p>
        </w:tc>
        <w:tc>
          <w:tcPr>
            <w:tcW w:w="2115" w:type="dxa"/>
            <w:vMerge/>
            <w:shd w:val="clear" w:color="auto" w:fill="auto"/>
            <w:tcMar>
              <w:top w:w="100" w:type="dxa"/>
              <w:left w:w="100" w:type="dxa"/>
              <w:bottom w:w="100" w:type="dxa"/>
              <w:right w:w="100" w:type="dxa"/>
            </w:tcMar>
          </w:tcPr>
          <w:p w14:paraId="147FE435" w14:textId="77777777" w:rsidR="00BD4AB9" w:rsidRPr="00FF4B4B" w:rsidRDefault="00BD4AB9">
            <w:pPr>
              <w:widowControl w:val="0"/>
              <w:spacing w:after="0"/>
              <w:jc w:val="left"/>
              <w:rPr>
                <w:b/>
              </w:rPr>
            </w:pPr>
          </w:p>
        </w:tc>
        <w:tc>
          <w:tcPr>
            <w:tcW w:w="1845" w:type="dxa"/>
            <w:vMerge/>
            <w:shd w:val="clear" w:color="auto" w:fill="auto"/>
            <w:tcMar>
              <w:top w:w="100" w:type="dxa"/>
              <w:left w:w="100" w:type="dxa"/>
              <w:bottom w:w="100" w:type="dxa"/>
              <w:right w:w="100" w:type="dxa"/>
            </w:tcMar>
          </w:tcPr>
          <w:p w14:paraId="09627E21" w14:textId="77777777" w:rsidR="00BD4AB9" w:rsidRPr="00FF4B4B" w:rsidRDefault="00BD4AB9">
            <w:pPr>
              <w:widowControl w:val="0"/>
              <w:spacing w:after="0"/>
              <w:jc w:val="left"/>
              <w:rPr>
                <w:b/>
              </w:rPr>
            </w:pPr>
          </w:p>
        </w:tc>
        <w:tc>
          <w:tcPr>
            <w:tcW w:w="1905" w:type="dxa"/>
            <w:vMerge/>
            <w:shd w:val="clear" w:color="auto" w:fill="auto"/>
            <w:tcMar>
              <w:top w:w="100" w:type="dxa"/>
              <w:left w:w="100" w:type="dxa"/>
              <w:bottom w:w="100" w:type="dxa"/>
              <w:right w:w="100" w:type="dxa"/>
            </w:tcMar>
          </w:tcPr>
          <w:p w14:paraId="228D664C" w14:textId="77777777" w:rsidR="00BD4AB9" w:rsidRPr="00FF4B4B" w:rsidRDefault="00BD4AB9">
            <w:pPr>
              <w:widowControl w:val="0"/>
              <w:spacing w:after="0"/>
              <w:jc w:val="left"/>
              <w:rPr>
                <w:b/>
              </w:rPr>
            </w:pPr>
          </w:p>
        </w:tc>
        <w:tc>
          <w:tcPr>
            <w:tcW w:w="1320" w:type="dxa"/>
            <w:shd w:val="clear" w:color="auto" w:fill="auto"/>
            <w:tcMar>
              <w:top w:w="100" w:type="dxa"/>
              <w:left w:w="100" w:type="dxa"/>
              <w:bottom w:w="100" w:type="dxa"/>
              <w:right w:w="100" w:type="dxa"/>
            </w:tcMar>
          </w:tcPr>
          <w:p w14:paraId="259A2ED4" w14:textId="77777777" w:rsidR="00BD4AB9" w:rsidRPr="00FF4B4B" w:rsidRDefault="00EB49FD">
            <w:pPr>
              <w:widowControl w:val="0"/>
              <w:spacing w:after="0" w:line="240" w:lineRule="auto"/>
              <w:jc w:val="center"/>
              <w:rPr>
                <w:b/>
              </w:rPr>
            </w:pPr>
            <w:r w:rsidRPr="00FF4B4B">
              <w:rPr>
                <w:b/>
              </w:rPr>
              <w:t xml:space="preserve">Langsung </w:t>
            </w:r>
          </w:p>
        </w:tc>
        <w:tc>
          <w:tcPr>
            <w:tcW w:w="1410" w:type="dxa"/>
            <w:shd w:val="clear" w:color="auto" w:fill="auto"/>
            <w:tcMar>
              <w:top w:w="100" w:type="dxa"/>
              <w:left w:w="100" w:type="dxa"/>
              <w:bottom w:w="100" w:type="dxa"/>
              <w:right w:w="100" w:type="dxa"/>
            </w:tcMar>
          </w:tcPr>
          <w:p w14:paraId="27033DDA" w14:textId="77777777" w:rsidR="00BD4AB9" w:rsidRPr="00FF4B4B" w:rsidRDefault="00EB49FD">
            <w:pPr>
              <w:widowControl w:val="0"/>
              <w:spacing w:after="0" w:line="240" w:lineRule="auto"/>
              <w:jc w:val="center"/>
              <w:rPr>
                <w:b/>
              </w:rPr>
            </w:pPr>
            <w:r w:rsidRPr="00FF4B4B">
              <w:rPr>
                <w:b/>
              </w:rPr>
              <w:t xml:space="preserve">Pendukung </w:t>
            </w:r>
          </w:p>
        </w:tc>
        <w:tc>
          <w:tcPr>
            <w:tcW w:w="1470" w:type="dxa"/>
            <w:vMerge/>
            <w:shd w:val="clear" w:color="auto" w:fill="auto"/>
            <w:tcMar>
              <w:top w:w="100" w:type="dxa"/>
              <w:left w:w="100" w:type="dxa"/>
              <w:bottom w:w="100" w:type="dxa"/>
              <w:right w:w="100" w:type="dxa"/>
            </w:tcMar>
          </w:tcPr>
          <w:p w14:paraId="4268AEEF" w14:textId="77777777" w:rsidR="00BD4AB9" w:rsidRPr="00FF4B4B" w:rsidRDefault="00BD4AB9">
            <w:pPr>
              <w:widowControl w:val="0"/>
              <w:spacing w:after="0"/>
              <w:jc w:val="left"/>
              <w:rPr>
                <w:b/>
              </w:rPr>
            </w:pPr>
          </w:p>
        </w:tc>
        <w:tc>
          <w:tcPr>
            <w:tcW w:w="930" w:type="dxa"/>
            <w:vMerge/>
            <w:shd w:val="clear" w:color="auto" w:fill="auto"/>
            <w:tcMar>
              <w:top w:w="100" w:type="dxa"/>
              <w:left w:w="100" w:type="dxa"/>
              <w:bottom w:w="100" w:type="dxa"/>
              <w:right w:w="100" w:type="dxa"/>
            </w:tcMar>
          </w:tcPr>
          <w:p w14:paraId="450BDF64" w14:textId="77777777" w:rsidR="00BD4AB9" w:rsidRPr="00FF4B4B" w:rsidRDefault="00BD4AB9">
            <w:pPr>
              <w:widowControl w:val="0"/>
              <w:spacing w:after="0"/>
              <w:jc w:val="left"/>
              <w:rPr>
                <w:b/>
              </w:rPr>
            </w:pPr>
          </w:p>
        </w:tc>
        <w:tc>
          <w:tcPr>
            <w:tcW w:w="1200" w:type="dxa"/>
            <w:shd w:val="clear" w:color="auto" w:fill="auto"/>
            <w:tcMar>
              <w:top w:w="100" w:type="dxa"/>
              <w:left w:w="100" w:type="dxa"/>
              <w:bottom w:w="100" w:type="dxa"/>
              <w:right w:w="100" w:type="dxa"/>
            </w:tcMar>
          </w:tcPr>
          <w:p w14:paraId="7385CDA0" w14:textId="77777777" w:rsidR="00BD4AB9" w:rsidRPr="00FF4B4B" w:rsidRDefault="00EB49FD">
            <w:pPr>
              <w:widowControl w:val="0"/>
              <w:spacing w:after="0" w:line="240" w:lineRule="auto"/>
              <w:jc w:val="center"/>
              <w:rPr>
                <w:b/>
              </w:rPr>
            </w:pPr>
            <w:r w:rsidRPr="00FF4B4B">
              <w:rPr>
                <w:b/>
              </w:rPr>
              <w:t xml:space="preserve">Jenis </w:t>
            </w:r>
          </w:p>
        </w:tc>
        <w:tc>
          <w:tcPr>
            <w:tcW w:w="795" w:type="dxa"/>
            <w:shd w:val="clear" w:color="auto" w:fill="auto"/>
            <w:tcMar>
              <w:top w:w="100" w:type="dxa"/>
              <w:left w:w="100" w:type="dxa"/>
              <w:bottom w:w="100" w:type="dxa"/>
              <w:right w:w="100" w:type="dxa"/>
            </w:tcMar>
          </w:tcPr>
          <w:p w14:paraId="6F2E6C35" w14:textId="77777777" w:rsidR="00BD4AB9" w:rsidRPr="00FF4B4B" w:rsidRDefault="00EB49FD">
            <w:pPr>
              <w:widowControl w:val="0"/>
              <w:spacing w:after="0" w:line="240" w:lineRule="auto"/>
              <w:jc w:val="center"/>
              <w:rPr>
                <w:b/>
              </w:rPr>
            </w:pPr>
            <w:r w:rsidRPr="00FF4B4B">
              <w:rPr>
                <w:b/>
              </w:rPr>
              <w:t>Asal</w:t>
            </w:r>
          </w:p>
        </w:tc>
      </w:tr>
      <w:tr w:rsidR="00BD4AB9" w:rsidRPr="00FF4B4B" w14:paraId="6646D4A4" w14:textId="77777777" w:rsidTr="00651809">
        <w:trPr>
          <w:trHeight w:val="495"/>
          <w:tblHeader/>
        </w:trPr>
        <w:tc>
          <w:tcPr>
            <w:tcW w:w="1980" w:type="dxa"/>
            <w:shd w:val="clear" w:color="auto" w:fill="auto"/>
            <w:tcMar>
              <w:top w:w="100" w:type="dxa"/>
              <w:left w:w="100" w:type="dxa"/>
              <w:bottom w:w="100" w:type="dxa"/>
              <w:right w:w="100" w:type="dxa"/>
            </w:tcMar>
          </w:tcPr>
          <w:p w14:paraId="2FFCD24A" w14:textId="77777777" w:rsidR="00BD4AB9" w:rsidRPr="00FF4B4B" w:rsidRDefault="00EB49FD">
            <w:pPr>
              <w:widowControl w:val="0"/>
              <w:spacing w:after="0" w:line="240" w:lineRule="auto"/>
              <w:jc w:val="center"/>
              <w:rPr>
                <w:b/>
              </w:rPr>
            </w:pPr>
            <w:r w:rsidRPr="00FF4B4B">
              <w:rPr>
                <w:b/>
              </w:rPr>
              <w:t xml:space="preserve">1 </w:t>
            </w:r>
          </w:p>
        </w:tc>
        <w:tc>
          <w:tcPr>
            <w:tcW w:w="2115" w:type="dxa"/>
            <w:shd w:val="clear" w:color="auto" w:fill="auto"/>
            <w:tcMar>
              <w:top w:w="100" w:type="dxa"/>
              <w:left w:w="100" w:type="dxa"/>
              <w:bottom w:w="100" w:type="dxa"/>
              <w:right w:w="100" w:type="dxa"/>
            </w:tcMar>
          </w:tcPr>
          <w:p w14:paraId="111C38DA" w14:textId="77777777" w:rsidR="00BD4AB9" w:rsidRPr="00FF4B4B" w:rsidRDefault="00EB49FD">
            <w:pPr>
              <w:widowControl w:val="0"/>
              <w:spacing w:after="0" w:line="240" w:lineRule="auto"/>
              <w:jc w:val="center"/>
              <w:rPr>
                <w:b/>
              </w:rPr>
            </w:pPr>
            <w:r w:rsidRPr="00FF4B4B">
              <w:rPr>
                <w:b/>
              </w:rPr>
              <w:t xml:space="preserve">2 </w:t>
            </w:r>
          </w:p>
        </w:tc>
        <w:tc>
          <w:tcPr>
            <w:tcW w:w="1845" w:type="dxa"/>
            <w:shd w:val="clear" w:color="auto" w:fill="auto"/>
            <w:tcMar>
              <w:top w:w="100" w:type="dxa"/>
              <w:left w:w="100" w:type="dxa"/>
              <w:bottom w:w="100" w:type="dxa"/>
              <w:right w:w="100" w:type="dxa"/>
            </w:tcMar>
          </w:tcPr>
          <w:p w14:paraId="02BDC01E" w14:textId="77777777" w:rsidR="00BD4AB9" w:rsidRPr="00FF4B4B" w:rsidRDefault="00EB49FD">
            <w:pPr>
              <w:widowControl w:val="0"/>
              <w:spacing w:after="0" w:line="240" w:lineRule="auto"/>
              <w:jc w:val="center"/>
              <w:rPr>
                <w:b/>
              </w:rPr>
            </w:pPr>
            <w:r w:rsidRPr="00FF4B4B">
              <w:rPr>
                <w:b/>
              </w:rPr>
              <w:t xml:space="preserve">3 </w:t>
            </w:r>
          </w:p>
        </w:tc>
        <w:tc>
          <w:tcPr>
            <w:tcW w:w="1905" w:type="dxa"/>
            <w:shd w:val="clear" w:color="auto" w:fill="auto"/>
            <w:tcMar>
              <w:top w:w="100" w:type="dxa"/>
              <w:left w:w="100" w:type="dxa"/>
              <w:bottom w:w="100" w:type="dxa"/>
              <w:right w:w="100" w:type="dxa"/>
            </w:tcMar>
          </w:tcPr>
          <w:p w14:paraId="447FE5DC" w14:textId="77777777" w:rsidR="00BD4AB9" w:rsidRPr="00FF4B4B" w:rsidRDefault="00EB49FD">
            <w:pPr>
              <w:widowControl w:val="0"/>
              <w:spacing w:after="0" w:line="240" w:lineRule="auto"/>
              <w:jc w:val="center"/>
              <w:rPr>
                <w:b/>
              </w:rPr>
            </w:pPr>
            <w:r w:rsidRPr="00FF4B4B">
              <w:rPr>
                <w:b/>
              </w:rPr>
              <w:t xml:space="preserve">4 </w:t>
            </w:r>
          </w:p>
        </w:tc>
        <w:tc>
          <w:tcPr>
            <w:tcW w:w="1320" w:type="dxa"/>
            <w:shd w:val="clear" w:color="auto" w:fill="auto"/>
            <w:tcMar>
              <w:top w:w="100" w:type="dxa"/>
              <w:left w:w="100" w:type="dxa"/>
              <w:bottom w:w="100" w:type="dxa"/>
              <w:right w:w="100" w:type="dxa"/>
            </w:tcMar>
          </w:tcPr>
          <w:p w14:paraId="79A21425" w14:textId="77777777" w:rsidR="00BD4AB9" w:rsidRPr="00FF4B4B" w:rsidRDefault="00EB49FD">
            <w:pPr>
              <w:widowControl w:val="0"/>
              <w:spacing w:after="0" w:line="240" w:lineRule="auto"/>
              <w:jc w:val="center"/>
              <w:rPr>
                <w:b/>
              </w:rPr>
            </w:pPr>
            <w:r w:rsidRPr="00FF4B4B">
              <w:rPr>
                <w:b/>
              </w:rPr>
              <w:t xml:space="preserve">5 </w:t>
            </w:r>
          </w:p>
        </w:tc>
        <w:tc>
          <w:tcPr>
            <w:tcW w:w="1410" w:type="dxa"/>
            <w:shd w:val="clear" w:color="auto" w:fill="auto"/>
            <w:tcMar>
              <w:top w:w="100" w:type="dxa"/>
              <w:left w:w="100" w:type="dxa"/>
              <w:bottom w:w="100" w:type="dxa"/>
              <w:right w:w="100" w:type="dxa"/>
            </w:tcMar>
          </w:tcPr>
          <w:p w14:paraId="59EBBD83" w14:textId="77777777" w:rsidR="00BD4AB9" w:rsidRPr="00FF4B4B" w:rsidRDefault="00EB49FD">
            <w:pPr>
              <w:widowControl w:val="0"/>
              <w:spacing w:after="0" w:line="240" w:lineRule="auto"/>
              <w:jc w:val="center"/>
              <w:rPr>
                <w:b/>
              </w:rPr>
            </w:pPr>
            <w:r w:rsidRPr="00FF4B4B">
              <w:rPr>
                <w:b/>
              </w:rPr>
              <w:t xml:space="preserve">6 </w:t>
            </w:r>
          </w:p>
        </w:tc>
        <w:tc>
          <w:tcPr>
            <w:tcW w:w="1470" w:type="dxa"/>
            <w:shd w:val="clear" w:color="auto" w:fill="auto"/>
            <w:tcMar>
              <w:top w:w="100" w:type="dxa"/>
              <w:left w:w="100" w:type="dxa"/>
              <w:bottom w:w="100" w:type="dxa"/>
              <w:right w:w="100" w:type="dxa"/>
            </w:tcMar>
          </w:tcPr>
          <w:p w14:paraId="43D21DFC" w14:textId="77777777" w:rsidR="00BD4AB9" w:rsidRPr="00FF4B4B" w:rsidRDefault="00EB49FD">
            <w:pPr>
              <w:widowControl w:val="0"/>
              <w:spacing w:after="0" w:line="240" w:lineRule="auto"/>
              <w:jc w:val="center"/>
              <w:rPr>
                <w:b/>
              </w:rPr>
            </w:pPr>
            <w:r w:rsidRPr="00FF4B4B">
              <w:rPr>
                <w:b/>
              </w:rPr>
              <w:t xml:space="preserve">7 </w:t>
            </w:r>
          </w:p>
        </w:tc>
        <w:tc>
          <w:tcPr>
            <w:tcW w:w="930" w:type="dxa"/>
            <w:shd w:val="clear" w:color="auto" w:fill="auto"/>
            <w:tcMar>
              <w:top w:w="100" w:type="dxa"/>
              <w:left w:w="100" w:type="dxa"/>
              <w:bottom w:w="100" w:type="dxa"/>
              <w:right w:w="100" w:type="dxa"/>
            </w:tcMar>
          </w:tcPr>
          <w:p w14:paraId="6ED52CC1" w14:textId="77777777" w:rsidR="00BD4AB9" w:rsidRPr="00FF4B4B" w:rsidRDefault="00EB49FD">
            <w:pPr>
              <w:widowControl w:val="0"/>
              <w:spacing w:after="0" w:line="240" w:lineRule="auto"/>
              <w:jc w:val="center"/>
              <w:rPr>
                <w:b/>
              </w:rPr>
            </w:pPr>
            <w:r w:rsidRPr="00FF4B4B">
              <w:rPr>
                <w:b/>
              </w:rPr>
              <w:t xml:space="preserve">8 </w:t>
            </w:r>
          </w:p>
        </w:tc>
        <w:tc>
          <w:tcPr>
            <w:tcW w:w="1200" w:type="dxa"/>
            <w:shd w:val="clear" w:color="auto" w:fill="auto"/>
            <w:tcMar>
              <w:top w:w="100" w:type="dxa"/>
              <w:left w:w="100" w:type="dxa"/>
              <w:bottom w:w="100" w:type="dxa"/>
              <w:right w:w="100" w:type="dxa"/>
            </w:tcMar>
          </w:tcPr>
          <w:p w14:paraId="0322CAA6" w14:textId="77777777" w:rsidR="00BD4AB9" w:rsidRPr="00FF4B4B" w:rsidRDefault="00EB49FD">
            <w:pPr>
              <w:widowControl w:val="0"/>
              <w:spacing w:after="0" w:line="240" w:lineRule="auto"/>
              <w:jc w:val="center"/>
              <w:rPr>
                <w:b/>
              </w:rPr>
            </w:pPr>
            <w:r w:rsidRPr="00FF4B4B">
              <w:rPr>
                <w:b/>
              </w:rPr>
              <w:t xml:space="preserve">9 </w:t>
            </w:r>
          </w:p>
        </w:tc>
        <w:tc>
          <w:tcPr>
            <w:tcW w:w="795" w:type="dxa"/>
            <w:shd w:val="clear" w:color="auto" w:fill="auto"/>
            <w:tcMar>
              <w:top w:w="100" w:type="dxa"/>
              <w:left w:w="100" w:type="dxa"/>
              <w:bottom w:w="100" w:type="dxa"/>
              <w:right w:w="100" w:type="dxa"/>
            </w:tcMar>
          </w:tcPr>
          <w:p w14:paraId="68C4F062" w14:textId="77777777" w:rsidR="00BD4AB9" w:rsidRPr="00FF4B4B" w:rsidRDefault="00EB49FD">
            <w:pPr>
              <w:widowControl w:val="0"/>
              <w:spacing w:after="0" w:line="240" w:lineRule="auto"/>
              <w:jc w:val="center"/>
              <w:rPr>
                <w:b/>
              </w:rPr>
            </w:pPr>
            <w:r w:rsidRPr="00FF4B4B">
              <w:rPr>
                <w:b/>
              </w:rPr>
              <w:t>10</w:t>
            </w:r>
          </w:p>
        </w:tc>
      </w:tr>
      <w:tr w:rsidR="00BD4AB9" w:rsidRPr="00FF4B4B" w14:paraId="556BA44E" w14:textId="77777777" w:rsidTr="00D648C5">
        <w:trPr>
          <w:trHeight w:val="4068"/>
        </w:trPr>
        <w:tc>
          <w:tcPr>
            <w:tcW w:w="1980" w:type="dxa"/>
            <w:shd w:val="clear" w:color="auto" w:fill="auto"/>
            <w:tcMar>
              <w:top w:w="100" w:type="dxa"/>
              <w:left w:w="100" w:type="dxa"/>
              <w:bottom w:w="100" w:type="dxa"/>
              <w:right w:w="100" w:type="dxa"/>
            </w:tcMar>
          </w:tcPr>
          <w:p w14:paraId="46587DC8" w14:textId="77777777" w:rsidR="00BD4AB9" w:rsidRPr="00FF4B4B" w:rsidRDefault="00EB49FD">
            <w:pPr>
              <w:widowControl w:val="0"/>
              <w:spacing w:after="0" w:line="240" w:lineRule="auto"/>
              <w:ind w:left="118"/>
              <w:jc w:val="left"/>
            </w:pPr>
            <w:r w:rsidRPr="00FF4B4B">
              <w:t xml:space="preserve">Kegiatan ini  </w:t>
            </w:r>
          </w:p>
          <w:p w14:paraId="4BDE3234" w14:textId="77777777" w:rsidR="00BD4AB9" w:rsidRPr="00FF4B4B" w:rsidRDefault="00EB49FD">
            <w:pPr>
              <w:widowControl w:val="0"/>
              <w:spacing w:after="0" w:line="240" w:lineRule="auto"/>
              <w:ind w:left="119"/>
              <w:jc w:val="left"/>
            </w:pPr>
            <w:r w:rsidRPr="00FF4B4B">
              <w:t xml:space="preserve">adalah  </w:t>
            </w:r>
          </w:p>
          <w:p w14:paraId="2638D8D9" w14:textId="77777777" w:rsidR="00BD4AB9" w:rsidRPr="00FF4B4B" w:rsidRDefault="00EB49FD">
            <w:pPr>
              <w:widowControl w:val="0"/>
              <w:spacing w:after="0" w:line="240" w:lineRule="auto"/>
              <w:ind w:left="111"/>
              <w:jc w:val="left"/>
            </w:pPr>
            <w:r w:rsidRPr="00FF4B4B">
              <w:t xml:space="preserve">penyuluhan  </w:t>
            </w:r>
          </w:p>
          <w:p w14:paraId="6DE3BC25" w14:textId="77777777" w:rsidR="00BD4AB9" w:rsidRPr="00FF4B4B" w:rsidRDefault="00EB49FD">
            <w:pPr>
              <w:widowControl w:val="0"/>
              <w:spacing w:after="0" w:line="229" w:lineRule="auto"/>
              <w:ind w:left="112" w:right="76" w:firstLine="1"/>
            </w:pPr>
            <w:r w:rsidRPr="00FF4B4B">
              <w:t xml:space="preserve">yang ditujukan  kepada 10 - 15 atau lebih Lansia di  </w:t>
            </w:r>
          </w:p>
          <w:p w14:paraId="54B5C3F0" w14:textId="77777777" w:rsidR="00BD4AB9" w:rsidRPr="00FF4B4B" w:rsidRDefault="00EB49FD">
            <w:pPr>
              <w:widowControl w:val="0"/>
              <w:spacing w:before="6" w:after="0" w:line="230" w:lineRule="auto"/>
              <w:ind w:left="113" w:right="214" w:firstLine="1"/>
              <w:jc w:val="left"/>
            </w:pPr>
            <w:r w:rsidRPr="00FF4B4B">
              <w:t xml:space="preserve">wilayah kerja  tentang  </w:t>
            </w:r>
          </w:p>
          <w:p w14:paraId="5C2AA8A0" w14:textId="77777777" w:rsidR="00BD4AB9" w:rsidRPr="00FF4B4B" w:rsidRDefault="00EB49FD">
            <w:pPr>
              <w:widowControl w:val="0"/>
              <w:spacing w:before="5" w:after="0" w:line="240" w:lineRule="auto"/>
              <w:ind w:left="111"/>
              <w:jc w:val="left"/>
            </w:pPr>
            <w:r w:rsidRPr="00FF4B4B">
              <w:t xml:space="preserve">penyakit  </w:t>
            </w:r>
          </w:p>
          <w:p w14:paraId="6B93E52E" w14:textId="77777777" w:rsidR="00BD4AB9" w:rsidRPr="00FF4B4B" w:rsidRDefault="00EB49FD">
            <w:pPr>
              <w:widowControl w:val="0"/>
              <w:spacing w:after="0" w:line="240" w:lineRule="auto"/>
              <w:ind w:left="116"/>
              <w:jc w:val="left"/>
            </w:pPr>
            <w:r w:rsidRPr="00FF4B4B">
              <w:t xml:space="preserve">diabetes  </w:t>
            </w:r>
          </w:p>
          <w:p w14:paraId="23CBF47F" w14:textId="77777777" w:rsidR="00BD4AB9" w:rsidRPr="00FF4B4B" w:rsidRDefault="00EB49FD">
            <w:pPr>
              <w:widowControl w:val="0"/>
              <w:spacing w:after="0" w:line="240" w:lineRule="auto"/>
              <w:ind w:left="114"/>
              <w:jc w:val="left"/>
            </w:pPr>
            <w:r w:rsidRPr="00FF4B4B">
              <w:t xml:space="preserve">melitus dan  </w:t>
            </w:r>
          </w:p>
          <w:p w14:paraId="626F7D6F" w14:textId="77777777" w:rsidR="00BD4AB9" w:rsidRPr="00FF4B4B" w:rsidRDefault="00EB49FD">
            <w:pPr>
              <w:widowControl w:val="0"/>
              <w:spacing w:after="0" w:line="229" w:lineRule="auto"/>
              <w:ind w:left="116" w:right="38" w:hanging="4"/>
              <w:jc w:val="left"/>
            </w:pPr>
            <w:r w:rsidRPr="00FF4B4B">
              <w:t xml:space="preserve">hipertensi yang  dilakukan oleh  setiap desa di  Desa Barengkok </w:t>
            </w:r>
          </w:p>
          <w:p w14:paraId="6A2BE83C" w14:textId="77777777" w:rsidR="00BD4AB9" w:rsidRPr="00FF4B4B" w:rsidRDefault="00EB49FD">
            <w:pPr>
              <w:widowControl w:val="0"/>
              <w:spacing w:after="0" w:line="229" w:lineRule="auto"/>
              <w:ind w:left="115" w:right="173" w:firstLine="7"/>
              <w:jc w:val="left"/>
            </w:pPr>
            <w:r w:rsidRPr="00FF4B4B">
              <w:t xml:space="preserve">secara luring  dengan durasi  waktu 60  </w:t>
            </w:r>
          </w:p>
          <w:p w14:paraId="317928A1" w14:textId="77777777" w:rsidR="00BD4AB9" w:rsidRPr="00FF4B4B" w:rsidRDefault="00EB49FD">
            <w:pPr>
              <w:widowControl w:val="0"/>
              <w:spacing w:before="6" w:after="0" w:line="240" w:lineRule="auto"/>
              <w:ind w:left="114"/>
              <w:jc w:val="left"/>
            </w:pPr>
            <w:proofErr w:type="gramStart"/>
            <w:r w:rsidRPr="00FF4B4B">
              <w:t>menit</w:t>
            </w:r>
            <w:proofErr w:type="gramEnd"/>
            <w:r w:rsidRPr="00FF4B4B">
              <w:t>.</w:t>
            </w:r>
          </w:p>
        </w:tc>
        <w:tc>
          <w:tcPr>
            <w:tcW w:w="2115" w:type="dxa"/>
            <w:shd w:val="clear" w:color="auto" w:fill="auto"/>
            <w:tcMar>
              <w:top w:w="100" w:type="dxa"/>
              <w:left w:w="100" w:type="dxa"/>
              <w:bottom w:w="100" w:type="dxa"/>
              <w:right w:w="100" w:type="dxa"/>
            </w:tcMar>
          </w:tcPr>
          <w:p w14:paraId="1018725F" w14:textId="77777777" w:rsidR="00BD4AB9" w:rsidRPr="00FF4B4B" w:rsidRDefault="00EB49FD">
            <w:pPr>
              <w:widowControl w:val="0"/>
              <w:spacing w:after="0" w:line="240" w:lineRule="auto"/>
              <w:ind w:left="117"/>
              <w:jc w:val="left"/>
              <w:rPr>
                <w:b/>
              </w:rPr>
            </w:pPr>
            <w:r w:rsidRPr="00FF4B4B">
              <w:rPr>
                <w:b/>
              </w:rPr>
              <w:t xml:space="preserve">Tujuan Umum:  </w:t>
            </w:r>
          </w:p>
          <w:p w14:paraId="14E85DBD" w14:textId="77777777" w:rsidR="00BD4AB9" w:rsidRPr="00FF4B4B" w:rsidRDefault="00EB49FD">
            <w:pPr>
              <w:widowControl w:val="0"/>
              <w:spacing w:after="0" w:line="240" w:lineRule="auto"/>
              <w:ind w:left="113"/>
              <w:jc w:val="left"/>
            </w:pPr>
            <w:r w:rsidRPr="00FF4B4B">
              <w:t xml:space="preserve">Masyarakat  </w:t>
            </w:r>
          </w:p>
          <w:p w14:paraId="3160CA1E" w14:textId="77777777" w:rsidR="00BD4AB9" w:rsidRPr="00FF4B4B" w:rsidRDefault="00EB49FD">
            <w:pPr>
              <w:widowControl w:val="0"/>
              <w:spacing w:after="0" w:line="229" w:lineRule="auto"/>
              <w:ind w:left="115" w:right="214" w:hanging="3"/>
              <w:jc w:val="left"/>
            </w:pPr>
            <w:r w:rsidRPr="00FF4B4B">
              <w:t xml:space="preserve">kelompok lansia di  wilayah  </w:t>
            </w:r>
          </w:p>
          <w:p w14:paraId="6936AC0D" w14:textId="77777777" w:rsidR="00BD4AB9" w:rsidRPr="00FF4B4B" w:rsidRDefault="00EB49FD">
            <w:pPr>
              <w:widowControl w:val="0"/>
              <w:spacing w:after="0" w:line="229" w:lineRule="auto"/>
              <w:ind w:left="114" w:right="214"/>
              <w:jc w:val="left"/>
            </w:pPr>
            <w:r w:rsidRPr="00FF4B4B">
              <w:t xml:space="preserve">Desa Barengkok dapat  mengetahui  </w:t>
            </w:r>
          </w:p>
          <w:p w14:paraId="71734FAD" w14:textId="77777777" w:rsidR="00BD4AB9" w:rsidRPr="00FF4B4B" w:rsidRDefault="00EB49FD">
            <w:pPr>
              <w:widowControl w:val="0"/>
              <w:spacing w:before="6" w:after="0" w:line="229" w:lineRule="auto"/>
              <w:ind w:left="116" w:right="214" w:hanging="3"/>
            </w:pPr>
            <w:proofErr w:type="gramStart"/>
            <w:r w:rsidRPr="00FF4B4B">
              <w:t>tentang</w:t>
            </w:r>
            <w:proofErr w:type="gramEnd"/>
            <w:r w:rsidRPr="00FF4B4B">
              <w:t xml:space="preserve"> penyakit  diabetes melitus  dan hipertensi. </w:t>
            </w:r>
          </w:p>
          <w:p w14:paraId="6FC4A1B2" w14:textId="77777777" w:rsidR="00BD4AB9" w:rsidRPr="00FF4B4B" w:rsidRDefault="00EB49FD">
            <w:pPr>
              <w:widowControl w:val="0"/>
              <w:spacing w:before="282" w:after="0" w:line="240" w:lineRule="auto"/>
              <w:ind w:left="117"/>
              <w:jc w:val="left"/>
              <w:rPr>
                <w:b/>
              </w:rPr>
            </w:pPr>
            <w:r w:rsidRPr="00FF4B4B">
              <w:rPr>
                <w:b/>
              </w:rPr>
              <w:t xml:space="preserve">Tujuan Khusus: </w:t>
            </w:r>
          </w:p>
          <w:p w14:paraId="657C219F" w14:textId="77777777" w:rsidR="00BD4AB9" w:rsidRPr="00FF4B4B" w:rsidRDefault="00EB49FD">
            <w:pPr>
              <w:widowControl w:val="0"/>
              <w:numPr>
                <w:ilvl w:val="0"/>
                <w:numId w:val="127"/>
              </w:numPr>
              <w:spacing w:after="0" w:line="240" w:lineRule="auto"/>
              <w:ind w:left="360"/>
              <w:jc w:val="left"/>
            </w:pPr>
            <w:r w:rsidRPr="00FF4B4B">
              <w:t xml:space="preserve">Masyarakat  kelompok lansia di wilayah  </w:t>
            </w:r>
          </w:p>
          <w:p w14:paraId="6622C99E" w14:textId="77777777" w:rsidR="00BD4AB9" w:rsidRPr="00FF4B4B" w:rsidRDefault="00EB49FD">
            <w:pPr>
              <w:widowControl w:val="0"/>
              <w:spacing w:after="0" w:line="240" w:lineRule="auto"/>
              <w:ind w:left="384"/>
              <w:jc w:val="left"/>
            </w:pPr>
            <w:r w:rsidRPr="00FF4B4B">
              <w:t xml:space="preserve">Desa Barengkok </w:t>
            </w:r>
          </w:p>
          <w:p w14:paraId="5F9DB213" w14:textId="77777777" w:rsidR="00BD4AB9" w:rsidRPr="00FF4B4B" w:rsidRDefault="00EB49FD">
            <w:pPr>
              <w:widowControl w:val="0"/>
              <w:spacing w:after="0" w:line="240" w:lineRule="auto"/>
              <w:ind w:left="388"/>
              <w:jc w:val="left"/>
            </w:pPr>
            <w:r w:rsidRPr="00FF4B4B">
              <w:t xml:space="preserve">dapat  </w:t>
            </w:r>
            <w:r w:rsidRPr="00FF4B4B">
              <w:lastRenderedPageBreak/>
              <w:t xml:space="preserve">mendefinisikan  </w:t>
            </w:r>
          </w:p>
          <w:p w14:paraId="3FC57086" w14:textId="77777777" w:rsidR="00BD4AB9" w:rsidRPr="00FF4B4B" w:rsidRDefault="00EB49FD">
            <w:pPr>
              <w:widowControl w:val="0"/>
              <w:spacing w:after="0" w:line="240" w:lineRule="auto"/>
              <w:ind w:left="385"/>
              <w:jc w:val="left"/>
            </w:pPr>
            <w:r w:rsidRPr="00FF4B4B">
              <w:t xml:space="preserve">mengenai  </w:t>
            </w:r>
          </w:p>
          <w:p w14:paraId="147A948E" w14:textId="77777777" w:rsidR="00BD4AB9" w:rsidRPr="00FF4B4B" w:rsidRDefault="00EB49FD">
            <w:pPr>
              <w:widowControl w:val="0"/>
              <w:spacing w:after="0" w:line="240" w:lineRule="auto"/>
              <w:ind w:left="385"/>
              <w:jc w:val="left"/>
            </w:pPr>
            <w:r w:rsidRPr="00FF4B4B">
              <w:t>mengenai penyakit hipertensi dan diabetes melitus</w:t>
            </w:r>
          </w:p>
          <w:p w14:paraId="3DA1D730" w14:textId="77777777" w:rsidR="00BD4AB9" w:rsidRPr="00FF4B4B" w:rsidRDefault="00EB49FD">
            <w:pPr>
              <w:widowControl w:val="0"/>
              <w:numPr>
                <w:ilvl w:val="0"/>
                <w:numId w:val="127"/>
              </w:numPr>
              <w:spacing w:after="0" w:line="240" w:lineRule="auto"/>
              <w:ind w:left="360"/>
              <w:jc w:val="left"/>
            </w:pPr>
            <w:r w:rsidRPr="00FF4B4B">
              <w:t xml:space="preserve">Masyarakat  kelompok lansia  di wilayah  </w:t>
            </w:r>
          </w:p>
          <w:p w14:paraId="04C930D8" w14:textId="77777777" w:rsidR="00BD4AB9" w:rsidRPr="00FF4B4B" w:rsidRDefault="00EB49FD">
            <w:pPr>
              <w:widowControl w:val="0"/>
              <w:spacing w:after="0" w:line="240" w:lineRule="auto"/>
              <w:ind w:left="384"/>
              <w:jc w:val="left"/>
            </w:pPr>
            <w:r w:rsidRPr="00FF4B4B">
              <w:t xml:space="preserve">Desa Barengkok  </w:t>
            </w:r>
          </w:p>
          <w:p w14:paraId="3563913B" w14:textId="77777777" w:rsidR="00BD4AB9" w:rsidRPr="00FF4B4B" w:rsidRDefault="00EB49FD">
            <w:pPr>
              <w:widowControl w:val="0"/>
              <w:spacing w:after="0" w:line="240" w:lineRule="auto"/>
              <w:ind w:left="388"/>
              <w:jc w:val="left"/>
            </w:pPr>
            <w:r w:rsidRPr="00FF4B4B">
              <w:t xml:space="preserve">dapat  mengklasifikasikan hipertensi  dan diabetes  </w:t>
            </w:r>
          </w:p>
          <w:p w14:paraId="47C75834" w14:textId="77777777" w:rsidR="00BD4AB9" w:rsidRPr="00FF4B4B" w:rsidRDefault="00EB49FD">
            <w:pPr>
              <w:widowControl w:val="0"/>
              <w:spacing w:after="0" w:line="240" w:lineRule="auto"/>
              <w:ind w:left="385"/>
              <w:jc w:val="left"/>
            </w:pPr>
            <w:r w:rsidRPr="00FF4B4B">
              <w:t xml:space="preserve">melitus </w:t>
            </w:r>
          </w:p>
          <w:p w14:paraId="458F9F94" w14:textId="77777777" w:rsidR="00BD4AB9" w:rsidRPr="00FF4B4B" w:rsidRDefault="00EB49FD">
            <w:pPr>
              <w:widowControl w:val="0"/>
              <w:numPr>
                <w:ilvl w:val="0"/>
                <w:numId w:val="127"/>
              </w:numPr>
              <w:spacing w:after="0" w:line="240" w:lineRule="auto"/>
              <w:ind w:left="360"/>
              <w:jc w:val="left"/>
            </w:pPr>
            <w:r w:rsidRPr="00FF4B4B">
              <w:t xml:space="preserve">Masyarakat  kelompok lansia  di wilayah  Desa </w:t>
            </w:r>
            <w:r w:rsidRPr="00FF4B4B">
              <w:lastRenderedPageBreak/>
              <w:t>Barengkok</w:t>
            </w:r>
          </w:p>
          <w:p w14:paraId="31E9BEB1" w14:textId="77777777" w:rsidR="00BD4AB9" w:rsidRPr="00FF4B4B" w:rsidRDefault="00EB49FD">
            <w:pPr>
              <w:widowControl w:val="0"/>
              <w:spacing w:after="0" w:line="240" w:lineRule="auto"/>
              <w:ind w:left="388"/>
              <w:jc w:val="left"/>
            </w:pPr>
            <w:r w:rsidRPr="00FF4B4B">
              <w:t xml:space="preserve">dapat  </w:t>
            </w:r>
          </w:p>
          <w:p w14:paraId="6F45628A" w14:textId="77777777" w:rsidR="00BD4AB9" w:rsidRPr="00FF4B4B" w:rsidRDefault="00EB49FD">
            <w:pPr>
              <w:widowControl w:val="0"/>
              <w:spacing w:after="0" w:line="240" w:lineRule="auto"/>
              <w:ind w:left="385"/>
              <w:jc w:val="left"/>
            </w:pPr>
            <w:r w:rsidRPr="00FF4B4B">
              <w:t xml:space="preserve">menyebutkan  </w:t>
            </w:r>
          </w:p>
          <w:p w14:paraId="53E24AF5" w14:textId="77777777" w:rsidR="00BD4AB9" w:rsidRPr="00FF4B4B" w:rsidRDefault="00EB49FD">
            <w:pPr>
              <w:widowControl w:val="0"/>
              <w:spacing w:after="0" w:line="240" w:lineRule="auto"/>
              <w:ind w:left="382"/>
              <w:jc w:val="left"/>
            </w:pPr>
            <w:r w:rsidRPr="00FF4B4B">
              <w:t xml:space="preserve">penyebab hipertensi dan diabetes melitus </w:t>
            </w:r>
          </w:p>
          <w:p w14:paraId="2B62788A" w14:textId="77777777" w:rsidR="00BD4AB9" w:rsidRPr="00FF4B4B" w:rsidRDefault="00EB49FD">
            <w:pPr>
              <w:widowControl w:val="0"/>
              <w:numPr>
                <w:ilvl w:val="0"/>
                <w:numId w:val="127"/>
              </w:numPr>
              <w:spacing w:after="0" w:line="240" w:lineRule="auto"/>
              <w:ind w:left="360"/>
              <w:jc w:val="left"/>
            </w:pPr>
            <w:r w:rsidRPr="00FF4B4B">
              <w:t xml:space="preserve">Masyarakat  kelompok lansia  di wilayah  </w:t>
            </w:r>
          </w:p>
          <w:p w14:paraId="7BB7104F" w14:textId="77777777" w:rsidR="00BD4AB9" w:rsidRPr="00FF4B4B" w:rsidRDefault="00EB49FD">
            <w:pPr>
              <w:widowControl w:val="0"/>
              <w:spacing w:after="0" w:line="240" w:lineRule="auto"/>
              <w:ind w:left="384"/>
              <w:jc w:val="left"/>
            </w:pPr>
            <w:r w:rsidRPr="00FF4B4B">
              <w:t xml:space="preserve">Desa Barengkok  </w:t>
            </w:r>
          </w:p>
          <w:p w14:paraId="38F9A029" w14:textId="77777777" w:rsidR="00BD4AB9" w:rsidRPr="00FF4B4B" w:rsidRDefault="00EB49FD">
            <w:pPr>
              <w:widowControl w:val="0"/>
              <w:spacing w:after="0" w:line="240" w:lineRule="auto"/>
              <w:ind w:left="388"/>
              <w:jc w:val="left"/>
            </w:pPr>
            <w:r w:rsidRPr="00FF4B4B">
              <w:t xml:space="preserve">dapat  </w:t>
            </w:r>
          </w:p>
          <w:p w14:paraId="5B82094D" w14:textId="77777777" w:rsidR="00BD4AB9" w:rsidRPr="00FF4B4B" w:rsidRDefault="00EB49FD">
            <w:pPr>
              <w:widowControl w:val="0"/>
              <w:spacing w:after="0" w:line="240" w:lineRule="auto"/>
              <w:ind w:left="385"/>
              <w:jc w:val="left"/>
            </w:pPr>
            <w:r w:rsidRPr="00FF4B4B">
              <w:t>menyebutkan  gejala penyakit hipertensi dan diabetes melitus</w:t>
            </w:r>
          </w:p>
        </w:tc>
        <w:tc>
          <w:tcPr>
            <w:tcW w:w="1845" w:type="dxa"/>
            <w:shd w:val="clear" w:color="auto" w:fill="auto"/>
            <w:tcMar>
              <w:top w:w="100" w:type="dxa"/>
              <w:left w:w="100" w:type="dxa"/>
              <w:bottom w:w="100" w:type="dxa"/>
              <w:right w:w="100" w:type="dxa"/>
            </w:tcMar>
          </w:tcPr>
          <w:p w14:paraId="26ABC8F5" w14:textId="77777777" w:rsidR="00BD4AB9" w:rsidRPr="00FF4B4B" w:rsidRDefault="00EB49FD">
            <w:pPr>
              <w:widowControl w:val="0"/>
              <w:spacing w:after="0" w:line="240" w:lineRule="auto"/>
              <w:ind w:left="115"/>
              <w:jc w:val="left"/>
              <w:rPr>
                <w:b/>
              </w:rPr>
            </w:pPr>
            <w:r w:rsidRPr="00FF4B4B">
              <w:rPr>
                <w:b/>
              </w:rPr>
              <w:lastRenderedPageBreak/>
              <w:t xml:space="preserve">Target:  </w:t>
            </w:r>
          </w:p>
          <w:p w14:paraId="27492DC1" w14:textId="77777777" w:rsidR="00BD4AB9" w:rsidRPr="00FF4B4B" w:rsidRDefault="00EB49FD">
            <w:pPr>
              <w:widowControl w:val="0"/>
              <w:spacing w:after="0" w:line="240" w:lineRule="auto"/>
              <w:ind w:left="134"/>
              <w:jc w:val="left"/>
            </w:pPr>
            <w:r w:rsidRPr="00FF4B4B">
              <w:t xml:space="preserve">10 - 15  </w:t>
            </w:r>
          </w:p>
          <w:p w14:paraId="3D6D1B48" w14:textId="77777777" w:rsidR="00BD4AB9" w:rsidRPr="00FF4B4B" w:rsidRDefault="00EB49FD">
            <w:pPr>
              <w:widowControl w:val="0"/>
              <w:spacing w:after="0" w:line="240" w:lineRule="auto"/>
              <w:ind w:left="111"/>
              <w:jc w:val="left"/>
            </w:pPr>
            <w:r w:rsidRPr="00FF4B4B">
              <w:t xml:space="preserve">masyarakat  </w:t>
            </w:r>
          </w:p>
          <w:p w14:paraId="1DBC6EA7" w14:textId="77777777" w:rsidR="00BD4AB9" w:rsidRPr="00FF4B4B" w:rsidRDefault="00EB49FD">
            <w:pPr>
              <w:widowControl w:val="0"/>
              <w:spacing w:after="0" w:line="240" w:lineRule="auto"/>
              <w:ind w:left="110"/>
              <w:jc w:val="left"/>
            </w:pPr>
            <w:r w:rsidRPr="00FF4B4B">
              <w:t xml:space="preserve">Lansia (&gt; 60  </w:t>
            </w:r>
          </w:p>
          <w:p w14:paraId="60EDB9CF" w14:textId="77777777" w:rsidR="00BD4AB9" w:rsidRPr="00FF4B4B" w:rsidRDefault="00EB49FD">
            <w:pPr>
              <w:widowControl w:val="0"/>
              <w:spacing w:after="0" w:line="229" w:lineRule="auto"/>
              <w:ind w:left="109" w:right="51" w:firstLine="1"/>
              <w:jc w:val="left"/>
            </w:pPr>
            <w:r w:rsidRPr="00FF4B4B">
              <w:t xml:space="preserve">tahun) setiap  desa di wilayah  kerja  </w:t>
            </w:r>
          </w:p>
          <w:p w14:paraId="1AFE1C6F" w14:textId="77777777" w:rsidR="00BD4AB9" w:rsidRPr="00FF4B4B" w:rsidRDefault="00EB49FD">
            <w:pPr>
              <w:widowControl w:val="0"/>
              <w:spacing w:after="0" w:line="229" w:lineRule="auto"/>
              <w:ind w:left="116" w:right="38" w:hanging="4"/>
              <w:jc w:val="left"/>
            </w:pPr>
            <w:r w:rsidRPr="00FF4B4B">
              <w:t>Desa Barengkok</w:t>
            </w:r>
          </w:p>
          <w:p w14:paraId="219586D3" w14:textId="77777777" w:rsidR="00BD4AB9" w:rsidRPr="00FF4B4B" w:rsidRDefault="00EB49FD">
            <w:pPr>
              <w:widowControl w:val="0"/>
              <w:spacing w:before="271" w:after="0" w:line="240" w:lineRule="auto"/>
              <w:ind w:left="116"/>
              <w:jc w:val="left"/>
              <w:rPr>
                <w:b/>
              </w:rPr>
            </w:pPr>
            <w:r w:rsidRPr="00FF4B4B">
              <w:rPr>
                <w:b/>
              </w:rPr>
              <w:t xml:space="preserve">Sasaran:  </w:t>
            </w:r>
          </w:p>
          <w:p w14:paraId="0061FE7C" w14:textId="77777777" w:rsidR="00BD4AB9" w:rsidRPr="00FF4B4B" w:rsidRDefault="00EB49FD">
            <w:pPr>
              <w:widowControl w:val="0"/>
              <w:spacing w:after="0" w:line="229" w:lineRule="auto"/>
              <w:ind w:left="114" w:right="214" w:hanging="3"/>
              <w:jc w:val="left"/>
            </w:pPr>
            <w:r w:rsidRPr="00FF4B4B">
              <w:t xml:space="preserve">Lansia </w:t>
            </w:r>
            <w:proofErr w:type="gramStart"/>
            <w:r w:rsidRPr="00FF4B4B">
              <w:t>usia  &gt;</w:t>
            </w:r>
            <w:proofErr w:type="gramEnd"/>
            <w:r w:rsidRPr="00FF4B4B">
              <w:t>60 tahun.</w:t>
            </w:r>
          </w:p>
        </w:tc>
        <w:tc>
          <w:tcPr>
            <w:tcW w:w="1905" w:type="dxa"/>
            <w:shd w:val="clear" w:color="auto" w:fill="auto"/>
            <w:tcMar>
              <w:top w:w="100" w:type="dxa"/>
              <w:left w:w="100" w:type="dxa"/>
              <w:bottom w:w="100" w:type="dxa"/>
              <w:right w:w="100" w:type="dxa"/>
            </w:tcMar>
          </w:tcPr>
          <w:p w14:paraId="4A6C8681" w14:textId="77777777" w:rsidR="00BD4AB9" w:rsidRPr="00FF4B4B" w:rsidRDefault="00EB49FD">
            <w:pPr>
              <w:widowControl w:val="0"/>
              <w:spacing w:after="0" w:line="240" w:lineRule="auto"/>
              <w:ind w:left="114"/>
              <w:jc w:val="left"/>
              <w:rPr>
                <w:b/>
              </w:rPr>
            </w:pPr>
            <w:r w:rsidRPr="00FF4B4B">
              <w:rPr>
                <w:b/>
              </w:rPr>
              <w:t xml:space="preserve">Persiapan </w:t>
            </w:r>
          </w:p>
          <w:p w14:paraId="4070EA31" w14:textId="77777777" w:rsidR="00BD4AB9" w:rsidRPr="00FF4B4B" w:rsidRDefault="00EB49FD">
            <w:pPr>
              <w:widowControl w:val="0"/>
              <w:spacing w:after="0" w:line="229" w:lineRule="auto"/>
              <w:ind w:left="291" w:right="177" w:hanging="154"/>
              <w:jc w:val="left"/>
            </w:pPr>
            <w:r w:rsidRPr="00FF4B4B">
              <w:t xml:space="preserve">1.Menyiapkan  bahan  </w:t>
            </w:r>
          </w:p>
          <w:p w14:paraId="46D52E2C" w14:textId="77777777" w:rsidR="00BD4AB9" w:rsidRPr="00FF4B4B" w:rsidRDefault="00EB49FD">
            <w:pPr>
              <w:widowControl w:val="0"/>
              <w:spacing w:before="6" w:after="0" w:line="240" w:lineRule="auto"/>
              <w:jc w:val="center"/>
            </w:pPr>
            <w:r w:rsidRPr="00FF4B4B">
              <w:t xml:space="preserve">penyuluhan  </w:t>
            </w:r>
          </w:p>
          <w:p w14:paraId="7B5915B0" w14:textId="77777777" w:rsidR="00BD4AB9" w:rsidRPr="00FF4B4B" w:rsidRDefault="00EB49FD">
            <w:pPr>
              <w:widowControl w:val="0"/>
              <w:spacing w:after="0" w:line="240" w:lineRule="auto"/>
              <w:ind w:left="301"/>
              <w:jc w:val="left"/>
            </w:pPr>
            <w:r w:rsidRPr="00FF4B4B">
              <w:t xml:space="preserve">(ppt dan  </w:t>
            </w:r>
          </w:p>
          <w:p w14:paraId="23A1FAA0" w14:textId="77777777" w:rsidR="00BD4AB9" w:rsidRPr="00FF4B4B" w:rsidRDefault="00EB49FD">
            <w:pPr>
              <w:widowControl w:val="0"/>
              <w:spacing w:after="0" w:line="240" w:lineRule="auto"/>
              <w:ind w:left="294"/>
              <w:jc w:val="left"/>
            </w:pPr>
            <w:proofErr w:type="gramStart"/>
            <w:r w:rsidRPr="00FF4B4B">
              <w:t>video</w:t>
            </w:r>
            <w:proofErr w:type="gramEnd"/>
            <w:r w:rsidRPr="00FF4B4B">
              <w:t xml:space="preserve">). </w:t>
            </w:r>
          </w:p>
          <w:p w14:paraId="18187F01" w14:textId="77777777" w:rsidR="00BD4AB9" w:rsidRPr="00FF4B4B" w:rsidRDefault="00EB49FD">
            <w:pPr>
              <w:widowControl w:val="0"/>
              <w:spacing w:after="0" w:line="230" w:lineRule="auto"/>
              <w:ind w:left="117" w:right="143"/>
              <w:jc w:val="center"/>
            </w:pPr>
            <w:r w:rsidRPr="00FF4B4B">
              <w:t xml:space="preserve">2.Berkoordinas i dengan  </w:t>
            </w:r>
          </w:p>
          <w:p w14:paraId="7ECD09A6" w14:textId="77777777" w:rsidR="00BD4AB9" w:rsidRPr="00FF4B4B" w:rsidRDefault="00EB49FD">
            <w:pPr>
              <w:widowControl w:val="0"/>
              <w:spacing w:before="5" w:after="0" w:line="240" w:lineRule="auto"/>
              <w:ind w:left="298"/>
              <w:jc w:val="left"/>
            </w:pPr>
            <w:r w:rsidRPr="00FF4B4B">
              <w:t xml:space="preserve">Kader,  </w:t>
            </w:r>
          </w:p>
          <w:p w14:paraId="1AF81FAA" w14:textId="77777777" w:rsidR="00BD4AB9" w:rsidRPr="00FF4B4B" w:rsidRDefault="00EB49FD">
            <w:pPr>
              <w:widowControl w:val="0"/>
              <w:spacing w:after="0" w:line="229" w:lineRule="auto"/>
              <w:ind w:left="302" w:right="98" w:hanging="4"/>
              <w:jc w:val="left"/>
            </w:pPr>
            <w:r w:rsidRPr="00FF4B4B">
              <w:t xml:space="preserve">Kepala Desa,  serta  </w:t>
            </w:r>
          </w:p>
          <w:p w14:paraId="3BE38810" w14:textId="77777777" w:rsidR="00BD4AB9" w:rsidRPr="00FF4B4B" w:rsidRDefault="00EB49FD">
            <w:pPr>
              <w:widowControl w:val="0"/>
              <w:spacing w:before="6" w:after="0" w:line="240" w:lineRule="auto"/>
              <w:ind w:left="273"/>
              <w:jc w:val="left"/>
            </w:pPr>
            <w:proofErr w:type="gramStart"/>
            <w:r w:rsidRPr="00FF4B4B">
              <w:t>jajarannya</w:t>
            </w:r>
            <w:proofErr w:type="gramEnd"/>
            <w:r w:rsidRPr="00FF4B4B">
              <w:t xml:space="preserve">. </w:t>
            </w:r>
          </w:p>
          <w:p w14:paraId="22E79658" w14:textId="77777777" w:rsidR="00BD4AB9" w:rsidRPr="00FF4B4B" w:rsidRDefault="00EB49FD">
            <w:pPr>
              <w:widowControl w:val="0"/>
              <w:spacing w:after="0" w:line="229" w:lineRule="auto"/>
              <w:ind w:left="120" w:right="110"/>
              <w:jc w:val="center"/>
            </w:pPr>
            <w:r w:rsidRPr="00FF4B4B">
              <w:t xml:space="preserve">3.Mengundang  para Lansia  </w:t>
            </w:r>
          </w:p>
          <w:p w14:paraId="297F8137" w14:textId="77777777" w:rsidR="00BD4AB9" w:rsidRPr="00FF4B4B" w:rsidRDefault="00EB49FD">
            <w:pPr>
              <w:widowControl w:val="0"/>
              <w:spacing w:before="6" w:after="0" w:line="240" w:lineRule="auto"/>
              <w:ind w:left="292"/>
              <w:jc w:val="left"/>
            </w:pPr>
            <w:r w:rsidRPr="00FF4B4B">
              <w:t xml:space="preserve">untuk  </w:t>
            </w:r>
          </w:p>
          <w:p w14:paraId="1B8CED41" w14:textId="77777777" w:rsidR="00BD4AB9" w:rsidRPr="00FF4B4B" w:rsidRDefault="00EB49FD">
            <w:pPr>
              <w:widowControl w:val="0"/>
              <w:spacing w:after="0" w:line="230" w:lineRule="auto"/>
              <w:ind w:left="296" w:right="84" w:hanging="5"/>
              <w:jc w:val="left"/>
            </w:pPr>
            <w:r w:rsidRPr="00FF4B4B">
              <w:t xml:space="preserve">berpartisipasi  dalam  </w:t>
            </w:r>
          </w:p>
          <w:p w14:paraId="08769B07" w14:textId="77777777" w:rsidR="00BD4AB9" w:rsidRPr="00FF4B4B" w:rsidRDefault="00EB49FD">
            <w:pPr>
              <w:widowControl w:val="0"/>
              <w:spacing w:before="5" w:after="0" w:line="240" w:lineRule="auto"/>
              <w:jc w:val="center"/>
            </w:pPr>
            <w:r w:rsidRPr="00FF4B4B">
              <w:t xml:space="preserve">penyuluhan  </w:t>
            </w:r>
          </w:p>
          <w:p w14:paraId="492608CD" w14:textId="77777777" w:rsidR="00BD4AB9" w:rsidRPr="00FF4B4B" w:rsidRDefault="00EB49FD">
            <w:pPr>
              <w:widowControl w:val="0"/>
              <w:spacing w:after="0" w:line="240" w:lineRule="auto"/>
              <w:ind w:left="302"/>
              <w:jc w:val="left"/>
            </w:pPr>
            <w:r w:rsidRPr="00FF4B4B">
              <w:t xml:space="preserve">secara  </w:t>
            </w:r>
          </w:p>
          <w:p w14:paraId="532C6F39" w14:textId="77777777" w:rsidR="00BD4AB9" w:rsidRPr="00FF4B4B" w:rsidRDefault="00EB49FD">
            <w:pPr>
              <w:widowControl w:val="0"/>
              <w:spacing w:after="0" w:line="240" w:lineRule="auto"/>
              <w:ind w:left="294"/>
              <w:jc w:val="left"/>
            </w:pPr>
            <w:proofErr w:type="gramStart"/>
            <w:r w:rsidRPr="00FF4B4B">
              <w:t>langsung</w:t>
            </w:r>
            <w:proofErr w:type="gramEnd"/>
            <w:r w:rsidRPr="00FF4B4B">
              <w:t>.</w:t>
            </w:r>
          </w:p>
          <w:p w14:paraId="3ED132AC" w14:textId="77777777" w:rsidR="003A781A" w:rsidRDefault="003A781A">
            <w:pPr>
              <w:widowControl w:val="0"/>
              <w:spacing w:after="0" w:line="240" w:lineRule="auto"/>
              <w:ind w:left="114"/>
              <w:jc w:val="left"/>
              <w:rPr>
                <w:b/>
              </w:rPr>
            </w:pPr>
          </w:p>
          <w:p w14:paraId="6AB3B3DF" w14:textId="77777777" w:rsidR="00BD4AB9" w:rsidRPr="00FF4B4B" w:rsidRDefault="00EB49FD">
            <w:pPr>
              <w:widowControl w:val="0"/>
              <w:spacing w:after="0" w:line="240" w:lineRule="auto"/>
              <w:ind w:left="114"/>
              <w:jc w:val="left"/>
              <w:rPr>
                <w:b/>
              </w:rPr>
            </w:pPr>
            <w:r w:rsidRPr="00FF4B4B">
              <w:rPr>
                <w:b/>
              </w:rPr>
              <w:lastRenderedPageBreak/>
              <w:t xml:space="preserve">Pelaksanaan </w:t>
            </w:r>
          </w:p>
          <w:p w14:paraId="0B086DDF" w14:textId="77777777" w:rsidR="00BD4AB9" w:rsidRPr="00FF4B4B" w:rsidRDefault="00EB49FD">
            <w:pPr>
              <w:widowControl w:val="0"/>
              <w:spacing w:after="0" w:line="240" w:lineRule="auto"/>
              <w:ind w:left="137"/>
              <w:jc w:val="left"/>
            </w:pPr>
            <w:r w:rsidRPr="00FF4B4B">
              <w:t xml:space="preserve">1.Salam  </w:t>
            </w:r>
          </w:p>
          <w:p w14:paraId="5D6BC127" w14:textId="77777777" w:rsidR="00BD4AB9" w:rsidRPr="00FF4B4B" w:rsidRDefault="00EB49FD">
            <w:pPr>
              <w:widowControl w:val="0"/>
              <w:spacing w:after="0" w:line="240" w:lineRule="auto"/>
              <w:ind w:left="291"/>
              <w:jc w:val="left"/>
            </w:pPr>
            <w:proofErr w:type="gramStart"/>
            <w:r w:rsidRPr="00FF4B4B">
              <w:t>pembuka</w:t>
            </w:r>
            <w:proofErr w:type="gramEnd"/>
            <w:r w:rsidRPr="00FF4B4B">
              <w:t xml:space="preserve">. </w:t>
            </w:r>
          </w:p>
          <w:p w14:paraId="09DDD767" w14:textId="77777777" w:rsidR="00BD4AB9" w:rsidRPr="00FF4B4B" w:rsidRDefault="00EB49FD">
            <w:pPr>
              <w:widowControl w:val="0"/>
              <w:spacing w:after="0" w:line="229" w:lineRule="auto"/>
              <w:ind w:left="296" w:right="311" w:hanging="179"/>
              <w:jc w:val="left"/>
            </w:pPr>
            <w:proofErr w:type="gramStart"/>
            <w:r w:rsidRPr="00FF4B4B">
              <w:t>2.Perkenalan</w:t>
            </w:r>
            <w:proofErr w:type="gramEnd"/>
            <w:r w:rsidRPr="00FF4B4B">
              <w:t xml:space="preserve">  diri. </w:t>
            </w:r>
          </w:p>
          <w:p w14:paraId="1E9D42EB" w14:textId="77777777" w:rsidR="00BD4AB9" w:rsidRPr="00FF4B4B" w:rsidRDefault="00EB49FD">
            <w:pPr>
              <w:widowControl w:val="0"/>
              <w:spacing w:before="6" w:after="0" w:line="229" w:lineRule="auto"/>
              <w:ind w:left="291" w:right="297" w:hanging="170"/>
              <w:jc w:val="left"/>
            </w:pPr>
            <w:r w:rsidRPr="00FF4B4B">
              <w:t xml:space="preserve">3.Melakukan  pre-tes dan  </w:t>
            </w:r>
          </w:p>
          <w:p w14:paraId="121CE334" w14:textId="77777777" w:rsidR="00BD4AB9" w:rsidRPr="00FF4B4B" w:rsidRDefault="00EB49FD">
            <w:pPr>
              <w:widowControl w:val="0"/>
              <w:spacing w:before="6" w:after="0" w:line="240" w:lineRule="auto"/>
              <w:ind w:left="291"/>
              <w:jc w:val="left"/>
            </w:pPr>
            <w:r w:rsidRPr="00FF4B4B">
              <w:t xml:space="preserve">registrasi  </w:t>
            </w:r>
          </w:p>
          <w:p w14:paraId="7944ED59" w14:textId="77777777" w:rsidR="00BD4AB9" w:rsidRPr="00FF4B4B" w:rsidRDefault="00EB49FD">
            <w:pPr>
              <w:widowControl w:val="0"/>
              <w:spacing w:after="0" w:line="240" w:lineRule="auto"/>
              <w:ind w:left="292"/>
              <w:jc w:val="left"/>
            </w:pPr>
            <w:r w:rsidRPr="00FF4B4B">
              <w:t xml:space="preserve">kehadiran  </w:t>
            </w:r>
          </w:p>
          <w:p w14:paraId="645256A8" w14:textId="77777777" w:rsidR="00BD4AB9" w:rsidRPr="00FF4B4B" w:rsidRDefault="00EB49FD">
            <w:pPr>
              <w:widowControl w:val="0"/>
              <w:spacing w:after="0" w:line="240" w:lineRule="auto"/>
              <w:ind w:left="291"/>
              <w:jc w:val="left"/>
            </w:pPr>
            <w:r w:rsidRPr="00FF4B4B">
              <w:t xml:space="preserve">pengisian  </w:t>
            </w:r>
          </w:p>
          <w:p w14:paraId="45D35774" w14:textId="77777777" w:rsidR="00BD4AB9" w:rsidRPr="00FF4B4B" w:rsidRDefault="00EB49FD">
            <w:pPr>
              <w:widowControl w:val="0"/>
              <w:spacing w:after="0" w:line="240" w:lineRule="auto"/>
              <w:ind w:right="173"/>
              <w:jc w:val="right"/>
            </w:pPr>
            <w:r w:rsidRPr="00FF4B4B">
              <w:t xml:space="preserve">absen secara  </w:t>
            </w:r>
          </w:p>
          <w:p w14:paraId="57CED09C" w14:textId="77777777" w:rsidR="00BD4AB9" w:rsidRPr="00FF4B4B" w:rsidRDefault="00EB49FD">
            <w:pPr>
              <w:widowControl w:val="0"/>
              <w:spacing w:after="0" w:line="240" w:lineRule="auto"/>
              <w:ind w:left="294"/>
              <w:jc w:val="left"/>
            </w:pPr>
            <w:r w:rsidRPr="00FF4B4B">
              <w:t xml:space="preserve">langsung  </w:t>
            </w:r>
          </w:p>
          <w:p w14:paraId="3425D7D9" w14:textId="77777777" w:rsidR="00BD4AB9" w:rsidRPr="00FF4B4B" w:rsidRDefault="00EB49FD">
            <w:pPr>
              <w:widowControl w:val="0"/>
              <w:spacing w:after="0" w:line="240" w:lineRule="auto"/>
              <w:ind w:left="292"/>
              <w:jc w:val="left"/>
            </w:pPr>
            <w:r w:rsidRPr="00FF4B4B">
              <w:t xml:space="preserve">kepada  </w:t>
            </w:r>
          </w:p>
          <w:p w14:paraId="2AD67E3E" w14:textId="77777777" w:rsidR="00BD4AB9" w:rsidRPr="00FF4B4B" w:rsidRDefault="00EB49FD">
            <w:pPr>
              <w:widowControl w:val="0"/>
              <w:spacing w:after="0" w:line="240" w:lineRule="auto"/>
              <w:ind w:left="293"/>
              <w:jc w:val="left"/>
            </w:pPr>
            <w:r w:rsidRPr="00FF4B4B">
              <w:t xml:space="preserve">Lansia. </w:t>
            </w:r>
          </w:p>
          <w:p w14:paraId="01B5E545" w14:textId="77777777" w:rsidR="00BD4AB9" w:rsidRPr="00FF4B4B" w:rsidRDefault="00EB49FD">
            <w:pPr>
              <w:widowControl w:val="0"/>
              <w:spacing w:after="0" w:line="240" w:lineRule="auto"/>
              <w:ind w:left="113"/>
              <w:jc w:val="left"/>
            </w:pPr>
            <w:r w:rsidRPr="00FF4B4B">
              <w:t xml:space="preserve">4.Penjelasan  </w:t>
            </w:r>
          </w:p>
          <w:p w14:paraId="3A294C40" w14:textId="77777777" w:rsidR="00BD4AB9" w:rsidRPr="00FF4B4B" w:rsidRDefault="00EB49FD">
            <w:pPr>
              <w:widowControl w:val="0"/>
              <w:spacing w:after="0" w:line="240" w:lineRule="auto"/>
              <w:ind w:left="293"/>
              <w:jc w:val="left"/>
            </w:pPr>
            <w:r w:rsidRPr="00FF4B4B">
              <w:t xml:space="preserve">tentang  </w:t>
            </w:r>
          </w:p>
          <w:p w14:paraId="5D5F1854" w14:textId="77777777" w:rsidR="00BD4AB9" w:rsidRPr="00FF4B4B" w:rsidRDefault="00EB49FD">
            <w:pPr>
              <w:widowControl w:val="0"/>
              <w:spacing w:after="0" w:line="240" w:lineRule="auto"/>
              <w:jc w:val="center"/>
            </w:pPr>
            <w:r w:rsidRPr="00FF4B4B">
              <w:t xml:space="preserve">pengertian,  </w:t>
            </w:r>
          </w:p>
          <w:p w14:paraId="243540A2" w14:textId="77777777" w:rsidR="00BD4AB9" w:rsidRPr="00FF4B4B" w:rsidRDefault="00EB49FD">
            <w:pPr>
              <w:widowControl w:val="0"/>
              <w:spacing w:after="0" w:line="229" w:lineRule="auto"/>
              <w:ind w:left="297" w:right="99" w:hanging="1"/>
              <w:jc w:val="left"/>
            </w:pPr>
            <w:r w:rsidRPr="00FF4B4B">
              <w:t xml:space="preserve">faktor resiko,  gejala, dan  </w:t>
            </w:r>
          </w:p>
          <w:p w14:paraId="29FD52D5" w14:textId="77777777" w:rsidR="00BD4AB9" w:rsidRPr="00FF4B4B" w:rsidRDefault="00EB49FD">
            <w:pPr>
              <w:widowControl w:val="0"/>
              <w:spacing w:before="6" w:after="0" w:line="240" w:lineRule="auto"/>
              <w:ind w:left="296"/>
              <w:jc w:val="left"/>
            </w:pPr>
            <w:r w:rsidRPr="00FF4B4B">
              <w:t xml:space="preserve">cara  </w:t>
            </w:r>
          </w:p>
          <w:p w14:paraId="765F6FE5" w14:textId="77777777" w:rsidR="00BD4AB9" w:rsidRPr="00FF4B4B" w:rsidRDefault="00EB49FD">
            <w:pPr>
              <w:widowControl w:val="0"/>
              <w:spacing w:after="0" w:line="240" w:lineRule="auto"/>
              <w:ind w:left="294"/>
              <w:jc w:val="left"/>
            </w:pPr>
            <w:r w:rsidRPr="00FF4B4B">
              <w:t xml:space="preserve">mencegah  </w:t>
            </w:r>
          </w:p>
          <w:p w14:paraId="46549F13" w14:textId="77777777" w:rsidR="00BD4AB9" w:rsidRPr="00FF4B4B" w:rsidRDefault="00EB49FD">
            <w:pPr>
              <w:widowControl w:val="0"/>
              <w:spacing w:after="0" w:line="240" w:lineRule="auto"/>
              <w:ind w:left="291"/>
              <w:jc w:val="left"/>
            </w:pPr>
            <w:r w:rsidRPr="00FF4B4B">
              <w:t xml:space="preserve">penyakit  </w:t>
            </w:r>
          </w:p>
          <w:p w14:paraId="3767718C" w14:textId="77777777" w:rsidR="00BD4AB9" w:rsidRPr="00FF4B4B" w:rsidRDefault="00EB49FD">
            <w:pPr>
              <w:widowControl w:val="0"/>
              <w:spacing w:after="0" w:line="240" w:lineRule="auto"/>
              <w:ind w:left="296"/>
              <w:jc w:val="left"/>
            </w:pPr>
            <w:r w:rsidRPr="00FF4B4B">
              <w:t xml:space="preserve">diabetes  </w:t>
            </w:r>
          </w:p>
          <w:p w14:paraId="167BD2F1" w14:textId="77777777" w:rsidR="00BD4AB9" w:rsidRPr="00FF4B4B" w:rsidRDefault="00EB49FD">
            <w:pPr>
              <w:widowControl w:val="0"/>
              <w:spacing w:after="0" w:line="240" w:lineRule="auto"/>
              <w:jc w:val="center"/>
            </w:pPr>
            <w:r w:rsidRPr="00FF4B4B">
              <w:lastRenderedPageBreak/>
              <w:t xml:space="preserve">melitus dan  </w:t>
            </w:r>
          </w:p>
          <w:p w14:paraId="27581B2E" w14:textId="77777777" w:rsidR="00BD4AB9" w:rsidRPr="00FF4B4B" w:rsidRDefault="00EB49FD">
            <w:pPr>
              <w:widowControl w:val="0"/>
              <w:spacing w:after="0" w:line="240" w:lineRule="auto"/>
              <w:ind w:left="292"/>
              <w:jc w:val="left"/>
            </w:pPr>
            <w:proofErr w:type="gramStart"/>
            <w:r w:rsidRPr="00FF4B4B">
              <w:t>hipertensi</w:t>
            </w:r>
            <w:proofErr w:type="gramEnd"/>
            <w:r w:rsidRPr="00FF4B4B">
              <w:t xml:space="preserve">. </w:t>
            </w:r>
          </w:p>
          <w:p w14:paraId="7A176CF4" w14:textId="77777777" w:rsidR="00BD4AB9" w:rsidRPr="00FF4B4B" w:rsidRDefault="00EB49FD">
            <w:pPr>
              <w:widowControl w:val="0"/>
              <w:spacing w:after="0" w:line="229" w:lineRule="auto"/>
              <w:ind w:left="118" w:right="297"/>
              <w:jc w:val="center"/>
            </w:pPr>
            <w:r w:rsidRPr="00FF4B4B">
              <w:t xml:space="preserve">5.Melakukan  sesi tanya  </w:t>
            </w:r>
          </w:p>
          <w:p w14:paraId="6FBBC426" w14:textId="77777777" w:rsidR="00BD4AB9" w:rsidRPr="00FF4B4B" w:rsidRDefault="00EB49FD">
            <w:pPr>
              <w:widowControl w:val="0"/>
              <w:spacing w:before="6" w:after="0" w:line="240" w:lineRule="auto"/>
              <w:ind w:left="273"/>
              <w:jc w:val="left"/>
            </w:pPr>
            <w:r w:rsidRPr="00FF4B4B">
              <w:t xml:space="preserve">jawab dan  </w:t>
            </w:r>
          </w:p>
          <w:p w14:paraId="1160DB38" w14:textId="77777777" w:rsidR="00BD4AB9" w:rsidRPr="00FF4B4B" w:rsidRDefault="00EB49FD">
            <w:pPr>
              <w:widowControl w:val="0"/>
              <w:spacing w:after="0" w:line="229" w:lineRule="auto"/>
              <w:ind w:left="293" w:right="62" w:hanging="1"/>
              <w:jc w:val="left"/>
            </w:pPr>
            <w:r w:rsidRPr="00FF4B4B">
              <w:t xml:space="preserve">pengisian pos  tes dan diakhiri  </w:t>
            </w:r>
          </w:p>
          <w:p w14:paraId="4BC6BF19" w14:textId="77777777" w:rsidR="00BD4AB9" w:rsidRPr="00FF4B4B" w:rsidRDefault="00EB49FD">
            <w:pPr>
              <w:widowControl w:val="0"/>
              <w:spacing w:after="0" w:line="240" w:lineRule="auto"/>
              <w:ind w:left="296"/>
              <w:jc w:val="left"/>
            </w:pPr>
            <w:r w:rsidRPr="00FF4B4B">
              <w:t xml:space="preserve">dengan  </w:t>
            </w:r>
          </w:p>
          <w:p w14:paraId="229DEE10" w14:textId="77777777" w:rsidR="00BD4AB9" w:rsidRPr="00FF4B4B" w:rsidRDefault="00EB49FD">
            <w:pPr>
              <w:widowControl w:val="0"/>
              <w:spacing w:after="0" w:line="240" w:lineRule="auto"/>
              <w:ind w:left="291"/>
              <w:jc w:val="left"/>
            </w:pPr>
            <w:proofErr w:type="gramStart"/>
            <w:r w:rsidRPr="00FF4B4B">
              <w:t>penutupan</w:t>
            </w:r>
            <w:proofErr w:type="gramEnd"/>
            <w:r w:rsidRPr="00FF4B4B">
              <w:t xml:space="preserve">. </w:t>
            </w:r>
          </w:p>
          <w:p w14:paraId="1FC29655" w14:textId="77777777" w:rsidR="00BD4AB9" w:rsidRPr="00FF4B4B" w:rsidRDefault="00EB49FD">
            <w:pPr>
              <w:widowControl w:val="0"/>
              <w:spacing w:before="271" w:after="0" w:line="229" w:lineRule="auto"/>
              <w:ind w:left="114" w:right="122"/>
              <w:jc w:val="left"/>
              <w:rPr>
                <w:b/>
              </w:rPr>
            </w:pPr>
            <w:r w:rsidRPr="00FF4B4B">
              <w:rPr>
                <w:b/>
              </w:rPr>
              <w:t xml:space="preserve">Monitoring &amp;  Evaluasi </w:t>
            </w:r>
          </w:p>
          <w:p w14:paraId="070E0F67" w14:textId="77777777" w:rsidR="00BD4AB9" w:rsidRPr="00FF4B4B" w:rsidRDefault="00EB49FD">
            <w:pPr>
              <w:widowControl w:val="0"/>
              <w:spacing w:before="6" w:after="0" w:line="229" w:lineRule="auto"/>
              <w:ind w:left="137" w:right="192"/>
              <w:jc w:val="center"/>
            </w:pPr>
            <w:r w:rsidRPr="00FF4B4B">
              <w:t xml:space="preserve">1.Pelaksanaan  penyuluhan  </w:t>
            </w:r>
          </w:p>
          <w:p w14:paraId="417191B3" w14:textId="77777777" w:rsidR="00BD4AB9" w:rsidRPr="00FF4B4B" w:rsidRDefault="00EB49FD">
            <w:pPr>
              <w:widowControl w:val="0"/>
              <w:spacing w:before="6" w:after="0" w:line="240" w:lineRule="auto"/>
              <w:ind w:left="296"/>
              <w:jc w:val="left"/>
            </w:pPr>
            <w:r w:rsidRPr="00FF4B4B">
              <w:t xml:space="preserve">dikatakan  </w:t>
            </w:r>
          </w:p>
          <w:p w14:paraId="3CEF4B1B" w14:textId="77777777" w:rsidR="00BD4AB9" w:rsidRPr="00FF4B4B" w:rsidRDefault="00EB49FD">
            <w:pPr>
              <w:widowControl w:val="0"/>
              <w:spacing w:after="0" w:line="240" w:lineRule="auto"/>
              <w:ind w:right="197"/>
              <w:jc w:val="right"/>
            </w:pPr>
            <w:r w:rsidRPr="00FF4B4B">
              <w:t xml:space="preserve">berhasil jika  </w:t>
            </w:r>
          </w:p>
          <w:p w14:paraId="432124CC" w14:textId="77777777" w:rsidR="00BD4AB9" w:rsidRPr="00FF4B4B" w:rsidRDefault="00EB49FD">
            <w:pPr>
              <w:widowControl w:val="0"/>
              <w:spacing w:after="0" w:line="240" w:lineRule="auto"/>
              <w:ind w:left="273"/>
              <w:jc w:val="left"/>
            </w:pPr>
            <w:r w:rsidRPr="00FF4B4B">
              <w:t xml:space="preserve">jumlah  </w:t>
            </w:r>
          </w:p>
          <w:p w14:paraId="698D85B7" w14:textId="77777777" w:rsidR="00BD4AB9" w:rsidRPr="00FF4B4B" w:rsidRDefault="00EB49FD">
            <w:pPr>
              <w:widowControl w:val="0"/>
              <w:spacing w:after="0" w:line="240" w:lineRule="auto"/>
              <w:ind w:left="292"/>
              <w:jc w:val="left"/>
            </w:pPr>
            <w:r w:rsidRPr="00FF4B4B">
              <w:t xml:space="preserve">kehadiran  </w:t>
            </w:r>
          </w:p>
          <w:p w14:paraId="754FB4FD" w14:textId="77777777" w:rsidR="00BD4AB9" w:rsidRPr="00FF4B4B" w:rsidRDefault="00EB49FD">
            <w:pPr>
              <w:widowControl w:val="0"/>
              <w:spacing w:after="0" w:line="240" w:lineRule="auto"/>
              <w:ind w:left="291"/>
              <w:jc w:val="left"/>
            </w:pPr>
            <w:r w:rsidRPr="00FF4B4B">
              <w:t xml:space="preserve">peserta  </w:t>
            </w:r>
          </w:p>
          <w:p w14:paraId="0DDF4340" w14:textId="77777777" w:rsidR="00BD4AB9" w:rsidRPr="00FF4B4B" w:rsidRDefault="00EB49FD">
            <w:pPr>
              <w:widowControl w:val="0"/>
              <w:spacing w:after="0" w:line="240" w:lineRule="auto"/>
              <w:ind w:left="294"/>
              <w:jc w:val="left"/>
            </w:pPr>
            <w:r w:rsidRPr="00FF4B4B">
              <w:t xml:space="preserve">mencapai  </w:t>
            </w:r>
          </w:p>
          <w:p w14:paraId="4923B31C" w14:textId="77777777" w:rsidR="00BD4AB9" w:rsidRPr="00FF4B4B" w:rsidRDefault="00EB49FD">
            <w:pPr>
              <w:widowControl w:val="0"/>
              <w:spacing w:after="0" w:line="240" w:lineRule="auto"/>
              <w:ind w:left="303"/>
              <w:jc w:val="left"/>
            </w:pPr>
            <w:r w:rsidRPr="00FF4B4B">
              <w:t xml:space="preserve">80%. </w:t>
            </w:r>
          </w:p>
          <w:p w14:paraId="799B103C" w14:textId="77777777" w:rsidR="00BD4AB9" w:rsidRPr="00FF4B4B" w:rsidRDefault="00EB49FD">
            <w:pPr>
              <w:widowControl w:val="0"/>
              <w:spacing w:after="0" w:line="229" w:lineRule="auto"/>
              <w:ind w:left="117" w:right="192"/>
              <w:jc w:val="center"/>
            </w:pPr>
            <w:r w:rsidRPr="00FF4B4B">
              <w:t xml:space="preserve">2.Pelaksanaan  </w:t>
            </w:r>
            <w:r w:rsidRPr="00FF4B4B">
              <w:lastRenderedPageBreak/>
              <w:t xml:space="preserve">penyuluhan  </w:t>
            </w:r>
          </w:p>
          <w:p w14:paraId="4CCAD08C" w14:textId="77777777" w:rsidR="00BD4AB9" w:rsidRPr="00FF4B4B" w:rsidRDefault="00EB49FD">
            <w:pPr>
              <w:widowControl w:val="0"/>
              <w:spacing w:before="6" w:after="0" w:line="240" w:lineRule="auto"/>
              <w:ind w:left="296"/>
              <w:jc w:val="left"/>
            </w:pPr>
            <w:r w:rsidRPr="00FF4B4B">
              <w:t xml:space="preserve">dikatakan  </w:t>
            </w:r>
          </w:p>
          <w:p w14:paraId="1BAF635A" w14:textId="77777777" w:rsidR="00BD4AB9" w:rsidRPr="00FF4B4B" w:rsidRDefault="00EB49FD">
            <w:pPr>
              <w:widowControl w:val="0"/>
              <w:spacing w:after="0" w:line="240" w:lineRule="auto"/>
              <w:ind w:right="197"/>
              <w:jc w:val="right"/>
            </w:pPr>
            <w:r w:rsidRPr="00FF4B4B">
              <w:t xml:space="preserve">berhasil jika  </w:t>
            </w:r>
          </w:p>
          <w:p w14:paraId="32833B07" w14:textId="77777777" w:rsidR="00BD4AB9" w:rsidRPr="00FF4B4B" w:rsidRDefault="00EB49FD">
            <w:pPr>
              <w:widowControl w:val="0"/>
              <w:spacing w:after="0" w:line="229" w:lineRule="auto"/>
              <w:ind w:left="295" w:right="77" w:hanging="4"/>
              <w:jc w:val="left"/>
            </w:pPr>
            <w:r w:rsidRPr="00FF4B4B">
              <w:t xml:space="preserve">berjalan tepat  waktu sesuai  </w:t>
            </w:r>
          </w:p>
          <w:p w14:paraId="6F7C5262" w14:textId="77777777" w:rsidR="00BD4AB9" w:rsidRPr="00FF4B4B" w:rsidRDefault="00EB49FD">
            <w:pPr>
              <w:widowControl w:val="0"/>
              <w:spacing w:before="6" w:after="0" w:line="240" w:lineRule="auto"/>
              <w:ind w:left="291"/>
              <w:jc w:val="left"/>
            </w:pPr>
            <w:proofErr w:type="gramStart"/>
            <w:r w:rsidRPr="00FF4B4B">
              <w:t>rencana</w:t>
            </w:r>
            <w:proofErr w:type="gramEnd"/>
            <w:r w:rsidRPr="00FF4B4B">
              <w:t xml:space="preserve">. </w:t>
            </w:r>
          </w:p>
          <w:p w14:paraId="0F716773" w14:textId="77777777" w:rsidR="00BD4AB9" w:rsidRPr="00FF4B4B" w:rsidRDefault="00EB49FD">
            <w:pPr>
              <w:widowControl w:val="0"/>
              <w:spacing w:after="0" w:line="229" w:lineRule="auto"/>
              <w:ind w:left="120" w:right="192"/>
              <w:jc w:val="center"/>
            </w:pPr>
            <w:r w:rsidRPr="00FF4B4B">
              <w:t xml:space="preserve">3.Pelaksanaan  penyuluhan  </w:t>
            </w:r>
          </w:p>
          <w:p w14:paraId="0C9A6559" w14:textId="77777777" w:rsidR="00BD4AB9" w:rsidRPr="00FF4B4B" w:rsidRDefault="00EB49FD">
            <w:pPr>
              <w:widowControl w:val="0"/>
              <w:spacing w:before="6" w:after="0" w:line="240" w:lineRule="auto"/>
              <w:ind w:left="296"/>
              <w:jc w:val="left"/>
            </w:pPr>
            <w:r w:rsidRPr="00FF4B4B">
              <w:t xml:space="preserve">dikatakan  </w:t>
            </w:r>
          </w:p>
          <w:p w14:paraId="1A2EAE26" w14:textId="77777777" w:rsidR="00BD4AB9" w:rsidRPr="00FF4B4B" w:rsidRDefault="00EB49FD">
            <w:pPr>
              <w:widowControl w:val="0"/>
              <w:spacing w:after="0" w:line="240" w:lineRule="auto"/>
              <w:ind w:right="197"/>
              <w:jc w:val="right"/>
            </w:pPr>
            <w:r w:rsidRPr="00FF4B4B">
              <w:t xml:space="preserve">berhasil jika  </w:t>
            </w:r>
          </w:p>
          <w:p w14:paraId="0BDB9EBB" w14:textId="77777777" w:rsidR="00BD4AB9" w:rsidRPr="00FF4B4B" w:rsidRDefault="00EB49FD">
            <w:pPr>
              <w:widowControl w:val="0"/>
              <w:spacing w:after="0" w:line="240" w:lineRule="auto"/>
              <w:ind w:right="185"/>
              <w:jc w:val="right"/>
            </w:pPr>
            <w:r w:rsidRPr="00FF4B4B">
              <w:t xml:space="preserve">jawaban pos  </w:t>
            </w:r>
          </w:p>
          <w:p w14:paraId="036524E2" w14:textId="77777777" w:rsidR="00BD4AB9" w:rsidRPr="00FF4B4B" w:rsidRDefault="00EB49FD">
            <w:pPr>
              <w:widowControl w:val="0"/>
              <w:spacing w:after="0" w:line="240" w:lineRule="auto"/>
              <w:ind w:left="293"/>
              <w:jc w:val="left"/>
            </w:pPr>
            <w:r w:rsidRPr="00FF4B4B">
              <w:t xml:space="preserve">tes lebih  </w:t>
            </w:r>
          </w:p>
          <w:p w14:paraId="5A44A760" w14:textId="77777777" w:rsidR="00BD4AB9" w:rsidRPr="00FF4B4B" w:rsidRDefault="00EB49FD">
            <w:pPr>
              <w:widowControl w:val="0"/>
              <w:spacing w:after="0" w:line="240" w:lineRule="auto"/>
              <w:ind w:left="293"/>
              <w:jc w:val="left"/>
            </w:pPr>
            <w:r w:rsidRPr="00FF4B4B">
              <w:t xml:space="preserve">tinggi  </w:t>
            </w:r>
          </w:p>
          <w:p w14:paraId="16D5ED56" w14:textId="77777777" w:rsidR="00BD4AB9" w:rsidRPr="00FF4B4B" w:rsidRDefault="00EB49FD">
            <w:pPr>
              <w:widowControl w:val="0"/>
              <w:spacing w:after="0" w:line="240" w:lineRule="auto"/>
              <w:ind w:left="294"/>
              <w:jc w:val="left"/>
            </w:pPr>
            <w:r w:rsidRPr="00FF4B4B">
              <w:t xml:space="preserve">nilainya  </w:t>
            </w:r>
          </w:p>
          <w:p w14:paraId="27FEBF74" w14:textId="77777777" w:rsidR="00BD4AB9" w:rsidRPr="00FF4B4B" w:rsidRDefault="00EB49FD">
            <w:pPr>
              <w:widowControl w:val="0"/>
              <w:spacing w:after="0" w:line="240" w:lineRule="auto"/>
              <w:ind w:right="69"/>
              <w:jc w:val="right"/>
            </w:pPr>
            <w:r w:rsidRPr="00FF4B4B">
              <w:t xml:space="preserve">dibandingkan pre tes yang  </w:t>
            </w:r>
          </w:p>
          <w:p w14:paraId="73039C5B" w14:textId="7DFD3B74" w:rsidR="00BD4AB9" w:rsidRPr="00FF4B4B" w:rsidRDefault="00EB49FD">
            <w:pPr>
              <w:widowControl w:val="0"/>
              <w:spacing w:after="0" w:line="240" w:lineRule="auto"/>
              <w:ind w:right="65"/>
              <w:jc w:val="right"/>
            </w:pPr>
            <w:proofErr w:type="gramStart"/>
            <w:r w:rsidRPr="00FF4B4B">
              <w:t>dilaksanakan</w:t>
            </w:r>
            <w:proofErr w:type="gramEnd"/>
            <w:r w:rsidRPr="00FF4B4B">
              <w:t>.</w:t>
            </w:r>
          </w:p>
        </w:tc>
        <w:tc>
          <w:tcPr>
            <w:tcW w:w="1320" w:type="dxa"/>
            <w:shd w:val="clear" w:color="auto" w:fill="auto"/>
            <w:tcMar>
              <w:top w:w="100" w:type="dxa"/>
              <w:left w:w="100" w:type="dxa"/>
              <w:bottom w:w="100" w:type="dxa"/>
              <w:right w:w="100" w:type="dxa"/>
            </w:tcMar>
          </w:tcPr>
          <w:p w14:paraId="6C923961" w14:textId="77777777" w:rsidR="00BD4AB9" w:rsidRPr="00FF4B4B" w:rsidRDefault="00EB49FD">
            <w:pPr>
              <w:widowControl w:val="0"/>
              <w:spacing w:after="0" w:line="229" w:lineRule="auto"/>
              <w:ind w:left="112" w:right="58"/>
              <w:jc w:val="left"/>
            </w:pPr>
            <w:proofErr w:type="gramStart"/>
            <w:r w:rsidRPr="00FF4B4B">
              <w:lastRenderedPageBreak/>
              <w:t>Mahasiswa  Poltekkes</w:t>
            </w:r>
            <w:proofErr w:type="gramEnd"/>
            <w:r w:rsidRPr="00FF4B4B">
              <w:t xml:space="preserve">  Jakarta II.</w:t>
            </w:r>
          </w:p>
        </w:tc>
        <w:tc>
          <w:tcPr>
            <w:tcW w:w="1410" w:type="dxa"/>
            <w:shd w:val="clear" w:color="auto" w:fill="auto"/>
            <w:tcMar>
              <w:top w:w="100" w:type="dxa"/>
              <w:left w:w="100" w:type="dxa"/>
              <w:bottom w:w="100" w:type="dxa"/>
              <w:right w:w="100" w:type="dxa"/>
            </w:tcMar>
          </w:tcPr>
          <w:p w14:paraId="40B034DA" w14:textId="77777777" w:rsidR="00BD4AB9" w:rsidRPr="00FF4B4B" w:rsidRDefault="00EB49FD">
            <w:pPr>
              <w:widowControl w:val="0"/>
              <w:spacing w:after="0" w:line="240" w:lineRule="auto"/>
              <w:ind w:left="116"/>
              <w:jc w:val="left"/>
            </w:pPr>
            <w:r w:rsidRPr="00FF4B4B">
              <w:t xml:space="preserve">Kader,  </w:t>
            </w:r>
          </w:p>
          <w:p w14:paraId="42E8575A" w14:textId="77777777" w:rsidR="00BD4AB9" w:rsidRPr="00FF4B4B" w:rsidRDefault="00EB49FD">
            <w:pPr>
              <w:widowControl w:val="0"/>
              <w:spacing w:after="0" w:line="240" w:lineRule="auto"/>
              <w:ind w:left="116"/>
              <w:jc w:val="left"/>
            </w:pPr>
            <w:r w:rsidRPr="00FF4B4B">
              <w:t xml:space="preserve">Kepala  </w:t>
            </w:r>
          </w:p>
          <w:p w14:paraId="666BEE76" w14:textId="77777777" w:rsidR="00BD4AB9" w:rsidRPr="00FF4B4B" w:rsidRDefault="00EB49FD">
            <w:pPr>
              <w:widowControl w:val="0"/>
              <w:spacing w:after="0" w:line="240" w:lineRule="auto"/>
              <w:ind w:left="111"/>
              <w:jc w:val="left"/>
            </w:pPr>
            <w:r w:rsidRPr="00FF4B4B">
              <w:t>Desa.</w:t>
            </w:r>
          </w:p>
        </w:tc>
        <w:tc>
          <w:tcPr>
            <w:tcW w:w="1470" w:type="dxa"/>
            <w:shd w:val="clear" w:color="auto" w:fill="auto"/>
            <w:tcMar>
              <w:top w:w="100" w:type="dxa"/>
              <w:left w:w="100" w:type="dxa"/>
              <w:bottom w:w="100" w:type="dxa"/>
              <w:right w:w="100" w:type="dxa"/>
            </w:tcMar>
          </w:tcPr>
          <w:p w14:paraId="55A80BBE" w14:textId="77777777" w:rsidR="00BD4AB9" w:rsidRPr="00FF4B4B" w:rsidRDefault="00EB49FD">
            <w:pPr>
              <w:widowControl w:val="0"/>
              <w:spacing w:after="0" w:line="229" w:lineRule="auto"/>
              <w:ind w:left="122" w:right="122" w:hanging="8"/>
              <w:jc w:val="left"/>
            </w:pPr>
            <w:r w:rsidRPr="00FF4B4B">
              <w:t xml:space="preserve">Dilakukan  secara  </w:t>
            </w:r>
          </w:p>
          <w:p w14:paraId="2AD760ED" w14:textId="77777777" w:rsidR="00BD4AB9" w:rsidRPr="00FF4B4B" w:rsidRDefault="00EB49FD">
            <w:pPr>
              <w:widowControl w:val="0"/>
              <w:spacing w:before="6" w:after="0" w:line="240" w:lineRule="auto"/>
              <w:ind w:left="114"/>
              <w:jc w:val="left"/>
            </w:pPr>
            <w:r w:rsidRPr="00FF4B4B">
              <w:t xml:space="preserve">langsung  </w:t>
            </w:r>
          </w:p>
          <w:p w14:paraId="23AE22F7" w14:textId="77777777" w:rsidR="00BD4AB9" w:rsidRPr="00FF4B4B" w:rsidRDefault="00EB49FD">
            <w:pPr>
              <w:widowControl w:val="0"/>
              <w:spacing w:after="0" w:line="229" w:lineRule="auto"/>
              <w:ind w:left="116" w:right="51" w:hanging="5"/>
              <w:jc w:val="left"/>
            </w:pPr>
            <w:r w:rsidRPr="00FF4B4B">
              <w:t xml:space="preserve">pada setiap  desa di  </w:t>
            </w:r>
          </w:p>
          <w:p w14:paraId="6A80206A" w14:textId="77777777" w:rsidR="00BD4AB9" w:rsidRPr="00FF4B4B" w:rsidRDefault="00EB49FD">
            <w:pPr>
              <w:widowControl w:val="0"/>
              <w:spacing w:before="6" w:after="0" w:line="230" w:lineRule="auto"/>
              <w:ind w:left="113" w:right="43" w:firstLine="5"/>
              <w:jc w:val="left"/>
            </w:pPr>
            <w:r w:rsidRPr="00FF4B4B">
              <w:t>Kecamatan  Leuwilian g.</w:t>
            </w:r>
          </w:p>
        </w:tc>
        <w:tc>
          <w:tcPr>
            <w:tcW w:w="930" w:type="dxa"/>
            <w:shd w:val="clear" w:color="auto" w:fill="auto"/>
            <w:tcMar>
              <w:top w:w="100" w:type="dxa"/>
              <w:left w:w="100" w:type="dxa"/>
              <w:bottom w:w="100" w:type="dxa"/>
              <w:right w:w="100" w:type="dxa"/>
            </w:tcMar>
          </w:tcPr>
          <w:p w14:paraId="506875AC" w14:textId="77777777" w:rsidR="00BD4AB9" w:rsidRPr="00FF4B4B" w:rsidRDefault="00EB49FD">
            <w:pPr>
              <w:widowControl w:val="0"/>
              <w:spacing w:after="0" w:line="240" w:lineRule="auto"/>
              <w:ind w:left="118"/>
              <w:jc w:val="left"/>
            </w:pPr>
            <w:r w:rsidRPr="00FF4B4B">
              <w:t xml:space="preserve">60  </w:t>
            </w:r>
          </w:p>
          <w:p w14:paraId="5277284A" w14:textId="77777777" w:rsidR="00BD4AB9" w:rsidRPr="00FF4B4B" w:rsidRDefault="00EB49FD">
            <w:pPr>
              <w:widowControl w:val="0"/>
              <w:spacing w:after="0" w:line="240" w:lineRule="auto"/>
              <w:ind w:left="111"/>
              <w:jc w:val="left"/>
            </w:pPr>
            <w:r w:rsidRPr="00FF4B4B">
              <w:t>menit</w:t>
            </w:r>
          </w:p>
        </w:tc>
        <w:tc>
          <w:tcPr>
            <w:tcW w:w="1200" w:type="dxa"/>
            <w:shd w:val="clear" w:color="auto" w:fill="auto"/>
            <w:tcMar>
              <w:top w:w="100" w:type="dxa"/>
              <w:left w:w="100" w:type="dxa"/>
              <w:bottom w:w="100" w:type="dxa"/>
              <w:right w:w="100" w:type="dxa"/>
            </w:tcMar>
          </w:tcPr>
          <w:p w14:paraId="405192CC" w14:textId="77777777" w:rsidR="00BD4AB9" w:rsidRPr="00FF4B4B" w:rsidRDefault="00EB49FD">
            <w:pPr>
              <w:widowControl w:val="0"/>
              <w:spacing w:after="0" w:line="240" w:lineRule="auto"/>
              <w:ind w:left="118"/>
              <w:jc w:val="left"/>
              <w:rPr>
                <w:b/>
                <w:color w:val="0D0D0D"/>
              </w:rPr>
            </w:pPr>
            <w:r w:rsidRPr="00FF4B4B">
              <w:rPr>
                <w:b/>
                <w:color w:val="0D0D0D"/>
              </w:rPr>
              <w:t xml:space="preserve">SDM: </w:t>
            </w:r>
          </w:p>
          <w:p w14:paraId="147975E0" w14:textId="77777777" w:rsidR="00BD4AB9" w:rsidRPr="00FF4B4B" w:rsidRDefault="00EB49FD">
            <w:pPr>
              <w:widowControl w:val="0"/>
              <w:spacing w:after="0" w:line="240" w:lineRule="auto"/>
              <w:ind w:left="113"/>
              <w:jc w:val="left"/>
              <w:rPr>
                <w:color w:val="0D0D0D"/>
              </w:rPr>
            </w:pPr>
            <w:r w:rsidRPr="00FF4B4B">
              <w:rPr>
                <w:color w:val="0D0D0D"/>
              </w:rPr>
              <w:t xml:space="preserve">Mahasis </w:t>
            </w:r>
          </w:p>
          <w:p w14:paraId="12ABDD15" w14:textId="77777777" w:rsidR="00BD4AB9" w:rsidRPr="00FF4B4B" w:rsidRDefault="00EB49FD">
            <w:pPr>
              <w:widowControl w:val="0"/>
              <w:spacing w:after="0" w:line="240" w:lineRule="auto"/>
              <w:ind w:left="115"/>
              <w:jc w:val="left"/>
              <w:rPr>
                <w:color w:val="0D0D0D"/>
              </w:rPr>
            </w:pPr>
            <w:r w:rsidRPr="00FF4B4B">
              <w:rPr>
                <w:color w:val="0D0D0D"/>
              </w:rPr>
              <w:t xml:space="preserve">wa  </w:t>
            </w:r>
          </w:p>
          <w:p w14:paraId="664D25C6" w14:textId="77777777" w:rsidR="00BD4AB9" w:rsidRPr="00FF4B4B" w:rsidRDefault="00EB49FD">
            <w:pPr>
              <w:widowControl w:val="0"/>
              <w:spacing w:before="271" w:after="0" w:line="240" w:lineRule="auto"/>
              <w:ind w:left="113"/>
              <w:jc w:val="left"/>
              <w:rPr>
                <w:b/>
                <w:color w:val="0D0D0D"/>
              </w:rPr>
            </w:pPr>
            <w:r w:rsidRPr="00FF4B4B">
              <w:rPr>
                <w:b/>
                <w:color w:val="0D0D0D"/>
              </w:rPr>
              <w:t xml:space="preserve">Material </w:t>
            </w:r>
          </w:p>
          <w:p w14:paraId="38AF1125" w14:textId="77777777" w:rsidR="00BD4AB9" w:rsidRPr="00FF4B4B" w:rsidRDefault="00EB49FD">
            <w:pPr>
              <w:widowControl w:val="0"/>
              <w:spacing w:after="0" w:line="240" w:lineRule="auto"/>
              <w:ind w:left="130"/>
              <w:jc w:val="left"/>
              <w:rPr>
                <w:b/>
                <w:color w:val="0D0D0D"/>
              </w:rPr>
            </w:pPr>
            <w:r w:rsidRPr="00FF4B4B">
              <w:rPr>
                <w:b/>
                <w:color w:val="0D0D0D"/>
              </w:rPr>
              <w:t xml:space="preserve">: </w:t>
            </w:r>
          </w:p>
          <w:p w14:paraId="2F3187B8" w14:textId="77777777" w:rsidR="00BD4AB9" w:rsidRPr="00FF4B4B" w:rsidRDefault="00EB49FD">
            <w:pPr>
              <w:widowControl w:val="0"/>
              <w:spacing w:after="0" w:line="240" w:lineRule="auto"/>
              <w:ind w:left="119"/>
              <w:jc w:val="left"/>
              <w:rPr>
                <w:color w:val="0D0D0D"/>
              </w:rPr>
            </w:pPr>
            <w:r w:rsidRPr="00FF4B4B">
              <w:rPr>
                <w:color w:val="0D0D0D"/>
              </w:rPr>
              <w:t xml:space="preserve">- Poster </w:t>
            </w:r>
          </w:p>
          <w:p w14:paraId="1A305811" w14:textId="77777777" w:rsidR="00BD4AB9" w:rsidRPr="00FF4B4B" w:rsidRDefault="00EB49FD">
            <w:pPr>
              <w:widowControl w:val="0"/>
              <w:spacing w:after="0" w:line="240" w:lineRule="auto"/>
              <w:ind w:left="119"/>
              <w:jc w:val="left"/>
              <w:rPr>
                <w:color w:val="0D0D0D"/>
              </w:rPr>
            </w:pPr>
            <w:r w:rsidRPr="00FF4B4B">
              <w:rPr>
                <w:color w:val="0D0D0D"/>
              </w:rPr>
              <w:t xml:space="preserve">- Form  </w:t>
            </w:r>
          </w:p>
          <w:p w14:paraId="4BAF3CD2" w14:textId="77777777" w:rsidR="00BD4AB9" w:rsidRPr="00FF4B4B" w:rsidRDefault="00EB49FD">
            <w:pPr>
              <w:widowControl w:val="0"/>
              <w:spacing w:after="0" w:line="240" w:lineRule="auto"/>
              <w:jc w:val="center"/>
              <w:rPr>
                <w:color w:val="0D0D0D"/>
              </w:rPr>
            </w:pPr>
            <w:r w:rsidRPr="00FF4B4B">
              <w:rPr>
                <w:color w:val="0D0D0D"/>
              </w:rPr>
              <w:t xml:space="preserve">pre/pos  </w:t>
            </w:r>
          </w:p>
          <w:p w14:paraId="1CBD2A6B" w14:textId="77777777" w:rsidR="00BD4AB9" w:rsidRPr="00FF4B4B" w:rsidRDefault="00EB49FD">
            <w:pPr>
              <w:widowControl w:val="0"/>
              <w:spacing w:after="0" w:line="240" w:lineRule="auto"/>
              <w:ind w:left="293"/>
              <w:jc w:val="left"/>
              <w:rPr>
                <w:color w:val="0D0D0D"/>
              </w:rPr>
            </w:pPr>
            <w:r w:rsidRPr="00FF4B4B">
              <w:rPr>
                <w:color w:val="0D0D0D"/>
              </w:rPr>
              <w:t xml:space="preserve">tes </w:t>
            </w:r>
          </w:p>
          <w:p w14:paraId="20111474" w14:textId="77777777" w:rsidR="00BD4AB9" w:rsidRPr="00FF4B4B" w:rsidRDefault="00EB49FD">
            <w:pPr>
              <w:widowControl w:val="0"/>
              <w:spacing w:after="0" w:line="240" w:lineRule="auto"/>
              <w:ind w:left="119"/>
              <w:jc w:val="left"/>
              <w:rPr>
                <w:color w:val="0D0D0D"/>
              </w:rPr>
            </w:pPr>
            <w:r w:rsidRPr="00FF4B4B">
              <w:rPr>
                <w:color w:val="0D0D0D"/>
              </w:rPr>
              <w:t xml:space="preserve">- Mic </w:t>
            </w:r>
          </w:p>
          <w:p w14:paraId="4A4A67DA" w14:textId="77777777" w:rsidR="00BD4AB9" w:rsidRPr="00FF4B4B" w:rsidRDefault="00EB49FD">
            <w:pPr>
              <w:widowControl w:val="0"/>
              <w:spacing w:after="0" w:line="240" w:lineRule="auto"/>
              <w:ind w:left="119"/>
              <w:jc w:val="left"/>
              <w:rPr>
                <w:color w:val="0D0D0D"/>
              </w:rPr>
            </w:pPr>
            <w:r w:rsidRPr="00FF4B4B">
              <w:rPr>
                <w:color w:val="0D0D0D"/>
              </w:rPr>
              <w:t xml:space="preserve">- Speake </w:t>
            </w:r>
          </w:p>
          <w:p w14:paraId="237EFB80" w14:textId="77777777" w:rsidR="00BD4AB9" w:rsidRPr="00FF4B4B" w:rsidRDefault="00EB49FD">
            <w:pPr>
              <w:widowControl w:val="0"/>
              <w:spacing w:after="0" w:line="240" w:lineRule="auto"/>
              <w:ind w:left="291"/>
              <w:jc w:val="left"/>
              <w:rPr>
                <w:color w:val="0D0D0D"/>
              </w:rPr>
            </w:pPr>
            <w:r w:rsidRPr="00FF4B4B">
              <w:rPr>
                <w:color w:val="0D0D0D"/>
              </w:rPr>
              <w:t xml:space="preserve">r  </w:t>
            </w:r>
          </w:p>
          <w:p w14:paraId="59832727" w14:textId="77777777" w:rsidR="00BD4AB9" w:rsidRPr="00FF4B4B" w:rsidRDefault="00EB49FD">
            <w:pPr>
              <w:widowControl w:val="0"/>
              <w:spacing w:before="271" w:after="0" w:line="240" w:lineRule="auto"/>
              <w:ind w:left="113"/>
              <w:jc w:val="left"/>
              <w:rPr>
                <w:b/>
                <w:color w:val="0D0D0D"/>
              </w:rPr>
            </w:pPr>
            <w:r w:rsidRPr="00FF4B4B">
              <w:rPr>
                <w:b/>
                <w:color w:val="0D0D0D"/>
              </w:rPr>
              <w:t xml:space="preserve">Metode: </w:t>
            </w:r>
          </w:p>
          <w:p w14:paraId="1781F237" w14:textId="77777777" w:rsidR="00BD4AB9" w:rsidRPr="00FF4B4B" w:rsidRDefault="00EB49FD">
            <w:pPr>
              <w:widowControl w:val="0"/>
              <w:spacing w:after="0" w:line="240" w:lineRule="auto"/>
              <w:ind w:left="117"/>
              <w:jc w:val="left"/>
              <w:rPr>
                <w:color w:val="0D0D0D"/>
              </w:rPr>
            </w:pPr>
            <w:r w:rsidRPr="00FF4B4B">
              <w:rPr>
                <w:color w:val="0D0D0D"/>
              </w:rPr>
              <w:t xml:space="preserve">Ceramah,  </w:t>
            </w:r>
          </w:p>
          <w:p w14:paraId="6F35E2CC" w14:textId="77777777" w:rsidR="00BD4AB9" w:rsidRPr="00FF4B4B" w:rsidRDefault="00EB49FD">
            <w:pPr>
              <w:widowControl w:val="0"/>
              <w:spacing w:after="0" w:line="240" w:lineRule="auto"/>
              <w:ind w:left="113"/>
              <w:jc w:val="left"/>
              <w:rPr>
                <w:color w:val="0D0D0D"/>
              </w:rPr>
            </w:pPr>
            <w:r w:rsidRPr="00FF4B4B">
              <w:rPr>
                <w:color w:val="0D0D0D"/>
              </w:rPr>
              <w:t xml:space="preserve">tanya  </w:t>
            </w:r>
          </w:p>
          <w:p w14:paraId="014A9C82" w14:textId="77777777" w:rsidR="00BD4AB9" w:rsidRPr="00FF4B4B" w:rsidRDefault="00EB49FD">
            <w:pPr>
              <w:widowControl w:val="0"/>
              <w:spacing w:after="0" w:line="240" w:lineRule="auto"/>
              <w:ind w:left="93"/>
              <w:jc w:val="left"/>
              <w:rPr>
                <w:color w:val="0D0D0D"/>
              </w:rPr>
            </w:pPr>
            <w:r w:rsidRPr="00FF4B4B">
              <w:rPr>
                <w:color w:val="0D0D0D"/>
              </w:rPr>
              <w:t xml:space="preserve">jawab,  </w:t>
            </w:r>
          </w:p>
          <w:p w14:paraId="2662C606" w14:textId="77777777" w:rsidR="00BD4AB9" w:rsidRPr="00FF4B4B" w:rsidRDefault="00EB49FD">
            <w:pPr>
              <w:widowControl w:val="0"/>
              <w:spacing w:after="0" w:line="240" w:lineRule="auto"/>
              <w:ind w:left="116"/>
              <w:jc w:val="left"/>
              <w:rPr>
                <w:color w:val="0D0D0D"/>
              </w:rPr>
            </w:pPr>
            <w:r w:rsidRPr="00FF4B4B">
              <w:rPr>
                <w:color w:val="0D0D0D"/>
              </w:rPr>
              <w:t xml:space="preserve">diskusi </w:t>
            </w:r>
          </w:p>
          <w:p w14:paraId="3653A0C2" w14:textId="77777777" w:rsidR="00BD4AB9" w:rsidRPr="00FF4B4B" w:rsidRDefault="00EB49FD">
            <w:pPr>
              <w:widowControl w:val="0"/>
              <w:spacing w:before="271" w:after="0" w:line="240" w:lineRule="auto"/>
              <w:ind w:left="113"/>
              <w:jc w:val="left"/>
              <w:rPr>
                <w:b/>
                <w:color w:val="0D0D0D"/>
              </w:rPr>
            </w:pPr>
            <w:r w:rsidRPr="00FF4B4B">
              <w:rPr>
                <w:b/>
                <w:color w:val="0D0D0D"/>
              </w:rPr>
              <w:lastRenderedPageBreak/>
              <w:t>Dana:</w:t>
            </w:r>
          </w:p>
          <w:p w14:paraId="414B09E1" w14:textId="77777777" w:rsidR="00BD4AB9" w:rsidRPr="00FF4B4B" w:rsidRDefault="00EB49FD">
            <w:pPr>
              <w:widowControl w:val="0"/>
              <w:spacing w:after="0" w:line="240" w:lineRule="auto"/>
              <w:ind w:left="114"/>
              <w:jc w:val="left"/>
              <w:rPr>
                <w:color w:val="0D0D0D"/>
              </w:rPr>
            </w:pPr>
            <w:r w:rsidRPr="00FF4B4B">
              <w:rPr>
                <w:color w:val="0D0D0D"/>
              </w:rPr>
              <w:t xml:space="preserve">Biaya  </w:t>
            </w:r>
          </w:p>
          <w:p w14:paraId="76C6E556" w14:textId="77777777" w:rsidR="00BD4AB9" w:rsidRPr="00FF4B4B" w:rsidRDefault="00EB49FD">
            <w:pPr>
              <w:widowControl w:val="0"/>
              <w:spacing w:after="0" w:line="240" w:lineRule="auto"/>
              <w:ind w:left="112"/>
              <w:jc w:val="left"/>
              <w:rPr>
                <w:b/>
                <w:color w:val="0D0D0D"/>
              </w:rPr>
            </w:pPr>
            <w:r w:rsidRPr="00FF4B4B">
              <w:rPr>
                <w:color w:val="0D0D0D"/>
              </w:rPr>
              <w:t>konsumsi</w:t>
            </w:r>
          </w:p>
        </w:tc>
        <w:tc>
          <w:tcPr>
            <w:tcW w:w="795" w:type="dxa"/>
            <w:shd w:val="clear" w:color="auto" w:fill="auto"/>
            <w:tcMar>
              <w:top w:w="100" w:type="dxa"/>
              <w:left w:w="100" w:type="dxa"/>
              <w:bottom w:w="100" w:type="dxa"/>
              <w:right w:w="100" w:type="dxa"/>
            </w:tcMar>
          </w:tcPr>
          <w:p w14:paraId="475903F6" w14:textId="77777777" w:rsidR="00BD4AB9" w:rsidRPr="00FF4B4B" w:rsidRDefault="00EB49FD">
            <w:pPr>
              <w:widowControl w:val="0"/>
              <w:spacing w:after="0" w:line="240" w:lineRule="auto"/>
              <w:jc w:val="center"/>
            </w:pPr>
            <w:r w:rsidRPr="00FF4B4B">
              <w:lastRenderedPageBreak/>
              <w:t xml:space="preserve">Maha </w:t>
            </w:r>
          </w:p>
          <w:p w14:paraId="3CF9C79D" w14:textId="77777777" w:rsidR="00BD4AB9" w:rsidRPr="00FF4B4B" w:rsidRDefault="00EB49FD">
            <w:pPr>
              <w:widowControl w:val="0"/>
              <w:spacing w:after="0" w:line="240" w:lineRule="auto"/>
              <w:jc w:val="center"/>
            </w:pPr>
            <w:r w:rsidRPr="00FF4B4B">
              <w:t xml:space="preserve">siswa </w:t>
            </w:r>
          </w:p>
        </w:tc>
      </w:tr>
    </w:tbl>
    <w:p w14:paraId="1D8B2F1C" w14:textId="77777777" w:rsidR="00651809" w:rsidRPr="00FF4B4B" w:rsidRDefault="00651809" w:rsidP="00651809">
      <w:pPr>
        <w:widowControl w:val="0"/>
        <w:spacing w:after="0" w:line="240" w:lineRule="auto"/>
        <w:jc w:val="left"/>
        <w:rPr>
          <w:b/>
        </w:rPr>
      </w:pPr>
    </w:p>
    <w:p w14:paraId="7F9B18CA" w14:textId="77777777" w:rsidR="00651809" w:rsidRPr="00FF4B4B" w:rsidRDefault="00651809">
      <w:pPr>
        <w:widowControl w:val="0"/>
        <w:spacing w:after="0" w:line="240" w:lineRule="auto"/>
        <w:ind w:left="6138"/>
        <w:jc w:val="left"/>
        <w:rPr>
          <w:b/>
        </w:rPr>
      </w:pPr>
    </w:p>
    <w:p w14:paraId="7C12F27E" w14:textId="77777777" w:rsidR="00651809" w:rsidRPr="00FF4B4B" w:rsidRDefault="00651809">
      <w:pPr>
        <w:widowControl w:val="0"/>
        <w:spacing w:after="0" w:line="240" w:lineRule="auto"/>
        <w:ind w:left="6138"/>
        <w:jc w:val="left"/>
        <w:rPr>
          <w:b/>
        </w:rPr>
      </w:pPr>
    </w:p>
    <w:p w14:paraId="447FEF14" w14:textId="77777777" w:rsidR="00176D95" w:rsidRDefault="00176D95" w:rsidP="00651809">
      <w:pPr>
        <w:widowControl w:val="0"/>
        <w:spacing w:after="0" w:line="240" w:lineRule="auto"/>
        <w:jc w:val="center"/>
        <w:rPr>
          <w:b/>
        </w:rPr>
      </w:pPr>
    </w:p>
    <w:p w14:paraId="7B03A85B" w14:textId="77777777" w:rsidR="00176D95" w:rsidRDefault="00176D95" w:rsidP="00651809">
      <w:pPr>
        <w:widowControl w:val="0"/>
        <w:spacing w:after="0" w:line="240" w:lineRule="auto"/>
        <w:jc w:val="center"/>
        <w:rPr>
          <w:b/>
        </w:rPr>
      </w:pPr>
    </w:p>
    <w:p w14:paraId="565E9FF2" w14:textId="77777777" w:rsidR="00176D95" w:rsidRDefault="00176D95" w:rsidP="00651809">
      <w:pPr>
        <w:widowControl w:val="0"/>
        <w:spacing w:after="0" w:line="240" w:lineRule="auto"/>
        <w:jc w:val="center"/>
        <w:rPr>
          <w:b/>
        </w:rPr>
      </w:pPr>
    </w:p>
    <w:p w14:paraId="7DEDC860" w14:textId="77777777" w:rsidR="00BD4AB9" w:rsidRPr="00FF4B4B" w:rsidRDefault="00EB49FD" w:rsidP="00651809">
      <w:pPr>
        <w:widowControl w:val="0"/>
        <w:spacing w:after="0" w:line="240" w:lineRule="auto"/>
        <w:jc w:val="center"/>
        <w:rPr>
          <w:b/>
        </w:rPr>
      </w:pPr>
      <w:r w:rsidRPr="00FF4B4B">
        <w:rPr>
          <w:b/>
        </w:rPr>
        <w:lastRenderedPageBreak/>
        <w:t>HIPOPOC TABEL</w:t>
      </w:r>
    </w:p>
    <w:p w14:paraId="262D0DC7" w14:textId="77777777" w:rsidR="00BD4AB9" w:rsidRPr="00FF4B4B" w:rsidRDefault="00EB49FD" w:rsidP="00651809">
      <w:pPr>
        <w:widowControl w:val="0"/>
        <w:spacing w:before="36" w:after="0" w:line="263" w:lineRule="auto"/>
        <w:ind w:right="653"/>
        <w:jc w:val="center"/>
        <w:rPr>
          <w:b/>
        </w:rPr>
      </w:pPr>
      <w:r w:rsidRPr="00FF4B4B">
        <w:rPr>
          <w:b/>
        </w:rPr>
        <w:t>INTERVENSI/PROYEK/</w:t>
      </w:r>
      <w:proofErr w:type="gramStart"/>
      <w:r w:rsidRPr="00FF4B4B">
        <w:rPr>
          <w:b/>
        </w:rPr>
        <w:t>PROGRAM :</w:t>
      </w:r>
      <w:proofErr w:type="gramEnd"/>
      <w:r w:rsidRPr="00FF4B4B">
        <w:rPr>
          <w:b/>
        </w:rPr>
        <w:t xml:space="preserve"> PENYULUHAN GIZI TENTANG PENYAKIT DIABETES MELITUS DAN HIPERTENSI PADA  LANSIA</w:t>
      </w:r>
    </w:p>
    <w:p w14:paraId="29764B5C" w14:textId="77777777" w:rsidR="00651809" w:rsidRPr="00FF4B4B" w:rsidRDefault="00651809" w:rsidP="00651809">
      <w:pPr>
        <w:widowControl w:val="0"/>
        <w:spacing w:before="36" w:after="0" w:line="263" w:lineRule="auto"/>
        <w:ind w:right="653"/>
        <w:jc w:val="center"/>
        <w:rPr>
          <w:b/>
        </w:rPr>
      </w:pPr>
    </w:p>
    <w:tbl>
      <w:tblPr>
        <w:tblStyle w:val="af3"/>
        <w:tblW w:w="13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2400"/>
        <w:gridCol w:w="4500"/>
        <w:gridCol w:w="2535"/>
        <w:gridCol w:w="2007"/>
      </w:tblGrid>
      <w:tr w:rsidR="00BD4AB9" w:rsidRPr="00FF4B4B" w14:paraId="2956536F" w14:textId="77777777" w:rsidTr="00651809">
        <w:trPr>
          <w:trHeight w:val="497"/>
          <w:tblHeader/>
        </w:trPr>
        <w:tc>
          <w:tcPr>
            <w:tcW w:w="2340" w:type="dxa"/>
            <w:shd w:val="clear" w:color="auto" w:fill="auto"/>
            <w:tcMar>
              <w:top w:w="100" w:type="dxa"/>
              <w:left w:w="100" w:type="dxa"/>
              <w:bottom w:w="100" w:type="dxa"/>
              <w:right w:w="100" w:type="dxa"/>
            </w:tcMar>
          </w:tcPr>
          <w:p w14:paraId="3A35C783" w14:textId="77777777" w:rsidR="00BD4AB9" w:rsidRPr="00FF4B4B" w:rsidRDefault="00EB49FD">
            <w:pPr>
              <w:widowControl w:val="0"/>
              <w:spacing w:after="0" w:line="240" w:lineRule="auto"/>
              <w:jc w:val="center"/>
              <w:rPr>
                <w:b/>
              </w:rPr>
            </w:pPr>
            <w:r w:rsidRPr="00FF4B4B">
              <w:rPr>
                <w:b/>
              </w:rPr>
              <w:t xml:space="preserve">Kegiatan </w:t>
            </w:r>
          </w:p>
        </w:tc>
        <w:tc>
          <w:tcPr>
            <w:tcW w:w="2400" w:type="dxa"/>
            <w:shd w:val="clear" w:color="auto" w:fill="auto"/>
            <w:tcMar>
              <w:top w:w="100" w:type="dxa"/>
              <w:left w:w="100" w:type="dxa"/>
              <w:bottom w:w="100" w:type="dxa"/>
              <w:right w:w="100" w:type="dxa"/>
            </w:tcMar>
          </w:tcPr>
          <w:p w14:paraId="3C33C42E" w14:textId="77777777" w:rsidR="00BD4AB9" w:rsidRPr="00FF4B4B" w:rsidRDefault="00EB49FD">
            <w:pPr>
              <w:widowControl w:val="0"/>
              <w:spacing w:after="0" w:line="240" w:lineRule="auto"/>
              <w:jc w:val="center"/>
              <w:rPr>
                <w:b/>
              </w:rPr>
            </w:pPr>
            <w:r w:rsidRPr="00FF4B4B">
              <w:rPr>
                <w:b/>
              </w:rPr>
              <w:t xml:space="preserve">Input </w:t>
            </w:r>
          </w:p>
        </w:tc>
        <w:tc>
          <w:tcPr>
            <w:tcW w:w="4500" w:type="dxa"/>
            <w:shd w:val="clear" w:color="auto" w:fill="auto"/>
            <w:tcMar>
              <w:top w:w="100" w:type="dxa"/>
              <w:left w:w="100" w:type="dxa"/>
              <w:bottom w:w="100" w:type="dxa"/>
              <w:right w:w="100" w:type="dxa"/>
            </w:tcMar>
          </w:tcPr>
          <w:p w14:paraId="28F9FF84" w14:textId="77777777" w:rsidR="00BD4AB9" w:rsidRPr="00FF4B4B" w:rsidRDefault="00EB49FD">
            <w:pPr>
              <w:widowControl w:val="0"/>
              <w:spacing w:after="0" w:line="240" w:lineRule="auto"/>
              <w:jc w:val="center"/>
              <w:rPr>
                <w:b/>
              </w:rPr>
            </w:pPr>
            <w:r w:rsidRPr="00FF4B4B">
              <w:rPr>
                <w:b/>
              </w:rPr>
              <w:t xml:space="preserve">Proses </w:t>
            </w:r>
          </w:p>
        </w:tc>
        <w:tc>
          <w:tcPr>
            <w:tcW w:w="2535" w:type="dxa"/>
            <w:shd w:val="clear" w:color="auto" w:fill="auto"/>
            <w:tcMar>
              <w:top w:w="100" w:type="dxa"/>
              <w:left w:w="100" w:type="dxa"/>
              <w:bottom w:w="100" w:type="dxa"/>
              <w:right w:w="100" w:type="dxa"/>
            </w:tcMar>
          </w:tcPr>
          <w:p w14:paraId="19CC2686" w14:textId="77777777" w:rsidR="00BD4AB9" w:rsidRPr="00FF4B4B" w:rsidRDefault="00EB49FD">
            <w:pPr>
              <w:widowControl w:val="0"/>
              <w:spacing w:after="0" w:line="240" w:lineRule="auto"/>
              <w:jc w:val="center"/>
              <w:rPr>
                <w:b/>
              </w:rPr>
            </w:pPr>
            <w:r w:rsidRPr="00FF4B4B">
              <w:rPr>
                <w:b/>
              </w:rPr>
              <w:t xml:space="preserve">Output </w:t>
            </w:r>
          </w:p>
        </w:tc>
        <w:tc>
          <w:tcPr>
            <w:tcW w:w="2007" w:type="dxa"/>
            <w:shd w:val="clear" w:color="auto" w:fill="auto"/>
            <w:tcMar>
              <w:top w:w="100" w:type="dxa"/>
              <w:left w:w="100" w:type="dxa"/>
              <w:bottom w:w="100" w:type="dxa"/>
              <w:right w:w="100" w:type="dxa"/>
            </w:tcMar>
          </w:tcPr>
          <w:p w14:paraId="47EEA5AA" w14:textId="77777777" w:rsidR="00BD4AB9" w:rsidRPr="00FF4B4B" w:rsidRDefault="00EB49FD">
            <w:pPr>
              <w:widowControl w:val="0"/>
              <w:spacing w:after="0" w:line="240" w:lineRule="auto"/>
              <w:jc w:val="center"/>
              <w:rPr>
                <w:b/>
              </w:rPr>
            </w:pPr>
            <w:r w:rsidRPr="00FF4B4B">
              <w:rPr>
                <w:b/>
              </w:rPr>
              <w:t>Outcome</w:t>
            </w:r>
          </w:p>
        </w:tc>
      </w:tr>
      <w:tr w:rsidR="00BD4AB9" w:rsidRPr="00FF4B4B" w14:paraId="00186404" w14:textId="77777777" w:rsidTr="00651809">
        <w:trPr>
          <w:trHeight w:val="496"/>
          <w:tblHeader/>
        </w:trPr>
        <w:tc>
          <w:tcPr>
            <w:tcW w:w="2340" w:type="dxa"/>
            <w:shd w:val="clear" w:color="auto" w:fill="auto"/>
            <w:tcMar>
              <w:top w:w="100" w:type="dxa"/>
              <w:left w:w="100" w:type="dxa"/>
              <w:bottom w:w="100" w:type="dxa"/>
              <w:right w:w="100" w:type="dxa"/>
            </w:tcMar>
          </w:tcPr>
          <w:p w14:paraId="6FCB99A5" w14:textId="77777777" w:rsidR="00BD4AB9" w:rsidRPr="00FF4B4B" w:rsidRDefault="00EB49FD">
            <w:pPr>
              <w:widowControl w:val="0"/>
              <w:spacing w:after="0" w:line="240" w:lineRule="auto"/>
              <w:jc w:val="center"/>
              <w:rPr>
                <w:b/>
              </w:rPr>
            </w:pPr>
            <w:r w:rsidRPr="00FF4B4B">
              <w:rPr>
                <w:b/>
              </w:rPr>
              <w:t xml:space="preserve">1 </w:t>
            </w:r>
          </w:p>
        </w:tc>
        <w:tc>
          <w:tcPr>
            <w:tcW w:w="2400" w:type="dxa"/>
            <w:shd w:val="clear" w:color="auto" w:fill="auto"/>
            <w:tcMar>
              <w:top w:w="100" w:type="dxa"/>
              <w:left w:w="100" w:type="dxa"/>
              <w:bottom w:w="100" w:type="dxa"/>
              <w:right w:w="100" w:type="dxa"/>
            </w:tcMar>
          </w:tcPr>
          <w:p w14:paraId="70D2445A" w14:textId="77777777" w:rsidR="00BD4AB9" w:rsidRPr="00FF4B4B" w:rsidRDefault="00EB49FD">
            <w:pPr>
              <w:widowControl w:val="0"/>
              <w:spacing w:after="0" w:line="240" w:lineRule="auto"/>
              <w:jc w:val="center"/>
              <w:rPr>
                <w:b/>
              </w:rPr>
            </w:pPr>
            <w:r w:rsidRPr="00FF4B4B">
              <w:rPr>
                <w:b/>
              </w:rPr>
              <w:t xml:space="preserve">2 </w:t>
            </w:r>
          </w:p>
        </w:tc>
        <w:tc>
          <w:tcPr>
            <w:tcW w:w="4500" w:type="dxa"/>
            <w:shd w:val="clear" w:color="auto" w:fill="auto"/>
            <w:tcMar>
              <w:top w:w="100" w:type="dxa"/>
              <w:left w:w="100" w:type="dxa"/>
              <w:bottom w:w="100" w:type="dxa"/>
              <w:right w:w="100" w:type="dxa"/>
            </w:tcMar>
          </w:tcPr>
          <w:p w14:paraId="4D9522D0" w14:textId="77777777" w:rsidR="00BD4AB9" w:rsidRPr="00FF4B4B" w:rsidRDefault="00EB49FD">
            <w:pPr>
              <w:widowControl w:val="0"/>
              <w:spacing w:after="0" w:line="240" w:lineRule="auto"/>
              <w:jc w:val="center"/>
              <w:rPr>
                <w:b/>
              </w:rPr>
            </w:pPr>
            <w:r w:rsidRPr="00FF4B4B">
              <w:rPr>
                <w:b/>
              </w:rPr>
              <w:t xml:space="preserve">3 </w:t>
            </w:r>
          </w:p>
        </w:tc>
        <w:tc>
          <w:tcPr>
            <w:tcW w:w="2535" w:type="dxa"/>
            <w:shd w:val="clear" w:color="auto" w:fill="auto"/>
            <w:tcMar>
              <w:top w:w="100" w:type="dxa"/>
              <w:left w:w="100" w:type="dxa"/>
              <w:bottom w:w="100" w:type="dxa"/>
              <w:right w:w="100" w:type="dxa"/>
            </w:tcMar>
          </w:tcPr>
          <w:p w14:paraId="6D65519D" w14:textId="77777777" w:rsidR="00BD4AB9" w:rsidRPr="00FF4B4B" w:rsidRDefault="00EB49FD">
            <w:pPr>
              <w:widowControl w:val="0"/>
              <w:spacing w:after="0" w:line="240" w:lineRule="auto"/>
              <w:jc w:val="center"/>
              <w:rPr>
                <w:b/>
              </w:rPr>
            </w:pPr>
            <w:r w:rsidRPr="00FF4B4B">
              <w:rPr>
                <w:b/>
              </w:rPr>
              <w:t xml:space="preserve">4 </w:t>
            </w:r>
          </w:p>
        </w:tc>
        <w:tc>
          <w:tcPr>
            <w:tcW w:w="2007" w:type="dxa"/>
            <w:shd w:val="clear" w:color="auto" w:fill="auto"/>
            <w:tcMar>
              <w:top w:w="100" w:type="dxa"/>
              <w:left w:w="100" w:type="dxa"/>
              <w:bottom w:w="100" w:type="dxa"/>
              <w:right w:w="100" w:type="dxa"/>
            </w:tcMar>
          </w:tcPr>
          <w:p w14:paraId="62F8DBE2" w14:textId="77777777" w:rsidR="00BD4AB9" w:rsidRPr="00FF4B4B" w:rsidRDefault="00EB49FD">
            <w:pPr>
              <w:widowControl w:val="0"/>
              <w:spacing w:after="0" w:line="240" w:lineRule="auto"/>
              <w:jc w:val="center"/>
              <w:rPr>
                <w:b/>
              </w:rPr>
            </w:pPr>
            <w:r w:rsidRPr="00FF4B4B">
              <w:rPr>
                <w:b/>
              </w:rPr>
              <w:t>5</w:t>
            </w:r>
          </w:p>
        </w:tc>
      </w:tr>
      <w:tr w:rsidR="00BD4AB9" w:rsidRPr="00FF4B4B" w14:paraId="76C4CCAE" w14:textId="77777777" w:rsidTr="00651809">
        <w:trPr>
          <w:trHeight w:val="6020"/>
        </w:trPr>
        <w:tc>
          <w:tcPr>
            <w:tcW w:w="2340" w:type="dxa"/>
            <w:shd w:val="clear" w:color="auto" w:fill="auto"/>
            <w:tcMar>
              <w:top w:w="100" w:type="dxa"/>
              <w:left w:w="100" w:type="dxa"/>
              <w:bottom w:w="100" w:type="dxa"/>
              <w:right w:w="100" w:type="dxa"/>
            </w:tcMar>
          </w:tcPr>
          <w:p w14:paraId="42C1AB0B" w14:textId="77777777" w:rsidR="00BD4AB9" w:rsidRPr="00FF4B4B" w:rsidRDefault="00EB49FD">
            <w:pPr>
              <w:widowControl w:val="0"/>
              <w:spacing w:after="0" w:line="229" w:lineRule="auto"/>
              <w:ind w:left="116" w:right="216" w:firstLine="1"/>
              <w:jc w:val="left"/>
            </w:pPr>
            <w:r w:rsidRPr="00FF4B4B">
              <w:t xml:space="preserve">Kegiatan penyuluhan  ditujukkan kepada  </w:t>
            </w:r>
          </w:p>
          <w:p w14:paraId="1ACBAAAE" w14:textId="77777777" w:rsidR="00BD4AB9" w:rsidRPr="00FF4B4B" w:rsidRDefault="00EB49FD">
            <w:pPr>
              <w:widowControl w:val="0"/>
              <w:spacing w:before="6" w:after="0" w:line="229" w:lineRule="auto"/>
              <w:ind w:left="111" w:right="127" w:firstLine="1"/>
              <w:jc w:val="left"/>
            </w:pPr>
            <w:r w:rsidRPr="00FF4B4B">
              <w:t xml:space="preserve">Lansia (&gt; 60 tahun) di  wilayah kerja tentang  penyakit Diabetes  </w:t>
            </w:r>
          </w:p>
          <w:p w14:paraId="125F829F" w14:textId="77777777" w:rsidR="00BD4AB9" w:rsidRPr="00FF4B4B" w:rsidRDefault="00EB49FD">
            <w:pPr>
              <w:widowControl w:val="0"/>
              <w:spacing w:before="6" w:after="0" w:line="230" w:lineRule="auto"/>
              <w:ind w:left="113" w:right="63"/>
              <w:jc w:val="left"/>
            </w:pPr>
            <w:r w:rsidRPr="00FF4B4B">
              <w:t xml:space="preserve">Melitus dan Hipertensi  yang dilakukan di  </w:t>
            </w:r>
          </w:p>
          <w:p w14:paraId="7522C415" w14:textId="77777777" w:rsidR="00BD4AB9" w:rsidRPr="00FF4B4B" w:rsidRDefault="00EB49FD">
            <w:pPr>
              <w:widowControl w:val="0"/>
              <w:spacing w:before="5" w:after="0" w:line="229" w:lineRule="auto"/>
              <w:ind w:left="113" w:right="77" w:firstLine="9"/>
              <w:jc w:val="left"/>
            </w:pPr>
            <w:r w:rsidRPr="00FF4B4B">
              <w:t xml:space="preserve">setiap desa Desa Barengkok secara  </w:t>
            </w:r>
          </w:p>
          <w:p w14:paraId="51C94DEB" w14:textId="77777777" w:rsidR="00BD4AB9" w:rsidRPr="00FF4B4B" w:rsidRDefault="00EB49FD">
            <w:pPr>
              <w:widowControl w:val="0"/>
              <w:spacing w:before="6" w:after="0" w:line="240" w:lineRule="auto"/>
              <w:ind w:left="114"/>
              <w:jc w:val="left"/>
            </w:pPr>
            <w:proofErr w:type="gramStart"/>
            <w:r w:rsidRPr="00FF4B4B">
              <w:t>langsung</w:t>
            </w:r>
            <w:proofErr w:type="gramEnd"/>
            <w:r w:rsidRPr="00FF4B4B">
              <w:t xml:space="preserve"> dengan  durasi waktu 60 menit.</w:t>
            </w:r>
          </w:p>
        </w:tc>
        <w:tc>
          <w:tcPr>
            <w:tcW w:w="2400" w:type="dxa"/>
            <w:shd w:val="clear" w:color="auto" w:fill="auto"/>
            <w:tcMar>
              <w:top w:w="100" w:type="dxa"/>
              <w:left w:w="100" w:type="dxa"/>
              <w:bottom w:w="100" w:type="dxa"/>
              <w:right w:w="100" w:type="dxa"/>
            </w:tcMar>
          </w:tcPr>
          <w:p w14:paraId="32BF069D" w14:textId="77777777" w:rsidR="00BD4AB9" w:rsidRPr="00FF4B4B" w:rsidRDefault="00EB49FD">
            <w:pPr>
              <w:widowControl w:val="0"/>
              <w:spacing w:after="0" w:line="240" w:lineRule="auto"/>
              <w:ind w:left="215"/>
              <w:jc w:val="left"/>
              <w:rPr>
                <w:b/>
              </w:rPr>
            </w:pPr>
            <w:r w:rsidRPr="00FF4B4B">
              <w:rPr>
                <w:rFonts w:eastAsia="Arial"/>
                <w:b/>
              </w:rPr>
              <w:t xml:space="preserve">1. </w:t>
            </w:r>
            <w:r w:rsidRPr="00FF4B4B">
              <w:rPr>
                <w:b/>
              </w:rPr>
              <w:t xml:space="preserve">Man/Tenaga: </w:t>
            </w:r>
          </w:p>
          <w:p w14:paraId="656D917F" w14:textId="77777777" w:rsidR="00BD4AB9" w:rsidRPr="00FF4B4B" w:rsidRDefault="00EB49FD">
            <w:pPr>
              <w:widowControl w:val="0"/>
              <w:spacing w:after="0" w:line="240" w:lineRule="auto"/>
              <w:ind w:right="307"/>
              <w:jc w:val="right"/>
            </w:pPr>
            <w:r w:rsidRPr="00FF4B4B">
              <w:t xml:space="preserve">a. Peserta: Lansia </w:t>
            </w:r>
          </w:p>
          <w:p w14:paraId="37739485" w14:textId="77777777" w:rsidR="00BD4AB9" w:rsidRPr="00FF4B4B" w:rsidRDefault="00EB49FD">
            <w:pPr>
              <w:widowControl w:val="0"/>
              <w:spacing w:after="0" w:line="240" w:lineRule="auto"/>
              <w:jc w:val="left"/>
            </w:pPr>
            <w:r w:rsidRPr="00FF4B4B">
              <w:t xml:space="preserve">   b. Petugas:  </w:t>
            </w:r>
          </w:p>
          <w:p w14:paraId="681594EB" w14:textId="77777777" w:rsidR="00BD4AB9" w:rsidRPr="00FF4B4B" w:rsidRDefault="00EB49FD">
            <w:pPr>
              <w:widowControl w:val="0"/>
              <w:spacing w:after="0" w:line="240" w:lineRule="auto"/>
              <w:jc w:val="center"/>
            </w:pPr>
            <w:r w:rsidRPr="00FF4B4B">
              <w:t xml:space="preserve">Mahasiswa </w:t>
            </w:r>
          </w:p>
          <w:p w14:paraId="1EFEFD13" w14:textId="77777777" w:rsidR="00BD4AB9" w:rsidRPr="00FF4B4B" w:rsidRDefault="00EB49FD">
            <w:pPr>
              <w:widowControl w:val="0"/>
              <w:spacing w:after="0" w:line="240" w:lineRule="auto"/>
              <w:jc w:val="left"/>
            </w:pPr>
            <w:r w:rsidRPr="00FF4B4B">
              <w:t xml:space="preserve">    c. Pendukung:  </w:t>
            </w:r>
          </w:p>
          <w:p w14:paraId="373F857D" w14:textId="77777777" w:rsidR="00BD4AB9" w:rsidRPr="00FF4B4B" w:rsidRDefault="00EB49FD">
            <w:pPr>
              <w:widowControl w:val="0"/>
              <w:spacing w:after="0" w:line="240" w:lineRule="auto"/>
              <w:ind w:left="747"/>
              <w:jc w:val="left"/>
            </w:pPr>
            <w:r w:rsidRPr="00FF4B4B">
              <w:t xml:space="preserve">Kader </w:t>
            </w:r>
          </w:p>
          <w:p w14:paraId="1AF0E01C" w14:textId="77777777" w:rsidR="00BD4AB9" w:rsidRPr="00FF4B4B" w:rsidRDefault="00EB49FD">
            <w:pPr>
              <w:widowControl w:val="0"/>
              <w:spacing w:before="274" w:after="0" w:line="229" w:lineRule="auto"/>
              <w:ind w:left="474" w:right="390" w:hanging="268"/>
              <w:jc w:val="left"/>
              <w:rPr>
                <w:b/>
              </w:rPr>
            </w:pPr>
            <w:r w:rsidRPr="00FF4B4B">
              <w:rPr>
                <w:rFonts w:eastAsia="Arial"/>
                <w:b/>
              </w:rPr>
              <w:t>2.</w:t>
            </w:r>
            <w:r w:rsidRPr="00FF4B4B">
              <w:rPr>
                <w:b/>
              </w:rPr>
              <w:t xml:space="preserve">Money/Sumber  dana: </w:t>
            </w:r>
          </w:p>
          <w:p w14:paraId="25D24187" w14:textId="77777777" w:rsidR="00BD4AB9" w:rsidRPr="00FF4B4B" w:rsidRDefault="00EB49FD">
            <w:pPr>
              <w:widowControl w:val="0"/>
              <w:spacing w:before="6" w:after="0" w:line="240" w:lineRule="auto"/>
              <w:jc w:val="center"/>
            </w:pPr>
            <w:r w:rsidRPr="00FF4B4B">
              <w:t xml:space="preserve">Biaya Konsumsi </w:t>
            </w:r>
          </w:p>
          <w:p w14:paraId="0E28AA18" w14:textId="77777777" w:rsidR="00BD4AB9" w:rsidRPr="00FF4B4B" w:rsidRDefault="00EB49FD">
            <w:pPr>
              <w:widowControl w:val="0"/>
              <w:spacing w:before="274" w:after="0" w:line="227" w:lineRule="auto"/>
              <w:ind w:left="471" w:right="130" w:hanging="266"/>
              <w:jc w:val="left"/>
              <w:rPr>
                <w:b/>
              </w:rPr>
            </w:pPr>
            <w:r w:rsidRPr="00FF4B4B">
              <w:rPr>
                <w:rFonts w:eastAsia="Arial"/>
                <w:b/>
              </w:rPr>
              <w:t xml:space="preserve">3. </w:t>
            </w:r>
            <w:r w:rsidRPr="00FF4B4B">
              <w:rPr>
                <w:b/>
              </w:rPr>
              <w:t xml:space="preserve">Material/Alat dan  Bahan: </w:t>
            </w:r>
          </w:p>
          <w:p w14:paraId="49120A39" w14:textId="77777777" w:rsidR="00BD4AB9" w:rsidRPr="00FF4B4B" w:rsidRDefault="00EB49FD">
            <w:pPr>
              <w:widowControl w:val="0"/>
              <w:spacing w:before="8" w:after="0" w:line="240" w:lineRule="auto"/>
              <w:ind w:left="477"/>
              <w:jc w:val="left"/>
            </w:pPr>
            <w:r w:rsidRPr="00FF4B4B">
              <w:t xml:space="preserve">- Alat/media:  </w:t>
            </w:r>
          </w:p>
          <w:p w14:paraId="541F0CB0" w14:textId="77777777" w:rsidR="00BD4AB9" w:rsidRPr="00FF4B4B" w:rsidRDefault="00EB49FD">
            <w:pPr>
              <w:widowControl w:val="0"/>
              <w:spacing w:after="0" w:line="240" w:lineRule="auto"/>
              <w:ind w:right="384"/>
              <w:jc w:val="right"/>
            </w:pPr>
            <w:r w:rsidRPr="00FF4B4B">
              <w:t xml:space="preserve">Laptop, Power  </w:t>
            </w:r>
          </w:p>
          <w:p w14:paraId="4636AFED" w14:textId="77777777" w:rsidR="00BD4AB9" w:rsidRPr="00FF4B4B" w:rsidRDefault="00EB49FD">
            <w:pPr>
              <w:widowControl w:val="0"/>
              <w:spacing w:after="0" w:line="240" w:lineRule="auto"/>
              <w:ind w:right="521"/>
              <w:jc w:val="right"/>
            </w:pPr>
            <w:r w:rsidRPr="00FF4B4B">
              <w:t xml:space="preserve">Point, Video,  </w:t>
            </w:r>
          </w:p>
          <w:p w14:paraId="3B07F7D5" w14:textId="77777777" w:rsidR="00BD4AB9" w:rsidRPr="00FF4B4B" w:rsidRDefault="00EB49FD">
            <w:pPr>
              <w:widowControl w:val="0"/>
              <w:spacing w:after="0" w:line="240" w:lineRule="auto"/>
              <w:ind w:right="39"/>
              <w:jc w:val="right"/>
            </w:pPr>
            <w:r w:rsidRPr="00FF4B4B">
              <w:t xml:space="preserve">Form tes, Infokus,  </w:t>
            </w:r>
          </w:p>
          <w:p w14:paraId="3BBB6CF6" w14:textId="77777777" w:rsidR="00BD4AB9" w:rsidRPr="00FF4B4B" w:rsidRDefault="00EB49FD">
            <w:pPr>
              <w:widowControl w:val="0"/>
              <w:spacing w:after="0" w:line="240" w:lineRule="auto"/>
              <w:ind w:right="518"/>
              <w:jc w:val="right"/>
            </w:pPr>
            <w:r w:rsidRPr="00FF4B4B">
              <w:t xml:space="preserve">Mic, Speaker. </w:t>
            </w:r>
          </w:p>
          <w:p w14:paraId="204FF741" w14:textId="77777777" w:rsidR="00BD4AB9" w:rsidRPr="00FF4B4B" w:rsidRDefault="00EB49FD">
            <w:pPr>
              <w:widowControl w:val="0"/>
              <w:spacing w:after="0" w:line="240" w:lineRule="auto"/>
              <w:jc w:val="center"/>
            </w:pPr>
            <w:r w:rsidRPr="00FF4B4B">
              <w:t xml:space="preserve">- Bahan: Kertas  </w:t>
            </w:r>
          </w:p>
          <w:p w14:paraId="36CD42F1" w14:textId="77777777" w:rsidR="00BD4AB9" w:rsidRPr="00FF4B4B" w:rsidRDefault="00EB49FD">
            <w:pPr>
              <w:widowControl w:val="0"/>
              <w:spacing w:after="0" w:line="240" w:lineRule="auto"/>
              <w:ind w:right="92"/>
              <w:jc w:val="right"/>
            </w:pPr>
            <w:r w:rsidRPr="00FF4B4B">
              <w:t xml:space="preserve">form tes, Soal pre  </w:t>
            </w:r>
          </w:p>
          <w:p w14:paraId="7B8DF894" w14:textId="77777777" w:rsidR="00BD4AB9" w:rsidRPr="00FF4B4B" w:rsidRDefault="00EB49FD">
            <w:pPr>
              <w:widowControl w:val="0"/>
              <w:spacing w:after="0" w:line="240" w:lineRule="auto"/>
              <w:ind w:left="654"/>
              <w:jc w:val="left"/>
            </w:pPr>
            <w:proofErr w:type="gramStart"/>
            <w:r w:rsidRPr="00FF4B4B">
              <w:t>dan</w:t>
            </w:r>
            <w:proofErr w:type="gramEnd"/>
            <w:r w:rsidRPr="00FF4B4B">
              <w:t xml:space="preserve"> pos tes.</w:t>
            </w:r>
          </w:p>
          <w:p w14:paraId="10864E97" w14:textId="77777777" w:rsidR="00BD4AB9" w:rsidRPr="00FF4B4B" w:rsidRDefault="00BD4AB9">
            <w:pPr>
              <w:widowControl w:val="0"/>
              <w:spacing w:after="0" w:line="240" w:lineRule="auto"/>
              <w:ind w:left="654"/>
              <w:jc w:val="left"/>
            </w:pPr>
          </w:p>
          <w:p w14:paraId="0B819E0C" w14:textId="77777777" w:rsidR="00BD4AB9" w:rsidRPr="00FF4B4B" w:rsidRDefault="00BD4AB9">
            <w:pPr>
              <w:widowControl w:val="0"/>
              <w:spacing w:after="0" w:line="240" w:lineRule="auto"/>
              <w:ind w:left="654"/>
              <w:jc w:val="left"/>
            </w:pPr>
          </w:p>
          <w:p w14:paraId="0698E5C4" w14:textId="77777777" w:rsidR="00BD4AB9" w:rsidRPr="00FF4B4B" w:rsidRDefault="00BD4AB9">
            <w:pPr>
              <w:widowControl w:val="0"/>
              <w:spacing w:after="0" w:line="240" w:lineRule="auto"/>
              <w:ind w:left="654"/>
              <w:jc w:val="left"/>
            </w:pPr>
          </w:p>
          <w:p w14:paraId="32B3348B" w14:textId="77777777" w:rsidR="00BD4AB9" w:rsidRPr="00FF4B4B" w:rsidRDefault="00EB49FD">
            <w:pPr>
              <w:widowControl w:val="0"/>
              <w:spacing w:after="0" w:line="240" w:lineRule="auto"/>
              <w:ind w:left="205"/>
              <w:jc w:val="left"/>
              <w:rPr>
                <w:b/>
              </w:rPr>
            </w:pPr>
            <w:r w:rsidRPr="00FF4B4B">
              <w:rPr>
                <w:rFonts w:eastAsia="Arial"/>
                <w:b/>
              </w:rPr>
              <w:t xml:space="preserve">4. </w:t>
            </w:r>
            <w:r w:rsidRPr="00FF4B4B">
              <w:rPr>
                <w:b/>
              </w:rPr>
              <w:t xml:space="preserve">Metode: </w:t>
            </w:r>
          </w:p>
          <w:p w14:paraId="1FF39602" w14:textId="77777777" w:rsidR="00BD4AB9" w:rsidRPr="00FF4B4B" w:rsidRDefault="00EB49FD">
            <w:pPr>
              <w:widowControl w:val="0"/>
              <w:spacing w:after="0" w:line="229" w:lineRule="auto"/>
              <w:ind w:left="451" w:right="124" w:firstLine="23"/>
              <w:jc w:val="left"/>
            </w:pPr>
            <w:r w:rsidRPr="00FF4B4B">
              <w:t xml:space="preserve">Ceramah dan </w:t>
            </w:r>
            <w:proofErr w:type="gramStart"/>
            <w:r w:rsidRPr="00FF4B4B">
              <w:t>tanya  jawab</w:t>
            </w:r>
            <w:proofErr w:type="gramEnd"/>
            <w:r w:rsidRPr="00FF4B4B">
              <w:t>.</w:t>
            </w:r>
          </w:p>
        </w:tc>
        <w:tc>
          <w:tcPr>
            <w:tcW w:w="4500" w:type="dxa"/>
            <w:shd w:val="clear" w:color="auto" w:fill="auto"/>
            <w:tcMar>
              <w:top w:w="100" w:type="dxa"/>
              <w:left w:w="100" w:type="dxa"/>
              <w:bottom w:w="100" w:type="dxa"/>
              <w:right w:w="100" w:type="dxa"/>
            </w:tcMar>
          </w:tcPr>
          <w:p w14:paraId="5ECE9893" w14:textId="77777777" w:rsidR="00BD4AB9" w:rsidRPr="00FF4B4B" w:rsidRDefault="00EB49FD">
            <w:pPr>
              <w:widowControl w:val="0"/>
              <w:spacing w:after="0" w:line="240" w:lineRule="auto"/>
              <w:ind w:left="114"/>
              <w:jc w:val="left"/>
              <w:rPr>
                <w:b/>
              </w:rPr>
            </w:pPr>
            <w:r w:rsidRPr="00FF4B4B">
              <w:rPr>
                <w:b/>
              </w:rPr>
              <w:lastRenderedPageBreak/>
              <w:t xml:space="preserve">Persiapan:  </w:t>
            </w:r>
          </w:p>
          <w:p w14:paraId="36C0350A" w14:textId="77777777" w:rsidR="00BD4AB9" w:rsidRPr="00FF4B4B" w:rsidRDefault="00EB49FD">
            <w:pPr>
              <w:widowControl w:val="0"/>
              <w:spacing w:after="0" w:line="229" w:lineRule="auto"/>
              <w:ind w:left="474" w:right="302" w:hanging="175"/>
              <w:jc w:val="left"/>
            </w:pPr>
            <w:r w:rsidRPr="00FF4B4B">
              <w:t xml:space="preserve">a.Menyiapkan bahan penyuluhan (ppt dan  leaflet) </w:t>
            </w:r>
          </w:p>
          <w:p w14:paraId="06BFA138" w14:textId="77777777" w:rsidR="00BD4AB9" w:rsidRPr="00FF4B4B" w:rsidRDefault="00EB49FD">
            <w:pPr>
              <w:widowControl w:val="0"/>
              <w:spacing w:before="6" w:after="0" w:line="229" w:lineRule="auto"/>
              <w:ind w:left="476" w:right="70" w:hanging="185"/>
              <w:jc w:val="left"/>
            </w:pPr>
            <w:proofErr w:type="gramStart"/>
            <w:r w:rsidRPr="00FF4B4B">
              <w:t>b.Berkoordinasi</w:t>
            </w:r>
            <w:proofErr w:type="gramEnd"/>
            <w:r w:rsidRPr="00FF4B4B">
              <w:t xml:space="preserve"> dengan Kepala Desa, Kader  dan jajarannya. </w:t>
            </w:r>
          </w:p>
          <w:p w14:paraId="009899FE" w14:textId="77777777" w:rsidR="00BD4AB9" w:rsidRPr="00FF4B4B" w:rsidRDefault="00EB49FD">
            <w:pPr>
              <w:widowControl w:val="0"/>
              <w:spacing w:before="6" w:after="0" w:line="230" w:lineRule="auto"/>
              <w:ind w:left="476" w:right="244" w:hanging="180"/>
              <w:jc w:val="left"/>
            </w:pPr>
            <w:proofErr w:type="gramStart"/>
            <w:r w:rsidRPr="00FF4B4B">
              <w:t>c.Mengundang</w:t>
            </w:r>
            <w:proofErr w:type="gramEnd"/>
            <w:r w:rsidRPr="00FF4B4B">
              <w:t xml:space="preserve"> Lansia untuk berpartisipasi  dalam penyuluhan secara langsung. </w:t>
            </w:r>
          </w:p>
          <w:p w14:paraId="79586509" w14:textId="77777777" w:rsidR="00BD4AB9" w:rsidRPr="00FF4B4B" w:rsidRDefault="00EB49FD">
            <w:pPr>
              <w:widowControl w:val="0"/>
              <w:spacing w:before="281" w:after="0" w:line="240" w:lineRule="auto"/>
              <w:ind w:left="114"/>
              <w:jc w:val="left"/>
              <w:rPr>
                <w:b/>
              </w:rPr>
            </w:pPr>
            <w:r w:rsidRPr="00FF4B4B">
              <w:rPr>
                <w:b/>
              </w:rPr>
              <w:t xml:space="preserve">Pelaksanaan:  </w:t>
            </w:r>
          </w:p>
          <w:p w14:paraId="4F28FA37" w14:textId="77777777" w:rsidR="00BD4AB9" w:rsidRPr="00FF4B4B" w:rsidRDefault="00EB49FD" w:rsidP="003A781A">
            <w:pPr>
              <w:widowControl w:val="0"/>
              <w:spacing w:after="0" w:line="240" w:lineRule="auto"/>
              <w:ind w:left="299"/>
            </w:pPr>
            <w:proofErr w:type="gramStart"/>
            <w:r w:rsidRPr="00FF4B4B">
              <w:t>a.Salam</w:t>
            </w:r>
            <w:proofErr w:type="gramEnd"/>
            <w:r w:rsidRPr="00FF4B4B">
              <w:t xml:space="preserve"> pembuka. </w:t>
            </w:r>
          </w:p>
          <w:p w14:paraId="7213DD3B" w14:textId="77777777" w:rsidR="00BD4AB9" w:rsidRPr="00FF4B4B" w:rsidRDefault="00EB49FD" w:rsidP="003A781A">
            <w:pPr>
              <w:widowControl w:val="0"/>
              <w:spacing w:after="0" w:line="240" w:lineRule="auto"/>
              <w:ind w:left="291"/>
            </w:pPr>
            <w:proofErr w:type="gramStart"/>
            <w:r w:rsidRPr="00FF4B4B">
              <w:t>b.Perkenalan</w:t>
            </w:r>
            <w:proofErr w:type="gramEnd"/>
            <w:r w:rsidRPr="00FF4B4B">
              <w:t xml:space="preserve"> diri. </w:t>
            </w:r>
          </w:p>
          <w:p w14:paraId="7F1B04AF" w14:textId="77777777" w:rsidR="00BD4AB9" w:rsidRPr="00FF4B4B" w:rsidRDefault="00EB49FD" w:rsidP="003A781A">
            <w:pPr>
              <w:widowControl w:val="0"/>
              <w:spacing w:after="0" w:line="229" w:lineRule="auto"/>
              <w:ind w:left="471" w:right="44" w:hanging="175"/>
            </w:pPr>
            <w:proofErr w:type="gramStart"/>
            <w:r w:rsidRPr="00FF4B4B">
              <w:t>c.Melakukan</w:t>
            </w:r>
            <w:proofErr w:type="gramEnd"/>
            <w:r w:rsidRPr="00FF4B4B">
              <w:t xml:space="preserve"> </w:t>
            </w:r>
            <w:r w:rsidRPr="00FF4B4B">
              <w:rPr>
                <w:i/>
              </w:rPr>
              <w:t>pre-test</w:t>
            </w:r>
            <w:r w:rsidRPr="00FF4B4B">
              <w:t xml:space="preserve"> dan registrasi kehadiran  pengisian absen secara langsung kepada  para peserta. </w:t>
            </w:r>
          </w:p>
          <w:p w14:paraId="4A8FAF46" w14:textId="77777777" w:rsidR="00BD4AB9" w:rsidRPr="00FF4B4B" w:rsidRDefault="00EB49FD" w:rsidP="003A781A">
            <w:pPr>
              <w:widowControl w:val="0"/>
              <w:spacing w:before="6" w:after="0" w:line="230" w:lineRule="auto"/>
              <w:ind w:left="471" w:right="45" w:hanging="174"/>
            </w:pPr>
            <w:proofErr w:type="gramStart"/>
            <w:r w:rsidRPr="00FF4B4B">
              <w:t>d.Penjelasan</w:t>
            </w:r>
            <w:proofErr w:type="gramEnd"/>
            <w:r w:rsidRPr="00FF4B4B">
              <w:t xml:space="preserve"> tentang pengertian, faktor  resiko, gejala, dan cara mencegah penyakit  Diabetes Melitus dan Hipertensi. </w:t>
            </w:r>
          </w:p>
          <w:p w14:paraId="0543FA75" w14:textId="77777777" w:rsidR="00BD4AB9" w:rsidRPr="00FF4B4B" w:rsidRDefault="00EB49FD" w:rsidP="003A781A">
            <w:pPr>
              <w:widowControl w:val="0"/>
              <w:spacing w:before="5" w:after="0" w:line="240" w:lineRule="auto"/>
              <w:ind w:left="296"/>
            </w:pPr>
            <w:proofErr w:type="gramStart"/>
            <w:r w:rsidRPr="00FF4B4B">
              <w:t>e.Melakukan</w:t>
            </w:r>
            <w:proofErr w:type="gramEnd"/>
            <w:r w:rsidRPr="00FF4B4B">
              <w:t xml:space="preserve"> sesi tanya jawab. </w:t>
            </w:r>
          </w:p>
          <w:p w14:paraId="1BEC0ECE" w14:textId="77777777" w:rsidR="00BD4AB9" w:rsidRPr="00FF4B4B" w:rsidRDefault="00EB49FD" w:rsidP="003A781A">
            <w:pPr>
              <w:widowControl w:val="0"/>
              <w:spacing w:after="0" w:line="229" w:lineRule="auto"/>
              <w:ind w:left="482" w:right="536" w:hanging="187"/>
            </w:pPr>
            <w:r w:rsidRPr="00FF4B4B">
              <w:t xml:space="preserve">f. Melakukan </w:t>
            </w:r>
            <w:r w:rsidRPr="00FF4B4B">
              <w:rPr>
                <w:i/>
              </w:rPr>
              <w:t>post-tes</w:t>
            </w:r>
            <w:r w:rsidRPr="00FF4B4B">
              <w:t xml:space="preserve"> kepada para </w:t>
            </w:r>
            <w:proofErr w:type="gramStart"/>
            <w:r w:rsidRPr="00FF4B4B">
              <w:t>lansia  secara</w:t>
            </w:r>
            <w:proofErr w:type="gramEnd"/>
            <w:r w:rsidRPr="00FF4B4B">
              <w:t xml:space="preserve"> langsung. </w:t>
            </w:r>
          </w:p>
          <w:p w14:paraId="4A00C66F" w14:textId="77777777" w:rsidR="00BD4AB9" w:rsidRPr="00FF4B4B" w:rsidRDefault="00EB49FD" w:rsidP="003A781A">
            <w:pPr>
              <w:widowControl w:val="0"/>
              <w:spacing w:before="6" w:after="0" w:line="240" w:lineRule="auto"/>
              <w:ind w:left="297"/>
            </w:pPr>
            <w:r w:rsidRPr="00FF4B4B">
              <w:lastRenderedPageBreak/>
              <w:t xml:space="preserve">g.Penutupan. </w:t>
            </w:r>
          </w:p>
          <w:p w14:paraId="1AC962BF" w14:textId="77777777" w:rsidR="00BD4AB9" w:rsidRPr="00FF4B4B" w:rsidRDefault="00BD4AB9" w:rsidP="003A781A">
            <w:pPr>
              <w:widowControl w:val="0"/>
              <w:spacing w:before="6" w:after="0" w:line="240" w:lineRule="auto"/>
              <w:ind w:left="297"/>
            </w:pPr>
          </w:p>
          <w:p w14:paraId="3ADE0BBC" w14:textId="77777777" w:rsidR="00BD4AB9" w:rsidRPr="00FF4B4B" w:rsidRDefault="00EB49FD" w:rsidP="003A781A">
            <w:pPr>
              <w:widowControl w:val="0"/>
              <w:spacing w:after="0" w:line="240" w:lineRule="auto"/>
              <w:ind w:left="114"/>
              <w:rPr>
                <w:b/>
              </w:rPr>
            </w:pPr>
            <w:r w:rsidRPr="00FF4B4B">
              <w:rPr>
                <w:b/>
              </w:rPr>
              <w:t xml:space="preserve">Evaluasi:  </w:t>
            </w:r>
          </w:p>
          <w:p w14:paraId="7374F6AC" w14:textId="77777777" w:rsidR="00BD4AB9" w:rsidRPr="00FF4B4B" w:rsidRDefault="00EB49FD" w:rsidP="003A781A">
            <w:pPr>
              <w:widowControl w:val="0"/>
              <w:spacing w:after="0" w:line="229" w:lineRule="auto"/>
              <w:ind w:left="471" w:right="278" w:hanging="171"/>
            </w:pPr>
            <w:proofErr w:type="gramStart"/>
            <w:r w:rsidRPr="00FF4B4B">
              <w:t>a.Pelaksanaan</w:t>
            </w:r>
            <w:proofErr w:type="gramEnd"/>
            <w:r w:rsidRPr="00FF4B4B">
              <w:t xml:space="preserve"> penyuluhan dikatakan  berhasil jika jumlah kehadiran mencapai  80% dari total sasaran. </w:t>
            </w:r>
          </w:p>
          <w:p w14:paraId="69281A58" w14:textId="77777777" w:rsidR="00BD4AB9" w:rsidRPr="00FF4B4B" w:rsidRDefault="00EB49FD" w:rsidP="003A781A">
            <w:pPr>
              <w:widowControl w:val="0"/>
              <w:spacing w:before="6" w:after="0" w:line="229" w:lineRule="auto"/>
              <w:ind w:left="471" w:right="337" w:hanging="180"/>
            </w:pPr>
            <w:proofErr w:type="gramStart"/>
            <w:r w:rsidRPr="00FF4B4B">
              <w:t>b.Pelaksanaan</w:t>
            </w:r>
            <w:proofErr w:type="gramEnd"/>
            <w:r w:rsidRPr="00FF4B4B">
              <w:t xml:space="preserve"> penyuluhan dikatakan  berhasil jika berjalan tepat waktu sesuai  rencana. </w:t>
            </w:r>
          </w:p>
          <w:p w14:paraId="42879788" w14:textId="77777777" w:rsidR="00BD4AB9" w:rsidRPr="00FF4B4B" w:rsidRDefault="00EB49FD" w:rsidP="003A781A">
            <w:pPr>
              <w:widowControl w:val="0"/>
              <w:spacing w:before="6" w:after="0" w:line="229" w:lineRule="auto"/>
              <w:ind w:left="453" w:right="42" w:hanging="157"/>
            </w:pPr>
            <w:proofErr w:type="gramStart"/>
            <w:r w:rsidRPr="00FF4B4B">
              <w:t>c.Pelaksanaan</w:t>
            </w:r>
            <w:proofErr w:type="gramEnd"/>
            <w:r w:rsidRPr="00FF4B4B">
              <w:t xml:space="preserve"> penyuluhan dianggap berhasil  jika hasil pos tes lebih tinggi nilainya  dibandingkan pre tes.</w:t>
            </w:r>
          </w:p>
        </w:tc>
        <w:tc>
          <w:tcPr>
            <w:tcW w:w="2535" w:type="dxa"/>
            <w:shd w:val="clear" w:color="auto" w:fill="auto"/>
            <w:tcMar>
              <w:top w:w="100" w:type="dxa"/>
              <w:left w:w="100" w:type="dxa"/>
              <w:bottom w:w="100" w:type="dxa"/>
              <w:right w:w="100" w:type="dxa"/>
            </w:tcMar>
          </w:tcPr>
          <w:p w14:paraId="66CD1605" w14:textId="77777777" w:rsidR="00BD4AB9" w:rsidRPr="00FF4B4B" w:rsidRDefault="00EB49FD">
            <w:pPr>
              <w:widowControl w:val="0"/>
              <w:spacing w:after="0" w:line="240" w:lineRule="auto"/>
              <w:ind w:left="225"/>
              <w:jc w:val="left"/>
            </w:pPr>
            <w:r w:rsidRPr="00FF4B4B">
              <w:lastRenderedPageBreak/>
              <w:t xml:space="preserve">1. Meningkatnya  </w:t>
            </w:r>
          </w:p>
          <w:p w14:paraId="64D2A0F2" w14:textId="77777777" w:rsidR="00BD4AB9" w:rsidRPr="00FF4B4B" w:rsidRDefault="00EB49FD">
            <w:pPr>
              <w:widowControl w:val="0"/>
              <w:spacing w:after="0" w:line="240" w:lineRule="auto"/>
              <w:ind w:right="202"/>
              <w:jc w:val="right"/>
            </w:pPr>
            <w:r w:rsidRPr="00FF4B4B">
              <w:t xml:space="preserve">pengetahuan Lansia  </w:t>
            </w:r>
          </w:p>
          <w:p w14:paraId="7F7549AA" w14:textId="77777777" w:rsidR="00BD4AB9" w:rsidRPr="00FF4B4B" w:rsidRDefault="00EB49FD">
            <w:pPr>
              <w:widowControl w:val="0"/>
              <w:spacing w:after="0" w:line="229" w:lineRule="auto"/>
              <w:ind w:left="472" w:right="48"/>
              <w:jc w:val="left"/>
            </w:pPr>
            <w:r w:rsidRPr="00FF4B4B">
              <w:t xml:space="preserve">mengenai pengertian,  faktor resiko, gejala,  dan cara mencegah  penyakit Diabetes  </w:t>
            </w:r>
          </w:p>
          <w:p w14:paraId="5197F239" w14:textId="77777777" w:rsidR="00BD4AB9" w:rsidRPr="00FF4B4B" w:rsidRDefault="00EB49FD">
            <w:pPr>
              <w:widowControl w:val="0"/>
              <w:spacing w:after="0" w:line="240" w:lineRule="auto"/>
              <w:ind w:left="470"/>
              <w:jc w:val="left"/>
            </w:pPr>
            <w:r w:rsidRPr="00FF4B4B">
              <w:t xml:space="preserve">Melitus dan  </w:t>
            </w:r>
          </w:p>
          <w:p w14:paraId="4D344B19" w14:textId="77777777" w:rsidR="00BD4AB9" w:rsidRPr="00FF4B4B" w:rsidRDefault="00EB49FD">
            <w:pPr>
              <w:widowControl w:val="0"/>
              <w:spacing w:after="0" w:line="240" w:lineRule="auto"/>
              <w:ind w:left="472"/>
              <w:jc w:val="left"/>
            </w:pPr>
            <w:r w:rsidRPr="00FF4B4B">
              <w:t xml:space="preserve">Hipertensi pada  </w:t>
            </w:r>
          </w:p>
          <w:p w14:paraId="6A31E87A" w14:textId="77777777" w:rsidR="00BD4AB9" w:rsidRPr="00FF4B4B" w:rsidRDefault="00EB49FD">
            <w:pPr>
              <w:widowControl w:val="0"/>
              <w:spacing w:after="0" w:line="240" w:lineRule="auto"/>
              <w:ind w:left="470"/>
              <w:jc w:val="left"/>
            </w:pPr>
            <w:r w:rsidRPr="00FF4B4B">
              <w:t>Lansia.</w:t>
            </w:r>
          </w:p>
        </w:tc>
        <w:tc>
          <w:tcPr>
            <w:tcW w:w="2007" w:type="dxa"/>
            <w:shd w:val="clear" w:color="auto" w:fill="auto"/>
            <w:tcMar>
              <w:top w:w="100" w:type="dxa"/>
              <w:left w:w="100" w:type="dxa"/>
              <w:bottom w:w="100" w:type="dxa"/>
              <w:right w:w="100" w:type="dxa"/>
            </w:tcMar>
          </w:tcPr>
          <w:p w14:paraId="17B08DD4" w14:textId="77777777" w:rsidR="00BD4AB9" w:rsidRPr="00FF4B4B" w:rsidRDefault="00EB49FD">
            <w:pPr>
              <w:widowControl w:val="0"/>
              <w:spacing w:after="0" w:line="240" w:lineRule="auto"/>
              <w:ind w:left="153"/>
              <w:jc w:val="left"/>
            </w:pPr>
            <w:r w:rsidRPr="00FF4B4B">
              <w:t xml:space="preserve">I. Semua Lansia  </w:t>
            </w:r>
          </w:p>
          <w:p w14:paraId="6B3DBB01" w14:textId="77777777" w:rsidR="00BD4AB9" w:rsidRPr="00FF4B4B" w:rsidRDefault="00EB49FD">
            <w:pPr>
              <w:widowControl w:val="0"/>
              <w:spacing w:after="0" w:line="229" w:lineRule="auto"/>
              <w:ind w:left="469" w:right="115" w:firstLine="2"/>
              <w:jc w:val="left"/>
            </w:pPr>
            <w:r w:rsidRPr="00FF4B4B">
              <w:t xml:space="preserve">memahami tentang  pengertian, faktor  resiko, gejala, dan  cara mencegah penyakit Diabetes  </w:t>
            </w:r>
          </w:p>
          <w:p w14:paraId="3A3C1006" w14:textId="77777777" w:rsidR="00BD4AB9" w:rsidRPr="00FF4B4B" w:rsidRDefault="00EB49FD">
            <w:pPr>
              <w:widowControl w:val="0"/>
              <w:spacing w:after="0" w:line="240" w:lineRule="auto"/>
              <w:ind w:left="470"/>
              <w:jc w:val="left"/>
            </w:pPr>
            <w:r w:rsidRPr="00FF4B4B">
              <w:t xml:space="preserve">Melitus dan  </w:t>
            </w:r>
          </w:p>
          <w:p w14:paraId="2D3F76FE" w14:textId="77777777" w:rsidR="00BD4AB9" w:rsidRPr="00FF4B4B" w:rsidRDefault="00EB49FD">
            <w:pPr>
              <w:widowControl w:val="0"/>
              <w:spacing w:after="0" w:line="240" w:lineRule="auto"/>
              <w:ind w:left="472"/>
              <w:jc w:val="left"/>
            </w:pPr>
            <w:r w:rsidRPr="00FF4B4B">
              <w:t>Hipertensi.</w:t>
            </w:r>
          </w:p>
        </w:tc>
      </w:tr>
    </w:tbl>
    <w:p w14:paraId="76ED2A51" w14:textId="77777777" w:rsidR="00BD4AB9" w:rsidRPr="00FF4B4B" w:rsidRDefault="00BD4AB9">
      <w:pPr>
        <w:widowControl w:val="0"/>
        <w:spacing w:after="0"/>
        <w:jc w:val="left"/>
        <w:rPr>
          <w:rFonts w:eastAsia="Arial"/>
        </w:rPr>
      </w:pPr>
    </w:p>
    <w:p w14:paraId="037D500E" w14:textId="77777777" w:rsidR="00BD4AB9" w:rsidRPr="00FF4B4B" w:rsidRDefault="00BD4AB9">
      <w:pPr>
        <w:widowControl w:val="0"/>
        <w:spacing w:after="0"/>
        <w:jc w:val="left"/>
        <w:rPr>
          <w:rFonts w:eastAsia="Arial"/>
        </w:rPr>
      </w:pPr>
    </w:p>
    <w:p w14:paraId="7974C87A" w14:textId="77777777" w:rsidR="00BD4AB9" w:rsidRPr="00FF4B4B" w:rsidRDefault="00BD4AB9">
      <w:pPr>
        <w:widowControl w:val="0"/>
        <w:spacing w:after="0"/>
        <w:jc w:val="left"/>
        <w:rPr>
          <w:rFonts w:eastAsia="Arial"/>
        </w:rPr>
      </w:pPr>
    </w:p>
    <w:p w14:paraId="103BF4A6" w14:textId="77777777" w:rsidR="00BD4AB9" w:rsidRPr="00FF4B4B" w:rsidRDefault="00BD4AB9">
      <w:pPr>
        <w:jc w:val="left"/>
      </w:pPr>
    </w:p>
    <w:p w14:paraId="67252F63" w14:textId="77777777" w:rsidR="00651809" w:rsidRPr="00FF4B4B" w:rsidRDefault="00651809">
      <w:pPr>
        <w:spacing w:after="0" w:line="240" w:lineRule="auto"/>
        <w:jc w:val="center"/>
      </w:pPr>
    </w:p>
    <w:p w14:paraId="1897D3D1" w14:textId="77777777" w:rsidR="00BD4AB9" w:rsidRPr="00FF4B4B" w:rsidRDefault="00EB49FD">
      <w:pPr>
        <w:spacing w:after="0" w:line="240" w:lineRule="auto"/>
        <w:jc w:val="center"/>
        <w:rPr>
          <w:rFonts w:eastAsia="Arial"/>
          <w:b/>
        </w:rPr>
      </w:pPr>
      <w:r w:rsidRPr="00FF4B4B">
        <w:rPr>
          <w:rFonts w:eastAsia="Arial"/>
          <w:b/>
        </w:rPr>
        <w:t>POA INTERVENSI PANGAN – GIZI – KESEHATAN</w:t>
      </w:r>
    </w:p>
    <w:p w14:paraId="13A5AD27" w14:textId="77777777" w:rsidR="00BD4AB9" w:rsidRPr="00FF4B4B" w:rsidRDefault="00EB49FD">
      <w:pPr>
        <w:spacing w:after="0" w:line="240" w:lineRule="auto"/>
        <w:jc w:val="center"/>
        <w:rPr>
          <w:rFonts w:eastAsia="Arial"/>
          <w:b/>
        </w:rPr>
      </w:pPr>
      <w:r w:rsidRPr="00FF4B4B">
        <w:rPr>
          <w:rFonts w:eastAsia="Arial"/>
          <w:b/>
        </w:rPr>
        <w:t>INTERVENSI/PROYEK/</w:t>
      </w:r>
      <w:proofErr w:type="gramStart"/>
      <w:r w:rsidRPr="00FF4B4B">
        <w:rPr>
          <w:rFonts w:eastAsia="Arial"/>
          <w:b/>
        </w:rPr>
        <w:t>PROGRAM :</w:t>
      </w:r>
      <w:proofErr w:type="gramEnd"/>
      <w:r w:rsidRPr="00FF4B4B">
        <w:rPr>
          <w:rFonts w:eastAsia="Arial"/>
          <w:b/>
        </w:rPr>
        <w:t xml:space="preserve"> Penyuluhan Konsumsi Sayur dan Buah</w:t>
      </w:r>
    </w:p>
    <w:p w14:paraId="55F07BCC" w14:textId="77777777" w:rsidR="00651809" w:rsidRPr="00FF4B4B" w:rsidRDefault="00651809">
      <w:pPr>
        <w:spacing w:after="0" w:line="240" w:lineRule="auto"/>
        <w:jc w:val="center"/>
        <w:rPr>
          <w:rFonts w:eastAsia="Arial"/>
          <w:b/>
        </w:rPr>
      </w:pPr>
    </w:p>
    <w:p w14:paraId="05CA17A8" w14:textId="77777777" w:rsidR="00BD4AB9" w:rsidRPr="00FF4B4B" w:rsidRDefault="00EB49FD" w:rsidP="00651809">
      <w:pPr>
        <w:spacing w:after="0" w:line="240" w:lineRule="auto"/>
        <w:ind w:left="720" w:hanging="720"/>
        <w:jc w:val="left"/>
      </w:pPr>
      <w:r w:rsidRPr="00FF4B4B">
        <w:rPr>
          <w:rFonts w:eastAsia="Arial"/>
        </w:rPr>
        <w:t xml:space="preserve">Kelompok/judul </w:t>
      </w:r>
      <w:proofErr w:type="gramStart"/>
      <w:r w:rsidRPr="00FF4B4B">
        <w:rPr>
          <w:rFonts w:eastAsia="Arial"/>
        </w:rPr>
        <w:t>intervensi :</w:t>
      </w:r>
      <w:proofErr w:type="gramEnd"/>
      <w:r w:rsidRPr="00FF4B4B">
        <w:rPr>
          <w:rFonts w:eastAsia="Arial"/>
        </w:rPr>
        <w:t xml:space="preserve"> Penyuluhan Konsumsi Sayur dan Buah</w:t>
      </w:r>
      <w:r w:rsidRPr="00FF4B4B">
        <w:rPr>
          <w:rFonts w:eastAsia="Arial"/>
        </w:rPr>
        <w:tab/>
        <w:t xml:space="preserve">Anggota kelompok: Mahasiswa Jurusan Gizi Poltekkes </w:t>
      </w:r>
      <w:r w:rsidR="00651809" w:rsidRPr="00FF4B4B">
        <w:rPr>
          <w:rFonts w:eastAsia="Arial"/>
        </w:rPr>
        <w:br/>
      </w:r>
      <w:r w:rsidRPr="00FF4B4B">
        <w:rPr>
          <w:rFonts w:eastAsia="Arial"/>
        </w:rPr>
        <w:t>Kemenkes Jakarta II</w:t>
      </w:r>
      <w:r w:rsidRPr="00FF4B4B">
        <w:rPr>
          <w:rFonts w:eastAsia="Arial"/>
          <w:b/>
          <w:i/>
        </w:rPr>
        <w:t xml:space="preserve"> </w:t>
      </w:r>
    </w:p>
    <w:p w14:paraId="34FA33A4" w14:textId="77777777" w:rsidR="00BD4AB9" w:rsidRPr="00FF4B4B" w:rsidRDefault="00BD4AB9">
      <w:pPr>
        <w:spacing w:after="0"/>
        <w:jc w:val="left"/>
        <w:rPr>
          <w:rFonts w:eastAsia="Times"/>
        </w:rPr>
      </w:pPr>
    </w:p>
    <w:tbl>
      <w:tblPr>
        <w:tblStyle w:val="af4"/>
        <w:tblW w:w="144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440"/>
        <w:gridCol w:w="1440"/>
        <w:gridCol w:w="1440"/>
        <w:gridCol w:w="1440"/>
        <w:gridCol w:w="1440"/>
        <w:gridCol w:w="1440"/>
        <w:gridCol w:w="1440"/>
        <w:gridCol w:w="1440"/>
        <w:gridCol w:w="1440"/>
        <w:gridCol w:w="1440"/>
      </w:tblGrid>
      <w:tr w:rsidR="00BD4AB9" w:rsidRPr="00FF4B4B" w14:paraId="0C91B53D" w14:textId="77777777" w:rsidTr="00C60B7C">
        <w:trPr>
          <w:trHeight w:val="413"/>
          <w:tblHeader/>
        </w:trPr>
        <w:tc>
          <w:tcPr>
            <w:tcW w:w="1440" w:type="dxa"/>
            <w:vMerge w:val="restart"/>
            <w:shd w:val="clear" w:color="auto" w:fill="auto"/>
            <w:tcMar>
              <w:top w:w="100" w:type="dxa"/>
              <w:left w:w="100" w:type="dxa"/>
              <w:bottom w:w="100" w:type="dxa"/>
              <w:right w:w="100" w:type="dxa"/>
            </w:tcMar>
          </w:tcPr>
          <w:p w14:paraId="7D9BE979" w14:textId="77777777" w:rsidR="00BD4AB9" w:rsidRPr="00FF4B4B" w:rsidRDefault="00EB49FD">
            <w:pPr>
              <w:widowControl w:val="0"/>
              <w:spacing w:after="0" w:line="240" w:lineRule="auto"/>
              <w:jc w:val="center"/>
              <w:rPr>
                <w:rFonts w:eastAsia="Times"/>
                <w:b/>
              </w:rPr>
            </w:pPr>
            <w:r w:rsidRPr="00FF4B4B">
              <w:rPr>
                <w:rFonts w:eastAsia="Times"/>
                <w:b/>
              </w:rPr>
              <w:t xml:space="preserve">Deskripsi Intervensi </w:t>
            </w:r>
          </w:p>
        </w:tc>
        <w:tc>
          <w:tcPr>
            <w:tcW w:w="1440" w:type="dxa"/>
            <w:vMerge w:val="restart"/>
            <w:shd w:val="clear" w:color="auto" w:fill="auto"/>
            <w:tcMar>
              <w:top w:w="100" w:type="dxa"/>
              <w:left w:w="100" w:type="dxa"/>
              <w:bottom w:w="100" w:type="dxa"/>
              <w:right w:w="100" w:type="dxa"/>
            </w:tcMar>
          </w:tcPr>
          <w:p w14:paraId="6158D16C" w14:textId="77777777" w:rsidR="00BD4AB9" w:rsidRPr="00FF4B4B" w:rsidRDefault="00EB49FD">
            <w:pPr>
              <w:widowControl w:val="0"/>
              <w:spacing w:after="0" w:line="240" w:lineRule="auto"/>
              <w:jc w:val="center"/>
              <w:rPr>
                <w:rFonts w:eastAsia="Times"/>
                <w:b/>
              </w:rPr>
            </w:pPr>
            <w:r w:rsidRPr="00FF4B4B">
              <w:rPr>
                <w:rFonts w:eastAsia="Times"/>
                <w:b/>
              </w:rPr>
              <w:t xml:space="preserve">Tujuan Umum &amp; Khusus </w:t>
            </w:r>
          </w:p>
        </w:tc>
        <w:tc>
          <w:tcPr>
            <w:tcW w:w="1440" w:type="dxa"/>
            <w:vMerge w:val="restart"/>
            <w:shd w:val="clear" w:color="auto" w:fill="auto"/>
            <w:tcMar>
              <w:top w:w="100" w:type="dxa"/>
              <w:left w:w="100" w:type="dxa"/>
              <w:bottom w:w="100" w:type="dxa"/>
              <w:right w:w="100" w:type="dxa"/>
            </w:tcMar>
          </w:tcPr>
          <w:p w14:paraId="27670FDA" w14:textId="77777777" w:rsidR="00BD4AB9" w:rsidRPr="00FF4B4B" w:rsidRDefault="00EB49FD">
            <w:pPr>
              <w:widowControl w:val="0"/>
              <w:spacing w:after="0" w:line="240" w:lineRule="auto"/>
              <w:jc w:val="center"/>
              <w:rPr>
                <w:rFonts w:eastAsia="Times"/>
                <w:b/>
              </w:rPr>
            </w:pPr>
            <w:r w:rsidRPr="00FF4B4B">
              <w:rPr>
                <w:rFonts w:eastAsia="Times"/>
                <w:b/>
              </w:rPr>
              <w:t xml:space="preserve">Target (jml) &amp; Sasaran Langsung </w:t>
            </w:r>
          </w:p>
        </w:tc>
        <w:tc>
          <w:tcPr>
            <w:tcW w:w="1440" w:type="dxa"/>
            <w:vMerge w:val="restart"/>
            <w:shd w:val="clear" w:color="auto" w:fill="auto"/>
            <w:tcMar>
              <w:top w:w="100" w:type="dxa"/>
              <w:left w:w="100" w:type="dxa"/>
              <w:bottom w:w="100" w:type="dxa"/>
              <w:right w:w="100" w:type="dxa"/>
            </w:tcMar>
          </w:tcPr>
          <w:p w14:paraId="37D7DC16" w14:textId="77777777" w:rsidR="00BD4AB9" w:rsidRPr="00FF4B4B" w:rsidRDefault="00EB49FD">
            <w:pPr>
              <w:widowControl w:val="0"/>
              <w:spacing w:after="0" w:line="240" w:lineRule="auto"/>
              <w:jc w:val="center"/>
              <w:rPr>
                <w:rFonts w:eastAsia="Times"/>
                <w:b/>
              </w:rPr>
            </w:pPr>
            <w:r w:rsidRPr="00FF4B4B">
              <w:rPr>
                <w:rFonts w:eastAsia="Times"/>
                <w:b/>
              </w:rPr>
              <w:t xml:space="preserve">Rincian Kegiatan </w:t>
            </w:r>
          </w:p>
        </w:tc>
        <w:tc>
          <w:tcPr>
            <w:tcW w:w="2880" w:type="dxa"/>
            <w:gridSpan w:val="2"/>
            <w:shd w:val="clear" w:color="auto" w:fill="auto"/>
            <w:tcMar>
              <w:top w:w="100" w:type="dxa"/>
              <w:left w:w="100" w:type="dxa"/>
              <w:bottom w:w="100" w:type="dxa"/>
              <w:right w:w="100" w:type="dxa"/>
            </w:tcMar>
          </w:tcPr>
          <w:p w14:paraId="6F23132D" w14:textId="77777777" w:rsidR="00BD4AB9" w:rsidRPr="00FF4B4B" w:rsidRDefault="00EB49FD">
            <w:pPr>
              <w:widowControl w:val="0"/>
              <w:spacing w:after="0" w:line="240" w:lineRule="auto"/>
              <w:jc w:val="center"/>
              <w:rPr>
                <w:rFonts w:eastAsia="Times"/>
                <w:b/>
              </w:rPr>
            </w:pPr>
            <w:r w:rsidRPr="00FF4B4B">
              <w:rPr>
                <w:rFonts w:eastAsia="Times"/>
                <w:b/>
              </w:rPr>
              <w:t>Personil</w:t>
            </w:r>
          </w:p>
        </w:tc>
        <w:tc>
          <w:tcPr>
            <w:tcW w:w="1440" w:type="dxa"/>
            <w:vMerge w:val="restart"/>
            <w:shd w:val="clear" w:color="auto" w:fill="auto"/>
            <w:tcMar>
              <w:top w:w="100" w:type="dxa"/>
              <w:left w:w="100" w:type="dxa"/>
              <w:bottom w:w="100" w:type="dxa"/>
              <w:right w:w="100" w:type="dxa"/>
            </w:tcMar>
          </w:tcPr>
          <w:p w14:paraId="2FA3A7B9" w14:textId="77777777" w:rsidR="00BD4AB9" w:rsidRPr="00FF4B4B" w:rsidRDefault="00EB49FD">
            <w:pPr>
              <w:widowControl w:val="0"/>
              <w:spacing w:after="0" w:line="240" w:lineRule="auto"/>
              <w:jc w:val="center"/>
              <w:rPr>
                <w:rFonts w:eastAsia="Times"/>
                <w:b/>
              </w:rPr>
            </w:pPr>
            <w:r w:rsidRPr="00FF4B4B">
              <w:rPr>
                <w:rFonts w:eastAsia="Times"/>
                <w:b/>
              </w:rPr>
              <w:t xml:space="preserve">Tempat Kegiatan </w:t>
            </w:r>
          </w:p>
        </w:tc>
        <w:tc>
          <w:tcPr>
            <w:tcW w:w="1440" w:type="dxa"/>
            <w:vMerge w:val="restart"/>
            <w:shd w:val="clear" w:color="auto" w:fill="auto"/>
            <w:tcMar>
              <w:top w:w="100" w:type="dxa"/>
              <w:left w:w="100" w:type="dxa"/>
              <w:bottom w:w="100" w:type="dxa"/>
              <w:right w:w="100" w:type="dxa"/>
            </w:tcMar>
          </w:tcPr>
          <w:p w14:paraId="34664025" w14:textId="77777777" w:rsidR="00BD4AB9" w:rsidRPr="00FF4B4B" w:rsidRDefault="00EB49FD">
            <w:pPr>
              <w:widowControl w:val="0"/>
              <w:spacing w:after="0" w:line="240" w:lineRule="auto"/>
              <w:jc w:val="center"/>
              <w:rPr>
                <w:rFonts w:eastAsia="Times"/>
                <w:b/>
              </w:rPr>
            </w:pPr>
            <w:r w:rsidRPr="00FF4B4B">
              <w:rPr>
                <w:rFonts w:eastAsia="Times"/>
                <w:b/>
              </w:rPr>
              <w:t>Waktu (Lama Kegiatan )</w:t>
            </w:r>
          </w:p>
        </w:tc>
        <w:tc>
          <w:tcPr>
            <w:tcW w:w="2880" w:type="dxa"/>
            <w:gridSpan w:val="2"/>
            <w:shd w:val="clear" w:color="auto" w:fill="auto"/>
            <w:tcMar>
              <w:top w:w="100" w:type="dxa"/>
              <w:left w:w="100" w:type="dxa"/>
              <w:bottom w:w="100" w:type="dxa"/>
              <w:right w:w="100" w:type="dxa"/>
            </w:tcMar>
          </w:tcPr>
          <w:p w14:paraId="51B7A069" w14:textId="77777777" w:rsidR="00BD4AB9" w:rsidRPr="00FF4B4B" w:rsidRDefault="00EB49FD">
            <w:pPr>
              <w:widowControl w:val="0"/>
              <w:spacing w:after="0" w:line="240" w:lineRule="auto"/>
              <w:jc w:val="center"/>
              <w:rPr>
                <w:rFonts w:eastAsia="Times"/>
                <w:b/>
              </w:rPr>
            </w:pPr>
            <w:r w:rsidRPr="00FF4B4B">
              <w:rPr>
                <w:rFonts w:eastAsia="Times"/>
                <w:b/>
              </w:rPr>
              <w:t>Sumber Daya</w:t>
            </w:r>
          </w:p>
        </w:tc>
      </w:tr>
      <w:tr w:rsidR="00BD4AB9" w:rsidRPr="00FF4B4B" w14:paraId="563C6799" w14:textId="77777777" w:rsidTr="00C60B7C">
        <w:trPr>
          <w:trHeight w:val="413"/>
          <w:tblHeader/>
        </w:trPr>
        <w:tc>
          <w:tcPr>
            <w:tcW w:w="1440" w:type="dxa"/>
            <w:vMerge/>
            <w:shd w:val="clear" w:color="auto" w:fill="auto"/>
            <w:tcMar>
              <w:top w:w="100" w:type="dxa"/>
              <w:left w:w="100" w:type="dxa"/>
              <w:bottom w:w="100" w:type="dxa"/>
              <w:right w:w="100" w:type="dxa"/>
            </w:tcMar>
          </w:tcPr>
          <w:p w14:paraId="4CE29783" w14:textId="77777777" w:rsidR="00BD4AB9" w:rsidRPr="00FF4B4B" w:rsidRDefault="00BD4AB9">
            <w:pPr>
              <w:widowControl w:val="0"/>
              <w:spacing w:after="0" w:line="240" w:lineRule="auto"/>
              <w:jc w:val="left"/>
              <w:rPr>
                <w:rFonts w:eastAsia="Times"/>
              </w:rPr>
            </w:pPr>
          </w:p>
        </w:tc>
        <w:tc>
          <w:tcPr>
            <w:tcW w:w="1440" w:type="dxa"/>
            <w:vMerge/>
            <w:shd w:val="clear" w:color="auto" w:fill="auto"/>
            <w:tcMar>
              <w:top w:w="100" w:type="dxa"/>
              <w:left w:w="100" w:type="dxa"/>
              <w:bottom w:w="100" w:type="dxa"/>
              <w:right w:w="100" w:type="dxa"/>
            </w:tcMar>
          </w:tcPr>
          <w:p w14:paraId="2BDB58D4" w14:textId="77777777" w:rsidR="00BD4AB9" w:rsidRPr="00FF4B4B" w:rsidRDefault="00BD4AB9">
            <w:pPr>
              <w:widowControl w:val="0"/>
              <w:spacing w:after="0" w:line="240" w:lineRule="auto"/>
              <w:jc w:val="left"/>
              <w:rPr>
                <w:rFonts w:eastAsia="Times"/>
              </w:rPr>
            </w:pPr>
          </w:p>
        </w:tc>
        <w:tc>
          <w:tcPr>
            <w:tcW w:w="1440" w:type="dxa"/>
            <w:vMerge/>
            <w:shd w:val="clear" w:color="auto" w:fill="auto"/>
            <w:tcMar>
              <w:top w:w="100" w:type="dxa"/>
              <w:left w:w="100" w:type="dxa"/>
              <w:bottom w:w="100" w:type="dxa"/>
              <w:right w:w="100" w:type="dxa"/>
            </w:tcMar>
          </w:tcPr>
          <w:p w14:paraId="18EB877F" w14:textId="77777777" w:rsidR="00BD4AB9" w:rsidRPr="00FF4B4B" w:rsidRDefault="00BD4AB9">
            <w:pPr>
              <w:widowControl w:val="0"/>
              <w:spacing w:after="0" w:line="240" w:lineRule="auto"/>
              <w:jc w:val="left"/>
              <w:rPr>
                <w:rFonts w:eastAsia="Times"/>
              </w:rPr>
            </w:pPr>
          </w:p>
        </w:tc>
        <w:tc>
          <w:tcPr>
            <w:tcW w:w="1440" w:type="dxa"/>
            <w:vMerge/>
            <w:shd w:val="clear" w:color="auto" w:fill="auto"/>
            <w:tcMar>
              <w:top w:w="100" w:type="dxa"/>
              <w:left w:w="100" w:type="dxa"/>
              <w:bottom w:w="100" w:type="dxa"/>
              <w:right w:w="100" w:type="dxa"/>
            </w:tcMar>
          </w:tcPr>
          <w:p w14:paraId="1EB9DBBF" w14:textId="77777777" w:rsidR="00BD4AB9" w:rsidRPr="00FF4B4B" w:rsidRDefault="00BD4AB9">
            <w:pPr>
              <w:widowControl w:val="0"/>
              <w:spacing w:after="0" w:line="240" w:lineRule="auto"/>
              <w:jc w:val="left"/>
              <w:rPr>
                <w:rFonts w:eastAsia="Times"/>
              </w:rPr>
            </w:pPr>
          </w:p>
        </w:tc>
        <w:tc>
          <w:tcPr>
            <w:tcW w:w="1440" w:type="dxa"/>
            <w:shd w:val="clear" w:color="auto" w:fill="auto"/>
            <w:tcMar>
              <w:top w:w="100" w:type="dxa"/>
              <w:left w:w="100" w:type="dxa"/>
              <w:bottom w:w="100" w:type="dxa"/>
              <w:right w:w="100" w:type="dxa"/>
            </w:tcMar>
          </w:tcPr>
          <w:p w14:paraId="5B2FE23C" w14:textId="77777777" w:rsidR="00BD4AB9" w:rsidRPr="00FF4B4B" w:rsidRDefault="00EB49FD">
            <w:pPr>
              <w:widowControl w:val="0"/>
              <w:spacing w:after="0" w:line="240" w:lineRule="auto"/>
              <w:jc w:val="center"/>
              <w:rPr>
                <w:rFonts w:eastAsia="Times"/>
                <w:b/>
              </w:rPr>
            </w:pPr>
            <w:r w:rsidRPr="00FF4B4B">
              <w:rPr>
                <w:rFonts w:eastAsia="Times"/>
                <w:b/>
              </w:rPr>
              <w:t xml:space="preserve">Langsung </w:t>
            </w:r>
          </w:p>
        </w:tc>
        <w:tc>
          <w:tcPr>
            <w:tcW w:w="1440" w:type="dxa"/>
            <w:shd w:val="clear" w:color="auto" w:fill="auto"/>
            <w:tcMar>
              <w:top w:w="100" w:type="dxa"/>
              <w:left w:w="100" w:type="dxa"/>
              <w:bottom w:w="100" w:type="dxa"/>
              <w:right w:w="100" w:type="dxa"/>
            </w:tcMar>
          </w:tcPr>
          <w:p w14:paraId="57070C4F" w14:textId="77777777" w:rsidR="00BD4AB9" w:rsidRPr="00FF4B4B" w:rsidRDefault="00EB49FD">
            <w:pPr>
              <w:widowControl w:val="0"/>
              <w:spacing w:after="0" w:line="240" w:lineRule="auto"/>
              <w:jc w:val="center"/>
              <w:rPr>
                <w:rFonts w:eastAsia="Times"/>
                <w:b/>
              </w:rPr>
            </w:pPr>
            <w:r w:rsidRPr="00FF4B4B">
              <w:rPr>
                <w:rFonts w:eastAsia="Times"/>
                <w:b/>
              </w:rPr>
              <w:t xml:space="preserve">Pendukung </w:t>
            </w:r>
          </w:p>
        </w:tc>
        <w:tc>
          <w:tcPr>
            <w:tcW w:w="1440" w:type="dxa"/>
            <w:vMerge/>
            <w:shd w:val="clear" w:color="auto" w:fill="auto"/>
            <w:tcMar>
              <w:top w:w="100" w:type="dxa"/>
              <w:left w:w="100" w:type="dxa"/>
              <w:bottom w:w="100" w:type="dxa"/>
              <w:right w:w="100" w:type="dxa"/>
            </w:tcMar>
          </w:tcPr>
          <w:p w14:paraId="44701DD9" w14:textId="77777777" w:rsidR="00BD4AB9" w:rsidRPr="00FF4B4B" w:rsidRDefault="00BD4AB9">
            <w:pPr>
              <w:widowControl w:val="0"/>
              <w:spacing w:after="0" w:line="240" w:lineRule="auto"/>
              <w:jc w:val="left"/>
              <w:rPr>
                <w:rFonts w:eastAsia="Times"/>
              </w:rPr>
            </w:pPr>
          </w:p>
        </w:tc>
        <w:tc>
          <w:tcPr>
            <w:tcW w:w="1440" w:type="dxa"/>
            <w:vMerge/>
            <w:shd w:val="clear" w:color="auto" w:fill="auto"/>
            <w:tcMar>
              <w:top w:w="100" w:type="dxa"/>
              <w:left w:w="100" w:type="dxa"/>
              <w:bottom w:w="100" w:type="dxa"/>
              <w:right w:w="100" w:type="dxa"/>
            </w:tcMar>
          </w:tcPr>
          <w:p w14:paraId="1C35DDEF" w14:textId="77777777" w:rsidR="00BD4AB9" w:rsidRPr="00FF4B4B" w:rsidRDefault="00BD4AB9">
            <w:pPr>
              <w:widowControl w:val="0"/>
              <w:spacing w:after="0" w:line="240" w:lineRule="auto"/>
              <w:jc w:val="left"/>
              <w:rPr>
                <w:rFonts w:eastAsia="Times"/>
              </w:rPr>
            </w:pPr>
          </w:p>
        </w:tc>
        <w:tc>
          <w:tcPr>
            <w:tcW w:w="1440" w:type="dxa"/>
            <w:shd w:val="clear" w:color="auto" w:fill="auto"/>
            <w:tcMar>
              <w:top w:w="100" w:type="dxa"/>
              <w:left w:w="100" w:type="dxa"/>
              <w:bottom w:w="100" w:type="dxa"/>
              <w:right w:w="100" w:type="dxa"/>
            </w:tcMar>
          </w:tcPr>
          <w:p w14:paraId="598FD3F8" w14:textId="77777777" w:rsidR="00BD4AB9" w:rsidRPr="00FF4B4B" w:rsidRDefault="00EB49FD">
            <w:pPr>
              <w:widowControl w:val="0"/>
              <w:spacing w:after="0" w:line="240" w:lineRule="auto"/>
              <w:jc w:val="center"/>
              <w:rPr>
                <w:rFonts w:eastAsia="Times"/>
                <w:b/>
              </w:rPr>
            </w:pPr>
            <w:r w:rsidRPr="00FF4B4B">
              <w:rPr>
                <w:rFonts w:eastAsia="Times"/>
                <w:b/>
              </w:rPr>
              <w:t xml:space="preserve">Jenis </w:t>
            </w:r>
          </w:p>
        </w:tc>
        <w:tc>
          <w:tcPr>
            <w:tcW w:w="1440" w:type="dxa"/>
            <w:shd w:val="clear" w:color="auto" w:fill="auto"/>
            <w:tcMar>
              <w:top w:w="100" w:type="dxa"/>
              <w:left w:w="100" w:type="dxa"/>
              <w:bottom w:w="100" w:type="dxa"/>
              <w:right w:w="100" w:type="dxa"/>
            </w:tcMar>
          </w:tcPr>
          <w:p w14:paraId="7DC3A922" w14:textId="77777777" w:rsidR="00BD4AB9" w:rsidRPr="00FF4B4B" w:rsidRDefault="00EB49FD">
            <w:pPr>
              <w:widowControl w:val="0"/>
              <w:spacing w:after="0" w:line="240" w:lineRule="auto"/>
              <w:jc w:val="center"/>
              <w:rPr>
                <w:rFonts w:eastAsia="Times"/>
                <w:b/>
              </w:rPr>
            </w:pPr>
            <w:r w:rsidRPr="00FF4B4B">
              <w:rPr>
                <w:rFonts w:eastAsia="Times"/>
                <w:b/>
              </w:rPr>
              <w:t>Asal</w:t>
            </w:r>
          </w:p>
        </w:tc>
      </w:tr>
      <w:tr w:rsidR="00BD4AB9" w:rsidRPr="00FF4B4B" w14:paraId="2EEEEC21" w14:textId="77777777" w:rsidTr="00C60B7C">
        <w:trPr>
          <w:trHeight w:val="275"/>
          <w:tblHeader/>
        </w:trPr>
        <w:tc>
          <w:tcPr>
            <w:tcW w:w="1440" w:type="dxa"/>
            <w:shd w:val="clear" w:color="auto" w:fill="auto"/>
            <w:tcMar>
              <w:top w:w="100" w:type="dxa"/>
              <w:left w:w="100" w:type="dxa"/>
              <w:bottom w:w="100" w:type="dxa"/>
              <w:right w:w="100" w:type="dxa"/>
            </w:tcMar>
          </w:tcPr>
          <w:p w14:paraId="665F484C" w14:textId="77777777" w:rsidR="00BD4AB9" w:rsidRPr="00FF4B4B" w:rsidRDefault="00EB49FD">
            <w:pPr>
              <w:widowControl w:val="0"/>
              <w:spacing w:after="0" w:line="240" w:lineRule="auto"/>
              <w:jc w:val="center"/>
              <w:rPr>
                <w:rFonts w:eastAsia="Times"/>
                <w:b/>
              </w:rPr>
            </w:pPr>
            <w:r w:rsidRPr="00FF4B4B">
              <w:rPr>
                <w:rFonts w:eastAsia="Times"/>
                <w:b/>
              </w:rPr>
              <w:t>1</w:t>
            </w:r>
          </w:p>
        </w:tc>
        <w:tc>
          <w:tcPr>
            <w:tcW w:w="1440" w:type="dxa"/>
            <w:shd w:val="clear" w:color="auto" w:fill="auto"/>
            <w:tcMar>
              <w:top w:w="100" w:type="dxa"/>
              <w:left w:w="100" w:type="dxa"/>
              <w:bottom w:w="100" w:type="dxa"/>
              <w:right w:w="100" w:type="dxa"/>
            </w:tcMar>
          </w:tcPr>
          <w:p w14:paraId="70658524" w14:textId="77777777" w:rsidR="00BD4AB9" w:rsidRPr="00FF4B4B" w:rsidRDefault="00EB49FD">
            <w:pPr>
              <w:widowControl w:val="0"/>
              <w:spacing w:after="0" w:line="240" w:lineRule="auto"/>
              <w:jc w:val="center"/>
              <w:rPr>
                <w:rFonts w:eastAsia="Times"/>
                <w:b/>
              </w:rPr>
            </w:pPr>
            <w:r w:rsidRPr="00FF4B4B">
              <w:rPr>
                <w:rFonts w:eastAsia="Times"/>
                <w:b/>
              </w:rPr>
              <w:t>2</w:t>
            </w:r>
          </w:p>
        </w:tc>
        <w:tc>
          <w:tcPr>
            <w:tcW w:w="1440" w:type="dxa"/>
            <w:shd w:val="clear" w:color="auto" w:fill="auto"/>
            <w:tcMar>
              <w:top w:w="100" w:type="dxa"/>
              <w:left w:w="100" w:type="dxa"/>
              <w:bottom w:w="100" w:type="dxa"/>
              <w:right w:w="100" w:type="dxa"/>
            </w:tcMar>
          </w:tcPr>
          <w:p w14:paraId="01B1A7C0" w14:textId="77777777" w:rsidR="00BD4AB9" w:rsidRPr="00FF4B4B" w:rsidRDefault="00EB49FD">
            <w:pPr>
              <w:widowControl w:val="0"/>
              <w:spacing w:after="0" w:line="240" w:lineRule="auto"/>
              <w:jc w:val="center"/>
              <w:rPr>
                <w:rFonts w:eastAsia="Times"/>
                <w:b/>
              </w:rPr>
            </w:pPr>
            <w:r w:rsidRPr="00FF4B4B">
              <w:rPr>
                <w:rFonts w:eastAsia="Times"/>
                <w:b/>
              </w:rPr>
              <w:t>3</w:t>
            </w:r>
          </w:p>
        </w:tc>
        <w:tc>
          <w:tcPr>
            <w:tcW w:w="1440" w:type="dxa"/>
            <w:shd w:val="clear" w:color="auto" w:fill="auto"/>
            <w:tcMar>
              <w:top w:w="100" w:type="dxa"/>
              <w:left w:w="100" w:type="dxa"/>
              <w:bottom w:w="100" w:type="dxa"/>
              <w:right w:w="100" w:type="dxa"/>
            </w:tcMar>
          </w:tcPr>
          <w:p w14:paraId="177D12FF" w14:textId="77777777" w:rsidR="00BD4AB9" w:rsidRPr="00FF4B4B" w:rsidRDefault="00EB49FD">
            <w:pPr>
              <w:widowControl w:val="0"/>
              <w:spacing w:after="0" w:line="240" w:lineRule="auto"/>
              <w:jc w:val="center"/>
              <w:rPr>
                <w:rFonts w:eastAsia="Times"/>
                <w:b/>
              </w:rPr>
            </w:pPr>
            <w:r w:rsidRPr="00FF4B4B">
              <w:rPr>
                <w:rFonts w:eastAsia="Times"/>
                <w:b/>
              </w:rPr>
              <w:t>4</w:t>
            </w:r>
          </w:p>
        </w:tc>
        <w:tc>
          <w:tcPr>
            <w:tcW w:w="1440" w:type="dxa"/>
            <w:shd w:val="clear" w:color="auto" w:fill="auto"/>
            <w:tcMar>
              <w:top w:w="100" w:type="dxa"/>
              <w:left w:w="100" w:type="dxa"/>
              <w:bottom w:w="100" w:type="dxa"/>
              <w:right w:w="100" w:type="dxa"/>
            </w:tcMar>
          </w:tcPr>
          <w:p w14:paraId="344E747E" w14:textId="77777777" w:rsidR="00BD4AB9" w:rsidRPr="00FF4B4B" w:rsidRDefault="00EB49FD">
            <w:pPr>
              <w:widowControl w:val="0"/>
              <w:spacing w:after="0" w:line="240" w:lineRule="auto"/>
              <w:jc w:val="center"/>
              <w:rPr>
                <w:rFonts w:eastAsia="Times"/>
                <w:b/>
              </w:rPr>
            </w:pPr>
            <w:r w:rsidRPr="00FF4B4B">
              <w:rPr>
                <w:rFonts w:eastAsia="Times"/>
                <w:b/>
              </w:rPr>
              <w:t>5</w:t>
            </w:r>
          </w:p>
        </w:tc>
        <w:tc>
          <w:tcPr>
            <w:tcW w:w="1440" w:type="dxa"/>
            <w:shd w:val="clear" w:color="auto" w:fill="auto"/>
            <w:tcMar>
              <w:top w:w="100" w:type="dxa"/>
              <w:left w:w="100" w:type="dxa"/>
              <w:bottom w:w="100" w:type="dxa"/>
              <w:right w:w="100" w:type="dxa"/>
            </w:tcMar>
          </w:tcPr>
          <w:p w14:paraId="40D7C490" w14:textId="77777777" w:rsidR="00BD4AB9" w:rsidRPr="00FF4B4B" w:rsidRDefault="00EB49FD">
            <w:pPr>
              <w:widowControl w:val="0"/>
              <w:spacing w:after="0" w:line="240" w:lineRule="auto"/>
              <w:jc w:val="center"/>
              <w:rPr>
                <w:rFonts w:eastAsia="Times"/>
                <w:b/>
              </w:rPr>
            </w:pPr>
            <w:r w:rsidRPr="00FF4B4B">
              <w:rPr>
                <w:rFonts w:eastAsia="Times"/>
                <w:b/>
              </w:rPr>
              <w:t>6</w:t>
            </w:r>
          </w:p>
        </w:tc>
        <w:tc>
          <w:tcPr>
            <w:tcW w:w="1440" w:type="dxa"/>
            <w:shd w:val="clear" w:color="auto" w:fill="auto"/>
            <w:tcMar>
              <w:top w:w="100" w:type="dxa"/>
              <w:left w:w="100" w:type="dxa"/>
              <w:bottom w:w="100" w:type="dxa"/>
              <w:right w:w="100" w:type="dxa"/>
            </w:tcMar>
          </w:tcPr>
          <w:p w14:paraId="309CAA65" w14:textId="77777777" w:rsidR="00BD4AB9" w:rsidRPr="00FF4B4B" w:rsidRDefault="00EB49FD">
            <w:pPr>
              <w:widowControl w:val="0"/>
              <w:spacing w:after="0" w:line="240" w:lineRule="auto"/>
              <w:jc w:val="center"/>
              <w:rPr>
                <w:rFonts w:eastAsia="Times"/>
                <w:b/>
              </w:rPr>
            </w:pPr>
            <w:r w:rsidRPr="00FF4B4B">
              <w:rPr>
                <w:rFonts w:eastAsia="Times"/>
                <w:b/>
              </w:rPr>
              <w:t>8</w:t>
            </w:r>
          </w:p>
        </w:tc>
        <w:tc>
          <w:tcPr>
            <w:tcW w:w="1440" w:type="dxa"/>
            <w:shd w:val="clear" w:color="auto" w:fill="auto"/>
            <w:tcMar>
              <w:top w:w="100" w:type="dxa"/>
              <w:left w:w="100" w:type="dxa"/>
              <w:bottom w:w="100" w:type="dxa"/>
              <w:right w:w="100" w:type="dxa"/>
            </w:tcMar>
          </w:tcPr>
          <w:p w14:paraId="0541B59E" w14:textId="77777777" w:rsidR="00BD4AB9" w:rsidRPr="00FF4B4B" w:rsidRDefault="00EB49FD">
            <w:pPr>
              <w:widowControl w:val="0"/>
              <w:spacing w:after="0" w:line="240" w:lineRule="auto"/>
              <w:jc w:val="center"/>
              <w:rPr>
                <w:rFonts w:eastAsia="Times"/>
                <w:b/>
              </w:rPr>
            </w:pPr>
            <w:r w:rsidRPr="00FF4B4B">
              <w:rPr>
                <w:rFonts w:eastAsia="Times"/>
                <w:b/>
              </w:rPr>
              <w:t>9</w:t>
            </w:r>
          </w:p>
        </w:tc>
        <w:tc>
          <w:tcPr>
            <w:tcW w:w="1440" w:type="dxa"/>
            <w:shd w:val="clear" w:color="auto" w:fill="auto"/>
            <w:tcMar>
              <w:top w:w="100" w:type="dxa"/>
              <w:left w:w="100" w:type="dxa"/>
              <w:bottom w:w="100" w:type="dxa"/>
              <w:right w:w="100" w:type="dxa"/>
            </w:tcMar>
          </w:tcPr>
          <w:p w14:paraId="44E12878" w14:textId="77777777" w:rsidR="00BD4AB9" w:rsidRPr="00FF4B4B" w:rsidRDefault="00EB49FD">
            <w:pPr>
              <w:widowControl w:val="0"/>
              <w:spacing w:after="0" w:line="240" w:lineRule="auto"/>
              <w:jc w:val="center"/>
              <w:rPr>
                <w:rFonts w:eastAsia="Times"/>
                <w:b/>
              </w:rPr>
            </w:pPr>
            <w:r w:rsidRPr="00FF4B4B">
              <w:rPr>
                <w:rFonts w:eastAsia="Times"/>
                <w:b/>
              </w:rPr>
              <w:t>10</w:t>
            </w:r>
          </w:p>
        </w:tc>
        <w:tc>
          <w:tcPr>
            <w:tcW w:w="1440" w:type="dxa"/>
            <w:shd w:val="clear" w:color="auto" w:fill="auto"/>
            <w:tcMar>
              <w:top w:w="100" w:type="dxa"/>
              <w:left w:w="100" w:type="dxa"/>
              <w:bottom w:w="100" w:type="dxa"/>
              <w:right w:w="100" w:type="dxa"/>
            </w:tcMar>
          </w:tcPr>
          <w:p w14:paraId="0CDA54AB" w14:textId="77777777" w:rsidR="00BD4AB9" w:rsidRPr="00FF4B4B" w:rsidRDefault="00EB49FD">
            <w:pPr>
              <w:widowControl w:val="0"/>
              <w:spacing w:after="0" w:line="240" w:lineRule="auto"/>
              <w:jc w:val="center"/>
              <w:rPr>
                <w:rFonts w:eastAsia="Times"/>
                <w:b/>
              </w:rPr>
            </w:pPr>
            <w:r w:rsidRPr="00FF4B4B">
              <w:rPr>
                <w:rFonts w:eastAsia="Times"/>
                <w:b/>
              </w:rPr>
              <w:t>11</w:t>
            </w:r>
          </w:p>
        </w:tc>
      </w:tr>
      <w:tr w:rsidR="00BD4AB9" w:rsidRPr="00FF4B4B" w14:paraId="631C2D2C" w14:textId="77777777" w:rsidTr="00C60B7C">
        <w:trPr>
          <w:trHeight w:val="4609"/>
        </w:trPr>
        <w:tc>
          <w:tcPr>
            <w:tcW w:w="1440" w:type="dxa"/>
            <w:shd w:val="clear" w:color="auto" w:fill="auto"/>
            <w:tcMar>
              <w:top w:w="100" w:type="dxa"/>
              <w:left w:w="100" w:type="dxa"/>
              <w:bottom w:w="100" w:type="dxa"/>
              <w:right w:w="100" w:type="dxa"/>
            </w:tcMar>
          </w:tcPr>
          <w:p w14:paraId="1EE576D2" w14:textId="77777777" w:rsidR="00BD4AB9" w:rsidRPr="00FF4B4B" w:rsidRDefault="00EB49FD">
            <w:pPr>
              <w:widowControl w:val="0"/>
              <w:spacing w:after="0" w:line="240" w:lineRule="auto"/>
              <w:jc w:val="left"/>
            </w:pPr>
            <w:r w:rsidRPr="00FF4B4B">
              <w:t xml:space="preserve">Kegiatan memberikan/menyampaikan informasi  mengenai pentingnya konsumsi sayur dan buah dengan tujuan remaja mau dan mampu mempraktikkan dan merubah perilakunya menjadi </w:t>
            </w:r>
            <w:r w:rsidRPr="00FF4B4B">
              <w:lastRenderedPageBreak/>
              <w:t>lebih sehat</w:t>
            </w:r>
          </w:p>
        </w:tc>
        <w:tc>
          <w:tcPr>
            <w:tcW w:w="1440" w:type="dxa"/>
            <w:shd w:val="clear" w:color="auto" w:fill="auto"/>
            <w:tcMar>
              <w:top w:w="100" w:type="dxa"/>
              <w:left w:w="100" w:type="dxa"/>
              <w:bottom w:w="100" w:type="dxa"/>
              <w:right w:w="100" w:type="dxa"/>
            </w:tcMar>
          </w:tcPr>
          <w:p w14:paraId="640C1F0B" w14:textId="6DAF07C1" w:rsidR="00BD4AB9" w:rsidRDefault="00EB49FD" w:rsidP="003A781A">
            <w:pPr>
              <w:widowControl w:val="0"/>
              <w:tabs>
                <w:tab w:val="left" w:pos="1170"/>
              </w:tabs>
              <w:spacing w:after="0" w:line="240" w:lineRule="auto"/>
              <w:ind w:left="90"/>
              <w:jc w:val="left"/>
            </w:pPr>
            <w:r w:rsidRPr="003A781A">
              <w:rPr>
                <w:b/>
              </w:rPr>
              <w:lastRenderedPageBreak/>
              <w:t xml:space="preserve">Tujuan umum : </w:t>
            </w:r>
            <w:r w:rsidRPr="00FF4B4B">
              <w:t>agar masyarakat memiliki</w:t>
            </w:r>
            <w:r w:rsidR="003A781A">
              <w:t xml:space="preserve"> pengetahuan tentang pentingnya </w:t>
            </w:r>
            <w:r w:rsidRPr="00FF4B4B">
              <w:t xml:space="preserve">konsumsi sayur dan buah dan meningkatkan pengetahuan remaja melalui penyuluhan </w:t>
            </w:r>
          </w:p>
          <w:p w14:paraId="65875B1B" w14:textId="77777777" w:rsidR="003A781A" w:rsidRPr="00FF4B4B" w:rsidRDefault="003A781A" w:rsidP="003A781A">
            <w:pPr>
              <w:widowControl w:val="0"/>
              <w:tabs>
                <w:tab w:val="left" w:pos="1170"/>
              </w:tabs>
              <w:spacing w:after="0" w:line="240" w:lineRule="auto"/>
              <w:ind w:left="90"/>
              <w:jc w:val="left"/>
            </w:pPr>
          </w:p>
          <w:p w14:paraId="400FD126" w14:textId="77777777" w:rsidR="00BD4AB9" w:rsidRPr="003A781A" w:rsidRDefault="00EB49FD" w:rsidP="003A781A">
            <w:pPr>
              <w:widowControl w:val="0"/>
              <w:spacing w:after="0" w:line="240" w:lineRule="auto"/>
              <w:jc w:val="left"/>
              <w:rPr>
                <w:b/>
              </w:rPr>
            </w:pPr>
            <w:r w:rsidRPr="003A781A">
              <w:rPr>
                <w:b/>
              </w:rPr>
              <w:lastRenderedPageBreak/>
              <w:t xml:space="preserve">Tujuan khusus : </w:t>
            </w:r>
          </w:p>
          <w:p w14:paraId="39D764B7" w14:textId="77777777" w:rsidR="00BD4AB9" w:rsidRPr="00FF4B4B" w:rsidRDefault="00EB49FD">
            <w:pPr>
              <w:widowControl w:val="0"/>
              <w:numPr>
                <w:ilvl w:val="0"/>
                <w:numId w:val="159"/>
              </w:numPr>
              <w:spacing w:after="0" w:line="240" w:lineRule="auto"/>
              <w:ind w:left="180" w:hanging="1260"/>
              <w:jc w:val="left"/>
            </w:pPr>
            <w:r w:rsidRPr="00FF4B4B">
              <w:t>a. meningkatkan kesadaran,kemauan, dan kemampuan remaja agar mau konsumsi sayur dan buah</w:t>
            </w:r>
          </w:p>
          <w:p w14:paraId="173F8604" w14:textId="77777777" w:rsidR="00BD4AB9" w:rsidRPr="00FF4B4B" w:rsidRDefault="00EB49FD">
            <w:pPr>
              <w:widowControl w:val="0"/>
              <w:numPr>
                <w:ilvl w:val="0"/>
                <w:numId w:val="159"/>
              </w:numPr>
              <w:spacing w:after="0" w:line="240" w:lineRule="auto"/>
              <w:ind w:left="180" w:hanging="1260"/>
              <w:jc w:val="left"/>
            </w:pPr>
            <w:r w:rsidRPr="00FF4B4B">
              <w:t>b. masyarakat berperan serta aktif mewujudkan derajat kesehatan yang optimal</w:t>
            </w:r>
          </w:p>
        </w:tc>
        <w:tc>
          <w:tcPr>
            <w:tcW w:w="1440" w:type="dxa"/>
            <w:shd w:val="clear" w:color="auto" w:fill="auto"/>
            <w:tcMar>
              <w:top w:w="100" w:type="dxa"/>
              <w:left w:w="100" w:type="dxa"/>
              <w:bottom w:w="100" w:type="dxa"/>
              <w:right w:w="100" w:type="dxa"/>
            </w:tcMar>
          </w:tcPr>
          <w:p w14:paraId="7B051081" w14:textId="77777777" w:rsidR="00BD4AB9" w:rsidRPr="00FF4B4B" w:rsidRDefault="00EB49FD">
            <w:pPr>
              <w:widowControl w:val="0"/>
              <w:spacing w:after="0" w:line="240" w:lineRule="auto"/>
              <w:jc w:val="left"/>
            </w:pPr>
            <w:r w:rsidRPr="00FF4B4B">
              <w:lastRenderedPageBreak/>
              <w:t>Sasaran : Remaja Desa Barengkok</w:t>
            </w:r>
          </w:p>
          <w:p w14:paraId="0C5728E4" w14:textId="77777777" w:rsidR="00BD4AB9" w:rsidRPr="00FF4B4B" w:rsidRDefault="00BD4AB9">
            <w:pPr>
              <w:widowControl w:val="0"/>
              <w:spacing w:after="0" w:line="240" w:lineRule="auto"/>
              <w:jc w:val="left"/>
            </w:pPr>
          </w:p>
          <w:p w14:paraId="06C86868" w14:textId="77777777" w:rsidR="00BD4AB9" w:rsidRPr="00FF4B4B" w:rsidRDefault="00EB49FD">
            <w:pPr>
              <w:widowControl w:val="0"/>
              <w:spacing w:after="0" w:line="240" w:lineRule="auto"/>
              <w:jc w:val="left"/>
            </w:pPr>
            <w:r w:rsidRPr="00FF4B4B">
              <w:t>Target :</w:t>
            </w:r>
          </w:p>
          <w:p w14:paraId="515A0C63" w14:textId="77777777" w:rsidR="00BD4AB9" w:rsidRPr="00FF4B4B" w:rsidRDefault="00EB49FD">
            <w:pPr>
              <w:widowControl w:val="0"/>
              <w:spacing w:after="0" w:line="240" w:lineRule="auto"/>
              <w:jc w:val="left"/>
            </w:pPr>
            <w:r w:rsidRPr="00FF4B4B">
              <w:t>20 remaja di Desa Barengkok</w:t>
            </w:r>
          </w:p>
        </w:tc>
        <w:tc>
          <w:tcPr>
            <w:tcW w:w="1440" w:type="dxa"/>
            <w:shd w:val="clear" w:color="auto" w:fill="auto"/>
            <w:tcMar>
              <w:top w:w="100" w:type="dxa"/>
              <w:left w:w="100" w:type="dxa"/>
              <w:bottom w:w="100" w:type="dxa"/>
              <w:right w:w="100" w:type="dxa"/>
            </w:tcMar>
          </w:tcPr>
          <w:p w14:paraId="069A0B0F" w14:textId="77777777" w:rsidR="00BD4AB9" w:rsidRPr="00FF4B4B" w:rsidRDefault="00EB49FD">
            <w:pPr>
              <w:widowControl w:val="0"/>
              <w:spacing w:after="0" w:line="240" w:lineRule="auto"/>
              <w:jc w:val="left"/>
              <w:rPr>
                <w:b/>
              </w:rPr>
            </w:pPr>
            <w:r w:rsidRPr="00FF4B4B">
              <w:rPr>
                <w:b/>
              </w:rPr>
              <w:t xml:space="preserve">Persiapan : </w:t>
            </w:r>
          </w:p>
          <w:p w14:paraId="5EA6F0CD" w14:textId="77777777" w:rsidR="00BD4AB9" w:rsidRPr="00FF4B4B" w:rsidRDefault="00EB49FD">
            <w:pPr>
              <w:widowControl w:val="0"/>
              <w:numPr>
                <w:ilvl w:val="0"/>
                <w:numId w:val="214"/>
              </w:numPr>
              <w:spacing w:after="0" w:line="240" w:lineRule="auto"/>
              <w:ind w:left="360"/>
              <w:jc w:val="left"/>
            </w:pPr>
            <w:r w:rsidRPr="00FF4B4B">
              <w:t>Perizinan lokasi kegiatan</w:t>
            </w:r>
          </w:p>
          <w:p w14:paraId="4570C4B6" w14:textId="77777777" w:rsidR="00BD4AB9" w:rsidRPr="00FF4B4B" w:rsidRDefault="00EB49FD">
            <w:pPr>
              <w:widowControl w:val="0"/>
              <w:numPr>
                <w:ilvl w:val="0"/>
                <w:numId w:val="214"/>
              </w:numPr>
              <w:spacing w:after="0" w:line="240" w:lineRule="auto"/>
              <w:ind w:left="360"/>
              <w:jc w:val="left"/>
            </w:pPr>
            <w:r w:rsidRPr="00FF4B4B">
              <w:t xml:space="preserve">Persiapan peserta </w:t>
            </w:r>
          </w:p>
          <w:p w14:paraId="12374499" w14:textId="77777777" w:rsidR="00BD4AB9" w:rsidRPr="00FF4B4B" w:rsidRDefault="00EB49FD">
            <w:pPr>
              <w:widowControl w:val="0"/>
              <w:numPr>
                <w:ilvl w:val="0"/>
                <w:numId w:val="214"/>
              </w:numPr>
              <w:spacing w:after="0" w:line="240" w:lineRule="auto"/>
              <w:ind w:left="360"/>
              <w:jc w:val="left"/>
            </w:pPr>
            <w:r w:rsidRPr="00FF4B4B">
              <w:t xml:space="preserve">Persiapan waktu dan lokasi </w:t>
            </w:r>
          </w:p>
          <w:p w14:paraId="6D4F6A2F" w14:textId="77777777" w:rsidR="00BD4AB9" w:rsidRPr="00FF4B4B" w:rsidRDefault="00BD4AB9">
            <w:pPr>
              <w:widowControl w:val="0"/>
              <w:spacing w:after="0" w:line="240" w:lineRule="auto"/>
              <w:jc w:val="left"/>
            </w:pPr>
          </w:p>
          <w:p w14:paraId="1AA98DA7" w14:textId="77777777" w:rsidR="00BD4AB9" w:rsidRPr="00FF4B4B" w:rsidRDefault="00EB49FD">
            <w:pPr>
              <w:widowControl w:val="0"/>
              <w:spacing w:after="0" w:line="240" w:lineRule="auto"/>
              <w:jc w:val="left"/>
              <w:rPr>
                <w:b/>
              </w:rPr>
            </w:pPr>
            <w:r w:rsidRPr="00FF4B4B">
              <w:rPr>
                <w:b/>
              </w:rPr>
              <w:t xml:space="preserve">Pelaksanaan : </w:t>
            </w:r>
          </w:p>
          <w:p w14:paraId="75AC0DD1" w14:textId="77777777" w:rsidR="00BD4AB9" w:rsidRPr="00FF4B4B" w:rsidRDefault="00EB49FD">
            <w:pPr>
              <w:widowControl w:val="0"/>
              <w:numPr>
                <w:ilvl w:val="0"/>
                <w:numId w:val="191"/>
              </w:numPr>
              <w:spacing w:after="0" w:line="240" w:lineRule="auto"/>
              <w:ind w:left="360"/>
              <w:jc w:val="left"/>
            </w:pPr>
            <w:r w:rsidRPr="00FF4B4B">
              <w:t xml:space="preserve">Pengisian absensi </w:t>
            </w:r>
          </w:p>
          <w:p w14:paraId="649AF612" w14:textId="77777777" w:rsidR="00BD4AB9" w:rsidRPr="00FF4B4B" w:rsidRDefault="00EB49FD">
            <w:pPr>
              <w:widowControl w:val="0"/>
              <w:numPr>
                <w:ilvl w:val="0"/>
                <w:numId w:val="191"/>
              </w:numPr>
              <w:spacing w:after="0" w:line="240" w:lineRule="auto"/>
              <w:ind w:left="360"/>
              <w:jc w:val="left"/>
            </w:pPr>
            <w:r w:rsidRPr="00FF4B4B">
              <w:t xml:space="preserve">Penyuluhan </w:t>
            </w:r>
            <w:r w:rsidRPr="00FF4B4B">
              <w:lastRenderedPageBreak/>
              <w:t>sayur dan buah</w:t>
            </w:r>
          </w:p>
          <w:p w14:paraId="27DF0727" w14:textId="77777777" w:rsidR="00BD4AB9" w:rsidRPr="00FF4B4B" w:rsidRDefault="00BD4AB9">
            <w:pPr>
              <w:widowControl w:val="0"/>
              <w:spacing w:after="0" w:line="240" w:lineRule="auto"/>
              <w:jc w:val="left"/>
            </w:pPr>
          </w:p>
          <w:p w14:paraId="32222B40" w14:textId="77777777" w:rsidR="00BD4AB9" w:rsidRPr="00FF4B4B" w:rsidRDefault="00EB49FD">
            <w:pPr>
              <w:widowControl w:val="0"/>
              <w:spacing w:after="0" w:line="240" w:lineRule="auto"/>
              <w:jc w:val="left"/>
            </w:pPr>
            <w:r w:rsidRPr="00FF4B4B">
              <w:rPr>
                <w:b/>
              </w:rPr>
              <w:t>Monitoring dan Evaluasi</w:t>
            </w:r>
            <w:r w:rsidRPr="00FF4B4B">
              <w:t xml:space="preserve"> </w:t>
            </w:r>
          </w:p>
          <w:p w14:paraId="63E2060C" w14:textId="77777777" w:rsidR="00BD4AB9" w:rsidRPr="00FF4B4B" w:rsidRDefault="00EB49FD">
            <w:pPr>
              <w:widowControl w:val="0"/>
              <w:numPr>
                <w:ilvl w:val="0"/>
                <w:numId w:val="253"/>
              </w:numPr>
              <w:spacing w:after="0" w:line="240" w:lineRule="auto"/>
              <w:ind w:left="360"/>
              <w:jc w:val="left"/>
            </w:pPr>
            <w:r w:rsidRPr="00FF4B4B">
              <w:t xml:space="preserve">Mencatat absensi kehadiran </w:t>
            </w:r>
          </w:p>
        </w:tc>
        <w:tc>
          <w:tcPr>
            <w:tcW w:w="1440" w:type="dxa"/>
            <w:shd w:val="clear" w:color="auto" w:fill="auto"/>
            <w:tcMar>
              <w:top w:w="100" w:type="dxa"/>
              <w:left w:w="100" w:type="dxa"/>
              <w:bottom w:w="100" w:type="dxa"/>
              <w:right w:w="100" w:type="dxa"/>
            </w:tcMar>
          </w:tcPr>
          <w:p w14:paraId="710EE55B" w14:textId="77777777" w:rsidR="00BD4AB9" w:rsidRPr="00FF4B4B" w:rsidRDefault="00EB49FD">
            <w:pPr>
              <w:widowControl w:val="0"/>
              <w:numPr>
                <w:ilvl w:val="0"/>
                <w:numId w:val="54"/>
              </w:numPr>
              <w:spacing w:after="0" w:line="240" w:lineRule="auto"/>
              <w:ind w:left="141" w:hanging="150"/>
              <w:jc w:val="left"/>
            </w:pPr>
            <w:r w:rsidRPr="00FF4B4B">
              <w:lastRenderedPageBreak/>
              <w:t xml:space="preserve">Mahasiswa </w:t>
            </w:r>
          </w:p>
          <w:p w14:paraId="6381BC95" w14:textId="77777777" w:rsidR="00BD4AB9" w:rsidRPr="00FF4B4B" w:rsidRDefault="00EB49FD">
            <w:pPr>
              <w:widowControl w:val="0"/>
              <w:numPr>
                <w:ilvl w:val="0"/>
                <w:numId w:val="54"/>
              </w:numPr>
              <w:spacing w:after="0" w:line="240" w:lineRule="auto"/>
              <w:ind w:left="141" w:hanging="150"/>
              <w:jc w:val="left"/>
            </w:pPr>
            <w:r w:rsidRPr="00FF4B4B">
              <w:t>remaja/karang taruna Barengkok</w:t>
            </w:r>
          </w:p>
        </w:tc>
        <w:tc>
          <w:tcPr>
            <w:tcW w:w="1440" w:type="dxa"/>
            <w:shd w:val="clear" w:color="auto" w:fill="auto"/>
            <w:tcMar>
              <w:top w:w="100" w:type="dxa"/>
              <w:left w:w="100" w:type="dxa"/>
              <w:bottom w:w="100" w:type="dxa"/>
              <w:right w:w="100" w:type="dxa"/>
            </w:tcMar>
          </w:tcPr>
          <w:p w14:paraId="032C88F5" w14:textId="77777777" w:rsidR="00BD4AB9" w:rsidRPr="00FF4B4B" w:rsidRDefault="00EB49FD">
            <w:pPr>
              <w:widowControl w:val="0"/>
              <w:spacing w:after="0" w:line="240" w:lineRule="auto"/>
              <w:jc w:val="left"/>
            </w:pPr>
            <w:r w:rsidRPr="00FF4B4B">
              <w:t>Kepala Desa, Kader, tokoh masyarakat</w:t>
            </w:r>
          </w:p>
        </w:tc>
        <w:tc>
          <w:tcPr>
            <w:tcW w:w="1440" w:type="dxa"/>
            <w:shd w:val="clear" w:color="auto" w:fill="auto"/>
            <w:tcMar>
              <w:top w:w="100" w:type="dxa"/>
              <w:left w:w="100" w:type="dxa"/>
              <w:bottom w:w="100" w:type="dxa"/>
              <w:right w:w="100" w:type="dxa"/>
            </w:tcMar>
          </w:tcPr>
          <w:p w14:paraId="5E8ED6E6" w14:textId="77777777" w:rsidR="00BD4AB9" w:rsidRPr="00FF4B4B" w:rsidRDefault="00EB49FD">
            <w:pPr>
              <w:widowControl w:val="0"/>
              <w:spacing w:after="0" w:line="240" w:lineRule="auto"/>
              <w:jc w:val="left"/>
            </w:pPr>
            <w:r w:rsidRPr="00FF4B4B">
              <w:t>Halaman Balai Desa Barengkok</w:t>
            </w:r>
          </w:p>
        </w:tc>
        <w:tc>
          <w:tcPr>
            <w:tcW w:w="1440" w:type="dxa"/>
            <w:shd w:val="clear" w:color="auto" w:fill="auto"/>
            <w:tcMar>
              <w:top w:w="100" w:type="dxa"/>
              <w:left w:w="100" w:type="dxa"/>
              <w:bottom w:w="100" w:type="dxa"/>
              <w:right w:w="100" w:type="dxa"/>
            </w:tcMar>
          </w:tcPr>
          <w:p w14:paraId="28D722BB" w14:textId="77777777" w:rsidR="00BD4AB9" w:rsidRPr="00FF4B4B" w:rsidRDefault="00EB49FD">
            <w:pPr>
              <w:widowControl w:val="0"/>
              <w:spacing w:after="0" w:line="240" w:lineRule="auto"/>
              <w:jc w:val="left"/>
            </w:pPr>
            <w:r w:rsidRPr="00FF4B4B">
              <w:t xml:space="preserve">1 jam </w:t>
            </w:r>
          </w:p>
        </w:tc>
        <w:tc>
          <w:tcPr>
            <w:tcW w:w="1440" w:type="dxa"/>
            <w:shd w:val="clear" w:color="auto" w:fill="auto"/>
            <w:tcMar>
              <w:top w:w="100" w:type="dxa"/>
              <w:left w:w="100" w:type="dxa"/>
              <w:bottom w:w="100" w:type="dxa"/>
              <w:right w:w="100" w:type="dxa"/>
            </w:tcMar>
          </w:tcPr>
          <w:p w14:paraId="605C1D00" w14:textId="77777777" w:rsidR="00BD4AB9" w:rsidRPr="00FF4B4B" w:rsidRDefault="00EB49FD">
            <w:pPr>
              <w:widowControl w:val="0"/>
              <w:spacing w:after="0" w:line="240" w:lineRule="auto"/>
              <w:jc w:val="left"/>
            </w:pPr>
            <w:r w:rsidRPr="00FF4B4B">
              <w:t>Man:</w:t>
            </w:r>
          </w:p>
          <w:p w14:paraId="48D16443" w14:textId="77777777" w:rsidR="00BD4AB9" w:rsidRPr="00FF4B4B" w:rsidRDefault="00EB49FD">
            <w:pPr>
              <w:widowControl w:val="0"/>
              <w:numPr>
                <w:ilvl w:val="0"/>
                <w:numId w:val="182"/>
              </w:numPr>
              <w:spacing w:after="0" w:line="240" w:lineRule="auto"/>
              <w:ind w:left="270"/>
              <w:jc w:val="left"/>
              <w:rPr>
                <w:i/>
              </w:rPr>
            </w:pPr>
            <w:r w:rsidRPr="00FF4B4B">
              <w:t>10 mahasiswa gizi</w:t>
            </w:r>
          </w:p>
          <w:p w14:paraId="24004152" w14:textId="77777777" w:rsidR="00BD4AB9" w:rsidRPr="00FF4B4B" w:rsidRDefault="00BD4AB9">
            <w:pPr>
              <w:widowControl w:val="0"/>
              <w:spacing w:after="0" w:line="240" w:lineRule="auto"/>
              <w:ind w:left="720"/>
              <w:jc w:val="left"/>
            </w:pPr>
          </w:p>
          <w:p w14:paraId="38D6BE9B" w14:textId="77777777" w:rsidR="00BD4AB9" w:rsidRPr="00FF4B4B" w:rsidRDefault="00EB49FD">
            <w:pPr>
              <w:widowControl w:val="0"/>
              <w:spacing w:after="0" w:line="240" w:lineRule="auto"/>
              <w:jc w:val="left"/>
            </w:pPr>
            <w:r w:rsidRPr="00FF4B4B">
              <w:t>Money:</w:t>
            </w:r>
          </w:p>
          <w:p w14:paraId="215B15A7" w14:textId="77777777" w:rsidR="00BD4AB9" w:rsidRPr="00FF4B4B" w:rsidRDefault="00EB49FD">
            <w:pPr>
              <w:widowControl w:val="0"/>
              <w:numPr>
                <w:ilvl w:val="0"/>
                <w:numId w:val="182"/>
              </w:numPr>
              <w:spacing w:after="0" w:line="240" w:lineRule="auto"/>
              <w:ind w:left="270"/>
              <w:jc w:val="left"/>
              <w:rPr>
                <w:i/>
              </w:rPr>
            </w:pPr>
            <w:r w:rsidRPr="00FF4B4B">
              <w:t>Rp 500.000</w:t>
            </w:r>
          </w:p>
          <w:p w14:paraId="3E5A7D3D" w14:textId="77777777" w:rsidR="00BD4AB9" w:rsidRPr="00FF4B4B" w:rsidRDefault="00BD4AB9">
            <w:pPr>
              <w:widowControl w:val="0"/>
              <w:spacing w:after="0" w:line="240" w:lineRule="auto"/>
              <w:ind w:left="720"/>
              <w:jc w:val="left"/>
            </w:pPr>
          </w:p>
          <w:p w14:paraId="30835145" w14:textId="77777777" w:rsidR="00BD4AB9" w:rsidRPr="00FF4B4B" w:rsidRDefault="00EB49FD">
            <w:pPr>
              <w:widowControl w:val="0"/>
              <w:spacing w:after="0" w:line="240" w:lineRule="auto"/>
              <w:jc w:val="left"/>
            </w:pPr>
            <w:r w:rsidRPr="00FF4B4B">
              <w:t>Material:</w:t>
            </w:r>
          </w:p>
          <w:p w14:paraId="38D1A22D" w14:textId="77777777" w:rsidR="00BD4AB9" w:rsidRPr="00FF4B4B" w:rsidRDefault="00EB49FD">
            <w:pPr>
              <w:widowControl w:val="0"/>
              <w:numPr>
                <w:ilvl w:val="0"/>
                <w:numId w:val="182"/>
              </w:numPr>
              <w:spacing w:after="0" w:line="240" w:lineRule="auto"/>
              <w:ind w:left="270"/>
              <w:jc w:val="left"/>
              <w:rPr>
                <w:i/>
              </w:rPr>
            </w:pPr>
            <w:r w:rsidRPr="00FF4B4B">
              <w:t xml:space="preserve">Banner, sound system, Leaflet, </w:t>
            </w:r>
            <w:proofErr w:type="gramStart"/>
            <w:r w:rsidRPr="00FF4B4B">
              <w:t>powerpoint</w:t>
            </w:r>
            <w:proofErr w:type="gramEnd"/>
            <w:r w:rsidRPr="00FF4B4B">
              <w:t>, proyektor.</w:t>
            </w:r>
          </w:p>
          <w:p w14:paraId="5D477794" w14:textId="77777777" w:rsidR="00BD4AB9" w:rsidRPr="00FF4B4B" w:rsidRDefault="00BD4AB9">
            <w:pPr>
              <w:widowControl w:val="0"/>
              <w:spacing w:after="0" w:line="240" w:lineRule="auto"/>
              <w:ind w:left="720"/>
              <w:jc w:val="left"/>
            </w:pPr>
          </w:p>
          <w:p w14:paraId="19C363CD" w14:textId="77777777" w:rsidR="00BD4AB9" w:rsidRPr="00FF4B4B" w:rsidRDefault="00EB49FD">
            <w:pPr>
              <w:widowControl w:val="0"/>
              <w:spacing w:after="0" w:line="240" w:lineRule="auto"/>
              <w:jc w:val="left"/>
            </w:pPr>
            <w:r w:rsidRPr="00FF4B4B">
              <w:t>Metode:</w:t>
            </w:r>
          </w:p>
          <w:p w14:paraId="77D86CB0" w14:textId="77777777" w:rsidR="00BD4AB9" w:rsidRPr="00FF4B4B" w:rsidRDefault="00EB49FD">
            <w:pPr>
              <w:widowControl w:val="0"/>
              <w:numPr>
                <w:ilvl w:val="0"/>
                <w:numId w:val="182"/>
              </w:numPr>
              <w:spacing w:after="0" w:line="240" w:lineRule="auto"/>
              <w:ind w:left="270"/>
              <w:jc w:val="left"/>
              <w:rPr>
                <w:i/>
              </w:rPr>
            </w:pPr>
            <w:r w:rsidRPr="00FF4B4B">
              <w:t>Ceramah</w:t>
            </w:r>
          </w:p>
          <w:p w14:paraId="44CE8523" w14:textId="77777777" w:rsidR="00BD4AB9" w:rsidRPr="00FF4B4B" w:rsidRDefault="00EB49FD">
            <w:pPr>
              <w:widowControl w:val="0"/>
              <w:numPr>
                <w:ilvl w:val="0"/>
                <w:numId w:val="182"/>
              </w:numPr>
              <w:spacing w:after="0" w:line="240" w:lineRule="auto"/>
              <w:ind w:left="270"/>
              <w:jc w:val="left"/>
            </w:pPr>
            <w:r w:rsidRPr="00FF4B4B">
              <w:t>Diskusi</w:t>
            </w:r>
          </w:p>
        </w:tc>
        <w:tc>
          <w:tcPr>
            <w:tcW w:w="1440" w:type="dxa"/>
            <w:shd w:val="clear" w:color="auto" w:fill="auto"/>
            <w:tcMar>
              <w:top w:w="100" w:type="dxa"/>
              <w:left w:w="100" w:type="dxa"/>
              <w:bottom w:w="100" w:type="dxa"/>
              <w:right w:w="100" w:type="dxa"/>
            </w:tcMar>
          </w:tcPr>
          <w:p w14:paraId="41D66A74" w14:textId="77777777" w:rsidR="00BD4AB9" w:rsidRPr="00FF4B4B" w:rsidRDefault="00BD4AB9">
            <w:pPr>
              <w:widowControl w:val="0"/>
              <w:spacing w:after="0" w:line="240" w:lineRule="auto"/>
              <w:jc w:val="left"/>
            </w:pPr>
          </w:p>
          <w:p w14:paraId="59BEBCB4" w14:textId="77777777" w:rsidR="00BD4AB9" w:rsidRPr="00FF4B4B" w:rsidRDefault="00EB49FD">
            <w:pPr>
              <w:widowControl w:val="0"/>
              <w:spacing w:after="0" w:line="240" w:lineRule="auto"/>
              <w:jc w:val="left"/>
            </w:pPr>
            <w:r w:rsidRPr="00FF4B4B">
              <w:t>Mahasiswa</w:t>
            </w:r>
          </w:p>
          <w:p w14:paraId="055A3A0F" w14:textId="77777777" w:rsidR="00BD4AB9" w:rsidRPr="00FF4B4B" w:rsidRDefault="00BD4AB9">
            <w:pPr>
              <w:widowControl w:val="0"/>
              <w:spacing w:after="0" w:line="240" w:lineRule="auto"/>
              <w:jc w:val="left"/>
            </w:pPr>
          </w:p>
          <w:p w14:paraId="7171FDCE" w14:textId="77777777" w:rsidR="00BD4AB9" w:rsidRPr="00FF4B4B" w:rsidRDefault="00BD4AB9">
            <w:pPr>
              <w:widowControl w:val="0"/>
              <w:spacing w:after="0" w:line="240" w:lineRule="auto"/>
              <w:jc w:val="left"/>
            </w:pPr>
          </w:p>
          <w:p w14:paraId="3D22B60E" w14:textId="77777777" w:rsidR="00BD4AB9" w:rsidRPr="00FF4B4B" w:rsidRDefault="00BD4AB9">
            <w:pPr>
              <w:widowControl w:val="0"/>
              <w:spacing w:after="0" w:line="240" w:lineRule="auto"/>
              <w:jc w:val="left"/>
            </w:pPr>
          </w:p>
          <w:p w14:paraId="77AF186A" w14:textId="77777777" w:rsidR="00BD4AB9" w:rsidRPr="00FF4B4B" w:rsidRDefault="00BD4AB9">
            <w:pPr>
              <w:widowControl w:val="0"/>
              <w:spacing w:after="0" w:line="240" w:lineRule="auto"/>
              <w:jc w:val="left"/>
            </w:pPr>
          </w:p>
          <w:p w14:paraId="134898D7" w14:textId="77777777" w:rsidR="00BD4AB9" w:rsidRPr="00FF4B4B" w:rsidRDefault="00EB49FD">
            <w:pPr>
              <w:widowControl w:val="0"/>
              <w:spacing w:after="0" w:line="240" w:lineRule="auto"/>
              <w:jc w:val="left"/>
            </w:pPr>
            <w:r w:rsidRPr="00FF4B4B">
              <w:t>Kelurahan Barengkok</w:t>
            </w:r>
          </w:p>
        </w:tc>
      </w:tr>
    </w:tbl>
    <w:p w14:paraId="4AFDCC3F" w14:textId="77777777" w:rsidR="00BD4AB9" w:rsidRPr="00FF4B4B" w:rsidRDefault="00BD4AB9">
      <w:pPr>
        <w:spacing w:after="0"/>
        <w:jc w:val="left"/>
      </w:pPr>
    </w:p>
    <w:p w14:paraId="44C661F4" w14:textId="77777777" w:rsidR="005950C3" w:rsidRDefault="005950C3">
      <w:pPr>
        <w:rPr>
          <w:rFonts w:eastAsia="Arial"/>
          <w:b/>
        </w:rPr>
      </w:pPr>
      <w:r>
        <w:rPr>
          <w:rFonts w:eastAsia="Arial"/>
          <w:b/>
        </w:rPr>
        <w:br w:type="page"/>
      </w:r>
    </w:p>
    <w:p w14:paraId="10191E01" w14:textId="5E06C527" w:rsidR="00BD4AB9" w:rsidRPr="00FF4B4B" w:rsidRDefault="00EB49FD" w:rsidP="00C60B7C">
      <w:pPr>
        <w:jc w:val="center"/>
        <w:rPr>
          <w:rFonts w:eastAsia="Arial"/>
          <w:b/>
        </w:rPr>
      </w:pPr>
      <w:r w:rsidRPr="00FF4B4B">
        <w:rPr>
          <w:rFonts w:eastAsia="Arial"/>
          <w:b/>
        </w:rPr>
        <w:lastRenderedPageBreak/>
        <w:t>POA INTERVENSI PANGAN – GIZI – KESEHATAN</w:t>
      </w:r>
    </w:p>
    <w:p w14:paraId="2EA0CAEE" w14:textId="77777777" w:rsidR="00BD4AB9" w:rsidRPr="00FF4B4B" w:rsidRDefault="00EB49FD">
      <w:pPr>
        <w:spacing w:after="0" w:line="240" w:lineRule="auto"/>
        <w:jc w:val="center"/>
        <w:rPr>
          <w:rFonts w:eastAsia="Arial"/>
          <w:b/>
        </w:rPr>
      </w:pPr>
      <w:r w:rsidRPr="00FF4B4B">
        <w:rPr>
          <w:rFonts w:eastAsia="Arial"/>
          <w:b/>
        </w:rPr>
        <w:t>INTERVENSI/PROYEK/</w:t>
      </w:r>
      <w:proofErr w:type="gramStart"/>
      <w:r w:rsidRPr="00FF4B4B">
        <w:rPr>
          <w:rFonts w:eastAsia="Arial"/>
          <w:b/>
        </w:rPr>
        <w:t>PROGRAM :</w:t>
      </w:r>
      <w:proofErr w:type="gramEnd"/>
      <w:r w:rsidRPr="00FF4B4B">
        <w:rPr>
          <w:rFonts w:eastAsia="Arial"/>
          <w:b/>
        </w:rPr>
        <w:t xml:space="preserve"> Lomba Cerdas Cermat Kader</w:t>
      </w:r>
    </w:p>
    <w:p w14:paraId="6995D9A3" w14:textId="77777777" w:rsidR="00651809" w:rsidRPr="00FF4B4B" w:rsidRDefault="00651809">
      <w:pPr>
        <w:spacing w:after="0" w:line="240" w:lineRule="auto"/>
        <w:jc w:val="center"/>
        <w:rPr>
          <w:rFonts w:eastAsia="Arial"/>
          <w:b/>
        </w:rPr>
      </w:pPr>
    </w:p>
    <w:p w14:paraId="34CB1F80" w14:textId="77777777" w:rsidR="00BD4AB9" w:rsidRPr="00FF4B4B" w:rsidRDefault="00EB49FD" w:rsidP="00651809">
      <w:pPr>
        <w:spacing w:after="0" w:line="240" w:lineRule="auto"/>
        <w:jc w:val="left"/>
      </w:pPr>
      <w:r w:rsidRPr="00FF4B4B">
        <w:rPr>
          <w:rFonts w:eastAsia="Arial"/>
        </w:rPr>
        <w:t xml:space="preserve">Kelompok/judul </w:t>
      </w:r>
      <w:proofErr w:type="gramStart"/>
      <w:r w:rsidRPr="00FF4B4B">
        <w:rPr>
          <w:rFonts w:eastAsia="Arial"/>
        </w:rPr>
        <w:t>intervensi :</w:t>
      </w:r>
      <w:proofErr w:type="gramEnd"/>
      <w:r w:rsidRPr="00FF4B4B">
        <w:rPr>
          <w:rFonts w:eastAsia="Arial"/>
        </w:rPr>
        <w:t xml:space="preserve"> Lomba Cerdas Cermat Kader</w:t>
      </w:r>
      <w:r w:rsidRPr="00FF4B4B">
        <w:rPr>
          <w:rFonts w:eastAsia="Arial"/>
        </w:rPr>
        <w:tab/>
        <w:t>Anggota kelompok: Mahasiswa Jurusan Gizi Poltekkes Jakarta II</w:t>
      </w:r>
      <w:r w:rsidRPr="00FF4B4B">
        <w:rPr>
          <w:rFonts w:eastAsia="Arial"/>
          <w:b/>
          <w:i/>
        </w:rPr>
        <w:t xml:space="preserve"> </w:t>
      </w:r>
    </w:p>
    <w:p w14:paraId="6F8450CE" w14:textId="77777777" w:rsidR="00BD4AB9" w:rsidRPr="00FF4B4B" w:rsidRDefault="00BD4AB9">
      <w:pPr>
        <w:spacing w:after="0"/>
        <w:jc w:val="left"/>
        <w:rPr>
          <w:b/>
        </w:rPr>
      </w:pPr>
    </w:p>
    <w:tbl>
      <w:tblPr>
        <w:tblStyle w:val="af5"/>
        <w:tblW w:w="144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80"/>
        <w:gridCol w:w="1920"/>
        <w:gridCol w:w="1480"/>
        <w:gridCol w:w="1800"/>
        <w:gridCol w:w="1200"/>
        <w:gridCol w:w="1360"/>
        <w:gridCol w:w="1200"/>
        <w:gridCol w:w="1160"/>
        <w:gridCol w:w="1160"/>
        <w:gridCol w:w="1140"/>
      </w:tblGrid>
      <w:tr w:rsidR="00BD4AB9" w:rsidRPr="00FF4B4B" w14:paraId="6AE67AAB" w14:textId="77777777" w:rsidTr="00651809">
        <w:trPr>
          <w:trHeight w:val="440"/>
          <w:tblHeader/>
          <w:jc w:val="center"/>
        </w:trPr>
        <w:tc>
          <w:tcPr>
            <w:tcW w:w="1980" w:type="dxa"/>
            <w:vMerge w:val="restart"/>
            <w:shd w:val="clear" w:color="auto" w:fill="auto"/>
            <w:tcMar>
              <w:top w:w="100" w:type="dxa"/>
              <w:left w:w="100" w:type="dxa"/>
              <w:bottom w:w="100" w:type="dxa"/>
              <w:right w:w="100" w:type="dxa"/>
            </w:tcMar>
            <w:vAlign w:val="center"/>
          </w:tcPr>
          <w:p w14:paraId="421CF0D6" w14:textId="77777777" w:rsidR="00BD4AB9" w:rsidRPr="00FF4B4B" w:rsidRDefault="00EB49FD">
            <w:pPr>
              <w:widowControl w:val="0"/>
              <w:spacing w:after="0" w:line="240" w:lineRule="auto"/>
              <w:ind w:left="-141"/>
              <w:jc w:val="center"/>
              <w:rPr>
                <w:b/>
              </w:rPr>
            </w:pPr>
            <w:r w:rsidRPr="00FF4B4B">
              <w:rPr>
                <w:b/>
              </w:rPr>
              <w:t>Deskripsi Intervensi</w:t>
            </w:r>
          </w:p>
        </w:tc>
        <w:tc>
          <w:tcPr>
            <w:tcW w:w="1920" w:type="dxa"/>
            <w:vMerge w:val="restart"/>
            <w:shd w:val="clear" w:color="auto" w:fill="auto"/>
            <w:tcMar>
              <w:top w:w="100" w:type="dxa"/>
              <w:left w:w="100" w:type="dxa"/>
              <w:bottom w:w="100" w:type="dxa"/>
              <w:right w:w="100" w:type="dxa"/>
            </w:tcMar>
            <w:vAlign w:val="center"/>
          </w:tcPr>
          <w:p w14:paraId="6B502146" w14:textId="77777777" w:rsidR="00BD4AB9" w:rsidRPr="00FF4B4B" w:rsidRDefault="00EB49FD">
            <w:pPr>
              <w:widowControl w:val="0"/>
              <w:spacing w:after="0" w:line="240" w:lineRule="auto"/>
              <w:jc w:val="center"/>
              <w:rPr>
                <w:b/>
              </w:rPr>
            </w:pPr>
            <w:r w:rsidRPr="00FF4B4B">
              <w:rPr>
                <w:b/>
              </w:rPr>
              <w:t>Tujuan Umum dan Khusus</w:t>
            </w:r>
          </w:p>
        </w:tc>
        <w:tc>
          <w:tcPr>
            <w:tcW w:w="1480" w:type="dxa"/>
            <w:vMerge w:val="restart"/>
            <w:shd w:val="clear" w:color="auto" w:fill="auto"/>
            <w:tcMar>
              <w:top w:w="100" w:type="dxa"/>
              <w:left w:w="100" w:type="dxa"/>
              <w:bottom w:w="100" w:type="dxa"/>
              <w:right w:w="100" w:type="dxa"/>
            </w:tcMar>
            <w:vAlign w:val="center"/>
          </w:tcPr>
          <w:p w14:paraId="7C196AF8" w14:textId="77777777" w:rsidR="00BD4AB9" w:rsidRPr="00FF4B4B" w:rsidRDefault="00EB49FD">
            <w:pPr>
              <w:widowControl w:val="0"/>
              <w:spacing w:after="0" w:line="240" w:lineRule="auto"/>
              <w:jc w:val="center"/>
              <w:rPr>
                <w:b/>
              </w:rPr>
            </w:pPr>
            <w:r w:rsidRPr="00FF4B4B">
              <w:rPr>
                <w:b/>
              </w:rPr>
              <w:t>Target dan Sasaran Langsung</w:t>
            </w:r>
          </w:p>
        </w:tc>
        <w:tc>
          <w:tcPr>
            <w:tcW w:w="1800" w:type="dxa"/>
            <w:vMerge w:val="restart"/>
            <w:shd w:val="clear" w:color="auto" w:fill="auto"/>
            <w:tcMar>
              <w:top w:w="100" w:type="dxa"/>
              <w:left w:w="100" w:type="dxa"/>
              <w:bottom w:w="100" w:type="dxa"/>
              <w:right w:w="100" w:type="dxa"/>
            </w:tcMar>
            <w:vAlign w:val="center"/>
          </w:tcPr>
          <w:p w14:paraId="7629A5B3" w14:textId="77777777" w:rsidR="00BD4AB9" w:rsidRPr="00FF4B4B" w:rsidRDefault="00EB49FD">
            <w:pPr>
              <w:widowControl w:val="0"/>
              <w:spacing w:after="0" w:line="240" w:lineRule="auto"/>
              <w:jc w:val="center"/>
              <w:rPr>
                <w:b/>
              </w:rPr>
            </w:pPr>
            <w:r w:rsidRPr="00FF4B4B">
              <w:rPr>
                <w:b/>
              </w:rPr>
              <w:t>Rincian Kegiatan</w:t>
            </w:r>
          </w:p>
        </w:tc>
        <w:tc>
          <w:tcPr>
            <w:tcW w:w="2560" w:type="dxa"/>
            <w:gridSpan w:val="2"/>
            <w:shd w:val="clear" w:color="auto" w:fill="auto"/>
            <w:tcMar>
              <w:top w:w="100" w:type="dxa"/>
              <w:left w:w="100" w:type="dxa"/>
              <w:bottom w:w="100" w:type="dxa"/>
              <w:right w:w="100" w:type="dxa"/>
            </w:tcMar>
            <w:vAlign w:val="center"/>
          </w:tcPr>
          <w:p w14:paraId="36C6BCBD" w14:textId="77777777" w:rsidR="00BD4AB9" w:rsidRPr="00FF4B4B" w:rsidRDefault="00EB49FD">
            <w:pPr>
              <w:widowControl w:val="0"/>
              <w:spacing w:after="0" w:line="240" w:lineRule="auto"/>
              <w:jc w:val="center"/>
              <w:rPr>
                <w:b/>
              </w:rPr>
            </w:pPr>
            <w:r w:rsidRPr="00FF4B4B">
              <w:rPr>
                <w:b/>
              </w:rPr>
              <w:t>Personil/Instansi Terkait</w:t>
            </w:r>
          </w:p>
        </w:tc>
        <w:tc>
          <w:tcPr>
            <w:tcW w:w="1200" w:type="dxa"/>
            <w:vMerge w:val="restart"/>
            <w:shd w:val="clear" w:color="auto" w:fill="auto"/>
            <w:tcMar>
              <w:top w:w="100" w:type="dxa"/>
              <w:left w:w="100" w:type="dxa"/>
              <w:bottom w:w="100" w:type="dxa"/>
              <w:right w:w="100" w:type="dxa"/>
            </w:tcMar>
            <w:vAlign w:val="center"/>
          </w:tcPr>
          <w:p w14:paraId="01436A1E" w14:textId="77777777" w:rsidR="00BD4AB9" w:rsidRPr="00FF4B4B" w:rsidRDefault="00EB49FD">
            <w:pPr>
              <w:widowControl w:val="0"/>
              <w:spacing w:after="0" w:line="240" w:lineRule="auto"/>
              <w:jc w:val="center"/>
              <w:rPr>
                <w:b/>
              </w:rPr>
            </w:pPr>
            <w:r w:rsidRPr="00FF4B4B">
              <w:rPr>
                <w:b/>
              </w:rPr>
              <w:t>Tempat Kegiatan</w:t>
            </w:r>
          </w:p>
        </w:tc>
        <w:tc>
          <w:tcPr>
            <w:tcW w:w="1160" w:type="dxa"/>
            <w:vMerge w:val="restart"/>
            <w:shd w:val="clear" w:color="auto" w:fill="auto"/>
            <w:tcMar>
              <w:top w:w="100" w:type="dxa"/>
              <w:left w:w="100" w:type="dxa"/>
              <w:bottom w:w="100" w:type="dxa"/>
              <w:right w:w="100" w:type="dxa"/>
            </w:tcMar>
            <w:vAlign w:val="center"/>
          </w:tcPr>
          <w:p w14:paraId="124AB101" w14:textId="77777777" w:rsidR="00BD4AB9" w:rsidRPr="00FF4B4B" w:rsidRDefault="00EB49FD">
            <w:pPr>
              <w:widowControl w:val="0"/>
              <w:spacing w:after="0" w:line="240" w:lineRule="auto"/>
              <w:jc w:val="center"/>
              <w:rPr>
                <w:b/>
              </w:rPr>
            </w:pPr>
            <w:r w:rsidRPr="00FF4B4B">
              <w:rPr>
                <w:b/>
              </w:rPr>
              <w:t>Waktu (Lama Kegiatan)</w:t>
            </w:r>
          </w:p>
        </w:tc>
        <w:tc>
          <w:tcPr>
            <w:tcW w:w="2300" w:type="dxa"/>
            <w:gridSpan w:val="2"/>
            <w:shd w:val="clear" w:color="auto" w:fill="auto"/>
            <w:tcMar>
              <w:top w:w="100" w:type="dxa"/>
              <w:left w:w="100" w:type="dxa"/>
              <w:bottom w:w="100" w:type="dxa"/>
              <w:right w:w="100" w:type="dxa"/>
            </w:tcMar>
            <w:vAlign w:val="center"/>
          </w:tcPr>
          <w:p w14:paraId="56753E5E" w14:textId="77777777" w:rsidR="00BD4AB9" w:rsidRPr="00FF4B4B" w:rsidRDefault="00EB49FD">
            <w:pPr>
              <w:widowControl w:val="0"/>
              <w:spacing w:after="0" w:line="240" w:lineRule="auto"/>
              <w:jc w:val="center"/>
              <w:rPr>
                <w:b/>
              </w:rPr>
            </w:pPr>
            <w:r w:rsidRPr="00FF4B4B">
              <w:rPr>
                <w:b/>
              </w:rPr>
              <w:t>Sumber Daya</w:t>
            </w:r>
          </w:p>
        </w:tc>
      </w:tr>
      <w:tr w:rsidR="00BD4AB9" w:rsidRPr="00FF4B4B" w14:paraId="19607EDA" w14:textId="77777777" w:rsidTr="00651809">
        <w:trPr>
          <w:trHeight w:val="440"/>
          <w:tblHeader/>
          <w:jc w:val="center"/>
        </w:trPr>
        <w:tc>
          <w:tcPr>
            <w:tcW w:w="1980" w:type="dxa"/>
            <w:vMerge/>
            <w:shd w:val="clear" w:color="auto" w:fill="auto"/>
            <w:tcMar>
              <w:top w:w="100" w:type="dxa"/>
              <w:left w:w="100" w:type="dxa"/>
              <w:bottom w:w="100" w:type="dxa"/>
              <w:right w:w="100" w:type="dxa"/>
            </w:tcMar>
            <w:vAlign w:val="center"/>
          </w:tcPr>
          <w:p w14:paraId="26FCE477" w14:textId="77777777" w:rsidR="00BD4AB9" w:rsidRPr="00FF4B4B" w:rsidRDefault="00BD4AB9">
            <w:pPr>
              <w:widowControl w:val="0"/>
              <w:spacing w:after="0" w:line="240" w:lineRule="auto"/>
              <w:jc w:val="center"/>
              <w:rPr>
                <w:b/>
              </w:rPr>
            </w:pPr>
          </w:p>
        </w:tc>
        <w:tc>
          <w:tcPr>
            <w:tcW w:w="1920" w:type="dxa"/>
            <w:vMerge/>
            <w:shd w:val="clear" w:color="auto" w:fill="auto"/>
            <w:tcMar>
              <w:top w:w="100" w:type="dxa"/>
              <w:left w:w="100" w:type="dxa"/>
              <w:bottom w:w="100" w:type="dxa"/>
              <w:right w:w="100" w:type="dxa"/>
            </w:tcMar>
            <w:vAlign w:val="center"/>
          </w:tcPr>
          <w:p w14:paraId="4ED563E6" w14:textId="77777777" w:rsidR="00BD4AB9" w:rsidRPr="00FF4B4B" w:rsidRDefault="00BD4AB9">
            <w:pPr>
              <w:widowControl w:val="0"/>
              <w:spacing w:after="0" w:line="240" w:lineRule="auto"/>
              <w:jc w:val="center"/>
              <w:rPr>
                <w:b/>
              </w:rPr>
            </w:pPr>
          </w:p>
        </w:tc>
        <w:tc>
          <w:tcPr>
            <w:tcW w:w="1480" w:type="dxa"/>
            <w:vMerge/>
            <w:shd w:val="clear" w:color="auto" w:fill="auto"/>
            <w:tcMar>
              <w:top w:w="100" w:type="dxa"/>
              <w:left w:w="100" w:type="dxa"/>
              <w:bottom w:w="100" w:type="dxa"/>
              <w:right w:w="100" w:type="dxa"/>
            </w:tcMar>
            <w:vAlign w:val="center"/>
          </w:tcPr>
          <w:p w14:paraId="6B665102" w14:textId="77777777" w:rsidR="00BD4AB9" w:rsidRPr="00FF4B4B" w:rsidRDefault="00BD4AB9">
            <w:pPr>
              <w:widowControl w:val="0"/>
              <w:spacing w:after="0" w:line="240" w:lineRule="auto"/>
              <w:jc w:val="center"/>
              <w:rPr>
                <w:b/>
              </w:rPr>
            </w:pPr>
          </w:p>
        </w:tc>
        <w:tc>
          <w:tcPr>
            <w:tcW w:w="1800" w:type="dxa"/>
            <w:vMerge/>
            <w:shd w:val="clear" w:color="auto" w:fill="auto"/>
            <w:tcMar>
              <w:top w:w="100" w:type="dxa"/>
              <w:left w:w="100" w:type="dxa"/>
              <w:bottom w:w="100" w:type="dxa"/>
              <w:right w:w="100" w:type="dxa"/>
            </w:tcMar>
            <w:vAlign w:val="center"/>
          </w:tcPr>
          <w:p w14:paraId="4F3EAD7D" w14:textId="77777777" w:rsidR="00BD4AB9" w:rsidRPr="00FF4B4B" w:rsidRDefault="00BD4AB9">
            <w:pPr>
              <w:widowControl w:val="0"/>
              <w:spacing w:after="0" w:line="240" w:lineRule="auto"/>
              <w:jc w:val="center"/>
              <w:rPr>
                <w:b/>
              </w:rPr>
            </w:pPr>
          </w:p>
        </w:tc>
        <w:tc>
          <w:tcPr>
            <w:tcW w:w="1200" w:type="dxa"/>
            <w:shd w:val="clear" w:color="auto" w:fill="auto"/>
            <w:tcMar>
              <w:top w:w="100" w:type="dxa"/>
              <w:left w:w="100" w:type="dxa"/>
              <w:bottom w:w="100" w:type="dxa"/>
              <w:right w:w="100" w:type="dxa"/>
            </w:tcMar>
            <w:vAlign w:val="center"/>
          </w:tcPr>
          <w:p w14:paraId="329286AD" w14:textId="77777777" w:rsidR="00BD4AB9" w:rsidRPr="00FF4B4B" w:rsidRDefault="00EB49FD">
            <w:pPr>
              <w:widowControl w:val="0"/>
              <w:spacing w:after="0" w:line="240" w:lineRule="auto"/>
              <w:jc w:val="center"/>
              <w:rPr>
                <w:b/>
              </w:rPr>
            </w:pPr>
            <w:r w:rsidRPr="00FF4B4B">
              <w:rPr>
                <w:b/>
              </w:rPr>
              <w:t>Langsung</w:t>
            </w:r>
          </w:p>
        </w:tc>
        <w:tc>
          <w:tcPr>
            <w:tcW w:w="1360" w:type="dxa"/>
            <w:shd w:val="clear" w:color="auto" w:fill="auto"/>
            <w:tcMar>
              <w:top w:w="100" w:type="dxa"/>
              <w:left w:w="100" w:type="dxa"/>
              <w:bottom w:w="100" w:type="dxa"/>
              <w:right w:w="100" w:type="dxa"/>
            </w:tcMar>
            <w:vAlign w:val="center"/>
          </w:tcPr>
          <w:p w14:paraId="3A4574C3" w14:textId="77777777" w:rsidR="00BD4AB9" w:rsidRPr="00FF4B4B" w:rsidRDefault="00EB49FD">
            <w:pPr>
              <w:widowControl w:val="0"/>
              <w:spacing w:after="0" w:line="240" w:lineRule="auto"/>
              <w:jc w:val="center"/>
              <w:rPr>
                <w:b/>
              </w:rPr>
            </w:pPr>
            <w:r w:rsidRPr="00FF4B4B">
              <w:rPr>
                <w:b/>
              </w:rPr>
              <w:t>Pendukung</w:t>
            </w:r>
          </w:p>
        </w:tc>
        <w:tc>
          <w:tcPr>
            <w:tcW w:w="1200" w:type="dxa"/>
            <w:vMerge/>
            <w:shd w:val="clear" w:color="auto" w:fill="auto"/>
            <w:tcMar>
              <w:top w:w="100" w:type="dxa"/>
              <w:left w:w="100" w:type="dxa"/>
              <w:bottom w:w="100" w:type="dxa"/>
              <w:right w:w="100" w:type="dxa"/>
            </w:tcMar>
            <w:vAlign w:val="center"/>
          </w:tcPr>
          <w:p w14:paraId="159D357C" w14:textId="77777777" w:rsidR="00BD4AB9" w:rsidRPr="00FF4B4B" w:rsidRDefault="00BD4AB9">
            <w:pPr>
              <w:widowControl w:val="0"/>
              <w:spacing w:after="0" w:line="240" w:lineRule="auto"/>
              <w:jc w:val="center"/>
              <w:rPr>
                <w:b/>
              </w:rPr>
            </w:pPr>
          </w:p>
        </w:tc>
        <w:tc>
          <w:tcPr>
            <w:tcW w:w="1160" w:type="dxa"/>
            <w:vMerge/>
            <w:shd w:val="clear" w:color="auto" w:fill="auto"/>
            <w:tcMar>
              <w:top w:w="100" w:type="dxa"/>
              <w:left w:w="100" w:type="dxa"/>
              <w:bottom w:w="100" w:type="dxa"/>
              <w:right w:w="100" w:type="dxa"/>
            </w:tcMar>
            <w:vAlign w:val="center"/>
          </w:tcPr>
          <w:p w14:paraId="4B1984F4" w14:textId="77777777" w:rsidR="00BD4AB9" w:rsidRPr="00FF4B4B" w:rsidRDefault="00BD4AB9">
            <w:pPr>
              <w:widowControl w:val="0"/>
              <w:spacing w:after="0" w:line="240" w:lineRule="auto"/>
              <w:jc w:val="center"/>
              <w:rPr>
                <w:b/>
              </w:rPr>
            </w:pPr>
          </w:p>
        </w:tc>
        <w:tc>
          <w:tcPr>
            <w:tcW w:w="1160" w:type="dxa"/>
            <w:shd w:val="clear" w:color="auto" w:fill="auto"/>
            <w:tcMar>
              <w:top w:w="100" w:type="dxa"/>
              <w:left w:w="100" w:type="dxa"/>
              <w:bottom w:w="100" w:type="dxa"/>
              <w:right w:w="100" w:type="dxa"/>
            </w:tcMar>
            <w:vAlign w:val="center"/>
          </w:tcPr>
          <w:p w14:paraId="2D0E533E" w14:textId="77777777" w:rsidR="00BD4AB9" w:rsidRPr="00FF4B4B" w:rsidRDefault="00EB49FD">
            <w:pPr>
              <w:widowControl w:val="0"/>
              <w:spacing w:after="0" w:line="240" w:lineRule="auto"/>
              <w:jc w:val="center"/>
              <w:rPr>
                <w:b/>
              </w:rPr>
            </w:pPr>
            <w:r w:rsidRPr="00FF4B4B">
              <w:rPr>
                <w:b/>
              </w:rPr>
              <w:t>Jenis</w:t>
            </w:r>
          </w:p>
        </w:tc>
        <w:tc>
          <w:tcPr>
            <w:tcW w:w="1140" w:type="dxa"/>
            <w:shd w:val="clear" w:color="auto" w:fill="auto"/>
            <w:tcMar>
              <w:top w:w="100" w:type="dxa"/>
              <w:left w:w="100" w:type="dxa"/>
              <w:bottom w:w="100" w:type="dxa"/>
              <w:right w:w="100" w:type="dxa"/>
            </w:tcMar>
            <w:vAlign w:val="center"/>
          </w:tcPr>
          <w:p w14:paraId="199C39C2" w14:textId="77777777" w:rsidR="00BD4AB9" w:rsidRPr="00FF4B4B" w:rsidRDefault="00EB49FD">
            <w:pPr>
              <w:widowControl w:val="0"/>
              <w:spacing w:after="0" w:line="240" w:lineRule="auto"/>
              <w:jc w:val="center"/>
              <w:rPr>
                <w:b/>
              </w:rPr>
            </w:pPr>
            <w:r w:rsidRPr="00FF4B4B">
              <w:rPr>
                <w:b/>
              </w:rPr>
              <w:t>Asal</w:t>
            </w:r>
          </w:p>
        </w:tc>
      </w:tr>
      <w:tr w:rsidR="00BD4AB9" w:rsidRPr="00FF4B4B" w14:paraId="6899ECC4" w14:textId="77777777" w:rsidTr="00651809">
        <w:trPr>
          <w:tblHeader/>
          <w:jc w:val="center"/>
        </w:trPr>
        <w:tc>
          <w:tcPr>
            <w:tcW w:w="1980" w:type="dxa"/>
            <w:shd w:val="clear" w:color="auto" w:fill="auto"/>
            <w:tcMar>
              <w:top w:w="100" w:type="dxa"/>
              <w:left w:w="100" w:type="dxa"/>
              <w:bottom w:w="100" w:type="dxa"/>
              <w:right w:w="100" w:type="dxa"/>
            </w:tcMar>
          </w:tcPr>
          <w:p w14:paraId="25EF2D97" w14:textId="77777777" w:rsidR="00BD4AB9" w:rsidRPr="00FF4B4B" w:rsidRDefault="00EB49FD">
            <w:pPr>
              <w:widowControl w:val="0"/>
              <w:spacing w:after="0" w:line="240" w:lineRule="auto"/>
              <w:jc w:val="center"/>
              <w:rPr>
                <w:b/>
              </w:rPr>
            </w:pPr>
            <w:r w:rsidRPr="00FF4B4B">
              <w:rPr>
                <w:b/>
              </w:rPr>
              <w:t>1</w:t>
            </w:r>
          </w:p>
        </w:tc>
        <w:tc>
          <w:tcPr>
            <w:tcW w:w="1920" w:type="dxa"/>
            <w:shd w:val="clear" w:color="auto" w:fill="auto"/>
            <w:tcMar>
              <w:top w:w="100" w:type="dxa"/>
              <w:left w:w="100" w:type="dxa"/>
              <w:bottom w:w="100" w:type="dxa"/>
              <w:right w:w="100" w:type="dxa"/>
            </w:tcMar>
          </w:tcPr>
          <w:p w14:paraId="63B4BCC4" w14:textId="77777777" w:rsidR="00BD4AB9" w:rsidRPr="00FF4B4B" w:rsidRDefault="00EB49FD">
            <w:pPr>
              <w:widowControl w:val="0"/>
              <w:spacing w:after="0" w:line="240" w:lineRule="auto"/>
              <w:jc w:val="center"/>
              <w:rPr>
                <w:b/>
              </w:rPr>
            </w:pPr>
            <w:r w:rsidRPr="00FF4B4B">
              <w:rPr>
                <w:b/>
              </w:rPr>
              <w:t>2</w:t>
            </w:r>
          </w:p>
        </w:tc>
        <w:tc>
          <w:tcPr>
            <w:tcW w:w="1480" w:type="dxa"/>
            <w:shd w:val="clear" w:color="auto" w:fill="auto"/>
            <w:tcMar>
              <w:top w:w="100" w:type="dxa"/>
              <w:left w:w="100" w:type="dxa"/>
              <w:bottom w:w="100" w:type="dxa"/>
              <w:right w:w="100" w:type="dxa"/>
            </w:tcMar>
          </w:tcPr>
          <w:p w14:paraId="27BA8CE9" w14:textId="77777777" w:rsidR="00BD4AB9" w:rsidRPr="00FF4B4B" w:rsidRDefault="00EB49FD">
            <w:pPr>
              <w:widowControl w:val="0"/>
              <w:spacing w:after="0" w:line="240" w:lineRule="auto"/>
              <w:jc w:val="center"/>
              <w:rPr>
                <w:b/>
              </w:rPr>
            </w:pPr>
            <w:r w:rsidRPr="00FF4B4B">
              <w:rPr>
                <w:b/>
              </w:rPr>
              <w:t>3</w:t>
            </w:r>
          </w:p>
        </w:tc>
        <w:tc>
          <w:tcPr>
            <w:tcW w:w="1800" w:type="dxa"/>
            <w:shd w:val="clear" w:color="auto" w:fill="auto"/>
            <w:tcMar>
              <w:top w:w="100" w:type="dxa"/>
              <w:left w:w="100" w:type="dxa"/>
              <w:bottom w:w="100" w:type="dxa"/>
              <w:right w:w="100" w:type="dxa"/>
            </w:tcMar>
          </w:tcPr>
          <w:p w14:paraId="3ABC9B17" w14:textId="77777777" w:rsidR="00BD4AB9" w:rsidRPr="00FF4B4B" w:rsidRDefault="00EB49FD">
            <w:pPr>
              <w:widowControl w:val="0"/>
              <w:spacing w:after="0" w:line="240" w:lineRule="auto"/>
              <w:jc w:val="center"/>
              <w:rPr>
                <w:b/>
              </w:rPr>
            </w:pPr>
            <w:r w:rsidRPr="00FF4B4B">
              <w:rPr>
                <w:b/>
              </w:rPr>
              <w:t>4</w:t>
            </w:r>
          </w:p>
        </w:tc>
        <w:tc>
          <w:tcPr>
            <w:tcW w:w="1200" w:type="dxa"/>
            <w:shd w:val="clear" w:color="auto" w:fill="auto"/>
            <w:tcMar>
              <w:top w:w="100" w:type="dxa"/>
              <w:left w:w="100" w:type="dxa"/>
              <w:bottom w:w="100" w:type="dxa"/>
              <w:right w:w="100" w:type="dxa"/>
            </w:tcMar>
          </w:tcPr>
          <w:p w14:paraId="70969007" w14:textId="77777777" w:rsidR="00BD4AB9" w:rsidRPr="00FF4B4B" w:rsidRDefault="00EB49FD">
            <w:pPr>
              <w:widowControl w:val="0"/>
              <w:spacing w:after="0" w:line="240" w:lineRule="auto"/>
              <w:jc w:val="center"/>
              <w:rPr>
                <w:b/>
              </w:rPr>
            </w:pPr>
            <w:r w:rsidRPr="00FF4B4B">
              <w:rPr>
                <w:b/>
              </w:rPr>
              <w:t>5</w:t>
            </w:r>
          </w:p>
        </w:tc>
        <w:tc>
          <w:tcPr>
            <w:tcW w:w="1360" w:type="dxa"/>
            <w:shd w:val="clear" w:color="auto" w:fill="auto"/>
            <w:tcMar>
              <w:top w:w="100" w:type="dxa"/>
              <w:left w:w="100" w:type="dxa"/>
              <w:bottom w:w="100" w:type="dxa"/>
              <w:right w:w="100" w:type="dxa"/>
            </w:tcMar>
          </w:tcPr>
          <w:p w14:paraId="5B20521B" w14:textId="77777777" w:rsidR="00BD4AB9" w:rsidRPr="00FF4B4B" w:rsidRDefault="00EB49FD">
            <w:pPr>
              <w:widowControl w:val="0"/>
              <w:spacing w:after="0" w:line="240" w:lineRule="auto"/>
              <w:jc w:val="center"/>
              <w:rPr>
                <w:b/>
              </w:rPr>
            </w:pPr>
            <w:r w:rsidRPr="00FF4B4B">
              <w:rPr>
                <w:b/>
              </w:rPr>
              <w:t>6</w:t>
            </w:r>
          </w:p>
        </w:tc>
        <w:tc>
          <w:tcPr>
            <w:tcW w:w="1200" w:type="dxa"/>
            <w:shd w:val="clear" w:color="auto" w:fill="auto"/>
            <w:tcMar>
              <w:top w:w="100" w:type="dxa"/>
              <w:left w:w="100" w:type="dxa"/>
              <w:bottom w:w="100" w:type="dxa"/>
              <w:right w:w="100" w:type="dxa"/>
            </w:tcMar>
          </w:tcPr>
          <w:p w14:paraId="01FAAF80" w14:textId="77777777" w:rsidR="00BD4AB9" w:rsidRPr="00FF4B4B" w:rsidRDefault="00EB49FD">
            <w:pPr>
              <w:widowControl w:val="0"/>
              <w:spacing w:after="0" w:line="240" w:lineRule="auto"/>
              <w:jc w:val="center"/>
              <w:rPr>
                <w:b/>
              </w:rPr>
            </w:pPr>
            <w:r w:rsidRPr="00FF4B4B">
              <w:rPr>
                <w:b/>
              </w:rPr>
              <w:t>7</w:t>
            </w:r>
          </w:p>
        </w:tc>
        <w:tc>
          <w:tcPr>
            <w:tcW w:w="1160" w:type="dxa"/>
            <w:shd w:val="clear" w:color="auto" w:fill="auto"/>
            <w:tcMar>
              <w:top w:w="100" w:type="dxa"/>
              <w:left w:w="100" w:type="dxa"/>
              <w:bottom w:w="100" w:type="dxa"/>
              <w:right w:w="100" w:type="dxa"/>
            </w:tcMar>
          </w:tcPr>
          <w:p w14:paraId="092B853D" w14:textId="77777777" w:rsidR="00BD4AB9" w:rsidRPr="00FF4B4B" w:rsidRDefault="00EB49FD">
            <w:pPr>
              <w:widowControl w:val="0"/>
              <w:spacing w:after="0" w:line="240" w:lineRule="auto"/>
              <w:jc w:val="center"/>
              <w:rPr>
                <w:b/>
              </w:rPr>
            </w:pPr>
            <w:r w:rsidRPr="00FF4B4B">
              <w:rPr>
                <w:b/>
              </w:rPr>
              <w:t>8</w:t>
            </w:r>
          </w:p>
        </w:tc>
        <w:tc>
          <w:tcPr>
            <w:tcW w:w="1160" w:type="dxa"/>
            <w:shd w:val="clear" w:color="auto" w:fill="auto"/>
            <w:tcMar>
              <w:top w:w="100" w:type="dxa"/>
              <w:left w:w="100" w:type="dxa"/>
              <w:bottom w:w="100" w:type="dxa"/>
              <w:right w:w="100" w:type="dxa"/>
            </w:tcMar>
          </w:tcPr>
          <w:p w14:paraId="65A3306E" w14:textId="77777777" w:rsidR="00BD4AB9" w:rsidRPr="00FF4B4B" w:rsidRDefault="00EB49FD">
            <w:pPr>
              <w:widowControl w:val="0"/>
              <w:spacing w:after="0" w:line="240" w:lineRule="auto"/>
              <w:jc w:val="center"/>
              <w:rPr>
                <w:b/>
              </w:rPr>
            </w:pPr>
            <w:r w:rsidRPr="00FF4B4B">
              <w:rPr>
                <w:b/>
              </w:rPr>
              <w:t>9</w:t>
            </w:r>
          </w:p>
        </w:tc>
        <w:tc>
          <w:tcPr>
            <w:tcW w:w="1140" w:type="dxa"/>
            <w:shd w:val="clear" w:color="auto" w:fill="auto"/>
            <w:tcMar>
              <w:top w:w="100" w:type="dxa"/>
              <w:left w:w="100" w:type="dxa"/>
              <w:bottom w:w="100" w:type="dxa"/>
              <w:right w:w="100" w:type="dxa"/>
            </w:tcMar>
          </w:tcPr>
          <w:p w14:paraId="4085D06E" w14:textId="77777777" w:rsidR="00BD4AB9" w:rsidRPr="00FF4B4B" w:rsidRDefault="00EB49FD">
            <w:pPr>
              <w:widowControl w:val="0"/>
              <w:spacing w:after="0" w:line="240" w:lineRule="auto"/>
              <w:jc w:val="center"/>
              <w:rPr>
                <w:b/>
              </w:rPr>
            </w:pPr>
            <w:r w:rsidRPr="00FF4B4B">
              <w:rPr>
                <w:b/>
              </w:rPr>
              <w:t>10</w:t>
            </w:r>
          </w:p>
        </w:tc>
      </w:tr>
      <w:tr w:rsidR="00BD4AB9" w:rsidRPr="00FF4B4B" w14:paraId="71B5426F" w14:textId="77777777">
        <w:trPr>
          <w:jc w:val="center"/>
        </w:trPr>
        <w:tc>
          <w:tcPr>
            <w:tcW w:w="1980" w:type="dxa"/>
            <w:shd w:val="clear" w:color="auto" w:fill="auto"/>
            <w:tcMar>
              <w:top w:w="100" w:type="dxa"/>
              <w:left w:w="100" w:type="dxa"/>
              <w:bottom w:w="100" w:type="dxa"/>
              <w:right w:w="100" w:type="dxa"/>
            </w:tcMar>
          </w:tcPr>
          <w:p w14:paraId="741D0F1D" w14:textId="77777777" w:rsidR="00BD4AB9" w:rsidRPr="00FF4B4B" w:rsidRDefault="00EB49FD">
            <w:pPr>
              <w:widowControl w:val="0"/>
              <w:spacing w:after="0" w:line="240" w:lineRule="auto"/>
              <w:jc w:val="left"/>
            </w:pPr>
            <w:r w:rsidRPr="00FF4B4B">
              <w:t xml:space="preserve">Lomba cerdas cermat kader merupakan lomba pertandingan berpikir dan ketangkasan menjawab pertanyaan terkait gizi dan kesehatan secara cepat dan tepat. </w:t>
            </w:r>
          </w:p>
        </w:tc>
        <w:tc>
          <w:tcPr>
            <w:tcW w:w="1920" w:type="dxa"/>
            <w:shd w:val="clear" w:color="auto" w:fill="auto"/>
            <w:tcMar>
              <w:top w:w="100" w:type="dxa"/>
              <w:left w:w="100" w:type="dxa"/>
              <w:bottom w:w="100" w:type="dxa"/>
              <w:right w:w="100" w:type="dxa"/>
            </w:tcMar>
          </w:tcPr>
          <w:p w14:paraId="19D9CBAA" w14:textId="77777777" w:rsidR="00BD4AB9" w:rsidRPr="00FF4B4B" w:rsidRDefault="00EB49FD">
            <w:pPr>
              <w:widowControl w:val="0"/>
              <w:spacing w:after="0" w:line="240" w:lineRule="auto"/>
              <w:jc w:val="left"/>
              <w:rPr>
                <w:b/>
              </w:rPr>
            </w:pPr>
            <w:r w:rsidRPr="00FF4B4B">
              <w:rPr>
                <w:b/>
              </w:rPr>
              <w:t>Tujuan Umum:</w:t>
            </w:r>
          </w:p>
          <w:p w14:paraId="5367039C" w14:textId="77777777" w:rsidR="00BD4AB9" w:rsidRPr="00FF4B4B" w:rsidRDefault="00EB49FD">
            <w:pPr>
              <w:widowControl w:val="0"/>
              <w:spacing w:after="0" w:line="240" w:lineRule="auto"/>
              <w:jc w:val="left"/>
            </w:pPr>
            <w:r w:rsidRPr="00FF4B4B">
              <w:t>Meningkatkan kemampuan berpikir kritis dan pengetahuan kader guna meningkatkan kualitas kader posyandu di Kecamatan Leuwiliang.</w:t>
            </w:r>
          </w:p>
          <w:p w14:paraId="3202631F" w14:textId="77777777" w:rsidR="00BD4AB9" w:rsidRPr="00FF4B4B" w:rsidRDefault="00BD4AB9">
            <w:pPr>
              <w:widowControl w:val="0"/>
              <w:spacing w:after="0" w:line="240" w:lineRule="auto"/>
              <w:jc w:val="left"/>
            </w:pPr>
          </w:p>
          <w:p w14:paraId="20A161DF" w14:textId="77777777" w:rsidR="00BD4AB9" w:rsidRPr="00FF4B4B" w:rsidRDefault="00EB49FD">
            <w:pPr>
              <w:widowControl w:val="0"/>
              <w:spacing w:after="0" w:line="240" w:lineRule="auto"/>
              <w:jc w:val="left"/>
              <w:rPr>
                <w:b/>
              </w:rPr>
            </w:pPr>
            <w:r w:rsidRPr="00FF4B4B">
              <w:rPr>
                <w:b/>
              </w:rPr>
              <w:t>Tujuan Khusus:</w:t>
            </w:r>
          </w:p>
          <w:p w14:paraId="6A347808" w14:textId="77777777" w:rsidR="00BD4AB9" w:rsidRPr="00FF4B4B" w:rsidRDefault="00EB49FD">
            <w:pPr>
              <w:widowControl w:val="0"/>
              <w:numPr>
                <w:ilvl w:val="0"/>
                <w:numId w:val="58"/>
              </w:numPr>
              <w:spacing w:after="0" w:line="240" w:lineRule="auto"/>
              <w:ind w:left="360"/>
              <w:jc w:val="left"/>
            </w:pPr>
            <w:r w:rsidRPr="00FF4B4B">
              <w:t>Menambah pengetahuan tentang gizi dan kesehatan</w:t>
            </w:r>
          </w:p>
          <w:p w14:paraId="79EDCACE" w14:textId="77777777" w:rsidR="00BD4AB9" w:rsidRPr="00FF4B4B" w:rsidRDefault="00EB49FD">
            <w:pPr>
              <w:widowControl w:val="0"/>
              <w:numPr>
                <w:ilvl w:val="0"/>
                <w:numId w:val="58"/>
              </w:numPr>
              <w:spacing w:after="0" w:line="240" w:lineRule="auto"/>
              <w:ind w:left="360"/>
              <w:jc w:val="left"/>
            </w:pPr>
            <w:r w:rsidRPr="00FF4B4B">
              <w:t>Meningkatka</w:t>
            </w:r>
            <w:r w:rsidRPr="00FF4B4B">
              <w:lastRenderedPageBreak/>
              <w:t>n kesadaran diri terhadap pentingnya gizi dan kesehatan,</w:t>
            </w:r>
          </w:p>
        </w:tc>
        <w:tc>
          <w:tcPr>
            <w:tcW w:w="1480" w:type="dxa"/>
            <w:shd w:val="clear" w:color="auto" w:fill="auto"/>
            <w:tcMar>
              <w:top w:w="100" w:type="dxa"/>
              <w:left w:w="100" w:type="dxa"/>
              <w:bottom w:w="100" w:type="dxa"/>
              <w:right w:w="100" w:type="dxa"/>
            </w:tcMar>
          </w:tcPr>
          <w:p w14:paraId="328A435D" w14:textId="77777777" w:rsidR="00BD4AB9" w:rsidRPr="00FF4B4B" w:rsidRDefault="00EB49FD">
            <w:pPr>
              <w:widowControl w:val="0"/>
              <w:spacing w:after="0" w:line="240" w:lineRule="auto"/>
              <w:jc w:val="left"/>
              <w:rPr>
                <w:b/>
              </w:rPr>
            </w:pPr>
            <w:r w:rsidRPr="00FF4B4B">
              <w:rPr>
                <w:b/>
              </w:rPr>
              <w:lastRenderedPageBreak/>
              <w:t>Target:</w:t>
            </w:r>
          </w:p>
          <w:p w14:paraId="7D470A71" w14:textId="77777777" w:rsidR="00BD4AB9" w:rsidRPr="00FF4B4B" w:rsidRDefault="00EB49FD">
            <w:pPr>
              <w:widowControl w:val="0"/>
              <w:spacing w:after="0" w:line="240" w:lineRule="auto"/>
              <w:jc w:val="left"/>
            </w:pPr>
            <w:r w:rsidRPr="00FF4B4B">
              <w:t xml:space="preserve">4 tim setiap tim terdiri dari 3 peserta di </w:t>
            </w:r>
          </w:p>
          <w:p w14:paraId="29689214" w14:textId="77777777" w:rsidR="00BD4AB9" w:rsidRPr="00FF4B4B" w:rsidRDefault="00BD4AB9">
            <w:pPr>
              <w:widowControl w:val="0"/>
              <w:spacing w:after="0" w:line="240" w:lineRule="auto"/>
              <w:jc w:val="left"/>
            </w:pPr>
          </w:p>
          <w:p w14:paraId="2BB8DB04" w14:textId="77777777" w:rsidR="00BD4AB9" w:rsidRPr="00FF4B4B" w:rsidRDefault="00EB49FD">
            <w:pPr>
              <w:widowControl w:val="0"/>
              <w:spacing w:after="0" w:line="240" w:lineRule="auto"/>
              <w:jc w:val="left"/>
              <w:rPr>
                <w:b/>
              </w:rPr>
            </w:pPr>
            <w:r w:rsidRPr="00FF4B4B">
              <w:rPr>
                <w:b/>
              </w:rPr>
              <w:t>Sasaran:</w:t>
            </w:r>
          </w:p>
          <w:p w14:paraId="6DB6E272" w14:textId="77777777" w:rsidR="00BD4AB9" w:rsidRPr="00FF4B4B" w:rsidRDefault="00EB49FD">
            <w:pPr>
              <w:widowControl w:val="0"/>
              <w:spacing w:after="0" w:line="240" w:lineRule="auto"/>
              <w:jc w:val="left"/>
            </w:pPr>
            <w:r w:rsidRPr="00FF4B4B">
              <w:t>Kader Posyandu Desa Barengkok</w:t>
            </w:r>
          </w:p>
        </w:tc>
        <w:tc>
          <w:tcPr>
            <w:tcW w:w="1800" w:type="dxa"/>
            <w:shd w:val="clear" w:color="auto" w:fill="auto"/>
            <w:tcMar>
              <w:top w:w="100" w:type="dxa"/>
              <w:left w:w="100" w:type="dxa"/>
              <w:bottom w:w="100" w:type="dxa"/>
              <w:right w:w="100" w:type="dxa"/>
            </w:tcMar>
          </w:tcPr>
          <w:p w14:paraId="1C1A1FE2" w14:textId="77777777" w:rsidR="00BD4AB9" w:rsidRPr="00FF4B4B" w:rsidRDefault="00EB49FD">
            <w:pPr>
              <w:widowControl w:val="0"/>
              <w:spacing w:after="0" w:line="240" w:lineRule="auto"/>
              <w:jc w:val="left"/>
              <w:rPr>
                <w:b/>
              </w:rPr>
            </w:pPr>
            <w:r w:rsidRPr="00FF4B4B">
              <w:rPr>
                <w:b/>
              </w:rPr>
              <w:t>Persiapan:</w:t>
            </w:r>
          </w:p>
          <w:p w14:paraId="3145ED4E" w14:textId="77777777" w:rsidR="00BD4AB9" w:rsidRPr="00FF4B4B" w:rsidRDefault="00EB49FD">
            <w:pPr>
              <w:widowControl w:val="0"/>
              <w:numPr>
                <w:ilvl w:val="0"/>
                <w:numId w:val="143"/>
              </w:numPr>
              <w:spacing w:after="0" w:line="240" w:lineRule="auto"/>
              <w:ind w:left="360"/>
              <w:jc w:val="left"/>
            </w:pPr>
            <w:r w:rsidRPr="00FF4B4B">
              <w:t>Membuat syarat dan ketentuan.</w:t>
            </w:r>
          </w:p>
          <w:p w14:paraId="62AD98C2" w14:textId="77777777" w:rsidR="00BD4AB9" w:rsidRPr="00FF4B4B" w:rsidRDefault="00EB49FD">
            <w:pPr>
              <w:widowControl w:val="0"/>
              <w:numPr>
                <w:ilvl w:val="0"/>
                <w:numId w:val="143"/>
              </w:numPr>
              <w:spacing w:after="0" w:line="240" w:lineRule="auto"/>
              <w:ind w:left="360"/>
              <w:jc w:val="left"/>
            </w:pPr>
            <w:r w:rsidRPr="00FF4B4B">
              <w:t>Menetapkan jumlah sasaran dan lokasi.</w:t>
            </w:r>
          </w:p>
          <w:p w14:paraId="38CA38FF" w14:textId="77777777" w:rsidR="00BD4AB9" w:rsidRPr="00FF4B4B" w:rsidRDefault="00EB49FD">
            <w:pPr>
              <w:widowControl w:val="0"/>
              <w:numPr>
                <w:ilvl w:val="0"/>
                <w:numId w:val="143"/>
              </w:numPr>
              <w:spacing w:after="0" w:line="240" w:lineRule="auto"/>
              <w:ind w:left="360"/>
              <w:jc w:val="left"/>
            </w:pPr>
            <w:r w:rsidRPr="00FF4B4B">
              <w:t>Menyiapkan sarana dan prasarana.</w:t>
            </w:r>
          </w:p>
          <w:p w14:paraId="40F96567" w14:textId="77777777" w:rsidR="00BD4AB9" w:rsidRPr="00FF4B4B" w:rsidRDefault="00EB49FD">
            <w:pPr>
              <w:widowControl w:val="0"/>
              <w:numPr>
                <w:ilvl w:val="0"/>
                <w:numId w:val="143"/>
              </w:numPr>
              <w:spacing w:after="0" w:line="240" w:lineRule="auto"/>
              <w:ind w:left="360"/>
              <w:jc w:val="left"/>
            </w:pPr>
            <w:r w:rsidRPr="00FF4B4B">
              <w:t>Menyiapkan formulir pendaftaran.</w:t>
            </w:r>
          </w:p>
          <w:p w14:paraId="3AB4074C" w14:textId="77777777" w:rsidR="00BD4AB9" w:rsidRPr="00FF4B4B" w:rsidRDefault="00EB49FD">
            <w:pPr>
              <w:widowControl w:val="0"/>
              <w:numPr>
                <w:ilvl w:val="0"/>
                <w:numId w:val="143"/>
              </w:numPr>
              <w:spacing w:after="0" w:line="240" w:lineRule="auto"/>
              <w:ind w:left="360"/>
              <w:jc w:val="left"/>
            </w:pPr>
            <w:r w:rsidRPr="00FF4B4B">
              <w:t>Menetapkan susunan acara.</w:t>
            </w:r>
          </w:p>
          <w:p w14:paraId="2788B126" w14:textId="77777777" w:rsidR="00BD4AB9" w:rsidRPr="00FF4B4B" w:rsidRDefault="00EB49FD">
            <w:pPr>
              <w:widowControl w:val="0"/>
              <w:numPr>
                <w:ilvl w:val="0"/>
                <w:numId w:val="143"/>
              </w:numPr>
              <w:spacing w:after="0" w:line="240" w:lineRule="auto"/>
              <w:ind w:left="360"/>
              <w:jc w:val="left"/>
            </w:pPr>
            <w:r w:rsidRPr="00FF4B4B">
              <w:t xml:space="preserve">Melakukan </w:t>
            </w:r>
            <w:r w:rsidRPr="00FF4B4B">
              <w:lastRenderedPageBreak/>
              <w:t>sosialisasi mengenai penyelenggaraan lomba cerdas cermat.</w:t>
            </w:r>
          </w:p>
          <w:p w14:paraId="4200BDAB" w14:textId="77777777" w:rsidR="00BD4AB9" w:rsidRPr="00FF4B4B" w:rsidRDefault="00BD4AB9">
            <w:pPr>
              <w:widowControl w:val="0"/>
              <w:spacing w:after="0" w:line="240" w:lineRule="auto"/>
              <w:ind w:left="720"/>
              <w:jc w:val="left"/>
            </w:pPr>
          </w:p>
          <w:p w14:paraId="3179322C" w14:textId="77777777" w:rsidR="00BD4AB9" w:rsidRPr="00FF4B4B" w:rsidRDefault="00EB49FD">
            <w:pPr>
              <w:widowControl w:val="0"/>
              <w:spacing w:after="0" w:line="240" w:lineRule="auto"/>
              <w:jc w:val="left"/>
              <w:rPr>
                <w:b/>
              </w:rPr>
            </w:pPr>
            <w:r w:rsidRPr="00FF4B4B">
              <w:rPr>
                <w:b/>
              </w:rPr>
              <w:t>Pelaksanaan:</w:t>
            </w:r>
          </w:p>
          <w:p w14:paraId="11868ECA" w14:textId="77777777" w:rsidR="00BD4AB9" w:rsidRPr="00FF4B4B" w:rsidRDefault="00EB49FD">
            <w:pPr>
              <w:widowControl w:val="0"/>
              <w:numPr>
                <w:ilvl w:val="0"/>
                <w:numId w:val="227"/>
              </w:numPr>
              <w:spacing w:after="0" w:line="240" w:lineRule="auto"/>
              <w:ind w:left="360"/>
              <w:jc w:val="left"/>
            </w:pPr>
            <w:r w:rsidRPr="00FF4B4B">
              <w:t>Pelaksanaan lomba yang terdiri dari 4 babak dengan skor babak 1</w:t>
            </w:r>
            <w:proofErr w:type="gramStart"/>
            <w:r w:rsidRPr="00FF4B4B">
              <w:t>,2</w:t>
            </w:r>
            <w:proofErr w:type="gramEnd"/>
            <w:r w:rsidRPr="00FF4B4B">
              <w:t>, dan 4 100 poin/soal dan babak 3 200 poin/soal.</w:t>
            </w:r>
          </w:p>
          <w:p w14:paraId="722095D3" w14:textId="77777777" w:rsidR="00BD4AB9" w:rsidRPr="00FF4B4B" w:rsidRDefault="00EB49FD">
            <w:pPr>
              <w:widowControl w:val="0"/>
              <w:numPr>
                <w:ilvl w:val="0"/>
                <w:numId w:val="227"/>
              </w:numPr>
              <w:spacing w:after="0" w:line="240" w:lineRule="auto"/>
              <w:ind w:left="360"/>
              <w:jc w:val="left"/>
            </w:pPr>
            <w:r w:rsidRPr="00FF4B4B">
              <w:t xml:space="preserve">Penilaian dan pengumuman pemenang lomba juara </w:t>
            </w:r>
            <w:r w:rsidRPr="00FF4B4B">
              <w:lastRenderedPageBreak/>
              <w:t>1</w:t>
            </w:r>
            <w:proofErr w:type="gramStart"/>
            <w:r w:rsidRPr="00FF4B4B">
              <w:t>,2</w:t>
            </w:r>
            <w:proofErr w:type="gramEnd"/>
            <w:r w:rsidRPr="00FF4B4B">
              <w:t xml:space="preserve">, dan 3. Kemudian, </w:t>
            </w:r>
            <w:proofErr w:type="gramStart"/>
            <w:r w:rsidRPr="00FF4B4B">
              <w:t>tim</w:t>
            </w:r>
            <w:proofErr w:type="gramEnd"/>
            <w:r w:rsidRPr="00FF4B4B">
              <w:t xml:space="preserve"> yang juara 1 di tiap desa akan mewakili untuk lomba di tingkat Kecamatan.</w:t>
            </w:r>
          </w:p>
          <w:p w14:paraId="6720B390" w14:textId="77777777" w:rsidR="00BD4AB9" w:rsidRPr="00FF4B4B" w:rsidRDefault="00EB49FD">
            <w:pPr>
              <w:widowControl w:val="0"/>
              <w:numPr>
                <w:ilvl w:val="0"/>
                <w:numId w:val="227"/>
              </w:numPr>
              <w:spacing w:after="0" w:line="240" w:lineRule="auto"/>
              <w:ind w:left="360"/>
              <w:jc w:val="left"/>
            </w:pPr>
            <w:r w:rsidRPr="00FF4B4B">
              <w:t>Pembagian hadiah kepada pemenang lomba.</w:t>
            </w:r>
          </w:p>
          <w:p w14:paraId="6C959B83" w14:textId="77777777" w:rsidR="00BD4AB9" w:rsidRPr="00FF4B4B" w:rsidRDefault="00EB49FD">
            <w:pPr>
              <w:widowControl w:val="0"/>
              <w:numPr>
                <w:ilvl w:val="0"/>
                <w:numId w:val="227"/>
              </w:numPr>
              <w:spacing w:after="0" w:line="240" w:lineRule="auto"/>
              <w:ind w:left="360"/>
              <w:jc w:val="left"/>
            </w:pPr>
            <w:r w:rsidRPr="00FF4B4B">
              <w:t>Penutupan lomba cerdas cermat.</w:t>
            </w:r>
          </w:p>
          <w:p w14:paraId="427BE8A0" w14:textId="77777777" w:rsidR="00BD4AB9" w:rsidRPr="00FF4B4B" w:rsidRDefault="00BD4AB9">
            <w:pPr>
              <w:widowControl w:val="0"/>
              <w:spacing w:after="0" w:line="240" w:lineRule="auto"/>
              <w:ind w:left="720"/>
              <w:jc w:val="left"/>
            </w:pPr>
          </w:p>
          <w:p w14:paraId="26981BAB" w14:textId="77777777" w:rsidR="00BD4AB9" w:rsidRPr="00FF4B4B" w:rsidRDefault="00EB49FD">
            <w:pPr>
              <w:widowControl w:val="0"/>
              <w:spacing w:after="0" w:line="240" w:lineRule="auto"/>
              <w:jc w:val="left"/>
              <w:rPr>
                <w:b/>
              </w:rPr>
            </w:pPr>
            <w:r w:rsidRPr="00FF4B4B">
              <w:rPr>
                <w:b/>
              </w:rPr>
              <w:t>Monev:</w:t>
            </w:r>
          </w:p>
          <w:p w14:paraId="6717353E" w14:textId="5D37DBD5" w:rsidR="00BD4AB9" w:rsidRPr="00FF4B4B" w:rsidRDefault="00EB49FD" w:rsidP="003A781A">
            <w:pPr>
              <w:widowControl w:val="0"/>
              <w:numPr>
                <w:ilvl w:val="0"/>
                <w:numId w:val="109"/>
              </w:numPr>
              <w:spacing w:after="0" w:line="240" w:lineRule="auto"/>
              <w:ind w:left="360"/>
              <w:jc w:val="left"/>
            </w:pPr>
            <w:r w:rsidRPr="00FF4B4B">
              <w:t>Kehadiran peserta lomba.</w:t>
            </w:r>
          </w:p>
        </w:tc>
        <w:tc>
          <w:tcPr>
            <w:tcW w:w="1200" w:type="dxa"/>
            <w:shd w:val="clear" w:color="auto" w:fill="auto"/>
            <w:tcMar>
              <w:top w:w="100" w:type="dxa"/>
              <w:left w:w="100" w:type="dxa"/>
              <w:bottom w:w="100" w:type="dxa"/>
              <w:right w:w="100" w:type="dxa"/>
            </w:tcMar>
          </w:tcPr>
          <w:p w14:paraId="00627E9E" w14:textId="77777777" w:rsidR="00BD4AB9" w:rsidRPr="00FF4B4B" w:rsidRDefault="00EB49FD">
            <w:pPr>
              <w:widowControl w:val="0"/>
              <w:spacing w:after="0" w:line="240" w:lineRule="auto"/>
              <w:jc w:val="left"/>
            </w:pPr>
            <w:r w:rsidRPr="00FF4B4B">
              <w:lastRenderedPageBreak/>
              <w:t>Kader posyandu</w:t>
            </w:r>
          </w:p>
        </w:tc>
        <w:tc>
          <w:tcPr>
            <w:tcW w:w="1360" w:type="dxa"/>
            <w:shd w:val="clear" w:color="auto" w:fill="auto"/>
            <w:tcMar>
              <w:top w:w="100" w:type="dxa"/>
              <w:left w:w="100" w:type="dxa"/>
              <w:bottom w:w="100" w:type="dxa"/>
              <w:right w:w="100" w:type="dxa"/>
            </w:tcMar>
          </w:tcPr>
          <w:p w14:paraId="5DA026DF" w14:textId="77777777" w:rsidR="00BD4AB9" w:rsidRPr="00FF4B4B" w:rsidRDefault="00EB49FD">
            <w:pPr>
              <w:widowControl w:val="0"/>
              <w:numPr>
                <w:ilvl w:val="0"/>
                <w:numId w:val="315"/>
              </w:numPr>
              <w:spacing w:after="0" w:line="240" w:lineRule="auto"/>
              <w:ind w:left="359"/>
              <w:jc w:val="left"/>
            </w:pPr>
            <w:r w:rsidRPr="00FF4B4B">
              <w:t>Mahasiswa</w:t>
            </w:r>
          </w:p>
        </w:tc>
        <w:tc>
          <w:tcPr>
            <w:tcW w:w="1200" w:type="dxa"/>
            <w:shd w:val="clear" w:color="auto" w:fill="auto"/>
            <w:tcMar>
              <w:top w:w="100" w:type="dxa"/>
              <w:left w:w="100" w:type="dxa"/>
              <w:bottom w:w="100" w:type="dxa"/>
              <w:right w:w="100" w:type="dxa"/>
            </w:tcMar>
          </w:tcPr>
          <w:p w14:paraId="6400310C" w14:textId="77777777" w:rsidR="00BD4AB9" w:rsidRPr="00FF4B4B" w:rsidRDefault="00EB49FD">
            <w:pPr>
              <w:widowControl w:val="0"/>
              <w:spacing w:after="0" w:line="240" w:lineRule="auto"/>
              <w:jc w:val="left"/>
            </w:pPr>
            <w:r w:rsidRPr="00FF4B4B">
              <w:t>Tempat yang tersedia di Desa Barengkok</w:t>
            </w:r>
          </w:p>
        </w:tc>
        <w:tc>
          <w:tcPr>
            <w:tcW w:w="1160" w:type="dxa"/>
            <w:shd w:val="clear" w:color="auto" w:fill="auto"/>
            <w:tcMar>
              <w:top w:w="100" w:type="dxa"/>
              <w:left w:w="100" w:type="dxa"/>
              <w:bottom w:w="100" w:type="dxa"/>
              <w:right w:w="100" w:type="dxa"/>
            </w:tcMar>
          </w:tcPr>
          <w:p w14:paraId="76668122" w14:textId="77777777" w:rsidR="00BD4AB9" w:rsidRPr="00FF4B4B" w:rsidRDefault="00EB49FD">
            <w:pPr>
              <w:widowControl w:val="0"/>
              <w:spacing w:after="0" w:line="240" w:lineRule="auto"/>
              <w:jc w:val="left"/>
            </w:pPr>
            <w:r w:rsidRPr="00FF4B4B">
              <w:t>1 jam</w:t>
            </w:r>
          </w:p>
        </w:tc>
        <w:tc>
          <w:tcPr>
            <w:tcW w:w="1160" w:type="dxa"/>
            <w:shd w:val="clear" w:color="auto" w:fill="auto"/>
            <w:tcMar>
              <w:top w:w="100" w:type="dxa"/>
              <w:left w:w="100" w:type="dxa"/>
              <w:bottom w:w="100" w:type="dxa"/>
              <w:right w:w="100" w:type="dxa"/>
            </w:tcMar>
          </w:tcPr>
          <w:p w14:paraId="5574E525" w14:textId="77777777" w:rsidR="00BD4AB9" w:rsidRPr="00FF4B4B" w:rsidRDefault="00EB49FD">
            <w:pPr>
              <w:widowControl w:val="0"/>
              <w:spacing w:after="0" w:line="240" w:lineRule="auto"/>
              <w:jc w:val="left"/>
            </w:pPr>
            <w:r w:rsidRPr="00FF4B4B">
              <w:rPr>
                <w:b/>
              </w:rPr>
              <w:t>Man:</w:t>
            </w:r>
            <w:r w:rsidRPr="00FF4B4B">
              <w:t xml:space="preserve"> </w:t>
            </w:r>
          </w:p>
          <w:p w14:paraId="00879696" w14:textId="77777777" w:rsidR="00BD4AB9" w:rsidRPr="00FF4B4B" w:rsidRDefault="00EB49FD">
            <w:pPr>
              <w:widowControl w:val="0"/>
              <w:numPr>
                <w:ilvl w:val="0"/>
                <w:numId w:val="141"/>
              </w:numPr>
              <w:spacing w:after="0" w:line="240" w:lineRule="auto"/>
              <w:ind w:left="360"/>
              <w:jc w:val="left"/>
            </w:pPr>
            <w:r w:rsidRPr="00FF4B4B">
              <w:t>Peserta</w:t>
            </w:r>
          </w:p>
          <w:p w14:paraId="6CA8994F" w14:textId="77777777" w:rsidR="00BD4AB9" w:rsidRPr="00FF4B4B" w:rsidRDefault="00BD4AB9">
            <w:pPr>
              <w:widowControl w:val="0"/>
              <w:spacing w:after="0" w:line="240" w:lineRule="auto"/>
              <w:jc w:val="left"/>
            </w:pPr>
          </w:p>
          <w:p w14:paraId="1B0E5AF9" w14:textId="77777777" w:rsidR="00BD4AB9" w:rsidRPr="00FF4B4B" w:rsidRDefault="00BD4AB9">
            <w:pPr>
              <w:widowControl w:val="0"/>
              <w:spacing w:after="0" w:line="240" w:lineRule="auto"/>
              <w:jc w:val="left"/>
            </w:pPr>
          </w:p>
          <w:p w14:paraId="10C4B76F" w14:textId="77777777" w:rsidR="00BD4AB9" w:rsidRPr="00FF4B4B" w:rsidRDefault="00BD4AB9">
            <w:pPr>
              <w:widowControl w:val="0"/>
              <w:spacing w:after="0" w:line="240" w:lineRule="auto"/>
              <w:jc w:val="left"/>
            </w:pPr>
          </w:p>
          <w:p w14:paraId="65BDE0E8" w14:textId="77777777" w:rsidR="00BD4AB9" w:rsidRPr="00FF4B4B" w:rsidRDefault="00EB49FD">
            <w:pPr>
              <w:widowControl w:val="0"/>
              <w:spacing w:after="0" w:line="240" w:lineRule="auto"/>
              <w:jc w:val="left"/>
              <w:rPr>
                <w:b/>
              </w:rPr>
            </w:pPr>
            <w:r w:rsidRPr="00FF4B4B">
              <w:rPr>
                <w:b/>
              </w:rPr>
              <w:t>Material:</w:t>
            </w:r>
          </w:p>
          <w:p w14:paraId="406A1E57" w14:textId="77777777" w:rsidR="00BD4AB9" w:rsidRPr="00FF4B4B" w:rsidRDefault="00EB49FD">
            <w:pPr>
              <w:widowControl w:val="0"/>
              <w:numPr>
                <w:ilvl w:val="0"/>
                <w:numId w:val="305"/>
              </w:numPr>
              <w:spacing w:after="0" w:line="240" w:lineRule="auto"/>
              <w:ind w:left="359"/>
              <w:jc w:val="left"/>
            </w:pPr>
            <w:r w:rsidRPr="00FF4B4B">
              <w:t>Meja</w:t>
            </w:r>
          </w:p>
          <w:p w14:paraId="421AC553" w14:textId="77777777" w:rsidR="00BD4AB9" w:rsidRPr="00FF4B4B" w:rsidRDefault="00EB49FD">
            <w:pPr>
              <w:widowControl w:val="0"/>
              <w:numPr>
                <w:ilvl w:val="0"/>
                <w:numId w:val="305"/>
              </w:numPr>
              <w:spacing w:after="0" w:line="240" w:lineRule="auto"/>
              <w:ind w:left="359"/>
              <w:jc w:val="left"/>
            </w:pPr>
            <w:r w:rsidRPr="00FF4B4B">
              <w:t>Kursi</w:t>
            </w:r>
          </w:p>
          <w:p w14:paraId="1810D334" w14:textId="77777777" w:rsidR="00BD4AB9" w:rsidRPr="00FF4B4B" w:rsidRDefault="00EB49FD">
            <w:pPr>
              <w:widowControl w:val="0"/>
              <w:numPr>
                <w:ilvl w:val="0"/>
                <w:numId w:val="305"/>
              </w:numPr>
              <w:spacing w:after="0" w:line="240" w:lineRule="auto"/>
              <w:ind w:left="359"/>
              <w:jc w:val="left"/>
            </w:pPr>
            <w:r w:rsidRPr="00FF4B4B">
              <w:t>Papan skor</w:t>
            </w:r>
          </w:p>
          <w:p w14:paraId="58832165" w14:textId="77777777" w:rsidR="00BD4AB9" w:rsidRPr="00FF4B4B" w:rsidRDefault="00EB49FD">
            <w:pPr>
              <w:widowControl w:val="0"/>
              <w:numPr>
                <w:ilvl w:val="0"/>
                <w:numId w:val="305"/>
              </w:numPr>
              <w:spacing w:after="0" w:line="240" w:lineRule="auto"/>
              <w:ind w:left="359"/>
              <w:jc w:val="left"/>
            </w:pPr>
            <w:r w:rsidRPr="00FF4B4B">
              <w:t>Soal</w:t>
            </w:r>
          </w:p>
          <w:p w14:paraId="39A4FFAD" w14:textId="77777777" w:rsidR="00BD4AB9" w:rsidRPr="00FF4B4B" w:rsidRDefault="00EB49FD">
            <w:pPr>
              <w:widowControl w:val="0"/>
              <w:numPr>
                <w:ilvl w:val="0"/>
                <w:numId w:val="305"/>
              </w:numPr>
              <w:spacing w:after="0" w:line="240" w:lineRule="auto"/>
              <w:ind w:left="359"/>
              <w:jc w:val="left"/>
            </w:pPr>
            <w:r w:rsidRPr="00FF4B4B">
              <w:t>Daftar hadir</w:t>
            </w:r>
          </w:p>
          <w:p w14:paraId="09F15D7A" w14:textId="77777777" w:rsidR="00BD4AB9" w:rsidRPr="00FF4B4B" w:rsidRDefault="00EB49FD">
            <w:pPr>
              <w:widowControl w:val="0"/>
              <w:numPr>
                <w:ilvl w:val="0"/>
                <w:numId w:val="305"/>
              </w:numPr>
              <w:spacing w:after="0" w:line="240" w:lineRule="auto"/>
              <w:ind w:left="359"/>
              <w:jc w:val="left"/>
            </w:pPr>
            <w:r w:rsidRPr="00FF4B4B">
              <w:t>Hadiah</w:t>
            </w:r>
          </w:p>
          <w:p w14:paraId="0B9BCBB1" w14:textId="77777777" w:rsidR="00BD4AB9" w:rsidRPr="00FF4B4B" w:rsidRDefault="00BD4AB9">
            <w:pPr>
              <w:widowControl w:val="0"/>
              <w:spacing w:after="0" w:line="240" w:lineRule="auto"/>
              <w:jc w:val="left"/>
            </w:pPr>
          </w:p>
          <w:p w14:paraId="72E20BE1" w14:textId="77777777" w:rsidR="00BD4AB9" w:rsidRPr="00FF4B4B" w:rsidRDefault="00BD4AB9">
            <w:pPr>
              <w:widowControl w:val="0"/>
              <w:spacing w:after="0" w:line="240" w:lineRule="auto"/>
              <w:jc w:val="left"/>
            </w:pPr>
          </w:p>
        </w:tc>
        <w:tc>
          <w:tcPr>
            <w:tcW w:w="1140" w:type="dxa"/>
            <w:shd w:val="clear" w:color="auto" w:fill="auto"/>
            <w:tcMar>
              <w:top w:w="100" w:type="dxa"/>
              <w:left w:w="100" w:type="dxa"/>
              <w:bottom w:w="100" w:type="dxa"/>
              <w:right w:w="100" w:type="dxa"/>
            </w:tcMar>
          </w:tcPr>
          <w:p w14:paraId="64EEBAFC" w14:textId="77777777" w:rsidR="00BD4AB9" w:rsidRPr="00FF4B4B" w:rsidRDefault="00EB49FD">
            <w:pPr>
              <w:widowControl w:val="0"/>
              <w:spacing w:after="0" w:line="240" w:lineRule="auto"/>
              <w:jc w:val="left"/>
              <w:rPr>
                <w:b/>
              </w:rPr>
            </w:pPr>
            <w:r w:rsidRPr="00FF4B4B">
              <w:rPr>
                <w:b/>
              </w:rPr>
              <w:lastRenderedPageBreak/>
              <w:t>Man:</w:t>
            </w:r>
          </w:p>
          <w:p w14:paraId="35884651" w14:textId="77777777" w:rsidR="00BD4AB9" w:rsidRPr="00FF4B4B" w:rsidRDefault="00EB49FD">
            <w:pPr>
              <w:widowControl w:val="0"/>
              <w:numPr>
                <w:ilvl w:val="0"/>
                <w:numId w:val="103"/>
              </w:numPr>
              <w:spacing w:after="0" w:line="240" w:lineRule="auto"/>
              <w:ind w:left="360"/>
              <w:jc w:val="left"/>
            </w:pPr>
            <w:r w:rsidRPr="00FF4B4B">
              <w:t>kader posyandu</w:t>
            </w:r>
          </w:p>
          <w:p w14:paraId="47FE5310" w14:textId="77777777" w:rsidR="00BD4AB9" w:rsidRPr="00FF4B4B" w:rsidRDefault="00BD4AB9">
            <w:pPr>
              <w:widowControl w:val="0"/>
              <w:spacing w:after="0" w:line="240" w:lineRule="auto"/>
              <w:ind w:left="720"/>
              <w:jc w:val="left"/>
            </w:pPr>
          </w:p>
          <w:p w14:paraId="02C56B27" w14:textId="77777777" w:rsidR="00BD4AB9" w:rsidRPr="00FF4B4B" w:rsidRDefault="00EB49FD">
            <w:pPr>
              <w:widowControl w:val="0"/>
              <w:spacing w:after="0" w:line="240" w:lineRule="auto"/>
              <w:jc w:val="left"/>
              <w:rPr>
                <w:b/>
              </w:rPr>
            </w:pPr>
            <w:r w:rsidRPr="00FF4B4B">
              <w:rPr>
                <w:b/>
              </w:rPr>
              <w:t>Material:</w:t>
            </w:r>
          </w:p>
          <w:p w14:paraId="6AAC5E94" w14:textId="77777777" w:rsidR="00BD4AB9" w:rsidRPr="00FF4B4B" w:rsidRDefault="00EB49FD">
            <w:pPr>
              <w:widowControl w:val="0"/>
              <w:numPr>
                <w:ilvl w:val="0"/>
                <w:numId w:val="107"/>
              </w:numPr>
              <w:spacing w:after="0" w:line="240" w:lineRule="auto"/>
              <w:ind w:left="359"/>
              <w:jc w:val="left"/>
            </w:pPr>
            <w:r w:rsidRPr="00FF4B4B">
              <w:t>Mahasiswa</w:t>
            </w:r>
          </w:p>
        </w:tc>
      </w:tr>
    </w:tbl>
    <w:p w14:paraId="314F408D" w14:textId="4A796403" w:rsidR="00651809" w:rsidRPr="00FF4B4B" w:rsidRDefault="00EB49FD" w:rsidP="00651809">
      <w:pPr>
        <w:spacing w:after="0"/>
        <w:jc w:val="left"/>
        <w:rPr>
          <w:b/>
        </w:rPr>
      </w:pPr>
      <w:r w:rsidRPr="00FF4B4B">
        <w:rPr>
          <w:b/>
        </w:rPr>
        <w:lastRenderedPageBreak/>
        <w:t>Planning of Action (POA) Teknologi Tepat Guna</w:t>
      </w:r>
    </w:p>
    <w:tbl>
      <w:tblPr>
        <w:tblStyle w:val="af6"/>
        <w:tblW w:w="14943" w:type="dxa"/>
        <w:tblBorders>
          <w:top w:val="nil"/>
          <w:left w:val="nil"/>
          <w:bottom w:val="nil"/>
          <w:right w:val="nil"/>
          <w:insideH w:val="nil"/>
          <w:insideV w:val="nil"/>
        </w:tblBorders>
        <w:tblLayout w:type="fixed"/>
        <w:tblLook w:val="0600" w:firstRow="0" w:lastRow="0" w:firstColumn="0" w:lastColumn="0" w:noHBand="1" w:noVBand="1"/>
      </w:tblPr>
      <w:tblGrid>
        <w:gridCol w:w="1493"/>
        <w:gridCol w:w="2215"/>
        <w:gridCol w:w="1443"/>
        <w:gridCol w:w="2396"/>
        <w:gridCol w:w="1382"/>
        <w:gridCol w:w="1259"/>
        <w:gridCol w:w="1038"/>
        <w:gridCol w:w="1027"/>
        <w:gridCol w:w="1467"/>
        <w:gridCol w:w="1223"/>
      </w:tblGrid>
      <w:tr w:rsidR="00BD4AB9" w:rsidRPr="00FF4B4B" w14:paraId="1B9451D6" w14:textId="77777777" w:rsidTr="00C60B7C">
        <w:trPr>
          <w:trHeight w:val="360"/>
          <w:tblHeader/>
        </w:trPr>
        <w:tc>
          <w:tcPr>
            <w:tcW w:w="1493" w:type="dxa"/>
            <w:vMerge w:val="restar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486C2C4D" w14:textId="77777777" w:rsidR="00BD4AB9" w:rsidRPr="00FF4B4B" w:rsidRDefault="00EB49FD">
            <w:pPr>
              <w:spacing w:after="0"/>
              <w:jc w:val="center"/>
              <w:rPr>
                <w:b/>
              </w:rPr>
            </w:pPr>
            <w:r w:rsidRPr="00FF4B4B">
              <w:rPr>
                <w:b/>
              </w:rPr>
              <w:t>Deskripsi intervensi</w:t>
            </w:r>
          </w:p>
        </w:tc>
        <w:tc>
          <w:tcPr>
            <w:tcW w:w="2215" w:type="dxa"/>
            <w:vMerge w:val="restart"/>
            <w:tcBorders>
              <w:top w:val="single" w:sz="8" w:space="0" w:color="000000"/>
              <w:left w:val="single" w:sz="4" w:space="0" w:color="auto"/>
              <w:bottom w:val="single" w:sz="8" w:space="0" w:color="000000"/>
              <w:right w:val="single" w:sz="8" w:space="0" w:color="000000"/>
            </w:tcBorders>
            <w:tcMar>
              <w:top w:w="100" w:type="dxa"/>
              <w:left w:w="100" w:type="dxa"/>
              <w:bottom w:w="100" w:type="dxa"/>
              <w:right w:w="100" w:type="dxa"/>
            </w:tcMar>
          </w:tcPr>
          <w:p w14:paraId="78EC5FF5" w14:textId="77777777" w:rsidR="00BD4AB9" w:rsidRPr="00FF4B4B" w:rsidRDefault="00EB49FD">
            <w:pPr>
              <w:spacing w:after="0"/>
              <w:jc w:val="center"/>
              <w:rPr>
                <w:b/>
              </w:rPr>
            </w:pPr>
            <w:r w:rsidRPr="00FF4B4B">
              <w:rPr>
                <w:b/>
              </w:rPr>
              <w:t>Tujuan Umum &amp;  Khusus</w:t>
            </w:r>
          </w:p>
        </w:tc>
        <w:tc>
          <w:tcPr>
            <w:tcW w:w="1443" w:type="dxa"/>
            <w:vMerge w:val="restart"/>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1F2A3FFA" w14:textId="77777777" w:rsidR="00BD4AB9" w:rsidRPr="00FF4B4B" w:rsidRDefault="00EB49FD">
            <w:pPr>
              <w:spacing w:after="0"/>
              <w:jc w:val="center"/>
              <w:rPr>
                <w:b/>
              </w:rPr>
            </w:pPr>
            <w:r w:rsidRPr="00FF4B4B">
              <w:rPr>
                <w:b/>
              </w:rPr>
              <w:t>Target &amp; sasaran langsung</w:t>
            </w:r>
          </w:p>
        </w:tc>
        <w:tc>
          <w:tcPr>
            <w:tcW w:w="2396" w:type="dxa"/>
            <w:vMerge w:val="restart"/>
            <w:tcBorders>
              <w:top w:val="single" w:sz="8" w:space="0" w:color="000000"/>
              <w:left w:val="nil"/>
              <w:bottom w:val="single" w:sz="8" w:space="0" w:color="000000"/>
              <w:right w:val="single" w:sz="6" w:space="0" w:color="000000"/>
            </w:tcBorders>
            <w:tcMar>
              <w:top w:w="100" w:type="dxa"/>
              <w:left w:w="100" w:type="dxa"/>
              <w:bottom w:w="100" w:type="dxa"/>
              <w:right w:w="100" w:type="dxa"/>
            </w:tcMar>
          </w:tcPr>
          <w:p w14:paraId="32E52AF8" w14:textId="77777777" w:rsidR="00BD4AB9" w:rsidRPr="00FF4B4B" w:rsidRDefault="00EB49FD">
            <w:pPr>
              <w:spacing w:after="0"/>
              <w:jc w:val="center"/>
              <w:rPr>
                <w:b/>
              </w:rPr>
            </w:pPr>
            <w:r w:rsidRPr="00FF4B4B">
              <w:rPr>
                <w:b/>
              </w:rPr>
              <w:t>Rincian Kegiatan</w:t>
            </w:r>
          </w:p>
        </w:tc>
        <w:tc>
          <w:tcPr>
            <w:tcW w:w="2641" w:type="dxa"/>
            <w:gridSpan w:val="2"/>
            <w:tcBorders>
              <w:top w:val="single" w:sz="6" w:space="0" w:color="000000"/>
              <w:left w:val="single" w:sz="6" w:space="0" w:color="000000"/>
              <w:bottom w:val="single" w:sz="6" w:space="0" w:color="000000"/>
              <w:right w:val="single" w:sz="8" w:space="0" w:color="000000"/>
            </w:tcBorders>
            <w:tcMar>
              <w:top w:w="100" w:type="dxa"/>
              <w:left w:w="100" w:type="dxa"/>
              <w:bottom w:w="100" w:type="dxa"/>
              <w:right w:w="100" w:type="dxa"/>
            </w:tcMar>
          </w:tcPr>
          <w:p w14:paraId="1CAE3B12" w14:textId="77777777" w:rsidR="00BD4AB9" w:rsidRPr="00FF4B4B" w:rsidRDefault="00EB49FD">
            <w:pPr>
              <w:spacing w:after="0"/>
              <w:jc w:val="center"/>
              <w:rPr>
                <w:b/>
              </w:rPr>
            </w:pPr>
            <w:r w:rsidRPr="00FF4B4B">
              <w:rPr>
                <w:b/>
              </w:rPr>
              <w:t>Personil/Instansi terkait</w:t>
            </w:r>
          </w:p>
        </w:tc>
        <w:tc>
          <w:tcPr>
            <w:tcW w:w="1038" w:type="dxa"/>
            <w:vMerge w:val="restart"/>
            <w:tcBorders>
              <w:top w:val="single" w:sz="8" w:space="0" w:color="000000"/>
              <w:left w:val="single" w:sz="6" w:space="0" w:color="000000"/>
              <w:bottom w:val="single" w:sz="8" w:space="0" w:color="000000"/>
              <w:right w:val="single" w:sz="8" w:space="0" w:color="000000"/>
            </w:tcBorders>
            <w:shd w:val="clear" w:color="auto" w:fill="auto"/>
            <w:tcMar>
              <w:top w:w="100" w:type="dxa"/>
              <w:left w:w="100" w:type="dxa"/>
              <w:bottom w:w="100" w:type="dxa"/>
              <w:right w:w="100" w:type="dxa"/>
            </w:tcMar>
          </w:tcPr>
          <w:p w14:paraId="631CE63F" w14:textId="77777777" w:rsidR="00BD4AB9" w:rsidRPr="00FF4B4B" w:rsidRDefault="00EB49FD">
            <w:pPr>
              <w:spacing w:after="0"/>
              <w:jc w:val="center"/>
              <w:rPr>
                <w:b/>
              </w:rPr>
            </w:pPr>
            <w:r w:rsidRPr="00FF4B4B">
              <w:rPr>
                <w:b/>
              </w:rPr>
              <w:t>Tempat</w:t>
            </w:r>
          </w:p>
          <w:p w14:paraId="66B9EE61" w14:textId="77777777" w:rsidR="00BD4AB9" w:rsidRPr="00FF4B4B" w:rsidRDefault="00EB49FD">
            <w:pPr>
              <w:spacing w:after="0"/>
              <w:jc w:val="center"/>
              <w:rPr>
                <w:b/>
              </w:rPr>
            </w:pPr>
            <w:r w:rsidRPr="00FF4B4B">
              <w:rPr>
                <w:b/>
              </w:rPr>
              <w:t>Kegiatan</w:t>
            </w:r>
          </w:p>
        </w:tc>
        <w:tc>
          <w:tcPr>
            <w:tcW w:w="1027" w:type="dxa"/>
            <w:vMerge w:val="restart"/>
            <w:tcBorders>
              <w:top w:val="single" w:sz="8" w:space="0" w:color="000000"/>
              <w:left w:val="nil"/>
              <w:bottom w:val="single" w:sz="8" w:space="0" w:color="000000"/>
              <w:right w:val="single" w:sz="8" w:space="0" w:color="000000"/>
            </w:tcBorders>
            <w:shd w:val="clear" w:color="auto" w:fill="auto"/>
            <w:tcMar>
              <w:top w:w="100" w:type="dxa"/>
              <w:left w:w="100" w:type="dxa"/>
              <w:bottom w:w="100" w:type="dxa"/>
              <w:right w:w="100" w:type="dxa"/>
            </w:tcMar>
          </w:tcPr>
          <w:p w14:paraId="05FAE3DF" w14:textId="77777777" w:rsidR="00BD4AB9" w:rsidRPr="00FF4B4B" w:rsidRDefault="00EB49FD">
            <w:pPr>
              <w:spacing w:after="0"/>
              <w:jc w:val="center"/>
              <w:rPr>
                <w:b/>
              </w:rPr>
            </w:pPr>
            <w:r w:rsidRPr="00FF4B4B">
              <w:rPr>
                <w:b/>
              </w:rPr>
              <w:t>Waktu</w:t>
            </w:r>
          </w:p>
        </w:tc>
        <w:tc>
          <w:tcPr>
            <w:tcW w:w="2690" w:type="dxa"/>
            <w:gridSpan w:val="2"/>
            <w:tcBorders>
              <w:top w:val="single" w:sz="8" w:space="0" w:color="000000"/>
              <w:left w:val="nil"/>
              <w:bottom w:val="single" w:sz="8" w:space="0" w:color="000000"/>
              <w:right w:val="single" w:sz="8" w:space="0" w:color="000000"/>
            </w:tcBorders>
            <w:shd w:val="clear" w:color="auto" w:fill="auto"/>
            <w:tcMar>
              <w:top w:w="100" w:type="dxa"/>
              <w:left w:w="100" w:type="dxa"/>
              <w:bottom w:w="100" w:type="dxa"/>
              <w:right w:w="100" w:type="dxa"/>
            </w:tcMar>
          </w:tcPr>
          <w:p w14:paraId="05049352" w14:textId="77777777" w:rsidR="00BD4AB9" w:rsidRPr="00FF4B4B" w:rsidRDefault="00EB49FD">
            <w:pPr>
              <w:spacing w:after="0"/>
              <w:jc w:val="center"/>
              <w:rPr>
                <w:b/>
              </w:rPr>
            </w:pPr>
            <w:r w:rsidRPr="00FF4B4B">
              <w:rPr>
                <w:b/>
              </w:rPr>
              <w:t>Sumber daya</w:t>
            </w:r>
          </w:p>
        </w:tc>
      </w:tr>
      <w:tr w:rsidR="00BD4AB9" w:rsidRPr="00FF4B4B" w14:paraId="49D98990" w14:textId="77777777" w:rsidTr="00C60B7C">
        <w:trPr>
          <w:trHeight w:val="335"/>
          <w:tblHeader/>
        </w:trPr>
        <w:tc>
          <w:tcPr>
            <w:tcW w:w="1493" w:type="dxa"/>
            <w:vMerge/>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24143631" w14:textId="77777777" w:rsidR="00BD4AB9" w:rsidRPr="00FF4B4B" w:rsidRDefault="00BD4AB9">
            <w:pPr>
              <w:spacing w:after="0"/>
              <w:ind w:left="-640"/>
              <w:jc w:val="left"/>
            </w:pPr>
          </w:p>
        </w:tc>
        <w:tc>
          <w:tcPr>
            <w:tcW w:w="2215" w:type="dxa"/>
            <w:vMerge/>
            <w:tcBorders>
              <w:left w:val="single" w:sz="4" w:space="0" w:color="auto"/>
              <w:bottom w:val="single" w:sz="8" w:space="0" w:color="000000"/>
              <w:right w:val="single" w:sz="8" w:space="0" w:color="000000"/>
            </w:tcBorders>
            <w:shd w:val="clear" w:color="auto" w:fill="auto"/>
            <w:tcMar>
              <w:top w:w="100" w:type="dxa"/>
              <w:left w:w="100" w:type="dxa"/>
              <w:bottom w:w="100" w:type="dxa"/>
              <w:right w:w="100" w:type="dxa"/>
            </w:tcMar>
          </w:tcPr>
          <w:p w14:paraId="366FB92A" w14:textId="77777777" w:rsidR="00BD4AB9" w:rsidRPr="00FF4B4B" w:rsidRDefault="00BD4AB9">
            <w:pPr>
              <w:spacing w:after="0"/>
              <w:ind w:left="-640"/>
              <w:jc w:val="left"/>
            </w:pPr>
          </w:p>
        </w:tc>
        <w:tc>
          <w:tcPr>
            <w:tcW w:w="1443"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771F3F0B" w14:textId="77777777" w:rsidR="00BD4AB9" w:rsidRPr="00FF4B4B" w:rsidRDefault="00BD4AB9">
            <w:pPr>
              <w:spacing w:after="0"/>
              <w:ind w:left="-640"/>
              <w:jc w:val="left"/>
            </w:pPr>
          </w:p>
        </w:tc>
        <w:tc>
          <w:tcPr>
            <w:tcW w:w="2396"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04C29172" w14:textId="77777777" w:rsidR="00BD4AB9" w:rsidRPr="00FF4B4B" w:rsidRDefault="00BD4AB9">
            <w:pPr>
              <w:spacing w:after="0"/>
              <w:ind w:left="-640"/>
              <w:jc w:val="left"/>
            </w:pPr>
          </w:p>
        </w:tc>
        <w:tc>
          <w:tcPr>
            <w:tcW w:w="1382" w:type="dxa"/>
            <w:tcBorders>
              <w:top w:val="single" w:sz="6" w:space="0" w:color="000000"/>
              <w:left w:val="nil"/>
              <w:bottom w:val="single" w:sz="8" w:space="0" w:color="000000"/>
              <w:right w:val="single" w:sz="8" w:space="0" w:color="000000"/>
            </w:tcBorders>
            <w:shd w:val="clear" w:color="auto" w:fill="auto"/>
            <w:tcMar>
              <w:top w:w="100" w:type="dxa"/>
              <w:left w:w="100" w:type="dxa"/>
              <w:bottom w:w="100" w:type="dxa"/>
              <w:right w:w="100" w:type="dxa"/>
            </w:tcMar>
          </w:tcPr>
          <w:p w14:paraId="37526D0D" w14:textId="77777777" w:rsidR="00BD4AB9" w:rsidRPr="00FF4B4B" w:rsidRDefault="00EB49FD">
            <w:pPr>
              <w:spacing w:after="0"/>
              <w:jc w:val="center"/>
              <w:rPr>
                <w:b/>
              </w:rPr>
            </w:pPr>
            <w:r w:rsidRPr="00FF4B4B">
              <w:rPr>
                <w:b/>
              </w:rPr>
              <w:t>Langsung</w:t>
            </w:r>
          </w:p>
        </w:tc>
        <w:tc>
          <w:tcPr>
            <w:tcW w:w="1259" w:type="dxa"/>
            <w:tcBorders>
              <w:top w:val="single" w:sz="6" w:space="0" w:color="000000"/>
              <w:left w:val="nil"/>
              <w:bottom w:val="single" w:sz="8" w:space="0" w:color="000000"/>
              <w:right w:val="single" w:sz="8" w:space="0" w:color="000000"/>
            </w:tcBorders>
            <w:shd w:val="clear" w:color="auto" w:fill="auto"/>
            <w:tcMar>
              <w:top w:w="100" w:type="dxa"/>
              <w:left w:w="100" w:type="dxa"/>
              <w:bottom w:w="100" w:type="dxa"/>
              <w:right w:w="100" w:type="dxa"/>
            </w:tcMar>
          </w:tcPr>
          <w:p w14:paraId="702E4CC2" w14:textId="77777777" w:rsidR="00BD4AB9" w:rsidRPr="00FF4B4B" w:rsidRDefault="00EB49FD">
            <w:pPr>
              <w:spacing w:after="0"/>
              <w:jc w:val="center"/>
              <w:rPr>
                <w:b/>
              </w:rPr>
            </w:pPr>
            <w:r w:rsidRPr="00FF4B4B">
              <w:rPr>
                <w:b/>
              </w:rPr>
              <w:t>Pendukung</w:t>
            </w:r>
          </w:p>
        </w:tc>
        <w:tc>
          <w:tcPr>
            <w:tcW w:w="1038"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3B43A1CB" w14:textId="77777777" w:rsidR="00BD4AB9" w:rsidRPr="00FF4B4B" w:rsidRDefault="00BD4AB9">
            <w:pPr>
              <w:spacing w:after="0"/>
              <w:ind w:left="-640"/>
              <w:jc w:val="left"/>
            </w:pPr>
          </w:p>
        </w:tc>
        <w:tc>
          <w:tcPr>
            <w:tcW w:w="1027"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2CA2B134" w14:textId="77777777" w:rsidR="00BD4AB9" w:rsidRPr="00FF4B4B" w:rsidRDefault="00BD4AB9">
            <w:pPr>
              <w:spacing w:after="0"/>
              <w:ind w:left="-640"/>
              <w:jc w:val="left"/>
            </w:pPr>
          </w:p>
        </w:tc>
        <w:tc>
          <w:tcPr>
            <w:tcW w:w="1467"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874E42A" w14:textId="77777777" w:rsidR="00BD4AB9" w:rsidRPr="00FF4B4B" w:rsidRDefault="00EB49FD">
            <w:pPr>
              <w:spacing w:after="0"/>
              <w:jc w:val="center"/>
              <w:rPr>
                <w:b/>
              </w:rPr>
            </w:pPr>
            <w:r w:rsidRPr="00FF4B4B">
              <w:rPr>
                <w:b/>
              </w:rPr>
              <w:t>Jenis</w:t>
            </w:r>
          </w:p>
        </w:tc>
        <w:tc>
          <w:tcPr>
            <w:tcW w:w="1223"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7621C04" w14:textId="77777777" w:rsidR="00BD4AB9" w:rsidRPr="00FF4B4B" w:rsidRDefault="00EB49FD">
            <w:pPr>
              <w:spacing w:after="0"/>
              <w:jc w:val="center"/>
              <w:rPr>
                <w:b/>
              </w:rPr>
            </w:pPr>
            <w:r w:rsidRPr="00FF4B4B">
              <w:rPr>
                <w:b/>
              </w:rPr>
              <w:t>Asal</w:t>
            </w:r>
          </w:p>
        </w:tc>
      </w:tr>
      <w:tr w:rsidR="00BD4AB9" w:rsidRPr="00FF4B4B" w14:paraId="29F41C2F" w14:textId="77777777" w:rsidTr="00C60B7C">
        <w:trPr>
          <w:trHeight w:val="244"/>
          <w:tblHeader/>
        </w:trPr>
        <w:tc>
          <w:tcPr>
            <w:tcW w:w="1493" w:type="dxa"/>
            <w:tcBorders>
              <w:top w:val="single" w:sz="4" w:space="0" w:color="auto"/>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97F376C" w14:textId="77777777" w:rsidR="00BD4AB9" w:rsidRPr="00FF4B4B" w:rsidRDefault="00EB49FD">
            <w:pPr>
              <w:spacing w:after="0"/>
              <w:jc w:val="center"/>
              <w:rPr>
                <w:b/>
              </w:rPr>
            </w:pPr>
            <w:r w:rsidRPr="00FF4B4B">
              <w:rPr>
                <w:b/>
              </w:rPr>
              <w:t>1</w:t>
            </w:r>
          </w:p>
        </w:tc>
        <w:tc>
          <w:tcPr>
            <w:tcW w:w="221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07E0977" w14:textId="77777777" w:rsidR="00BD4AB9" w:rsidRPr="00FF4B4B" w:rsidRDefault="00EB49FD">
            <w:pPr>
              <w:spacing w:after="0"/>
              <w:jc w:val="center"/>
              <w:rPr>
                <w:b/>
              </w:rPr>
            </w:pPr>
            <w:r w:rsidRPr="00FF4B4B">
              <w:rPr>
                <w:b/>
              </w:rPr>
              <w:t>2</w:t>
            </w:r>
          </w:p>
        </w:tc>
        <w:tc>
          <w:tcPr>
            <w:tcW w:w="1443"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E3E1543" w14:textId="77777777" w:rsidR="00BD4AB9" w:rsidRPr="00FF4B4B" w:rsidRDefault="00EB49FD">
            <w:pPr>
              <w:spacing w:after="0"/>
              <w:jc w:val="center"/>
              <w:rPr>
                <w:b/>
              </w:rPr>
            </w:pPr>
            <w:r w:rsidRPr="00FF4B4B">
              <w:rPr>
                <w:b/>
              </w:rPr>
              <w:t>3</w:t>
            </w:r>
          </w:p>
        </w:tc>
        <w:tc>
          <w:tcPr>
            <w:tcW w:w="2396"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EC28EEC" w14:textId="77777777" w:rsidR="00BD4AB9" w:rsidRPr="00FF4B4B" w:rsidRDefault="00EB49FD">
            <w:pPr>
              <w:spacing w:after="0"/>
              <w:jc w:val="center"/>
              <w:rPr>
                <w:b/>
              </w:rPr>
            </w:pPr>
            <w:r w:rsidRPr="00FF4B4B">
              <w:rPr>
                <w:b/>
              </w:rPr>
              <w:t>4</w:t>
            </w:r>
          </w:p>
        </w:tc>
        <w:tc>
          <w:tcPr>
            <w:tcW w:w="1382"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8F1B692" w14:textId="77777777" w:rsidR="00BD4AB9" w:rsidRPr="00FF4B4B" w:rsidRDefault="00EB49FD">
            <w:pPr>
              <w:spacing w:after="0"/>
              <w:jc w:val="center"/>
              <w:rPr>
                <w:b/>
              </w:rPr>
            </w:pPr>
            <w:r w:rsidRPr="00FF4B4B">
              <w:rPr>
                <w:b/>
              </w:rPr>
              <w:t>5</w:t>
            </w:r>
          </w:p>
        </w:tc>
        <w:tc>
          <w:tcPr>
            <w:tcW w:w="1259"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BF5D9C7" w14:textId="77777777" w:rsidR="00BD4AB9" w:rsidRPr="00FF4B4B" w:rsidRDefault="00EB49FD">
            <w:pPr>
              <w:spacing w:after="0"/>
              <w:jc w:val="center"/>
              <w:rPr>
                <w:b/>
              </w:rPr>
            </w:pPr>
            <w:r w:rsidRPr="00FF4B4B">
              <w:rPr>
                <w:b/>
              </w:rPr>
              <w:t>6</w:t>
            </w:r>
          </w:p>
        </w:tc>
        <w:tc>
          <w:tcPr>
            <w:tcW w:w="1038"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1B07FDC" w14:textId="77777777" w:rsidR="00BD4AB9" w:rsidRPr="00FF4B4B" w:rsidRDefault="00EB49FD">
            <w:pPr>
              <w:spacing w:after="0"/>
              <w:jc w:val="center"/>
              <w:rPr>
                <w:b/>
              </w:rPr>
            </w:pPr>
            <w:r w:rsidRPr="00FF4B4B">
              <w:rPr>
                <w:b/>
              </w:rPr>
              <w:t>7</w:t>
            </w:r>
          </w:p>
        </w:tc>
        <w:tc>
          <w:tcPr>
            <w:tcW w:w="1027"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B25E938" w14:textId="77777777" w:rsidR="00BD4AB9" w:rsidRPr="00FF4B4B" w:rsidRDefault="00EB49FD">
            <w:pPr>
              <w:spacing w:after="0"/>
              <w:jc w:val="center"/>
              <w:rPr>
                <w:b/>
              </w:rPr>
            </w:pPr>
            <w:r w:rsidRPr="00FF4B4B">
              <w:rPr>
                <w:b/>
              </w:rPr>
              <w:t>8</w:t>
            </w:r>
          </w:p>
        </w:tc>
        <w:tc>
          <w:tcPr>
            <w:tcW w:w="1467"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871026D" w14:textId="77777777" w:rsidR="00BD4AB9" w:rsidRPr="00FF4B4B" w:rsidRDefault="00EB49FD">
            <w:pPr>
              <w:spacing w:after="0"/>
              <w:jc w:val="center"/>
              <w:rPr>
                <w:b/>
              </w:rPr>
            </w:pPr>
            <w:r w:rsidRPr="00FF4B4B">
              <w:rPr>
                <w:b/>
              </w:rPr>
              <w:t>9</w:t>
            </w:r>
          </w:p>
        </w:tc>
        <w:tc>
          <w:tcPr>
            <w:tcW w:w="1223"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276FDD2" w14:textId="77777777" w:rsidR="00BD4AB9" w:rsidRPr="00FF4B4B" w:rsidRDefault="00EB49FD">
            <w:pPr>
              <w:spacing w:after="0"/>
              <w:jc w:val="center"/>
              <w:rPr>
                <w:b/>
              </w:rPr>
            </w:pPr>
            <w:r w:rsidRPr="00FF4B4B">
              <w:rPr>
                <w:b/>
              </w:rPr>
              <w:t>10</w:t>
            </w:r>
          </w:p>
        </w:tc>
      </w:tr>
      <w:tr w:rsidR="00BD4AB9" w:rsidRPr="00FF4B4B" w14:paraId="0A11AD65" w14:textId="77777777" w:rsidTr="00C60B7C">
        <w:trPr>
          <w:trHeight w:val="5405"/>
        </w:trPr>
        <w:tc>
          <w:tcPr>
            <w:tcW w:w="1493"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4EA0814" w14:textId="77777777" w:rsidR="00BD4AB9" w:rsidRPr="00FF4B4B" w:rsidRDefault="00EB49FD">
            <w:pPr>
              <w:spacing w:before="240" w:after="240"/>
              <w:jc w:val="left"/>
            </w:pPr>
            <w:r w:rsidRPr="00FF4B4B">
              <w:t xml:space="preserve">Meningkatkan diversifikasi ketersediaan pangan lokal pada keluarga </w:t>
            </w:r>
            <w:r w:rsidRPr="00FF4B4B">
              <w:rPr>
                <w:highlight w:val="white"/>
              </w:rPr>
              <w:t>masing-masing desa (7 desa) yang berada di Kecamatan Leuwiliang</w:t>
            </w:r>
            <w:r w:rsidRPr="00FF4B4B">
              <w:t xml:space="preserve">. Metode yang diberikan adalah demonstrasi pembuatan </w:t>
            </w:r>
            <w:r w:rsidRPr="00FF4B4B">
              <w:lastRenderedPageBreak/>
              <w:t>produk pangan kepada minimal 10-15 orang kader secara luring dengan durasi waktu 60 menit untuk satu produk</w:t>
            </w:r>
          </w:p>
          <w:p w14:paraId="714498F1" w14:textId="77777777" w:rsidR="00BD4AB9" w:rsidRPr="00FF4B4B" w:rsidRDefault="00EB49FD">
            <w:pPr>
              <w:spacing w:before="240" w:after="240"/>
              <w:ind w:left="-645"/>
              <w:jc w:val="left"/>
            </w:pPr>
            <w:r w:rsidRPr="00FF4B4B">
              <w:t xml:space="preserve"> </w:t>
            </w:r>
          </w:p>
        </w:tc>
        <w:tc>
          <w:tcPr>
            <w:tcW w:w="221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FAC3FCC" w14:textId="77777777" w:rsidR="00BD4AB9" w:rsidRPr="00FF4B4B" w:rsidRDefault="00EB49FD">
            <w:pPr>
              <w:spacing w:before="240" w:after="240"/>
              <w:jc w:val="left"/>
              <w:rPr>
                <w:b/>
              </w:rPr>
            </w:pPr>
            <w:r w:rsidRPr="00FF4B4B">
              <w:rPr>
                <w:b/>
              </w:rPr>
              <w:lastRenderedPageBreak/>
              <w:t>Tujuan Umum:</w:t>
            </w:r>
          </w:p>
          <w:p w14:paraId="3E1864D4" w14:textId="77777777" w:rsidR="00BD4AB9" w:rsidRPr="00FF4B4B" w:rsidRDefault="00EB49FD">
            <w:pPr>
              <w:spacing w:before="240" w:after="240"/>
              <w:jc w:val="left"/>
              <w:rPr>
                <w:highlight w:val="white"/>
              </w:rPr>
            </w:pPr>
            <w:r w:rsidRPr="00FF4B4B">
              <w:rPr>
                <w:highlight w:val="white"/>
              </w:rPr>
              <w:t>Meningkatkan diversifikasi ketersediaan olahan pangan dan meningkatkan asupan makanan sehat masyarakat di masing-masing desa (7 desa) yang berada di Kecamatan Leuwiliang</w:t>
            </w:r>
          </w:p>
          <w:p w14:paraId="48E0EC43" w14:textId="77777777" w:rsidR="00BD4AB9" w:rsidRPr="00FF4B4B" w:rsidRDefault="00EB49FD">
            <w:pPr>
              <w:spacing w:before="240" w:after="240"/>
              <w:jc w:val="left"/>
            </w:pPr>
            <w:r w:rsidRPr="00FF4B4B">
              <w:t xml:space="preserve"> </w:t>
            </w:r>
          </w:p>
          <w:p w14:paraId="701532E3" w14:textId="77777777" w:rsidR="003A781A" w:rsidRDefault="003A781A">
            <w:pPr>
              <w:spacing w:before="240" w:after="240"/>
              <w:jc w:val="left"/>
              <w:rPr>
                <w:b/>
              </w:rPr>
            </w:pPr>
          </w:p>
          <w:p w14:paraId="784E1796" w14:textId="77777777" w:rsidR="003A781A" w:rsidRDefault="003A781A">
            <w:pPr>
              <w:spacing w:before="240" w:after="240"/>
              <w:jc w:val="left"/>
              <w:rPr>
                <w:b/>
              </w:rPr>
            </w:pPr>
          </w:p>
          <w:p w14:paraId="77D4989C" w14:textId="77777777" w:rsidR="00BD4AB9" w:rsidRPr="00FF4B4B" w:rsidRDefault="00EB49FD">
            <w:pPr>
              <w:spacing w:before="240" w:after="240"/>
              <w:jc w:val="left"/>
              <w:rPr>
                <w:b/>
              </w:rPr>
            </w:pPr>
            <w:r w:rsidRPr="00FF4B4B">
              <w:rPr>
                <w:b/>
              </w:rPr>
              <w:lastRenderedPageBreak/>
              <w:t>Tujuan Khusus:</w:t>
            </w:r>
          </w:p>
          <w:p w14:paraId="31EF8372" w14:textId="7F8BE9C1" w:rsidR="00BD4AB9" w:rsidRPr="00FF4B4B" w:rsidRDefault="003A781A">
            <w:pPr>
              <w:spacing w:before="240" w:after="240"/>
            </w:pPr>
            <w:r>
              <w:t xml:space="preserve">1.   Meningkatkan </w:t>
            </w:r>
            <w:r w:rsidR="00EB49FD" w:rsidRPr="00FF4B4B">
              <w:t>pengetahuan mengenai manfaat pengolahan pangan lokal menjadi produk bernilai gizi tinggi</w:t>
            </w:r>
          </w:p>
          <w:p w14:paraId="4C92801C" w14:textId="2937269D" w:rsidR="00BD4AB9" w:rsidRPr="00FF4B4B" w:rsidRDefault="003A781A">
            <w:pPr>
              <w:spacing w:before="240" w:after="240"/>
            </w:pPr>
            <w:r>
              <w:t xml:space="preserve">2. </w:t>
            </w:r>
            <w:r w:rsidR="00EB49FD" w:rsidRPr="00FF4B4B">
              <w:t>Meningkatkan kemampuan mengolah pangan lokal menjadi produk bernilai gizi tinggi</w:t>
            </w:r>
          </w:p>
          <w:p w14:paraId="2B4987E4" w14:textId="1B8EF6B1" w:rsidR="00BD4AB9" w:rsidRPr="00FF4B4B" w:rsidRDefault="003A781A" w:rsidP="003A781A">
            <w:pPr>
              <w:spacing w:before="240" w:after="240"/>
            </w:pPr>
            <w:r>
              <w:t xml:space="preserve">3. </w:t>
            </w:r>
            <w:r w:rsidR="00EB49FD" w:rsidRPr="00FF4B4B">
              <w:t xml:space="preserve">Meningkatkan keterampilan kader dalam membuat produk </w:t>
            </w:r>
            <w:r w:rsidR="00EB49FD" w:rsidRPr="00FF4B4B">
              <w:lastRenderedPageBreak/>
              <w:t>pengembangan dari pangan lokal</w:t>
            </w:r>
          </w:p>
        </w:tc>
        <w:tc>
          <w:tcPr>
            <w:tcW w:w="1443"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EEF07E0" w14:textId="77777777" w:rsidR="00BD4AB9" w:rsidRPr="00FF4B4B" w:rsidRDefault="00EB49FD">
            <w:pPr>
              <w:spacing w:before="240" w:after="240"/>
              <w:jc w:val="left"/>
              <w:rPr>
                <w:b/>
              </w:rPr>
            </w:pPr>
            <w:r w:rsidRPr="00FF4B4B">
              <w:rPr>
                <w:b/>
              </w:rPr>
              <w:lastRenderedPageBreak/>
              <w:t>Target:</w:t>
            </w:r>
          </w:p>
          <w:p w14:paraId="730DF23D" w14:textId="77777777" w:rsidR="00BD4AB9" w:rsidRPr="00FF4B4B" w:rsidRDefault="00EB49FD">
            <w:pPr>
              <w:spacing w:before="240" w:after="240"/>
              <w:jc w:val="left"/>
              <w:rPr>
                <w:highlight w:val="white"/>
              </w:rPr>
            </w:pPr>
            <w:r w:rsidRPr="00FF4B4B">
              <w:t xml:space="preserve">10-15 orang kader dari </w:t>
            </w:r>
            <w:r w:rsidRPr="00FF4B4B">
              <w:rPr>
                <w:highlight w:val="white"/>
              </w:rPr>
              <w:t>masing-masing desa (7 desa) yang berada di Kecamatan Leuwiliang</w:t>
            </w:r>
          </w:p>
          <w:p w14:paraId="79131481" w14:textId="77777777" w:rsidR="00BD4AB9" w:rsidRPr="00FF4B4B" w:rsidRDefault="00EB49FD">
            <w:pPr>
              <w:spacing w:before="240" w:after="240"/>
              <w:jc w:val="left"/>
            </w:pPr>
            <w:r w:rsidRPr="00FF4B4B">
              <w:t xml:space="preserve"> </w:t>
            </w:r>
          </w:p>
          <w:p w14:paraId="6C068CED" w14:textId="77777777" w:rsidR="00BD4AB9" w:rsidRPr="00FF4B4B" w:rsidRDefault="00EB49FD">
            <w:pPr>
              <w:spacing w:before="240" w:after="240"/>
              <w:jc w:val="left"/>
              <w:rPr>
                <w:b/>
              </w:rPr>
            </w:pPr>
            <w:r w:rsidRPr="00FF4B4B">
              <w:rPr>
                <w:b/>
              </w:rPr>
              <w:t>Sasaran Langsung:</w:t>
            </w:r>
          </w:p>
          <w:p w14:paraId="525947DF" w14:textId="77777777" w:rsidR="00BD4AB9" w:rsidRPr="00FF4B4B" w:rsidRDefault="00EB49FD">
            <w:pPr>
              <w:spacing w:before="240" w:after="240"/>
              <w:jc w:val="left"/>
              <w:rPr>
                <w:highlight w:val="white"/>
              </w:rPr>
            </w:pPr>
            <w:r w:rsidRPr="00FF4B4B">
              <w:t>Kader dari masing-</w:t>
            </w:r>
            <w:r w:rsidRPr="00FF4B4B">
              <w:lastRenderedPageBreak/>
              <w:t xml:space="preserve">masing RW di </w:t>
            </w:r>
            <w:r w:rsidRPr="00FF4B4B">
              <w:rPr>
                <w:highlight w:val="white"/>
              </w:rPr>
              <w:t>masing-masing desa (7 desa) yang berada di Kecamatan Leuwiliang</w:t>
            </w:r>
          </w:p>
        </w:tc>
        <w:tc>
          <w:tcPr>
            <w:tcW w:w="2396"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62725E1" w14:textId="77777777" w:rsidR="00BD4AB9" w:rsidRPr="00FF4B4B" w:rsidRDefault="00EB49FD">
            <w:pPr>
              <w:spacing w:before="240" w:after="240"/>
              <w:jc w:val="left"/>
              <w:rPr>
                <w:b/>
              </w:rPr>
            </w:pPr>
            <w:r w:rsidRPr="00FF4B4B">
              <w:rPr>
                <w:b/>
              </w:rPr>
              <w:lastRenderedPageBreak/>
              <w:t>Persiapan</w:t>
            </w:r>
          </w:p>
          <w:p w14:paraId="66E509D8" w14:textId="77777777" w:rsidR="00BD4AB9" w:rsidRPr="00FF4B4B" w:rsidRDefault="00EB49FD">
            <w:pPr>
              <w:spacing w:before="240" w:after="240"/>
              <w:jc w:val="left"/>
            </w:pPr>
            <w:r w:rsidRPr="00FF4B4B">
              <w:t>1.       Melakukan uji coba pengembangan produk</w:t>
            </w:r>
          </w:p>
          <w:p w14:paraId="7BB78CE4" w14:textId="77777777" w:rsidR="00BD4AB9" w:rsidRPr="00FF4B4B" w:rsidRDefault="00EB49FD">
            <w:pPr>
              <w:spacing w:before="240" w:after="240"/>
              <w:jc w:val="left"/>
            </w:pPr>
            <w:r w:rsidRPr="00FF4B4B">
              <w:t>2.       Mengurus perizinan kepada RW setempat mengenai waktu dan tempat pelaksanaan</w:t>
            </w:r>
          </w:p>
          <w:p w14:paraId="4BA4F679" w14:textId="77777777" w:rsidR="00BD4AB9" w:rsidRPr="00FF4B4B" w:rsidRDefault="00EB49FD">
            <w:pPr>
              <w:spacing w:before="240" w:after="240"/>
              <w:jc w:val="left"/>
            </w:pPr>
            <w:r w:rsidRPr="00FF4B4B">
              <w:t>3.       Menyiapkan alat dan bahan yang diperlukan untuk demo pembuatan produk</w:t>
            </w:r>
          </w:p>
          <w:p w14:paraId="12904C50" w14:textId="77777777" w:rsidR="00BD4AB9" w:rsidRPr="00FF4B4B" w:rsidRDefault="00EB49FD">
            <w:pPr>
              <w:spacing w:before="240" w:after="240"/>
              <w:jc w:val="left"/>
              <w:rPr>
                <w:b/>
              </w:rPr>
            </w:pPr>
            <w:r w:rsidRPr="00FF4B4B">
              <w:rPr>
                <w:b/>
              </w:rPr>
              <w:t xml:space="preserve"> </w:t>
            </w:r>
          </w:p>
          <w:p w14:paraId="44CC500F" w14:textId="77777777" w:rsidR="00BD4AB9" w:rsidRPr="00FF4B4B" w:rsidRDefault="00EB49FD">
            <w:pPr>
              <w:spacing w:before="240" w:after="240"/>
              <w:jc w:val="left"/>
              <w:rPr>
                <w:b/>
              </w:rPr>
            </w:pPr>
            <w:r w:rsidRPr="00FF4B4B">
              <w:rPr>
                <w:b/>
              </w:rPr>
              <w:lastRenderedPageBreak/>
              <w:t>Pelaksanaan:</w:t>
            </w:r>
          </w:p>
          <w:p w14:paraId="6D2835B9" w14:textId="589DD384" w:rsidR="00BD4AB9" w:rsidRPr="00FF4B4B" w:rsidRDefault="003A781A">
            <w:pPr>
              <w:spacing w:before="240" w:after="240"/>
              <w:jc w:val="left"/>
            </w:pPr>
            <w:r>
              <w:t xml:space="preserve">1. </w:t>
            </w:r>
            <w:r w:rsidR="00EB49FD" w:rsidRPr="00FF4B4B">
              <w:t>Registrasi Kehadiran</w:t>
            </w:r>
          </w:p>
          <w:p w14:paraId="3AA1F816" w14:textId="2597BEDD" w:rsidR="00BD4AB9" w:rsidRPr="00FF4B4B" w:rsidRDefault="003A781A">
            <w:pPr>
              <w:spacing w:before="240" w:after="240"/>
              <w:jc w:val="left"/>
            </w:pPr>
            <w:r>
              <w:t xml:space="preserve">2. </w:t>
            </w:r>
            <w:r w:rsidR="00EB49FD" w:rsidRPr="00FF4B4B">
              <w:t>Perkenalan</w:t>
            </w:r>
          </w:p>
          <w:p w14:paraId="72B743D3" w14:textId="1C8E83C4" w:rsidR="00BD4AB9" w:rsidRPr="00FF4B4B" w:rsidRDefault="003A781A">
            <w:pPr>
              <w:spacing w:before="240" w:after="240"/>
              <w:jc w:val="left"/>
            </w:pPr>
            <w:r>
              <w:t xml:space="preserve">3. </w:t>
            </w:r>
            <w:r w:rsidR="00EB49FD" w:rsidRPr="00FF4B4B">
              <w:t>Penjelasan Kegiatan</w:t>
            </w:r>
          </w:p>
          <w:p w14:paraId="7BB1DBB4" w14:textId="1D758D6E" w:rsidR="00BD4AB9" w:rsidRPr="00FF4B4B" w:rsidRDefault="003A781A">
            <w:pPr>
              <w:spacing w:before="240" w:after="240"/>
              <w:jc w:val="left"/>
            </w:pPr>
            <w:r>
              <w:t xml:space="preserve">4. </w:t>
            </w:r>
            <w:r w:rsidR="00EB49FD" w:rsidRPr="00FF4B4B">
              <w:t>Penjelasan produk</w:t>
            </w:r>
          </w:p>
          <w:p w14:paraId="71467183" w14:textId="3EC44DD2" w:rsidR="00BD4AB9" w:rsidRPr="00FF4B4B" w:rsidRDefault="003A781A">
            <w:pPr>
              <w:spacing w:before="240" w:after="240"/>
              <w:jc w:val="left"/>
            </w:pPr>
            <w:r>
              <w:t xml:space="preserve">5. </w:t>
            </w:r>
            <w:r w:rsidR="00EB49FD" w:rsidRPr="00FF4B4B">
              <w:t>Demonstrasi</w:t>
            </w:r>
          </w:p>
          <w:p w14:paraId="367DA8CC" w14:textId="71A57986" w:rsidR="00BD4AB9" w:rsidRPr="00FF4B4B" w:rsidRDefault="003A781A">
            <w:pPr>
              <w:spacing w:before="240" w:after="240"/>
              <w:jc w:val="left"/>
            </w:pPr>
            <w:r>
              <w:t xml:space="preserve">6. </w:t>
            </w:r>
            <w:r w:rsidR="00EB49FD" w:rsidRPr="00FF4B4B">
              <w:t>Diskusi dan Tanya Jawab</w:t>
            </w:r>
          </w:p>
          <w:p w14:paraId="0DC17DD8" w14:textId="4094A39F" w:rsidR="00BD4AB9" w:rsidRPr="00FF4B4B" w:rsidRDefault="003A781A">
            <w:pPr>
              <w:spacing w:before="240" w:after="240"/>
              <w:jc w:val="left"/>
            </w:pPr>
            <w:r>
              <w:t xml:space="preserve">7. </w:t>
            </w:r>
            <w:r w:rsidR="00EB49FD" w:rsidRPr="00FF4B4B">
              <w:t>Penutup</w:t>
            </w:r>
          </w:p>
          <w:p w14:paraId="530571E1" w14:textId="77777777" w:rsidR="00BD4AB9" w:rsidRPr="00FF4B4B" w:rsidRDefault="00EB49FD">
            <w:pPr>
              <w:spacing w:before="240" w:after="240"/>
              <w:jc w:val="left"/>
            </w:pPr>
            <w:r w:rsidRPr="00FF4B4B">
              <w:t xml:space="preserve"> </w:t>
            </w:r>
          </w:p>
          <w:p w14:paraId="12EE973D" w14:textId="77777777" w:rsidR="00BD4AB9" w:rsidRPr="00FF4B4B" w:rsidRDefault="00EB49FD">
            <w:pPr>
              <w:spacing w:before="240" w:after="240"/>
              <w:jc w:val="left"/>
              <w:rPr>
                <w:b/>
              </w:rPr>
            </w:pPr>
            <w:r w:rsidRPr="00FF4B4B">
              <w:rPr>
                <w:b/>
              </w:rPr>
              <w:t>Monitoring Evaluasi:</w:t>
            </w:r>
          </w:p>
          <w:p w14:paraId="662CB21C" w14:textId="77777777" w:rsidR="00BD4AB9" w:rsidRPr="00FF4B4B" w:rsidRDefault="00EB49FD">
            <w:pPr>
              <w:spacing w:before="240" w:after="240"/>
              <w:jc w:val="left"/>
            </w:pPr>
            <w:r w:rsidRPr="00FF4B4B">
              <w:t xml:space="preserve">1.       Observasi </w:t>
            </w:r>
            <w:r w:rsidRPr="00FF4B4B">
              <w:lastRenderedPageBreak/>
              <w:t>kehadiran peserta berdasarkan pengisian absen awal dan akhir</w:t>
            </w:r>
          </w:p>
        </w:tc>
        <w:tc>
          <w:tcPr>
            <w:tcW w:w="1382"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BB9C9CA" w14:textId="77777777" w:rsidR="00BD4AB9" w:rsidRPr="00FF4B4B" w:rsidRDefault="00EB49FD">
            <w:pPr>
              <w:spacing w:before="240" w:after="240"/>
              <w:jc w:val="left"/>
            </w:pPr>
            <w:r w:rsidRPr="00FF4B4B">
              <w:lastRenderedPageBreak/>
              <w:t>1.       Kader Posyandu</w:t>
            </w:r>
          </w:p>
          <w:p w14:paraId="017F40A0" w14:textId="77777777" w:rsidR="00BD4AB9" w:rsidRPr="00FF4B4B" w:rsidRDefault="00EB49FD">
            <w:pPr>
              <w:spacing w:before="240" w:after="240"/>
              <w:jc w:val="left"/>
            </w:pPr>
            <w:r w:rsidRPr="00FF4B4B">
              <w:t>2.       Mahasiswa</w:t>
            </w:r>
          </w:p>
          <w:p w14:paraId="09DEDF5E" w14:textId="77777777" w:rsidR="00BD4AB9" w:rsidRPr="00FF4B4B" w:rsidRDefault="00EB49FD">
            <w:pPr>
              <w:spacing w:before="240" w:after="240"/>
              <w:jc w:val="left"/>
            </w:pPr>
            <w:r w:rsidRPr="00FF4B4B">
              <w:t xml:space="preserve"> </w:t>
            </w:r>
          </w:p>
        </w:tc>
        <w:tc>
          <w:tcPr>
            <w:tcW w:w="1259"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62BD731" w14:textId="77777777" w:rsidR="00BD4AB9" w:rsidRPr="00FF4B4B" w:rsidRDefault="00EB49FD">
            <w:pPr>
              <w:spacing w:before="240" w:after="240"/>
              <w:jc w:val="left"/>
            </w:pPr>
            <w:r w:rsidRPr="00FF4B4B">
              <w:t>1.       perangkat RW</w:t>
            </w:r>
          </w:p>
        </w:tc>
        <w:tc>
          <w:tcPr>
            <w:tcW w:w="1038"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AEB4111" w14:textId="77777777" w:rsidR="00BD4AB9" w:rsidRPr="00FF4B4B" w:rsidRDefault="00EB49FD">
            <w:pPr>
              <w:spacing w:before="240" w:after="240"/>
              <w:jc w:val="left"/>
            </w:pPr>
            <w:r w:rsidRPr="00FF4B4B">
              <w:t>Pos Posyandu</w:t>
            </w:r>
          </w:p>
        </w:tc>
        <w:tc>
          <w:tcPr>
            <w:tcW w:w="1027"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E2BE545" w14:textId="77777777" w:rsidR="00BD4AB9" w:rsidRPr="00FF4B4B" w:rsidRDefault="00EB49FD">
            <w:pPr>
              <w:spacing w:before="240" w:after="240"/>
              <w:jc w:val="left"/>
            </w:pPr>
            <w:r w:rsidRPr="00FF4B4B">
              <w:t>Pukul 10:00-12:00 WIB</w:t>
            </w:r>
          </w:p>
        </w:tc>
        <w:tc>
          <w:tcPr>
            <w:tcW w:w="1467"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5075579" w14:textId="77777777" w:rsidR="00BD4AB9" w:rsidRPr="00FF4B4B" w:rsidRDefault="00EB49FD">
            <w:pPr>
              <w:spacing w:before="240" w:after="240"/>
              <w:jc w:val="left"/>
              <w:rPr>
                <w:b/>
              </w:rPr>
            </w:pPr>
            <w:r w:rsidRPr="00FF4B4B">
              <w:rPr>
                <w:b/>
              </w:rPr>
              <w:t>SDM :</w:t>
            </w:r>
          </w:p>
          <w:p w14:paraId="0566A86D" w14:textId="77777777" w:rsidR="00BD4AB9" w:rsidRPr="00FF4B4B" w:rsidRDefault="00EB49FD">
            <w:pPr>
              <w:spacing w:before="240" w:after="240"/>
              <w:jc w:val="left"/>
            </w:pPr>
            <w:r w:rsidRPr="00FF4B4B">
              <w:t>Mahasiswa</w:t>
            </w:r>
          </w:p>
          <w:p w14:paraId="4E580A2E" w14:textId="77777777" w:rsidR="00BD4AB9" w:rsidRPr="00FF4B4B" w:rsidRDefault="00EB49FD">
            <w:pPr>
              <w:spacing w:before="240" w:after="240"/>
              <w:jc w:val="left"/>
              <w:rPr>
                <w:b/>
              </w:rPr>
            </w:pPr>
            <w:r w:rsidRPr="00FF4B4B">
              <w:rPr>
                <w:b/>
              </w:rPr>
              <w:t xml:space="preserve"> </w:t>
            </w:r>
          </w:p>
          <w:p w14:paraId="228B6379" w14:textId="77777777" w:rsidR="00BD4AB9" w:rsidRPr="00FF4B4B" w:rsidRDefault="00EB49FD">
            <w:pPr>
              <w:spacing w:before="240" w:after="240"/>
              <w:jc w:val="left"/>
              <w:rPr>
                <w:b/>
              </w:rPr>
            </w:pPr>
            <w:r w:rsidRPr="00FF4B4B">
              <w:rPr>
                <w:b/>
              </w:rPr>
              <w:t>Money:</w:t>
            </w:r>
          </w:p>
          <w:p w14:paraId="5873EDDA" w14:textId="77777777" w:rsidR="00BD4AB9" w:rsidRPr="00FF4B4B" w:rsidRDefault="00EB49FD">
            <w:pPr>
              <w:spacing w:before="240" w:after="240"/>
              <w:jc w:val="left"/>
            </w:pPr>
            <w:r w:rsidRPr="00FF4B4B">
              <w:t>Biaya Bahan dan Konsumsi</w:t>
            </w:r>
          </w:p>
          <w:p w14:paraId="72789650" w14:textId="77777777" w:rsidR="00BD4AB9" w:rsidRPr="00FF4B4B" w:rsidRDefault="00EB49FD">
            <w:pPr>
              <w:spacing w:before="240" w:after="240"/>
              <w:jc w:val="left"/>
              <w:rPr>
                <w:b/>
              </w:rPr>
            </w:pPr>
            <w:r w:rsidRPr="00FF4B4B">
              <w:rPr>
                <w:b/>
              </w:rPr>
              <w:t xml:space="preserve"> </w:t>
            </w:r>
          </w:p>
          <w:p w14:paraId="172B7E44" w14:textId="77777777" w:rsidR="00BD4AB9" w:rsidRPr="00FF4B4B" w:rsidRDefault="00EB49FD">
            <w:pPr>
              <w:spacing w:before="240" w:after="240"/>
              <w:jc w:val="left"/>
              <w:rPr>
                <w:b/>
              </w:rPr>
            </w:pPr>
            <w:r w:rsidRPr="00FF4B4B">
              <w:rPr>
                <w:b/>
              </w:rPr>
              <w:t>Material :</w:t>
            </w:r>
          </w:p>
          <w:p w14:paraId="7A97AC46" w14:textId="77777777" w:rsidR="00BD4AB9" w:rsidRPr="00FF4B4B" w:rsidRDefault="00EB49FD">
            <w:pPr>
              <w:spacing w:before="240" w:after="240"/>
              <w:jc w:val="left"/>
            </w:pPr>
            <w:r w:rsidRPr="00FF4B4B">
              <w:t>1.       Leaflet</w:t>
            </w:r>
          </w:p>
          <w:p w14:paraId="27B8F4C3" w14:textId="77777777" w:rsidR="00BD4AB9" w:rsidRPr="00FF4B4B" w:rsidRDefault="00EB49FD">
            <w:pPr>
              <w:spacing w:before="240" w:after="240"/>
              <w:jc w:val="left"/>
            </w:pPr>
            <w:r w:rsidRPr="00FF4B4B">
              <w:t xml:space="preserve">2.       Bahan </w:t>
            </w:r>
            <w:r w:rsidRPr="00FF4B4B">
              <w:lastRenderedPageBreak/>
              <w:t>pangan</w:t>
            </w:r>
          </w:p>
          <w:p w14:paraId="7D92B613" w14:textId="77777777" w:rsidR="00BD4AB9" w:rsidRPr="00FF4B4B" w:rsidRDefault="00EB49FD">
            <w:pPr>
              <w:spacing w:before="240" w:after="240"/>
              <w:jc w:val="left"/>
            </w:pPr>
            <w:r w:rsidRPr="00FF4B4B">
              <w:t>3.       Alat memasak</w:t>
            </w:r>
          </w:p>
          <w:p w14:paraId="006003EC" w14:textId="77777777" w:rsidR="00BD4AB9" w:rsidRPr="00FF4B4B" w:rsidRDefault="00EB49FD">
            <w:pPr>
              <w:spacing w:before="240" w:after="240"/>
              <w:jc w:val="left"/>
            </w:pPr>
            <w:r w:rsidRPr="00FF4B4B">
              <w:t xml:space="preserve"> </w:t>
            </w:r>
          </w:p>
          <w:p w14:paraId="7E832283" w14:textId="77777777" w:rsidR="00BD4AB9" w:rsidRPr="00FF4B4B" w:rsidRDefault="00EB49FD">
            <w:pPr>
              <w:spacing w:before="240" w:after="240"/>
              <w:jc w:val="left"/>
            </w:pPr>
            <w:r w:rsidRPr="00FF4B4B">
              <w:rPr>
                <w:b/>
              </w:rPr>
              <w:t>Metode</w:t>
            </w:r>
            <w:r w:rsidRPr="00FF4B4B">
              <w:t xml:space="preserve"> :</w:t>
            </w:r>
          </w:p>
          <w:p w14:paraId="07CFFB1F" w14:textId="77777777" w:rsidR="00BD4AB9" w:rsidRPr="00FF4B4B" w:rsidRDefault="00EB49FD">
            <w:pPr>
              <w:spacing w:before="240" w:after="240"/>
              <w:jc w:val="left"/>
            </w:pPr>
            <w:r w:rsidRPr="00FF4B4B">
              <w:t>1.       Demonstrasi</w:t>
            </w:r>
          </w:p>
          <w:p w14:paraId="50E19BF8" w14:textId="77777777" w:rsidR="00BD4AB9" w:rsidRPr="00FF4B4B" w:rsidRDefault="00EB49FD">
            <w:pPr>
              <w:spacing w:before="240" w:after="240"/>
              <w:jc w:val="left"/>
            </w:pPr>
            <w:r w:rsidRPr="00FF4B4B">
              <w:t>2.       Diskusi</w:t>
            </w:r>
          </w:p>
          <w:p w14:paraId="7A294C69" w14:textId="77777777" w:rsidR="00BD4AB9" w:rsidRPr="00FF4B4B" w:rsidRDefault="00EB49FD">
            <w:pPr>
              <w:spacing w:before="240" w:after="240"/>
              <w:jc w:val="left"/>
            </w:pPr>
            <w:r w:rsidRPr="00FF4B4B">
              <w:t>3.       Tanya jawab</w:t>
            </w:r>
          </w:p>
          <w:p w14:paraId="1D6557C0" w14:textId="77777777" w:rsidR="00BD4AB9" w:rsidRPr="00FF4B4B" w:rsidRDefault="00EB49FD">
            <w:pPr>
              <w:spacing w:before="240" w:after="240"/>
              <w:jc w:val="left"/>
            </w:pPr>
            <w:r w:rsidRPr="00FF4B4B">
              <w:t xml:space="preserve"> </w:t>
            </w:r>
          </w:p>
          <w:p w14:paraId="53E4211D" w14:textId="77777777" w:rsidR="00BD4AB9" w:rsidRPr="00FF4B4B" w:rsidRDefault="00EB49FD">
            <w:pPr>
              <w:spacing w:before="240" w:after="240"/>
              <w:jc w:val="left"/>
            </w:pPr>
            <w:r w:rsidRPr="00FF4B4B">
              <w:t xml:space="preserve"> </w:t>
            </w:r>
          </w:p>
          <w:p w14:paraId="71D7307F" w14:textId="77777777" w:rsidR="00BD4AB9" w:rsidRPr="00FF4B4B" w:rsidRDefault="00EB49FD">
            <w:pPr>
              <w:spacing w:before="240" w:after="240"/>
              <w:jc w:val="left"/>
              <w:rPr>
                <w:b/>
              </w:rPr>
            </w:pPr>
            <w:r w:rsidRPr="00FF4B4B">
              <w:rPr>
                <w:b/>
              </w:rPr>
              <w:lastRenderedPageBreak/>
              <w:t xml:space="preserve"> </w:t>
            </w:r>
          </w:p>
        </w:tc>
        <w:tc>
          <w:tcPr>
            <w:tcW w:w="1223"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76C659B" w14:textId="77777777" w:rsidR="00BD4AB9" w:rsidRPr="00FF4B4B" w:rsidRDefault="00EB49FD">
            <w:pPr>
              <w:spacing w:before="240" w:after="240"/>
              <w:jc w:val="left"/>
              <w:rPr>
                <w:b/>
              </w:rPr>
            </w:pPr>
            <w:r w:rsidRPr="00FF4B4B">
              <w:rPr>
                <w:b/>
              </w:rPr>
              <w:lastRenderedPageBreak/>
              <w:t>SDM :</w:t>
            </w:r>
          </w:p>
          <w:p w14:paraId="4482D3AF" w14:textId="77777777" w:rsidR="00BD4AB9" w:rsidRPr="00FF4B4B" w:rsidRDefault="00EB49FD">
            <w:pPr>
              <w:spacing w:before="240" w:after="240"/>
              <w:jc w:val="left"/>
            </w:pPr>
            <w:r w:rsidRPr="00FF4B4B">
              <w:t>Mahasiswa</w:t>
            </w:r>
          </w:p>
          <w:p w14:paraId="69FFBB63" w14:textId="77777777" w:rsidR="00BD4AB9" w:rsidRPr="00FF4B4B" w:rsidRDefault="00EB49FD">
            <w:pPr>
              <w:spacing w:before="240" w:after="240"/>
              <w:jc w:val="left"/>
            </w:pPr>
            <w:r w:rsidRPr="00FF4B4B">
              <w:t xml:space="preserve"> </w:t>
            </w:r>
          </w:p>
          <w:p w14:paraId="12C4A480" w14:textId="77777777" w:rsidR="00BD4AB9" w:rsidRPr="00FF4B4B" w:rsidRDefault="00EB49FD">
            <w:pPr>
              <w:spacing w:before="240" w:after="240"/>
              <w:jc w:val="left"/>
              <w:rPr>
                <w:b/>
              </w:rPr>
            </w:pPr>
            <w:r w:rsidRPr="00FF4B4B">
              <w:rPr>
                <w:b/>
              </w:rPr>
              <w:t>Money :</w:t>
            </w:r>
          </w:p>
          <w:p w14:paraId="1CE78CAE" w14:textId="77777777" w:rsidR="00BD4AB9" w:rsidRPr="00FF4B4B" w:rsidRDefault="00EB49FD">
            <w:pPr>
              <w:spacing w:before="240" w:after="240"/>
              <w:jc w:val="left"/>
            </w:pPr>
            <w:r w:rsidRPr="00FF4B4B">
              <w:t>Mahasiswa Kampus</w:t>
            </w:r>
          </w:p>
          <w:p w14:paraId="7A0CC24E" w14:textId="77777777" w:rsidR="00BD4AB9" w:rsidRPr="00FF4B4B" w:rsidRDefault="00EB49FD">
            <w:pPr>
              <w:spacing w:before="240" w:after="240"/>
              <w:jc w:val="left"/>
            </w:pPr>
            <w:r w:rsidRPr="00FF4B4B">
              <w:t xml:space="preserve"> </w:t>
            </w:r>
          </w:p>
          <w:p w14:paraId="56871508" w14:textId="77777777" w:rsidR="00BD4AB9" w:rsidRPr="00FF4B4B" w:rsidRDefault="00EB49FD">
            <w:pPr>
              <w:spacing w:before="240" w:after="240"/>
              <w:jc w:val="left"/>
              <w:rPr>
                <w:b/>
              </w:rPr>
            </w:pPr>
            <w:r w:rsidRPr="00FF4B4B">
              <w:rPr>
                <w:b/>
              </w:rPr>
              <w:t>Material :</w:t>
            </w:r>
          </w:p>
          <w:p w14:paraId="173EC6ED" w14:textId="77777777" w:rsidR="00BD4AB9" w:rsidRPr="00FF4B4B" w:rsidRDefault="00EB49FD">
            <w:pPr>
              <w:spacing w:before="240" w:after="240"/>
              <w:jc w:val="left"/>
            </w:pPr>
            <w:r w:rsidRPr="00FF4B4B">
              <w:t>Mahasiswa</w:t>
            </w:r>
          </w:p>
          <w:p w14:paraId="5E621E9B" w14:textId="77777777" w:rsidR="00BD4AB9" w:rsidRPr="00FF4B4B" w:rsidRDefault="00EB49FD">
            <w:pPr>
              <w:spacing w:before="240" w:after="240"/>
              <w:jc w:val="left"/>
            </w:pPr>
            <w:r w:rsidRPr="00FF4B4B">
              <w:lastRenderedPageBreak/>
              <w:t xml:space="preserve"> </w:t>
            </w:r>
          </w:p>
          <w:p w14:paraId="753CF619" w14:textId="77777777" w:rsidR="00BD4AB9" w:rsidRPr="00FF4B4B" w:rsidRDefault="00EB49FD">
            <w:pPr>
              <w:spacing w:before="240" w:after="240"/>
              <w:jc w:val="left"/>
            </w:pPr>
            <w:r w:rsidRPr="00FF4B4B">
              <w:t xml:space="preserve"> </w:t>
            </w:r>
          </w:p>
          <w:p w14:paraId="3EBA1C76" w14:textId="77777777" w:rsidR="00BD4AB9" w:rsidRPr="00FF4B4B" w:rsidRDefault="00EB49FD">
            <w:pPr>
              <w:spacing w:before="240" w:after="240"/>
              <w:jc w:val="left"/>
            </w:pPr>
            <w:r w:rsidRPr="00FF4B4B">
              <w:t xml:space="preserve"> </w:t>
            </w:r>
          </w:p>
          <w:p w14:paraId="04E2AC9E" w14:textId="77777777" w:rsidR="00BD4AB9" w:rsidRPr="00FF4B4B" w:rsidRDefault="00EB49FD">
            <w:pPr>
              <w:spacing w:before="240" w:after="240"/>
              <w:jc w:val="left"/>
            </w:pPr>
            <w:r w:rsidRPr="00FF4B4B">
              <w:t xml:space="preserve"> </w:t>
            </w:r>
          </w:p>
          <w:p w14:paraId="0704E366" w14:textId="77777777" w:rsidR="00BD4AB9" w:rsidRPr="00FF4B4B" w:rsidRDefault="00EB49FD">
            <w:pPr>
              <w:spacing w:before="240" w:after="240"/>
              <w:jc w:val="left"/>
            </w:pPr>
            <w:r w:rsidRPr="00FF4B4B">
              <w:t xml:space="preserve"> </w:t>
            </w:r>
          </w:p>
          <w:p w14:paraId="619463CB" w14:textId="77777777" w:rsidR="00BD4AB9" w:rsidRPr="00FF4B4B" w:rsidRDefault="00EB49FD">
            <w:pPr>
              <w:spacing w:before="240" w:after="240"/>
              <w:jc w:val="left"/>
            </w:pPr>
            <w:r w:rsidRPr="00FF4B4B">
              <w:rPr>
                <w:b/>
              </w:rPr>
              <w:t>Metode</w:t>
            </w:r>
            <w:r w:rsidRPr="00FF4B4B">
              <w:t xml:space="preserve"> :</w:t>
            </w:r>
          </w:p>
          <w:p w14:paraId="14C5553D" w14:textId="77777777" w:rsidR="00BD4AB9" w:rsidRPr="00FF4B4B" w:rsidRDefault="00EB49FD">
            <w:pPr>
              <w:spacing w:before="240" w:after="240"/>
              <w:jc w:val="left"/>
            </w:pPr>
            <w:r w:rsidRPr="00FF4B4B">
              <w:t>Mahasiswa</w:t>
            </w:r>
          </w:p>
          <w:p w14:paraId="7163CD9D" w14:textId="77777777" w:rsidR="00BD4AB9" w:rsidRPr="00FF4B4B" w:rsidRDefault="00EB49FD">
            <w:pPr>
              <w:spacing w:before="240" w:after="240"/>
              <w:jc w:val="left"/>
            </w:pPr>
            <w:r w:rsidRPr="00FF4B4B">
              <w:t xml:space="preserve"> </w:t>
            </w:r>
          </w:p>
          <w:p w14:paraId="1CD3F2AE" w14:textId="77777777" w:rsidR="00BD4AB9" w:rsidRPr="00FF4B4B" w:rsidRDefault="00EB49FD">
            <w:pPr>
              <w:spacing w:before="240" w:after="240"/>
              <w:jc w:val="left"/>
            </w:pPr>
            <w:r w:rsidRPr="00FF4B4B">
              <w:t xml:space="preserve"> </w:t>
            </w:r>
          </w:p>
        </w:tc>
      </w:tr>
    </w:tbl>
    <w:p w14:paraId="6335A74C" w14:textId="77777777" w:rsidR="00651809" w:rsidRPr="00FF4B4B" w:rsidRDefault="00651809">
      <w:pPr>
        <w:spacing w:before="240" w:after="240"/>
        <w:jc w:val="left"/>
      </w:pPr>
    </w:p>
    <w:p w14:paraId="7D31B8A5" w14:textId="77777777" w:rsidR="00C60B7C" w:rsidRDefault="00C60B7C">
      <w:pPr>
        <w:rPr>
          <w:b/>
        </w:rPr>
      </w:pPr>
      <w:r>
        <w:rPr>
          <w:b/>
        </w:rPr>
        <w:br w:type="page"/>
      </w:r>
    </w:p>
    <w:p w14:paraId="1C6003E0" w14:textId="52ED85C5" w:rsidR="00BD4AB9" w:rsidRPr="00FF4B4B" w:rsidRDefault="00EB49FD">
      <w:pPr>
        <w:spacing w:before="240" w:after="0"/>
        <w:jc w:val="left"/>
        <w:rPr>
          <w:b/>
        </w:rPr>
      </w:pPr>
      <w:r w:rsidRPr="00FF4B4B">
        <w:rPr>
          <w:b/>
        </w:rPr>
        <w:lastRenderedPageBreak/>
        <w:t>HIPPOPOC TABLE</w:t>
      </w:r>
    </w:p>
    <w:p w14:paraId="2A81661E" w14:textId="77777777" w:rsidR="00BD4AB9" w:rsidRPr="00FF4B4B" w:rsidRDefault="00EB49FD">
      <w:pPr>
        <w:spacing w:before="240" w:after="0"/>
        <w:jc w:val="center"/>
        <w:rPr>
          <w:b/>
        </w:rPr>
      </w:pPr>
      <w:r w:rsidRPr="00FF4B4B">
        <w:rPr>
          <w:b/>
        </w:rPr>
        <w:t>POA INTERVENSI PANGAN – GIZI – KESEHATAN</w:t>
      </w:r>
    </w:p>
    <w:p w14:paraId="41375A26" w14:textId="77777777" w:rsidR="00BD4AB9" w:rsidRPr="00FF4B4B" w:rsidRDefault="00EB49FD">
      <w:pPr>
        <w:spacing w:before="240" w:after="0"/>
        <w:jc w:val="center"/>
        <w:rPr>
          <w:b/>
        </w:rPr>
      </w:pPr>
      <w:r w:rsidRPr="00FF4B4B">
        <w:rPr>
          <w:b/>
        </w:rPr>
        <w:t>INTERVENSI/PROYEK/</w:t>
      </w:r>
      <w:proofErr w:type="gramStart"/>
      <w:r w:rsidRPr="00FF4B4B">
        <w:rPr>
          <w:b/>
        </w:rPr>
        <w:t>PROGRAM :</w:t>
      </w:r>
      <w:proofErr w:type="gramEnd"/>
      <w:r w:rsidRPr="00FF4B4B">
        <w:rPr>
          <w:b/>
        </w:rPr>
        <w:t xml:space="preserve"> TEKNOLOGI TEPAT GUNA (TTG) </w:t>
      </w:r>
    </w:p>
    <w:p w14:paraId="038A4810" w14:textId="77777777" w:rsidR="00BD4AB9" w:rsidRPr="00FF4B4B" w:rsidRDefault="00BD4AB9">
      <w:pPr>
        <w:spacing w:before="100"/>
        <w:jc w:val="left"/>
        <w:rPr>
          <w:b/>
        </w:rPr>
      </w:pPr>
    </w:p>
    <w:tbl>
      <w:tblPr>
        <w:tblStyle w:val="af7"/>
        <w:tblW w:w="13950" w:type="dxa"/>
        <w:tblBorders>
          <w:top w:val="nil"/>
          <w:left w:val="nil"/>
          <w:bottom w:val="nil"/>
          <w:right w:val="nil"/>
          <w:insideH w:val="nil"/>
          <w:insideV w:val="nil"/>
        </w:tblBorders>
        <w:tblLayout w:type="fixed"/>
        <w:tblLook w:val="0600" w:firstRow="0" w:lastRow="0" w:firstColumn="0" w:lastColumn="0" w:noHBand="1" w:noVBand="1"/>
      </w:tblPr>
      <w:tblGrid>
        <w:gridCol w:w="2251"/>
        <w:gridCol w:w="1534"/>
        <w:gridCol w:w="4480"/>
        <w:gridCol w:w="2910"/>
        <w:gridCol w:w="2775"/>
      </w:tblGrid>
      <w:tr w:rsidR="00BD4AB9" w:rsidRPr="00FF4B4B" w14:paraId="5EB38670" w14:textId="77777777" w:rsidTr="00651809">
        <w:trPr>
          <w:trHeight w:val="424"/>
          <w:tblHeader/>
        </w:trPr>
        <w:tc>
          <w:tcPr>
            <w:tcW w:w="225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AFB42A2" w14:textId="77777777" w:rsidR="00BD4AB9" w:rsidRPr="00FF4B4B" w:rsidRDefault="00EB49FD">
            <w:pPr>
              <w:spacing w:after="0" w:line="240" w:lineRule="auto"/>
              <w:ind w:left="-120"/>
              <w:jc w:val="center"/>
              <w:rPr>
                <w:b/>
              </w:rPr>
            </w:pPr>
            <w:r w:rsidRPr="00FF4B4B">
              <w:rPr>
                <w:b/>
              </w:rPr>
              <w:t>Kegiatan</w:t>
            </w:r>
          </w:p>
        </w:tc>
        <w:tc>
          <w:tcPr>
            <w:tcW w:w="1534" w:type="dxa"/>
            <w:tcBorders>
              <w:top w:val="single" w:sz="8" w:space="0" w:color="000000"/>
              <w:left w:val="nil"/>
              <w:bottom w:val="single" w:sz="8" w:space="0" w:color="000000"/>
              <w:right w:val="single" w:sz="8" w:space="0" w:color="000000"/>
            </w:tcBorders>
            <w:shd w:val="clear" w:color="auto" w:fill="auto"/>
            <w:tcMar>
              <w:top w:w="100" w:type="dxa"/>
              <w:left w:w="100" w:type="dxa"/>
              <w:bottom w:w="100" w:type="dxa"/>
              <w:right w:w="100" w:type="dxa"/>
            </w:tcMar>
          </w:tcPr>
          <w:p w14:paraId="4438433A" w14:textId="77777777" w:rsidR="00BD4AB9" w:rsidRPr="00FF4B4B" w:rsidRDefault="00EB49FD">
            <w:pPr>
              <w:spacing w:after="0" w:line="240" w:lineRule="auto"/>
              <w:ind w:left="-120"/>
              <w:jc w:val="center"/>
              <w:rPr>
                <w:b/>
              </w:rPr>
            </w:pPr>
            <w:r w:rsidRPr="00FF4B4B">
              <w:rPr>
                <w:b/>
              </w:rPr>
              <w:t>Input</w:t>
            </w:r>
          </w:p>
          <w:p w14:paraId="3D77E402" w14:textId="77777777" w:rsidR="00BD4AB9" w:rsidRPr="00FF4B4B" w:rsidRDefault="00EB49FD">
            <w:pPr>
              <w:spacing w:after="0" w:line="240" w:lineRule="auto"/>
              <w:ind w:left="-120"/>
              <w:jc w:val="center"/>
              <w:rPr>
                <w:b/>
              </w:rPr>
            </w:pPr>
            <w:r w:rsidRPr="00FF4B4B">
              <w:rPr>
                <w:b/>
              </w:rPr>
              <w:t>(Sumber daya)</w:t>
            </w:r>
          </w:p>
        </w:tc>
        <w:tc>
          <w:tcPr>
            <w:tcW w:w="4480" w:type="dxa"/>
            <w:tcBorders>
              <w:top w:val="single" w:sz="8" w:space="0" w:color="000000"/>
              <w:left w:val="nil"/>
              <w:bottom w:val="single" w:sz="8" w:space="0" w:color="000000"/>
              <w:right w:val="single" w:sz="8" w:space="0" w:color="000000"/>
            </w:tcBorders>
            <w:shd w:val="clear" w:color="auto" w:fill="auto"/>
            <w:tcMar>
              <w:top w:w="100" w:type="dxa"/>
              <w:left w:w="100" w:type="dxa"/>
              <w:bottom w:w="100" w:type="dxa"/>
              <w:right w:w="100" w:type="dxa"/>
            </w:tcMar>
          </w:tcPr>
          <w:p w14:paraId="3B72F5B2" w14:textId="77777777" w:rsidR="00BD4AB9" w:rsidRPr="00FF4B4B" w:rsidRDefault="00EB49FD">
            <w:pPr>
              <w:spacing w:after="0" w:line="240" w:lineRule="auto"/>
              <w:ind w:left="-120"/>
              <w:jc w:val="center"/>
              <w:rPr>
                <w:b/>
              </w:rPr>
            </w:pPr>
            <w:r w:rsidRPr="00FF4B4B">
              <w:rPr>
                <w:b/>
              </w:rPr>
              <w:t>Proses</w:t>
            </w:r>
          </w:p>
          <w:p w14:paraId="444886C1" w14:textId="77777777" w:rsidR="00BD4AB9" w:rsidRPr="00FF4B4B" w:rsidRDefault="00EB49FD">
            <w:pPr>
              <w:spacing w:after="0" w:line="240" w:lineRule="auto"/>
              <w:ind w:left="-120"/>
              <w:jc w:val="center"/>
              <w:rPr>
                <w:b/>
              </w:rPr>
            </w:pPr>
            <w:r w:rsidRPr="00FF4B4B">
              <w:rPr>
                <w:b/>
              </w:rPr>
              <w:t>(tahapan kegiatan)</w:t>
            </w:r>
          </w:p>
        </w:tc>
        <w:tc>
          <w:tcPr>
            <w:tcW w:w="2910" w:type="dxa"/>
            <w:tcBorders>
              <w:top w:val="single" w:sz="8" w:space="0" w:color="000000"/>
              <w:left w:val="nil"/>
              <w:bottom w:val="single" w:sz="8" w:space="0" w:color="000000"/>
              <w:right w:val="single" w:sz="8" w:space="0" w:color="000000"/>
            </w:tcBorders>
            <w:shd w:val="clear" w:color="auto" w:fill="auto"/>
            <w:tcMar>
              <w:top w:w="100" w:type="dxa"/>
              <w:left w:w="100" w:type="dxa"/>
              <w:bottom w:w="100" w:type="dxa"/>
              <w:right w:w="100" w:type="dxa"/>
            </w:tcMar>
          </w:tcPr>
          <w:p w14:paraId="2D6672D4" w14:textId="77777777" w:rsidR="00BD4AB9" w:rsidRPr="00FF4B4B" w:rsidRDefault="00EB49FD">
            <w:pPr>
              <w:spacing w:after="0" w:line="240" w:lineRule="auto"/>
              <w:ind w:left="-120"/>
              <w:jc w:val="center"/>
              <w:rPr>
                <w:b/>
              </w:rPr>
            </w:pPr>
            <w:r w:rsidRPr="00FF4B4B">
              <w:rPr>
                <w:b/>
              </w:rPr>
              <w:t>Output</w:t>
            </w:r>
          </w:p>
          <w:p w14:paraId="4E500B40" w14:textId="77777777" w:rsidR="00BD4AB9" w:rsidRPr="00FF4B4B" w:rsidRDefault="00EB49FD">
            <w:pPr>
              <w:spacing w:after="0" w:line="240" w:lineRule="auto"/>
              <w:ind w:left="-120"/>
              <w:jc w:val="center"/>
              <w:rPr>
                <w:b/>
              </w:rPr>
            </w:pPr>
            <w:r w:rsidRPr="00FF4B4B">
              <w:rPr>
                <w:b/>
              </w:rPr>
              <w:t>(tujuan khusus)</w:t>
            </w:r>
          </w:p>
        </w:tc>
        <w:tc>
          <w:tcPr>
            <w:tcW w:w="2775" w:type="dxa"/>
            <w:tcBorders>
              <w:top w:val="single" w:sz="8" w:space="0" w:color="000000"/>
              <w:left w:val="nil"/>
              <w:bottom w:val="single" w:sz="8" w:space="0" w:color="000000"/>
              <w:right w:val="single" w:sz="8" w:space="0" w:color="000000"/>
            </w:tcBorders>
            <w:shd w:val="clear" w:color="auto" w:fill="auto"/>
            <w:tcMar>
              <w:top w:w="100" w:type="dxa"/>
              <w:left w:w="100" w:type="dxa"/>
              <w:bottom w:w="100" w:type="dxa"/>
              <w:right w:w="100" w:type="dxa"/>
            </w:tcMar>
          </w:tcPr>
          <w:p w14:paraId="6FCC8717" w14:textId="77777777" w:rsidR="00BD4AB9" w:rsidRPr="00FF4B4B" w:rsidRDefault="00EB49FD">
            <w:pPr>
              <w:spacing w:after="0" w:line="240" w:lineRule="auto"/>
              <w:ind w:left="-120"/>
              <w:jc w:val="center"/>
              <w:rPr>
                <w:b/>
              </w:rPr>
            </w:pPr>
            <w:r w:rsidRPr="00FF4B4B">
              <w:rPr>
                <w:b/>
              </w:rPr>
              <w:t>Outcome</w:t>
            </w:r>
          </w:p>
          <w:p w14:paraId="14676C54" w14:textId="77777777" w:rsidR="00BD4AB9" w:rsidRPr="00FF4B4B" w:rsidRDefault="00EB49FD">
            <w:pPr>
              <w:spacing w:after="0" w:line="240" w:lineRule="auto"/>
              <w:ind w:left="-120"/>
              <w:jc w:val="center"/>
              <w:rPr>
                <w:b/>
              </w:rPr>
            </w:pPr>
            <w:r w:rsidRPr="00FF4B4B">
              <w:rPr>
                <w:b/>
              </w:rPr>
              <w:t>(Tujuan Umum)</w:t>
            </w:r>
          </w:p>
        </w:tc>
      </w:tr>
      <w:tr w:rsidR="00BD4AB9" w:rsidRPr="00FF4B4B" w14:paraId="2FABFEFA" w14:textId="77777777" w:rsidTr="00651809">
        <w:trPr>
          <w:trHeight w:val="205"/>
          <w:tblHeader/>
        </w:trPr>
        <w:tc>
          <w:tcPr>
            <w:tcW w:w="2250"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839722C" w14:textId="77777777" w:rsidR="00BD4AB9" w:rsidRPr="00FF4B4B" w:rsidRDefault="00EB49FD">
            <w:pPr>
              <w:spacing w:after="0" w:line="240" w:lineRule="auto"/>
              <w:ind w:left="-120"/>
              <w:jc w:val="center"/>
              <w:rPr>
                <w:b/>
              </w:rPr>
            </w:pPr>
            <w:r w:rsidRPr="00FF4B4B">
              <w:rPr>
                <w:b/>
              </w:rPr>
              <w:t>1</w:t>
            </w:r>
          </w:p>
        </w:tc>
        <w:tc>
          <w:tcPr>
            <w:tcW w:w="1534"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EDDC2A6" w14:textId="77777777" w:rsidR="00BD4AB9" w:rsidRPr="00FF4B4B" w:rsidRDefault="00EB49FD">
            <w:pPr>
              <w:spacing w:after="0" w:line="240" w:lineRule="auto"/>
              <w:ind w:left="-120"/>
              <w:jc w:val="center"/>
              <w:rPr>
                <w:b/>
              </w:rPr>
            </w:pPr>
            <w:r w:rsidRPr="00FF4B4B">
              <w:rPr>
                <w:b/>
              </w:rPr>
              <w:t>2</w:t>
            </w:r>
          </w:p>
        </w:tc>
        <w:tc>
          <w:tcPr>
            <w:tcW w:w="448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C812AC7" w14:textId="77777777" w:rsidR="00BD4AB9" w:rsidRPr="00FF4B4B" w:rsidRDefault="00EB49FD">
            <w:pPr>
              <w:spacing w:after="0" w:line="240" w:lineRule="auto"/>
              <w:ind w:left="-120"/>
              <w:jc w:val="center"/>
              <w:rPr>
                <w:b/>
              </w:rPr>
            </w:pPr>
            <w:r w:rsidRPr="00FF4B4B">
              <w:rPr>
                <w:b/>
              </w:rPr>
              <w:t>3</w:t>
            </w:r>
          </w:p>
        </w:tc>
        <w:tc>
          <w:tcPr>
            <w:tcW w:w="291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252F147" w14:textId="77777777" w:rsidR="00BD4AB9" w:rsidRPr="00FF4B4B" w:rsidRDefault="00EB49FD">
            <w:pPr>
              <w:spacing w:after="0" w:line="240" w:lineRule="auto"/>
              <w:ind w:left="-120"/>
              <w:jc w:val="center"/>
              <w:rPr>
                <w:b/>
              </w:rPr>
            </w:pPr>
            <w:r w:rsidRPr="00FF4B4B">
              <w:rPr>
                <w:b/>
              </w:rPr>
              <w:t>4</w:t>
            </w:r>
          </w:p>
        </w:tc>
        <w:tc>
          <w:tcPr>
            <w:tcW w:w="27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2FF1A98" w14:textId="77777777" w:rsidR="00BD4AB9" w:rsidRPr="00FF4B4B" w:rsidRDefault="00EB49FD">
            <w:pPr>
              <w:spacing w:after="0" w:line="240" w:lineRule="auto"/>
              <w:ind w:left="-120"/>
              <w:jc w:val="center"/>
              <w:rPr>
                <w:b/>
              </w:rPr>
            </w:pPr>
            <w:r w:rsidRPr="00FF4B4B">
              <w:rPr>
                <w:b/>
              </w:rPr>
              <w:t>5</w:t>
            </w:r>
          </w:p>
        </w:tc>
      </w:tr>
      <w:tr w:rsidR="00BD4AB9" w:rsidRPr="00FF4B4B" w14:paraId="0787D2D4" w14:textId="77777777">
        <w:trPr>
          <w:trHeight w:val="205"/>
        </w:trPr>
        <w:tc>
          <w:tcPr>
            <w:tcW w:w="2250"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4619AC7" w14:textId="77777777" w:rsidR="00BD4AB9" w:rsidRPr="00FF4B4B" w:rsidRDefault="00EB49FD">
            <w:pPr>
              <w:spacing w:after="0"/>
              <w:jc w:val="left"/>
            </w:pPr>
            <w:r w:rsidRPr="00FF4B4B">
              <w:t xml:space="preserve">Melaksanakan demonstrasi pengolahan pangan dengan memanfaatkan pangan lokal yang ada di </w:t>
            </w:r>
            <w:r w:rsidRPr="00FF4B4B">
              <w:rPr>
                <w:highlight w:val="white"/>
              </w:rPr>
              <w:t>masing-masing kelurahan (7 kelurahan) yang berada di Kecamatan Leuwiliang</w:t>
            </w:r>
            <w:r w:rsidRPr="00FF4B4B">
              <w:t xml:space="preserve"> menjadi produk yang menarik dan bernilai gizi tinggi. </w:t>
            </w:r>
            <w:proofErr w:type="gramStart"/>
            <w:r w:rsidRPr="00FF4B4B">
              <w:t>produk</w:t>
            </w:r>
            <w:proofErr w:type="gramEnd"/>
            <w:r w:rsidRPr="00FF4B4B">
              <w:t xml:space="preserve"> yang akan dihasilkan dari pangan lokal </w:t>
            </w:r>
            <w:r w:rsidRPr="00FF4B4B">
              <w:lastRenderedPageBreak/>
              <w:t>tersebut.</w:t>
            </w:r>
          </w:p>
        </w:tc>
        <w:tc>
          <w:tcPr>
            <w:tcW w:w="1534"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F7BBBF4" w14:textId="77777777" w:rsidR="00BD4AB9" w:rsidRPr="00FF4B4B" w:rsidRDefault="00EB49FD">
            <w:pPr>
              <w:spacing w:after="0"/>
              <w:jc w:val="left"/>
              <w:rPr>
                <w:b/>
              </w:rPr>
            </w:pPr>
            <w:r w:rsidRPr="00FF4B4B">
              <w:rPr>
                <w:b/>
              </w:rPr>
              <w:lastRenderedPageBreak/>
              <w:t>SDM :</w:t>
            </w:r>
          </w:p>
          <w:p w14:paraId="28E65CA1" w14:textId="77777777" w:rsidR="00BD4AB9" w:rsidRPr="00FF4B4B" w:rsidRDefault="00EB49FD">
            <w:pPr>
              <w:spacing w:after="0"/>
              <w:jc w:val="left"/>
            </w:pPr>
            <w:r w:rsidRPr="00FF4B4B">
              <w:t>Mahasiswa</w:t>
            </w:r>
          </w:p>
          <w:p w14:paraId="287C4FED" w14:textId="77777777" w:rsidR="00BD4AB9" w:rsidRPr="00FF4B4B" w:rsidRDefault="00EB49FD">
            <w:pPr>
              <w:spacing w:after="0"/>
              <w:jc w:val="left"/>
              <w:rPr>
                <w:b/>
              </w:rPr>
            </w:pPr>
            <w:r w:rsidRPr="00FF4B4B">
              <w:rPr>
                <w:b/>
              </w:rPr>
              <w:t xml:space="preserve"> </w:t>
            </w:r>
          </w:p>
          <w:p w14:paraId="4412FCDB" w14:textId="77777777" w:rsidR="00BD4AB9" w:rsidRPr="00FF4B4B" w:rsidRDefault="00EB49FD">
            <w:pPr>
              <w:spacing w:after="0"/>
              <w:jc w:val="left"/>
              <w:rPr>
                <w:b/>
              </w:rPr>
            </w:pPr>
            <w:r w:rsidRPr="00FF4B4B">
              <w:rPr>
                <w:b/>
              </w:rPr>
              <w:t>Money:</w:t>
            </w:r>
          </w:p>
          <w:p w14:paraId="277B3B85" w14:textId="77777777" w:rsidR="00BD4AB9" w:rsidRPr="00FF4B4B" w:rsidRDefault="00EB49FD">
            <w:pPr>
              <w:spacing w:after="0"/>
              <w:jc w:val="left"/>
            </w:pPr>
            <w:r w:rsidRPr="00FF4B4B">
              <w:t>Biaya Bahan dan Konsumsi</w:t>
            </w:r>
          </w:p>
          <w:p w14:paraId="3DA72E9D" w14:textId="77777777" w:rsidR="00BD4AB9" w:rsidRPr="00FF4B4B" w:rsidRDefault="00EB49FD">
            <w:pPr>
              <w:spacing w:after="0"/>
              <w:jc w:val="left"/>
              <w:rPr>
                <w:b/>
              </w:rPr>
            </w:pPr>
            <w:r w:rsidRPr="00FF4B4B">
              <w:rPr>
                <w:b/>
              </w:rPr>
              <w:t xml:space="preserve"> </w:t>
            </w:r>
          </w:p>
          <w:p w14:paraId="51B419F2" w14:textId="77777777" w:rsidR="00BD4AB9" w:rsidRPr="00FF4B4B" w:rsidRDefault="00EB49FD">
            <w:pPr>
              <w:spacing w:after="0"/>
              <w:jc w:val="left"/>
              <w:rPr>
                <w:b/>
              </w:rPr>
            </w:pPr>
            <w:r w:rsidRPr="00FF4B4B">
              <w:rPr>
                <w:b/>
              </w:rPr>
              <w:t>Material :</w:t>
            </w:r>
          </w:p>
          <w:p w14:paraId="05543BC0" w14:textId="77777777" w:rsidR="00BD4AB9" w:rsidRPr="00FF4B4B" w:rsidRDefault="00EB49FD">
            <w:pPr>
              <w:spacing w:after="0"/>
              <w:jc w:val="left"/>
            </w:pPr>
            <w:r w:rsidRPr="00FF4B4B">
              <w:t>1.       Leaflet</w:t>
            </w:r>
          </w:p>
          <w:p w14:paraId="0B84D845" w14:textId="77777777" w:rsidR="00BD4AB9" w:rsidRPr="00FF4B4B" w:rsidRDefault="00EB49FD">
            <w:pPr>
              <w:spacing w:after="0"/>
              <w:jc w:val="left"/>
            </w:pPr>
            <w:r w:rsidRPr="00FF4B4B">
              <w:t>2.       Bahan pangan</w:t>
            </w:r>
          </w:p>
          <w:p w14:paraId="0269864B" w14:textId="77777777" w:rsidR="00BD4AB9" w:rsidRPr="00FF4B4B" w:rsidRDefault="00EB49FD">
            <w:pPr>
              <w:spacing w:after="0"/>
              <w:jc w:val="left"/>
            </w:pPr>
            <w:r w:rsidRPr="00FF4B4B">
              <w:t>3.       Alat memasak</w:t>
            </w:r>
          </w:p>
          <w:p w14:paraId="255199B4" w14:textId="77777777" w:rsidR="00BD4AB9" w:rsidRPr="00FF4B4B" w:rsidRDefault="00EB49FD">
            <w:pPr>
              <w:spacing w:after="0"/>
              <w:jc w:val="left"/>
            </w:pPr>
            <w:r w:rsidRPr="00FF4B4B">
              <w:t xml:space="preserve"> </w:t>
            </w:r>
          </w:p>
          <w:p w14:paraId="4682598C" w14:textId="77777777" w:rsidR="00BD4AB9" w:rsidRPr="00FF4B4B" w:rsidRDefault="00EB49FD">
            <w:pPr>
              <w:spacing w:after="0"/>
              <w:jc w:val="left"/>
            </w:pPr>
            <w:r w:rsidRPr="00FF4B4B">
              <w:rPr>
                <w:b/>
              </w:rPr>
              <w:t>Metode</w:t>
            </w:r>
            <w:r w:rsidRPr="00FF4B4B">
              <w:t xml:space="preserve"> :</w:t>
            </w:r>
          </w:p>
          <w:p w14:paraId="11B22176" w14:textId="77777777" w:rsidR="00BD4AB9" w:rsidRPr="00FF4B4B" w:rsidRDefault="00EB49FD">
            <w:pPr>
              <w:spacing w:after="0"/>
              <w:jc w:val="left"/>
            </w:pPr>
            <w:r w:rsidRPr="00FF4B4B">
              <w:lastRenderedPageBreak/>
              <w:t>1.       Demonstrasi</w:t>
            </w:r>
          </w:p>
          <w:p w14:paraId="79BA57EC" w14:textId="77777777" w:rsidR="00BD4AB9" w:rsidRPr="00FF4B4B" w:rsidRDefault="00EB49FD">
            <w:pPr>
              <w:spacing w:after="0"/>
              <w:jc w:val="left"/>
            </w:pPr>
            <w:r w:rsidRPr="00FF4B4B">
              <w:t>2.       Diskusi</w:t>
            </w:r>
          </w:p>
          <w:p w14:paraId="7CCBF171" w14:textId="77777777" w:rsidR="00BD4AB9" w:rsidRPr="00FF4B4B" w:rsidRDefault="00EB49FD">
            <w:pPr>
              <w:spacing w:after="0"/>
              <w:jc w:val="left"/>
            </w:pPr>
            <w:r w:rsidRPr="00FF4B4B">
              <w:t>3.       Tanya jawab</w:t>
            </w:r>
          </w:p>
        </w:tc>
        <w:tc>
          <w:tcPr>
            <w:tcW w:w="448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6FA6DDE" w14:textId="77777777" w:rsidR="00BD4AB9" w:rsidRPr="00FF4B4B" w:rsidRDefault="00EB49FD">
            <w:pPr>
              <w:spacing w:after="0"/>
              <w:jc w:val="left"/>
              <w:rPr>
                <w:b/>
              </w:rPr>
            </w:pPr>
            <w:r w:rsidRPr="00FF4B4B">
              <w:rPr>
                <w:b/>
              </w:rPr>
              <w:lastRenderedPageBreak/>
              <w:t>Persiapan</w:t>
            </w:r>
          </w:p>
          <w:p w14:paraId="4055B431" w14:textId="77777777" w:rsidR="00BD4AB9" w:rsidRPr="00FF4B4B" w:rsidRDefault="00EB49FD">
            <w:pPr>
              <w:spacing w:after="0"/>
              <w:jc w:val="left"/>
            </w:pPr>
            <w:r w:rsidRPr="00FF4B4B">
              <w:t>1.       Melakukan uji coba pengembangan produk</w:t>
            </w:r>
          </w:p>
          <w:p w14:paraId="32EE8DC6" w14:textId="77777777" w:rsidR="00BD4AB9" w:rsidRPr="00FF4B4B" w:rsidRDefault="00EB49FD">
            <w:pPr>
              <w:spacing w:after="0"/>
              <w:jc w:val="left"/>
            </w:pPr>
            <w:r w:rsidRPr="00FF4B4B">
              <w:t>2.       Mengurus perizinan kepada RW setempat mengenai waktu dan tempat pelaksanaan</w:t>
            </w:r>
          </w:p>
          <w:p w14:paraId="04C1B3D5" w14:textId="77777777" w:rsidR="00BD4AB9" w:rsidRPr="00FF4B4B" w:rsidRDefault="00EB49FD">
            <w:pPr>
              <w:spacing w:after="0"/>
              <w:jc w:val="left"/>
            </w:pPr>
            <w:r w:rsidRPr="00FF4B4B">
              <w:t>3.       Menyiapkan alat dan bahan yang diperlukan untuk demo pembuatan produk</w:t>
            </w:r>
          </w:p>
          <w:p w14:paraId="161CB01F" w14:textId="77777777" w:rsidR="00BD4AB9" w:rsidRPr="00FF4B4B" w:rsidRDefault="00EB49FD">
            <w:pPr>
              <w:spacing w:after="0"/>
              <w:jc w:val="left"/>
            </w:pPr>
            <w:r w:rsidRPr="00FF4B4B">
              <w:t xml:space="preserve"> </w:t>
            </w:r>
          </w:p>
          <w:p w14:paraId="659D6283" w14:textId="77777777" w:rsidR="00BD4AB9" w:rsidRPr="00FF4B4B" w:rsidRDefault="00EB49FD">
            <w:pPr>
              <w:spacing w:after="0"/>
              <w:jc w:val="left"/>
              <w:rPr>
                <w:b/>
              </w:rPr>
            </w:pPr>
            <w:r w:rsidRPr="00FF4B4B">
              <w:rPr>
                <w:b/>
              </w:rPr>
              <w:t>Pelaksanaan:</w:t>
            </w:r>
          </w:p>
          <w:p w14:paraId="61D91FD8" w14:textId="77777777" w:rsidR="00BD4AB9" w:rsidRPr="00FF4B4B" w:rsidRDefault="00EB49FD">
            <w:pPr>
              <w:spacing w:after="0"/>
              <w:jc w:val="left"/>
            </w:pPr>
            <w:r w:rsidRPr="00FF4B4B">
              <w:t>1.       Registrasi Kehadiran</w:t>
            </w:r>
          </w:p>
          <w:p w14:paraId="61A77CA8" w14:textId="77777777" w:rsidR="00BD4AB9" w:rsidRPr="00FF4B4B" w:rsidRDefault="00EB49FD">
            <w:pPr>
              <w:spacing w:after="0"/>
              <w:jc w:val="left"/>
            </w:pPr>
            <w:r w:rsidRPr="00FF4B4B">
              <w:t>2.       Perkenalan</w:t>
            </w:r>
          </w:p>
          <w:p w14:paraId="7166150A" w14:textId="77777777" w:rsidR="00BD4AB9" w:rsidRPr="00FF4B4B" w:rsidRDefault="00EB49FD">
            <w:pPr>
              <w:spacing w:after="0"/>
              <w:jc w:val="left"/>
            </w:pPr>
            <w:r w:rsidRPr="00FF4B4B">
              <w:t>3.       Penjelasan Kegiatan</w:t>
            </w:r>
          </w:p>
          <w:p w14:paraId="744222EE" w14:textId="77777777" w:rsidR="00BD4AB9" w:rsidRPr="00FF4B4B" w:rsidRDefault="00EB49FD">
            <w:pPr>
              <w:spacing w:after="0"/>
              <w:jc w:val="left"/>
            </w:pPr>
            <w:r w:rsidRPr="00FF4B4B">
              <w:t>4.       Penjelasan produk yang akan didemokan</w:t>
            </w:r>
          </w:p>
          <w:p w14:paraId="2842FFDF" w14:textId="77777777" w:rsidR="00BD4AB9" w:rsidRPr="00FF4B4B" w:rsidRDefault="00EB49FD">
            <w:pPr>
              <w:spacing w:after="0"/>
              <w:jc w:val="left"/>
            </w:pPr>
            <w:r w:rsidRPr="00FF4B4B">
              <w:t>5.       Demonstrasi</w:t>
            </w:r>
          </w:p>
          <w:p w14:paraId="2D5EC7C8" w14:textId="77777777" w:rsidR="00BD4AB9" w:rsidRPr="00FF4B4B" w:rsidRDefault="00EB49FD">
            <w:pPr>
              <w:spacing w:after="0"/>
              <w:jc w:val="left"/>
            </w:pPr>
            <w:r w:rsidRPr="00FF4B4B">
              <w:lastRenderedPageBreak/>
              <w:t>6.       Diskusi dan Tanya Jawab</w:t>
            </w:r>
          </w:p>
          <w:p w14:paraId="28231F38" w14:textId="77777777" w:rsidR="00BD4AB9" w:rsidRPr="00FF4B4B" w:rsidRDefault="00EB49FD">
            <w:pPr>
              <w:spacing w:after="0"/>
              <w:jc w:val="left"/>
            </w:pPr>
            <w:r w:rsidRPr="00FF4B4B">
              <w:t>7.       Penutup</w:t>
            </w:r>
          </w:p>
          <w:p w14:paraId="66717FD5" w14:textId="77777777" w:rsidR="00BD4AB9" w:rsidRPr="00FF4B4B" w:rsidRDefault="00EB49FD">
            <w:pPr>
              <w:spacing w:after="0"/>
              <w:jc w:val="left"/>
            </w:pPr>
            <w:r w:rsidRPr="00FF4B4B">
              <w:t xml:space="preserve"> </w:t>
            </w:r>
          </w:p>
          <w:p w14:paraId="2B41FC13" w14:textId="77777777" w:rsidR="00BD4AB9" w:rsidRPr="00FF4B4B" w:rsidRDefault="00EB49FD">
            <w:pPr>
              <w:spacing w:after="0"/>
              <w:jc w:val="left"/>
              <w:rPr>
                <w:b/>
              </w:rPr>
            </w:pPr>
            <w:r w:rsidRPr="00FF4B4B">
              <w:rPr>
                <w:b/>
              </w:rPr>
              <w:t>Monitoring Evaluasi:</w:t>
            </w:r>
          </w:p>
          <w:p w14:paraId="1D703BBF" w14:textId="77777777" w:rsidR="00BD4AB9" w:rsidRPr="00FF4B4B" w:rsidRDefault="00EB49FD">
            <w:pPr>
              <w:spacing w:after="0"/>
              <w:jc w:val="left"/>
            </w:pPr>
            <w:r w:rsidRPr="00FF4B4B">
              <w:t>1.       Obeservasi kehadiran peserta berdasarkan pengisian absen awal dan akhir</w:t>
            </w:r>
          </w:p>
        </w:tc>
        <w:tc>
          <w:tcPr>
            <w:tcW w:w="291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5B0D5DE" w14:textId="77777777" w:rsidR="00BD4AB9" w:rsidRPr="00FF4B4B" w:rsidRDefault="00EB49FD">
            <w:pPr>
              <w:spacing w:after="0"/>
            </w:pPr>
            <w:r w:rsidRPr="00FF4B4B">
              <w:lastRenderedPageBreak/>
              <w:t xml:space="preserve">1.   </w:t>
            </w:r>
            <w:r w:rsidRPr="00FF4B4B">
              <w:tab/>
              <w:t>Meningkatkan pengetahuan mengenai manfaat pengolahan pangan lokal menjadi produk bernilai gizi tinggi</w:t>
            </w:r>
          </w:p>
          <w:p w14:paraId="1C098A6E" w14:textId="77777777" w:rsidR="00BD4AB9" w:rsidRPr="00FF4B4B" w:rsidRDefault="00EB49FD">
            <w:pPr>
              <w:spacing w:after="0"/>
            </w:pPr>
            <w:r w:rsidRPr="00FF4B4B">
              <w:t xml:space="preserve">2.   </w:t>
            </w:r>
            <w:r w:rsidRPr="00FF4B4B">
              <w:tab/>
              <w:t>Meningkatkan kemampuan mengolah pangan lokal menjadi produk bernilai gizi tinggi</w:t>
            </w:r>
          </w:p>
          <w:p w14:paraId="35105D47" w14:textId="77777777" w:rsidR="00BD4AB9" w:rsidRPr="00FF4B4B" w:rsidRDefault="00EB49FD">
            <w:pPr>
              <w:spacing w:after="0"/>
            </w:pPr>
            <w:r w:rsidRPr="00FF4B4B">
              <w:t xml:space="preserve">3.   </w:t>
            </w:r>
            <w:r w:rsidRPr="00FF4B4B">
              <w:tab/>
              <w:t>Meningkatkan keterampilan kader dalam membuat produk pengembangan dari pangan lokal</w:t>
            </w:r>
          </w:p>
          <w:p w14:paraId="4FD732ED" w14:textId="77777777" w:rsidR="00BD4AB9" w:rsidRPr="00FF4B4B" w:rsidRDefault="00EB49FD">
            <w:pPr>
              <w:spacing w:after="0"/>
              <w:jc w:val="left"/>
            </w:pPr>
            <w:r w:rsidRPr="00FF4B4B">
              <w:t xml:space="preserve"> </w:t>
            </w:r>
          </w:p>
        </w:tc>
        <w:tc>
          <w:tcPr>
            <w:tcW w:w="27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DC9888A" w14:textId="77777777" w:rsidR="00BD4AB9" w:rsidRPr="00FF4B4B" w:rsidRDefault="00EB49FD">
            <w:pPr>
              <w:spacing w:after="0"/>
              <w:jc w:val="left"/>
              <w:rPr>
                <w:highlight w:val="white"/>
              </w:rPr>
            </w:pPr>
            <w:r w:rsidRPr="00FF4B4B">
              <w:rPr>
                <w:highlight w:val="white"/>
              </w:rPr>
              <w:t>Meningkatkan divertifikasi ketersediaan olahan pangan dan meningkatkan asupan makanan sehat masyarakat di masing-masing kelurahan (7 kelurahan) yang berada di Kecamatan Leuwiliang</w:t>
            </w:r>
          </w:p>
        </w:tc>
      </w:tr>
    </w:tbl>
    <w:p w14:paraId="00AFC771" w14:textId="77777777" w:rsidR="00651809" w:rsidRPr="00FF4B4B" w:rsidRDefault="00651809">
      <w:pPr>
        <w:spacing w:before="240" w:after="0" w:line="240" w:lineRule="auto"/>
        <w:jc w:val="left"/>
        <w:rPr>
          <w:b/>
        </w:rPr>
      </w:pPr>
    </w:p>
    <w:p w14:paraId="7282E4E8" w14:textId="77777777" w:rsidR="00651809" w:rsidRPr="00FF4B4B" w:rsidRDefault="00651809" w:rsidP="00651809">
      <w:r w:rsidRPr="00FF4B4B">
        <w:br w:type="page"/>
      </w:r>
    </w:p>
    <w:p w14:paraId="22949497" w14:textId="77777777" w:rsidR="00BD4AB9" w:rsidRPr="00FF4B4B" w:rsidRDefault="00EB49FD">
      <w:pPr>
        <w:spacing w:before="240" w:after="0" w:line="240" w:lineRule="auto"/>
        <w:jc w:val="left"/>
        <w:rPr>
          <w:b/>
        </w:rPr>
      </w:pPr>
      <w:r w:rsidRPr="00FF4B4B">
        <w:rPr>
          <w:b/>
        </w:rPr>
        <w:lastRenderedPageBreak/>
        <w:t>IDENTIFIKASI INDIKATOR</w:t>
      </w:r>
    </w:p>
    <w:p w14:paraId="3915310F" w14:textId="77777777" w:rsidR="00BD4AB9" w:rsidRPr="00FF4B4B" w:rsidRDefault="00EB49FD">
      <w:pPr>
        <w:spacing w:before="240" w:after="0" w:line="240" w:lineRule="auto"/>
        <w:jc w:val="center"/>
        <w:rPr>
          <w:b/>
        </w:rPr>
      </w:pPr>
      <w:r w:rsidRPr="00FF4B4B">
        <w:rPr>
          <w:b/>
        </w:rPr>
        <w:t>POA INTERVENSI PANGAN – GIZI – KESEHATAN</w:t>
      </w:r>
    </w:p>
    <w:p w14:paraId="7D07DBDF" w14:textId="77777777" w:rsidR="00BD4AB9" w:rsidRPr="00FF4B4B" w:rsidRDefault="00EB49FD">
      <w:pPr>
        <w:spacing w:before="240" w:after="0" w:line="240" w:lineRule="auto"/>
        <w:jc w:val="center"/>
        <w:rPr>
          <w:b/>
        </w:rPr>
      </w:pPr>
      <w:r w:rsidRPr="00FF4B4B">
        <w:rPr>
          <w:b/>
        </w:rPr>
        <w:t>INTERVENSI/PROYEK/</w:t>
      </w:r>
      <w:proofErr w:type="gramStart"/>
      <w:r w:rsidRPr="00FF4B4B">
        <w:rPr>
          <w:b/>
        </w:rPr>
        <w:t>PROGRAM :</w:t>
      </w:r>
      <w:proofErr w:type="gramEnd"/>
      <w:r w:rsidRPr="00FF4B4B">
        <w:rPr>
          <w:b/>
        </w:rPr>
        <w:t xml:space="preserve"> TEKNOLOGI TEPAT GUNA (TTG)</w:t>
      </w:r>
    </w:p>
    <w:p w14:paraId="39078040" w14:textId="08D26C38" w:rsidR="00BD4AB9" w:rsidRPr="003A781A" w:rsidRDefault="00EB49FD" w:rsidP="003A781A">
      <w:pPr>
        <w:spacing w:before="240" w:after="0" w:line="240" w:lineRule="auto"/>
        <w:jc w:val="center"/>
        <w:rPr>
          <w:b/>
        </w:rPr>
      </w:pPr>
      <w:r w:rsidRPr="00FF4B4B">
        <w:rPr>
          <w:b/>
        </w:rPr>
        <w:t xml:space="preserve"> </w:t>
      </w:r>
    </w:p>
    <w:p w14:paraId="6FCFDEBB" w14:textId="77777777" w:rsidR="00BD4AB9" w:rsidRPr="00FF4B4B" w:rsidRDefault="00BD4AB9">
      <w:pPr>
        <w:spacing w:before="100" w:after="0" w:line="240" w:lineRule="auto"/>
        <w:jc w:val="left"/>
      </w:pPr>
    </w:p>
    <w:tbl>
      <w:tblPr>
        <w:tblStyle w:val="af8"/>
        <w:tblW w:w="13950" w:type="dxa"/>
        <w:tblBorders>
          <w:top w:val="nil"/>
          <w:left w:val="nil"/>
          <w:bottom w:val="nil"/>
          <w:right w:val="nil"/>
          <w:insideH w:val="nil"/>
          <w:insideV w:val="nil"/>
        </w:tblBorders>
        <w:tblLayout w:type="fixed"/>
        <w:tblLook w:val="0600" w:firstRow="0" w:lastRow="0" w:firstColumn="0" w:lastColumn="0" w:noHBand="1" w:noVBand="1"/>
      </w:tblPr>
      <w:tblGrid>
        <w:gridCol w:w="5035"/>
        <w:gridCol w:w="5945"/>
        <w:gridCol w:w="2970"/>
      </w:tblGrid>
      <w:tr w:rsidR="00BD4AB9" w:rsidRPr="00FF4B4B" w14:paraId="7FD0AFF5" w14:textId="77777777" w:rsidTr="00651809">
        <w:trPr>
          <w:trHeight w:val="485"/>
          <w:tblHeader/>
        </w:trPr>
        <w:tc>
          <w:tcPr>
            <w:tcW w:w="503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4A090B7" w14:textId="77777777" w:rsidR="00BD4AB9" w:rsidRPr="00FF4B4B" w:rsidRDefault="00EB49FD">
            <w:pPr>
              <w:spacing w:after="0"/>
              <w:ind w:left="-120"/>
              <w:jc w:val="center"/>
              <w:rPr>
                <w:b/>
              </w:rPr>
            </w:pPr>
            <w:r w:rsidRPr="00FF4B4B">
              <w:rPr>
                <w:b/>
              </w:rPr>
              <w:t>VARIABEL DALAM TABEL HIPPOPOC</w:t>
            </w:r>
          </w:p>
        </w:tc>
        <w:tc>
          <w:tcPr>
            <w:tcW w:w="5945" w:type="dxa"/>
            <w:tcBorders>
              <w:top w:val="single" w:sz="8" w:space="0" w:color="000000"/>
              <w:left w:val="nil"/>
              <w:bottom w:val="single" w:sz="8" w:space="0" w:color="000000"/>
              <w:right w:val="single" w:sz="8" w:space="0" w:color="000000"/>
            </w:tcBorders>
            <w:shd w:val="clear" w:color="auto" w:fill="auto"/>
            <w:tcMar>
              <w:top w:w="100" w:type="dxa"/>
              <w:left w:w="100" w:type="dxa"/>
              <w:bottom w:w="100" w:type="dxa"/>
              <w:right w:w="100" w:type="dxa"/>
            </w:tcMar>
          </w:tcPr>
          <w:p w14:paraId="6EDC7BCB" w14:textId="77777777" w:rsidR="00BD4AB9" w:rsidRPr="00FF4B4B" w:rsidRDefault="00EB49FD">
            <w:pPr>
              <w:spacing w:after="0"/>
              <w:ind w:left="-120"/>
              <w:jc w:val="center"/>
              <w:rPr>
                <w:b/>
              </w:rPr>
            </w:pPr>
            <w:r w:rsidRPr="00FF4B4B">
              <w:rPr>
                <w:b/>
              </w:rPr>
              <w:t>INDIKATOR</w:t>
            </w:r>
          </w:p>
        </w:tc>
        <w:tc>
          <w:tcPr>
            <w:tcW w:w="2970" w:type="dxa"/>
            <w:tcBorders>
              <w:top w:val="single" w:sz="8" w:space="0" w:color="000000"/>
              <w:left w:val="nil"/>
              <w:bottom w:val="single" w:sz="8" w:space="0" w:color="000000"/>
              <w:right w:val="single" w:sz="8" w:space="0" w:color="000000"/>
            </w:tcBorders>
            <w:shd w:val="clear" w:color="auto" w:fill="auto"/>
            <w:tcMar>
              <w:top w:w="100" w:type="dxa"/>
              <w:left w:w="100" w:type="dxa"/>
              <w:bottom w:w="100" w:type="dxa"/>
              <w:right w:w="100" w:type="dxa"/>
            </w:tcMar>
          </w:tcPr>
          <w:p w14:paraId="1B86073F" w14:textId="77777777" w:rsidR="00BD4AB9" w:rsidRPr="00FF4B4B" w:rsidRDefault="00EB49FD">
            <w:pPr>
              <w:spacing w:after="0"/>
              <w:ind w:left="-120"/>
              <w:jc w:val="center"/>
              <w:rPr>
                <w:b/>
              </w:rPr>
            </w:pPr>
            <w:r w:rsidRPr="00FF4B4B">
              <w:rPr>
                <w:b/>
              </w:rPr>
              <w:t>KETERANGAN</w:t>
            </w:r>
          </w:p>
        </w:tc>
      </w:tr>
      <w:tr w:rsidR="00BD4AB9" w:rsidRPr="00FF4B4B" w14:paraId="53F5735B" w14:textId="77777777" w:rsidTr="00651809">
        <w:trPr>
          <w:trHeight w:val="485"/>
          <w:tblHeader/>
        </w:trPr>
        <w:tc>
          <w:tcPr>
            <w:tcW w:w="503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3FB536D" w14:textId="77777777" w:rsidR="00BD4AB9" w:rsidRPr="00FF4B4B" w:rsidRDefault="00EB49FD">
            <w:pPr>
              <w:spacing w:after="0"/>
              <w:ind w:left="-120"/>
              <w:jc w:val="center"/>
              <w:rPr>
                <w:b/>
              </w:rPr>
            </w:pPr>
            <w:r w:rsidRPr="00FF4B4B">
              <w:rPr>
                <w:b/>
              </w:rPr>
              <w:t>1</w:t>
            </w:r>
          </w:p>
        </w:tc>
        <w:tc>
          <w:tcPr>
            <w:tcW w:w="594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BBC352B" w14:textId="77777777" w:rsidR="00BD4AB9" w:rsidRPr="00FF4B4B" w:rsidRDefault="00EB49FD">
            <w:pPr>
              <w:spacing w:after="0"/>
              <w:ind w:left="-120"/>
              <w:jc w:val="center"/>
              <w:rPr>
                <w:b/>
              </w:rPr>
            </w:pPr>
            <w:r w:rsidRPr="00FF4B4B">
              <w:rPr>
                <w:b/>
              </w:rPr>
              <w:t>2</w:t>
            </w:r>
          </w:p>
        </w:tc>
        <w:tc>
          <w:tcPr>
            <w:tcW w:w="297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E5091C7" w14:textId="77777777" w:rsidR="00BD4AB9" w:rsidRPr="00FF4B4B" w:rsidRDefault="00EB49FD">
            <w:pPr>
              <w:spacing w:after="0"/>
              <w:ind w:left="-120"/>
              <w:jc w:val="center"/>
              <w:rPr>
                <w:b/>
              </w:rPr>
            </w:pPr>
            <w:r w:rsidRPr="00FF4B4B">
              <w:rPr>
                <w:b/>
              </w:rPr>
              <w:t>3</w:t>
            </w:r>
          </w:p>
        </w:tc>
      </w:tr>
      <w:tr w:rsidR="00BD4AB9" w:rsidRPr="00FF4B4B" w14:paraId="72AD6AF9" w14:textId="77777777">
        <w:trPr>
          <w:trHeight w:val="4755"/>
        </w:trPr>
        <w:tc>
          <w:tcPr>
            <w:tcW w:w="503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A5751C3" w14:textId="77777777" w:rsidR="00BD4AB9" w:rsidRPr="00FF4B4B" w:rsidRDefault="00EB49FD">
            <w:pPr>
              <w:spacing w:after="0"/>
              <w:jc w:val="left"/>
              <w:rPr>
                <w:b/>
              </w:rPr>
            </w:pPr>
            <w:r w:rsidRPr="00FF4B4B">
              <w:rPr>
                <w:b/>
              </w:rPr>
              <w:t>INPUT</w:t>
            </w:r>
          </w:p>
          <w:p w14:paraId="52E8684D" w14:textId="77777777" w:rsidR="00BD4AB9" w:rsidRPr="00FF4B4B" w:rsidRDefault="00EB49FD">
            <w:pPr>
              <w:spacing w:after="0"/>
              <w:jc w:val="left"/>
              <w:rPr>
                <w:b/>
              </w:rPr>
            </w:pPr>
            <w:r w:rsidRPr="00FF4B4B">
              <w:rPr>
                <w:b/>
              </w:rPr>
              <w:t>SDM :</w:t>
            </w:r>
          </w:p>
          <w:p w14:paraId="38F6303C" w14:textId="77777777" w:rsidR="00BD4AB9" w:rsidRPr="00FF4B4B" w:rsidRDefault="00EB49FD">
            <w:pPr>
              <w:spacing w:after="0"/>
              <w:jc w:val="left"/>
            </w:pPr>
            <w:r w:rsidRPr="00FF4B4B">
              <w:t>Mahasiswa</w:t>
            </w:r>
          </w:p>
          <w:p w14:paraId="57A5349A" w14:textId="77777777" w:rsidR="00BD4AB9" w:rsidRPr="00FF4B4B" w:rsidRDefault="00EB49FD">
            <w:pPr>
              <w:spacing w:after="0"/>
              <w:jc w:val="left"/>
              <w:rPr>
                <w:b/>
              </w:rPr>
            </w:pPr>
            <w:r w:rsidRPr="00FF4B4B">
              <w:rPr>
                <w:b/>
              </w:rPr>
              <w:t xml:space="preserve"> </w:t>
            </w:r>
          </w:p>
          <w:p w14:paraId="77DFEABB" w14:textId="77777777" w:rsidR="00BD4AB9" w:rsidRPr="00FF4B4B" w:rsidRDefault="00EB49FD">
            <w:pPr>
              <w:spacing w:after="0"/>
              <w:jc w:val="left"/>
              <w:rPr>
                <w:b/>
              </w:rPr>
            </w:pPr>
            <w:r w:rsidRPr="00FF4B4B">
              <w:rPr>
                <w:b/>
              </w:rPr>
              <w:t>Money:</w:t>
            </w:r>
          </w:p>
          <w:p w14:paraId="643D12A0" w14:textId="77777777" w:rsidR="00BD4AB9" w:rsidRPr="00FF4B4B" w:rsidRDefault="00EB49FD">
            <w:pPr>
              <w:spacing w:after="0"/>
              <w:jc w:val="left"/>
            </w:pPr>
            <w:r w:rsidRPr="00FF4B4B">
              <w:t>Biaya Bahan dan Konsumsi</w:t>
            </w:r>
          </w:p>
          <w:p w14:paraId="1600665C" w14:textId="77777777" w:rsidR="00BD4AB9" w:rsidRPr="00FF4B4B" w:rsidRDefault="00EB49FD">
            <w:pPr>
              <w:spacing w:after="0"/>
              <w:jc w:val="left"/>
              <w:rPr>
                <w:b/>
              </w:rPr>
            </w:pPr>
            <w:r w:rsidRPr="00FF4B4B">
              <w:rPr>
                <w:b/>
              </w:rPr>
              <w:t xml:space="preserve"> </w:t>
            </w:r>
          </w:p>
          <w:p w14:paraId="28638FEB" w14:textId="77777777" w:rsidR="00BD4AB9" w:rsidRPr="00FF4B4B" w:rsidRDefault="00EB49FD">
            <w:pPr>
              <w:spacing w:after="0"/>
              <w:jc w:val="left"/>
              <w:rPr>
                <w:b/>
              </w:rPr>
            </w:pPr>
            <w:r w:rsidRPr="00FF4B4B">
              <w:rPr>
                <w:b/>
              </w:rPr>
              <w:t>Material :</w:t>
            </w:r>
          </w:p>
          <w:p w14:paraId="0E950291" w14:textId="77777777" w:rsidR="00BD4AB9" w:rsidRPr="00FF4B4B" w:rsidRDefault="00EB49FD">
            <w:pPr>
              <w:spacing w:after="0"/>
              <w:jc w:val="left"/>
            </w:pPr>
            <w:r w:rsidRPr="00FF4B4B">
              <w:t>1.       Leaflet</w:t>
            </w:r>
          </w:p>
          <w:p w14:paraId="05902023" w14:textId="77777777" w:rsidR="00BD4AB9" w:rsidRPr="00FF4B4B" w:rsidRDefault="00EB49FD">
            <w:pPr>
              <w:spacing w:after="0"/>
              <w:jc w:val="left"/>
            </w:pPr>
            <w:r w:rsidRPr="00FF4B4B">
              <w:t>2.       Bahan pangan</w:t>
            </w:r>
          </w:p>
          <w:p w14:paraId="052D9FAE" w14:textId="77777777" w:rsidR="00BD4AB9" w:rsidRPr="00FF4B4B" w:rsidRDefault="00EB49FD">
            <w:pPr>
              <w:spacing w:after="0"/>
              <w:jc w:val="left"/>
            </w:pPr>
            <w:r w:rsidRPr="00FF4B4B">
              <w:t>3.       Alat memasak</w:t>
            </w:r>
          </w:p>
          <w:p w14:paraId="42539C32" w14:textId="77777777" w:rsidR="00BD4AB9" w:rsidRPr="00FF4B4B" w:rsidRDefault="00EB49FD">
            <w:pPr>
              <w:spacing w:after="0"/>
              <w:jc w:val="left"/>
            </w:pPr>
            <w:r w:rsidRPr="00FF4B4B">
              <w:t xml:space="preserve"> </w:t>
            </w:r>
          </w:p>
          <w:p w14:paraId="1C9BF6AB" w14:textId="77777777" w:rsidR="00BD4AB9" w:rsidRPr="00FF4B4B" w:rsidRDefault="00EB49FD">
            <w:pPr>
              <w:spacing w:after="0"/>
              <w:jc w:val="left"/>
            </w:pPr>
            <w:r w:rsidRPr="00FF4B4B">
              <w:rPr>
                <w:b/>
              </w:rPr>
              <w:t>Metode</w:t>
            </w:r>
            <w:r w:rsidRPr="00FF4B4B">
              <w:t xml:space="preserve"> :</w:t>
            </w:r>
          </w:p>
          <w:p w14:paraId="2652C30F" w14:textId="77777777" w:rsidR="00BD4AB9" w:rsidRPr="00FF4B4B" w:rsidRDefault="00EB49FD">
            <w:pPr>
              <w:spacing w:after="0"/>
              <w:jc w:val="left"/>
            </w:pPr>
            <w:r w:rsidRPr="00FF4B4B">
              <w:t>1.       Demonstrasi</w:t>
            </w:r>
          </w:p>
          <w:p w14:paraId="5011CE1F" w14:textId="77777777" w:rsidR="00BD4AB9" w:rsidRPr="00FF4B4B" w:rsidRDefault="00EB49FD">
            <w:pPr>
              <w:spacing w:after="0"/>
              <w:jc w:val="left"/>
            </w:pPr>
            <w:r w:rsidRPr="00FF4B4B">
              <w:t>2.       Diskusi</w:t>
            </w:r>
          </w:p>
          <w:p w14:paraId="561D5387" w14:textId="77777777" w:rsidR="00BD4AB9" w:rsidRPr="00FF4B4B" w:rsidRDefault="00EB49FD">
            <w:pPr>
              <w:spacing w:after="0"/>
              <w:jc w:val="left"/>
            </w:pPr>
            <w:r w:rsidRPr="00FF4B4B">
              <w:t>3.       Tanya jawab</w:t>
            </w:r>
          </w:p>
        </w:tc>
        <w:tc>
          <w:tcPr>
            <w:tcW w:w="594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E1A3AD5" w14:textId="77777777" w:rsidR="00BD4AB9" w:rsidRPr="00FF4B4B" w:rsidRDefault="00EB49FD">
            <w:pPr>
              <w:spacing w:after="0"/>
              <w:jc w:val="left"/>
            </w:pPr>
            <w:r w:rsidRPr="00FF4B4B">
              <w:t xml:space="preserve"> </w:t>
            </w:r>
          </w:p>
          <w:p w14:paraId="0F4FE096" w14:textId="77777777" w:rsidR="00BD4AB9" w:rsidRPr="00FF4B4B" w:rsidRDefault="00EB49FD">
            <w:pPr>
              <w:spacing w:after="0"/>
              <w:jc w:val="left"/>
            </w:pPr>
            <w:r w:rsidRPr="00FF4B4B">
              <w:rPr>
                <w:b/>
              </w:rPr>
              <w:t>SDM</w:t>
            </w:r>
            <w:r w:rsidRPr="00FF4B4B">
              <w:t xml:space="preserve"> :</w:t>
            </w:r>
          </w:p>
          <w:p w14:paraId="0667A0DB" w14:textId="77777777" w:rsidR="00BD4AB9" w:rsidRPr="00FF4B4B" w:rsidRDefault="00EB49FD">
            <w:pPr>
              <w:spacing w:after="0"/>
              <w:jc w:val="left"/>
            </w:pPr>
            <w:r w:rsidRPr="00FF4B4B">
              <w:t>Tersedianya mahasiswa sebagai pelaksana dalam kegiatan teknologi tepat guna</w:t>
            </w:r>
          </w:p>
          <w:p w14:paraId="5092942D" w14:textId="77777777" w:rsidR="00BD4AB9" w:rsidRPr="00FF4B4B" w:rsidRDefault="00EB49FD">
            <w:pPr>
              <w:spacing w:after="0"/>
              <w:jc w:val="left"/>
            </w:pPr>
            <w:r w:rsidRPr="00FF4B4B">
              <w:t xml:space="preserve"> </w:t>
            </w:r>
          </w:p>
          <w:p w14:paraId="224B590B" w14:textId="77777777" w:rsidR="00BD4AB9" w:rsidRPr="00FF4B4B" w:rsidRDefault="00EB49FD">
            <w:pPr>
              <w:spacing w:after="0"/>
              <w:jc w:val="left"/>
            </w:pPr>
            <w:r w:rsidRPr="00FF4B4B">
              <w:rPr>
                <w:b/>
              </w:rPr>
              <w:t>Money</w:t>
            </w:r>
            <w:r w:rsidRPr="00FF4B4B">
              <w:t xml:space="preserve"> :</w:t>
            </w:r>
          </w:p>
          <w:p w14:paraId="3FA3B48B" w14:textId="77777777" w:rsidR="00BD4AB9" w:rsidRPr="00FF4B4B" w:rsidRDefault="00EB49FD">
            <w:pPr>
              <w:spacing w:after="0"/>
              <w:jc w:val="left"/>
            </w:pPr>
            <w:r w:rsidRPr="00FF4B4B">
              <w:t>Tersedianya dana dalam penyelenggaraan demonstrasi masak</w:t>
            </w:r>
          </w:p>
          <w:p w14:paraId="0651FF28" w14:textId="77777777" w:rsidR="00BD4AB9" w:rsidRPr="00FF4B4B" w:rsidRDefault="00EB49FD">
            <w:pPr>
              <w:spacing w:after="0"/>
              <w:jc w:val="left"/>
            </w:pPr>
            <w:r w:rsidRPr="00FF4B4B">
              <w:t xml:space="preserve"> </w:t>
            </w:r>
          </w:p>
          <w:p w14:paraId="12B66006" w14:textId="77777777" w:rsidR="00BD4AB9" w:rsidRPr="00FF4B4B" w:rsidRDefault="00EB49FD">
            <w:pPr>
              <w:spacing w:after="0"/>
              <w:jc w:val="left"/>
            </w:pPr>
            <w:r w:rsidRPr="00FF4B4B">
              <w:rPr>
                <w:b/>
              </w:rPr>
              <w:t>Material</w:t>
            </w:r>
            <w:r w:rsidRPr="00FF4B4B">
              <w:t xml:space="preserve"> :</w:t>
            </w:r>
          </w:p>
          <w:p w14:paraId="798E8C62" w14:textId="77777777" w:rsidR="00BD4AB9" w:rsidRPr="00FF4B4B" w:rsidRDefault="00EB49FD">
            <w:pPr>
              <w:spacing w:after="0"/>
              <w:jc w:val="left"/>
            </w:pPr>
            <w:r w:rsidRPr="00FF4B4B">
              <w:t>Tersedianya material yang akan digunakan dalam kegiatan teknologi tepat guna</w:t>
            </w:r>
          </w:p>
          <w:p w14:paraId="6CAC935F" w14:textId="77777777" w:rsidR="00BD4AB9" w:rsidRPr="00FF4B4B" w:rsidRDefault="00EB49FD">
            <w:pPr>
              <w:spacing w:after="0"/>
              <w:jc w:val="left"/>
            </w:pPr>
            <w:r w:rsidRPr="00FF4B4B">
              <w:t xml:space="preserve"> </w:t>
            </w:r>
          </w:p>
          <w:p w14:paraId="339E8272" w14:textId="77777777" w:rsidR="00BD4AB9" w:rsidRPr="00FF4B4B" w:rsidRDefault="00BD4AB9">
            <w:pPr>
              <w:spacing w:after="0"/>
              <w:jc w:val="left"/>
            </w:pPr>
          </w:p>
        </w:tc>
        <w:tc>
          <w:tcPr>
            <w:tcW w:w="297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2FF2EA5" w14:textId="77777777" w:rsidR="00BD4AB9" w:rsidRPr="00FF4B4B" w:rsidRDefault="00EB49FD">
            <w:pPr>
              <w:spacing w:after="0"/>
              <w:jc w:val="left"/>
            </w:pPr>
            <w:r w:rsidRPr="00FF4B4B">
              <w:t xml:space="preserve"> </w:t>
            </w:r>
          </w:p>
        </w:tc>
      </w:tr>
      <w:tr w:rsidR="00BD4AB9" w:rsidRPr="00FF4B4B" w14:paraId="02FB08B2" w14:textId="77777777">
        <w:trPr>
          <w:trHeight w:val="7264"/>
        </w:trPr>
        <w:tc>
          <w:tcPr>
            <w:tcW w:w="503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1EDB60A" w14:textId="77777777" w:rsidR="00BD4AB9" w:rsidRPr="00FF4B4B" w:rsidRDefault="00EB49FD">
            <w:pPr>
              <w:spacing w:after="0"/>
              <w:jc w:val="left"/>
              <w:rPr>
                <w:b/>
              </w:rPr>
            </w:pPr>
            <w:r w:rsidRPr="00FF4B4B">
              <w:rPr>
                <w:b/>
              </w:rPr>
              <w:lastRenderedPageBreak/>
              <w:t>PROSES</w:t>
            </w:r>
          </w:p>
          <w:p w14:paraId="176D608C" w14:textId="77777777" w:rsidR="00BD4AB9" w:rsidRPr="00FF4B4B" w:rsidRDefault="00EB49FD">
            <w:pPr>
              <w:spacing w:after="0"/>
              <w:jc w:val="left"/>
              <w:rPr>
                <w:b/>
              </w:rPr>
            </w:pPr>
            <w:r w:rsidRPr="00FF4B4B">
              <w:rPr>
                <w:b/>
              </w:rPr>
              <w:t>Persiapan</w:t>
            </w:r>
          </w:p>
          <w:p w14:paraId="5A1D9634" w14:textId="77777777" w:rsidR="00BD4AB9" w:rsidRPr="00FF4B4B" w:rsidRDefault="00EB49FD">
            <w:pPr>
              <w:spacing w:after="0"/>
              <w:jc w:val="left"/>
            </w:pPr>
            <w:r w:rsidRPr="00FF4B4B">
              <w:t>1.       Melakukan uji coba pengembangan produk</w:t>
            </w:r>
          </w:p>
          <w:p w14:paraId="3C183457" w14:textId="77777777" w:rsidR="00BD4AB9" w:rsidRPr="00FF4B4B" w:rsidRDefault="00EB49FD">
            <w:pPr>
              <w:spacing w:after="0"/>
              <w:jc w:val="left"/>
            </w:pPr>
            <w:r w:rsidRPr="00FF4B4B">
              <w:t>2.       Mengurus perizinan kepada RW setempat mengenai waktu dan tempat pelaksanaan</w:t>
            </w:r>
          </w:p>
          <w:p w14:paraId="079CB338" w14:textId="77777777" w:rsidR="00BD4AB9" w:rsidRPr="00FF4B4B" w:rsidRDefault="00EB49FD">
            <w:pPr>
              <w:spacing w:after="0"/>
              <w:jc w:val="left"/>
            </w:pPr>
            <w:r w:rsidRPr="00FF4B4B">
              <w:t>3.       Menyiapkan alat dan bahan yang diperlukan untuk demo pembuatan produk</w:t>
            </w:r>
          </w:p>
          <w:p w14:paraId="21941502" w14:textId="77777777" w:rsidR="00BD4AB9" w:rsidRPr="00FF4B4B" w:rsidRDefault="00EB49FD">
            <w:pPr>
              <w:spacing w:after="0"/>
              <w:jc w:val="left"/>
            </w:pPr>
            <w:r w:rsidRPr="00FF4B4B">
              <w:t xml:space="preserve"> </w:t>
            </w:r>
          </w:p>
          <w:p w14:paraId="48F6A0E7" w14:textId="77777777" w:rsidR="00BD4AB9" w:rsidRPr="00FF4B4B" w:rsidRDefault="00EB49FD">
            <w:pPr>
              <w:spacing w:after="0"/>
              <w:jc w:val="left"/>
              <w:rPr>
                <w:b/>
              </w:rPr>
            </w:pPr>
            <w:r w:rsidRPr="00FF4B4B">
              <w:rPr>
                <w:b/>
              </w:rPr>
              <w:t>Pelaksanaan:</w:t>
            </w:r>
          </w:p>
          <w:p w14:paraId="38879A15" w14:textId="77777777" w:rsidR="00BD4AB9" w:rsidRPr="00FF4B4B" w:rsidRDefault="00EB49FD">
            <w:pPr>
              <w:spacing w:after="0"/>
              <w:jc w:val="left"/>
            </w:pPr>
            <w:r w:rsidRPr="00FF4B4B">
              <w:t>1.   Registrasi Kehadiran</w:t>
            </w:r>
          </w:p>
          <w:p w14:paraId="452EDB24" w14:textId="77777777" w:rsidR="00BD4AB9" w:rsidRPr="00FF4B4B" w:rsidRDefault="00EB49FD">
            <w:pPr>
              <w:spacing w:after="0"/>
              <w:jc w:val="left"/>
            </w:pPr>
            <w:r w:rsidRPr="00FF4B4B">
              <w:t>2.   Perkenalan</w:t>
            </w:r>
          </w:p>
          <w:p w14:paraId="3199C0CE" w14:textId="77777777" w:rsidR="00BD4AB9" w:rsidRPr="00FF4B4B" w:rsidRDefault="00EB49FD">
            <w:pPr>
              <w:spacing w:after="0"/>
              <w:jc w:val="left"/>
            </w:pPr>
            <w:r w:rsidRPr="00FF4B4B">
              <w:t>3.   Penjelasan Kegiatan</w:t>
            </w:r>
          </w:p>
          <w:p w14:paraId="728678AC" w14:textId="77777777" w:rsidR="00BD4AB9" w:rsidRPr="00FF4B4B" w:rsidRDefault="00EB49FD">
            <w:pPr>
              <w:spacing w:after="0"/>
              <w:jc w:val="left"/>
            </w:pPr>
            <w:r w:rsidRPr="00FF4B4B">
              <w:t>4.   Penjelasan produk yang akan didemokan</w:t>
            </w:r>
          </w:p>
          <w:p w14:paraId="2BD05685" w14:textId="77777777" w:rsidR="00BD4AB9" w:rsidRPr="00FF4B4B" w:rsidRDefault="00EB49FD">
            <w:pPr>
              <w:spacing w:after="0"/>
              <w:jc w:val="left"/>
            </w:pPr>
            <w:r w:rsidRPr="00FF4B4B">
              <w:t>5.   Demonstrasi</w:t>
            </w:r>
          </w:p>
          <w:p w14:paraId="729405DA" w14:textId="77777777" w:rsidR="00BD4AB9" w:rsidRPr="00FF4B4B" w:rsidRDefault="00EB49FD">
            <w:pPr>
              <w:spacing w:after="0"/>
              <w:jc w:val="left"/>
            </w:pPr>
            <w:r w:rsidRPr="00FF4B4B">
              <w:t>6.   Diskusi dan Tanya Jawab</w:t>
            </w:r>
          </w:p>
          <w:p w14:paraId="33B17EB9" w14:textId="77777777" w:rsidR="00BD4AB9" w:rsidRPr="00FF4B4B" w:rsidRDefault="00EB49FD">
            <w:pPr>
              <w:spacing w:after="0"/>
              <w:jc w:val="left"/>
            </w:pPr>
            <w:r w:rsidRPr="00FF4B4B">
              <w:t>7.   Penutup</w:t>
            </w:r>
          </w:p>
          <w:p w14:paraId="3B5742DE" w14:textId="77777777" w:rsidR="00BD4AB9" w:rsidRPr="00FF4B4B" w:rsidRDefault="00EB49FD">
            <w:pPr>
              <w:spacing w:after="0"/>
              <w:jc w:val="left"/>
            </w:pPr>
            <w:r w:rsidRPr="00FF4B4B">
              <w:t xml:space="preserve"> </w:t>
            </w:r>
          </w:p>
          <w:p w14:paraId="1DAD1950" w14:textId="77777777" w:rsidR="00BD4AB9" w:rsidRPr="00FF4B4B" w:rsidRDefault="00EB49FD">
            <w:pPr>
              <w:spacing w:after="0"/>
              <w:jc w:val="left"/>
              <w:rPr>
                <w:b/>
              </w:rPr>
            </w:pPr>
            <w:r w:rsidRPr="00FF4B4B">
              <w:rPr>
                <w:b/>
              </w:rPr>
              <w:t>Monitoring Evaluasi:</w:t>
            </w:r>
          </w:p>
          <w:p w14:paraId="14B0E3AA" w14:textId="77777777" w:rsidR="00BD4AB9" w:rsidRPr="00FF4B4B" w:rsidRDefault="00EB49FD">
            <w:pPr>
              <w:spacing w:after="0"/>
              <w:jc w:val="left"/>
            </w:pPr>
            <w:r w:rsidRPr="00FF4B4B">
              <w:t>1.       Observasi kehadiran peserta berdasarkan pengisian absen awal dan akhir</w:t>
            </w:r>
          </w:p>
        </w:tc>
        <w:tc>
          <w:tcPr>
            <w:tcW w:w="594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11A9CD0" w14:textId="77777777" w:rsidR="00BD4AB9" w:rsidRPr="00FF4B4B" w:rsidRDefault="00EB49FD">
            <w:pPr>
              <w:spacing w:after="0"/>
              <w:jc w:val="left"/>
              <w:rPr>
                <w:b/>
              </w:rPr>
            </w:pPr>
            <w:r w:rsidRPr="00FF4B4B">
              <w:rPr>
                <w:b/>
              </w:rPr>
              <w:t xml:space="preserve"> </w:t>
            </w:r>
          </w:p>
          <w:p w14:paraId="54FED045" w14:textId="77777777" w:rsidR="00BD4AB9" w:rsidRPr="00FF4B4B" w:rsidRDefault="00EB49FD">
            <w:pPr>
              <w:spacing w:after="0"/>
              <w:jc w:val="left"/>
              <w:rPr>
                <w:b/>
              </w:rPr>
            </w:pPr>
            <w:r w:rsidRPr="00FF4B4B">
              <w:rPr>
                <w:b/>
              </w:rPr>
              <w:t>Persiapan:</w:t>
            </w:r>
          </w:p>
          <w:p w14:paraId="4E88D8CF" w14:textId="77777777" w:rsidR="00BD4AB9" w:rsidRPr="00FF4B4B" w:rsidRDefault="00EB49FD">
            <w:pPr>
              <w:spacing w:after="0"/>
              <w:ind w:right="260"/>
              <w:jc w:val="left"/>
            </w:pPr>
            <w:r w:rsidRPr="00FF4B4B">
              <w:t>1.       tersedianya hasil uji coba pengembangan produk</w:t>
            </w:r>
          </w:p>
          <w:p w14:paraId="72F24CB2" w14:textId="77777777" w:rsidR="00BD4AB9" w:rsidRPr="00FF4B4B" w:rsidRDefault="00EB49FD">
            <w:pPr>
              <w:spacing w:after="0"/>
              <w:ind w:right="320"/>
              <w:jc w:val="left"/>
            </w:pPr>
            <w:r w:rsidRPr="00FF4B4B">
              <w:t>2.       tersedianya izin dari pihak RW</w:t>
            </w:r>
          </w:p>
          <w:p w14:paraId="54753E27" w14:textId="77777777" w:rsidR="00BD4AB9" w:rsidRPr="00FF4B4B" w:rsidRDefault="00EB49FD">
            <w:pPr>
              <w:spacing w:after="0"/>
              <w:ind w:right="540"/>
              <w:jc w:val="left"/>
            </w:pPr>
            <w:r w:rsidRPr="00FF4B4B">
              <w:t>3.       tersedianya alat dan bahan yang diperlukan untuk demo pembuatan produk</w:t>
            </w:r>
          </w:p>
          <w:p w14:paraId="30DE30D1" w14:textId="77777777" w:rsidR="00BD4AB9" w:rsidRPr="00FF4B4B" w:rsidRDefault="00BD4AB9">
            <w:pPr>
              <w:spacing w:after="0"/>
              <w:jc w:val="left"/>
              <w:rPr>
                <w:b/>
              </w:rPr>
            </w:pPr>
          </w:p>
          <w:p w14:paraId="570382D0" w14:textId="77777777" w:rsidR="00BD4AB9" w:rsidRPr="00FF4B4B" w:rsidRDefault="00EB49FD">
            <w:pPr>
              <w:spacing w:after="0"/>
              <w:jc w:val="left"/>
              <w:rPr>
                <w:b/>
              </w:rPr>
            </w:pPr>
            <w:r w:rsidRPr="00FF4B4B">
              <w:rPr>
                <w:b/>
              </w:rPr>
              <w:t>Pelaksanaan:</w:t>
            </w:r>
          </w:p>
          <w:p w14:paraId="3CBE4AF1" w14:textId="77777777" w:rsidR="00BD4AB9" w:rsidRPr="00FF4B4B" w:rsidRDefault="00EB49FD">
            <w:pPr>
              <w:spacing w:after="0"/>
              <w:ind w:right="140"/>
              <w:jc w:val="left"/>
            </w:pPr>
            <w:r w:rsidRPr="00FF4B4B">
              <w:t>Terlaksananya kegiatan mulai dari registrasi kehadiran sampai penutup kegiatan</w:t>
            </w:r>
          </w:p>
          <w:p w14:paraId="6B4DD02C" w14:textId="77777777" w:rsidR="00BD4AB9" w:rsidRPr="00FF4B4B" w:rsidRDefault="00EB49FD">
            <w:pPr>
              <w:spacing w:after="0"/>
              <w:jc w:val="left"/>
            </w:pPr>
            <w:r w:rsidRPr="00FF4B4B">
              <w:t xml:space="preserve"> </w:t>
            </w:r>
          </w:p>
          <w:p w14:paraId="233812E9" w14:textId="77777777" w:rsidR="00BD4AB9" w:rsidRPr="00FF4B4B" w:rsidRDefault="00EB49FD">
            <w:pPr>
              <w:spacing w:after="0"/>
              <w:jc w:val="left"/>
            </w:pPr>
            <w:r w:rsidRPr="00FF4B4B">
              <w:t xml:space="preserve"> </w:t>
            </w:r>
          </w:p>
          <w:p w14:paraId="393A2FEA" w14:textId="77777777" w:rsidR="00BD4AB9" w:rsidRPr="00FF4B4B" w:rsidRDefault="00EB49FD">
            <w:pPr>
              <w:spacing w:after="0"/>
              <w:jc w:val="left"/>
            </w:pPr>
            <w:r w:rsidRPr="00FF4B4B">
              <w:t xml:space="preserve"> </w:t>
            </w:r>
          </w:p>
          <w:p w14:paraId="084CF17D" w14:textId="77777777" w:rsidR="00BD4AB9" w:rsidRPr="00FF4B4B" w:rsidRDefault="00BD4AB9">
            <w:pPr>
              <w:spacing w:after="0"/>
              <w:jc w:val="left"/>
            </w:pPr>
          </w:p>
          <w:p w14:paraId="0AD8F4D9" w14:textId="77777777" w:rsidR="00BD4AB9" w:rsidRPr="00FF4B4B" w:rsidRDefault="00BD4AB9">
            <w:pPr>
              <w:spacing w:after="0"/>
              <w:jc w:val="left"/>
            </w:pPr>
          </w:p>
          <w:p w14:paraId="4035D14B" w14:textId="77777777" w:rsidR="00BD4AB9" w:rsidRPr="00FF4B4B" w:rsidRDefault="00BD4AB9">
            <w:pPr>
              <w:spacing w:after="0"/>
              <w:jc w:val="left"/>
            </w:pPr>
          </w:p>
          <w:p w14:paraId="6BAB0761" w14:textId="77777777" w:rsidR="00BD4AB9" w:rsidRPr="00FF4B4B" w:rsidRDefault="00EB49FD">
            <w:pPr>
              <w:spacing w:after="0"/>
              <w:jc w:val="left"/>
              <w:rPr>
                <w:b/>
              </w:rPr>
            </w:pPr>
            <w:r w:rsidRPr="00FF4B4B">
              <w:rPr>
                <w:b/>
              </w:rPr>
              <w:t>Monitoring dan</w:t>
            </w:r>
            <w:r w:rsidRPr="00FF4B4B">
              <w:t xml:space="preserve"> </w:t>
            </w:r>
            <w:r w:rsidRPr="00FF4B4B">
              <w:rPr>
                <w:b/>
              </w:rPr>
              <w:t>Evaluasi:</w:t>
            </w:r>
          </w:p>
          <w:p w14:paraId="1B470BFA" w14:textId="77777777" w:rsidR="00BD4AB9" w:rsidRPr="00FF4B4B" w:rsidRDefault="00EB49FD">
            <w:pPr>
              <w:spacing w:after="0"/>
              <w:jc w:val="left"/>
            </w:pPr>
            <w:r w:rsidRPr="00FF4B4B">
              <w:t xml:space="preserve">1.       </w:t>
            </w:r>
            <w:sdt>
              <w:sdtPr>
                <w:tag w:val="goog_rdk_4"/>
                <w:id w:val="-869446285"/>
              </w:sdtPr>
              <w:sdtEndPr/>
              <w:sdtContent>
                <w:r w:rsidRPr="00FF4B4B">
                  <w:rPr>
                    <w:rFonts w:eastAsia="Gungsuh"/>
                  </w:rPr>
                  <w:t>Persentase kehadiran mencapai ≥ 80%</w:t>
                </w:r>
              </w:sdtContent>
            </w:sdt>
          </w:p>
        </w:tc>
        <w:tc>
          <w:tcPr>
            <w:tcW w:w="297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FA3337D" w14:textId="77777777" w:rsidR="00BD4AB9" w:rsidRPr="00FF4B4B" w:rsidRDefault="00EB49FD">
            <w:pPr>
              <w:spacing w:before="240" w:after="240"/>
              <w:jc w:val="left"/>
            </w:pPr>
            <w:r w:rsidRPr="00FF4B4B">
              <w:t xml:space="preserve"> </w:t>
            </w:r>
          </w:p>
        </w:tc>
      </w:tr>
      <w:tr w:rsidR="00BD4AB9" w:rsidRPr="00FF4B4B" w14:paraId="61BF1F0F" w14:textId="77777777">
        <w:trPr>
          <w:trHeight w:val="3320"/>
        </w:trPr>
        <w:tc>
          <w:tcPr>
            <w:tcW w:w="503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38956AC" w14:textId="77777777" w:rsidR="00BD4AB9" w:rsidRPr="00FF4B4B" w:rsidRDefault="00EB49FD">
            <w:pPr>
              <w:spacing w:after="0"/>
              <w:jc w:val="left"/>
              <w:rPr>
                <w:b/>
              </w:rPr>
            </w:pPr>
            <w:r w:rsidRPr="00FF4B4B">
              <w:rPr>
                <w:b/>
              </w:rPr>
              <w:lastRenderedPageBreak/>
              <w:t>OUTPUT :</w:t>
            </w:r>
          </w:p>
          <w:p w14:paraId="76CF05A9" w14:textId="77777777" w:rsidR="00BD4AB9" w:rsidRPr="00FF4B4B" w:rsidRDefault="00EB49FD">
            <w:pPr>
              <w:spacing w:after="0"/>
            </w:pPr>
            <w:r w:rsidRPr="00FF4B4B">
              <w:t xml:space="preserve">1.   </w:t>
            </w:r>
            <w:r w:rsidRPr="00FF4B4B">
              <w:tab/>
              <w:t>Meningkatkan pengetahuan mengenai manfaat pengolahan pangan lokal menjadi produk bernilai gizi tinggi</w:t>
            </w:r>
          </w:p>
          <w:p w14:paraId="7F191B01" w14:textId="77777777" w:rsidR="00BD4AB9" w:rsidRPr="00FF4B4B" w:rsidRDefault="00EB49FD">
            <w:pPr>
              <w:spacing w:after="0"/>
            </w:pPr>
            <w:r w:rsidRPr="00FF4B4B">
              <w:t xml:space="preserve">2.   </w:t>
            </w:r>
            <w:r w:rsidRPr="00FF4B4B">
              <w:tab/>
              <w:t>Meningkatkan kemampuan mengolah pangan lokal menjadi produk bernilai gizi tinggi</w:t>
            </w:r>
          </w:p>
          <w:p w14:paraId="012DE3E3" w14:textId="77777777" w:rsidR="00BD4AB9" w:rsidRPr="00FF4B4B" w:rsidRDefault="00EB49FD">
            <w:pPr>
              <w:spacing w:after="0"/>
            </w:pPr>
            <w:r w:rsidRPr="00FF4B4B">
              <w:t xml:space="preserve">3.   </w:t>
            </w:r>
            <w:r w:rsidRPr="00FF4B4B">
              <w:tab/>
              <w:t>Meningkatkan keterampilan kader dalam membuat produk pengembangan dari pangan lokal</w:t>
            </w:r>
          </w:p>
        </w:tc>
        <w:tc>
          <w:tcPr>
            <w:tcW w:w="594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88C2BF1" w14:textId="77777777" w:rsidR="00BD4AB9" w:rsidRPr="00FF4B4B" w:rsidRDefault="00EB49FD">
            <w:pPr>
              <w:spacing w:after="0"/>
            </w:pPr>
            <w:r w:rsidRPr="00FF4B4B">
              <w:t xml:space="preserve"> </w:t>
            </w:r>
          </w:p>
          <w:p w14:paraId="147EAA66" w14:textId="77777777" w:rsidR="00BD4AB9" w:rsidRPr="00FF4B4B" w:rsidRDefault="00EB49FD">
            <w:pPr>
              <w:spacing w:after="0"/>
            </w:pPr>
            <w:r w:rsidRPr="00FF4B4B">
              <w:t xml:space="preserve">1.   </w:t>
            </w:r>
            <w:r w:rsidRPr="00FF4B4B">
              <w:tab/>
              <w:t>Meningkatnya pengetahuan kader mengenai manfaat pengolahan pangan lokal menjadi produk bernilai gizi tinggi</w:t>
            </w:r>
          </w:p>
          <w:p w14:paraId="5A5BD4EF" w14:textId="77777777" w:rsidR="00BD4AB9" w:rsidRPr="00FF4B4B" w:rsidRDefault="00EB49FD">
            <w:pPr>
              <w:spacing w:after="0"/>
            </w:pPr>
            <w:r w:rsidRPr="00FF4B4B">
              <w:t xml:space="preserve">2.   </w:t>
            </w:r>
            <w:r w:rsidRPr="00FF4B4B">
              <w:tab/>
              <w:t>meningkatnya kemampuan kader mengolah pangan lokal menjadi produk bernilai gizi tinggi</w:t>
            </w:r>
          </w:p>
          <w:p w14:paraId="1004B26A" w14:textId="77777777" w:rsidR="00BD4AB9" w:rsidRPr="00FF4B4B" w:rsidRDefault="00EB49FD">
            <w:pPr>
              <w:spacing w:after="0"/>
            </w:pPr>
            <w:r w:rsidRPr="00FF4B4B">
              <w:t xml:space="preserve">3.   </w:t>
            </w:r>
            <w:r w:rsidRPr="00FF4B4B">
              <w:tab/>
              <w:t>Meningkatnya keterampilan kader dalam membuat produk pengembangan dari pangan lokal</w:t>
            </w:r>
          </w:p>
          <w:p w14:paraId="1F3D3AF7" w14:textId="77777777" w:rsidR="00BD4AB9" w:rsidRPr="00FF4B4B" w:rsidRDefault="00EB49FD">
            <w:pPr>
              <w:spacing w:after="0"/>
              <w:rPr>
                <w:color w:val="FF0000"/>
              </w:rPr>
            </w:pPr>
            <w:r w:rsidRPr="00FF4B4B">
              <w:rPr>
                <w:color w:val="FF0000"/>
              </w:rPr>
              <w:t xml:space="preserve"> </w:t>
            </w:r>
          </w:p>
        </w:tc>
        <w:tc>
          <w:tcPr>
            <w:tcW w:w="297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B0BE0E3" w14:textId="77777777" w:rsidR="00BD4AB9" w:rsidRPr="00FF4B4B" w:rsidRDefault="00EB49FD">
            <w:pPr>
              <w:spacing w:before="240" w:after="240"/>
              <w:jc w:val="left"/>
            </w:pPr>
            <w:r w:rsidRPr="00FF4B4B">
              <w:t xml:space="preserve"> </w:t>
            </w:r>
          </w:p>
        </w:tc>
      </w:tr>
      <w:tr w:rsidR="00BD4AB9" w:rsidRPr="00FF4B4B" w14:paraId="23D87D75" w14:textId="77777777">
        <w:trPr>
          <w:trHeight w:val="1790"/>
        </w:trPr>
        <w:tc>
          <w:tcPr>
            <w:tcW w:w="503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C175DEF" w14:textId="77777777" w:rsidR="00BD4AB9" w:rsidRPr="00FF4B4B" w:rsidRDefault="00EB49FD">
            <w:pPr>
              <w:spacing w:after="0"/>
              <w:jc w:val="left"/>
              <w:rPr>
                <w:b/>
              </w:rPr>
            </w:pPr>
            <w:r w:rsidRPr="00FF4B4B">
              <w:rPr>
                <w:b/>
              </w:rPr>
              <w:t>OUTCOME :</w:t>
            </w:r>
          </w:p>
          <w:p w14:paraId="277B91B6" w14:textId="77777777" w:rsidR="00BD4AB9" w:rsidRPr="00FF4B4B" w:rsidRDefault="00EB49FD">
            <w:pPr>
              <w:spacing w:after="0"/>
              <w:jc w:val="left"/>
            </w:pPr>
            <w:r w:rsidRPr="00FF4B4B">
              <w:rPr>
                <w:highlight w:val="white"/>
              </w:rPr>
              <w:t>Meningkatkan divertifikasi ketersediaan olahan pangan dan meningkatkan asupan makanan sehat masyarakat di masing-masing kelurahan (7 kelurahan) yang berada di Kecamatan Leuwiliang</w:t>
            </w:r>
            <w:r w:rsidRPr="00FF4B4B">
              <w:t>.</w:t>
            </w:r>
          </w:p>
        </w:tc>
        <w:tc>
          <w:tcPr>
            <w:tcW w:w="594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A91BE92" w14:textId="77777777" w:rsidR="00BD4AB9" w:rsidRPr="00FF4B4B" w:rsidRDefault="00EB49FD">
            <w:pPr>
              <w:spacing w:after="0"/>
              <w:jc w:val="left"/>
            </w:pPr>
            <w:r w:rsidRPr="00FF4B4B">
              <w:t xml:space="preserve"> </w:t>
            </w:r>
          </w:p>
          <w:p w14:paraId="5448BD81" w14:textId="77777777" w:rsidR="00BD4AB9" w:rsidRPr="00FF4B4B" w:rsidRDefault="00EB49FD">
            <w:pPr>
              <w:spacing w:after="0"/>
              <w:jc w:val="left"/>
            </w:pPr>
            <w:r w:rsidRPr="00FF4B4B">
              <w:t xml:space="preserve">Diversifikasi ketersediaan pangan lokal dan asupan makanan sehat masyarakat di </w:t>
            </w:r>
            <w:r w:rsidRPr="00FF4B4B">
              <w:rPr>
                <w:highlight w:val="white"/>
              </w:rPr>
              <w:t>masing-masing kelurahan (7 kelurahan) yang berada di Kecamatan Leuwiliang</w:t>
            </w:r>
            <w:r w:rsidRPr="00FF4B4B">
              <w:t xml:space="preserve"> meningkat</w:t>
            </w:r>
          </w:p>
        </w:tc>
        <w:tc>
          <w:tcPr>
            <w:tcW w:w="297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59AEF3C" w14:textId="77777777" w:rsidR="00BD4AB9" w:rsidRPr="00FF4B4B" w:rsidRDefault="00EB49FD">
            <w:pPr>
              <w:spacing w:before="240" w:after="240"/>
              <w:jc w:val="left"/>
            </w:pPr>
            <w:r w:rsidRPr="00FF4B4B">
              <w:t xml:space="preserve"> </w:t>
            </w:r>
          </w:p>
        </w:tc>
      </w:tr>
    </w:tbl>
    <w:p w14:paraId="4351AEDF" w14:textId="77777777" w:rsidR="00BD4AB9" w:rsidRPr="00FF4B4B" w:rsidRDefault="00EB49FD">
      <w:pPr>
        <w:spacing w:before="240" w:after="240"/>
        <w:jc w:val="left"/>
      </w:pPr>
      <w:proofErr w:type="gramStart"/>
      <w:r w:rsidRPr="00FF4B4B">
        <w:t>Pembimbing :</w:t>
      </w:r>
      <w:proofErr w:type="gramEnd"/>
      <w:r w:rsidRPr="00FF4B4B">
        <w:t xml:space="preserve"> ................................................                                                                           .............., .....................   2022</w:t>
      </w:r>
    </w:p>
    <w:p w14:paraId="2FAE71C9" w14:textId="77777777" w:rsidR="00BD4AB9" w:rsidRPr="00FF4B4B" w:rsidRDefault="00EB49FD">
      <w:pPr>
        <w:spacing w:before="240" w:after="240"/>
        <w:jc w:val="left"/>
      </w:pPr>
      <w:r w:rsidRPr="00FF4B4B">
        <w:br w:type="page"/>
      </w:r>
    </w:p>
    <w:p w14:paraId="524FFE84" w14:textId="77777777" w:rsidR="00BD4AB9" w:rsidRPr="00FF4B4B" w:rsidRDefault="00EB49FD" w:rsidP="003A781A">
      <w:pPr>
        <w:spacing w:after="0"/>
        <w:ind w:left="-992" w:firstLine="992"/>
        <w:jc w:val="left"/>
        <w:rPr>
          <w:b/>
        </w:rPr>
      </w:pPr>
      <w:r w:rsidRPr="00FF4B4B">
        <w:rPr>
          <w:b/>
        </w:rPr>
        <w:lastRenderedPageBreak/>
        <w:t>Planning of Action (POA) PMBA</w:t>
      </w:r>
    </w:p>
    <w:p w14:paraId="61E3E744" w14:textId="77777777" w:rsidR="00BD4AB9" w:rsidRPr="00FF4B4B" w:rsidRDefault="00BD4AB9">
      <w:pPr>
        <w:spacing w:after="0"/>
        <w:jc w:val="left"/>
      </w:pPr>
    </w:p>
    <w:p w14:paraId="7F2C0952" w14:textId="77777777" w:rsidR="00BD4AB9" w:rsidRPr="00FF4B4B" w:rsidRDefault="00BD4AB9">
      <w:pPr>
        <w:spacing w:after="0"/>
        <w:jc w:val="left"/>
        <w:rPr>
          <w:b/>
        </w:rPr>
      </w:pPr>
    </w:p>
    <w:p w14:paraId="576E8506" w14:textId="77777777" w:rsidR="00BD4AB9" w:rsidRPr="00FF4B4B" w:rsidRDefault="00EB49FD">
      <w:pPr>
        <w:spacing w:after="0"/>
        <w:jc w:val="center"/>
        <w:rPr>
          <w:b/>
        </w:rPr>
      </w:pPr>
      <w:r w:rsidRPr="00FF4B4B">
        <w:rPr>
          <w:b/>
        </w:rPr>
        <w:t>POA INTERVENSI PANGAN - GIZI - KESEHATAN</w:t>
      </w:r>
    </w:p>
    <w:p w14:paraId="45F2294C" w14:textId="77777777" w:rsidR="00BD4AB9" w:rsidRPr="00FF4B4B" w:rsidRDefault="00EB49FD">
      <w:pPr>
        <w:spacing w:after="0"/>
        <w:jc w:val="center"/>
        <w:rPr>
          <w:b/>
        </w:rPr>
      </w:pPr>
      <w:r w:rsidRPr="00FF4B4B">
        <w:rPr>
          <w:b/>
        </w:rPr>
        <w:t>INTERVENSI/PROYEK/</w:t>
      </w:r>
      <w:proofErr w:type="gramStart"/>
      <w:r w:rsidRPr="00FF4B4B">
        <w:rPr>
          <w:b/>
        </w:rPr>
        <w:t>PROGRAM :</w:t>
      </w:r>
      <w:proofErr w:type="gramEnd"/>
      <w:r w:rsidRPr="00FF4B4B">
        <w:rPr>
          <w:b/>
        </w:rPr>
        <w:t xml:space="preserve"> Penyuluhan dan Demonstrasi Pemberian Makanan Bayi dan Anak (PMBA)</w:t>
      </w:r>
    </w:p>
    <w:p w14:paraId="76271495" w14:textId="77777777" w:rsidR="00BD4AB9" w:rsidRPr="00FF4B4B" w:rsidRDefault="00BD4AB9">
      <w:pPr>
        <w:spacing w:after="0"/>
        <w:jc w:val="center"/>
        <w:rPr>
          <w:b/>
        </w:rPr>
      </w:pPr>
    </w:p>
    <w:p w14:paraId="544D9F60" w14:textId="77777777" w:rsidR="00BD4AB9" w:rsidRPr="00FF4B4B" w:rsidRDefault="00EB49FD">
      <w:pPr>
        <w:spacing w:after="0" w:line="240" w:lineRule="auto"/>
        <w:jc w:val="left"/>
      </w:pPr>
      <w:r w:rsidRPr="00FF4B4B">
        <w:t xml:space="preserve">Kelompok/ Judul </w:t>
      </w:r>
      <w:proofErr w:type="gramStart"/>
      <w:r w:rsidRPr="00FF4B4B">
        <w:t>Intervensi :</w:t>
      </w:r>
      <w:proofErr w:type="gramEnd"/>
      <w:r w:rsidRPr="00FF4B4B">
        <w:t xml:space="preserve"> PMBA</w:t>
      </w:r>
      <w:r w:rsidRPr="00FF4B4B">
        <w:tab/>
      </w:r>
      <w:r w:rsidRPr="00FF4B4B">
        <w:tab/>
      </w:r>
      <w:r w:rsidRPr="00FF4B4B">
        <w:tab/>
      </w:r>
    </w:p>
    <w:p w14:paraId="40E7FA78" w14:textId="77777777" w:rsidR="00BD4AB9" w:rsidRPr="00FF4B4B" w:rsidRDefault="00EB49FD">
      <w:pPr>
        <w:spacing w:after="0" w:line="240" w:lineRule="auto"/>
        <w:jc w:val="left"/>
      </w:pPr>
      <w:r w:rsidRPr="00FF4B4B">
        <w:tab/>
      </w:r>
      <w:r w:rsidRPr="00FF4B4B">
        <w:tab/>
      </w:r>
      <w:r w:rsidRPr="00FF4B4B">
        <w:tab/>
      </w:r>
      <w:r w:rsidRPr="00FF4B4B">
        <w:tab/>
      </w:r>
      <w:r w:rsidRPr="00FF4B4B">
        <w:tab/>
      </w:r>
      <w:r w:rsidRPr="00FF4B4B">
        <w:tab/>
      </w:r>
      <w:r w:rsidRPr="00FF4B4B">
        <w:tab/>
      </w:r>
      <w:r w:rsidRPr="00FF4B4B">
        <w:tab/>
      </w:r>
      <w:r w:rsidRPr="00FF4B4B">
        <w:tab/>
      </w:r>
    </w:p>
    <w:tbl>
      <w:tblPr>
        <w:tblStyle w:val="af9"/>
        <w:tblW w:w="15600" w:type="dxa"/>
        <w:tblInd w:w="-8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20"/>
        <w:gridCol w:w="1605"/>
        <w:gridCol w:w="1215"/>
        <w:gridCol w:w="2700"/>
        <w:gridCol w:w="1155"/>
        <w:gridCol w:w="1320"/>
        <w:gridCol w:w="1095"/>
        <w:gridCol w:w="1140"/>
        <w:gridCol w:w="1245"/>
        <w:gridCol w:w="1335"/>
        <w:gridCol w:w="1170"/>
      </w:tblGrid>
      <w:tr w:rsidR="00BD4AB9" w:rsidRPr="00FF4B4B" w14:paraId="691857CC" w14:textId="77777777" w:rsidTr="00C60B7C">
        <w:trPr>
          <w:trHeight w:val="440"/>
          <w:tblHeader/>
        </w:trPr>
        <w:tc>
          <w:tcPr>
            <w:tcW w:w="1620" w:type="dxa"/>
            <w:vMerge w:val="restart"/>
            <w:shd w:val="clear" w:color="auto" w:fill="auto"/>
            <w:tcMar>
              <w:top w:w="100" w:type="dxa"/>
              <w:left w:w="100" w:type="dxa"/>
              <w:bottom w:w="100" w:type="dxa"/>
              <w:right w:w="100" w:type="dxa"/>
            </w:tcMar>
          </w:tcPr>
          <w:p w14:paraId="1E80AA35" w14:textId="77777777" w:rsidR="00BD4AB9" w:rsidRPr="00FF4B4B" w:rsidRDefault="00EB49FD">
            <w:pPr>
              <w:widowControl w:val="0"/>
              <w:spacing w:after="0" w:line="240" w:lineRule="auto"/>
              <w:jc w:val="center"/>
              <w:rPr>
                <w:b/>
              </w:rPr>
            </w:pPr>
            <w:r w:rsidRPr="00FF4B4B">
              <w:rPr>
                <w:b/>
              </w:rPr>
              <w:t>Deskripsi intervensi</w:t>
            </w:r>
          </w:p>
        </w:tc>
        <w:tc>
          <w:tcPr>
            <w:tcW w:w="1605" w:type="dxa"/>
            <w:vMerge w:val="restart"/>
            <w:shd w:val="clear" w:color="auto" w:fill="auto"/>
            <w:tcMar>
              <w:top w:w="100" w:type="dxa"/>
              <w:left w:w="100" w:type="dxa"/>
              <w:bottom w:w="100" w:type="dxa"/>
              <w:right w:w="100" w:type="dxa"/>
            </w:tcMar>
          </w:tcPr>
          <w:p w14:paraId="490E7A36" w14:textId="77777777" w:rsidR="00BD4AB9" w:rsidRPr="00FF4B4B" w:rsidRDefault="00EB49FD">
            <w:pPr>
              <w:widowControl w:val="0"/>
              <w:spacing w:after="0" w:line="240" w:lineRule="auto"/>
              <w:jc w:val="center"/>
              <w:rPr>
                <w:b/>
              </w:rPr>
            </w:pPr>
            <w:r w:rsidRPr="00FF4B4B">
              <w:rPr>
                <w:b/>
              </w:rPr>
              <w:t>Tujuan Umum Tujuan Khusus</w:t>
            </w:r>
          </w:p>
        </w:tc>
        <w:tc>
          <w:tcPr>
            <w:tcW w:w="1215" w:type="dxa"/>
            <w:vMerge w:val="restart"/>
            <w:shd w:val="clear" w:color="auto" w:fill="auto"/>
            <w:tcMar>
              <w:top w:w="100" w:type="dxa"/>
              <w:left w:w="100" w:type="dxa"/>
              <w:bottom w:w="100" w:type="dxa"/>
              <w:right w:w="100" w:type="dxa"/>
            </w:tcMar>
          </w:tcPr>
          <w:p w14:paraId="4B7343FB" w14:textId="77777777" w:rsidR="00BD4AB9" w:rsidRPr="00FF4B4B" w:rsidRDefault="00EB49FD">
            <w:pPr>
              <w:widowControl w:val="0"/>
              <w:spacing w:after="0" w:line="240" w:lineRule="auto"/>
              <w:jc w:val="center"/>
              <w:rPr>
                <w:b/>
              </w:rPr>
            </w:pPr>
            <w:r w:rsidRPr="00FF4B4B">
              <w:rPr>
                <w:b/>
              </w:rPr>
              <w:t>Target &amp; Sasaran Langsung</w:t>
            </w:r>
          </w:p>
        </w:tc>
        <w:tc>
          <w:tcPr>
            <w:tcW w:w="2700" w:type="dxa"/>
            <w:vMerge w:val="restart"/>
            <w:shd w:val="clear" w:color="auto" w:fill="auto"/>
            <w:tcMar>
              <w:top w:w="100" w:type="dxa"/>
              <w:left w:w="100" w:type="dxa"/>
              <w:bottom w:w="100" w:type="dxa"/>
              <w:right w:w="100" w:type="dxa"/>
            </w:tcMar>
          </w:tcPr>
          <w:p w14:paraId="2003D046" w14:textId="77777777" w:rsidR="00BD4AB9" w:rsidRPr="00FF4B4B" w:rsidRDefault="00EB49FD">
            <w:pPr>
              <w:widowControl w:val="0"/>
              <w:spacing w:after="0" w:line="240" w:lineRule="auto"/>
              <w:jc w:val="center"/>
              <w:rPr>
                <w:b/>
              </w:rPr>
            </w:pPr>
            <w:r w:rsidRPr="00FF4B4B">
              <w:rPr>
                <w:b/>
              </w:rPr>
              <w:t>Rincian Kegiatan</w:t>
            </w:r>
          </w:p>
        </w:tc>
        <w:tc>
          <w:tcPr>
            <w:tcW w:w="5955" w:type="dxa"/>
            <w:gridSpan w:val="5"/>
            <w:shd w:val="clear" w:color="auto" w:fill="auto"/>
            <w:tcMar>
              <w:top w:w="100" w:type="dxa"/>
              <w:left w:w="100" w:type="dxa"/>
              <w:bottom w:w="100" w:type="dxa"/>
              <w:right w:w="100" w:type="dxa"/>
            </w:tcMar>
          </w:tcPr>
          <w:p w14:paraId="4D59C9F9" w14:textId="77777777" w:rsidR="00BD4AB9" w:rsidRPr="00FF4B4B" w:rsidRDefault="00EB49FD">
            <w:pPr>
              <w:widowControl w:val="0"/>
              <w:spacing w:after="0" w:line="240" w:lineRule="auto"/>
              <w:jc w:val="center"/>
              <w:rPr>
                <w:b/>
              </w:rPr>
            </w:pPr>
            <w:r w:rsidRPr="00FF4B4B">
              <w:rPr>
                <w:b/>
              </w:rPr>
              <w:t>Strategi kegiatan</w:t>
            </w:r>
          </w:p>
        </w:tc>
        <w:tc>
          <w:tcPr>
            <w:tcW w:w="2505" w:type="dxa"/>
            <w:gridSpan w:val="2"/>
            <w:shd w:val="clear" w:color="auto" w:fill="auto"/>
            <w:tcMar>
              <w:top w:w="100" w:type="dxa"/>
              <w:left w:w="100" w:type="dxa"/>
              <w:bottom w:w="100" w:type="dxa"/>
              <w:right w:w="100" w:type="dxa"/>
            </w:tcMar>
          </w:tcPr>
          <w:p w14:paraId="08A6264F" w14:textId="77777777" w:rsidR="00BD4AB9" w:rsidRPr="00FF4B4B" w:rsidRDefault="00EB49FD">
            <w:pPr>
              <w:widowControl w:val="0"/>
              <w:spacing w:after="0" w:line="240" w:lineRule="auto"/>
              <w:jc w:val="center"/>
              <w:rPr>
                <w:b/>
              </w:rPr>
            </w:pPr>
            <w:r w:rsidRPr="00FF4B4B">
              <w:rPr>
                <w:b/>
              </w:rPr>
              <w:t xml:space="preserve">Sumber daya </w:t>
            </w:r>
          </w:p>
        </w:tc>
      </w:tr>
      <w:tr w:rsidR="00BD4AB9" w:rsidRPr="00FF4B4B" w14:paraId="3851ACBF" w14:textId="77777777" w:rsidTr="00C60B7C">
        <w:trPr>
          <w:trHeight w:val="440"/>
          <w:tblHeader/>
        </w:trPr>
        <w:tc>
          <w:tcPr>
            <w:tcW w:w="1620" w:type="dxa"/>
            <w:vMerge/>
            <w:shd w:val="clear" w:color="auto" w:fill="auto"/>
            <w:tcMar>
              <w:top w:w="100" w:type="dxa"/>
              <w:left w:w="100" w:type="dxa"/>
              <w:bottom w:w="100" w:type="dxa"/>
              <w:right w:w="100" w:type="dxa"/>
            </w:tcMar>
          </w:tcPr>
          <w:p w14:paraId="65ED28AA" w14:textId="77777777" w:rsidR="00BD4AB9" w:rsidRPr="00FF4B4B" w:rsidRDefault="00BD4AB9">
            <w:pPr>
              <w:widowControl w:val="0"/>
              <w:spacing w:after="0" w:line="240" w:lineRule="auto"/>
              <w:jc w:val="left"/>
            </w:pPr>
          </w:p>
        </w:tc>
        <w:tc>
          <w:tcPr>
            <w:tcW w:w="1605" w:type="dxa"/>
            <w:vMerge/>
            <w:shd w:val="clear" w:color="auto" w:fill="auto"/>
            <w:tcMar>
              <w:top w:w="100" w:type="dxa"/>
              <w:left w:w="100" w:type="dxa"/>
              <w:bottom w:w="100" w:type="dxa"/>
              <w:right w:w="100" w:type="dxa"/>
            </w:tcMar>
          </w:tcPr>
          <w:p w14:paraId="563DEFC0" w14:textId="77777777" w:rsidR="00BD4AB9" w:rsidRPr="00FF4B4B" w:rsidRDefault="00BD4AB9">
            <w:pPr>
              <w:widowControl w:val="0"/>
              <w:spacing w:after="0" w:line="240" w:lineRule="auto"/>
              <w:jc w:val="left"/>
            </w:pPr>
          </w:p>
        </w:tc>
        <w:tc>
          <w:tcPr>
            <w:tcW w:w="1215" w:type="dxa"/>
            <w:vMerge/>
            <w:shd w:val="clear" w:color="auto" w:fill="auto"/>
            <w:tcMar>
              <w:top w:w="100" w:type="dxa"/>
              <w:left w:w="100" w:type="dxa"/>
              <w:bottom w:w="100" w:type="dxa"/>
              <w:right w:w="100" w:type="dxa"/>
            </w:tcMar>
          </w:tcPr>
          <w:p w14:paraId="21238B78" w14:textId="77777777" w:rsidR="00BD4AB9" w:rsidRPr="00FF4B4B" w:rsidRDefault="00BD4AB9">
            <w:pPr>
              <w:widowControl w:val="0"/>
              <w:spacing w:after="0" w:line="240" w:lineRule="auto"/>
              <w:jc w:val="left"/>
            </w:pPr>
          </w:p>
        </w:tc>
        <w:tc>
          <w:tcPr>
            <w:tcW w:w="2700" w:type="dxa"/>
            <w:vMerge/>
            <w:shd w:val="clear" w:color="auto" w:fill="auto"/>
            <w:tcMar>
              <w:top w:w="100" w:type="dxa"/>
              <w:left w:w="100" w:type="dxa"/>
              <w:bottom w:w="100" w:type="dxa"/>
              <w:right w:w="100" w:type="dxa"/>
            </w:tcMar>
          </w:tcPr>
          <w:p w14:paraId="6BAA3197" w14:textId="77777777" w:rsidR="00BD4AB9" w:rsidRPr="00FF4B4B" w:rsidRDefault="00BD4AB9">
            <w:pPr>
              <w:widowControl w:val="0"/>
              <w:spacing w:after="0" w:line="240" w:lineRule="auto"/>
              <w:jc w:val="left"/>
            </w:pPr>
          </w:p>
        </w:tc>
        <w:tc>
          <w:tcPr>
            <w:tcW w:w="2475" w:type="dxa"/>
            <w:gridSpan w:val="2"/>
            <w:shd w:val="clear" w:color="auto" w:fill="auto"/>
            <w:tcMar>
              <w:top w:w="100" w:type="dxa"/>
              <w:left w:w="100" w:type="dxa"/>
              <w:bottom w:w="100" w:type="dxa"/>
              <w:right w:w="100" w:type="dxa"/>
            </w:tcMar>
          </w:tcPr>
          <w:p w14:paraId="7B3D5421" w14:textId="77777777" w:rsidR="00BD4AB9" w:rsidRPr="00FF4B4B" w:rsidRDefault="00EB49FD">
            <w:pPr>
              <w:widowControl w:val="0"/>
              <w:spacing w:after="0" w:line="240" w:lineRule="auto"/>
              <w:jc w:val="center"/>
              <w:rPr>
                <w:b/>
              </w:rPr>
            </w:pPr>
            <w:r w:rsidRPr="00FF4B4B">
              <w:rPr>
                <w:b/>
              </w:rPr>
              <w:t>Personil / instansi terkait</w:t>
            </w:r>
          </w:p>
        </w:tc>
        <w:tc>
          <w:tcPr>
            <w:tcW w:w="1095" w:type="dxa"/>
            <w:vMerge w:val="restart"/>
            <w:shd w:val="clear" w:color="auto" w:fill="auto"/>
            <w:tcMar>
              <w:top w:w="100" w:type="dxa"/>
              <w:left w:w="100" w:type="dxa"/>
              <w:bottom w:w="100" w:type="dxa"/>
              <w:right w:w="100" w:type="dxa"/>
            </w:tcMar>
          </w:tcPr>
          <w:p w14:paraId="7AD173F1" w14:textId="77777777" w:rsidR="00BD4AB9" w:rsidRPr="00FF4B4B" w:rsidRDefault="00EB49FD">
            <w:pPr>
              <w:widowControl w:val="0"/>
              <w:spacing w:after="0" w:line="240" w:lineRule="auto"/>
              <w:jc w:val="center"/>
              <w:rPr>
                <w:b/>
              </w:rPr>
            </w:pPr>
            <w:r w:rsidRPr="00FF4B4B">
              <w:rPr>
                <w:b/>
              </w:rPr>
              <w:t>Sasaran langsung</w:t>
            </w:r>
          </w:p>
        </w:tc>
        <w:tc>
          <w:tcPr>
            <w:tcW w:w="1140" w:type="dxa"/>
            <w:vMerge w:val="restart"/>
            <w:shd w:val="clear" w:color="auto" w:fill="auto"/>
            <w:tcMar>
              <w:top w:w="100" w:type="dxa"/>
              <w:left w:w="100" w:type="dxa"/>
              <w:bottom w:w="100" w:type="dxa"/>
              <w:right w:w="100" w:type="dxa"/>
            </w:tcMar>
          </w:tcPr>
          <w:p w14:paraId="5059CB6D" w14:textId="77777777" w:rsidR="00BD4AB9" w:rsidRPr="00FF4B4B" w:rsidRDefault="00EB49FD">
            <w:pPr>
              <w:widowControl w:val="0"/>
              <w:spacing w:after="0" w:line="240" w:lineRule="auto"/>
              <w:jc w:val="center"/>
              <w:rPr>
                <w:b/>
              </w:rPr>
            </w:pPr>
            <w:r w:rsidRPr="00FF4B4B">
              <w:rPr>
                <w:b/>
              </w:rPr>
              <w:t>Tempat kegiatan</w:t>
            </w:r>
          </w:p>
        </w:tc>
        <w:tc>
          <w:tcPr>
            <w:tcW w:w="1245" w:type="dxa"/>
            <w:vMerge w:val="restart"/>
            <w:shd w:val="clear" w:color="auto" w:fill="auto"/>
            <w:tcMar>
              <w:top w:w="100" w:type="dxa"/>
              <w:left w:w="100" w:type="dxa"/>
              <w:bottom w:w="100" w:type="dxa"/>
              <w:right w:w="100" w:type="dxa"/>
            </w:tcMar>
          </w:tcPr>
          <w:p w14:paraId="1FDDFD93" w14:textId="77777777" w:rsidR="00BD4AB9" w:rsidRPr="00FF4B4B" w:rsidRDefault="00EB49FD">
            <w:pPr>
              <w:widowControl w:val="0"/>
              <w:spacing w:after="0" w:line="240" w:lineRule="auto"/>
              <w:jc w:val="center"/>
              <w:rPr>
                <w:b/>
              </w:rPr>
            </w:pPr>
            <w:r w:rsidRPr="00FF4B4B">
              <w:rPr>
                <w:b/>
              </w:rPr>
              <w:t>Waktu / lama kegiatan</w:t>
            </w:r>
          </w:p>
        </w:tc>
        <w:tc>
          <w:tcPr>
            <w:tcW w:w="1335" w:type="dxa"/>
            <w:vMerge w:val="restart"/>
            <w:shd w:val="clear" w:color="auto" w:fill="auto"/>
            <w:tcMar>
              <w:top w:w="100" w:type="dxa"/>
              <w:left w:w="100" w:type="dxa"/>
              <w:bottom w:w="100" w:type="dxa"/>
              <w:right w:w="100" w:type="dxa"/>
            </w:tcMar>
          </w:tcPr>
          <w:p w14:paraId="2255B63D" w14:textId="77777777" w:rsidR="00BD4AB9" w:rsidRPr="00FF4B4B" w:rsidRDefault="00EB49FD">
            <w:pPr>
              <w:widowControl w:val="0"/>
              <w:spacing w:after="0" w:line="240" w:lineRule="auto"/>
              <w:jc w:val="center"/>
              <w:rPr>
                <w:b/>
              </w:rPr>
            </w:pPr>
            <w:r w:rsidRPr="00FF4B4B">
              <w:rPr>
                <w:b/>
              </w:rPr>
              <w:t>Jenis</w:t>
            </w:r>
          </w:p>
        </w:tc>
        <w:tc>
          <w:tcPr>
            <w:tcW w:w="1170" w:type="dxa"/>
            <w:vMerge w:val="restart"/>
            <w:shd w:val="clear" w:color="auto" w:fill="auto"/>
            <w:tcMar>
              <w:top w:w="100" w:type="dxa"/>
              <w:left w:w="100" w:type="dxa"/>
              <w:bottom w:w="100" w:type="dxa"/>
              <w:right w:w="100" w:type="dxa"/>
            </w:tcMar>
          </w:tcPr>
          <w:p w14:paraId="4D3D00BA" w14:textId="77777777" w:rsidR="00BD4AB9" w:rsidRPr="00FF4B4B" w:rsidRDefault="00EB49FD">
            <w:pPr>
              <w:widowControl w:val="0"/>
              <w:spacing w:after="0" w:line="240" w:lineRule="auto"/>
              <w:jc w:val="center"/>
              <w:rPr>
                <w:b/>
              </w:rPr>
            </w:pPr>
            <w:r w:rsidRPr="00FF4B4B">
              <w:rPr>
                <w:b/>
              </w:rPr>
              <w:t>Asal</w:t>
            </w:r>
          </w:p>
        </w:tc>
      </w:tr>
      <w:tr w:rsidR="00BD4AB9" w:rsidRPr="00FF4B4B" w14:paraId="56D7C8E8" w14:textId="77777777" w:rsidTr="00C60B7C">
        <w:trPr>
          <w:trHeight w:val="440"/>
          <w:tblHeader/>
        </w:trPr>
        <w:tc>
          <w:tcPr>
            <w:tcW w:w="1620" w:type="dxa"/>
            <w:vMerge/>
            <w:shd w:val="clear" w:color="auto" w:fill="auto"/>
            <w:tcMar>
              <w:top w:w="100" w:type="dxa"/>
              <w:left w:w="100" w:type="dxa"/>
              <w:bottom w:w="100" w:type="dxa"/>
              <w:right w:w="100" w:type="dxa"/>
            </w:tcMar>
          </w:tcPr>
          <w:p w14:paraId="305CF8AC" w14:textId="77777777" w:rsidR="00BD4AB9" w:rsidRPr="00FF4B4B" w:rsidRDefault="00BD4AB9">
            <w:pPr>
              <w:widowControl w:val="0"/>
              <w:spacing w:after="0" w:line="240" w:lineRule="auto"/>
              <w:jc w:val="left"/>
            </w:pPr>
          </w:p>
        </w:tc>
        <w:tc>
          <w:tcPr>
            <w:tcW w:w="1605" w:type="dxa"/>
            <w:vMerge/>
            <w:shd w:val="clear" w:color="auto" w:fill="auto"/>
            <w:tcMar>
              <w:top w:w="100" w:type="dxa"/>
              <w:left w:w="100" w:type="dxa"/>
              <w:bottom w:w="100" w:type="dxa"/>
              <w:right w:w="100" w:type="dxa"/>
            </w:tcMar>
          </w:tcPr>
          <w:p w14:paraId="79BCBDCA" w14:textId="77777777" w:rsidR="00BD4AB9" w:rsidRPr="00FF4B4B" w:rsidRDefault="00BD4AB9">
            <w:pPr>
              <w:widowControl w:val="0"/>
              <w:spacing w:after="0" w:line="240" w:lineRule="auto"/>
              <w:jc w:val="left"/>
            </w:pPr>
          </w:p>
        </w:tc>
        <w:tc>
          <w:tcPr>
            <w:tcW w:w="1215" w:type="dxa"/>
            <w:vMerge/>
            <w:shd w:val="clear" w:color="auto" w:fill="auto"/>
            <w:tcMar>
              <w:top w:w="100" w:type="dxa"/>
              <w:left w:w="100" w:type="dxa"/>
              <w:bottom w:w="100" w:type="dxa"/>
              <w:right w:w="100" w:type="dxa"/>
            </w:tcMar>
          </w:tcPr>
          <w:p w14:paraId="58C9F062" w14:textId="77777777" w:rsidR="00BD4AB9" w:rsidRPr="00FF4B4B" w:rsidRDefault="00BD4AB9">
            <w:pPr>
              <w:widowControl w:val="0"/>
              <w:spacing w:after="0" w:line="240" w:lineRule="auto"/>
              <w:jc w:val="left"/>
            </w:pPr>
          </w:p>
        </w:tc>
        <w:tc>
          <w:tcPr>
            <w:tcW w:w="2700" w:type="dxa"/>
            <w:vMerge/>
            <w:shd w:val="clear" w:color="auto" w:fill="auto"/>
            <w:tcMar>
              <w:top w:w="100" w:type="dxa"/>
              <w:left w:w="100" w:type="dxa"/>
              <w:bottom w:w="100" w:type="dxa"/>
              <w:right w:w="100" w:type="dxa"/>
            </w:tcMar>
          </w:tcPr>
          <w:p w14:paraId="5617BF22" w14:textId="77777777" w:rsidR="00BD4AB9" w:rsidRPr="00FF4B4B" w:rsidRDefault="00BD4AB9">
            <w:pPr>
              <w:widowControl w:val="0"/>
              <w:spacing w:after="0" w:line="240" w:lineRule="auto"/>
              <w:jc w:val="left"/>
            </w:pPr>
          </w:p>
        </w:tc>
        <w:tc>
          <w:tcPr>
            <w:tcW w:w="1155" w:type="dxa"/>
            <w:shd w:val="clear" w:color="auto" w:fill="auto"/>
            <w:tcMar>
              <w:top w:w="100" w:type="dxa"/>
              <w:left w:w="100" w:type="dxa"/>
              <w:bottom w:w="100" w:type="dxa"/>
              <w:right w:w="100" w:type="dxa"/>
            </w:tcMar>
          </w:tcPr>
          <w:p w14:paraId="680C6BE4" w14:textId="77777777" w:rsidR="00BD4AB9" w:rsidRPr="00FF4B4B" w:rsidRDefault="00EB49FD">
            <w:pPr>
              <w:widowControl w:val="0"/>
              <w:spacing w:after="0" w:line="240" w:lineRule="auto"/>
              <w:jc w:val="center"/>
              <w:rPr>
                <w:b/>
              </w:rPr>
            </w:pPr>
            <w:r w:rsidRPr="00FF4B4B">
              <w:rPr>
                <w:b/>
              </w:rPr>
              <w:t>Langsung</w:t>
            </w:r>
          </w:p>
        </w:tc>
        <w:tc>
          <w:tcPr>
            <w:tcW w:w="1320" w:type="dxa"/>
            <w:shd w:val="clear" w:color="auto" w:fill="auto"/>
            <w:tcMar>
              <w:top w:w="100" w:type="dxa"/>
              <w:left w:w="100" w:type="dxa"/>
              <w:bottom w:w="100" w:type="dxa"/>
              <w:right w:w="100" w:type="dxa"/>
            </w:tcMar>
          </w:tcPr>
          <w:p w14:paraId="3F94034A" w14:textId="77777777" w:rsidR="00BD4AB9" w:rsidRPr="00FF4B4B" w:rsidRDefault="00EB49FD">
            <w:pPr>
              <w:widowControl w:val="0"/>
              <w:spacing w:after="0" w:line="240" w:lineRule="auto"/>
              <w:jc w:val="center"/>
              <w:rPr>
                <w:b/>
              </w:rPr>
            </w:pPr>
            <w:r w:rsidRPr="00FF4B4B">
              <w:rPr>
                <w:b/>
              </w:rPr>
              <w:t>Pendukung</w:t>
            </w:r>
          </w:p>
        </w:tc>
        <w:tc>
          <w:tcPr>
            <w:tcW w:w="1095" w:type="dxa"/>
            <w:vMerge/>
            <w:shd w:val="clear" w:color="auto" w:fill="auto"/>
            <w:tcMar>
              <w:top w:w="100" w:type="dxa"/>
              <w:left w:w="100" w:type="dxa"/>
              <w:bottom w:w="100" w:type="dxa"/>
              <w:right w:w="100" w:type="dxa"/>
            </w:tcMar>
          </w:tcPr>
          <w:p w14:paraId="2C4EF238" w14:textId="77777777" w:rsidR="00BD4AB9" w:rsidRPr="00FF4B4B" w:rsidRDefault="00BD4AB9">
            <w:pPr>
              <w:widowControl w:val="0"/>
              <w:spacing w:after="0" w:line="240" w:lineRule="auto"/>
              <w:jc w:val="left"/>
            </w:pPr>
          </w:p>
        </w:tc>
        <w:tc>
          <w:tcPr>
            <w:tcW w:w="1140" w:type="dxa"/>
            <w:vMerge/>
            <w:shd w:val="clear" w:color="auto" w:fill="auto"/>
            <w:tcMar>
              <w:top w:w="100" w:type="dxa"/>
              <w:left w:w="100" w:type="dxa"/>
              <w:bottom w:w="100" w:type="dxa"/>
              <w:right w:w="100" w:type="dxa"/>
            </w:tcMar>
          </w:tcPr>
          <w:p w14:paraId="6BAF1AFE" w14:textId="77777777" w:rsidR="00BD4AB9" w:rsidRPr="00FF4B4B" w:rsidRDefault="00BD4AB9">
            <w:pPr>
              <w:widowControl w:val="0"/>
              <w:spacing w:after="0" w:line="240" w:lineRule="auto"/>
              <w:jc w:val="left"/>
            </w:pPr>
          </w:p>
        </w:tc>
        <w:tc>
          <w:tcPr>
            <w:tcW w:w="1245" w:type="dxa"/>
            <w:vMerge/>
            <w:shd w:val="clear" w:color="auto" w:fill="auto"/>
            <w:tcMar>
              <w:top w:w="100" w:type="dxa"/>
              <w:left w:w="100" w:type="dxa"/>
              <w:bottom w:w="100" w:type="dxa"/>
              <w:right w:w="100" w:type="dxa"/>
            </w:tcMar>
          </w:tcPr>
          <w:p w14:paraId="37AB7B82" w14:textId="77777777" w:rsidR="00BD4AB9" w:rsidRPr="00FF4B4B" w:rsidRDefault="00BD4AB9">
            <w:pPr>
              <w:widowControl w:val="0"/>
              <w:spacing w:after="0" w:line="240" w:lineRule="auto"/>
              <w:jc w:val="left"/>
            </w:pPr>
          </w:p>
        </w:tc>
        <w:tc>
          <w:tcPr>
            <w:tcW w:w="1335" w:type="dxa"/>
            <w:vMerge/>
            <w:shd w:val="clear" w:color="auto" w:fill="auto"/>
            <w:tcMar>
              <w:top w:w="100" w:type="dxa"/>
              <w:left w:w="100" w:type="dxa"/>
              <w:bottom w:w="100" w:type="dxa"/>
              <w:right w:w="100" w:type="dxa"/>
            </w:tcMar>
          </w:tcPr>
          <w:p w14:paraId="48AE002B" w14:textId="77777777" w:rsidR="00BD4AB9" w:rsidRPr="00FF4B4B" w:rsidRDefault="00BD4AB9">
            <w:pPr>
              <w:widowControl w:val="0"/>
              <w:spacing w:after="0" w:line="240" w:lineRule="auto"/>
              <w:jc w:val="left"/>
            </w:pPr>
          </w:p>
        </w:tc>
        <w:tc>
          <w:tcPr>
            <w:tcW w:w="1170" w:type="dxa"/>
            <w:vMerge/>
            <w:shd w:val="clear" w:color="auto" w:fill="auto"/>
            <w:tcMar>
              <w:top w:w="100" w:type="dxa"/>
              <w:left w:w="100" w:type="dxa"/>
              <w:bottom w:w="100" w:type="dxa"/>
              <w:right w:w="100" w:type="dxa"/>
            </w:tcMar>
          </w:tcPr>
          <w:p w14:paraId="56495892" w14:textId="77777777" w:rsidR="00BD4AB9" w:rsidRPr="00FF4B4B" w:rsidRDefault="00BD4AB9">
            <w:pPr>
              <w:widowControl w:val="0"/>
              <w:spacing w:after="0" w:line="240" w:lineRule="auto"/>
              <w:jc w:val="left"/>
            </w:pPr>
          </w:p>
        </w:tc>
      </w:tr>
      <w:tr w:rsidR="00BD4AB9" w:rsidRPr="00FF4B4B" w14:paraId="5356E520" w14:textId="77777777" w:rsidTr="00C60B7C">
        <w:trPr>
          <w:tblHeader/>
        </w:trPr>
        <w:tc>
          <w:tcPr>
            <w:tcW w:w="1620" w:type="dxa"/>
            <w:shd w:val="clear" w:color="auto" w:fill="auto"/>
            <w:tcMar>
              <w:top w:w="100" w:type="dxa"/>
              <w:left w:w="100" w:type="dxa"/>
              <w:bottom w:w="100" w:type="dxa"/>
              <w:right w:w="100" w:type="dxa"/>
            </w:tcMar>
          </w:tcPr>
          <w:p w14:paraId="2F434D64" w14:textId="77777777" w:rsidR="00BD4AB9" w:rsidRPr="00FF4B4B" w:rsidRDefault="00EB49FD">
            <w:pPr>
              <w:widowControl w:val="0"/>
              <w:shd w:val="clear" w:color="auto" w:fill="FFFFFF"/>
              <w:spacing w:after="0" w:line="240" w:lineRule="auto"/>
              <w:jc w:val="center"/>
              <w:rPr>
                <w:b/>
              </w:rPr>
            </w:pPr>
            <w:r w:rsidRPr="00FF4B4B">
              <w:rPr>
                <w:b/>
              </w:rPr>
              <w:t>1</w:t>
            </w:r>
          </w:p>
        </w:tc>
        <w:tc>
          <w:tcPr>
            <w:tcW w:w="1605" w:type="dxa"/>
            <w:shd w:val="clear" w:color="auto" w:fill="auto"/>
            <w:tcMar>
              <w:top w:w="100" w:type="dxa"/>
              <w:left w:w="100" w:type="dxa"/>
              <w:bottom w:w="100" w:type="dxa"/>
              <w:right w:w="100" w:type="dxa"/>
            </w:tcMar>
          </w:tcPr>
          <w:p w14:paraId="43FCB864" w14:textId="77777777" w:rsidR="00BD4AB9" w:rsidRPr="00FF4B4B" w:rsidRDefault="00EB49FD">
            <w:pPr>
              <w:widowControl w:val="0"/>
              <w:shd w:val="clear" w:color="auto" w:fill="FFFFFF"/>
              <w:spacing w:after="0" w:line="240" w:lineRule="auto"/>
              <w:jc w:val="center"/>
              <w:rPr>
                <w:b/>
              </w:rPr>
            </w:pPr>
            <w:r w:rsidRPr="00FF4B4B">
              <w:rPr>
                <w:b/>
              </w:rPr>
              <w:t>2</w:t>
            </w:r>
          </w:p>
        </w:tc>
        <w:tc>
          <w:tcPr>
            <w:tcW w:w="1215" w:type="dxa"/>
            <w:shd w:val="clear" w:color="auto" w:fill="auto"/>
            <w:tcMar>
              <w:top w:w="100" w:type="dxa"/>
              <w:left w:w="100" w:type="dxa"/>
              <w:bottom w:w="100" w:type="dxa"/>
              <w:right w:w="100" w:type="dxa"/>
            </w:tcMar>
          </w:tcPr>
          <w:p w14:paraId="513A9D9B" w14:textId="77777777" w:rsidR="00BD4AB9" w:rsidRPr="00FF4B4B" w:rsidRDefault="00EB49FD">
            <w:pPr>
              <w:widowControl w:val="0"/>
              <w:shd w:val="clear" w:color="auto" w:fill="FFFFFF"/>
              <w:spacing w:after="0" w:line="240" w:lineRule="auto"/>
              <w:jc w:val="center"/>
              <w:rPr>
                <w:b/>
              </w:rPr>
            </w:pPr>
            <w:r w:rsidRPr="00FF4B4B">
              <w:rPr>
                <w:b/>
              </w:rPr>
              <w:t>3</w:t>
            </w:r>
          </w:p>
        </w:tc>
        <w:tc>
          <w:tcPr>
            <w:tcW w:w="2700" w:type="dxa"/>
            <w:shd w:val="clear" w:color="auto" w:fill="auto"/>
            <w:tcMar>
              <w:top w:w="100" w:type="dxa"/>
              <w:left w:w="100" w:type="dxa"/>
              <w:bottom w:w="100" w:type="dxa"/>
              <w:right w:w="100" w:type="dxa"/>
            </w:tcMar>
          </w:tcPr>
          <w:p w14:paraId="50BD35E0" w14:textId="77777777" w:rsidR="00BD4AB9" w:rsidRPr="00FF4B4B" w:rsidRDefault="00EB49FD">
            <w:pPr>
              <w:widowControl w:val="0"/>
              <w:shd w:val="clear" w:color="auto" w:fill="FFFFFF"/>
              <w:spacing w:after="0" w:line="240" w:lineRule="auto"/>
              <w:jc w:val="center"/>
              <w:rPr>
                <w:b/>
              </w:rPr>
            </w:pPr>
            <w:r w:rsidRPr="00FF4B4B">
              <w:rPr>
                <w:b/>
              </w:rPr>
              <w:t>4</w:t>
            </w:r>
          </w:p>
        </w:tc>
        <w:tc>
          <w:tcPr>
            <w:tcW w:w="1155" w:type="dxa"/>
            <w:shd w:val="clear" w:color="auto" w:fill="auto"/>
            <w:tcMar>
              <w:top w:w="100" w:type="dxa"/>
              <w:left w:w="100" w:type="dxa"/>
              <w:bottom w:w="100" w:type="dxa"/>
              <w:right w:w="100" w:type="dxa"/>
            </w:tcMar>
          </w:tcPr>
          <w:p w14:paraId="05C8A1CE" w14:textId="77777777" w:rsidR="00BD4AB9" w:rsidRPr="00FF4B4B" w:rsidRDefault="00EB49FD">
            <w:pPr>
              <w:widowControl w:val="0"/>
              <w:spacing w:after="0" w:line="240" w:lineRule="auto"/>
              <w:jc w:val="center"/>
              <w:rPr>
                <w:b/>
              </w:rPr>
            </w:pPr>
            <w:r w:rsidRPr="00FF4B4B">
              <w:rPr>
                <w:b/>
              </w:rPr>
              <w:t>5</w:t>
            </w:r>
          </w:p>
        </w:tc>
        <w:tc>
          <w:tcPr>
            <w:tcW w:w="1320" w:type="dxa"/>
            <w:shd w:val="clear" w:color="auto" w:fill="auto"/>
            <w:tcMar>
              <w:top w:w="100" w:type="dxa"/>
              <w:left w:w="100" w:type="dxa"/>
              <w:bottom w:w="100" w:type="dxa"/>
              <w:right w:w="100" w:type="dxa"/>
            </w:tcMar>
          </w:tcPr>
          <w:p w14:paraId="7CF3FDA0" w14:textId="77777777" w:rsidR="00BD4AB9" w:rsidRPr="00FF4B4B" w:rsidRDefault="00EB49FD">
            <w:pPr>
              <w:widowControl w:val="0"/>
              <w:spacing w:after="0" w:line="240" w:lineRule="auto"/>
              <w:jc w:val="center"/>
              <w:rPr>
                <w:b/>
              </w:rPr>
            </w:pPr>
            <w:r w:rsidRPr="00FF4B4B">
              <w:rPr>
                <w:b/>
              </w:rPr>
              <w:t>6</w:t>
            </w:r>
          </w:p>
        </w:tc>
        <w:tc>
          <w:tcPr>
            <w:tcW w:w="1095" w:type="dxa"/>
            <w:shd w:val="clear" w:color="auto" w:fill="auto"/>
            <w:tcMar>
              <w:top w:w="100" w:type="dxa"/>
              <w:left w:w="100" w:type="dxa"/>
              <w:bottom w:w="100" w:type="dxa"/>
              <w:right w:w="100" w:type="dxa"/>
            </w:tcMar>
          </w:tcPr>
          <w:p w14:paraId="3755E042" w14:textId="77777777" w:rsidR="00BD4AB9" w:rsidRPr="00FF4B4B" w:rsidRDefault="00EB49FD">
            <w:pPr>
              <w:widowControl w:val="0"/>
              <w:spacing w:after="0" w:line="240" w:lineRule="auto"/>
              <w:jc w:val="center"/>
              <w:rPr>
                <w:b/>
              </w:rPr>
            </w:pPr>
            <w:r w:rsidRPr="00FF4B4B">
              <w:rPr>
                <w:b/>
              </w:rPr>
              <w:t>7</w:t>
            </w:r>
          </w:p>
        </w:tc>
        <w:tc>
          <w:tcPr>
            <w:tcW w:w="1140" w:type="dxa"/>
            <w:shd w:val="clear" w:color="auto" w:fill="auto"/>
            <w:tcMar>
              <w:top w:w="100" w:type="dxa"/>
              <w:left w:w="100" w:type="dxa"/>
              <w:bottom w:w="100" w:type="dxa"/>
              <w:right w:w="100" w:type="dxa"/>
            </w:tcMar>
          </w:tcPr>
          <w:p w14:paraId="748904A3" w14:textId="77777777" w:rsidR="00BD4AB9" w:rsidRPr="00FF4B4B" w:rsidRDefault="00EB49FD">
            <w:pPr>
              <w:widowControl w:val="0"/>
              <w:spacing w:after="0" w:line="240" w:lineRule="auto"/>
              <w:jc w:val="center"/>
              <w:rPr>
                <w:b/>
              </w:rPr>
            </w:pPr>
            <w:r w:rsidRPr="00FF4B4B">
              <w:rPr>
                <w:b/>
              </w:rPr>
              <w:t>8</w:t>
            </w:r>
          </w:p>
        </w:tc>
        <w:tc>
          <w:tcPr>
            <w:tcW w:w="1245" w:type="dxa"/>
            <w:shd w:val="clear" w:color="auto" w:fill="auto"/>
            <w:tcMar>
              <w:top w:w="100" w:type="dxa"/>
              <w:left w:w="100" w:type="dxa"/>
              <w:bottom w:w="100" w:type="dxa"/>
              <w:right w:w="100" w:type="dxa"/>
            </w:tcMar>
          </w:tcPr>
          <w:p w14:paraId="4783D80D" w14:textId="77777777" w:rsidR="00BD4AB9" w:rsidRPr="00FF4B4B" w:rsidRDefault="00EB49FD">
            <w:pPr>
              <w:widowControl w:val="0"/>
              <w:shd w:val="clear" w:color="auto" w:fill="FFFFFF"/>
              <w:spacing w:after="0" w:line="240" w:lineRule="auto"/>
              <w:jc w:val="center"/>
              <w:rPr>
                <w:b/>
              </w:rPr>
            </w:pPr>
            <w:r w:rsidRPr="00FF4B4B">
              <w:rPr>
                <w:b/>
              </w:rPr>
              <w:t>9</w:t>
            </w:r>
          </w:p>
        </w:tc>
        <w:tc>
          <w:tcPr>
            <w:tcW w:w="1335" w:type="dxa"/>
            <w:shd w:val="clear" w:color="auto" w:fill="auto"/>
            <w:tcMar>
              <w:top w:w="100" w:type="dxa"/>
              <w:left w:w="100" w:type="dxa"/>
              <w:bottom w:w="100" w:type="dxa"/>
              <w:right w:w="100" w:type="dxa"/>
            </w:tcMar>
          </w:tcPr>
          <w:p w14:paraId="280447DC" w14:textId="77777777" w:rsidR="00BD4AB9" w:rsidRPr="00FF4B4B" w:rsidRDefault="00EB49FD">
            <w:pPr>
              <w:widowControl w:val="0"/>
              <w:spacing w:after="0" w:line="240" w:lineRule="auto"/>
              <w:jc w:val="center"/>
              <w:rPr>
                <w:b/>
              </w:rPr>
            </w:pPr>
            <w:r w:rsidRPr="00FF4B4B">
              <w:rPr>
                <w:b/>
              </w:rPr>
              <w:t>10</w:t>
            </w:r>
          </w:p>
        </w:tc>
        <w:tc>
          <w:tcPr>
            <w:tcW w:w="1170" w:type="dxa"/>
            <w:shd w:val="clear" w:color="auto" w:fill="auto"/>
            <w:tcMar>
              <w:top w:w="100" w:type="dxa"/>
              <w:left w:w="100" w:type="dxa"/>
              <w:bottom w:w="100" w:type="dxa"/>
              <w:right w:w="100" w:type="dxa"/>
            </w:tcMar>
          </w:tcPr>
          <w:p w14:paraId="4745944B" w14:textId="77777777" w:rsidR="00BD4AB9" w:rsidRPr="00FF4B4B" w:rsidRDefault="00EB49FD">
            <w:pPr>
              <w:widowControl w:val="0"/>
              <w:spacing w:after="0" w:line="240" w:lineRule="auto"/>
              <w:jc w:val="center"/>
              <w:rPr>
                <w:b/>
              </w:rPr>
            </w:pPr>
            <w:r w:rsidRPr="00FF4B4B">
              <w:rPr>
                <w:b/>
              </w:rPr>
              <w:t>11</w:t>
            </w:r>
          </w:p>
        </w:tc>
      </w:tr>
      <w:tr w:rsidR="00BD4AB9" w:rsidRPr="00FF4B4B" w14:paraId="0492F46A" w14:textId="77777777" w:rsidTr="00C60B7C">
        <w:tc>
          <w:tcPr>
            <w:tcW w:w="1620" w:type="dxa"/>
            <w:shd w:val="clear" w:color="auto" w:fill="auto"/>
            <w:tcMar>
              <w:top w:w="100" w:type="dxa"/>
              <w:left w:w="100" w:type="dxa"/>
              <w:bottom w:w="100" w:type="dxa"/>
              <w:right w:w="100" w:type="dxa"/>
            </w:tcMar>
          </w:tcPr>
          <w:p w14:paraId="47A0DB56" w14:textId="77777777" w:rsidR="00BD4AB9" w:rsidRPr="00FF4B4B" w:rsidRDefault="00EB49FD">
            <w:pPr>
              <w:widowControl w:val="0"/>
              <w:shd w:val="clear" w:color="auto" w:fill="FFFFFF"/>
              <w:spacing w:after="0" w:line="240" w:lineRule="auto"/>
            </w:pPr>
            <w:r w:rsidRPr="00FF4B4B">
              <w:t xml:space="preserve">Penyuluhan dan demonstrasi Pemberian Makanan Bayi dan Anak (PMBA)  kepada ibu baduta di Desa Cibeber 1 untuk meningkatkan pengetahuan, </w:t>
            </w:r>
            <w:r w:rsidRPr="00FF4B4B">
              <w:lastRenderedPageBreak/>
              <w:t>sikap, dan perilaku mengenai PMBA.</w:t>
            </w:r>
          </w:p>
        </w:tc>
        <w:tc>
          <w:tcPr>
            <w:tcW w:w="1605" w:type="dxa"/>
            <w:shd w:val="clear" w:color="auto" w:fill="auto"/>
            <w:tcMar>
              <w:top w:w="100" w:type="dxa"/>
              <w:left w:w="100" w:type="dxa"/>
              <w:bottom w:w="100" w:type="dxa"/>
              <w:right w:w="100" w:type="dxa"/>
            </w:tcMar>
          </w:tcPr>
          <w:p w14:paraId="010B3C80" w14:textId="77777777" w:rsidR="00BD4AB9" w:rsidRPr="00FF4B4B" w:rsidRDefault="00EB49FD">
            <w:pPr>
              <w:widowControl w:val="0"/>
              <w:shd w:val="clear" w:color="auto" w:fill="FFFFFF"/>
              <w:spacing w:after="0" w:line="240" w:lineRule="auto"/>
              <w:jc w:val="left"/>
              <w:rPr>
                <w:b/>
              </w:rPr>
            </w:pPr>
            <w:r w:rsidRPr="00FF4B4B">
              <w:rPr>
                <w:b/>
              </w:rPr>
              <w:lastRenderedPageBreak/>
              <w:t>Tujuan Umum:</w:t>
            </w:r>
          </w:p>
          <w:p w14:paraId="271CAE34" w14:textId="77777777" w:rsidR="00BD4AB9" w:rsidRPr="00FF4B4B" w:rsidRDefault="00EB49FD">
            <w:pPr>
              <w:widowControl w:val="0"/>
              <w:shd w:val="clear" w:color="auto" w:fill="FFFFFF"/>
              <w:spacing w:after="0" w:line="240" w:lineRule="auto"/>
            </w:pPr>
            <w:r w:rsidRPr="00FF4B4B">
              <w:t>Meningkatan pengetahuan dan keterampilan Ibu Baduta dalam praktik Pemberian Makan Bayi dan Anak (PMBA).</w:t>
            </w:r>
          </w:p>
          <w:p w14:paraId="1253C11C" w14:textId="77777777" w:rsidR="00BD4AB9" w:rsidRPr="00FF4B4B" w:rsidRDefault="00BD4AB9">
            <w:pPr>
              <w:widowControl w:val="0"/>
              <w:shd w:val="clear" w:color="auto" w:fill="FFFFFF"/>
              <w:spacing w:after="0" w:line="240" w:lineRule="auto"/>
              <w:jc w:val="left"/>
            </w:pPr>
          </w:p>
          <w:p w14:paraId="32240156" w14:textId="77777777" w:rsidR="00BD4AB9" w:rsidRPr="00FF4B4B" w:rsidRDefault="00EB49FD">
            <w:pPr>
              <w:widowControl w:val="0"/>
              <w:shd w:val="clear" w:color="auto" w:fill="FFFFFF"/>
              <w:spacing w:after="0" w:line="240" w:lineRule="auto"/>
              <w:jc w:val="left"/>
            </w:pPr>
            <w:r w:rsidRPr="00FF4B4B">
              <w:rPr>
                <w:b/>
              </w:rPr>
              <w:lastRenderedPageBreak/>
              <w:t>Tujuan khusus:</w:t>
            </w:r>
          </w:p>
          <w:p w14:paraId="2A541E3E" w14:textId="77777777" w:rsidR="00BD4AB9" w:rsidRPr="00FF4B4B" w:rsidRDefault="00EB49FD">
            <w:pPr>
              <w:widowControl w:val="0"/>
              <w:numPr>
                <w:ilvl w:val="0"/>
                <w:numId w:val="88"/>
              </w:numPr>
              <w:shd w:val="clear" w:color="auto" w:fill="FFFFFF"/>
              <w:spacing w:after="0" w:line="240" w:lineRule="auto"/>
              <w:ind w:left="360" w:right="-45"/>
            </w:pPr>
            <w:r w:rsidRPr="00FF4B4B">
              <w:t>Meningkatkan pengetahuan ibu baduta mengenai praktik Pemberian Makan pada Bayi dan Anak</w:t>
            </w:r>
          </w:p>
          <w:p w14:paraId="7818F21F" w14:textId="77777777" w:rsidR="00BD4AB9" w:rsidRPr="00FF4B4B" w:rsidRDefault="00EB49FD">
            <w:pPr>
              <w:widowControl w:val="0"/>
              <w:numPr>
                <w:ilvl w:val="0"/>
                <w:numId w:val="88"/>
              </w:numPr>
              <w:shd w:val="clear" w:color="auto" w:fill="FFFFFF"/>
              <w:spacing w:after="0" w:line="240" w:lineRule="auto"/>
              <w:ind w:left="360" w:right="-45"/>
            </w:pPr>
            <w:r w:rsidRPr="00FF4B4B">
              <w:t xml:space="preserve">Meningkatkan pengetahuan Ibu baduta dalam memberikan MP-ASI yang tepat </w:t>
            </w:r>
            <w:r w:rsidRPr="00FF4B4B">
              <w:lastRenderedPageBreak/>
              <w:t>sesuai dengan usia, variasi, tekstur, dan porsinya</w:t>
            </w:r>
          </w:p>
          <w:p w14:paraId="700D7D4B" w14:textId="77777777" w:rsidR="00BD4AB9" w:rsidRPr="00FF4B4B" w:rsidRDefault="00EB49FD">
            <w:pPr>
              <w:widowControl w:val="0"/>
              <w:numPr>
                <w:ilvl w:val="0"/>
                <w:numId w:val="88"/>
              </w:numPr>
              <w:shd w:val="clear" w:color="auto" w:fill="FFFFFF"/>
              <w:spacing w:after="0" w:line="240" w:lineRule="auto"/>
              <w:ind w:left="360" w:right="-45"/>
            </w:pPr>
            <w:r w:rsidRPr="00FF4B4B">
              <w:t xml:space="preserve">Meningkatkan partisipasi kader posyandu </w:t>
            </w:r>
          </w:p>
          <w:p w14:paraId="508C8960" w14:textId="77777777" w:rsidR="00BD4AB9" w:rsidRPr="00FF4B4B" w:rsidRDefault="00EB49FD">
            <w:pPr>
              <w:widowControl w:val="0"/>
              <w:numPr>
                <w:ilvl w:val="0"/>
                <w:numId w:val="88"/>
              </w:numPr>
              <w:shd w:val="clear" w:color="auto" w:fill="FFFFFF"/>
              <w:spacing w:after="0" w:line="240" w:lineRule="auto"/>
              <w:ind w:left="360" w:right="-45"/>
            </w:pPr>
            <w:r w:rsidRPr="00FF4B4B">
              <w:t>Meningkatkan partisipasi masyarakat untuk datang ke posyandu</w:t>
            </w:r>
          </w:p>
          <w:p w14:paraId="3A7F0DB4" w14:textId="77777777" w:rsidR="00BD4AB9" w:rsidRPr="00FF4B4B" w:rsidRDefault="00EB49FD">
            <w:pPr>
              <w:widowControl w:val="0"/>
              <w:numPr>
                <w:ilvl w:val="0"/>
                <w:numId w:val="88"/>
              </w:numPr>
              <w:shd w:val="clear" w:color="auto" w:fill="FFFFFF"/>
              <w:spacing w:after="0" w:line="240" w:lineRule="auto"/>
              <w:ind w:left="360" w:right="-45"/>
            </w:pPr>
            <w:r w:rsidRPr="00FF4B4B">
              <w:t xml:space="preserve">Meningkatkan jumlah balita yang </w:t>
            </w:r>
            <w:r w:rsidRPr="00FF4B4B">
              <w:lastRenderedPageBreak/>
              <w:t>mengalami kenaikan berat badan (N/D, N/S)</w:t>
            </w:r>
          </w:p>
        </w:tc>
        <w:tc>
          <w:tcPr>
            <w:tcW w:w="1215" w:type="dxa"/>
            <w:shd w:val="clear" w:color="auto" w:fill="auto"/>
            <w:tcMar>
              <w:top w:w="100" w:type="dxa"/>
              <w:left w:w="100" w:type="dxa"/>
              <w:bottom w:w="100" w:type="dxa"/>
              <w:right w:w="100" w:type="dxa"/>
            </w:tcMar>
          </w:tcPr>
          <w:p w14:paraId="373D8676" w14:textId="77777777" w:rsidR="00BD4AB9" w:rsidRPr="00FF4B4B" w:rsidRDefault="00EB49FD">
            <w:pPr>
              <w:widowControl w:val="0"/>
              <w:shd w:val="clear" w:color="auto" w:fill="FFFFFF"/>
              <w:spacing w:after="0" w:line="240" w:lineRule="auto"/>
              <w:jc w:val="left"/>
              <w:rPr>
                <w:b/>
              </w:rPr>
            </w:pPr>
            <w:r w:rsidRPr="00FF4B4B">
              <w:rPr>
                <w:b/>
              </w:rPr>
              <w:lastRenderedPageBreak/>
              <w:t xml:space="preserve">Target : </w:t>
            </w:r>
          </w:p>
          <w:p w14:paraId="4E5C2F10" w14:textId="77777777" w:rsidR="00BD4AB9" w:rsidRPr="00FF4B4B" w:rsidRDefault="00EB49FD">
            <w:pPr>
              <w:widowControl w:val="0"/>
              <w:shd w:val="clear" w:color="auto" w:fill="FFFFFF"/>
              <w:spacing w:after="0" w:line="240" w:lineRule="auto"/>
            </w:pPr>
            <w:r w:rsidRPr="00FF4B4B">
              <w:t xml:space="preserve">Minimal 80% Ibu Baduta di masing - masing Desa, Kecamatan Leuwiliang, Kabupaten Bogor, </w:t>
            </w:r>
            <w:r w:rsidRPr="00FF4B4B">
              <w:lastRenderedPageBreak/>
              <w:t>Jawa Barat.</w:t>
            </w:r>
          </w:p>
          <w:p w14:paraId="41865C9E" w14:textId="77777777" w:rsidR="00BD4AB9" w:rsidRPr="00FF4B4B" w:rsidRDefault="00BD4AB9">
            <w:pPr>
              <w:widowControl w:val="0"/>
              <w:shd w:val="clear" w:color="auto" w:fill="FFFFFF"/>
              <w:spacing w:after="0" w:line="240" w:lineRule="auto"/>
            </w:pPr>
          </w:p>
          <w:p w14:paraId="5A9BF123" w14:textId="77777777" w:rsidR="00BD4AB9" w:rsidRPr="00FF4B4B" w:rsidRDefault="00EB49FD">
            <w:pPr>
              <w:widowControl w:val="0"/>
              <w:shd w:val="clear" w:color="auto" w:fill="FFFFFF"/>
              <w:spacing w:after="0" w:line="240" w:lineRule="auto"/>
              <w:jc w:val="left"/>
              <w:rPr>
                <w:b/>
              </w:rPr>
            </w:pPr>
            <w:r w:rsidRPr="00FF4B4B">
              <w:rPr>
                <w:b/>
              </w:rPr>
              <w:t>Sasaran :</w:t>
            </w:r>
          </w:p>
          <w:p w14:paraId="2B7EC074" w14:textId="77777777" w:rsidR="00BD4AB9" w:rsidRPr="00FF4B4B" w:rsidRDefault="00EB49FD">
            <w:pPr>
              <w:widowControl w:val="0"/>
              <w:shd w:val="clear" w:color="auto" w:fill="FFFFFF"/>
              <w:spacing w:after="0" w:line="240" w:lineRule="auto"/>
            </w:pPr>
            <w:r w:rsidRPr="00FF4B4B">
              <w:t>10 Ibu Baduta di Desa masing - masing, Kecamatan Leuwiliang, Kabupaten Bogor, Jawa Barat.</w:t>
            </w:r>
          </w:p>
          <w:p w14:paraId="38A9FBD5" w14:textId="77777777" w:rsidR="00BD4AB9" w:rsidRPr="00FF4B4B" w:rsidRDefault="00BD4AB9">
            <w:pPr>
              <w:widowControl w:val="0"/>
              <w:shd w:val="clear" w:color="auto" w:fill="FFFFFF"/>
              <w:spacing w:after="0" w:line="240" w:lineRule="auto"/>
              <w:jc w:val="left"/>
            </w:pPr>
          </w:p>
          <w:p w14:paraId="6C2EDE1D" w14:textId="77777777" w:rsidR="00BD4AB9" w:rsidRPr="00FF4B4B" w:rsidRDefault="00BD4AB9">
            <w:pPr>
              <w:widowControl w:val="0"/>
              <w:shd w:val="clear" w:color="auto" w:fill="FFFFFF"/>
              <w:spacing w:after="0" w:line="240" w:lineRule="auto"/>
              <w:jc w:val="left"/>
            </w:pPr>
          </w:p>
          <w:p w14:paraId="5D0BE02A" w14:textId="77777777" w:rsidR="00BD4AB9" w:rsidRPr="00FF4B4B" w:rsidRDefault="00BD4AB9">
            <w:pPr>
              <w:widowControl w:val="0"/>
              <w:shd w:val="clear" w:color="auto" w:fill="FFFFFF"/>
              <w:spacing w:after="0" w:line="240" w:lineRule="auto"/>
              <w:jc w:val="left"/>
            </w:pPr>
          </w:p>
          <w:p w14:paraId="2BA39F2C" w14:textId="77777777" w:rsidR="00BD4AB9" w:rsidRPr="00FF4B4B" w:rsidRDefault="00BD4AB9">
            <w:pPr>
              <w:widowControl w:val="0"/>
              <w:spacing w:after="0" w:line="240" w:lineRule="auto"/>
              <w:jc w:val="left"/>
            </w:pPr>
          </w:p>
        </w:tc>
        <w:tc>
          <w:tcPr>
            <w:tcW w:w="2700" w:type="dxa"/>
            <w:shd w:val="clear" w:color="auto" w:fill="auto"/>
            <w:tcMar>
              <w:top w:w="100" w:type="dxa"/>
              <w:left w:w="100" w:type="dxa"/>
              <w:bottom w:w="100" w:type="dxa"/>
              <w:right w:w="100" w:type="dxa"/>
            </w:tcMar>
          </w:tcPr>
          <w:p w14:paraId="3F1E34C0" w14:textId="77777777" w:rsidR="00BD4AB9" w:rsidRPr="00FF4B4B" w:rsidRDefault="00EB49FD">
            <w:pPr>
              <w:widowControl w:val="0"/>
              <w:shd w:val="clear" w:color="auto" w:fill="FFFFFF"/>
              <w:spacing w:after="0" w:line="240" w:lineRule="auto"/>
              <w:jc w:val="left"/>
              <w:rPr>
                <w:b/>
              </w:rPr>
            </w:pPr>
            <w:r w:rsidRPr="00FF4B4B">
              <w:rPr>
                <w:b/>
              </w:rPr>
              <w:lastRenderedPageBreak/>
              <w:t xml:space="preserve">Persiapan : </w:t>
            </w:r>
          </w:p>
          <w:p w14:paraId="04DA7475" w14:textId="77777777" w:rsidR="00BD4AB9" w:rsidRPr="00FF4B4B" w:rsidRDefault="00EB49FD">
            <w:pPr>
              <w:widowControl w:val="0"/>
              <w:numPr>
                <w:ilvl w:val="0"/>
                <w:numId w:val="156"/>
              </w:numPr>
              <w:shd w:val="clear" w:color="auto" w:fill="FFFFFF"/>
              <w:spacing w:after="0" w:line="240" w:lineRule="auto"/>
              <w:ind w:left="360"/>
            </w:pPr>
            <w:r w:rsidRPr="00FF4B4B">
              <w:t>Membuat Plan of Action</w:t>
            </w:r>
          </w:p>
          <w:p w14:paraId="4BB263A7" w14:textId="77777777" w:rsidR="00BD4AB9" w:rsidRPr="00FF4B4B" w:rsidRDefault="00EB49FD">
            <w:pPr>
              <w:widowControl w:val="0"/>
              <w:numPr>
                <w:ilvl w:val="0"/>
                <w:numId w:val="156"/>
              </w:numPr>
              <w:shd w:val="clear" w:color="auto" w:fill="FFFFFF"/>
              <w:spacing w:after="0" w:line="240" w:lineRule="auto"/>
              <w:ind w:left="360"/>
            </w:pPr>
            <w:r w:rsidRPr="00FF4B4B">
              <w:t>Memberikan undangan kepada kader dan sasaran mengenai penyuluhan</w:t>
            </w:r>
          </w:p>
          <w:p w14:paraId="15A5CB85" w14:textId="77777777" w:rsidR="00BD4AB9" w:rsidRPr="00FF4B4B" w:rsidRDefault="00EB49FD">
            <w:pPr>
              <w:widowControl w:val="0"/>
              <w:numPr>
                <w:ilvl w:val="0"/>
                <w:numId w:val="156"/>
              </w:numPr>
              <w:shd w:val="clear" w:color="auto" w:fill="FFFFFF"/>
              <w:spacing w:after="0" w:line="240" w:lineRule="auto"/>
              <w:ind w:left="360"/>
            </w:pPr>
            <w:r w:rsidRPr="00FF4B4B">
              <w:t>Mempersiapkan tempat penyuluhan</w:t>
            </w:r>
          </w:p>
          <w:p w14:paraId="147D7C98" w14:textId="77777777" w:rsidR="00BD4AB9" w:rsidRPr="00FF4B4B" w:rsidRDefault="00EB49FD">
            <w:pPr>
              <w:widowControl w:val="0"/>
              <w:numPr>
                <w:ilvl w:val="0"/>
                <w:numId w:val="156"/>
              </w:numPr>
              <w:shd w:val="clear" w:color="auto" w:fill="FFFFFF"/>
              <w:spacing w:after="0" w:line="240" w:lineRule="auto"/>
              <w:ind w:left="360"/>
            </w:pPr>
            <w:r w:rsidRPr="00FF4B4B">
              <w:t>Mempersiapkan materi penyuluhan</w:t>
            </w:r>
          </w:p>
          <w:p w14:paraId="2D218D71" w14:textId="77777777" w:rsidR="00BD4AB9" w:rsidRPr="00FF4B4B" w:rsidRDefault="00EB49FD">
            <w:pPr>
              <w:widowControl w:val="0"/>
              <w:numPr>
                <w:ilvl w:val="0"/>
                <w:numId w:val="156"/>
              </w:numPr>
              <w:shd w:val="clear" w:color="auto" w:fill="FFFFFF"/>
              <w:spacing w:after="0" w:line="240" w:lineRule="auto"/>
              <w:ind w:left="360"/>
            </w:pPr>
            <w:r w:rsidRPr="00FF4B4B">
              <w:t>Mempersiapkan media penyuluhan</w:t>
            </w:r>
          </w:p>
          <w:p w14:paraId="7B3BE0B1" w14:textId="77777777" w:rsidR="00BD4AB9" w:rsidRPr="00FF4B4B" w:rsidRDefault="00EB49FD">
            <w:pPr>
              <w:widowControl w:val="0"/>
              <w:numPr>
                <w:ilvl w:val="0"/>
                <w:numId w:val="156"/>
              </w:numPr>
              <w:shd w:val="clear" w:color="auto" w:fill="FFFFFF"/>
              <w:spacing w:after="0" w:line="240" w:lineRule="auto"/>
              <w:ind w:left="360"/>
            </w:pPr>
            <w:r w:rsidRPr="00FF4B4B">
              <w:lastRenderedPageBreak/>
              <w:t>Merencanakan kebutuhan bahan makanan dan pengadaan bahan makanan</w:t>
            </w:r>
          </w:p>
          <w:p w14:paraId="4327F2CB" w14:textId="77777777" w:rsidR="00BD4AB9" w:rsidRPr="00FF4B4B" w:rsidRDefault="00EB49FD">
            <w:pPr>
              <w:widowControl w:val="0"/>
              <w:numPr>
                <w:ilvl w:val="0"/>
                <w:numId w:val="156"/>
              </w:numPr>
              <w:shd w:val="clear" w:color="auto" w:fill="FFFFFF"/>
              <w:spacing w:after="0" w:line="240" w:lineRule="auto"/>
              <w:ind w:left="360"/>
            </w:pPr>
            <w:r w:rsidRPr="00FF4B4B">
              <w:t xml:space="preserve">Mempersiapkan </w:t>
            </w:r>
            <w:r w:rsidRPr="00FF4B4B">
              <w:rPr>
                <w:i/>
              </w:rPr>
              <w:t xml:space="preserve">pre-test </w:t>
            </w:r>
            <w:r w:rsidRPr="00FF4B4B">
              <w:t xml:space="preserve">dan </w:t>
            </w:r>
            <w:r w:rsidRPr="00FF4B4B">
              <w:rPr>
                <w:i/>
              </w:rPr>
              <w:t>post-test</w:t>
            </w:r>
          </w:p>
          <w:p w14:paraId="6E9A1F66" w14:textId="77777777" w:rsidR="00BD4AB9" w:rsidRPr="00FF4B4B" w:rsidRDefault="00EB49FD">
            <w:pPr>
              <w:widowControl w:val="0"/>
              <w:numPr>
                <w:ilvl w:val="0"/>
                <w:numId w:val="156"/>
              </w:numPr>
              <w:shd w:val="clear" w:color="auto" w:fill="FFFFFF"/>
              <w:spacing w:after="0" w:line="240" w:lineRule="auto"/>
              <w:ind w:left="360"/>
            </w:pPr>
            <w:r w:rsidRPr="00FF4B4B">
              <w:t>Mempersiapkan absensi</w:t>
            </w:r>
          </w:p>
          <w:p w14:paraId="29B37B1A" w14:textId="77777777" w:rsidR="00BD4AB9" w:rsidRPr="00FF4B4B" w:rsidRDefault="00BD4AB9">
            <w:pPr>
              <w:widowControl w:val="0"/>
              <w:shd w:val="clear" w:color="auto" w:fill="FFFFFF"/>
              <w:spacing w:before="20" w:after="0" w:line="240" w:lineRule="auto"/>
              <w:jc w:val="left"/>
            </w:pPr>
          </w:p>
          <w:p w14:paraId="65864F69" w14:textId="77777777" w:rsidR="00BD4AB9" w:rsidRPr="00FF4B4B" w:rsidRDefault="00EB49FD">
            <w:pPr>
              <w:widowControl w:val="0"/>
              <w:shd w:val="clear" w:color="auto" w:fill="FFFFFF"/>
              <w:spacing w:before="20" w:after="0" w:line="240" w:lineRule="auto"/>
              <w:jc w:val="left"/>
              <w:rPr>
                <w:b/>
              </w:rPr>
            </w:pPr>
            <w:r w:rsidRPr="00FF4B4B">
              <w:rPr>
                <w:b/>
              </w:rPr>
              <w:t>Pelaksanaan :</w:t>
            </w:r>
          </w:p>
          <w:p w14:paraId="6CA16D79" w14:textId="77777777" w:rsidR="00BD4AB9" w:rsidRPr="00FF4B4B" w:rsidRDefault="00EB49FD">
            <w:pPr>
              <w:widowControl w:val="0"/>
              <w:numPr>
                <w:ilvl w:val="0"/>
                <w:numId w:val="311"/>
              </w:numPr>
              <w:shd w:val="clear" w:color="auto" w:fill="FFFFFF"/>
              <w:spacing w:before="20" w:after="0" w:line="240" w:lineRule="auto"/>
              <w:ind w:left="360"/>
            </w:pPr>
            <w:r w:rsidRPr="00FF4B4B">
              <w:t>Pembukaan dan Absensi</w:t>
            </w:r>
          </w:p>
          <w:p w14:paraId="07F19E3E" w14:textId="77777777" w:rsidR="00BD4AB9" w:rsidRPr="00FF4B4B" w:rsidRDefault="00EB49FD">
            <w:pPr>
              <w:widowControl w:val="0"/>
              <w:numPr>
                <w:ilvl w:val="0"/>
                <w:numId w:val="311"/>
              </w:numPr>
              <w:shd w:val="clear" w:color="auto" w:fill="FFFFFF"/>
              <w:spacing w:after="0" w:line="240" w:lineRule="auto"/>
              <w:ind w:left="360"/>
            </w:pPr>
            <w:r w:rsidRPr="00FF4B4B">
              <w:t xml:space="preserve">Melakukan </w:t>
            </w:r>
            <w:r w:rsidRPr="00FF4B4B">
              <w:rPr>
                <w:i/>
              </w:rPr>
              <w:t xml:space="preserve">Pre-Test </w:t>
            </w:r>
            <w:r w:rsidRPr="00FF4B4B">
              <w:t xml:space="preserve">mengenai PMBA </w:t>
            </w:r>
          </w:p>
          <w:p w14:paraId="5B50578F" w14:textId="77777777" w:rsidR="00BD4AB9" w:rsidRPr="00FF4B4B" w:rsidRDefault="00EB49FD">
            <w:pPr>
              <w:widowControl w:val="0"/>
              <w:numPr>
                <w:ilvl w:val="0"/>
                <w:numId w:val="311"/>
              </w:numPr>
              <w:shd w:val="clear" w:color="auto" w:fill="FFFFFF"/>
              <w:spacing w:after="0" w:line="240" w:lineRule="auto"/>
              <w:ind w:left="360"/>
            </w:pPr>
            <w:r w:rsidRPr="00FF4B4B">
              <w:t xml:space="preserve">Menjelaskan materi mengenai PMBA </w:t>
            </w:r>
          </w:p>
          <w:p w14:paraId="343BFB24" w14:textId="77777777" w:rsidR="00BD4AB9" w:rsidRPr="00FF4B4B" w:rsidRDefault="00EB49FD">
            <w:pPr>
              <w:widowControl w:val="0"/>
              <w:numPr>
                <w:ilvl w:val="0"/>
                <w:numId w:val="311"/>
              </w:numPr>
              <w:shd w:val="clear" w:color="auto" w:fill="FFFFFF"/>
              <w:spacing w:after="0" w:line="240" w:lineRule="auto"/>
              <w:ind w:left="360"/>
            </w:pPr>
            <w:r w:rsidRPr="00FF4B4B">
              <w:t>Diskusi dan tanya jawab seputar materi</w:t>
            </w:r>
          </w:p>
          <w:p w14:paraId="7C1E6705" w14:textId="77777777" w:rsidR="00BD4AB9" w:rsidRPr="00FF4B4B" w:rsidRDefault="00EB49FD">
            <w:pPr>
              <w:widowControl w:val="0"/>
              <w:numPr>
                <w:ilvl w:val="0"/>
                <w:numId w:val="311"/>
              </w:numPr>
              <w:shd w:val="clear" w:color="auto" w:fill="FFFFFF"/>
              <w:spacing w:after="0" w:line="240" w:lineRule="auto"/>
              <w:ind w:left="360"/>
            </w:pPr>
            <w:r w:rsidRPr="00FF4B4B">
              <w:t xml:space="preserve">Melakukan </w:t>
            </w:r>
            <w:r w:rsidRPr="00FF4B4B">
              <w:rPr>
                <w:i/>
              </w:rPr>
              <w:t xml:space="preserve">Post-test </w:t>
            </w:r>
            <w:r w:rsidRPr="00FF4B4B">
              <w:t xml:space="preserve">mengenai PMBA </w:t>
            </w:r>
          </w:p>
          <w:p w14:paraId="35632DF1" w14:textId="77777777" w:rsidR="00BD4AB9" w:rsidRPr="00FF4B4B" w:rsidRDefault="00EB49FD">
            <w:pPr>
              <w:widowControl w:val="0"/>
              <w:numPr>
                <w:ilvl w:val="0"/>
                <w:numId w:val="311"/>
              </w:numPr>
              <w:shd w:val="clear" w:color="auto" w:fill="FFFFFF"/>
              <w:spacing w:after="0" w:line="240" w:lineRule="auto"/>
              <w:ind w:left="360"/>
            </w:pPr>
            <w:r w:rsidRPr="00FF4B4B">
              <w:lastRenderedPageBreak/>
              <w:t>Melakukan demonstrasi</w:t>
            </w:r>
          </w:p>
          <w:p w14:paraId="38E64B98" w14:textId="77777777" w:rsidR="00BD4AB9" w:rsidRPr="00FF4B4B" w:rsidRDefault="00EB49FD">
            <w:pPr>
              <w:widowControl w:val="0"/>
              <w:numPr>
                <w:ilvl w:val="0"/>
                <w:numId w:val="311"/>
              </w:numPr>
              <w:shd w:val="clear" w:color="auto" w:fill="FFFFFF"/>
              <w:spacing w:after="0" w:line="240" w:lineRule="auto"/>
              <w:ind w:left="360"/>
            </w:pPr>
            <w:r w:rsidRPr="00FF4B4B">
              <w:t>Memberi salam penutup</w:t>
            </w:r>
          </w:p>
          <w:p w14:paraId="75EEE646" w14:textId="77777777" w:rsidR="00BD4AB9" w:rsidRPr="00FF4B4B" w:rsidRDefault="00BD4AB9">
            <w:pPr>
              <w:widowControl w:val="0"/>
              <w:shd w:val="clear" w:color="auto" w:fill="FFFFFF"/>
              <w:spacing w:before="20" w:after="0" w:line="240" w:lineRule="auto"/>
              <w:ind w:left="720"/>
            </w:pPr>
          </w:p>
          <w:p w14:paraId="69050663" w14:textId="77777777" w:rsidR="00BD4AB9" w:rsidRPr="00FF4B4B" w:rsidRDefault="00EB49FD">
            <w:pPr>
              <w:widowControl w:val="0"/>
              <w:shd w:val="clear" w:color="auto" w:fill="FFFFFF"/>
              <w:spacing w:before="20" w:after="0" w:line="240" w:lineRule="auto"/>
              <w:jc w:val="left"/>
              <w:rPr>
                <w:b/>
              </w:rPr>
            </w:pPr>
            <w:r w:rsidRPr="00FF4B4B">
              <w:rPr>
                <w:b/>
              </w:rPr>
              <w:t>Monitoring dan Evaluasi :</w:t>
            </w:r>
          </w:p>
          <w:p w14:paraId="00D2E0A8" w14:textId="77777777" w:rsidR="00BD4AB9" w:rsidRPr="00FF4B4B" w:rsidRDefault="00EB49FD">
            <w:pPr>
              <w:widowControl w:val="0"/>
              <w:numPr>
                <w:ilvl w:val="0"/>
                <w:numId w:val="53"/>
              </w:numPr>
              <w:shd w:val="clear" w:color="auto" w:fill="FFFFFF"/>
              <w:spacing w:before="20" w:after="0" w:line="240" w:lineRule="auto"/>
              <w:ind w:left="360"/>
            </w:pPr>
            <w:r w:rsidRPr="00FF4B4B">
              <w:t xml:space="preserve">Nilai </w:t>
            </w:r>
            <w:r w:rsidRPr="00FF4B4B">
              <w:rPr>
                <w:i/>
              </w:rPr>
              <w:t>Pre-test</w:t>
            </w:r>
            <w:r w:rsidRPr="00FF4B4B">
              <w:t xml:space="preserve"> dan </w:t>
            </w:r>
            <w:r w:rsidRPr="00FF4B4B">
              <w:rPr>
                <w:i/>
              </w:rPr>
              <w:t>Post-test</w:t>
            </w:r>
          </w:p>
          <w:p w14:paraId="35013498" w14:textId="77777777" w:rsidR="00BD4AB9" w:rsidRPr="00FF4B4B" w:rsidRDefault="00EB49FD">
            <w:pPr>
              <w:widowControl w:val="0"/>
              <w:numPr>
                <w:ilvl w:val="0"/>
                <w:numId w:val="53"/>
              </w:numPr>
              <w:shd w:val="clear" w:color="auto" w:fill="FFFFFF"/>
              <w:spacing w:after="0" w:line="240" w:lineRule="auto"/>
              <w:ind w:left="360"/>
            </w:pPr>
            <w:r w:rsidRPr="00FF4B4B">
              <w:t>Penilaian keaktifan peserta penyuluhan</w:t>
            </w:r>
          </w:p>
        </w:tc>
        <w:tc>
          <w:tcPr>
            <w:tcW w:w="1155" w:type="dxa"/>
            <w:shd w:val="clear" w:color="auto" w:fill="auto"/>
            <w:tcMar>
              <w:top w:w="100" w:type="dxa"/>
              <w:left w:w="100" w:type="dxa"/>
              <w:bottom w:w="100" w:type="dxa"/>
              <w:right w:w="100" w:type="dxa"/>
            </w:tcMar>
          </w:tcPr>
          <w:p w14:paraId="0A4B8177" w14:textId="77777777" w:rsidR="00BD4AB9" w:rsidRPr="00FF4B4B" w:rsidRDefault="00EB49FD">
            <w:pPr>
              <w:widowControl w:val="0"/>
              <w:spacing w:after="0" w:line="240" w:lineRule="auto"/>
              <w:jc w:val="left"/>
            </w:pPr>
            <w:r w:rsidRPr="00FF4B4B">
              <w:lastRenderedPageBreak/>
              <w:t>Mahasiswa Poltekkes Kemenkes Jakarta II</w:t>
            </w:r>
          </w:p>
        </w:tc>
        <w:tc>
          <w:tcPr>
            <w:tcW w:w="1320" w:type="dxa"/>
            <w:shd w:val="clear" w:color="auto" w:fill="auto"/>
            <w:tcMar>
              <w:top w:w="100" w:type="dxa"/>
              <w:left w:w="100" w:type="dxa"/>
              <w:bottom w:w="100" w:type="dxa"/>
              <w:right w:w="100" w:type="dxa"/>
            </w:tcMar>
          </w:tcPr>
          <w:p w14:paraId="0DB273D5" w14:textId="77777777" w:rsidR="00BD4AB9" w:rsidRPr="00FF4B4B" w:rsidRDefault="00EB49FD">
            <w:pPr>
              <w:widowControl w:val="0"/>
              <w:spacing w:after="0" w:line="240" w:lineRule="auto"/>
            </w:pPr>
            <w:r w:rsidRPr="00FF4B4B">
              <w:t xml:space="preserve">-Kepala desa </w:t>
            </w:r>
          </w:p>
          <w:p w14:paraId="12127A0D" w14:textId="77777777" w:rsidR="00BD4AB9" w:rsidRPr="00FF4B4B" w:rsidRDefault="00EB49FD">
            <w:pPr>
              <w:widowControl w:val="0"/>
              <w:spacing w:after="0" w:line="240" w:lineRule="auto"/>
            </w:pPr>
            <w:r w:rsidRPr="00FF4B4B">
              <w:t>-Unit Pelaksana Teknis Desa</w:t>
            </w:r>
          </w:p>
          <w:p w14:paraId="69E10160" w14:textId="77777777" w:rsidR="00BD4AB9" w:rsidRPr="00FF4B4B" w:rsidRDefault="00EB49FD">
            <w:pPr>
              <w:widowControl w:val="0"/>
              <w:spacing w:after="0" w:line="240" w:lineRule="auto"/>
            </w:pPr>
            <w:r w:rsidRPr="00FF4B4B">
              <w:t xml:space="preserve">-Kader posyandu </w:t>
            </w:r>
          </w:p>
          <w:p w14:paraId="77FEAE5B" w14:textId="77777777" w:rsidR="00BD4AB9" w:rsidRPr="00FF4B4B" w:rsidRDefault="00EB49FD">
            <w:pPr>
              <w:widowControl w:val="0"/>
              <w:spacing w:after="0" w:line="240" w:lineRule="auto"/>
            </w:pPr>
            <w:r w:rsidRPr="00FF4B4B">
              <w:t>- Ibu Ketua RW</w:t>
            </w:r>
          </w:p>
          <w:p w14:paraId="0073BF91" w14:textId="77777777" w:rsidR="00BD4AB9" w:rsidRPr="00FF4B4B" w:rsidRDefault="00EB49FD">
            <w:pPr>
              <w:widowControl w:val="0"/>
              <w:spacing w:after="0" w:line="240" w:lineRule="auto"/>
            </w:pPr>
            <w:r w:rsidRPr="00FF4B4B">
              <w:t>- Ibu Ketua RT</w:t>
            </w:r>
          </w:p>
          <w:p w14:paraId="7388BD5E" w14:textId="77777777" w:rsidR="00BD4AB9" w:rsidRPr="00FF4B4B" w:rsidRDefault="00EB49FD">
            <w:pPr>
              <w:widowControl w:val="0"/>
              <w:spacing w:after="0" w:line="240" w:lineRule="auto"/>
            </w:pPr>
            <w:r w:rsidRPr="00FF4B4B">
              <w:t xml:space="preserve">- Ibu - Ibu </w:t>
            </w:r>
            <w:r w:rsidRPr="00FF4B4B">
              <w:lastRenderedPageBreak/>
              <w:t>PKK</w:t>
            </w:r>
          </w:p>
        </w:tc>
        <w:tc>
          <w:tcPr>
            <w:tcW w:w="1095" w:type="dxa"/>
            <w:shd w:val="clear" w:color="auto" w:fill="auto"/>
            <w:tcMar>
              <w:top w:w="100" w:type="dxa"/>
              <w:left w:w="100" w:type="dxa"/>
              <w:bottom w:w="100" w:type="dxa"/>
              <w:right w:w="100" w:type="dxa"/>
            </w:tcMar>
          </w:tcPr>
          <w:p w14:paraId="5FD5B8FB" w14:textId="77777777" w:rsidR="00BD4AB9" w:rsidRPr="00FF4B4B" w:rsidRDefault="00EB49FD">
            <w:pPr>
              <w:widowControl w:val="0"/>
              <w:spacing w:after="0" w:line="240" w:lineRule="auto"/>
              <w:jc w:val="left"/>
            </w:pPr>
            <w:r w:rsidRPr="00FF4B4B">
              <w:lastRenderedPageBreak/>
              <w:t>Ibu Baduta</w:t>
            </w:r>
          </w:p>
        </w:tc>
        <w:tc>
          <w:tcPr>
            <w:tcW w:w="1140" w:type="dxa"/>
            <w:shd w:val="clear" w:color="auto" w:fill="auto"/>
            <w:tcMar>
              <w:top w:w="100" w:type="dxa"/>
              <w:left w:w="100" w:type="dxa"/>
              <w:bottom w:w="100" w:type="dxa"/>
              <w:right w:w="100" w:type="dxa"/>
            </w:tcMar>
          </w:tcPr>
          <w:p w14:paraId="252667E7" w14:textId="77777777" w:rsidR="00BD4AB9" w:rsidRPr="00FF4B4B" w:rsidRDefault="00EB49FD">
            <w:pPr>
              <w:widowControl w:val="0"/>
              <w:spacing w:after="0" w:line="240" w:lineRule="auto"/>
              <w:jc w:val="left"/>
            </w:pPr>
            <w:r w:rsidRPr="00FF4B4B">
              <w:t>Balai Desa</w:t>
            </w:r>
          </w:p>
          <w:p w14:paraId="4D6CBFEA" w14:textId="77777777" w:rsidR="00BD4AB9" w:rsidRPr="00FF4B4B" w:rsidRDefault="00BD4AB9">
            <w:pPr>
              <w:widowControl w:val="0"/>
              <w:spacing w:after="0" w:line="240" w:lineRule="auto"/>
              <w:jc w:val="left"/>
            </w:pPr>
          </w:p>
          <w:p w14:paraId="600B5A49" w14:textId="77777777" w:rsidR="00BD4AB9" w:rsidRPr="00FF4B4B" w:rsidRDefault="00BD4AB9">
            <w:pPr>
              <w:widowControl w:val="0"/>
              <w:spacing w:after="0" w:line="240" w:lineRule="auto"/>
              <w:jc w:val="left"/>
            </w:pPr>
          </w:p>
        </w:tc>
        <w:tc>
          <w:tcPr>
            <w:tcW w:w="1245" w:type="dxa"/>
            <w:shd w:val="clear" w:color="auto" w:fill="auto"/>
            <w:tcMar>
              <w:top w:w="100" w:type="dxa"/>
              <w:left w:w="100" w:type="dxa"/>
              <w:bottom w:w="100" w:type="dxa"/>
              <w:right w:w="100" w:type="dxa"/>
            </w:tcMar>
          </w:tcPr>
          <w:p w14:paraId="2E937A0A" w14:textId="77777777" w:rsidR="00BD4AB9" w:rsidRPr="00FF4B4B" w:rsidRDefault="00EB49FD">
            <w:pPr>
              <w:widowControl w:val="0"/>
              <w:shd w:val="clear" w:color="auto" w:fill="FFFFFF"/>
              <w:spacing w:after="0" w:line="240" w:lineRule="auto"/>
              <w:jc w:val="left"/>
              <w:rPr>
                <w:b/>
              </w:rPr>
            </w:pPr>
            <w:r w:rsidRPr="00FF4B4B">
              <w:rPr>
                <w:b/>
              </w:rPr>
              <w:t xml:space="preserve">Hari, Tanggal : </w:t>
            </w:r>
          </w:p>
          <w:p w14:paraId="6ABD8B1A" w14:textId="77777777" w:rsidR="00BD4AB9" w:rsidRPr="00FF4B4B" w:rsidRDefault="00EB49FD">
            <w:pPr>
              <w:widowControl w:val="0"/>
              <w:shd w:val="clear" w:color="auto" w:fill="FFFFFF"/>
              <w:spacing w:after="0" w:line="240" w:lineRule="auto"/>
              <w:jc w:val="left"/>
              <w:rPr>
                <w:b/>
              </w:rPr>
            </w:pPr>
            <w:r w:rsidRPr="00FF4B4B">
              <w:rPr>
                <w:b/>
              </w:rPr>
              <w:t>-</w:t>
            </w:r>
          </w:p>
          <w:p w14:paraId="048E4A80" w14:textId="77777777" w:rsidR="00BD4AB9" w:rsidRPr="00FF4B4B" w:rsidRDefault="00BD4AB9">
            <w:pPr>
              <w:widowControl w:val="0"/>
              <w:shd w:val="clear" w:color="auto" w:fill="FFFFFF"/>
              <w:spacing w:after="0" w:line="240" w:lineRule="auto"/>
              <w:jc w:val="left"/>
            </w:pPr>
          </w:p>
          <w:p w14:paraId="61CCD31C" w14:textId="77777777" w:rsidR="00BD4AB9" w:rsidRPr="00FF4B4B" w:rsidRDefault="00EB49FD">
            <w:pPr>
              <w:widowControl w:val="0"/>
              <w:shd w:val="clear" w:color="auto" w:fill="FFFFFF"/>
              <w:spacing w:after="0" w:line="240" w:lineRule="auto"/>
              <w:jc w:val="left"/>
              <w:rPr>
                <w:b/>
              </w:rPr>
            </w:pPr>
            <w:r w:rsidRPr="00FF4B4B">
              <w:rPr>
                <w:b/>
              </w:rPr>
              <w:t xml:space="preserve">Durasi : </w:t>
            </w:r>
          </w:p>
          <w:p w14:paraId="09CBC55F" w14:textId="77777777" w:rsidR="00BD4AB9" w:rsidRPr="00FF4B4B" w:rsidRDefault="00EB49FD">
            <w:pPr>
              <w:widowControl w:val="0"/>
              <w:shd w:val="clear" w:color="auto" w:fill="FFFFFF"/>
              <w:spacing w:after="0" w:line="240" w:lineRule="auto"/>
              <w:jc w:val="left"/>
            </w:pPr>
            <w:r w:rsidRPr="00FF4B4B">
              <w:t xml:space="preserve">2 jam </w:t>
            </w:r>
          </w:p>
          <w:p w14:paraId="695F8C13" w14:textId="77777777" w:rsidR="00BD4AB9" w:rsidRPr="00FF4B4B" w:rsidRDefault="00BD4AB9">
            <w:pPr>
              <w:widowControl w:val="0"/>
              <w:shd w:val="clear" w:color="auto" w:fill="FFFFFF"/>
              <w:spacing w:after="0" w:line="240" w:lineRule="auto"/>
              <w:jc w:val="left"/>
            </w:pPr>
          </w:p>
          <w:p w14:paraId="118DA872" w14:textId="77777777" w:rsidR="00BD4AB9" w:rsidRPr="00FF4B4B" w:rsidRDefault="00BD4AB9">
            <w:pPr>
              <w:widowControl w:val="0"/>
              <w:spacing w:after="0" w:line="240" w:lineRule="auto"/>
              <w:jc w:val="left"/>
            </w:pPr>
          </w:p>
        </w:tc>
        <w:tc>
          <w:tcPr>
            <w:tcW w:w="1335" w:type="dxa"/>
            <w:shd w:val="clear" w:color="auto" w:fill="auto"/>
            <w:tcMar>
              <w:top w:w="100" w:type="dxa"/>
              <w:left w:w="100" w:type="dxa"/>
              <w:bottom w:w="100" w:type="dxa"/>
              <w:right w:w="100" w:type="dxa"/>
            </w:tcMar>
          </w:tcPr>
          <w:p w14:paraId="0283D457" w14:textId="77777777" w:rsidR="00BD4AB9" w:rsidRPr="00FF4B4B" w:rsidRDefault="00EB49FD">
            <w:pPr>
              <w:widowControl w:val="0"/>
              <w:spacing w:after="0" w:line="240" w:lineRule="auto"/>
              <w:jc w:val="left"/>
              <w:rPr>
                <w:b/>
              </w:rPr>
            </w:pPr>
            <w:r w:rsidRPr="00FF4B4B">
              <w:rPr>
                <w:b/>
              </w:rPr>
              <w:t>Man :</w:t>
            </w:r>
          </w:p>
          <w:p w14:paraId="1675C68E" w14:textId="77777777" w:rsidR="00BD4AB9" w:rsidRPr="00FF4B4B" w:rsidRDefault="00EB49FD">
            <w:pPr>
              <w:widowControl w:val="0"/>
              <w:spacing w:after="0" w:line="240" w:lineRule="auto"/>
              <w:jc w:val="left"/>
            </w:pPr>
            <w:r w:rsidRPr="00FF4B4B">
              <w:t>Mahasiswa</w:t>
            </w:r>
          </w:p>
          <w:p w14:paraId="3F4EEADD" w14:textId="77777777" w:rsidR="00BD4AB9" w:rsidRPr="00FF4B4B" w:rsidRDefault="00BD4AB9">
            <w:pPr>
              <w:widowControl w:val="0"/>
              <w:spacing w:after="0" w:line="240" w:lineRule="auto"/>
              <w:jc w:val="left"/>
            </w:pPr>
          </w:p>
          <w:p w14:paraId="5194F062" w14:textId="77777777" w:rsidR="00BD4AB9" w:rsidRPr="00FF4B4B" w:rsidRDefault="00BD4AB9">
            <w:pPr>
              <w:widowControl w:val="0"/>
              <w:spacing w:after="0" w:line="240" w:lineRule="auto"/>
              <w:jc w:val="left"/>
            </w:pPr>
          </w:p>
          <w:p w14:paraId="59D6C01C" w14:textId="77777777" w:rsidR="00BD4AB9" w:rsidRPr="00FF4B4B" w:rsidRDefault="00BD4AB9">
            <w:pPr>
              <w:widowControl w:val="0"/>
              <w:spacing w:after="0" w:line="240" w:lineRule="auto"/>
              <w:jc w:val="left"/>
            </w:pPr>
          </w:p>
          <w:p w14:paraId="1E94CA37" w14:textId="77777777" w:rsidR="00BD4AB9" w:rsidRPr="00FF4B4B" w:rsidRDefault="00EB49FD">
            <w:pPr>
              <w:widowControl w:val="0"/>
              <w:spacing w:after="0" w:line="240" w:lineRule="auto"/>
              <w:jc w:val="left"/>
              <w:rPr>
                <w:b/>
              </w:rPr>
            </w:pPr>
            <w:r w:rsidRPr="00FF4B4B">
              <w:rPr>
                <w:b/>
              </w:rPr>
              <w:t>Sasaran :</w:t>
            </w:r>
          </w:p>
          <w:p w14:paraId="4D1E63DD" w14:textId="77777777" w:rsidR="00BD4AB9" w:rsidRPr="00FF4B4B" w:rsidRDefault="00EB49FD">
            <w:pPr>
              <w:widowControl w:val="0"/>
              <w:spacing w:after="0" w:line="240" w:lineRule="auto"/>
              <w:jc w:val="left"/>
            </w:pPr>
            <w:r w:rsidRPr="00FF4B4B">
              <w:t>Ibu Baduta</w:t>
            </w:r>
          </w:p>
          <w:p w14:paraId="21EA04DB" w14:textId="77777777" w:rsidR="00BD4AB9" w:rsidRPr="00FF4B4B" w:rsidRDefault="00BD4AB9">
            <w:pPr>
              <w:widowControl w:val="0"/>
              <w:spacing w:after="0" w:line="240" w:lineRule="auto"/>
              <w:jc w:val="left"/>
            </w:pPr>
          </w:p>
          <w:p w14:paraId="29C90ACB" w14:textId="77777777" w:rsidR="00BD4AB9" w:rsidRPr="00FF4B4B" w:rsidRDefault="00BD4AB9">
            <w:pPr>
              <w:widowControl w:val="0"/>
              <w:spacing w:after="0" w:line="240" w:lineRule="auto"/>
              <w:jc w:val="left"/>
            </w:pPr>
          </w:p>
          <w:p w14:paraId="20AFE14B" w14:textId="77777777" w:rsidR="00BD4AB9" w:rsidRPr="00FF4B4B" w:rsidRDefault="00BD4AB9">
            <w:pPr>
              <w:widowControl w:val="0"/>
              <w:spacing w:after="0" w:line="240" w:lineRule="auto"/>
              <w:jc w:val="left"/>
            </w:pPr>
          </w:p>
          <w:p w14:paraId="1662C208" w14:textId="77777777" w:rsidR="00BD4AB9" w:rsidRPr="00FF4B4B" w:rsidRDefault="00EB49FD">
            <w:pPr>
              <w:widowControl w:val="0"/>
              <w:spacing w:after="0" w:line="240" w:lineRule="auto"/>
              <w:jc w:val="left"/>
              <w:rPr>
                <w:b/>
              </w:rPr>
            </w:pPr>
            <w:r w:rsidRPr="00FF4B4B">
              <w:rPr>
                <w:b/>
              </w:rPr>
              <w:t>Material :</w:t>
            </w:r>
          </w:p>
          <w:p w14:paraId="65BA60D4" w14:textId="77777777" w:rsidR="00BD4AB9" w:rsidRPr="00FF4B4B" w:rsidRDefault="00EB49FD">
            <w:pPr>
              <w:widowControl w:val="0"/>
              <w:numPr>
                <w:ilvl w:val="0"/>
                <w:numId w:val="320"/>
              </w:numPr>
              <w:spacing w:after="0" w:line="240" w:lineRule="auto"/>
              <w:ind w:left="360"/>
              <w:jc w:val="left"/>
            </w:pPr>
            <w:r w:rsidRPr="00FF4B4B">
              <w:rPr>
                <w:i/>
              </w:rPr>
              <w:t>Pre-test</w:t>
            </w:r>
            <w:r w:rsidRPr="00FF4B4B">
              <w:t xml:space="preserve"> dan </w:t>
            </w:r>
            <w:r w:rsidRPr="00FF4B4B">
              <w:rPr>
                <w:i/>
              </w:rPr>
              <w:lastRenderedPageBreak/>
              <w:t>Post-test</w:t>
            </w:r>
            <w:r w:rsidRPr="00FF4B4B">
              <w:t xml:space="preserve"> </w:t>
            </w:r>
          </w:p>
          <w:p w14:paraId="3A21A080" w14:textId="77777777" w:rsidR="00BD4AB9" w:rsidRPr="00FF4B4B" w:rsidRDefault="00EB49FD">
            <w:pPr>
              <w:widowControl w:val="0"/>
              <w:numPr>
                <w:ilvl w:val="0"/>
                <w:numId w:val="320"/>
              </w:numPr>
              <w:spacing w:after="0" w:line="240" w:lineRule="auto"/>
              <w:ind w:left="360"/>
              <w:jc w:val="left"/>
            </w:pPr>
            <w:r w:rsidRPr="00FF4B4B">
              <w:t xml:space="preserve">Materi penyuluhan PMBA </w:t>
            </w:r>
          </w:p>
          <w:p w14:paraId="37170F2A" w14:textId="77777777" w:rsidR="00BD4AB9" w:rsidRPr="00FF4B4B" w:rsidRDefault="00EB49FD">
            <w:pPr>
              <w:widowControl w:val="0"/>
              <w:numPr>
                <w:ilvl w:val="0"/>
                <w:numId w:val="320"/>
              </w:numPr>
              <w:spacing w:after="0" w:line="240" w:lineRule="auto"/>
              <w:ind w:left="360"/>
              <w:jc w:val="left"/>
            </w:pPr>
            <w:r w:rsidRPr="00FF4B4B">
              <w:t>Media penyuluhan PMBA</w:t>
            </w:r>
          </w:p>
          <w:p w14:paraId="0AAD8EBC" w14:textId="77777777" w:rsidR="00BD4AB9" w:rsidRPr="00FF4B4B" w:rsidRDefault="00EB49FD">
            <w:pPr>
              <w:widowControl w:val="0"/>
              <w:numPr>
                <w:ilvl w:val="0"/>
                <w:numId w:val="320"/>
              </w:numPr>
              <w:spacing w:after="0" w:line="240" w:lineRule="auto"/>
              <w:ind w:left="360"/>
              <w:jc w:val="left"/>
            </w:pPr>
            <w:r w:rsidRPr="00FF4B4B">
              <w:t>Meja dan kursi</w:t>
            </w:r>
          </w:p>
          <w:p w14:paraId="3F4978EC" w14:textId="77777777" w:rsidR="00BD4AB9" w:rsidRPr="00FF4B4B" w:rsidRDefault="00EB49FD">
            <w:pPr>
              <w:widowControl w:val="0"/>
              <w:numPr>
                <w:ilvl w:val="0"/>
                <w:numId w:val="320"/>
              </w:numPr>
              <w:spacing w:after="0" w:line="240" w:lineRule="auto"/>
              <w:ind w:left="360"/>
              <w:jc w:val="left"/>
            </w:pPr>
            <w:r w:rsidRPr="00FF4B4B">
              <w:t>Sound dan mic</w:t>
            </w:r>
          </w:p>
          <w:p w14:paraId="00B0B92D" w14:textId="77777777" w:rsidR="00BD4AB9" w:rsidRPr="00FF4B4B" w:rsidRDefault="00EB49FD">
            <w:pPr>
              <w:widowControl w:val="0"/>
              <w:numPr>
                <w:ilvl w:val="0"/>
                <w:numId w:val="320"/>
              </w:numPr>
              <w:spacing w:after="0" w:line="240" w:lineRule="auto"/>
              <w:ind w:left="360"/>
              <w:jc w:val="left"/>
            </w:pPr>
            <w:r w:rsidRPr="00FF4B4B">
              <w:t xml:space="preserve">Mangkok dan sensok </w:t>
            </w:r>
          </w:p>
          <w:p w14:paraId="16BC92BF" w14:textId="77777777" w:rsidR="00BD4AB9" w:rsidRPr="00FF4B4B" w:rsidRDefault="00BD4AB9">
            <w:pPr>
              <w:widowControl w:val="0"/>
              <w:spacing w:after="0" w:line="240" w:lineRule="auto"/>
              <w:jc w:val="left"/>
            </w:pPr>
          </w:p>
          <w:p w14:paraId="5B5660FC" w14:textId="77777777" w:rsidR="00BD4AB9" w:rsidRPr="00FF4B4B" w:rsidRDefault="00EB49FD">
            <w:pPr>
              <w:widowControl w:val="0"/>
              <w:spacing w:after="0" w:line="240" w:lineRule="auto"/>
              <w:jc w:val="left"/>
              <w:rPr>
                <w:b/>
              </w:rPr>
            </w:pPr>
            <w:r w:rsidRPr="00FF4B4B">
              <w:rPr>
                <w:b/>
              </w:rPr>
              <w:t>Method :</w:t>
            </w:r>
          </w:p>
          <w:p w14:paraId="1BD38059" w14:textId="77777777" w:rsidR="00BD4AB9" w:rsidRPr="00FF4B4B" w:rsidRDefault="00EB49FD">
            <w:pPr>
              <w:widowControl w:val="0"/>
              <w:numPr>
                <w:ilvl w:val="0"/>
                <w:numId w:val="49"/>
              </w:numPr>
              <w:spacing w:after="0" w:line="240" w:lineRule="auto"/>
              <w:ind w:left="360"/>
              <w:jc w:val="left"/>
            </w:pPr>
            <w:r w:rsidRPr="00FF4B4B">
              <w:t>Ceramah</w:t>
            </w:r>
          </w:p>
          <w:p w14:paraId="1BEF9B91" w14:textId="77777777" w:rsidR="00BD4AB9" w:rsidRPr="00FF4B4B" w:rsidRDefault="00EB49FD">
            <w:pPr>
              <w:widowControl w:val="0"/>
              <w:numPr>
                <w:ilvl w:val="0"/>
                <w:numId w:val="49"/>
              </w:numPr>
              <w:spacing w:after="0" w:line="240" w:lineRule="auto"/>
              <w:ind w:left="360"/>
              <w:jc w:val="left"/>
            </w:pPr>
            <w:r w:rsidRPr="00FF4B4B">
              <w:lastRenderedPageBreak/>
              <w:t>Tanya jawab</w:t>
            </w:r>
          </w:p>
          <w:p w14:paraId="522FDD38" w14:textId="77777777" w:rsidR="00BD4AB9" w:rsidRPr="00FF4B4B" w:rsidRDefault="00EB49FD">
            <w:pPr>
              <w:widowControl w:val="0"/>
              <w:numPr>
                <w:ilvl w:val="0"/>
                <w:numId w:val="49"/>
              </w:numPr>
              <w:spacing w:after="0" w:line="240" w:lineRule="auto"/>
              <w:ind w:left="360"/>
              <w:jc w:val="left"/>
            </w:pPr>
            <w:r w:rsidRPr="00FF4B4B">
              <w:t>Demonstrasi PMBA</w:t>
            </w:r>
          </w:p>
          <w:p w14:paraId="11469B7E" w14:textId="77777777" w:rsidR="00BD4AB9" w:rsidRPr="00FF4B4B" w:rsidRDefault="00BD4AB9">
            <w:pPr>
              <w:widowControl w:val="0"/>
              <w:spacing w:after="0" w:line="240" w:lineRule="auto"/>
              <w:jc w:val="left"/>
            </w:pPr>
          </w:p>
          <w:p w14:paraId="5CC7E4B3" w14:textId="77777777" w:rsidR="00BD4AB9" w:rsidRPr="00FF4B4B" w:rsidRDefault="00EB49FD">
            <w:pPr>
              <w:widowControl w:val="0"/>
              <w:spacing w:after="0" w:line="240" w:lineRule="auto"/>
              <w:jc w:val="left"/>
              <w:rPr>
                <w:b/>
              </w:rPr>
            </w:pPr>
            <w:r w:rsidRPr="00FF4B4B">
              <w:rPr>
                <w:b/>
              </w:rPr>
              <w:t>Money :</w:t>
            </w:r>
          </w:p>
          <w:p w14:paraId="7B9D7C24" w14:textId="77777777" w:rsidR="00BD4AB9" w:rsidRPr="00FF4B4B" w:rsidRDefault="00EB49FD">
            <w:pPr>
              <w:widowControl w:val="0"/>
              <w:spacing w:after="0" w:line="240" w:lineRule="auto"/>
              <w:jc w:val="left"/>
            </w:pPr>
            <w:r w:rsidRPr="00FF4B4B">
              <w:t>Dana PKL dan Mahasiswa</w:t>
            </w:r>
          </w:p>
        </w:tc>
        <w:tc>
          <w:tcPr>
            <w:tcW w:w="1170" w:type="dxa"/>
            <w:shd w:val="clear" w:color="auto" w:fill="auto"/>
            <w:tcMar>
              <w:top w:w="100" w:type="dxa"/>
              <w:left w:w="100" w:type="dxa"/>
              <w:bottom w:w="100" w:type="dxa"/>
              <w:right w:w="100" w:type="dxa"/>
            </w:tcMar>
          </w:tcPr>
          <w:p w14:paraId="63B07E77" w14:textId="77777777" w:rsidR="00BD4AB9" w:rsidRPr="00FF4B4B" w:rsidRDefault="00EB49FD">
            <w:pPr>
              <w:widowControl w:val="0"/>
              <w:spacing w:after="0" w:line="240" w:lineRule="auto"/>
              <w:jc w:val="left"/>
              <w:rPr>
                <w:b/>
              </w:rPr>
            </w:pPr>
            <w:r w:rsidRPr="00FF4B4B">
              <w:rPr>
                <w:b/>
              </w:rPr>
              <w:lastRenderedPageBreak/>
              <w:t>Man :</w:t>
            </w:r>
          </w:p>
          <w:p w14:paraId="04F09225" w14:textId="77777777" w:rsidR="00BD4AB9" w:rsidRPr="00FF4B4B" w:rsidRDefault="00EB49FD">
            <w:pPr>
              <w:widowControl w:val="0"/>
              <w:spacing w:after="0" w:line="240" w:lineRule="auto"/>
              <w:jc w:val="left"/>
            </w:pPr>
            <w:r w:rsidRPr="00FF4B4B">
              <w:t>Poltekkes Kemenkes Jakarta II</w:t>
            </w:r>
          </w:p>
          <w:p w14:paraId="1C235309" w14:textId="77777777" w:rsidR="00BD4AB9" w:rsidRPr="00FF4B4B" w:rsidRDefault="00BD4AB9">
            <w:pPr>
              <w:widowControl w:val="0"/>
              <w:spacing w:after="0" w:line="240" w:lineRule="auto"/>
              <w:jc w:val="left"/>
            </w:pPr>
          </w:p>
          <w:p w14:paraId="12353F96" w14:textId="77777777" w:rsidR="00BD4AB9" w:rsidRPr="00FF4B4B" w:rsidRDefault="00EB49FD">
            <w:pPr>
              <w:widowControl w:val="0"/>
              <w:spacing w:after="0" w:line="240" w:lineRule="auto"/>
              <w:jc w:val="left"/>
              <w:rPr>
                <w:b/>
              </w:rPr>
            </w:pPr>
            <w:r w:rsidRPr="00FF4B4B">
              <w:rPr>
                <w:b/>
              </w:rPr>
              <w:t>Sasaran :</w:t>
            </w:r>
          </w:p>
          <w:p w14:paraId="1FD523A1" w14:textId="77777777" w:rsidR="00BD4AB9" w:rsidRPr="00FF4B4B" w:rsidRDefault="00EB49FD">
            <w:pPr>
              <w:widowControl w:val="0"/>
              <w:spacing w:after="0" w:line="240" w:lineRule="auto"/>
              <w:jc w:val="left"/>
            </w:pPr>
            <w:r w:rsidRPr="00FF4B4B">
              <w:t>Mayarakat desa</w:t>
            </w:r>
          </w:p>
          <w:p w14:paraId="4EC48B90" w14:textId="77777777" w:rsidR="00BD4AB9" w:rsidRPr="00FF4B4B" w:rsidRDefault="00BD4AB9">
            <w:pPr>
              <w:widowControl w:val="0"/>
              <w:spacing w:after="0" w:line="240" w:lineRule="auto"/>
              <w:jc w:val="left"/>
            </w:pPr>
          </w:p>
          <w:p w14:paraId="652AF65E" w14:textId="77777777" w:rsidR="00BD4AB9" w:rsidRPr="00FF4B4B" w:rsidRDefault="00BD4AB9">
            <w:pPr>
              <w:widowControl w:val="0"/>
              <w:spacing w:after="0" w:line="240" w:lineRule="auto"/>
              <w:jc w:val="left"/>
            </w:pPr>
          </w:p>
          <w:p w14:paraId="3C3A52EF" w14:textId="77777777" w:rsidR="00BD4AB9" w:rsidRPr="00FF4B4B" w:rsidRDefault="00EB49FD">
            <w:pPr>
              <w:widowControl w:val="0"/>
              <w:spacing w:after="0" w:line="240" w:lineRule="auto"/>
              <w:jc w:val="left"/>
              <w:rPr>
                <w:b/>
              </w:rPr>
            </w:pPr>
            <w:r w:rsidRPr="00FF4B4B">
              <w:rPr>
                <w:b/>
              </w:rPr>
              <w:t>Material :</w:t>
            </w:r>
          </w:p>
          <w:p w14:paraId="248C6C0C" w14:textId="77777777" w:rsidR="00BD4AB9" w:rsidRPr="00FF4B4B" w:rsidRDefault="00EB49FD">
            <w:pPr>
              <w:widowControl w:val="0"/>
              <w:spacing w:after="0" w:line="240" w:lineRule="auto"/>
              <w:jc w:val="left"/>
            </w:pPr>
            <w:r w:rsidRPr="00FF4B4B">
              <w:lastRenderedPageBreak/>
              <w:t>Mahasiswa</w:t>
            </w:r>
          </w:p>
          <w:p w14:paraId="3A19DE4E" w14:textId="77777777" w:rsidR="00BD4AB9" w:rsidRPr="00FF4B4B" w:rsidRDefault="00BD4AB9">
            <w:pPr>
              <w:widowControl w:val="0"/>
              <w:spacing w:after="0" w:line="240" w:lineRule="auto"/>
              <w:jc w:val="left"/>
            </w:pPr>
          </w:p>
          <w:p w14:paraId="0D7216ED" w14:textId="77777777" w:rsidR="00BD4AB9" w:rsidRPr="00FF4B4B" w:rsidRDefault="00BD4AB9">
            <w:pPr>
              <w:widowControl w:val="0"/>
              <w:spacing w:after="0" w:line="240" w:lineRule="auto"/>
              <w:jc w:val="left"/>
            </w:pPr>
          </w:p>
          <w:p w14:paraId="6CE64B9A" w14:textId="77777777" w:rsidR="00BD4AB9" w:rsidRPr="00FF4B4B" w:rsidRDefault="00BD4AB9">
            <w:pPr>
              <w:widowControl w:val="0"/>
              <w:spacing w:after="0" w:line="240" w:lineRule="auto"/>
              <w:jc w:val="left"/>
            </w:pPr>
          </w:p>
          <w:p w14:paraId="59EF340D" w14:textId="77777777" w:rsidR="00BD4AB9" w:rsidRPr="00FF4B4B" w:rsidRDefault="00BD4AB9">
            <w:pPr>
              <w:widowControl w:val="0"/>
              <w:spacing w:after="0" w:line="240" w:lineRule="auto"/>
              <w:jc w:val="left"/>
            </w:pPr>
          </w:p>
          <w:p w14:paraId="48ACC026" w14:textId="77777777" w:rsidR="00BD4AB9" w:rsidRPr="00FF4B4B" w:rsidRDefault="00BD4AB9">
            <w:pPr>
              <w:widowControl w:val="0"/>
              <w:spacing w:after="0" w:line="240" w:lineRule="auto"/>
              <w:jc w:val="left"/>
            </w:pPr>
          </w:p>
          <w:p w14:paraId="26543B16" w14:textId="77777777" w:rsidR="00BD4AB9" w:rsidRPr="00FF4B4B" w:rsidRDefault="00BD4AB9">
            <w:pPr>
              <w:widowControl w:val="0"/>
              <w:spacing w:after="0" w:line="240" w:lineRule="auto"/>
              <w:jc w:val="left"/>
            </w:pPr>
          </w:p>
          <w:p w14:paraId="086B8733" w14:textId="77777777" w:rsidR="00BD4AB9" w:rsidRPr="00FF4B4B" w:rsidRDefault="00BD4AB9">
            <w:pPr>
              <w:widowControl w:val="0"/>
              <w:spacing w:after="0" w:line="240" w:lineRule="auto"/>
              <w:jc w:val="left"/>
            </w:pPr>
          </w:p>
          <w:p w14:paraId="202E5897" w14:textId="77777777" w:rsidR="00BD4AB9" w:rsidRPr="00FF4B4B" w:rsidRDefault="00BD4AB9">
            <w:pPr>
              <w:widowControl w:val="0"/>
              <w:spacing w:after="0" w:line="240" w:lineRule="auto"/>
              <w:jc w:val="left"/>
            </w:pPr>
          </w:p>
          <w:p w14:paraId="2D096103" w14:textId="77777777" w:rsidR="00BD4AB9" w:rsidRPr="00FF4B4B" w:rsidRDefault="00BD4AB9">
            <w:pPr>
              <w:widowControl w:val="0"/>
              <w:spacing w:after="0" w:line="240" w:lineRule="auto"/>
              <w:jc w:val="left"/>
            </w:pPr>
          </w:p>
          <w:p w14:paraId="5BDB86DB" w14:textId="77777777" w:rsidR="00BD4AB9" w:rsidRPr="00FF4B4B" w:rsidRDefault="00BD4AB9">
            <w:pPr>
              <w:widowControl w:val="0"/>
              <w:spacing w:after="0" w:line="240" w:lineRule="auto"/>
              <w:jc w:val="left"/>
            </w:pPr>
          </w:p>
          <w:p w14:paraId="0FD16670" w14:textId="77777777" w:rsidR="00BD4AB9" w:rsidRPr="00FF4B4B" w:rsidRDefault="00BD4AB9">
            <w:pPr>
              <w:widowControl w:val="0"/>
              <w:spacing w:after="0" w:line="240" w:lineRule="auto"/>
              <w:jc w:val="left"/>
            </w:pPr>
          </w:p>
          <w:p w14:paraId="6F539939" w14:textId="77777777" w:rsidR="00BD4AB9" w:rsidRPr="00FF4B4B" w:rsidRDefault="00BD4AB9">
            <w:pPr>
              <w:widowControl w:val="0"/>
              <w:spacing w:after="0" w:line="240" w:lineRule="auto"/>
              <w:jc w:val="left"/>
            </w:pPr>
          </w:p>
          <w:p w14:paraId="752A04EF" w14:textId="77777777" w:rsidR="00BD4AB9" w:rsidRPr="00FF4B4B" w:rsidRDefault="00BD4AB9">
            <w:pPr>
              <w:widowControl w:val="0"/>
              <w:spacing w:after="0" w:line="240" w:lineRule="auto"/>
              <w:jc w:val="left"/>
            </w:pPr>
          </w:p>
          <w:p w14:paraId="680C2DF2" w14:textId="77777777" w:rsidR="00BD4AB9" w:rsidRPr="00FF4B4B" w:rsidRDefault="00BD4AB9">
            <w:pPr>
              <w:widowControl w:val="0"/>
              <w:spacing w:after="0" w:line="240" w:lineRule="auto"/>
              <w:jc w:val="left"/>
            </w:pPr>
          </w:p>
          <w:p w14:paraId="364B971F" w14:textId="77777777" w:rsidR="00BD4AB9" w:rsidRPr="00FF4B4B" w:rsidRDefault="00BD4AB9">
            <w:pPr>
              <w:widowControl w:val="0"/>
              <w:spacing w:after="0" w:line="240" w:lineRule="auto"/>
              <w:jc w:val="left"/>
            </w:pPr>
          </w:p>
          <w:p w14:paraId="0CF163EB" w14:textId="77777777" w:rsidR="00BD4AB9" w:rsidRPr="00FF4B4B" w:rsidRDefault="00BD4AB9">
            <w:pPr>
              <w:widowControl w:val="0"/>
              <w:spacing w:after="0" w:line="240" w:lineRule="auto"/>
              <w:jc w:val="left"/>
            </w:pPr>
          </w:p>
          <w:p w14:paraId="2392F82D" w14:textId="77777777" w:rsidR="00BD4AB9" w:rsidRPr="00FF4B4B" w:rsidRDefault="00BD4AB9">
            <w:pPr>
              <w:widowControl w:val="0"/>
              <w:spacing w:after="0" w:line="240" w:lineRule="auto"/>
              <w:jc w:val="left"/>
            </w:pPr>
          </w:p>
          <w:p w14:paraId="5847ACF7" w14:textId="77777777" w:rsidR="00BD4AB9" w:rsidRPr="00FF4B4B" w:rsidRDefault="00EB49FD">
            <w:pPr>
              <w:widowControl w:val="0"/>
              <w:spacing w:after="0" w:line="240" w:lineRule="auto"/>
              <w:jc w:val="left"/>
              <w:rPr>
                <w:b/>
              </w:rPr>
            </w:pPr>
            <w:r w:rsidRPr="00FF4B4B">
              <w:rPr>
                <w:b/>
              </w:rPr>
              <w:t>Method :</w:t>
            </w:r>
          </w:p>
          <w:p w14:paraId="50C358AB" w14:textId="77777777" w:rsidR="00BD4AB9" w:rsidRPr="00FF4B4B" w:rsidRDefault="00EB49FD">
            <w:pPr>
              <w:widowControl w:val="0"/>
              <w:spacing w:after="0" w:line="240" w:lineRule="auto"/>
              <w:jc w:val="left"/>
            </w:pPr>
            <w:r w:rsidRPr="00FF4B4B">
              <w:t>Mahasiswa</w:t>
            </w:r>
          </w:p>
          <w:p w14:paraId="712D8943" w14:textId="77777777" w:rsidR="00BD4AB9" w:rsidRPr="00FF4B4B" w:rsidRDefault="00BD4AB9">
            <w:pPr>
              <w:widowControl w:val="0"/>
              <w:spacing w:after="0" w:line="240" w:lineRule="auto"/>
              <w:jc w:val="left"/>
            </w:pPr>
          </w:p>
          <w:p w14:paraId="7AF7B3D1" w14:textId="77777777" w:rsidR="00BD4AB9" w:rsidRPr="00FF4B4B" w:rsidRDefault="00BD4AB9">
            <w:pPr>
              <w:widowControl w:val="0"/>
              <w:spacing w:after="0" w:line="240" w:lineRule="auto"/>
              <w:jc w:val="left"/>
            </w:pPr>
          </w:p>
          <w:p w14:paraId="0BBA4919" w14:textId="77777777" w:rsidR="00BD4AB9" w:rsidRPr="00FF4B4B" w:rsidRDefault="00EB49FD">
            <w:pPr>
              <w:widowControl w:val="0"/>
              <w:spacing w:after="0" w:line="240" w:lineRule="auto"/>
              <w:jc w:val="left"/>
            </w:pPr>
            <w:r w:rsidRPr="00FF4B4B">
              <w:rPr>
                <w:b/>
              </w:rPr>
              <w:t xml:space="preserve">Money : </w:t>
            </w:r>
            <w:r w:rsidRPr="00FF4B4B">
              <w:t xml:space="preserve">Dana PKL dan Mahasiswa </w:t>
            </w:r>
          </w:p>
        </w:tc>
      </w:tr>
    </w:tbl>
    <w:p w14:paraId="14B7400E" w14:textId="77777777" w:rsidR="00BD4AB9" w:rsidRPr="00FF4B4B" w:rsidRDefault="00BD4AB9">
      <w:pPr>
        <w:spacing w:after="0"/>
        <w:jc w:val="left"/>
      </w:pPr>
    </w:p>
    <w:p w14:paraId="55211FBE" w14:textId="77777777" w:rsidR="00BD4AB9" w:rsidRPr="00FF4B4B" w:rsidRDefault="00BD4AB9">
      <w:pPr>
        <w:spacing w:after="0"/>
        <w:jc w:val="left"/>
      </w:pPr>
    </w:p>
    <w:p w14:paraId="72CBA0E0" w14:textId="77777777" w:rsidR="00BD4AB9" w:rsidRPr="00FF4B4B" w:rsidRDefault="00BD4AB9">
      <w:pPr>
        <w:spacing w:after="0"/>
        <w:jc w:val="left"/>
      </w:pPr>
    </w:p>
    <w:p w14:paraId="08E79DF3" w14:textId="77777777" w:rsidR="00BD4AB9" w:rsidRPr="00FF4B4B" w:rsidRDefault="00BD4AB9">
      <w:pPr>
        <w:spacing w:after="0"/>
        <w:jc w:val="left"/>
      </w:pPr>
    </w:p>
    <w:p w14:paraId="38A32E66" w14:textId="77777777" w:rsidR="00BD4AB9" w:rsidRPr="00FF4B4B" w:rsidRDefault="00BD4AB9">
      <w:pPr>
        <w:spacing w:after="0"/>
        <w:jc w:val="left"/>
      </w:pPr>
    </w:p>
    <w:p w14:paraId="6737BE98" w14:textId="77777777" w:rsidR="00BD4AB9" w:rsidRPr="00FF4B4B" w:rsidRDefault="00BD4AB9">
      <w:pPr>
        <w:spacing w:after="0"/>
        <w:jc w:val="left"/>
      </w:pPr>
    </w:p>
    <w:p w14:paraId="6097A841" w14:textId="77777777" w:rsidR="00BD4AB9" w:rsidRPr="00FF4B4B" w:rsidRDefault="00BD4AB9">
      <w:pPr>
        <w:spacing w:after="0"/>
        <w:jc w:val="left"/>
      </w:pPr>
    </w:p>
    <w:p w14:paraId="351EBA0E" w14:textId="77777777" w:rsidR="00BD4AB9" w:rsidRPr="00FF4B4B" w:rsidRDefault="00BD4AB9">
      <w:pPr>
        <w:spacing w:after="0"/>
        <w:jc w:val="left"/>
      </w:pPr>
    </w:p>
    <w:p w14:paraId="76D468E6" w14:textId="77777777" w:rsidR="00BD4AB9" w:rsidRPr="00FF4B4B" w:rsidRDefault="00BD4AB9">
      <w:pPr>
        <w:spacing w:after="0"/>
        <w:jc w:val="left"/>
      </w:pPr>
    </w:p>
    <w:p w14:paraId="4DC93A23" w14:textId="77777777" w:rsidR="00BD4AB9" w:rsidRPr="00FF4B4B" w:rsidRDefault="00BD4AB9">
      <w:pPr>
        <w:spacing w:after="0"/>
        <w:jc w:val="left"/>
      </w:pPr>
    </w:p>
    <w:p w14:paraId="3BC830D9" w14:textId="77777777" w:rsidR="00BD4AB9" w:rsidRPr="00FF4B4B" w:rsidRDefault="00BD4AB9">
      <w:pPr>
        <w:spacing w:after="0"/>
        <w:jc w:val="left"/>
      </w:pPr>
    </w:p>
    <w:p w14:paraId="0A06D066" w14:textId="77777777" w:rsidR="00BD4AB9" w:rsidRPr="00FF4B4B" w:rsidRDefault="00BD4AB9">
      <w:pPr>
        <w:spacing w:after="0"/>
        <w:jc w:val="left"/>
      </w:pPr>
    </w:p>
    <w:p w14:paraId="42758B2F" w14:textId="77777777" w:rsidR="00BD4AB9" w:rsidRPr="00FF4B4B" w:rsidRDefault="00BD4AB9">
      <w:pPr>
        <w:spacing w:after="0"/>
        <w:jc w:val="left"/>
      </w:pPr>
    </w:p>
    <w:p w14:paraId="32695168" w14:textId="77777777" w:rsidR="00BD4AB9" w:rsidRPr="00FF4B4B" w:rsidRDefault="00BD4AB9">
      <w:pPr>
        <w:spacing w:after="0"/>
        <w:jc w:val="left"/>
      </w:pPr>
    </w:p>
    <w:p w14:paraId="2CA23AAC" w14:textId="77777777" w:rsidR="00BD4AB9" w:rsidRPr="00FF4B4B" w:rsidRDefault="00BD4AB9">
      <w:pPr>
        <w:spacing w:after="0"/>
        <w:jc w:val="left"/>
      </w:pPr>
    </w:p>
    <w:p w14:paraId="66B19E9D" w14:textId="77777777" w:rsidR="00BD4AB9" w:rsidRPr="00FF4B4B" w:rsidRDefault="00EB49FD">
      <w:pPr>
        <w:spacing w:after="0"/>
        <w:jc w:val="right"/>
        <w:rPr>
          <w:i/>
        </w:rPr>
      </w:pPr>
      <w:r w:rsidRPr="00FF4B4B">
        <w:rPr>
          <w:i/>
        </w:rPr>
        <w:t xml:space="preserve">Form </w:t>
      </w:r>
      <w:proofErr w:type="gramStart"/>
      <w:r w:rsidRPr="00FF4B4B">
        <w:rPr>
          <w:i/>
        </w:rPr>
        <w:t>2 :</w:t>
      </w:r>
      <w:proofErr w:type="gramEnd"/>
      <w:r w:rsidRPr="00FF4B4B">
        <w:rPr>
          <w:i/>
        </w:rPr>
        <w:t xml:space="preserve"> HIPOPOC TABLE</w:t>
      </w:r>
    </w:p>
    <w:p w14:paraId="471EEDD6" w14:textId="77777777" w:rsidR="00BD4AB9" w:rsidRPr="00FF4B4B" w:rsidRDefault="00EB49FD">
      <w:pPr>
        <w:spacing w:after="0"/>
        <w:jc w:val="center"/>
        <w:rPr>
          <w:b/>
        </w:rPr>
      </w:pPr>
      <w:r w:rsidRPr="00FF4B4B">
        <w:rPr>
          <w:b/>
        </w:rPr>
        <w:t>POA INTERVANSI PANGAN - GIZI - KESEHATAN</w:t>
      </w:r>
    </w:p>
    <w:p w14:paraId="08970DCD" w14:textId="77777777" w:rsidR="00BD4AB9" w:rsidRPr="00FF4B4B" w:rsidRDefault="00EB49FD">
      <w:pPr>
        <w:spacing w:after="0"/>
        <w:jc w:val="center"/>
        <w:rPr>
          <w:b/>
        </w:rPr>
      </w:pPr>
      <w:r w:rsidRPr="00FF4B4B">
        <w:rPr>
          <w:b/>
        </w:rPr>
        <w:t>INTERVENSI/PROYEK/</w:t>
      </w:r>
      <w:proofErr w:type="gramStart"/>
      <w:r w:rsidRPr="00FF4B4B">
        <w:rPr>
          <w:b/>
        </w:rPr>
        <w:t>PROGRAM :</w:t>
      </w:r>
      <w:proofErr w:type="gramEnd"/>
      <w:r w:rsidRPr="00FF4B4B">
        <w:rPr>
          <w:b/>
        </w:rPr>
        <w:t xml:space="preserve"> Penyuluhan dan Demonstrasi Pemberian Makanan Bayi dan Anak (PMBA)</w:t>
      </w:r>
    </w:p>
    <w:p w14:paraId="25F929E5" w14:textId="77777777" w:rsidR="00BD4AB9" w:rsidRPr="00FF4B4B" w:rsidRDefault="00BD4AB9">
      <w:pPr>
        <w:spacing w:after="0"/>
        <w:jc w:val="left"/>
      </w:pPr>
    </w:p>
    <w:p w14:paraId="62C90769" w14:textId="77777777" w:rsidR="00BD4AB9" w:rsidRPr="00FF4B4B" w:rsidRDefault="00EB49FD">
      <w:pPr>
        <w:spacing w:after="0"/>
        <w:jc w:val="left"/>
      </w:pPr>
      <w:r w:rsidRPr="00FF4B4B">
        <w:t xml:space="preserve">Kelompok/Judul </w:t>
      </w:r>
      <w:proofErr w:type="gramStart"/>
      <w:r w:rsidRPr="00FF4B4B">
        <w:t>Intervensi :</w:t>
      </w:r>
      <w:proofErr w:type="gramEnd"/>
      <w:r w:rsidRPr="00FF4B4B">
        <w:t xml:space="preserve"> PMBA </w:t>
      </w:r>
    </w:p>
    <w:tbl>
      <w:tblPr>
        <w:tblStyle w:val="afa"/>
        <w:tblW w:w="1407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815"/>
        <w:gridCol w:w="2815"/>
        <w:gridCol w:w="2815"/>
        <w:gridCol w:w="2815"/>
        <w:gridCol w:w="2815"/>
      </w:tblGrid>
      <w:tr w:rsidR="00BD4AB9" w:rsidRPr="00FF4B4B" w14:paraId="069B111B" w14:textId="77777777" w:rsidTr="00C60B7C">
        <w:trPr>
          <w:trHeight w:val="267"/>
          <w:tblHeader/>
        </w:trPr>
        <w:tc>
          <w:tcPr>
            <w:tcW w:w="2815" w:type="dxa"/>
            <w:shd w:val="clear" w:color="auto" w:fill="auto"/>
            <w:tcMar>
              <w:top w:w="100" w:type="dxa"/>
              <w:left w:w="100" w:type="dxa"/>
              <w:bottom w:w="100" w:type="dxa"/>
              <w:right w:w="100" w:type="dxa"/>
            </w:tcMar>
          </w:tcPr>
          <w:p w14:paraId="552E4373" w14:textId="77777777" w:rsidR="00BD4AB9" w:rsidRPr="00FF4B4B" w:rsidRDefault="00EB49FD">
            <w:pPr>
              <w:widowControl w:val="0"/>
              <w:spacing w:after="0" w:line="240" w:lineRule="auto"/>
              <w:jc w:val="center"/>
              <w:rPr>
                <w:b/>
              </w:rPr>
            </w:pPr>
            <w:r w:rsidRPr="00FF4B4B">
              <w:rPr>
                <w:b/>
              </w:rPr>
              <w:t>Kegiatan</w:t>
            </w:r>
          </w:p>
        </w:tc>
        <w:tc>
          <w:tcPr>
            <w:tcW w:w="2815" w:type="dxa"/>
            <w:shd w:val="clear" w:color="auto" w:fill="auto"/>
            <w:tcMar>
              <w:top w:w="100" w:type="dxa"/>
              <w:left w:w="100" w:type="dxa"/>
              <w:bottom w:w="100" w:type="dxa"/>
              <w:right w:w="100" w:type="dxa"/>
            </w:tcMar>
          </w:tcPr>
          <w:p w14:paraId="6ADE79BA" w14:textId="77777777" w:rsidR="00BD4AB9" w:rsidRPr="00FF4B4B" w:rsidRDefault="00EB49FD">
            <w:pPr>
              <w:widowControl w:val="0"/>
              <w:spacing w:after="0" w:line="240" w:lineRule="auto"/>
              <w:jc w:val="center"/>
              <w:rPr>
                <w:b/>
              </w:rPr>
            </w:pPr>
            <w:r w:rsidRPr="00FF4B4B">
              <w:rPr>
                <w:b/>
              </w:rPr>
              <w:t>Input</w:t>
            </w:r>
          </w:p>
        </w:tc>
        <w:tc>
          <w:tcPr>
            <w:tcW w:w="2815" w:type="dxa"/>
            <w:shd w:val="clear" w:color="auto" w:fill="auto"/>
            <w:tcMar>
              <w:top w:w="100" w:type="dxa"/>
              <w:left w:w="100" w:type="dxa"/>
              <w:bottom w:w="100" w:type="dxa"/>
              <w:right w:w="100" w:type="dxa"/>
            </w:tcMar>
          </w:tcPr>
          <w:p w14:paraId="73F0C46F" w14:textId="77777777" w:rsidR="00BD4AB9" w:rsidRPr="00FF4B4B" w:rsidRDefault="00EB49FD">
            <w:pPr>
              <w:widowControl w:val="0"/>
              <w:spacing w:after="0" w:line="240" w:lineRule="auto"/>
              <w:jc w:val="center"/>
              <w:rPr>
                <w:b/>
              </w:rPr>
            </w:pPr>
            <w:r w:rsidRPr="00FF4B4B">
              <w:rPr>
                <w:b/>
              </w:rPr>
              <w:t>Proses</w:t>
            </w:r>
          </w:p>
        </w:tc>
        <w:tc>
          <w:tcPr>
            <w:tcW w:w="2815" w:type="dxa"/>
            <w:shd w:val="clear" w:color="auto" w:fill="auto"/>
            <w:tcMar>
              <w:top w:w="100" w:type="dxa"/>
              <w:left w:w="100" w:type="dxa"/>
              <w:bottom w:w="100" w:type="dxa"/>
              <w:right w:w="100" w:type="dxa"/>
            </w:tcMar>
          </w:tcPr>
          <w:p w14:paraId="76ACDDDE" w14:textId="77777777" w:rsidR="00BD4AB9" w:rsidRPr="00FF4B4B" w:rsidRDefault="00EB49FD">
            <w:pPr>
              <w:widowControl w:val="0"/>
              <w:spacing w:after="0" w:line="240" w:lineRule="auto"/>
              <w:jc w:val="center"/>
              <w:rPr>
                <w:b/>
              </w:rPr>
            </w:pPr>
            <w:r w:rsidRPr="00FF4B4B">
              <w:rPr>
                <w:b/>
              </w:rPr>
              <w:t>Output</w:t>
            </w:r>
          </w:p>
        </w:tc>
        <w:tc>
          <w:tcPr>
            <w:tcW w:w="2815" w:type="dxa"/>
            <w:shd w:val="clear" w:color="auto" w:fill="auto"/>
            <w:tcMar>
              <w:top w:w="100" w:type="dxa"/>
              <w:left w:w="100" w:type="dxa"/>
              <w:bottom w:w="100" w:type="dxa"/>
              <w:right w:w="100" w:type="dxa"/>
            </w:tcMar>
          </w:tcPr>
          <w:p w14:paraId="60C87E1D" w14:textId="77777777" w:rsidR="00BD4AB9" w:rsidRPr="00FF4B4B" w:rsidRDefault="00EB49FD">
            <w:pPr>
              <w:widowControl w:val="0"/>
              <w:spacing w:after="0" w:line="240" w:lineRule="auto"/>
              <w:jc w:val="center"/>
              <w:rPr>
                <w:b/>
              </w:rPr>
            </w:pPr>
            <w:r w:rsidRPr="00FF4B4B">
              <w:rPr>
                <w:b/>
              </w:rPr>
              <w:t>Outcome</w:t>
            </w:r>
          </w:p>
        </w:tc>
      </w:tr>
      <w:tr w:rsidR="00BD4AB9" w:rsidRPr="00FF4B4B" w14:paraId="6D630817" w14:textId="77777777" w:rsidTr="00C60B7C">
        <w:trPr>
          <w:trHeight w:val="267"/>
          <w:tblHeader/>
        </w:trPr>
        <w:tc>
          <w:tcPr>
            <w:tcW w:w="2815" w:type="dxa"/>
            <w:shd w:val="clear" w:color="auto" w:fill="auto"/>
            <w:tcMar>
              <w:top w:w="100" w:type="dxa"/>
              <w:left w:w="100" w:type="dxa"/>
              <w:bottom w:w="100" w:type="dxa"/>
              <w:right w:w="100" w:type="dxa"/>
            </w:tcMar>
          </w:tcPr>
          <w:p w14:paraId="05EBE1E0" w14:textId="77777777" w:rsidR="00BD4AB9" w:rsidRPr="00FF4B4B" w:rsidRDefault="00EB49FD">
            <w:pPr>
              <w:widowControl w:val="0"/>
              <w:spacing w:after="0" w:line="240" w:lineRule="auto"/>
              <w:jc w:val="center"/>
              <w:rPr>
                <w:b/>
              </w:rPr>
            </w:pPr>
            <w:r w:rsidRPr="00FF4B4B">
              <w:rPr>
                <w:b/>
              </w:rPr>
              <w:t>1</w:t>
            </w:r>
          </w:p>
        </w:tc>
        <w:tc>
          <w:tcPr>
            <w:tcW w:w="2815" w:type="dxa"/>
            <w:shd w:val="clear" w:color="auto" w:fill="auto"/>
            <w:tcMar>
              <w:top w:w="100" w:type="dxa"/>
              <w:left w:w="100" w:type="dxa"/>
              <w:bottom w:w="100" w:type="dxa"/>
              <w:right w:w="100" w:type="dxa"/>
            </w:tcMar>
          </w:tcPr>
          <w:p w14:paraId="4544F02B" w14:textId="77777777" w:rsidR="00BD4AB9" w:rsidRPr="00FF4B4B" w:rsidRDefault="00EB49FD">
            <w:pPr>
              <w:widowControl w:val="0"/>
              <w:spacing w:after="0" w:line="240" w:lineRule="auto"/>
              <w:jc w:val="center"/>
              <w:rPr>
                <w:b/>
              </w:rPr>
            </w:pPr>
            <w:r w:rsidRPr="00FF4B4B">
              <w:rPr>
                <w:b/>
              </w:rPr>
              <w:t>2</w:t>
            </w:r>
          </w:p>
        </w:tc>
        <w:tc>
          <w:tcPr>
            <w:tcW w:w="2815" w:type="dxa"/>
            <w:shd w:val="clear" w:color="auto" w:fill="auto"/>
            <w:tcMar>
              <w:top w:w="100" w:type="dxa"/>
              <w:left w:w="100" w:type="dxa"/>
              <w:bottom w:w="100" w:type="dxa"/>
              <w:right w:w="100" w:type="dxa"/>
            </w:tcMar>
          </w:tcPr>
          <w:p w14:paraId="00BE7864" w14:textId="77777777" w:rsidR="00BD4AB9" w:rsidRPr="00FF4B4B" w:rsidRDefault="00EB49FD">
            <w:pPr>
              <w:widowControl w:val="0"/>
              <w:spacing w:after="0" w:line="240" w:lineRule="auto"/>
              <w:jc w:val="center"/>
              <w:rPr>
                <w:b/>
              </w:rPr>
            </w:pPr>
            <w:r w:rsidRPr="00FF4B4B">
              <w:rPr>
                <w:b/>
              </w:rPr>
              <w:t>3</w:t>
            </w:r>
          </w:p>
        </w:tc>
        <w:tc>
          <w:tcPr>
            <w:tcW w:w="2815" w:type="dxa"/>
            <w:shd w:val="clear" w:color="auto" w:fill="auto"/>
            <w:tcMar>
              <w:top w:w="100" w:type="dxa"/>
              <w:left w:w="100" w:type="dxa"/>
              <w:bottom w:w="100" w:type="dxa"/>
              <w:right w:w="100" w:type="dxa"/>
            </w:tcMar>
          </w:tcPr>
          <w:p w14:paraId="261D54D8" w14:textId="77777777" w:rsidR="00BD4AB9" w:rsidRPr="00FF4B4B" w:rsidRDefault="00EB49FD">
            <w:pPr>
              <w:widowControl w:val="0"/>
              <w:spacing w:after="0" w:line="240" w:lineRule="auto"/>
              <w:jc w:val="center"/>
              <w:rPr>
                <w:b/>
              </w:rPr>
            </w:pPr>
            <w:r w:rsidRPr="00FF4B4B">
              <w:rPr>
                <w:b/>
              </w:rPr>
              <w:t>4</w:t>
            </w:r>
          </w:p>
        </w:tc>
        <w:tc>
          <w:tcPr>
            <w:tcW w:w="2815" w:type="dxa"/>
            <w:shd w:val="clear" w:color="auto" w:fill="auto"/>
            <w:tcMar>
              <w:top w:w="100" w:type="dxa"/>
              <w:left w:w="100" w:type="dxa"/>
              <w:bottom w:w="100" w:type="dxa"/>
              <w:right w:w="100" w:type="dxa"/>
            </w:tcMar>
          </w:tcPr>
          <w:p w14:paraId="4E4CA501" w14:textId="77777777" w:rsidR="00BD4AB9" w:rsidRPr="00FF4B4B" w:rsidRDefault="00EB49FD">
            <w:pPr>
              <w:widowControl w:val="0"/>
              <w:spacing w:after="0" w:line="240" w:lineRule="auto"/>
              <w:jc w:val="center"/>
              <w:rPr>
                <w:b/>
              </w:rPr>
            </w:pPr>
            <w:r w:rsidRPr="00FF4B4B">
              <w:rPr>
                <w:b/>
              </w:rPr>
              <w:t>5</w:t>
            </w:r>
          </w:p>
        </w:tc>
      </w:tr>
      <w:tr w:rsidR="00BD4AB9" w:rsidRPr="00FF4B4B" w14:paraId="6B37B442" w14:textId="77777777" w:rsidTr="00C60B7C">
        <w:trPr>
          <w:trHeight w:val="5554"/>
        </w:trPr>
        <w:tc>
          <w:tcPr>
            <w:tcW w:w="2815" w:type="dxa"/>
            <w:shd w:val="clear" w:color="auto" w:fill="auto"/>
            <w:tcMar>
              <w:top w:w="100" w:type="dxa"/>
              <w:left w:w="100" w:type="dxa"/>
              <w:bottom w:w="100" w:type="dxa"/>
              <w:right w:w="100" w:type="dxa"/>
            </w:tcMar>
          </w:tcPr>
          <w:p w14:paraId="0B3A5218" w14:textId="77777777" w:rsidR="00BD4AB9" w:rsidRPr="00FF4B4B" w:rsidRDefault="00EB49FD">
            <w:pPr>
              <w:widowControl w:val="0"/>
              <w:spacing w:after="0" w:line="240" w:lineRule="auto"/>
              <w:jc w:val="left"/>
            </w:pPr>
            <w:r w:rsidRPr="00FF4B4B">
              <w:t>Program peyuluhan dan demonstrasi Pemberian Makanan Bayi dan Anak (PMBA) untuk meningkatkan pengetahuan dan keterampilan ibu dalam praktik Pemberian Makan Bayi dan Anak (PMBA).</w:t>
            </w:r>
          </w:p>
          <w:p w14:paraId="576C2062" w14:textId="77777777" w:rsidR="00BD4AB9" w:rsidRPr="00FF4B4B" w:rsidRDefault="00BD4AB9">
            <w:pPr>
              <w:widowControl w:val="0"/>
              <w:spacing w:after="0" w:line="240" w:lineRule="auto"/>
              <w:jc w:val="left"/>
            </w:pPr>
          </w:p>
        </w:tc>
        <w:tc>
          <w:tcPr>
            <w:tcW w:w="2815" w:type="dxa"/>
            <w:shd w:val="clear" w:color="auto" w:fill="auto"/>
            <w:tcMar>
              <w:top w:w="100" w:type="dxa"/>
              <w:left w:w="100" w:type="dxa"/>
              <w:bottom w:w="100" w:type="dxa"/>
              <w:right w:w="100" w:type="dxa"/>
            </w:tcMar>
          </w:tcPr>
          <w:p w14:paraId="6A233C3F" w14:textId="77777777" w:rsidR="00BD4AB9" w:rsidRPr="00FF4B4B" w:rsidRDefault="00EB49FD">
            <w:pPr>
              <w:widowControl w:val="0"/>
              <w:spacing w:after="0" w:line="240" w:lineRule="auto"/>
              <w:jc w:val="left"/>
            </w:pPr>
            <w:r w:rsidRPr="00FF4B4B">
              <w:t xml:space="preserve">Waktu : </w:t>
            </w:r>
          </w:p>
          <w:p w14:paraId="64CB2543" w14:textId="77777777" w:rsidR="00BD4AB9" w:rsidRPr="00FF4B4B" w:rsidRDefault="00EB49FD">
            <w:pPr>
              <w:widowControl w:val="0"/>
              <w:spacing w:after="0" w:line="240" w:lineRule="auto"/>
              <w:jc w:val="left"/>
            </w:pPr>
            <w:r w:rsidRPr="00FF4B4B">
              <w:t>November - Desember 2022</w:t>
            </w:r>
          </w:p>
          <w:p w14:paraId="60615627" w14:textId="77777777" w:rsidR="00BD4AB9" w:rsidRPr="00FF4B4B" w:rsidRDefault="00BD4AB9">
            <w:pPr>
              <w:widowControl w:val="0"/>
              <w:spacing w:after="0" w:line="240" w:lineRule="auto"/>
              <w:jc w:val="left"/>
            </w:pPr>
          </w:p>
          <w:p w14:paraId="1132F5B4" w14:textId="77777777" w:rsidR="00BD4AB9" w:rsidRPr="00FF4B4B" w:rsidRDefault="00EB49FD">
            <w:pPr>
              <w:widowControl w:val="0"/>
              <w:spacing w:after="0" w:line="240" w:lineRule="auto"/>
              <w:jc w:val="left"/>
            </w:pPr>
            <w:r w:rsidRPr="00FF4B4B">
              <w:t>Tempat :</w:t>
            </w:r>
          </w:p>
          <w:p w14:paraId="6B08C491" w14:textId="77777777" w:rsidR="00BD4AB9" w:rsidRPr="00FF4B4B" w:rsidRDefault="00EB49FD">
            <w:pPr>
              <w:widowControl w:val="0"/>
              <w:spacing w:after="0" w:line="240" w:lineRule="auto"/>
              <w:jc w:val="left"/>
            </w:pPr>
            <w:r w:rsidRPr="00FF4B4B">
              <w:t>Balai Desa atau Posyandu</w:t>
            </w:r>
          </w:p>
          <w:p w14:paraId="4A69E822" w14:textId="77777777" w:rsidR="00BD4AB9" w:rsidRPr="00FF4B4B" w:rsidRDefault="00BD4AB9">
            <w:pPr>
              <w:widowControl w:val="0"/>
              <w:spacing w:after="0" w:line="240" w:lineRule="auto"/>
              <w:jc w:val="left"/>
            </w:pPr>
          </w:p>
          <w:p w14:paraId="5BFB4B1F" w14:textId="77777777" w:rsidR="00BD4AB9" w:rsidRPr="00FF4B4B" w:rsidRDefault="00EB49FD">
            <w:pPr>
              <w:widowControl w:val="0"/>
              <w:spacing w:after="0" w:line="240" w:lineRule="auto"/>
              <w:jc w:val="left"/>
            </w:pPr>
            <w:r w:rsidRPr="00FF4B4B">
              <w:t>Man :</w:t>
            </w:r>
          </w:p>
          <w:p w14:paraId="527DDE3F" w14:textId="77777777" w:rsidR="00BD4AB9" w:rsidRPr="00FF4B4B" w:rsidRDefault="00EB49FD">
            <w:pPr>
              <w:widowControl w:val="0"/>
              <w:spacing w:after="0" w:line="240" w:lineRule="auto"/>
              <w:jc w:val="left"/>
            </w:pPr>
            <w:r w:rsidRPr="00FF4B4B">
              <w:t>Mahasiswa Jurusan Gizi Poloteknik Kesehatan Kementrian Kesehatan Jakarta II</w:t>
            </w:r>
          </w:p>
          <w:p w14:paraId="41C3E5A3" w14:textId="77777777" w:rsidR="00BD4AB9" w:rsidRPr="00FF4B4B" w:rsidRDefault="00BD4AB9">
            <w:pPr>
              <w:widowControl w:val="0"/>
              <w:spacing w:after="0" w:line="240" w:lineRule="auto"/>
              <w:jc w:val="left"/>
            </w:pPr>
          </w:p>
          <w:p w14:paraId="134D7463" w14:textId="77777777" w:rsidR="00BD4AB9" w:rsidRPr="00FF4B4B" w:rsidRDefault="00EB49FD">
            <w:pPr>
              <w:widowControl w:val="0"/>
              <w:spacing w:after="0" w:line="240" w:lineRule="auto"/>
              <w:jc w:val="left"/>
            </w:pPr>
            <w:r w:rsidRPr="00FF4B4B">
              <w:t>Material :</w:t>
            </w:r>
          </w:p>
          <w:p w14:paraId="1D76A919" w14:textId="77777777" w:rsidR="00BD4AB9" w:rsidRPr="00FF4B4B" w:rsidRDefault="00EB49FD">
            <w:pPr>
              <w:widowControl w:val="0"/>
              <w:numPr>
                <w:ilvl w:val="0"/>
                <w:numId w:val="73"/>
              </w:numPr>
              <w:spacing w:after="0" w:line="240" w:lineRule="auto"/>
              <w:ind w:left="360"/>
              <w:jc w:val="left"/>
            </w:pPr>
            <w:r w:rsidRPr="00FF4B4B">
              <w:t>Media penyuluhan</w:t>
            </w:r>
          </w:p>
          <w:p w14:paraId="6C41E139" w14:textId="77777777" w:rsidR="00BD4AB9" w:rsidRPr="00FF4B4B" w:rsidRDefault="00EB49FD">
            <w:pPr>
              <w:widowControl w:val="0"/>
              <w:numPr>
                <w:ilvl w:val="0"/>
                <w:numId w:val="73"/>
              </w:numPr>
              <w:spacing w:after="0" w:line="240" w:lineRule="auto"/>
              <w:ind w:left="360"/>
              <w:jc w:val="left"/>
            </w:pPr>
            <w:r w:rsidRPr="00FF4B4B">
              <w:t>Meja dan kursi</w:t>
            </w:r>
          </w:p>
          <w:p w14:paraId="366A29F0" w14:textId="77777777" w:rsidR="00BD4AB9" w:rsidRPr="00FF4B4B" w:rsidRDefault="00EB49FD">
            <w:pPr>
              <w:widowControl w:val="0"/>
              <w:numPr>
                <w:ilvl w:val="0"/>
                <w:numId w:val="73"/>
              </w:numPr>
              <w:spacing w:after="0" w:line="240" w:lineRule="auto"/>
              <w:ind w:left="360"/>
              <w:jc w:val="left"/>
            </w:pPr>
            <w:r w:rsidRPr="00FF4B4B">
              <w:t>Sound dan mic</w:t>
            </w:r>
          </w:p>
          <w:p w14:paraId="21D7BB20" w14:textId="77777777" w:rsidR="00BD4AB9" w:rsidRPr="00FF4B4B" w:rsidRDefault="00EB49FD">
            <w:pPr>
              <w:widowControl w:val="0"/>
              <w:numPr>
                <w:ilvl w:val="0"/>
                <w:numId w:val="73"/>
              </w:numPr>
              <w:spacing w:after="0" w:line="240" w:lineRule="auto"/>
              <w:ind w:left="360"/>
              <w:jc w:val="left"/>
            </w:pPr>
            <w:r w:rsidRPr="00FF4B4B">
              <w:rPr>
                <w:i/>
              </w:rPr>
              <w:t>Pre-test</w:t>
            </w:r>
            <w:r w:rsidRPr="00FF4B4B">
              <w:t xml:space="preserve"> dan </w:t>
            </w:r>
            <w:r w:rsidRPr="00FF4B4B">
              <w:rPr>
                <w:i/>
              </w:rPr>
              <w:t>post-test</w:t>
            </w:r>
          </w:p>
          <w:p w14:paraId="6C32736B" w14:textId="77777777" w:rsidR="00BD4AB9" w:rsidRPr="00FF4B4B" w:rsidRDefault="00EB49FD">
            <w:pPr>
              <w:widowControl w:val="0"/>
              <w:numPr>
                <w:ilvl w:val="0"/>
                <w:numId w:val="73"/>
              </w:numPr>
              <w:spacing w:after="0" w:line="240" w:lineRule="auto"/>
              <w:ind w:left="360"/>
              <w:jc w:val="left"/>
            </w:pPr>
            <w:r w:rsidRPr="00FF4B4B">
              <w:t>Mangkok dan sendok</w:t>
            </w:r>
          </w:p>
          <w:p w14:paraId="6682C3EF" w14:textId="77777777" w:rsidR="00BD4AB9" w:rsidRPr="00FF4B4B" w:rsidRDefault="00EB49FD">
            <w:pPr>
              <w:widowControl w:val="0"/>
              <w:numPr>
                <w:ilvl w:val="0"/>
                <w:numId w:val="73"/>
              </w:numPr>
              <w:spacing w:after="0" w:line="240" w:lineRule="auto"/>
              <w:ind w:left="360"/>
              <w:jc w:val="left"/>
            </w:pPr>
            <w:r w:rsidRPr="00FF4B4B">
              <w:t>Bahan-bahan untuk demontrasi PMBA</w:t>
            </w:r>
          </w:p>
          <w:p w14:paraId="41A38F9A" w14:textId="77777777" w:rsidR="00BD4AB9" w:rsidRPr="00FF4B4B" w:rsidRDefault="00BD4AB9">
            <w:pPr>
              <w:widowControl w:val="0"/>
              <w:spacing w:after="0" w:line="240" w:lineRule="auto"/>
              <w:jc w:val="left"/>
            </w:pPr>
          </w:p>
          <w:p w14:paraId="3AC8D060" w14:textId="77777777" w:rsidR="00BD4AB9" w:rsidRPr="00FF4B4B" w:rsidRDefault="00EB49FD">
            <w:pPr>
              <w:widowControl w:val="0"/>
              <w:spacing w:after="0" w:line="240" w:lineRule="auto"/>
              <w:jc w:val="left"/>
            </w:pPr>
            <w:r w:rsidRPr="00FF4B4B">
              <w:t>Metode :</w:t>
            </w:r>
          </w:p>
          <w:p w14:paraId="44EECD04" w14:textId="77777777" w:rsidR="00BD4AB9" w:rsidRPr="00FF4B4B" w:rsidRDefault="00EB49FD">
            <w:pPr>
              <w:widowControl w:val="0"/>
              <w:numPr>
                <w:ilvl w:val="0"/>
                <w:numId w:val="177"/>
              </w:numPr>
              <w:spacing w:after="0" w:line="240" w:lineRule="auto"/>
              <w:ind w:left="360"/>
              <w:jc w:val="left"/>
            </w:pPr>
            <w:r w:rsidRPr="00FF4B4B">
              <w:t>Penyuluhan</w:t>
            </w:r>
          </w:p>
          <w:p w14:paraId="183BD9A3" w14:textId="77777777" w:rsidR="00BD4AB9" w:rsidRPr="00FF4B4B" w:rsidRDefault="00EB49FD">
            <w:pPr>
              <w:widowControl w:val="0"/>
              <w:numPr>
                <w:ilvl w:val="0"/>
                <w:numId w:val="177"/>
              </w:numPr>
              <w:spacing w:after="0" w:line="240" w:lineRule="auto"/>
              <w:ind w:left="360"/>
              <w:jc w:val="left"/>
            </w:pPr>
            <w:r w:rsidRPr="00FF4B4B">
              <w:t>Diskusi dan tanya jawab</w:t>
            </w:r>
          </w:p>
          <w:p w14:paraId="4B190B1F" w14:textId="77777777" w:rsidR="00BD4AB9" w:rsidRPr="00FF4B4B" w:rsidRDefault="00EB49FD">
            <w:pPr>
              <w:widowControl w:val="0"/>
              <w:numPr>
                <w:ilvl w:val="0"/>
                <w:numId w:val="177"/>
              </w:numPr>
              <w:spacing w:after="0" w:line="240" w:lineRule="auto"/>
              <w:ind w:left="360"/>
              <w:jc w:val="left"/>
            </w:pPr>
            <w:r w:rsidRPr="00FF4B4B">
              <w:rPr>
                <w:i/>
              </w:rPr>
              <w:t>Pre-test</w:t>
            </w:r>
            <w:r w:rsidRPr="00FF4B4B">
              <w:t xml:space="preserve"> dan </w:t>
            </w:r>
            <w:r w:rsidRPr="00FF4B4B">
              <w:rPr>
                <w:i/>
              </w:rPr>
              <w:t>Post-test</w:t>
            </w:r>
          </w:p>
          <w:p w14:paraId="1ACC73FD" w14:textId="77777777" w:rsidR="00BD4AB9" w:rsidRPr="00FF4B4B" w:rsidRDefault="00EB49FD">
            <w:pPr>
              <w:widowControl w:val="0"/>
              <w:numPr>
                <w:ilvl w:val="0"/>
                <w:numId w:val="177"/>
              </w:numPr>
              <w:spacing w:after="0" w:line="240" w:lineRule="auto"/>
              <w:ind w:left="360"/>
              <w:jc w:val="left"/>
            </w:pPr>
            <w:r w:rsidRPr="00FF4B4B">
              <w:t>Demonstrasi</w:t>
            </w:r>
          </w:p>
        </w:tc>
        <w:tc>
          <w:tcPr>
            <w:tcW w:w="2815" w:type="dxa"/>
            <w:shd w:val="clear" w:color="auto" w:fill="auto"/>
            <w:tcMar>
              <w:top w:w="100" w:type="dxa"/>
              <w:left w:w="100" w:type="dxa"/>
              <w:bottom w:w="100" w:type="dxa"/>
              <w:right w:w="100" w:type="dxa"/>
            </w:tcMar>
          </w:tcPr>
          <w:p w14:paraId="308A6E94" w14:textId="77777777" w:rsidR="00BD4AB9" w:rsidRPr="00FF4B4B" w:rsidRDefault="00EB49FD">
            <w:pPr>
              <w:widowControl w:val="0"/>
              <w:spacing w:after="0" w:line="240" w:lineRule="auto"/>
              <w:jc w:val="left"/>
            </w:pPr>
            <w:r w:rsidRPr="00FF4B4B">
              <w:lastRenderedPageBreak/>
              <w:t>Persiapan :</w:t>
            </w:r>
          </w:p>
          <w:p w14:paraId="49C0EA0C" w14:textId="77777777" w:rsidR="00BD4AB9" w:rsidRPr="00FF4B4B" w:rsidRDefault="00EB49FD">
            <w:pPr>
              <w:widowControl w:val="0"/>
              <w:numPr>
                <w:ilvl w:val="0"/>
                <w:numId w:val="8"/>
              </w:numPr>
              <w:spacing w:after="0" w:line="240" w:lineRule="auto"/>
              <w:ind w:left="360"/>
              <w:jc w:val="left"/>
            </w:pPr>
            <w:r w:rsidRPr="00FF4B4B">
              <w:t>Menyiapkan sarana dan prasarana</w:t>
            </w:r>
          </w:p>
          <w:p w14:paraId="08DFB6BD" w14:textId="77777777" w:rsidR="00BD4AB9" w:rsidRPr="00FF4B4B" w:rsidRDefault="00EB49FD">
            <w:pPr>
              <w:widowControl w:val="0"/>
              <w:numPr>
                <w:ilvl w:val="0"/>
                <w:numId w:val="8"/>
              </w:numPr>
              <w:spacing w:after="0" w:line="240" w:lineRule="auto"/>
              <w:ind w:left="360"/>
              <w:jc w:val="left"/>
            </w:pPr>
            <w:r w:rsidRPr="00FF4B4B">
              <w:t>Menyiapkan sasaran Ibu Baduta</w:t>
            </w:r>
          </w:p>
          <w:p w14:paraId="0972251D" w14:textId="77777777" w:rsidR="00BD4AB9" w:rsidRPr="00FF4B4B" w:rsidRDefault="00EB49FD">
            <w:pPr>
              <w:widowControl w:val="0"/>
              <w:numPr>
                <w:ilvl w:val="0"/>
                <w:numId w:val="8"/>
              </w:numPr>
              <w:spacing w:after="0" w:line="240" w:lineRule="auto"/>
              <w:ind w:left="360"/>
              <w:jc w:val="left"/>
            </w:pPr>
            <w:r w:rsidRPr="00FF4B4B">
              <w:t>Menyiapkan tenaga yang memberikan penyuluhan dan demonstrasi</w:t>
            </w:r>
          </w:p>
          <w:p w14:paraId="7B0682B4" w14:textId="77777777" w:rsidR="00BD4AB9" w:rsidRPr="00FF4B4B" w:rsidRDefault="00EB49FD">
            <w:pPr>
              <w:widowControl w:val="0"/>
              <w:numPr>
                <w:ilvl w:val="0"/>
                <w:numId w:val="8"/>
              </w:numPr>
              <w:spacing w:after="0" w:line="240" w:lineRule="auto"/>
              <w:ind w:left="360"/>
              <w:jc w:val="left"/>
            </w:pPr>
            <w:r w:rsidRPr="00FF4B4B">
              <w:t xml:space="preserve">Menyiapkan </w:t>
            </w:r>
            <w:r w:rsidRPr="00FF4B4B">
              <w:rPr>
                <w:i/>
              </w:rPr>
              <w:t>pre-test</w:t>
            </w:r>
            <w:r w:rsidRPr="00FF4B4B">
              <w:t xml:space="preserve"> dan </w:t>
            </w:r>
            <w:r w:rsidRPr="00FF4B4B">
              <w:rPr>
                <w:i/>
              </w:rPr>
              <w:t>post-test</w:t>
            </w:r>
          </w:p>
          <w:p w14:paraId="43D123EF" w14:textId="77777777" w:rsidR="00BD4AB9" w:rsidRPr="00FF4B4B" w:rsidRDefault="00EB49FD">
            <w:pPr>
              <w:widowControl w:val="0"/>
              <w:numPr>
                <w:ilvl w:val="0"/>
                <w:numId w:val="8"/>
              </w:numPr>
              <w:spacing w:after="0" w:line="240" w:lineRule="auto"/>
              <w:ind w:left="360"/>
              <w:jc w:val="left"/>
            </w:pPr>
            <w:r w:rsidRPr="00FF4B4B">
              <w:t>Menyiapkan alat-alat penyuluhan</w:t>
            </w:r>
          </w:p>
          <w:p w14:paraId="495C5B12" w14:textId="77777777" w:rsidR="00BD4AB9" w:rsidRPr="00FF4B4B" w:rsidRDefault="00EB49FD">
            <w:pPr>
              <w:widowControl w:val="0"/>
              <w:numPr>
                <w:ilvl w:val="0"/>
                <w:numId w:val="8"/>
              </w:numPr>
              <w:spacing w:after="0" w:line="240" w:lineRule="auto"/>
              <w:ind w:left="360"/>
              <w:jc w:val="left"/>
            </w:pPr>
            <w:r w:rsidRPr="00FF4B4B">
              <w:t>Menyiapkan alat-alat demonstrasi</w:t>
            </w:r>
          </w:p>
          <w:p w14:paraId="771E93CF" w14:textId="77777777" w:rsidR="00BD4AB9" w:rsidRPr="00FF4B4B" w:rsidRDefault="00BD4AB9">
            <w:pPr>
              <w:widowControl w:val="0"/>
              <w:spacing w:after="0" w:line="240" w:lineRule="auto"/>
              <w:ind w:left="720"/>
              <w:jc w:val="left"/>
            </w:pPr>
          </w:p>
          <w:p w14:paraId="6B1956F8" w14:textId="77777777" w:rsidR="00BD4AB9" w:rsidRPr="00FF4B4B" w:rsidRDefault="00EB49FD">
            <w:pPr>
              <w:widowControl w:val="0"/>
              <w:spacing w:after="0" w:line="240" w:lineRule="auto"/>
              <w:jc w:val="left"/>
            </w:pPr>
            <w:r w:rsidRPr="00FF4B4B">
              <w:t>Pelaksanaan :</w:t>
            </w:r>
          </w:p>
          <w:p w14:paraId="462A6227" w14:textId="77777777" w:rsidR="00BD4AB9" w:rsidRPr="00FF4B4B" w:rsidRDefault="00EB49FD">
            <w:pPr>
              <w:widowControl w:val="0"/>
              <w:numPr>
                <w:ilvl w:val="0"/>
                <w:numId w:val="166"/>
              </w:numPr>
              <w:spacing w:after="0" w:line="240" w:lineRule="auto"/>
              <w:ind w:left="360"/>
              <w:jc w:val="left"/>
            </w:pPr>
            <w:r w:rsidRPr="00FF4B4B">
              <w:t xml:space="preserve">Melakukan pengisian </w:t>
            </w:r>
            <w:r w:rsidRPr="00FF4B4B">
              <w:rPr>
                <w:i/>
              </w:rPr>
              <w:t>pre-test</w:t>
            </w:r>
          </w:p>
          <w:p w14:paraId="630447F6" w14:textId="77777777" w:rsidR="00BD4AB9" w:rsidRPr="00FF4B4B" w:rsidRDefault="00EB49FD">
            <w:pPr>
              <w:widowControl w:val="0"/>
              <w:numPr>
                <w:ilvl w:val="0"/>
                <w:numId w:val="166"/>
              </w:numPr>
              <w:spacing w:after="0" w:line="240" w:lineRule="auto"/>
              <w:ind w:left="360"/>
              <w:jc w:val="left"/>
            </w:pPr>
            <w:r w:rsidRPr="00FF4B4B">
              <w:t>Penyuluhan Pemberian Makan Bayi dan Anak</w:t>
            </w:r>
          </w:p>
          <w:p w14:paraId="36498162" w14:textId="77777777" w:rsidR="00BD4AB9" w:rsidRPr="00FF4B4B" w:rsidRDefault="00EB49FD">
            <w:pPr>
              <w:widowControl w:val="0"/>
              <w:numPr>
                <w:ilvl w:val="0"/>
                <w:numId w:val="166"/>
              </w:numPr>
              <w:spacing w:after="0" w:line="240" w:lineRule="auto"/>
              <w:ind w:left="360"/>
              <w:jc w:val="left"/>
            </w:pPr>
            <w:r w:rsidRPr="00FF4B4B">
              <w:lastRenderedPageBreak/>
              <w:t>Melakukan sesi tanya jawab</w:t>
            </w:r>
          </w:p>
          <w:p w14:paraId="3CF55E59" w14:textId="77777777" w:rsidR="00BD4AB9" w:rsidRPr="00FF4B4B" w:rsidRDefault="00EB49FD">
            <w:pPr>
              <w:widowControl w:val="0"/>
              <w:numPr>
                <w:ilvl w:val="0"/>
                <w:numId w:val="166"/>
              </w:numPr>
              <w:spacing w:after="0" w:line="240" w:lineRule="auto"/>
              <w:ind w:left="360"/>
              <w:jc w:val="left"/>
            </w:pPr>
            <w:r w:rsidRPr="00FF4B4B">
              <w:t xml:space="preserve">Melakukan pengisian </w:t>
            </w:r>
            <w:r w:rsidRPr="00FF4B4B">
              <w:rPr>
                <w:i/>
              </w:rPr>
              <w:t>post-test</w:t>
            </w:r>
          </w:p>
          <w:p w14:paraId="2C315CB1" w14:textId="77777777" w:rsidR="00BD4AB9" w:rsidRPr="00FF4B4B" w:rsidRDefault="00EB49FD">
            <w:pPr>
              <w:widowControl w:val="0"/>
              <w:numPr>
                <w:ilvl w:val="0"/>
                <w:numId w:val="166"/>
              </w:numPr>
              <w:spacing w:after="0" w:line="240" w:lineRule="auto"/>
              <w:ind w:left="360"/>
              <w:jc w:val="left"/>
            </w:pPr>
            <w:r w:rsidRPr="00FF4B4B">
              <w:t>Melakukan demonstrasi pembuatan makanan MPASI</w:t>
            </w:r>
          </w:p>
          <w:p w14:paraId="7CBDBC67" w14:textId="77777777" w:rsidR="00BD4AB9" w:rsidRPr="00FF4B4B" w:rsidRDefault="00BD4AB9">
            <w:pPr>
              <w:widowControl w:val="0"/>
              <w:spacing w:after="0" w:line="240" w:lineRule="auto"/>
              <w:jc w:val="left"/>
            </w:pPr>
          </w:p>
          <w:p w14:paraId="15F1ADE9" w14:textId="77777777" w:rsidR="00BD4AB9" w:rsidRPr="00FF4B4B" w:rsidRDefault="00EB49FD">
            <w:pPr>
              <w:widowControl w:val="0"/>
              <w:spacing w:after="0" w:line="240" w:lineRule="auto"/>
              <w:jc w:val="left"/>
            </w:pPr>
            <w:r w:rsidRPr="00FF4B4B">
              <w:t>Monitoring dan Evaluasi :</w:t>
            </w:r>
          </w:p>
          <w:p w14:paraId="73A98C19" w14:textId="77777777" w:rsidR="00BD4AB9" w:rsidRPr="00FF4B4B" w:rsidRDefault="00EB49FD">
            <w:pPr>
              <w:widowControl w:val="0"/>
              <w:numPr>
                <w:ilvl w:val="0"/>
                <w:numId w:val="128"/>
              </w:numPr>
              <w:spacing w:after="0" w:line="240" w:lineRule="auto"/>
              <w:ind w:left="360"/>
              <w:jc w:val="left"/>
            </w:pPr>
            <w:r w:rsidRPr="00FF4B4B">
              <w:t xml:space="preserve">Melakukan evaluasi awal dan akhir dengan memberikan </w:t>
            </w:r>
            <w:r w:rsidRPr="00FF4B4B">
              <w:rPr>
                <w:i/>
              </w:rPr>
              <w:t>pre-test</w:t>
            </w:r>
            <w:r w:rsidRPr="00FF4B4B">
              <w:t xml:space="preserve"> dan </w:t>
            </w:r>
            <w:r w:rsidRPr="00FF4B4B">
              <w:rPr>
                <w:i/>
              </w:rPr>
              <w:t>post-test</w:t>
            </w:r>
          </w:p>
        </w:tc>
        <w:tc>
          <w:tcPr>
            <w:tcW w:w="2815" w:type="dxa"/>
            <w:shd w:val="clear" w:color="auto" w:fill="auto"/>
            <w:tcMar>
              <w:top w:w="100" w:type="dxa"/>
              <w:left w:w="100" w:type="dxa"/>
              <w:bottom w:w="100" w:type="dxa"/>
              <w:right w:w="100" w:type="dxa"/>
            </w:tcMar>
          </w:tcPr>
          <w:p w14:paraId="4A708DB9" w14:textId="77777777" w:rsidR="00BD4AB9" w:rsidRPr="00FF4B4B" w:rsidRDefault="00EB49FD">
            <w:pPr>
              <w:widowControl w:val="0"/>
              <w:numPr>
                <w:ilvl w:val="0"/>
                <w:numId w:val="96"/>
              </w:numPr>
              <w:spacing w:after="0" w:line="240" w:lineRule="auto"/>
              <w:ind w:left="360"/>
              <w:jc w:val="left"/>
            </w:pPr>
            <w:r w:rsidRPr="00FF4B4B">
              <w:lastRenderedPageBreak/>
              <w:t>Meningkatkan pengetahuan mengenai praktik Pemberian Makan pada Bayi dan Anak</w:t>
            </w:r>
          </w:p>
          <w:p w14:paraId="5AF9C8BF" w14:textId="77777777" w:rsidR="00BD4AB9" w:rsidRPr="00FF4B4B" w:rsidRDefault="00EB49FD">
            <w:pPr>
              <w:widowControl w:val="0"/>
              <w:numPr>
                <w:ilvl w:val="0"/>
                <w:numId w:val="96"/>
              </w:numPr>
              <w:spacing w:after="0" w:line="240" w:lineRule="auto"/>
              <w:ind w:left="360"/>
              <w:jc w:val="left"/>
            </w:pPr>
            <w:r w:rsidRPr="00FF4B4B">
              <w:t>Meningkatkan pengetahuan ibu baduta dalam memberikan MP-ASI yang tepat sesuai dengan usia, variasi, tekstur, dan porsinya</w:t>
            </w:r>
          </w:p>
          <w:p w14:paraId="3B973FB9" w14:textId="77777777" w:rsidR="00BD4AB9" w:rsidRPr="00FF4B4B" w:rsidRDefault="00EB49FD">
            <w:pPr>
              <w:widowControl w:val="0"/>
              <w:numPr>
                <w:ilvl w:val="0"/>
                <w:numId w:val="96"/>
              </w:numPr>
              <w:spacing w:after="0" w:line="240" w:lineRule="auto"/>
              <w:ind w:left="360"/>
              <w:jc w:val="left"/>
            </w:pPr>
            <w:r w:rsidRPr="00FF4B4B">
              <w:t>Meningkatkan partisipasi kader posyandu</w:t>
            </w:r>
          </w:p>
          <w:p w14:paraId="34746B1C" w14:textId="77777777" w:rsidR="00BD4AB9" w:rsidRPr="00FF4B4B" w:rsidRDefault="00EB49FD">
            <w:pPr>
              <w:widowControl w:val="0"/>
              <w:numPr>
                <w:ilvl w:val="0"/>
                <w:numId w:val="96"/>
              </w:numPr>
              <w:spacing w:after="0" w:line="240" w:lineRule="auto"/>
              <w:ind w:left="360"/>
              <w:jc w:val="left"/>
            </w:pPr>
            <w:r w:rsidRPr="00FF4B4B">
              <w:t>Meningkatkan partisipasi masyarakat untuk datang ke posyandu</w:t>
            </w:r>
          </w:p>
        </w:tc>
        <w:tc>
          <w:tcPr>
            <w:tcW w:w="2815" w:type="dxa"/>
            <w:shd w:val="clear" w:color="auto" w:fill="auto"/>
            <w:tcMar>
              <w:top w:w="100" w:type="dxa"/>
              <w:left w:w="100" w:type="dxa"/>
              <w:bottom w:w="100" w:type="dxa"/>
              <w:right w:w="100" w:type="dxa"/>
            </w:tcMar>
          </w:tcPr>
          <w:p w14:paraId="713DCEE9" w14:textId="77777777" w:rsidR="00BD4AB9" w:rsidRPr="00FF4B4B" w:rsidRDefault="00EB49FD">
            <w:pPr>
              <w:widowControl w:val="0"/>
              <w:numPr>
                <w:ilvl w:val="0"/>
                <w:numId w:val="329"/>
              </w:numPr>
              <w:spacing w:after="0" w:line="240" w:lineRule="auto"/>
              <w:jc w:val="left"/>
            </w:pPr>
            <w:r w:rsidRPr="00FF4B4B">
              <w:t>Meningkatkan jumlah balita yang mengalami kenaikan berat badan (N/D, N/S)</w:t>
            </w:r>
          </w:p>
        </w:tc>
      </w:tr>
    </w:tbl>
    <w:p w14:paraId="530B2C4E" w14:textId="77777777" w:rsidR="00BD4AB9" w:rsidRPr="00FF4B4B" w:rsidRDefault="00BD4AB9">
      <w:pPr>
        <w:spacing w:after="0"/>
        <w:jc w:val="left"/>
      </w:pPr>
    </w:p>
    <w:p w14:paraId="6EAF8E90" w14:textId="77777777" w:rsidR="00BD4AB9" w:rsidRPr="00FF4B4B" w:rsidRDefault="00BD4AB9">
      <w:pPr>
        <w:spacing w:after="0"/>
        <w:jc w:val="left"/>
      </w:pPr>
    </w:p>
    <w:p w14:paraId="5FFD2F89" w14:textId="77777777" w:rsidR="00BD4AB9" w:rsidRPr="00FF4B4B" w:rsidRDefault="00BD4AB9">
      <w:pPr>
        <w:spacing w:after="0"/>
        <w:jc w:val="left"/>
      </w:pPr>
    </w:p>
    <w:p w14:paraId="0F15731D" w14:textId="77777777" w:rsidR="00BD4AB9" w:rsidRPr="00FF4B4B" w:rsidRDefault="00BD4AB9">
      <w:pPr>
        <w:spacing w:after="0"/>
        <w:jc w:val="left"/>
      </w:pPr>
    </w:p>
    <w:p w14:paraId="44EDD8EE" w14:textId="77777777" w:rsidR="00BD4AB9" w:rsidRPr="00FF4B4B" w:rsidRDefault="00BD4AB9">
      <w:pPr>
        <w:spacing w:after="0"/>
        <w:jc w:val="left"/>
      </w:pPr>
    </w:p>
    <w:p w14:paraId="73A8018B" w14:textId="77777777" w:rsidR="00BD4AB9" w:rsidRPr="00FF4B4B" w:rsidRDefault="00BD4AB9">
      <w:pPr>
        <w:spacing w:after="0"/>
        <w:jc w:val="left"/>
      </w:pPr>
    </w:p>
    <w:p w14:paraId="2F5CEB57" w14:textId="77777777" w:rsidR="00BD4AB9" w:rsidRPr="00FF4B4B" w:rsidRDefault="00BD4AB9">
      <w:pPr>
        <w:spacing w:after="0"/>
        <w:jc w:val="left"/>
      </w:pPr>
    </w:p>
    <w:p w14:paraId="1ABD3EB3" w14:textId="77777777" w:rsidR="00BD4AB9" w:rsidRPr="00FF4B4B" w:rsidRDefault="00EB49FD">
      <w:pPr>
        <w:spacing w:after="0"/>
        <w:jc w:val="right"/>
        <w:rPr>
          <w:i/>
        </w:rPr>
      </w:pPr>
      <w:r w:rsidRPr="00FF4B4B">
        <w:rPr>
          <w:i/>
        </w:rPr>
        <w:lastRenderedPageBreak/>
        <w:t xml:space="preserve">Form </w:t>
      </w:r>
      <w:proofErr w:type="gramStart"/>
      <w:r w:rsidRPr="00FF4B4B">
        <w:rPr>
          <w:i/>
        </w:rPr>
        <w:t>3 :</w:t>
      </w:r>
      <w:proofErr w:type="gramEnd"/>
      <w:r w:rsidRPr="00FF4B4B">
        <w:rPr>
          <w:i/>
        </w:rPr>
        <w:t xml:space="preserve"> Identifikasi Indikator</w:t>
      </w:r>
    </w:p>
    <w:p w14:paraId="691B278D" w14:textId="77777777" w:rsidR="00BD4AB9" w:rsidRPr="00FF4B4B" w:rsidRDefault="00EB49FD">
      <w:pPr>
        <w:spacing w:after="0"/>
        <w:jc w:val="center"/>
        <w:rPr>
          <w:b/>
        </w:rPr>
      </w:pPr>
      <w:r w:rsidRPr="00FF4B4B">
        <w:rPr>
          <w:b/>
        </w:rPr>
        <w:t>POA INTERVENSI PANGAN - GIZI - KESEHATAN</w:t>
      </w:r>
    </w:p>
    <w:p w14:paraId="51C933D9" w14:textId="77777777" w:rsidR="00BD4AB9" w:rsidRPr="00FF4B4B" w:rsidRDefault="00EB49FD">
      <w:pPr>
        <w:spacing w:after="0"/>
        <w:jc w:val="center"/>
        <w:rPr>
          <w:b/>
        </w:rPr>
      </w:pPr>
      <w:r w:rsidRPr="00FF4B4B">
        <w:rPr>
          <w:b/>
        </w:rPr>
        <w:t>INTERVENSI/PROYEK/</w:t>
      </w:r>
      <w:proofErr w:type="gramStart"/>
      <w:r w:rsidRPr="00FF4B4B">
        <w:rPr>
          <w:b/>
        </w:rPr>
        <w:t>PROGRAM :</w:t>
      </w:r>
      <w:proofErr w:type="gramEnd"/>
      <w:r w:rsidRPr="00FF4B4B">
        <w:rPr>
          <w:b/>
        </w:rPr>
        <w:t xml:space="preserve"> Penyuluhan dan Demonstrasi Pemberian Makanan Bayi dan Anak (PMBA)</w:t>
      </w:r>
    </w:p>
    <w:p w14:paraId="2ED6EDB1" w14:textId="77777777" w:rsidR="00BD4AB9" w:rsidRPr="00FF4B4B" w:rsidRDefault="00BD4AB9">
      <w:pPr>
        <w:spacing w:after="0"/>
        <w:jc w:val="left"/>
        <w:rPr>
          <w:b/>
        </w:rPr>
      </w:pPr>
    </w:p>
    <w:p w14:paraId="06695B52" w14:textId="77777777" w:rsidR="00BD4AB9" w:rsidRPr="00FF4B4B" w:rsidRDefault="00EB49FD">
      <w:pPr>
        <w:spacing w:after="0"/>
        <w:jc w:val="left"/>
      </w:pPr>
      <w:r w:rsidRPr="00FF4B4B">
        <w:t xml:space="preserve">Kelompok/ Judul </w:t>
      </w:r>
      <w:proofErr w:type="gramStart"/>
      <w:r w:rsidRPr="00FF4B4B">
        <w:t>Intervensi :</w:t>
      </w:r>
      <w:proofErr w:type="gramEnd"/>
      <w:r w:rsidRPr="00FF4B4B">
        <w:t xml:space="preserve"> PMBA</w:t>
      </w:r>
    </w:p>
    <w:p w14:paraId="12E11F3A" w14:textId="77777777" w:rsidR="00BD4AB9" w:rsidRPr="00FF4B4B" w:rsidRDefault="00BD4AB9">
      <w:pPr>
        <w:spacing w:after="0"/>
        <w:jc w:val="left"/>
      </w:pPr>
    </w:p>
    <w:tbl>
      <w:tblPr>
        <w:tblStyle w:val="afb"/>
        <w:tblW w:w="129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320"/>
        <w:gridCol w:w="4320"/>
        <w:gridCol w:w="4320"/>
      </w:tblGrid>
      <w:tr w:rsidR="00BD4AB9" w:rsidRPr="00FF4B4B" w14:paraId="2D738692" w14:textId="77777777" w:rsidTr="00651809">
        <w:trPr>
          <w:tblHeader/>
        </w:trPr>
        <w:tc>
          <w:tcPr>
            <w:tcW w:w="4320" w:type="dxa"/>
            <w:shd w:val="clear" w:color="auto" w:fill="auto"/>
            <w:tcMar>
              <w:top w:w="100" w:type="dxa"/>
              <w:left w:w="100" w:type="dxa"/>
              <w:bottom w:w="100" w:type="dxa"/>
              <w:right w:w="100" w:type="dxa"/>
            </w:tcMar>
          </w:tcPr>
          <w:p w14:paraId="61779DA7" w14:textId="77777777" w:rsidR="00BD4AB9" w:rsidRPr="00FF4B4B" w:rsidRDefault="00EB49FD" w:rsidP="008111D8">
            <w:pPr>
              <w:widowControl w:val="0"/>
              <w:spacing w:after="0" w:line="240" w:lineRule="auto"/>
              <w:jc w:val="center"/>
              <w:rPr>
                <w:b/>
              </w:rPr>
            </w:pPr>
            <w:r w:rsidRPr="00FF4B4B">
              <w:rPr>
                <w:b/>
              </w:rPr>
              <w:t>VARIABEL DALAM TABEL HIPOPOC</w:t>
            </w:r>
          </w:p>
        </w:tc>
        <w:tc>
          <w:tcPr>
            <w:tcW w:w="4320" w:type="dxa"/>
            <w:shd w:val="clear" w:color="auto" w:fill="auto"/>
            <w:tcMar>
              <w:top w:w="100" w:type="dxa"/>
              <w:left w:w="100" w:type="dxa"/>
              <w:bottom w:w="100" w:type="dxa"/>
              <w:right w:w="100" w:type="dxa"/>
            </w:tcMar>
          </w:tcPr>
          <w:p w14:paraId="44E8089A" w14:textId="77777777" w:rsidR="00BD4AB9" w:rsidRPr="00FF4B4B" w:rsidRDefault="00EB49FD" w:rsidP="008111D8">
            <w:pPr>
              <w:widowControl w:val="0"/>
              <w:spacing w:after="0" w:line="240" w:lineRule="auto"/>
              <w:jc w:val="center"/>
              <w:rPr>
                <w:b/>
              </w:rPr>
            </w:pPr>
            <w:r w:rsidRPr="00FF4B4B">
              <w:rPr>
                <w:b/>
              </w:rPr>
              <w:t>INDIKATOR</w:t>
            </w:r>
          </w:p>
        </w:tc>
        <w:tc>
          <w:tcPr>
            <w:tcW w:w="4320" w:type="dxa"/>
            <w:shd w:val="clear" w:color="auto" w:fill="auto"/>
            <w:tcMar>
              <w:top w:w="100" w:type="dxa"/>
              <w:left w:w="100" w:type="dxa"/>
              <w:bottom w:w="100" w:type="dxa"/>
              <w:right w:w="100" w:type="dxa"/>
            </w:tcMar>
          </w:tcPr>
          <w:p w14:paraId="149EDC3B" w14:textId="77777777" w:rsidR="00BD4AB9" w:rsidRPr="00FF4B4B" w:rsidRDefault="00EB49FD" w:rsidP="008111D8">
            <w:pPr>
              <w:widowControl w:val="0"/>
              <w:spacing w:after="0" w:line="240" w:lineRule="auto"/>
              <w:jc w:val="center"/>
              <w:rPr>
                <w:b/>
              </w:rPr>
            </w:pPr>
            <w:r w:rsidRPr="00FF4B4B">
              <w:rPr>
                <w:b/>
              </w:rPr>
              <w:t>KETERANGAN</w:t>
            </w:r>
          </w:p>
        </w:tc>
      </w:tr>
      <w:tr w:rsidR="00BD4AB9" w:rsidRPr="00FF4B4B" w14:paraId="435FF60A" w14:textId="77777777" w:rsidTr="00651809">
        <w:trPr>
          <w:tblHeader/>
        </w:trPr>
        <w:tc>
          <w:tcPr>
            <w:tcW w:w="4320" w:type="dxa"/>
            <w:shd w:val="clear" w:color="auto" w:fill="auto"/>
            <w:tcMar>
              <w:top w:w="100" w:type="dxa"/>
              <w:left w:w="100" w:type="dxa"/>
              <w:bottom w:w="100" w:type="dxa"/>
              <w:right w:w="100" w:type="dxa"/>
            </w:tcMar>
          </w:tcPr>
          <w:p w14:paraId="43FE5F4A" w14:textId="77777777" w:rsidR="00BD4AB9" w:rsidRPr="00FF4B4B" w:rsidRDefault="00EB49FD" w:rsidP="008111D8">
            <w:pPr>
              <w:widowControl w:val="0"/>
              <w:spacing w:after="0" w:line="240" w:lineRule="auto"/>
              <w:jc w:val="center"/>
              <w:rPr>
                <w:b/>
              </w:rPr>
            </w:pPr>
            <w:r w:rsidRPr="00FF4B4B">
              <w:rPr>
                <w:b/>
              </w:rPr>
              <w:t>1</w:t>
            </w:r>
          </w:p>
        </w:tc>
        <w:tc>
          <w:tcPr>
            <w:tcW w:w="4320" w:type="dxa"/>
            <w:shd w:val="clear" w:color="auto" w:fill="auto"/>
            <w:tcMar>
              <w:top w:w="100" w:type="dxa"/>
              <w:left w:w="100" w:type="dxa"/>
              <w:bottom w:w="100" w:type="dxa"/>
              <w:right w:w="100" w:type="dxa"/>
            </w:tcMar>
          </w:tcPr>
          <w:p w14:paraId="109A61F8" w14:textId="77777777" w:rsidR="00BD4AB9" w:rsidRPr="00FF4B4B" w:rsidRDefault="00EB49FD" w:rsidP="008111D8">
            <w:pPr>
              <w:widowControl w:val="0"/>
              <w:spacing w:after="0" w:line="240" w:lineRule="auto"/>
              <w:jc w:val="center"/>
              <w:rPr>
                <w:b/>
              </w:rPr>
            </w:pPr>
            <w:r w:rsidRPr="00FF4B4B">
              <w:rPr>
                <w:b/>
              </w:rPr>
              <w:t>2</w:t>
            </w:r>
          </w:p>
        </w:tc>
        <w:tc>
          <w:tcPr>
            <w:tcW w:w="4320" w:type="dxa"/>
            <w:shd w:val="clear" w:color="auto" w:fill="auto"/>
            <w:tcMar>
              <w:top w:w="100" w:type="dxa"/>
              <w:left w:w="100" w:type="dxa"/>
              <w:bottom w:w="100" w:type="dxa"/>
              <w:right w:w="100" w:type="dxa"/>
            </w:tcMar>
          </w:tcPr>
          <w:p w14:paraId="0DAD1088" w14:textId="77777777" w:rsidR="00BD4AB9" w:rsidRPr="00FF4B4B" w:rsidRDefault="00EB49FD" w:rsidP="008111D8">
            <w:pPr>
              <w:widowControl w:val="0"/>
              <w:spacing w:after="0" w:line="240" w:lineRule="auto"/>
              <w:jc w:val="center"/>
              <w:rPr>
                <w:b/>
              </w:rPr>
            </w:pPr>
            <w:r w:rsidRPr="00FF4B4B">
              <w:rPr>
                <w:b/>
              </w:rPr>
              <w:t>3</w:t>
            </w:r>
          </w:p>
        </w:tc>
      </w:tr>
      <w:tr w:rsidR="00BD4AB9" w:rsidRPr="00FF4B4B" w14:paraId="3C096170" w14:textId="77777777">
        <w:tc>
          <w:tcPr>
            <w:tcW w:w="4320" w:type="dxa"/>
            <w:shd w:val="clear" w:color="auto" w:fill="auto"/>
            <w:tcMar>
              <w:top w:w="100" w:type="dxa"/>
              <w:left w:w="100" w:type="dxa"/>
              <w:bottom w:w="100" w:type="dxa"/>
              <w:right w:w="100" w:type="dxa"/>
            </w:tcMar>
          </w:tcPr>
          <w:p w14:paraId="536EC628" w14:textId="77777777" w:rsidR="00BD4AB9" w:rsidRPr="00FF4B4B" w:rsidRDefault="00EB49FD" w:rsidP="008111D8">
            <w:pPr>
              <w:widowControl w:val="0"/>
              <w:spacing w:after="0" w:line="240" w:lineRule="auto"/>
              <w:jc w:val="left"/>
            </w:pPr>
            <w:r w:rsidRPr="00FF4B4B">
              <w:t>INPUT</w:t>
            </w:r>
          </w:p>
          <w:p w14:paraId="5BB4D548" w14:textId="77777777" w:rsidR="00BD4AB9" w:rsidRPr="00FF4B4B" w:rsidRDefault="00BD4AB9" w:rsidP="008111D8">
            <w:pPr>
              <w:widowControl w:val="0"/>
              <w:spacing w:after="0" w:line="240" w:lineRule="auto"/>
              <w:jc w:val="left"/>
            </w:pPr>
          </w:p>
          <w:p w14:paraId="43670273" w14:textId="77777777" w:rsidR="00BD4AB9" w:rsidRPr="00FF4B4B" w:rsidRDefault="00EB49FD" w:rsidP="008111D8">
            <w:pPr>
              <w:widowControl w:val="0"/>
              <w:spacing w:after="0" w:line="240" w:lineRule="auto"/>
              <w:jc w:val="left"/>
            </w:pPr>
            <w:r w:rsidRPr="00FF4B4B">
              <w:t>Waktu :</w:t>
            </w:r>
          </w:p>
          <w:p w14:paraId="61D5C0B4" w14:textId="77777777" w:rsidR="00BD4AB9" w:rsidRPr="00FF4B4B" w:rsidRDefault="00EB49FD" w:rsidP="008111D8">
            <w:pPr>
              <w:widowControl w:val="0"/>
              <w:spacing w:after="0" w:line="240" w:lineRule="auto"/>
              <w:jc w:val="left"/>
            </w:pPr>
            <w:r w:rsidRPr="00FF4B4B">
              <w:t>November - Desember 2022</w:t>
            </w:r>
          </w:p>
          <w:p w14:paraId="604EABCE" w14:textId="77777777" w:rsidR="00BD4AB9" w:rsidRPr="00FF4B4B" w:rsidRDefault="00BD4AB9" w:rsidP="008111D8">
            <w:pPr>
              <w:widowControl w:val="0"/>
              <w:spacing w:after="0" w:line="240" w:lineRule="auto"/>
              <w:jc w:val="left"/>
            </w:pPr>
          </w:p>
          <w:p w14:paraId="4521E5B0" w14:textId="77777777" w:rsidR="00BD4AB9" w:rsidRPr="00FF4B4B" w:rsidRDefault="00BD4AB9" w:rsidP="008111D8">
            <w:pPr>
              <w:widowControl w:val="0"/>
              <w:spacing w:after="0" w:line="240" w:lineRule="auto"/>
              <w:jc w:val="left"/>
            </w:pPr>
          </w:p>
          <w:p w14:paraId="40756156" w14:textId="77777777" w:rsidR="00BD4AB9" w:rsidRPr="00FF4B4B" w:rsidRDefault="00BD4AB9" w:rsidP="008111D8">
            <w:pPr>
              <w:widowControl w:val="0"/>
              <w:spacing w:after="0" w:line="240" w:lineRule="auto"/>
              <w:jc w:val="left"/>
            </w:pPr>
          </w:p>
          <w:p w14:paraId="7223F642" w14:textId="77777777" w:rsidR="00BD4AB9" w:rsidRPr="00FF4B4B" w:rsidRDefault="00EB49FD" w:rsidP="008111D8">
            <w:pPr>
              <w:widowControl w:val="0"/>
              <w:spacing w:after="0" w:line="240" w:lineRule="auto"/>
              <w:jc w:val="left"/>
            </w:pPr>
            <w:r w:rsidRPr="00FF4B4B">
              <w:t>Tempat :</w:t>
            </w:r>
          </w:p>
          <w:p w14:paraId="68AB2FE5" w14:textId="77777777" w:rsidR="00BD4AB9" w:rsidRPr="00FF4B4B" w:rsidRDefault="00EB49FD" w:rsidP="008111D8">
            <w:pPr>
              <w:widowControl w:val="0"/>
              <w:spacing w:after="0" w:line="240" w:lineRule="auto"/>
              <w:jc w:val="left"/>
            </w:pPr>
            <w:r w:rsidRPr="00FF4B4B">
              <w:t>Balai desa atau Posyandu di Wilayah Cibeber I</w:t>
            </w:r>
          </w:p>
          <w:p w14:paraId="0A595004" w14:textId="77777777" w:rsidR="00BD4AB9" w:rsidRPr="00FF4B4B" w:rsidRDefault="00BD4AB9" w:rsidP="008111D8">
            <w:pPr>
              <w:widowControl w:val="0"/>
              <w:spacing w:after="0" w:line="240" w:lineRule="auto"/>
              <w:jc w:val="left"/>
            </w:pPr>
          </w:p>
          <w:p w14:paraId="1F5F6B8B" w14:textId="77777777" w:rsidR="00BD4AB9" w:rsidRPr="00FF4B4B" w:rsidRDefault="00BD4AB9" w:rsidP="008111D8">
            <w:pPr>
              <w:widowControl w:val="0"/>
              <w:spacing w:after="0" w:line="240" w:lineRule="auto"/>
              <w:jc w:val="left"/>
            </w:pPr>
          </w:p>
          <w:p w14:paraId="2AAD6EEA" w14:textId="77777777" w:rsidR="00BD4AB9" w:rsidRPr="00FF4B4B" w:rsidRDefault="00BD4AB9" w:rsidP="008111D8">
            <w:pPr>
              <w:widowControl w:val="0"/>
              <w:spacing w:after="0" w:line="240" w:lineRule="auto"/>
              <w:jc w:val="left"/>
            </w:pPr>
          </w:p>
          <w:p w14:paraId="5A84E26B" w14:textId="77777777" w:rsidR="00BD4AB9" w:rsidRPr="00FF4B4B" w:rsidRDefault="00BD4AB9" w:rsidP="008111D8">
            <w:pPr>
              <w:widowControl w:val="0"/>
              <w:spacing w:after="0" w:line="240" w:lineRule="auto"/>
              <w:jc w:val="left"/>
            </w:pPr>
          </w:p>
          <w:p w14:paraId="36EF13CA" w14:textId="77777777" w:rsidR="00BD4AB9" w:rsidRPr="00FF4B4B" w:rsidRDefault="00EB49FD" w:rsidP="008111D8">
            <w:pPr>
              <w:widowControl w:val="0"/>
              <w:spacing w:after="0" w:line="240" w:lineRule="auto"/>
              <w:jc w:val="left"/>
            </w:pPr>
            <w:r w:rsidRPr="00FF4B4B">
              <w:t>Man :</w:t>
            </w:r>
          </w:p>
          <w:p w14:paraId="0CD6FBF6" w14:textId="77777777" w:rsidR="00BD4AB9" w:rsidRPr="00FF4B4B" w:rsidRDefault="00EB49FD" w:rsidP="008111D8">
            <w:pPr>
              <w:widowControl w:val="0"/>
              <w:numPr>
                <w:ilvl w:val="0"/>
                <w:numId w:val="207"/>
              </w:numPr>
              <w:spacing w:after="0" w:line="240" w:lineRule="auto"/>
              <w:jc w:val="left"/>
            </w:pPr>
            <w:r w:rsidRPr="00FF4B4B">
              <w:t>Mahasiswa Jurusan Gizi Politeknik Kesehatan Kementrian Kesehatan Jakarta II</w:t>
            </w:r>
          </w:p>
          <w:p w14:paraId="2E8CBC19" w14:textId="77777777" w:rsidR="00BD4AB9" w:rsidRPr="00FF4B4B" w:rsidRDefault="00EB49FD" w:rsidP="008111D8">
            <w:pPr>
              <w:widowControl w:val="0"/>
              <w:numPr>
                <w:ilvl w:val="0"/>
                <w:numId w:val="207"/>
              </w:numPr>
              <w:spacing w:after="0" w:line="240" w:lineRule="auto"/>
              <w:jc w:val="left"/>
            </w:pPr>
            <w:r w:rsidRPr="00FF4B4B">
              <w:t>Kepala desa</w:t>
            </w:r>
          </w:p>
          <w:p w14:paraId="6818D99B" w14:textId="77777777" w:rsidR="00BD4AB9" w:rsidRPr="00FF4B4B" w:rsidRDefault="00EB49FD" w:rsidP="008111D8">
            <w:pPr>
              <w:widowControl w:val="0"/>
              <w:numPr>
                <w:ilvl w:val="0"/>
                <w:numId w:val="207"/>
              </w:numPr>
              <w:spacing w:after="0" w:line="240" w:lineRule="auto"/>
              <w:jc w:val="left"/>
            </w:pPr>
            <w:r w:rsidRPr="00FF4B4B">
              <w:t>Unit pelaksana desa</w:t>
            </w:r>
          </w:p>
          <w:p w14:paraId="1C60F6F0" w14:textId="77777777" w:rsidR="00BD4AB9" w:rsidRPr="00FF4B4B" w:rsidRDefault="00EB49FD" w:rsidP="008111D8">
            <w:pPr>
              <w:widowControl w:val="0"/>
              <w:numPr>
                <w:ilvl w:val="0"/>
                <w:numId w:val="207"/>
              </w:numPr>
              <w:spacing w:after="0" w:line="240" w:lineRule="auto"/>
              <w:jc w:val="left"/>
            </w:pPr>
            <w:r w:rsidRPr="00FF4B4B">
              <w:lastRenderedPageBreak/>
              <w:t>Kader posyandu</w:t>
            </w:r>
          </w:p>
          <w:p w14:paraId="4EEE10AE" w14:textId="77777777" w:rsidR="00BD4AB9" w:rsidRPr="00FF4B4B" w:rsidRDefault="00EB49FD" w:rsidP="008111D8">
            <w:pPr>
              <w:widowControl w:val="0"/>
              <w:numPr>
                <w:ilvl w:val="0"/>
                <w:numId w:val="207"/>
              </w:numPr>
              <w:spacing w:after="0" w:line="240" w:lineRule="auto"/>
              <w:jc w:val="left"/>
            </w:pPr>
            <w:r w:rsidRPr="00FF4B4B">
              <w:t>Ibu ketua RW dan RT</w:t>
            </w:r>
          </w:p>
          <w:p w14:paraId="1E02C598" w14:textId="77777777" w:rsidR="00BD4AB9" w:rsidRPr="00FF4B4B" w:rsidRDefault="00EB49FD" w:rsidP="008111D8">
            <w:pPr>
              <w:widowControl w:val="0"/>
              <w:numPr>
                <w:ilvl w:val="0"/>
                <w:numId w:val="207"/>
              </w:numPr>
              <w:spacing w:after="0" w:line="240" w:lineRule="auto"/>
              <w:jc w:val="left"/>
            </w:pPr>
            <w:r w:rsidRPr="00FF4B4B">
              <w:t>Ibu PKK</w:t>
            </w:r>
          </w:p>
          <w:p w14:paraId="6B631EA6" w14:textId="77777777" w:rsidR="00BD4AB9" w:rsidRPr="00FF4B4B" w:rsidRDefault="00BD4AB9" w:rsidP="008111D8">
            <w:pPr>
              <w:widowControl w:val="0"/>
              <w:spacing w:after="0" w:line="240" w:lineRule="auto"/>
              <w:jc w:val="left"/>
            </w:pPr>
          </w:p>
          <w:p w14:paraId="549BBC9E" w14:textId="77777777" w:rsidR="00BD4AB9" w:rsidRPr="00FF4B4B" w:rsidRDefault="00EB49FD" w:rsidP="008111D8">
            <w:pPr>
              <w:widowControl w:val="0"/>
              <w:spacing w:after="0" w:line="240" w:lineRule="auto"/>
              <w:jc w:val="left"/>
            </w:pPr>
            <w:r w:rsidRPr="00FF4B4B">
              <w:t>Material :</w:t>
            </w:r>
          </w:p>
          <w:p w14:paraId="759FCC0B" w14:textId="77777777" w:rsidR="00BD4AB9" w:rsidRPr="00FF4B4B" w:rsidRDefault="00EB49FD" w:rsidP="008111D8">
            <w:pPr>
              <w:widowControl w:val="0"/>
              <w:numPr>
                <w:ilvl w:val="0"/>
                <w:numId w:val="148"/>
              </w:numPr>
              <w:spacing w:after="0" w:line="240" w:lineRule="auto"/>
              <w:jc w:val="left"/>
            </w:pPr>
            <w:r w:rsidRPr="00FF4B4B">
              <w:t>Media penyuluhan</w:t>
            </w:r>
          </w:p>
          <w:p w14:paraId="0E63A940" w14:textId="77777777" w:rsidR="00BD4AB9" w:rsidRPr="00FF4B4B" w:rsidRDefault="00EB49FD" w:rsidP="008111D8">
            <w:pPr>
              <w:widowControl w:val="0"/>
              <w:numPr>
                <w:ilvl w:val="0"/>
                <w:numId w:val="148"/>
              </w:numPr>
              <w:spacing w:after="0" w:line="240" w:lineRule="auto"/>
              <w:jc w:val="left"/>
            </w:pPr>
            <w:r w:rsidRPr="00FF4B4B">
              <w:t>Meja dan kursi</w:t>
            </w:r>
          </w:p>
          <w:p w14:paraId="2060BB6B" w14:textId="77777777" w:rsidR="00BD4AB9" w:rsidRPr="00FF4B4B" w:rsidRDefault="00EB49FD" w:rsidP="008111D8">
            <w:pPr>
              <w:widowControl w:val="0"/>
              <w:numPr>
                <w:ilvl w:val="0"/>
                <w:numId w:val="148"/>
              </w:numPr>
              <w:spacing w:after="0" w:line="240" w:lineRule="auto"/>
              <w:jc w:val="left"/>
            </w:pPr>
            <w:r w:rsidRPr="00FF4B4B">
              <w:t>Sound dan mic</w:t>
            </w:r>
          </w:p>
          <w:p w14:paraId="3A02B011" w14:textId="77777777" w:rsidR="00BD4AB9" w:rsidRPr="00FF4B4B" w:rsidRDefault="00EB49FD" w:rsidP="008111D8">
            <w:pPr>
              <w:widowControl w:val="0"/>
              <w:numPr>
                <w:ilvl w:val="0"/>
                <w:numId w:val="148"/>
              </w:numPr>
              <w:spacing w:after="0" w:line="240" w:lineRule="auto"/>
              <w:jc w:val="left"/>
            </w:pPr>
            <w:r w:rsidRPr="00FF4B4B">
              <w:rPr>
                <w:i/>
              </w:rPr>
              <w:t>Pre-test</w:t>
            </w:r>
            <w:r w:rsidRPr="00FF4B4B">
              <w:t xml:space="preserve"> dan </w:t>
            </w:r>
            <w:r w:rsidRPr="00FF4B4B">
              <w:rPr>
                <w:i/>
              </w:rPr>
              <w:t>post-test</w:t>
            </w:r>
          </w:p>
          <w:p w14:paraId="14295EDC" w14:textId="77777777" w:rsidR="00BD4AB9" w:rsidRPr="00FF4B4B" w:rsidRDefault="00EB49FD" w:rsidP="008111D8">
            <w:pPr>
              <w:widowControl w:val="0"/>
              <w:numPr>
                <w:ilvl w:val="0"/>
                <w:numId w:val="148"/>
              </w:numPr>
              <w:spacing w:after="0" w:line="240" w:lineRule="auto"/>
              <w:jc w:val="left"/>
            </w:pPr>
            <w:r w:rsidRPr="00FF4B4B">
              <w:t>Mangkok dan sendok</w:t>
            </w:r>
          </w:p>
          <w:p w14:paraId="1228D9DE" w14:textId="77777777" w:rsidR="00BD4AB9" w:rsidRPr="00FF4B4B" w:rsidRDefault="00EB49FD" w:rsidP="008111D8">
            <w:pPr>
              <w:widowControl w:val="0"/>
              <w:numPr>
                <w:ilvl w:val="0"/>
                <w:numId w:val="148"/>
              </w:numPr>
              <w:spacing w:after="0" w:line="240" w:lineRule="auto"/>
              <w:jc w:val="left"/>
            </w:pPr>
            <w:r w:rsidRPr="00FF4B4B">
              <w:t>Bahan-bahan untuk demontrasi PMBA</w:t>
            </w:r>
          </w:p>
          <w:p w14:paraId="443AD91D" w14:textId="77777777" w:rsidR="00BD4AB9" w:rsidRPr="00FF4B4B" w:rsidRDefault="00EB49FD" w:rsidP="008111D8">
            <w:pPr>
              <w:widowControl w:val="0"/>
              <w:numPr>
                <w:ilvl w:val="0"/>
                <w:numId w:val="148"/>
              </w:numPr>
              <w:spacing w:after="0" w:line="240" w:lineRule="auto"/>
              <w:jc w:val="left"/>
            </w:pPr>
            <w:r w:rsidRPr="00FF4B4B">
              <w:t>Dana</w:t>
            </w:r>
          </w:p>
          <w:p w14:paraId="20A8019B" w14:textId="77777777" w:rsidR="00BD4AB9" w:rsidRPr="00FF4B4B" w:rsidRDefault="00BD4AB9" w:rsidP="008111D8">
            <w:pPr>
              <w:widowControl w:val="0"/>
              <w:spacing w:after="0" w:line="240" w:lineRule="auto"/>
              <w:jc w:val="left"/>
            </w:pPr>
          </w:p>
          <w:p w14:paraId="68526981" w14:textId="77777777" w:rsidR="00BD4AB9" w:rsidRPr="00FF4B4B" w:rsidRDefault="00EB49FD" w:rsidP="008111D8">
            <w:pPr>
              <w:widowControl w:val="0"/>
              <w:spacing w:after="0" w:line="240" w:lineRule="auto"/>
              <w:jc w:val="left"/>
            </w:pPr>
            <w:r w:rsidRPr="00FF4B4B">
              <w:t>Metode :</w:t>
            </w:r>
          </w:p>
          <w:p w14:paraId="3CA65DAB" w14:textId="77777777" w:rsidR="00BD4AB9" w:rsidRPr="00FF4B4B" w:rsidRDefault="00EB49FD" w:rsidP="008111D8">
            <w:pPr>
              <w:widowControl w:val="0"/>
              <w:numPr>
                <w:ilvl w:val="0"/>
                <w:numId w:val="177"/>
              </w:numPr>
              <w:spacing w:after="0" w:line="240" w:lineRule="auto"/>
              <w:ind w:left="360"/>
              <w:jc w:val="left"/>
            </w:pPr>
            <w:r w:rsidRPr="00FF4B4B">
              <w:t>Penyuluhan</w:t>
            </w:r>
          </w:p>
          <w:p w14:paraId="556440DC" w14:textId="77777777" w:rsidR="00BD4AB9" w:rsidRPr="00FF4B4B" w:rsidRDefault="00EB49FD" w:rsidP="008111D8">
            <w:pPr>
              <w:widowControl w:val="0"/>
              <w:numPr>
                <w:ilvl w:val="0"/>
                <w:numId w:val="177"/>
              </w:numPr>
              <w:spacing w:after="0" w:line="240" w:lineRule="auto"/>
              <w:ind w:left="360"/>
              <w:jc w:val="left"/>
            </w:pPr>
            <w:r w:rsidRPr="00FF4B4B">
              <w:t>Diskusi dan tanya jawab</w:t>
            </w:r>
          </w:p>
          <w:p w14:paraId="02192CAA" w14:textId="77777777" w:rsidR="00BD4AB9" w:rsidRPr="00FF4B4B" w:rsidRDefault="00EB49FD" w:rsidP="008111D8">
            <w:pPr>
              <w:widowControl w:val="0"/>
              <w:numPr>
                <w:ilvl w:val="0"/>
                <w:numId w:val="177"/>
              </w:numPr>
              <w:spacing w:after="0" w:line="240" w:lineRule="auto"/>
              <w:ind w:left="360"/>
              <w:jc w:val="left"/>
            </w:pPr>
            <w:r w:rsidRPr="00FF4B4B">
              <w:rPr>
                <w:i/>
              </w:rPr>
              <w:t>Pre-test</w:t>
            </w:r>
            <w:r w:rsidRPr="00FF4B4B">
              <w:t xml:space="preserve"> dan </w:t>
            </w:r>
            <w:r w:rsidRPr="00FF4B4B">
              <w:rPr>
                <w:i/>
              </w:rPr>
              <w:t>Post-test</w:t>
            </w:r>
          </w:p>
          <w:p w14:paraId="1AD32916" w14:textId="77777777" w:rsidR="00BD4AB9" w:rsidRPr="00FF4B4B" w:rsidRDefault="00EB49FD" w:rsidP="008111D8">
            <w:pPr>
              <w:widowControl w:val="0"/>
              <w:numPr>
                <w:ilvl w:val="0"/>
                <w:numId w:val="177"/>
              </w:numPr>
              <w:spacing w:after="0" w:line="240" w:lineRule="auto"/>
              <w:ind w:left="360"/>
              <w:jc w:val="left"/>
            </w:pPr>
            <w:r w:rsidRPr="00FF4B4B">
              <w:t>Demonstrasi</w:t>
            </w:r>
          </w:p>
        </w:tc>
        <w:tc>
          <w:tcPr>
            <w:tcW w:w="4320" w:type="dxa"/>
            <w:shd w:val="clear" w:color="auto" w:fill="auto"/>
            <w:tcMar>
              <w:top w:w="100" w:type="dxa"/>
              <w:left w:w="100" w:type="dxa"/>
              <w:bottom w:w="100" w:type="dxa"/>
              <w:right w:w="100" w:type="dxa"/>
            </w:tcMar>
          </w:tcPr>
          <w:p w14:paraId="31DBF4BB" w14:textId="77777777" w:rsidR="00BD4AB9" w:rsidRPr="00FF4B4B" w:rsidRDefault="00EB49FD" w:rsidP="008111D8">
            <w:pPr>
              <w:widowControl w:val="0"/>
              <w:spacing w:after="0" w:line="240" w:lineRule="auto"/>
              <w:jc w:val="left"/>
            </w:pPr>
            <w:r w:rsidRPr="00FF4B4B">
              <w:lastRenderedPageBreak/>
              <w:t xml:space="preserve">INPUT </w:t>
            </w:r>
          </w:p>
          <w:p w14:paraId="5E487C34" w14:textId="77777777" w:rsidR="00BD4AB9" w:rsidRPr="00FF4B4B" w:rsidRDefault="00BD4AB9" w:rsidP="008111D8">
            <w:pPr>
              <w:widowControl w:val="0"/>
              <w:spacing w:after="0" w:line="240" w:lineRule="auto"/>
              <w:jc w:val="left"/>
            </w:pPr>
          </w:p>
          <w:p w14:paraId="1DD1C1AA" w14:textId="77777777" w:rsidR="00BD4AB9" w:rsidRPr="00FF4B4B" w:rsidRDefault="00EB49FD" w:rsidP="008111D8">
            <w:pPr>
              <w:widowControl w:val="0"/>
              <w:spacing w:after="0" w:line="240" w:lineRule="auto"/>
              <w:jc w:val="left"/>
            </w:pPr>
            <w:r w:rsidRPr="00FF4B4B">
              <w:t>Waktu :</w:t>
            </w:r>
          </w:p>
          <w:p w14:paraId="12FF6A62" w14:textId="77777777" w:rsidR="00BD4AB9" w:rsidRPr="00FF4B4B" w:rsidRDefault="00EB49FD" w:rsidP="008111D8">
            <w:pPr>
              <w:widowControl w:val="0"/>
              <w:spacing w:after="0" w:line="240" w:lineRule="auto"/>
              <w:jc w:val="left"/>
            </w:pPr>
            <w:r w:rsidRPr="00FF4B4B">
              <w:t>Tersedia waktu kegiatan penyuluhan dan demonstrasi PMBA pada bulan November - Desember 2022</w:t>
            </w:r>
          </w:p>
          <w:p w14:paraId="6BA0D9FC" w14:textId="77777777" w:rsidR="00BD4AB9" w:rsidRPr="00FF4B4B" w:rsidRDefault="00BD4AB9" w:rsidP="008111D8">
            <w:pPr>
              <w:widowControl w:val="0"/>
              <w:spacing w:after="0" w:line="240" w:lineRule="auto"/>
              <w:jc w:val="left"/>
            </w:pPr>
          </w:p>
          <w:p w14:paraId="14D79515" w14:textId="77777777" w:rsidR="00BD4AB9" w:rsidRPr="00FF4B4B" w:rsidRDefault="00EB49FD" w:rsidP="008111D8">
            <w:pPr>
              <w:widowControl w:val="0"/>
              <w:spacing w:after="0" w:line="240" w:lineRule="auto"/>
              <w:jc w:val="left"/>
            </w:pPr>
            <w:r w:rsidRPr="00FF4B4B">
              <w:t>Tempat :</w:t>
            </w:r>
          </w:p>
          <w:p w14:paraId="2D7EF5E9" w14:textId="77777777" w:rsidR="00BD4AB9" w:rsidRPr="00FF4B4B" w:rsidRDefault="00EB49FD" w:rsidP="008111D8">
            <w:pPr>
              <w:widowControl w:val="0"/>
              <w:spacing w:after="0" w:line="240" w:lineRule="auto"/>
              <w:jc w:val="left"/>
            </w:pPr>
            <w:r w:rsidRPr="00FF4B4B">
              <w:t>Tersedia tempat pelaksanaan program penyuluhan dan demonstrasi PMBA di Balai Desa atau Posyandu</w:t>
            </w:r>
          </w:p>
          <w:p w14:paraId="7AACB6B8" w14:textId="77777777" w:rsidR="00BD4AB9" w:rsidRPr="00FF4B4B" w:rsidRDefault="00BD4AB9" w:rsidP="008111D8">
            <w:pPr>
              <w:widowControl w:val="0"/>
              <w:spacing w:after="0" w:line="240" w:lineRule="auto"/>
              <w:jc w:val="left"/>
            </w:pPr>
          </w:p>
          <w:p w14:paraId="4EEAB132" w14:textId="77777777" w:rsidR="00BD4AB9" w:rsidRPr="00FF4B4B" w:rsidRDefault="00BD4AB9" w:rsidP="008111D8">
            <w:pPr>
              <w:widowControl w:val="0"/>
              <w:spacing w:after="0" w:line="240" w:lineRule="auto"/>
              <w:jc w:val="left"/>
            </w:pPr>
          </w:p>
          <w:p w14:paraId="1C9CAADA" w14:textId="77777777" w:rsidR="00BD4AB9" w:rsidRPr="00FF4B4B" w:rsidRDefault="00BD4AB9" w:rsidP="008111D8">
            <w:pPr>
              <w:widowControl w:val="0"/>
              <w:spacing w:after="0" w:line="240" w:lineRule="auto"/>
              <w:jc w:val="left"/>
            </w:pPr>
          </w:p>
          <w:p w14:paraId="41531EF3" w14:textId="77777777" w:rsidR="00BD4AB9" w:rsidRPr="00FF4B4B" w:rsidRDefault="00EB49FD" w:rsidP="008111D8">
            <w:pPr>
              <w:widowControl w:val="0"/>
              <w:spacing w:after="0" w:line="240" w:lineRule="auto"/>
              <w:jc w:val="left"/>
            </w:pPr>
            <w:r w:rsidRPr="00FF4B4B">
              <w:t>Man :</w:t>
            </w:r>
          </w:p>
          <w:p w14:paraId="2CD71B22" w14:textId="77777777" w:rsidR="00BD4AB9" w:rsidRPr="00FF4B4B" w:rsidRDefault="00EB49FD" w:rsidP="008111D8">
            <w:pPr>
              <w:widowControl w:val="0"/>
              <w:numPr>
                <w:ilvl w:val="0"/>
                <w:numId w:val="207"/>
              </w:numPr>
              <w:spacing w:after="0" w:line="240" w:lineRule="auto"/>
              <w:jc w:val="left"/>
            </w:pPr>
            <w:r w:rsidRPr="00FF4B4B">
              <w:t>Tersedianya Ibu Baduta minimal 80%</w:t>
            </w:r>
          </w:p>
          <w:p w14:paraId="5338AC6F" w14:textId="77777777" w:rsidR="00BD4AB9" w:rsidRPr="00FF4B4B" w:rsidRDefault="00EB49FD" w:rsidP="008111D8">
            <w:pPr>
              <w:widowControl w:val="0"/>
              <w:numPr>
                <w:ilvl w:val="0"/>
                <w:numId w:val="207"/>
              </w:numPr>
              <w:spacing w:after="0" w:line="240" w:lineRule="auto"/>
              <w:jc w:val="left"/>
            </w:pPr>
            <w:r w:rsidRPr="00FF4B4B">
              <w:t>Tersedianya tenaga penyuluhan dan demonstrasi PMBA</w:t>
            </w:r>
          </w:p>
          <w:p w14:paraId="403C0A4C" w14:textId="77777777" w:rsidR="00BD4AB9" w:rsidRPr="00FF4B4B" w:rsidRDefault="00EB49FD" w:rsidP="008111D8">
            <w:pPr>
              <w:widowControl w:val="0"/>
              <w:numPr>
                <w:ilvl w:val="0"/>
                <w:numId w:val="207"/>
              </w:numPr>
              <w:spacing w:after="0" w:line="240" w:lineRule="auto"/>
              <w:jc w:val="left"/>
            </w:pPr>
            <w:r w:rsidRPr="00FF4B4B">
              <w:t xml:space="preserve">Tersedianya kader terlatih minimal 3 orang di posyandu atau 80% dari </w:t>
            </w:r>
            <w:r w:rsidRPr="00FF4B4B">
              <w:lastRenderedPageBreak/>
              <w:t>jumlah kader posyandu</w:t>
            </w:r>
          </w:p>
          <w:p w14:paraId="5A63D5A2" w14:textId="77777777" w:rsidR="00BD4AB9" w:rsidRPr="00FF4B4B" w:rsidRDefault="00BD4AB9" w:rsidP="008111D8">
            <w:pPr>
              <w:widowControl w:val="0"/>
              <w:spacing w:after="0" w:line="240" w:lineRule="auto"/>
              <w:jc w:val="left"/>
            </w:pPr>
          </w:p>
          <w:p w14:paraId="43078164" w14:textId="77777777" w:rsidR="00BD4AB9" w:rsidRPr="00FF4B4B" w:rsidRDefault="00BD4AB9" w:rsidP="008111D8">
            <w:pPr>
              <w:widowControl w:val="0"/>
              <w:spacing w:after="0" w:line="240" w:lineRule="auto"/>
              <w:jc w:val="left"/>
            </w:pPr>
          </w:p>
          <w:p w14:paraId="11FBB57E" w14:textId="77777777" w:rsidR="00BD4AB9" w:rsidRPr="00FF4B4B" w:rsidRDefault="00BD4AB9" w:rsidP="008111D8">
            <w:pPr>
              <w:widowControl w:val="0"/>
              <w:spacing w:after="0" w:line="240" w:lineRule="auto"/>
              <w:jc w:val="left"/>
            </w:pPr>
          </w:p>
          <w:p w14:paraId="006E664A" w14:textId="77777777" w:rsidR="00BD4AB9" w:rsidRPr="00FF4B4B" w:rsidRDefault="00EB49FD" w:rsidP="008111D8">
            <w:pPr>
              <w:widowControl w:val="0"/>
              <w:spacing w:after="0" w:line="240" w:lineRule="auto"/>
              <w:jc w:val="left"/>
            </w:pPr>
            <w:r w:rsidRPr="00FF4B4B">
              <w:t>Material :</w:t>
            </w:r>
          </w:p>
          <w:p w14:paraId="2656CB3F" w14:textId="77777777" w:rsidR="00BD4AB9" w:rsidRPr="00FF4B4B" w:rsidRDefault="00EB49FD" w:rsidP="008111D8">
            <w:pPr>
              <w:widowControl w:val="0"/>
              <w:numPr>
                <w:ilvl w:val="0"/>
                <w:numId w:val="207"/>
              </w:numPr>
              <w:spacing w:after="0" w:line="240" w:lineRule="auto"/>
              <w:jc w:val="left"/>
            </w:pPr>
            <w:r w:rsidRPr="00FF4B4B">
              <w:t>Menghitung jumlah sasaran melalui data posyandu</w:t>
            </w:r>
          </w:p>
          <w:p w14:paraId="6AC009BA" w14:textId="77777777" w:rsidR="00BD4AB9" w:rsidRPr="00FF4B4B" w:rsidRDefault="00EB49FD" w:rsidP="008111D8">
            <w:pPr>
              <w:widowControl w:val="0"/>
              <w:numPr>
                <w:ilvl w:val="0"/>
                <w:numId w:val="207"/>
              </w:numPr>
              <w:spacing w:after="0" w:line="240" w:lineRule="auto"/>
              <w:jc w:val="left"/>
            </w:pPr>
            <w:r w:rsidRPr="00FF4B4B">
              <w:t>Minimal tersedia 3 meja, 20 buah kursi, mic, dan sound system</w:t>
            </w:r>
          </w:p>
          <w:p w14:paraId="644201BE" w14:textId="77777777" w:rsidR="00BD4AB9" w:rsidRPr="00FF4B4B" w:rsidRDefault="00EB49FD" w:rsidP="008111D8">
            <w:pPr>
              <w:widowControl w:val="0"/>
              <w:numPr>
                <w:ilvl w:val="0"/>
                <w:numId w:val="207"/>
              </w:numPr>
              <w:spacing w:after="0" w:line="240" w:lineRule="auto"/>
              <w:jc w:val="left"/>
            </w:pPr>
            <w:r w:rsidRPr="00FF4B4B">
              <w:t>Media terdiri dari 1 power point</w:t>
            </w:r>
          </w:p>
          <w:p w14:paraId="5349BE06" w14:textId="77777777" w:rsidR="00BD4AB9" w:rsidRPr="00FF4B4B" w:rsidRDefault="00EB49FD" w:rsidP="008111D8">
            <w:pPr>
              <w:widowControl w:val="0"/>
              <w:numPr>
                <w:ilvl w:val="0"/>
                <w:numId w:val="207"/>
              </w:numPr>
              <w:spacing w:after="0" w:line="240" w:lineRule="auto"/>
              <w:jc w:val="left"/>
            </w:pPr>
            <w:r w:rsidRPr="00FF4B4B">
              <w:t xml:space="preserve">Dana diperoleh dari mahasiswa </w:t>
            </w:r>
          </w:p>
          <w:p w14:paraId="4F0BCA84" w14:textId="77777777" w:rsidR="00BD4AB9" w:rsidRPr="00FF4B4B" w:rsidRDefault="00BD4AB9" w:rsidP="008111D8">
            <w:pPr>
              <w:widowControl w:val="0"/>
              <w:spacing w:after="0" w:line="240" w:lineRule="auto"/>
              <w:jc w:val="left"/>
            </w:pPr>
          </w:p>
          <w:p w14:paraId="1264F7BB" w14:textId="77777777" w:rsidR="00BD4AB9" w:rsidRPr="00FF4B4B" w:rsidRDefault="00BD4AB9" w:rsidP="008111D8">
            <w:pPr>
              <w:widowControl w:val="0"/>
              <w:spacing w:after="0" w:line="240" w:lineRule="auto"/>
              <w:jc w:val="left"/>
            </w:pPr>
          </w:p>
          <w:p w14:paraId="4680893D" w14:textId="77777777" w:rsidR="00BD4AB9" w:rsidRPr="00FF4B4B" w:rsidRDefault="00EB49FD" w:rsidP="008111D8">
            <w:pPr>
              <w:widowControl w:val="0"/>
              <w:spacing w:after="0" w:line="240" w:lineRule="auto"/>
              <w:jc w:val="left"/>
            </w:pPr>
            <w:r w:rsidRPr="00FF4B4B">
              <w:t>Metode :</w:t>
            </w:r>
          </w:p>
          <w:p w14:paraId="4C1DCDDD" w14:textId="77777777" w:rsidR="00BD4AB9" w:rsidRPr="00FF4B4B" w:rsidRDefault="00EB49FD" w:rsidP="008111D8">
            <w:pPr>
              <w:widowControl w:val="0"/>
              <w:numPr>
                <w:ilvl w:val="0"/>
                <w:numId w:val="177"/>
              </w:numPr>
              <w:spacing w:after="0" w:line="240" w:lineRule="auto"/>
              <w:ind w:left="360"/>
              <w:jc w:val="left"/>
            </w:pPr>
            <w:r w:rsidRPr="00FF4B4B">
              <w:t>Adanya kegiatan penyuluhan dan demonstrasi PMBA oleh mahasiswa Politeknik Kesehatan Kementrian Kesehatan Jakarta II</w:t>
            </w:r>
          </w:p>
          <w:p w14:paraId="2E6F75EC" w14:textId="77777777" w:rsidR="00BD4AB9" w:rsidRPr="00FF4B4B" w:rsidRDefault="00EB49FD" w:rsidP="008111D8">
            <w:pPr>
              <w:widowControl w:val="0"/>
              <w:numPr>
                <w:ilvl w:val="0"/>
                <w:numId w:val="177"/>
              </w:numPr>
              <w:spacing w:after="0" w:line="240" w:lineRule="auto"/>
              <w:ind w:left="360"/>
              <w:jc w:val="left"/>
            </w:pPr>
            <w:r w:rsidRPr="00FF4B4B">
              <w:t>Ada diskusi dan tanya jawab setelah penyuluhan</w:t>
            </w:r>
          </w:p>
          <w:p w14:paraId="050BA206" w14:textId="77777777" w:rsidR="00BD4AB9" w:rsidRPr="00FF4B4B" w:rsidRDefault="00EB49FD" w:rsidP="008111D8">
            <w:pPr>
              <w:widowControl w:val="0"/>
              <w:numPr>
                <w:ilvl w:val="0"/>
                <w:numId w:val="177"/>
              </w:numPr>
              <w:spacing w:after="0" w:line="240" w:lineRule="auto"/>
              <w:ind w:left="360"/>
              <w:jc w:val="left"/>
            </w:pPr>
            <w:r w:rsidRPr="00FF4B4B">
              <w:t xml:space="preserve">Adanya pengisian </w:t>
            </w:r>
            <w:r w:rsidRPr="00FF4B4B">
              <w:rPr>
                <w:i/>
              </w:rPr>
              <w:t>Pre-test</w:t>
            </w:r>
            <w:r w:rsidRPr="00FF4B4B">
              <w:t xml:space="preserve"> di awal penyuluhan dan </w:t>
            </w:r>
            <w:r w:rsidRPr="00FF4B4B">
              <w:rPr>
                <w:i/>
              </w:rPr>
              <w:t>Post-test</w:t>
            </w:r>
            <w:r w:rsidRPr="00FF4B4B">
              <w:t xml:space="preserve"> di akhir penyuluhan</w:t>
            </w:r>
          </w:p>
          <w:p w14:paraId="2A537801" w14:textId="77777777" w:rsidR="00BD4AB9" w:rsidRPr="00FF4B4B" w:rsidRDefault="00EB49FD" w:rsidP="008111D8">
            <w:pPr>
              <w:widowControl w:val="0"/>
              <w:numPr>
                <w:ilvl w:val="0"/>
                <w:numId w:val="177"/>
              </w:numPr>
              <w:spacing w:after="0" w:line="240" w:lineRule="auto"/>
              <w:ind w:left="360"/>
              <w:jc w:val="left"/>
            </w:pPr>
            <w:r w:rsidRPr="00FF4B4B">
              <w:t>Adanya demonstrasi pembuatan MPASI</w:t>
            </w:r>
          </w:p>
        </w:tc>
        <w:tc>
          <w:tcPr>
            <w:tcW w:w="4320" w:type="dxa"/>
            <w:shd w:val="clear" w:color="auto" w:fill="auto"/>
            <w:tcMar>
              <w:top w:w="100" w:type="dxa"/>
              <w:left w:w="100" w:type="dxa"/>
              <w:bottom w:w="100" w:type="dxa"/>
              <w:right w:w="100" w:type="dxa"/>
            </w:tcMar>
          </w:tcPr>
          <w:p w14:paraId="5F2F7E33" w14:textId="77777777" w:rsidR="00BD4AB9" w:rsidRPr="00FF4B4B" w:rsidRDefault="00BD4AB9" w:rsidP="008111D8">
            <w:pPr>
              <w:widowControl w:val="0"/>
              <w:spacing w:after="0" w:line="240" w:lineRule="auto"/>
              <w:jc w:val="left"/>
            </w:pPr>
          </w:p>
        </w:tc>
      </w:tr>
      <w:tr w:rsidR="00BD4AB9" w:rsidRPr="00FF4B4B" w14:paraId="441F97E0" w14:textId="77777777">
        <w:tc>
          <w:tcPr>
            <w:tcW w:w="4320" w:type="dxa"/>
            <w:shd w:val="clear" w:color="auto" w:fill="auto"/>
            <w:tcMar>
              <w:top w:w="100" w:type="dxa"/>
              <w:left w:w="100" w:type="dxa"/>
              <w:bottom w:w="100" w:type="dxa"/>
              <w:right w:w="100" w:type="dxa"/>
            </w:tcMar>
          </w:tcPr>
          <w:p w14:paraId="789E0528" w14:textId="77777777" w:rsidR="003A781A" w:rsidRDefault="003A781A" w:rsidP="008111D8">
            <w:pPr>
              <w:widowControl w:val="0"/>
              <w:spacing w:after="0" w:line="240" w:lineRule="auto"/>
              <w:jc w:val="left"/>
            </w:pPr>
          </w:p>
          <w:p w14:paraId="4EEBE9A4" w14:textId="77777777" w:rsidR="00BD4AB9" w:rsidRPr="00FF4B4B" w:rsidRDefault="00EB49FD" w:rsidP="008111D8">
            <w:pPr>
              <w:widowControl w:val="0"/>
              <w:spacing w:after="0" w:line="240" w:lineRule="auto"/>
              <w:jc w:val="left"/>
            </w:pPr>
            <w:r w:rsidRPr="00FF4B4B">
              <w:lastRenderedPageBreak/>
              <w:t xml:space="preserve">Proses </w:t>
            </w:r>
          </w:p>
          <w:p w14:paraId="4B6F1E41" w14:textId="77777777" w:rsidR="00BD4AB9" w:rsidRPr="00FF4B4B" w:rsidRDefault="00BD4AB9" w:rsidP="008111D8">
            <w:pPr>
              <w:widowControl w:val="0"/>
              <w:spacing w:after="0" w:line="240" w:lineRule="auto"/>
              <w:jc w:val="left"/>
            </w:pPr>
          </w:p>
          <w:p w14:paraId="00E8901D" w14:textId="77777777" w:rsidR="00BD4AB9" w:rsidRPr="00FF4B4B" w:rsidRDefault="00EB49FD" w:rsidP="008111D8">
            <w:pPr>
              <w:widowControl w:val="0"/>
              <w:spacing w:after="0" w:line="240" w:lineRule="auto"/>
              <w:jc w:val="left"/>
            </w:pPr>
            <w:r w:rsidRPr="00FF4B4B">
              <w:t xml:space="preserve">Persiapan </w:t>
            </w:r>
          </w:p>
          <w:p w14:paraId="74ED5C9B" w14:textId="77777777" w:rsidR="00BD4AB9" w:rsidRPr="00FF4B4B" w:rsidRDefault="00EB49FD" w:rsidP="008111D8">
            <w:pPr>
              <w:widowControl w:val="0"/>
              <w:numPr>
                <w:ilvl w:val="0"/>
                <w:numId w:val="177"/>
              </w:numPr>
              <w:spacing w:after="0" w:line="240" w:lineRule="auto"/>
              <w:ind w:left="360"/>
              <w:jc w:val="left"/>
            </w:pPr>
            <w:r w:rsidRPr="00FF4B4B">
              <w:t>Membuat izin untuk kegiatan penyuluhan dan demonstrasi PMBA</w:t>
            </w:r>
          </w:p>
          <w:p w14:paraId="5106AFBA" w14:textId="77777777" w:rsidR="00BD4AB9" w:rsidRPr="00FF4B4B" w:rsidRDefault="00EB49FD" w:rsidP="008111D8">
            <w:pPr>
              <w:widowControl w:val="0"/>
              <w:numPr>
                <w:ilvl w:val="0"/>
                <w:numId w:val="177"/>
              </w:numPr>
              <w:spacing w:after="0" w:line="240" w:lineRule="auto"/>
              <w:ind w:left="360"/>
              <w:jc w:val="left"/>
            </w:pPr>
            <w:r w:rsidRPr="00FF4B4B">
              <w:t>Melakukan penyuluhan dan demonstrasi PMBA</w:t>
            </w:r>
          </w:p>
          <w:p w14:paraId="08905CE6" w14:textId="77777777" w:rsidR="00BD4AB9" w:rsidRPr="00FF4B4B" w:rsidRDefault="00EB49FD" w:rsidP="008111D8">
            <w:pPr>
              <w:widowControl w:val="0"/>
              <w:numPr>
                <w:ilvl w:val="0"/>
                <w:numId w:val="177"/>
              </w:numPr>
              <w:spacing w:after="0" w:line="240" w:lineRule="auto"/>
              <w:ind w:left="360"/>
              <w:jc w:val="left"/>
            </w:pPr>
            <w:r w:rsidRPr="00FF4B4B">
              <w:t>Menyiapkan tempat</w:t>
            </w:r>
          </w:p>
          <w:p w14:paraId="25488D5E" w14:textId="77777777" w:rsidR="00BD4AB9" w:rsidRPr="00FF4B4B" w:rsidRDefault="00BD4AB9" w:rsidP="008111D8">
            <w:pPr>
              <w:widowControl w:val="0"/>
              <w:spacing w:after="0" w:line="240" w:lineRule="auto"/>
              <w:jc w:val="left"/>
            </w:pPr>
          </w:p>
          <w:p w14:paraId="6B641042" w14:textId="77777777" w:rsidR="00BD4AB9" w:rsidRPr="00FF4B4B" w:rsidRDefault="00BD4AB9" w:rsidP="008111D8">
            <w:pPr>
              <w:widowControl w:val="0"/>
              <w:spacing w:after="0" w:line="240" w:lineRule="auto"/>
              <w:jc w:val="left"/>
            </w:pPr>
          </w:p>
          <w:p w14:paraId="78D0AE42" w14:textId="77777777" w:rsidR="00BD4AB9" w:rsidRPr="00FF4B4B" w:rsidRDefault="00BD4AB9" w:rsidP="008111D8">
            <w:pPr>
              <w:widowControl w:val="0"/>
              <w:spacing w:after="0" w:line="240" w:lineRule="auto"/>
              <w:jc w:val="left"/>
            </w:pPr>
          </w:p>
          <w:p w14:paraId="78BA0499" w14:textId="77777777" w:rsidR="00BD4AB9" w:rsidRPr="00FF4B4B" w:rsidRDefault="00BD4AB9" w:rsidP="008111D8">
            <w:pPr>
              <w:widowControl w:val="0"/>
              <w:spacing w:after="0" w:line="240" w:lineRule="auto"/>
              <w:jc w:val="left"/>
            </w:pPr>
          </w:p>
          <w:p w14:paraId="134F4DB5" w14:textId="77777777" w:rsidR="00BD4AB9" w:rsidRPr="00FF4B4B" w:rsidRDefault="00BD4AB9" w:rsidP="008111D8">
            <w:pPr>
              <w:widowControl w:val="0"/>
              <w:spacing w:after="0" w:line="240" w:lineRule="auto"/>
              <w:jc w:val="left"/>
            </w:pPr>
          </w:p>
          <w:p w14:paraId="6464D06C" w14:textId="77777777" w:rsidR="00BD4AB9" w:rsidRDefault="00BD4AB9" w:rsidP="008111D8">
            <w:pPr>
              <w:widowControl w:val="0"/>
              <w:spacing w:after="0" w:line="240" w:lineRule="auto"/>
              <w:jc w:val="left"/>
            </w:pPr>
          </w:p>
          <w:p w14:paraId="3C2E9176" w14:textId="77777777" w:rsidR="003A781A" w:rsidRDefault="003A781A" w:rsidP="008111D8">
            <w:pPr>
              <w:widowControl w:val="0"/>
              <w:spacing w:after="0" w:line="240" w:lineRule="auto"/>
              <w:jc w:val="left"/>
            </w:pPr>
          </w:p>
          <w:p w14:paraId="618F412B" w14:textId="77777777" w:rsidR="003A781A" w:rsidRDefault="003A781A" w:rsidP="008111D8">
            <w:pPr>
              <w:widowControl w:val="0"/>
              <w:spacing w:after="0" w:line="240" w:lineRule="auto"/>
              <w:jc w:val="left"/>
            </w:pPr>
          </w:p>
          <w:p w14:paraId="4FC3FEA3" w14:textId="77777777" w:rsidR="003A781A" w:rsidRDefault="003A781A" w:rsidP="008111D8">
            <w:pPr>
              <w:widowControl w:val="0"/>
              <w:spacing w:after="0" w:line="240" w:lineRule="auto"/>
              <w:jc w:val="left"/>
            </w:pPr>
          </w:p>
          <w:p w14:paraId="2D0CA243" w14:textId="77777777" w:rsidR="003A781A" w:rsidRDefault="003A781A" w:rsidP="008111D8">
            <w:pPr>
              <w:widowControl w:val="0"/>
              <w:spacing w:after="0" w:line="240" w:lineRule="auto"/>
              <w:jc w:val="left"/>
            </w:pPr>
          </w:p>
          <w:p w14:paraId="58B99F28" w14:textId="77777777" w:rsidR="003A781A" w:rsidRPr="00FF4B4B" w:rsidRDefault="003A781A" w:rsidP="008111D8">
            <w:pPr>
              <w:widowControl w:val="0"/>
              <w:spacing w:after="0" w:line="240" w:lineRule="auto"/>
              <w:jc w:val="left"/>
            </w:pPr>
          </w:p>
          <w:p w14:paraId="0A9CBDDE" w14:textId="77777777" w:rsidR="00BD4AB9" w:rsidRPr="00FF4B4B" w:rsidRDefault="00BD4AB9" w:rsidP="008111D8">
            <w:pPr>
              <w:widowControl w:val="0"/>
              <w:spacing w:after="0" w:line="240" w:lineRule="auto"/>
              <w:jc w:val="left"/>
            </w:pPr>
          </w:p>
          <w:p w14:paraId="3A2CA013" w14:textId="77777777" w:rsidR="00BD4AB9" w:rsidRPr="00FF4B4B" w:rsidRDefault="00BD4AB9" w:rsidP="008111D8">
            <w:pPr>
              <w:widowControl w:val="0"/>
              <w:spacing w:after="0" w:line="240" w:lineRule="auto"/>
              <w:jc w:val="left"/>
            </w:pPr>
          </w:p>
          <w:p w14:paraId="5D05DC1B" w14:textId="77777777" w:rsidR="00BD4AB9" w:rsidRPr="00FF4B4B" w:rsidRDefault="00BD4AB9" w:rsidP="008111D8">
            <w:pPr>
              <w:widowControl w:val="0"/>
              <w:spacing w:after="0" w:line="240" w:lineRule="auto"/>
              <w:jc w:val="left"/>
            </w:pPr>
          </w:p>
          <w:p w14:paraId="44D9E488" w14:textId="77777777" w:rsidR="00BD4AB9" w:rsidRPr="00FF4B4B" w:rsidRDefault="00EB49FD" w:rsidP="008111D8">
            <w:pPr>
              <w:widowControl w:val="0"/>
              <w:spacing w:after="0" w:line="240" w:lineRule="auto"/>
              <w:jc w:val="left"/>
            </w:pPr>
            <w:r w:rsidRPr="00FF4B4B">
              <w:t>Pelaksanaan :</w:t>
            </w:r>
          </w:p>
          <w:p w14:paraId="7620FE62" w14:textId="77777777" w:rsidR="00BD4AB9" w:rsidRPr="00FF4B4B" w:rsidRDefault="00EB49FD" w:rsidP="008111D8">
            <w:pPr>
              <w:widowControl w:val="0"/>
              <w:spacing w:after="0" w:line="240" w:lineRule="auto"/>
              <w:jc w:val="left"/>
            </w:pPr>
            <w:r w:rsidRPr="00FF4B4B">
              <w:t>Melaksanakan Penyuluhan</w:t>
            </w:r>
          </w:p>
          <w:p w14:paraId="6ACBF2A8" w14:textId="77777777" w:rsidR="00BD4AB9" w:rsidRPr="00FF4B4B" w:rsidRDefault="00EB49FD" w:rsidP="008111D8">
            <w:pPr>
              <w:widowControl w:val="0"/>
              <w:numPr>
                <w:ilvl w:val="0"/>
                <w:numId w:val="177"/>
              </w:numPr>
              <w:spacing w:after="0" w:line="240" w:lineRule="auto"/>
              <w:ind w:left="360"/>
              <w:jc w:val="left"/>
            </w:pPr>
            <w:r w:rsidRPr="00FF4B4B">
              <w:t>Memberikan salam dan memperkenalkan diri</w:t>
            </w:r>
          </w:p>
          <w:p w14:paraId="2D28F704" w14:textId="77777777" w:rsidR="00BD4AB9" w:rsidRPr="00FF4B4B" w:rsidRDefault="00EB49FD" w:rsidP="008111D8">
            <w:pPr>
              <w:widowControl w:val="0"/>
              <w:numPr>
                <w:ilvl w:val="0"/>
                <w:numId w:val="177"/>
              </w:numPr>
              <w:spacing w:after="0" w:line="240" w:lineRule="auto"/>
              <w:ind w:left="360"/>
              <w:jc w:val="left"/>
            </w:pPr>
            <w:r w:rsidRPr="00FF4B4B">
              <w:t xml:space="preserve">Melakukan pengisiain </w:t>
            </w:r>
            <w:r w:rsidRPr="00FF4B4B">
              <w:rPr>
                <w:i/>
              </w:rPr>
              <w:t>pre-test</w:t>
            </w:r>
          </w:p>
          <w:p w14:paraId="17992228" w14:textId="77777777" w:rsidR="00BD4AB9" w:rsidRPr="00FF4B4B" w:rsidRDefault="00EB49FD" w:rsidP="008111D8">
            <w:pPr>
              <w:widowControl w:val="0"/>
              <w:numPr>
                <w:ilvl w:val="0"/>
                <w:numId w:val="177"/>
              </w:numPr>
              <w:spacing w:after="0" w:line="240" w:lineRule="auto"/>
              <w:ind w:left="360"/>
              <w:jc w:val="left"/>
            </w:pPr>
            <w:r w:rsidRPr="00FF4B4B">
              <w:lastRenderedPageBreak/>
              <w:t>Menyampaikan topik penyuluhan</w:t>
            </w:r>
          </w:p>
          <w:p w14:paraId="68C019DE" w14:textId="77777777" w:rsidR="00BD4AB9" w:rsidRPr="00FF4B4B" w:rsidRDefault="00EB49FD" w:rsidP="008111D8">
            <w:pPr>
              <w:widowControl w:val="0"/>
              <w:numPr>
                <w:ilvl w:val="0"/>
                <w:numId w:val="177"/>
              </w:numPr>
              <w:spacing w:after="0" w:line="240" w:lineRule="auto"/>
              <w:ind w:left="360"/>
              <w:jc w:val="left"/>
            </w:pPr>
            <w:r w:rsidRPr="00FF4B4B">
              <w:t>Melakukan tanya jawab</w:t>
            </w:r>
          </w:p>
          <w:p w14:paraId="2CAD427A" w14:textId="77777777" w:rsidR="00BD4AB9" w:rsidRPr="00FF4B4B" w:rsidRDefault="00EB49FD" w:rsidP="008111D8">
            <w:pPr>
              <w:widowControl w:val="0"/>
              <w:numPr>
                <w:ilvl w:val="0"/>
                <w:numId w:val="177"/>
              </w:numPr>
              <w:spacing w:after="0" w:line="240" w:lineRule="auto"/>
              <w:ind w:left="360"/>
              <w:jc w:val="left"/>
            </w:pPr>
            <w:r w:rsidRPr="00FF4B4B">
              <w:t xml:space="preserve">Melakukan pengisian </w:t>
            </w:r>
            <w:r w:rsidRPr="00FF4B4B">
              <w:rPr>
                <w:i/>
              </w:rPr>
              <w:t>post-test</w:t>
            </w:r>
          </w:p>
          <w:p w14:paraId="0DDBFA38" w14:textId="77777777" w:rsidR="00BD4AB9" w:rsidRPr="00FF4B4B" w:rsidRDefault="00EB49FD" w:rsidP="008111D8">
            <w:pPr>
              <w:widowControl w:val="0"/>
              <w:numPr>
                <w:ilvl w:val="0"/>
                <w:numId w:val="177"/>
              </w:numPr>
              <w:spacing w:after="0" w:line="240" w:lineRule="auto"/>
              <w:ind w:left="360"/>
              <w:jc w:val="left"/>
            </w:pPr>
            <w:r w:rsidRPr="00FF4B4B">
              <w:t>Melakukan demonstrasi PMBA</w:t>
            </w:r>
          </w:p>
          <w:p w14:paraId="4B1AFD27" w14:textId="77777777" w:rsidR="00BD4AB9" w:rsidRPr="00FF4B4B" w:rsidRDefault="00EB49FD" w:rsidP="008111D8">
            <w:pPr>
              <w:widowControl w:val="0"/>
              <w:numPr>
                <w:ilvl w:val="0"/>
                <w:numId w:val="177"/>
              </w:numPr>
              <w:spacing w:after="0" w:line="240" w:lineRule="auto"/>
              <w:ind w:left="360"/>
              <w:jc w:val="left"/>
            </w:pPr>
            <w:r w:rsidRPr="00FF4B4B">
              <w:t>Memberi salam penutup</w:t>
            </w:r>
          </w:p>
          <w:p w14:paraId="656E8D98" w14:textId="77777777" w:rsidR="00BD4AB9" w:rsidRPr="00FF4B4B" w:rsidRDefault="00EB49FD" w:rsidP="008111D8">
            <w:pPr>
              <w:widowControl w:val="0"/>
              <w:spacing w:after="0" w:line="240" w:lineRule="auto"/>
              <w:jc w:val="left"/>
            </w:pPr>
            <w:r w:rsidRPr="00FF4B4B">
              <w:t xml:space="preserve"> </w:t>
            </w:r>
          </w:p>
          <w:p w14:paraId="5D3AE48C" w14:textId="77777777" w:rsidR="00BD4AB9" w:rsidRPr="00FF4B4B" w:rsidRDefault="00EB49FD" w:rsidP="008111D8">
            <w:pPr>
              <w:widowControl w:val="0"/>
              <w:spacing w:after="0" w:line="240" w:lineRule="auto"/>
              <w:jc w:val="left"/>
            </w:pPr>
            <w:r w:rsidRPr="00FF4B4B">
              <w:t>Monitoring dan Evaluasi :</w:t>
            </w:r>
          </w:p>
          <w:p w14:paraId="375EB104" w14:textId="77777777" w:rsidR="00BD4AB9" w:rsidRPr="00FF4B4B" w:rsidRDefault="00EB49FD" w:rsidP="008111D8">
            <w:pPr>
              <w:widowControl w:val="0"/>
              <w:numPr>
                <w:ilvl w:val="0"/>
                <w:numId w:val="90"/>
              </w:numPr>
              <w:spacing w:after="0" w:line="240" w:lineRule="auto"/>
              <w:ind w:left="360"/>
              <w:jc w:val="left"/>
            </w:pPr>
            <w:r w:rsidRPr="00FF4B4B">
              <w:t xml:space="preserve">Melakukan evaluasi awal dan akhir dengan memberikan </w:t>
            </w:r>
            <w:r w:rsidRPr="00FF4B4B">
              <w:rPr>
                <w:i/>
              </w:rPr>
              <w:t>pre-test</w:t>
            </w:r>
            <w:r w:rsidRPr="00FF4B4B">
              <w:t xml:space="preserve"> dan </w:t>
            </w:r>
            <w:r w:rsidRPr="00FF4B4B">
              <w:rPr>
                <w:i/>
              </w:rPr>
              <w:t>post-test</w:t>
            </w:r>
          </w:p>
        </w:tc>
        <w:tc>
          <w:tcPr>
            <w:tcW w:w="4320" w:type="dxa"/>
            <w:shd w:val="clear" w:color="auto" w:fill="auto"/>
            <w:tcMar>
              <w:top w:w="100" w:type="dxa"/>
              <w:left w:w="100" w:type="dxa"/>
              <w:bottom w:w="100" w:type="dxa"/>
              <w:right w:w="100" w:type="dxa"/>
            </w:tcMar>
          </w:tcPr>
          <w:p w14:paraId="6138D8A6" w14:textId="77777777" w:rsidR="003A781A" w:rsidRDefault="003A781A" w:rsidP="008111D8">
            <w:pPr>
              <w:widowControl w:val="0"/>
              <w:spacing w:after="0" w:line="240" w:lineRule="auto"/>
              <w:jc w:val="left"/>
            </w:pPr>
          </w:p>
          <w:p w14:paraId="46B9BE58" w14:textId="77777777" w:rsidR="00BD4AB9" w:rsidRPr="00FF4B4B" w:rsidRDefault="00EB49FD" w:rsidP="008111D8">
            <w:pPr>
              <w:widowControl w:val="0"/>
              <w:spacing w:after="0" w:line="240" w:lineRule="auto"/>
              <w:jc w:val="left"/>
            </w:pPr>
            <w:r w:rsidRPr="00FF4B4B">
              <w:lastRenderedPageBreak/>
              <w:t xml:space="preserve">Proses </w:t>
            </w:r>
          </w:p>
          <w:p w14:paraId="5EC81247" w14:textId="77777777" w:rsidR="00BD4AB9" w:rsidRPr="00FF4B4B" w:rsidRDefault="00BD4AB9" w:rsidP="008111D8">
            <w:pPr>
              <w:widowControl w:val="0"/>
              <w:spacing w:after="0" w:line="240" w:lineRule="auto"/>
              <w:jc w:val="left"/>
            </w:pPr>
          </w:p>
          <w:p w14:paraId="3C72259B" w14:textId="77777777" w:rsidR="00BD4AB9" w:rsidRPr="00FF4B4B" w:rsidRDefault="00EB49FD" w:rsidP="008111D8">
            <w:pPr>
              <w:widowControl w:val="0"/>
              <w:spacing w:after="0" w:line="240" w:lineRule="auto"/>
              <w:jc w:val="left"/>
            </w:pPr>
            <w:r w:rsidRPr="00FF4B4B">
              <w:t>Persiapan :</w:t>
            </w:r>
          </w:p>
          <w:p w14:paraId="02196FCC" w14:textId="77777777" w:rsidR="00BD4AB9" w:rsidRPr="00FF4B4B" w:rsidRDefault="00EB49FD" w:rsidP="008111D8">
            <w:pPr>
              <w:widowControl w:val="0"/>
              <w:numPr>
                <w:ilvl w:val="0"/>
                <w:numId w:val="177"/>
              </w:numPr>
              <w:spacing w:after="0" w:line="240" w:lineRule="auto"/>
              <w:ind w:left="360"/>
              <w:jc w:val="left"/>
            </w:pPr>
            <w:r w:rsidRPr="00FF4B4B">
              <w:t>Izin untuk melakukan kegiatan penyuluhan dan demonstrasi PMBA</w:t>
            </w:r>
          </w:p>
          <w:p w14:paraId="24E29956" w14:textId="77777777" w:rsidR="00BD4AB9" w:rsidRPr="00FF4B4B" w:rsidRDefault="00EB49FD" w:rsidP="008111D8">
            <w:pPr>
              <w:widowControl w:val="0"/>
              <w:numPr>
                <w:ilvl w:val="0"/>
                <w:numId w:val="177"/>
              </w:numPr>
              <w:spacing w:after="0" w:line="240" w:lineRule="auto"/>
              <w:ind w:left="360"/>
              <w:jc w:val="left"/>
            </w:pPr>
            <w:r w:rsidRPr="00FF4B4B">
              <w:t>Mahasiswa melakukan penyuluhan dan demonstrasi di balai desa atau posyandu</w:t>
            </w:r>
          </w:p>
          <w:p w14:paraId="242142E0" w14:textId="77777777" w:rsidR="00BD4AB9" w:rsidRPr="00FF4B4B" w:rsidRDefault="00EB49FD" w:rsidP="008111D8">
            <w:pPr>
              <w:widowControl w:val="0"/>
              <w:numPr>
                <w:ilvl w:val="0"/>
                <w:numId w:val="177"/>
              </w:numPr>
              <w:spacing w:after="0" w:line="240" w:lineRule="auto"/>
              <w:ind w:left="360"/>
              <w:jc w:val="left"/>
            </w:pPr>
            <w:r w:rsidRPr="00FF4B4B">
              <w:t>Mahasiswa menyiapkan dan memastikan tempat pelaksanaan penyuluhan dan demonstrasi minimal 3 hari sebelum dilakukan kegiatan posyandu</w:t>
            </w:r>
          </w:p>
          <w:p w14:paraId="2B0F528F" w14:textId="77777777" w:rsidR="00BD4AB9" w:rsidRPr="00FF4B4B" w:rsidRDefault="00EB49FD" w:rsidP="008111D8">
            <w:pPr>
              <w:widowControl w:val="0"/>
              <w:numPr>
                <w:ilvl w:val="0"/>
                <w:numId w:val="177"/>
              </w:numPr>
              <w:spacing w:after="0" w:line="240" w:lineRule="auto"/>
              <w:ind w:left="360"/>
              <w:jc w:val="left"/>
            </w:pPr>
            <w:r w:rsidRPr="00FF4B4B">
              <w:t>mahasiswa menyiapkan sasaran dengan cara konfirmasi kepada kader posyandu minimal 3 hari sebelum pelaksanaan kegiatan</w:t>
            </w:r>
          </w:p>
          <w:p w14:paraId="05DF00DC" w14:textId="77777777" w:rsidR="00BD4AB9" w:rsidRPr="00FF4B4B" w:rsidRDefault="00EB49FD" w:rsidP="008111D8">
            <w:pPr>
              <w:widowControl w:val="0"/>
              <w:numPr>
                <w:ilvl w:val="0"/>
                <w:numId w:val="177"/>
              </w:numPr>
              <w:spacing w:after="0" w:line="240" w:lineRule="auto"/>
              <w:ind w:left="360"/>
              <w:jc w:val="left"/>
            </w:pPr>
            <w:r w:rsidRPr="00FF4B4B">
              <w:t>Material sudah disediakan minimal 2 hari sebelum dilaksanakan  penyuluhan dan demonstrasi</w:t>
            </w:r>
          </w:p>
          <w:p w14:paraId="5730A148" w14:textId="77777777" w:rsidR="00BD4AB9" w:rsidRPr="00FF4B4B" w:rsidRDefault="00BD4AB9" w:rsidP="008111D8">
            <w:pPr>
              <w:widowControl w:val="0"/>
              <w:spacing w:after="0" w:line="240" w:lineRule="auto"/>
              <w:jc w:val="left"/>
            </w:pPr>
          </w:p>
          <w:p w14:paraId="7FA82B2F" w14:textId="77777777" w:rsidR="00BD4AB9" w:rsidRPr="00FF4B4B" w:rsidRDefault="00BD4AB9" w:rsidP="008111D8">
            <w:pPr>
              <w:widowControl w:val="0"/>
              <w:spacing w:after="0" w:line="240" w:lineRule="auto"/>
              <w:ind w:left="720"/>
              <w:jc w:val="left"/>
            </w:pPr>
          </w:p>
          <w:p w14:paraId="718D96B8" w14:textId="77777777" w:rsidR="00BD4AB9" w:rsidRPr="00FF4B4B" w:rsidRDefault="00EB49FD" w:rsidP="008111D8">
            <w:pPr>
              <w:widowControl w:val="0"/>
              <w:spacing w:after="0" w:line="240" w:lineRule="auto"/>
              <w:jc w:val="left"/>
            </w:pPr>
            <w:r w:rsidRPr="00FF4B4B">
              <w:t>Pelaksanaan :</w:t>
            </w:r>
          </w:p>
          <w:p w14:paraId="5FDBF95E" w14:textId="77777777" w:rsidR="00BD4AB9" w:rsidRPr="00FF4B4B" w:rsidRDefault="00EB49FD" w:rsidP="008111D8">
            <w:pPr>
              <w:widowControl w:val="0"/>
              <w:spacing w:after="0" w:line="240" w:lineRule="auto"/>
              <w:jc w:val="left"/>
            </w:pPr>
            <w:r w:rsidRPr="00FF4B4B">
              <w:t>Terlaksanannya seluruh rencana pelaksana penyuluhan</w:t>
            </w:r>
          </w:p>
          <w:p w14:paraId="14FA73FA" w14:textId="77777777" w:rsidR="00BD4AB9" w:rsidRPr="00FF4B4B" w:rsidRDefault="00BD4AB9" w:rsidP="008111D8">
            <w:pPr>
              <w:widowControl w:val="0"/>
              <w:spacing w:after="0" w:line="240" w:lineRule="auto"/>
              <w:jc w:val="left"/>
            </w:pPr>
          </w:p>
          <w:p w14:paraId="673FF5B7" w14:textId="77777777" w:rsidR="00BD4AB9" w:rsidRPr="00FF4B4B" w:rsidRDefault="00BD4AB9" w:rsidP="008111D8">
            <w:pPr>
              <w:widowControl w:val="0"/>
              <w:spacing w:after="0" w:line="240" w:lineRule="auto"/>
              <w:jc w:val="left"/>
            </w:pPr>
          </w:p>
          <w:p w14:paraId="1C2F8485" w14:textId="77777777" w:rsidR="00BD4AB9" w:rsidRPr="00FF4B4B" w:rsidRDefault="00BD4AB9" w:rsidP="008111D8">
            <w:pPr>
              <w:widowControl w:val="0"/>
              <w:spacing w:after="0" w:line="240" w:lineRule="auto"/>
              <w:jc w:val="left"/>
            </w:pPr>
          </w:p>
          <w:p w14:paraId="641BB1EC" w14:textId="77777777" w:rsidR="003A781A" w:rsidRDefault="003A781A" w:rsidP="008111D8">
            <w:pPr>
              <w:widowControl w:val="0"/>
              <w:spacing w:after="0" w:line="240" w:lineRule="auto"/>
              <w:jc w:val="left"/>
            </w:pPr>
          </w:p>
          <w:p w14:paraId="15859642" w14:textId="77777777" w:rsidR="003A781A" w:rsidRDefault="003A781A" w:rsidP="008111D8">
            <w:pPr>
              <w:widowControl w:val="0"/>
              <w:spacing w:after="0" w:line="240" w:lineRule="auto"/>
              <w:jc w:val="left"/>
            </w:pPr>
          </w:p>
          <w:p w14:paraId="40E22E8E" w14:textId="77777777" w:rsidR="003A781A" w:rsidRDefault="003A781A" w:rsidP="008111D8">
            <w:pPr>
              <w:widowControl w:val="0"/>
              <w:spacing w:after="0" w:line="240" w:lineRule="auto"/>
              <w:jc w:val="left"/>
            </w:pPr>
          </w:p>
          <w:p w14:paraId="4020C97D" w14:textId="77777777" w:rsidR="003A781A" w:rsidRDefault="003A781A" w:rsidP="008111D8">
            <w:pPr>
              <w:widowControl w:val="0"/>
              <w:spacing w:after="0" w:line="240" w:lineRule="auto"/>
              <w:jc w:val="left"/>
            </w:pPr>
          </w:p>
          <w:p w14:paraId="44DE9A53" w14:textId="77777777" w:rsidR="003A781A" w:rsidRDefault="003A781A" w:rsidP="008111D8">
            <w:pPr>
              <w:widowControl w:val="0"/>
              <w:spacing w:after="0" w:line="240" w:lineRule="auto"/>
              <w:jc w:val="left"/>
            </w:pPr>
          </w:p>
          <w:p w14:paraId="65FB93D8" w14:textId="77777777" w:rsidR="00BD4AB9" w:rsidRPr="00FF4B4B" w:rsidRDefault="00EB49FD" w:rsidP="008111D8">
            <w:pPr>
              <w:widowControl w:val="0"/>
              <w:spacing w:after="0" w:line="240" w:lineRule="auto"/>
              <w:jc w:val="left"/>
            </w:pPr>
            <w:r w:rsidRPr="00FF4B4B">
              <w:t>Monitoring dan Evaluasi :</w:t>
            </w:r>
          </w:p>
          <w:p w14:paraId="7F63B8C8" w14:textId="77777777" w:rsidR="00BD4AB9" w:rsidRPr="00FF4B4B" w:rsidRDefault="00EB49FD" w:rsidP="008111D8">
            <w:pPr>
              <w:widowControl w:val="0"/>
              <w:numPr>
                <w:ilvl w:val="0"/>
                <w:numId w:val="186"/>
              </w:numPr>
              <w:spacing w:after="0" w:line="240" w:lineRule="auto"/>
              <w:ind w:left="360"/>
              <w:jc w:val="left"/>
            </w:pPr>
            <w:r w:rsidRPr="00FF4B4B">
              <w:t>Hasil post - test 80% pengetahuan ibu baduta meningkat mengenai PMBA</w:t>
            </w:r>
          </w:p>
        </w:tc>
        <w:tc>
          <w:tcPr>
            <w:tcW w:w="4320" w:type="dxa"/>
            <w:shd w:val="clear" w:color="auto" w:fill="auto"/>
            <w:tcMar>
              <w:top w:w="100" w:type="dxa"/>
              <w:left w:w="100" w:type="dxa"/>
              <w:bottom w:w="100" w:type="dxa"/>
              <w:right w:w="100" w:type="dxa"/>
            </w:tcMar>
          </w:tcPr>
          <w:p w14:paraId="2FB4BF67" w14:textId="77777777" w:rsidR="00BD4AB9" w:rsidRPr="00FF4B4B" w:rsidRDefault="00BD4AB9" w:rsidP="008111D8">
            <w:pPr>
              <w:widowControl w:val="0"/>
              <w:spacing w:after="0" w:line="240" w:lineRule="auto"/>
              <w:jc w:val="left"/>
            </w:pPr>
          </w:p>
        </w:tc>
      </w:tr>
      <w:tr w:rsidR="00BD4AB9" w:rsidRPr="00FF4B4B" w14:paraId="15BFA841" w14:textId="77777777">
        <w:tc>
          <w:tcPr>
            <w:tcW w:w="4320" w:type="dxa"/>
            <w:shd w:val="clear" w:color="auto" w:fill="auto"/>
            <w:tcMar>
              <w:top w:w="100" w:type="dxa"/>
              <w:left w:w="100" w:type="dxa"/>
              <w:bottom w:w="100" w:type="dxa"/>
              <w:right w:w="100" w:type="dxa"/>
            </w:tcMar>
          </w:tcPr>
          <w:p w14:paraId="0B1254D4" w14:textId="77777777" w:rsidR="00BD4AB9" w:rsidRPr="00FF4B4B" w:rsidRDefault="00EB49FD" w:rsidP="008111D8">
            <w:pPr>
              <w:widowControl w:val="0"/>
              <w:spacing w:after="0" w:line="240" w:lineRule="auto"/>
              <w:jc w:val="left"/>
            </w:pPr>
            <w:r w:rsidRPr="00FF4B4B">
              <w:lastRenderedPageBreak/>
              <w:t>Output :</w:t>
            </w:r>
          </w:p>
          <w:p w14:paraId="594D046F" w14:textId="77777777" w:rsidR="00BD4AB9" w:rsidRPr="00FF4B4B" w:rsidRDefault="00EB49FD" w:rsidP="008111D8">
            <w:pPr>
              <w:widowControl w:val="0"/>
              <w:numPr>
                <w:ilvl w:val="0"/>
                <w:numId w:val="283"/>
              </w:numPr>
              <w:spacing w:after="0" w:line="240" w:lineRule="auto"/>
              <w:ind w:left="360"/>
              <w:jc w:val="left"/>
            </w:pPr>
            <w:r w:rsidRPr="00FF4B4B">
              <w:t>Meningkatkan pengetahuan mengenai praktik Pemberian Makan pada Bayi dan Anak</w:t>
            </w:r>
          </w:p>
          <w:p w14:paraId="7AAFF1BC" w14:textId="77777777" w:rsidR="00BD4AB9" w:rsidRPr="00FF4B4B" w:rsidRDefault="00EB49FD" w:rsidP="008111D8">
            <w:pPr>
              <w:widowControl w:val="0"/>
              <w:numPr>
                <w:ilvl w:val="0"/>
                <w:numId w:val="283"/>
              </w:numPr>
              <w:spacing w:after="0" w:line="240" w:lineRule="auto"/>
              <w:ind w:left="360"/>
              <w:jc w:val="left"/>
            </w:pPr>
            <w:r w:rsidRPr="00FF4B4B">
              <w:t>Meningkatkan pengetahuan ibu baduta dalam memberikan MP-ASI yang tepat sesuai dengan usia, variasi, tekstur, dan porsinya</w:t>
            </w:r>
          </w:p>
          <w:p w14:paraId="4AD9AA37" w14:textId="77777777" w:rsidR="00BD4AB9" w:rsidRPr="00FF4B4B" w:rsidRDefault="00EB49FD" w:rsidP="008111D8">
            <w:pPr>
              <w:widowControl w:val="0"/>
              <w:numPr>
                <w:ilvl w:val="0"/>
                <w:numId w:val="283"/>
              </w:numPr>
              <w:spacing w:after="0" w:line="240" w:lineRule="auto"/>
              <w:ind w:left="360"/>
              <w:jc w:val="left"/>
            </w:pPr>
            <w:r w:rsidRPr="00FF4B4B">
              <w:t>Meningkatkan partisipasi kader posyandu</w:t>
            </w:r>
          </w:p>
          <w:p w14:paraId="1B63CFA2" w14:textId="77777777" w:rsidR="00BD4AB9" w:rsidRPr="00FF4B4B" w:rsidRDefault="00EB49FD" w:rsidP="008111D8">
            <w:pPr>
              <w:widowControl w:val="0"/>
              <w:numPr>
                <w:ilvl w:val="0"/>
                <w:numId w:val="283"/>
              </w:numPr>
              <w:spacing w:after="0" w:line="240" w:lineRule="auto"/>
              <w:ind w:left="360"/>
              <w:jc w:val="left"/>
            </w:pPr>
            <w:r w:rsidRPr="00FF4B4B">
              <w:t>Meningkatkan partisipasi masyarakat untuk datang ke posyandu</w:t>
            </w:r>
          </w:p>
        </w:tc>
        <w:tc>
          <w:tcPr>
            <w:tcW w:w="4320" w:type="dxa"/>
            <w:shd w:val="clear" w:color="auto" w:fill="auto"/>
            <w:tcMar>
              <w:top w:w="100" w:type="dxa"/>
              <w:left w:w="100" w:type="dxa"/>
              <w:bottom w:w="100" w:type="dxa"/>
              <w:right w:w="100" w:type="dxa"/>
            </w:tcMar>
          </w:tcPr>
          <w:p w14:paraId="5F21308C" w14:textId="77777777" w:rsidR="00BD4AB9" w:rsidRPr="00FF4B4B" w:rsidRDefault="00EB49FD" w:rsidP="008111D8">
            <w:pPr>
              <w:widowControl w:val="0"/>
              <w:spacing w:after="0" w:line="240" w:lineRule="auto"/>
              <w:jc w:val="left"/>
            </w:pPr>
            <w:r w:rsidRPr="00FF4B4B">
              <w:t>Output :</w:t>
            </w:r>
          </w:p>
          <w:p w14:paraId="17505BA1" w14:textId="77777777" w:rsidR="00BD4AB9" w:rsidRPr="00FF4B4B" w:rsidRDefault="00EB49FD" w:rsidP="008111D8">
            <w:pPr>
              <w:widowControl w:val="0"/>
              <w:numPr>
                <w:ilvl w:val="0"/>
                <w:numId w:val="100"/>
              </w:numPr>
              <w:spacing w:after="0" w:line="240" w:lineRule="auto"/>
              <w:ind w:left="360"/>
              <w:jc w:val="left"/>
            </w:pPr>
            <w:r w:rsidRPr="00FF4B4B">
              <w:t xml:space="preserve">Pengetahuan ibu baduta meningkat 80% dari hasil </w:t>
            </w:r>
            <w:r w:rsidRPr="00FF4B4B">
              <w:rPr>
                <w:i/>
              </w:rPr>
              <w:t>pre-test</w:t>
            </w:r>
          </w:p>
          <w:p w14:paraId="00D7F121" w14:textId="77777777" w:rsidR="00BD4AB9" w:rsidRPr="00FF4B4B" w:rsidRDefault="00EB49FD" w:rsidP="008111D8">
            <w:pPr>
              <w:widowControl w:val="0"/>
              <w:numPr>
                <w:ilvl w:val="0"/>
                <w:numId w:val="100"/>
              </w:numPr>
              <w:spacing w:after="0" w:line="240" w:lineRule="auto"/>
              <w:ind w:left="360"/>
              <w:jc w:val="left"/>
            </w:pPr>
            <w:r w:rsidRPr="00FF4B4B">
              <w:t>Ibu baduta yang hadir penyuluhan minimal 80% mampu memberikan variasi MP-ASI sesuai dengan usia, tekstur, dan porsi yang dapat diperoleh melalui hasil observasi</w:t>
            </w:r>
          </w:p>
          <w:p w14:paraId="774A36F5" w14:textId="77777777" w:rsidR="00BD4AB9" w:rsidRPr="00FF4B4B" w:rsidRDefault="00EB49FD" w:rsidP="008111D8">
            <w:pPr>
              <w:widowControl w:val="0"/>
              <w:numPr>
                <w:ilvl w:val="0"/>
                <w:numId w:val="100"/>
              </w:numPr>
              <w:spacing w:after="0" w:line="240" w:lineRule="auto"/>
              <w:ind w:left="360"/>
              <w:jc w:val="left"/>
            </w:pPr>
            <w:r w:rsidRPr="00FF4B4B">
              <w:t>Kader posyandu minimal 90% mampu berpartisipasi dalam kegiatan posyandu dan penyuluhan PMBA</w:t>
            </w:r>
          </w:p>
          <w:p w14:paraId="752B4924" w14:textId="77777777" w:rsidR="00BD4AB9" w:rsidRPr="00FF4B4B" w:rsidRDefault="00EB49FD" w:rsidP="008111D8">
            <w:pPr>
              <w:widowControl w:val="0"/>
              <w:numPr>
                <w:ilvl w:val="0"/>
                <w:numId w:val="100"/>
              </w:numPr>
              <w:spacing w:after="0" w:line="240" w:lineRule="auto"/>
              <w:ind w:left="360"/>
              <w:jc w:val="left"/>
            </w:pPr>
            <w:r w:rsidRPr="00FF4B4B">
              <w:t>Ibu baduta minimal 75% dapat berpartisipasi dalam setiap kegiatan posyandu</w:t>
            </w:r>
          </w:p>
        </w:tc>
        <w:tc>
          <w:tcPr>
            <w:tcW w:w="4320" w:type="dxa"/>
            <w:shd w:val="clear" w:color="auto" w:fill="auto"/>
            <w:tcMar>
              <w:top w:w="100" w:type="dxa"/>
              <w:left w:w="100" w:type="dxa"/>
              <w:bottom w:w="100" w:type="dxa"/>
              <w:right w:w="100" w:type="dxa"/>
            </w:tcMar>
          </w:tcPr>
          <w:p w14:paraId="18A1E44A" w14:textId="77777777" w:rsidR="00BD4AB9" w:rsidRPr="00FF4B4B" w:rsidRDefault="00BD4AB9" w:rsidP="008111D8">
            <w:pPr>
              <w:widowControl w:val="0"/>
              <w:spacing w:after="0" w:line="240" w:lineRule="auto"/>
              <w:jc w:val="left"/>
            </w:pPr>
          </w:p>
        </w:tc>
      </w:tr>
      <w:tr w:rsidR="00BD4AB9" w:rsidRPr="00FF4B4B" w14:paraId="0BFFA3E6" w14:textId="77777777">
        <w:tc>
          <w:tcPr>
            <w:tcW w:w="4320" w:type="dxa"/>
            <w:shd w:val="clear" w:color="auto" w:fill="auto"/>
            <w:tcMar>
              <w:top w:w="100" w:type="dxa"/>
              <w:left w:w="100" w:type="dxa"/>
              <w:bottom w:w="100" w:type="dxa"/>
              <w:right w:w="100" w:type="dxa"/>
            </w:tcMar>
          </w:tcPr>
          <w:p w14:paraId="2AD33ACB" w14:textId="77777777" w:rsidR="003A781A" w:rsidRDefault="003A781A" w:rsidP="008111D8">
            <w:pPr>
              <w:widowControl w:val="0"/>
              <w:spacing w:after="0" w:line="240" w:lineRule="auto"/>
              <w:jc w:val="left"/>
            </w:pPr>
          </w:p>
          <w:p w14:paraId="04835305" w14:textId="77777777" w:rsidR="003A781A" w:rsidRDefault="003A781A" w:rsidP="008111D8">
            <w:pPr>
              <w:widowControl w:val="0"/>
              <w:spacing w:after="0" w:line="240" w:lineRule="auto"/>
              <w:jc w:val="left"/>
            </w:pPr>
          </w:p>
          <w:p w14:paraId="74A67005" w14:textId="77777777" w:rsidR="00BD4AB9" w:rsidRPr="00FF4B4B" w:rsidRDefault="00EB49FD" w:rsidP="008111D8">
            <w:pPr>
              <w:widowControl w:val="0"/>
              <w:spacing w:after="0" w:line="240" w:lineRule="auto"/>
              <w:jc w:val="left"/>
            </w:pPr>
            <w:r w:rsidRPr="00FF4B4B">
              <w:t>Outcome :</w:t>
            </w:r>
          </w:p>
          <w:p w14:paraId="302468AD" w14:textId="77777777" w:rsidR="00BD4AB9" w:rsidRPr="00FF4B4B" w:rsidRDefault="00EB49FD" w:rsidP="008111D8">
            <w:pPr>
              <w:widowControl w:val="0"/>
              <w:numPr>
                <w:ilvl w:val="0"/>
                <w:numId w:val="160"/>
              </w:numPr>
              <w:spacing w:after="0" w:line="240" w:lineRule="auto"/>
              <w:ind w:left="360"/>
              <w:jc w:val="left"/>
            </w:pPr>
            <w:r w:rsidRPr="00FF4B4B">
              <w:t>Meningkatkan jumlah balita yang mengalami kenaikan berat badan (N/D,N/S)</w:t>
            </w:r>
          </w:p>
        </w:tc>
        <w:tc>
          <w:tcPr>
            <w:tcW w:w="4320" w:type="dxa"/>
            <w:shd w:val="clear" w:color="auto" w:fill="auto"/>
            <w:tcMar>
              <w:top w:w="100" w:type="dxa"/>
              <w:left w:w="100" w:type="dxa"/>
              <w:bottom w:w="100" w:type="dxa"/>
              <w:right w:w="100" w:type="dxa"/>
            </w:tcMar>
          </w:tcPr>
          <w:p w14:paraId="3D148F0E" w14:textId="77777777" w:rsidR="003A781A" w:rsidRDefault="003A781A" w:rsidP="008111D8">
            <w:pPr>
              <w:widowControl w:val="0"/>
              <w:spacing w:after="0" w:line="240" w:lineRule="auto"/>
              <w:jc w:val="left"/>
            </w:pPr>
          </w:p>
          <w:p w14:paraId="58C0D451" w14:textId="77777777" w:rsidR="003A781A" w:rsidRDefault="003A781A" w:rsidP="008111D8">
            <w:pPr>
              <w:widowControl w:val="0"/>
              <w:spacing w:after="0" w:line="240" w:lineRule="auto"/>
              <w:jc w:val="left"/>
            </w:pPr>
          </w:p>
          <w:p w14:paraId="7FD08E3C" w14:textId="77777777" w:rsidR="00BD4AB9" w:rsidRPr="00FF4B4B" w:rsidRDefault="00EB49FD" w:rsidP="008111D8">
            <w:pPr>
              <w:widowControl w:val="0"/>
              <w:spacing w:after="0" w:line="240" w:lineRule="auto"/>
              <w:jc w:val="left"/>
            </w:pPr>
            <w:r w:rsidRPr="00FF4B4B">
              <w:t>Outcome :</w:t>
            </w:r>
          </w:p>
          <w:p w14:paraId="7EED8862" w14:textId="77777777" w:rsidR="00BD4AB9" w:rsidRPr="00FF4B4B" w:rsidRDefault="00EB49FD" w:rsidP="008111D8">
            <w:pPr>
              <w:widowControl w:val="0"/>
              <w:numPr>
                <w:ilvl w:val="0"/>
                <w:numId w:val="220"/>
              </w:numPr>
              <w:spacing w:after="0" w:line="240" w:lineRule="auto"/>
              <w:ind w:left="360"/>
              <w:jc w:val="left"/>
            </w:pPr>
            <w:r w:rsidRPr="00FF4B4B">
              <w:t>Jumlah balita minimal 80% yang mengalami kenaikan berat badan (N/D, N/S)</w:t>
            </w:r>
          </w:p>
        </w:tc>
        <w:tc>
          <w:tcPr>
            <w:tcW w:w="4320" w:type="dxa"/>
            <w:shd w:val="clear" w:color="auto" w:fill="auto"/>
            <w:tcMar>
              <w:top w:w="100" w:type="dxa"/>
              <w:left w:w="100" w:type="dxa"/>
              <w:bottom w:w="100" w:type="dxa"/>
              <w:right w:w="100" w:type="dxa"/>
            </w:tcMar>
          </w:tcPr>
          <w:p w14:paraId="799609B7" w14:textId="77777777" w:rsidR="00BD4AB9" w:rsidRPr="00FF4B4B" w:rsidRDefault="00BD4AB9" w:rsidP="008111D8">
            <w:pPr>
              <w:widowControl w:val="0"/>
              <w:spacing w:after="0" w:line="240" w:lineRule="auto"/>
              <w:jc w:val="left"/>
            </w:pPr>
          </w:p>
        </w:tc>
      </w:tr>
    </w:tbl>
    <w:p w14:paraId="01A34BE1" w14:textId="17D0E2DA" w:rsidR="00BD4AB9" w:rsidRPr="00C60B7C" w:rsidRDefault="00EB49FD" w:rsidP="00C60B7C">
      <w:pPr>
        <w:spacing w:before="240" w:after="240"/>
        <w:jc w:val="left"/>
      </w:pPr>
      <w:r w:rsidRPr="00FF4B4B">
        <w:lastRenderedPageBreak/>
        <w:br w:type="page"/>
      </w:r>
      <w:r w:rsidRPr="00FF4B4B">
        <w:rPr>
          <w:b/>
        </w:rPr>
        <w:lastRenderedPageBreak/>
        <w:t>Planning of Action (POA) Mewarnai Gambar</w:t>
      </w:r>
    </w:p>
    <w:p w14:paraId="70A2B899" w14:textId="77777777" w:rsidR="00BD4AB9" w:rsidRPr="00FF4B4B" w:rsidRDefault="00BD4AB9">
      <w:pPr>
        <w:spacing w:after="0"/>
        <w:jc w:val="left"/>
      </w:pPr>
    </w:p>
    <w:p w14:paraId="2D90B8D3" w14:textId="77777777" w:rsidR="00BD4AB9" w:rsidRPr="00FF4B4B" w:rsidRDefault="00EB49FD">
      <w:pPr>
        <w:spacing w:after="0"/>
        <w:jc w:val="center"/>
        <w:rPr>
          <w:b/>
        </w:rPr>
      </w:pPr>
      <w:r w:rsidRPr="00FF4B4B">
        <w:rPr>
          <w:b/>
        </w:rPr>
        <w:t>Intervensi/Proyek/Program: Sensitif / Spesifik</w:t>
      </w:r>
    </w:p>
    <w:p w14:paraId="240F439B" w14:textId="77777777" w:rsidR="00BD4AB9" w:rsidRPr="00FF4B4B" w:rsidRDefault="00BD4AB9">
      <w:pPr>
        <w:spacing w:after="0"/>
        <w:jc w:val="center"/>
        <w:rPr>
          <w:b/>
        </w:rPr>
      </w:pPr>
    </w:p>
    <w:p w14:paraId="78A159B0" w14:textId="77777777" w:rsidR="00BD4AB9" w:rsidRPr="00FF4B4B" w:rsidRDefault="00BD4AB9">
      <w:pPr>
        <w:spacing w:after="0"/>
        <w:jc w:val="left"/>
        <w:rPr>
          <w:b/>
        </w:rPr>
      </w:pPr>
    </w:p>
    <w:tbl>
      <w:tblPr>
        <w:tblStyle w:val="afc"/>
        <w:tblW w:w="1442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0"/>
        <w:gridCol w:w="1800"/>
        <w:gridCol w:w="1460"/>
        <w:gridCol w:w="1900"/>
        <w:gridCol w:w="1340"/>
        <w:gridCol w:w="1280"/>
        <w:gridCol w:w="1100"/>
        <w:gridCol w:w="1160"/>
        <w:gridCol w:w="700"/>
        <w:gridCol w:w="700"/>
      </w:tblGrid>
      <w:tr w:rsidR="00BD4AB9" w:rsidRPr="00FF4B4B" w14:paraId="084B68CB" w14:textId="77777777" w:rsidTr="00651809">
        <w:trPr>
          <w:trHeight w:val="440"/>
          <w:tblHeader/>
          <w:jc w:val="center"/>
        </w:trPr>
        <w:tc>
          <w:tcPr>
            <w:tcW w:w="2980" w:type="dxa"/>
            <w:vMerge w:val="restart"/>
            <w:shd w:val="clear" w:color="auto" w:fill="auto"/>
            <w:tcMar>
              <w:top w:w="100" w:type="dxa"/>
              <w:left w:w="100" w:type="dxa"/>
              <w:bottom w:w="100" w:type="dxa"/>
              <w:right w:w="100" w:type="dxa"/>
            </w:tcMar>
            <w:vAlign w:val="center"/>
          </w:tcPr>
          <w:p w14:paraId="60FAA09C" w14:textId="77777777" w:rsidR="00BD4AB9" w:rsidRPr="00FF4B4B" w:rsidRDefault="00EB49FD">
            <w:pPr>
              <w:widowControl w:val="0"/>
              <w:spacing w:after="0" w:line="240" w:lineRule="auto"/>
              <w:ind w:left="-141"/>
              <w:jc w:val="center"/>
              <w:rPr>
                <w:b/>
              </w:rPr>
            </w:pPr>
            <w:r w:rsidRPr="00FF4B4B">
              <w:rPr>
                <w:b/>
              </w:rPr>
              <w:t>Deskripsi Intervensi</w:t>
            </w:r>
          </w:p>
        </w:tc>
        <w:tc>
          <w:tcPr>
            <w:tcW w:w="1800" w:type="dxa"/>
            <w:vMerge w:val="restart"/>
            <w:shd w:val="clear" w:color="auto" w:fill="auto"/>
            <w:tcMar>
              <w:top w:w="100" w:type="dxa"/>
              <w:left w:w="100" w:type="dxa"/>
              <w:bottom w:w="100" w:type="dxa"/>
              <w:right w:w="100" w:type="dxa"/>
            </w:tcMar>
            <w:vAlign w:val="center"/>
          </w:tcPr>
          <w:p w14:paraId="09F05B44" w14:textId="77777777" w:rsidR="00BD4AB9" w:rsidRPr="00FF4B4B" w:rsidRDefault="00EB49FD">
            <w:pPr>
              <w:widowControl w:val="0"/>
              <w:spacing w:after="0" w:line="240" w:lineRule="auto"/>
              <w:jc w:val="center"/>
              <w:rPr>
                <w:b/>
              </w:rPr>
            </w:pPr>
            <w:r w:rsidRPr="00FF4B4B">
              <w:rPr>
                <w:b/>
              </w:rPr>
              <w:t>Tujuan Umum dan Khusus</w:t>
            </w:r>
          </w:p>
        </w:tc>
        <w:tc>
          <w:tcPr>
            <w:tcW w:w="1460" w:type="dxa"/>
            <w:vMerge w:val="restart"/>
            <w:shd w:val="clear" w:color="auto" w:fill="auto"/>
            <w:tcMar>
              <w:top w:w="100" w:type="dxa"/>
              <w:left w:w="100" w:type="dxa"/>
              <w:bottom w:w="100" w:type="dxa"/>
              <w:right w:w="100" w:type="dxa"/>
            </w:tcMar>
            <w:vAlign w:val="center"/>
          </w:tcPr>
          <w:p w14:paraId="64E9E3F7" w14:textId="77777777" w:rsidR="00BD4AB9" w:rsidRPr="00FF4B4B" w:rsidRDefault="00EB49FD">
            <w:pPr>
              <w:widowControl w:val="0"/>
              <w:spacing w:after="0" w:line="240" w:lineRule="auto"/>
              <w:jc w:val="center"/>
              <w:rPr>
                <w:b/>
              </w:rPr>
            </w:pPr>
            <w:r w:rsidRPr="00FF4B4B">
              <w:rPr>
                <w:b/>
              </w:rPr>
              <w:t>Target dan Sasaran Langsung</w:t>
            </w:r>
          </w:p>
        </w:tc>
        <w:tc>
          <w:tcPr>
            <w:tcW w:w="1900" w:type="dxa"/>
            <w:vMerge w:val="restart"/>
            <w:shd w:val="clear" w:color="auto" w:fill="auto"/>
            <w:tcMar>
              <w:top w:w="100" w:type="dxa"/>
              <w:left w:w="100" w:type="dxa"/>
              <w:bottom w:w="100" w:type="dxa"/>
              <w:right w:w="100" w:type="dxa"/>
            </w:tcMar>
            <w:vAlign w:val="center"/>
          </w:tcPr>
          <w:p w14:paraId="7BDB77A2" w14:textId="77777777" w:rsidR="00BD4AB9" w:rsidRPr="00FF4B4B" w:rsidRDefault="00EB49FD">
            <w:pPr>
              <w:widowControl w:val="0"/>
              <w:spacing w:after="0" w:line="240" w:lineRule="auto"/>
              <w:jc w:val="center"/>
              <w:rPr>
                <w:b/>
              </w:rPr>
            </w:pPr>
            <w:r w:rsidRPr="00FF4B4B">
              <w:rPr>
                <w:b/>
              </w:rPr>
              <w:t>Rincian Kegiatan</w:t>
            </w:r>
          </w:p>
        </w:tc>
        <w:tc>
          <w:tcPr>
            <w:tcW w:w="2620" w:type="dxa"/>
            <w:gridSpan w:val="2"/>
            <w:shd w:val="clear" w:color="auto" w:fill="auto"/>
            <w:tcMar>
              <w:top w:w="100" w:type="dxa"/>
              <w:left w:w="100" w:type="dxa"/>
              <w:bottom w:w="100" w:type="dxa"/>
              <w:right w:w="100" w:type="dxa"/>
            </w:tcMar>
            <w:vAlign w:val="center"/>
          </w:tcPr>
          <w:p w14:paraId="2D897A30" w14:textId="77777777" w:rsidR="00BD4AB9" w:rsidRPr="00FF4B4B" w:rsidRDefault="00EB49FD">
            <w:pPr>
              <w:widowControl w:val="0"/>
              <w:spacing w:after="0" w:line="240" w:lineRule="auto"/>
              <w:jc w:val="center"/>
              <w:rPr>
                <w:b/>
              </w:rPr>
            </w:pPr>
            <w:r w:rsidRPr="00FF4B4B">
              <w:rPr>
                <w:b/>
              </w:rPr>
              <w:t>Personil/Instansi Terkait</w:t>
            </w:r>
          </w:p>
        </w:tc>
        <w:tc>
          <w:tcPr>
            <w:tcW w:w="1100" w:type="dxa"/>
            <w:vMerge w:val="restart"/>
            <w:shd w:val="clear" w:color="auto" w:fill="auto"/>
            <w:tcMar>
              <w:top w:w="100" w:type="dxa"/>
              <w:left w:w="100" w:type="dxa"/>
              <w:bottom w:w="100" w:type="dxa"/>
              <w:right w:w="100" w:type="dxa"/>
            </w:tcMar>
            <w:vAlign w:val="center"/>
          </w:tcPr>
          <w:p w14:paraId="0E21527D" w14:textId="77777777" w:rsidR="00BD4AB9" w:rsidRPr="00FF4B4B" w:rsidRDefault="00EB49FD">
            <w:pPr>
              <w:widowControl w:val="0"/>
              <w:spacing w:after="0" w:line="240" w:lineRule="auto"/>
              <w:jc w:val="center"/>
              <w:rPr>
                <w:b/>
              </w:rPr>
            </w:pPr>
            <w:r w:rsidRPr="00FF4B4B">
              <w:rPr>
                <w:b/>
              </w:rPr>
              <w:t>Tempat Kegiatan</w:t>
            </w:r>
          </w:p>
        </w:tc>
        <w:tc>
          <w:tcPr>
            <w:tcW w:w="1160" w:type="dxa"/>
            <w:vMerge w:val="restart"/>
            <w:shd w:val="clear" w:color="auto" w:fill="auto"/>
            <w:tcMar>
              <w:top w:w="100" w:type="dxa"/>
              <w:left w:w="100" w:type="dxa"/>
              <w:bottom w:w="100" w:type="dxa"/>
              <w:right w:w="100" w:type="dxa"/>
            </w:tcMar>
            <w:vAlign w:val="center"/>
          </w:tcPr>
          <w:p w14:paraId="2F665117" w14:textId="77777777" w:rsidR="00BD4AB9" w:rsidRPr="00FF4B4B" w:rsidRDefault="00EB49FD">
            <w:pPr>
              <w:widowControl w:val="0"/>
              <w:spacing w:after="0" w:line="240" w:lineRule="auto"/>
              <w:jc w:val="center"/>
              <w:rPr>
                <w:b/>
              </w:rPr>
            </w:pPr>
            <w:r w:rsidRPr="00FF4B4B">
              <w:rPr>
                <w:b/>
              </w:rPr>
              <w:t>Waktu (Lama Kegiatan)</w:t>
            </w:r>
          </w:p>
        </w:tc>
        <w:tc>
          <w:tcPr>
            <w:tcW w:w="1400" w:type="dxa"/>
            <w:gridSpan w:val="2"/>
            <w:shd w:val="clear" w:color="auto" w:fill="auto"/>
            <w:tcMar>
              <w:top w:w="100" w:type="dxa"/>
              <w:left w:w="100" w:type="dxa"/>
              <w:bottom w:w="100" w:type="dxa"/>
              <w:right w:w="100" w:type="dxa"/>
            </w:tcMar>
            <w:vAlign w:val="center"/>
          </w:tcPr>
          <w:p w14:paraId="0341A45E" w14:textId="77777777" w:rsidR="00BD4AB9" w:rsidRPr="00FF4B4B" w:rsidRDefault="00EB49FD">
            <w:pPr>
              <w:widowControl w:val="0"/>
              <w:spacing w:after="0" w:line="240" w:lineRule="auto"/>
              <w:jc w:val="center"/>
              <w:rPr>
                <w:b/>
              </w:rPr>
            </w:pPr>
            <w:r w:rsidRPr="00FF4B4B">
              <w:rPr>
                <w:b/>
              </w:rPr>
              <w:t>Sumber Daya</w:t>
            </w:r>
          </w:p>
        </w:tc>
      </w:tr>
      <w:tr w:rsidR="00BD4AB9" w:rsidRPr="00FF4B4B" w14:paraId="18BA7620" w14:textId="77777777" w:rsidTr="00651809">
        <w:trPr>
          <w:trHeight w:val="440"/>
          <w:tblHeader/>
          <w:jc w:val="center"/>
        </w:trPr>
        <w:tc>
          <w:tcPr>
            <w:tcW w:w="2980" w:type="dxa"/>
            <w:vMerge/>
            <w:shd w:val="clear" w:color="auto" w:fill="auto"/>
            <w:tcMar>
              <w:top w:w="100" w:type="dxa"/>
              <w:left w:w="100" w:type="dxa"/>
              <w:bottom w:w="100" w:type="dxa"/>
              <w:right w:w="100" w:type="dxa"/>
            </w:tcMar>
            <w:vAlign w:val="center"/>
          </w:tcPr>
          <w:p w14:paraId="4FFFE187" w14:textId="77777777" w:rsidR="00BD4AB9" w:rsidRPr="00FF4B4B" w:rsidRDefault="00BD4AB9">
            <w:pPr>
              <w:widowControl w:val="0"/>
              <w:spacing w:after="0" w:line="240" w:lineRule="auto"/>
              <w:jc w:val="center"/>
              <w:rPr>
                <w:b/>
              </w:rPr>
            </w:pPr>
          </w:p>
        </w:tc>
        <w:tc>
          <w:tcPr>
            <w:tcW w:w="1800" w:type="dxa"/>
            <w:vMerge/>
            <w:shd w:val="clear" w:color="auto" w:fill="auto"/>
            <w:tcMar>
              <w:top w:w="100" w:type="dxa"/>
              <w:left w:w="100" w:type="dxa"/>
              <w:bottom w:w="100" w:type="dxa"/>
              <w:right w:w="100" w:type="dxa"/>
            </w:tcMar>
            <w:vAlign w:val="center"/>
          </w:tcPr>
          <w:p w14:paraId="267BE834" w14:textId="77777777" w:rsidR="00BD4AB9" w:rsidRPr="00FF4B4B" w:rsidRDefault="00BD4AB9">
            <w:pPr>
              <w:widowControl w:val="0"/>
              <w:spacing w:after="0" w:line="240" w:lineRule="auto"/>
              <w:jc w:val="center"/>
              <w:rPr>
                <w:b/>
              </w:rPr>
            </w:pPr>
          </w:p>
        </w:tc>
        <w:tc>
          <w:tcPr>
            <w:tcW w:w="1460" w:type="dxa"/>
            <w:vMerge/>
            <w:shd w:val="clear" w:color="auto" w:fill="auto"/>
            <w:tcMar>
              <w:top w:w="100" w:type="dxa"/>
              <w:left w:w="100" w:type="dxa"/>
              <w:bottom w:w="100" w:type="dxa"/>
              <w:right w:w="100" w:type="dxa"/>
            </w:tcMar>
            <w:vAlign w:val="center"/>
          </w:tcPr>
          <w:p w14:paraId="7A87DA38" w14:textId="77777777" w:rsidR="00BD4AB9" w:rsidRPr="00FF4B4B" w:rsidRDefault="00BD4AB9">
            <w:pPr>
              <w:widowControl w:val="0"/>
              <w:spacing w:after="0" w:line="240" w:lineRule="auto"/>
              <w:jc w:val="center"/>
              <w:rPr>
                <w:b/>
              </w:rPr>
            </w:pPr>
          </w:p>
        </w:tc>
        <w:tc>
          <w:tcPr>
            <w:tcW w:w="1900" w:type="dxa"/>
            <w:vMerge/>
            <w:shd w:val="clear" w:color="auto" w:fill="auto"/>
            <w:tcMar>
              <w:top w:w="100" w:type="dxa"/>
              <w:left w:w="100" w:type="dxa"/>
              <w:bottom w:w="100" w:type="dxa"/>
              <w:right w:w="100" w:type="dxa"/>
            </w:tcMar>
            <w:vAlign w:val="center"/>
          </w:tcPr>
          <w:p w14:paraId="48CB938C" w14:textId="77777777" w:rsidR="00BD4AB9" w:rsidRPr="00FF4B4B" w:rsidRDefault="00BD4AB9">
            <w:pPr>
              <w:widowControl w:val="0"/>
              <w:spacing w:after="0" w:line="240" w:lineRule="auto"/>
              <w:jc w:val="center"/>
              <w:rPr>
                <w:b/>
              </w:rPr>
            </w:pPr>
          </w:p>
        </w:tc>
        <w:tc>
          <w:tcPr>
            <w:tcW w:w="1340" w:type="dxa"/>
            <w:shd w:val="clear" w:color="auto" w:fill="auto"/>
            <w:tcMar>
              <w:top w:w="100" w:type="dxa"/>
              <w:left w:w="100" w:type="dxa"/>
              <w:bottom w:w="100" w:type="dxa"/>
              <w:right w:w="100" w:type="dxa"/>
            </w:tcMar>
            <w:vAlign w:val="center"/>
          </w:tcPr>
          <w:p w14:paraId="44E84FC7" w14:textId="77777777" w:rsidR="00BD4AB9" w:rsidRPr="00FF4B4B" w:rsidRDefault="00EB49FD">
            <w:pPr>
              <w:widowControl w:val="0"/>
              <w:spacing w:after="0" w:line="240" w:lineRule="auto"/>
              <w:jc w:val="center"/>
              <w:rPr>
                <w:b/>
              </w:rPr>
            </w:pPr>
            <w:r w:rsidRPr="00FF4B4B">
              <w:rPr>
                <w:b/>
              </w:rPr>
              <w:t>Langsung</w:t>
            </w:r>
          </w:p>
        </w:tc>
        <w:tc>
          <w:tcPr>
            <w:tcW w:w="1280" w:type="dxa"/>
            <w:shd w:val="clear" w:color="auto" w:fill="auto"/>
            <w:tcMar>
              <w:top w:w="100" w:type="dxa"/>
              <w:left w:w="100" w:type="dxa"/>
              <w:bottom w:w="100" w:type="dxa"/>
              <w:right w:w="100" w:type="dxa"/>
            </w:tcMar>
            <w:vAlign w:val="center"/>
          </w:tcPr>
          <w:p w14:paraId="1F49710B" w14:textId="77777777" w:rsidR="00BD4AB9" w:rsidRPr="00FF4B4B" w:rsidRDefault="00EB49FD">
            <w:pPr>
              <w:widowControl w:val="0"/>
              <w:spacing w:after="0" w:line="240" w:lineRule="auto"/>
              <w:jc w:val="center"/>
              <w:rPr>
                <w:b/>
              </w:rPr>
            </w:pPr>
            <w:r w:rsidRPr="00FF4B4B">
              <w:rPr>
                <w:b/>
              </w:rPr>
              <w:t>Pendukung</w:t>
            </w:r>
          </w:p>
        </w:tc>
        <w:tc>
          <w:tcPr>
            <w:tcW w:w="1100" w:type="dxa"/>
            <w:vMerge/>
            <w:shd w:val="clear" w:color="auto" w:fill="auto"/>
            <w:tcMar>
              <w:top w:w="100" w:type="dxa"/>
              <w:left w:w="100" w:type="dxa"/>
              <w:bottom w:w="100" w:type="dxa"/>
              <w:right w:w="100" w:type="dxa"/>
            </w:tcMar>
            <w:vAlign w:val="center"/>
          </w:tcPr>
          <w:p w14:paraId="5F826E1D" w14:textId="77777777" w:rsidR="00BD4AB9" w:rsidRPr="00FF4B4B" w:rsidRDefault="00BD4AB9">
            <w:pPr>
              <w:widowControl w:val="0"/>
              <w:spacing w:after="0" w:line="240" w:lineRule="auto"/>
              <w:jc w:val="center"/>
              <w:rPr>
                <w:b/>
              </w:rPr>
            </w:pPr>
          </w:p>
        </w:tc>
        <w:tc>
          <w:tcPr>
            <w:tcW w:w="1160" w:type="dxa"/>
            <w:vMerge/>
            <w:shd w:val="clear" w:color="auto" w:fill="auto"/>
            <w:tcMar>
              <w:top w:w="100" w:type="dxa"/>
              <w:left w:w="100" w:type="dxa"/>
              <w:bottom w:w="100" w:type="dxa"/>
              <w:right w:w="100" w:type="dxa"/>
            </w:tcMar>
            <w:vAlign w:val="center"/>
          </w:tcPr>
          <w:p w14:paraId="29C73470" w14:textId="77777777" w:rsidR="00BD4AB9" w:rsidRPr="00FF4B4B" w:rsidRDefault="00BD4AB9">
            <w:pPr>
              <w:widowControl w:val="0"/>
              <w:spacing w:after="0" w:line="240" w:lineRule="auto"/>
              <w:jc w:val="center"/>
              <w:rPr>
                <w:b/>
              </w:rPr>
            </w:pPr>
          </w:p>
        </w:tc>
        <w:tc>
          <w:tcPr>
            <w:tcW w:w="700" w:type="dxa"/>
            <w:shd w:val="clear" w:color="auto" w:fill="auto"/>
            <w:tcMar>
              <w:top w:w="100" w:type="dxa"/>
              <w:left w:w="100" w:type="dxa"/>
              <w:bottom w:w="100" w:type="dxa"/>
              <w:right w:w="100" w:type="dxa"/>
            </w:tcMar>
            <w:vAlign w:val="center"/>
          </w:tcPr>
          <w:p w14:paraId="5A3387B9" w14:textId="77777777" w:rsidR="00BD4AB9" w:rsidRPr="00FF4B4B" w:rsidRDefault="00EB49FD">
            <w:pPr>
              <w:widowControl w:val="0"/>
              <w:spacing w:after="0" w:line="240" w:lineRule="auto"/>
              <w:jc w:val="center"/>
              <w:rPr>
                <w:b/>
              </w:rPr>
            </w:pPr>
            <w:r w:rsidRPr="00FF4B4B">
              <w:rPr>
                <w:b/>
              </w:rPr>
              <w:t>Jenis</w:t>
            </w:r>
          </w:p>
        </w:tc>
        <w:tc>
          <w:tcPr>
            <w:tcW w:w="700" w:type="dxa"/>
            <w:shd w:val="clear" w:color="auto" w:fill="auto"/>
            <w:tcMar>
              <w:top w:w="100" w:type="dxa"/>
              <w:left w:w="100" w:type="dxa"/>
              <w:bottom w:w="100" w:type="dxa"/>
              <w:right w:w="100" w:type="dxa"/>
            </w:tcMar>
            <w:vAlign w:val="center"/>
          </w:tcPr>
          <w:p w14:paraId="05EAB8A6" w14:textId="77777777" w:rsidR="00BD4AB9" w:rsidRPr="00FF4B4B" w:rsidRDefault="00EB49FD">
            <w:pPr>
              <w:widowControl w:val="0"/>
              <w:spacing w:after="0" w:line="240" w:lineRule="auto"/>
              <w:jc w:val="center"/>
              <w:rPr>
                <w:b/>
              </w:rPr>
            </w:pPr>
            <w:r w:rsidRPr="00FF4B4B">
              <w:rPr>
                <w:b/>
              </w:rPr>
              <w:t>Asal</w:t>
            </w:r>
          </w:p>
        </w:tc>
      </w:tr>
      <w:tr w:rsidR="00BD4AB9" w:rsidRPr="00FF4B4B" w14:paraId="58663699" w14:textId="77777777">
        <w:trPr>
          <w:jc w:val="center"/>
        </w:trPr>
        <w:tc>
          <w:tcPr>
            <w:tcW w:w="2980" w:type="dxa"/>
            <w:shd w:val="clear" w:color="auto" w:fill="auto"/>
            <w:tcMar>
              <w:top w:w="100" w:type="dxa"/>
              <w:left w:w="100" w:type="dxa"/>
              <w:bottom w:w="100" w:type="dxa"/>
              <w:right w:w="100" w:type="dxa"/>
            </w:tcMar>
          </w:tcPr>
          <w:p w14:paraId="4452577B" w14:textId="77777777" w:rsidR="00BD4AB9" w:rsidRPr="00FF4B4B" w:rsidRDefault="00EB49FD">
            <w:pPr>
              <w:widowControl w:val="0"/>
              <w:spacing w:after="0" w:line="240" w:lineRule="auto"/>
              <w:jc w:val="left"/>
            </w:pPr>
            <w:r w:rsidRPr="00FF4B4B">
              <w:t>Kegiatan Mewarnai dan Menggambar</w:t>
            </w:r>
          </w:p>
        </w:tc>
        <w:tc>
          <w:tcPr>
            <w:tcW w:w="1800" w:type="dxa"/>
            <w:shd w:val="clear" w:color="auto" w:fill="auto"/>
            <w:tcMar>
              <w:top w:w="100" w:type="dxa"/>
              <w:left w:w="100" w:type="dxa"/>
              <w:bottom w:w="100" w:type="dxa"/>
              <w:right w:w="100" w:type="dxa"/>
            </w:tcMar>
          </w:tcPr>
          <w:p w14:paraId="25F2E9D2" w14:textId="77777777" w:rsidR="00BD4AB9" w:rsidRPr="00FF4B4B" w:rsidRDefault="00EB49FD">
            <w:pPr>
              <w:widowControl w:val="0"/>
              <w:numPr>
                <w:ilvl w:val="0"/>
                <w:numId w:val="13"/>
              </w:numPr>
              <w:spacing w:after="0" w:line="240" w:lineRule="auto"/>
              <w:ind w:left="360"/>
              <w:jc w:val="left"/>
            </w:pPr>
            <w:r w:rsidRPr="00FF4B4B">
              <w:t>Tujuan Umum:</w:t>
            </w:r>
          </w:p>
          <w:p w14:paraId="7300D27C" w14:textId="77777777" w:rsidR="00BD4AB9" w:rsidRPr="00FF4B4B" w:rsidRDefault="00EB49FD">
            <w:pPr>
              <w:widowControl w:val="0"/>
              <w:spacing w:after="0" w:line="240" w:lineRule="auto"/>
              <w:jc w:val="left"/>
            </w:pPr>
            <w:r w:rsidRPr="00FF4B4B">
              <w:t>Menambah kreativitas dan pengetahuan peserta tentan  peserta tentang makanan gizi seimbang</w:t>
            </w:r>
          </w:p>
          <w:p w14:paraId="0197DDE8" w14:textId="77777777" w:rsidR="00BD4AB9" w:rsidRPr="00FF4B4B" w:rsidRDefault="00EB49FD">
            <w:pPr>
              <w:widowControl w:val="0"/>
              <w:numPr>
                <w:ilvl w:val="0"/>
                <w:numId w:val="13"/>
              </w:numPr>
              <w:spacing w:after="0" w:line="240" w:lineRule="auto"/>
              <w:ind w:left="360"/>
              <w:jc w:val="left"/>
            </w:pPr>
            <w:r w:rsidRPr="00FF4B4B">
              <w:t>Tujuan Khusus:</w:t>
            </w:r>
          </w:p>
          <w:p w14:paraId="3A28AE53" w14:textId="77777777" w:rsidR="00BD4AB9" w:rsidRPr="00FF4B4B" w:rsidRDefault="00EB49FD">
            <w:pPr>
              <w:widowControl w:val="0"/>
              <w:spacing w:after="0" w:line="240" w:lineRule="auto"/>
              <w:jc w:val="left"/>
            </w:pPr>
            <w:r w:rsidRPr="00FF4B4B">
              <w:t>Menambah kreativitas bagi peserta yang hadir dalam mewarnai gambar sayur dan buah</w:t>
            </w:r>
          </w:p>
          <w:p w14:paraId="45B483F7" w14:textId="77777777" w:rsidR="00BD4AB9" w:rsidRPr="00FF4B4B" w:rsidRDefault="00BD4AB9">
            <w:pPr>
              <w:widowControl w:val="0"/>
              <w:spacing w:after="0" w:line="240" w:lineRule="auto"/>
              <w:jc w:val="left"/>
            </w:pPr>
          </w:p>
          <w:p w14:paraId="3937698E" w14:textId="77777777" w:rsidR="00BD4AB9" w:rsidRPr="00FF4B4B" w:rsidRDefault="00EB49FD">
            <w:pPr>
              <w:widowControl w:val="0"/>
              <w:spacing w:after="0" w:line="240" w:lineRule="auto"/>
              <w:jc w:val="left"/>
            </w:pPr>
            <w:r w:rsidRPr="00FF4B4B">
              <w:t>Menambah pengetahuan bagi peserta yang hadir tentang gambar sayur dan buah</w:t>
            </w:r>
          </w:p>
        </w:tc>
        <w:tc>
          <w:tcPr>
            <w:tcW w:w="1460" w:type="dxa"/>
            <w:shd w:val="clear" w:color="auto" w:fill="auto"/>
            <w:tcMar>
              <w:top w:w="100" w:type="dxa"/>
              <w:left w:w="100" w:type="dxa"/>
              <w:bottom w:w="100" w:type="dxa"/>
              <w:right w:w="100" w:type="dxa"/>
            </w:tcMar>
          </w:tcPr>
          <w:p w14:paraId="1DD949B9" w14:textId="77777777" w:rsidR="00BD4AB9" w:rsidRPr="00FF4B4B" w:rsidRDefault="00EB49FD">
            <w:pPr>
              <w:widowControl w:val="0"/>
              <w:spacing w:after="0" w:line="240" w:lineRule="auto"/>
              <w:jc w:val="left"/>
            </w:pPr>
            <w:r w:rsidRPr="00FF4B4B">
              <w:lastRenderedPageBreak/>
              <w:t xml:space="preserve">10 orang </w:t>
            </w:r>
          </w:p>
        </w:tc>
        <w:tc>
          <w:tcPr>
            <w:tcW w:w="1900" w:type="dxa"/>
            <w:shd w:val="clear" w:color="auto" w:fill="auto"/>
            <w:tcMar>
              <w:top w:w="100" w:type="dxa"/>
              <w:left w:w="100" w:type="dxa"/>
              <w:bottom w:w="100" w:type="dxa"/>
              <w:right w:w="100" w:type="dxa"/>
            </w:tcMar>
          </w:tcPr>
          <w:p w14:paraId="33EE0F95" w14:textId="77777777" w:rsidR="00BD4AB9" w:rsidRPr="00FF4B4B" w:rsidRDefault="00EB49FD">
            <w:pPr>
              <w:widowControl w:val="0"/>
              <w:numPr>
                <w:ilvl w:val="0"/>
                <w:numId w:val="130"/>
              </w:numPr>
              <w:spacing w:after="0" w:line="240" w:lineRule="auto"/>
              <w:jc w:val="left"/>
            </w:pPr>
            <w:r w:rsidRPr="00FF4B4B">
              <w:t>Persiapan</w:t>
            </w:r>
          </w:p>
          <w:p w14:paraId="4ED884A5" w14:textId="77777777" w:rsidR="00BD4AB9" w:rsidRPr="00FF4B4B" w:rsidRDefault="00EB49FD">
            <w:pPr>
              <w:widowControl w:val="0"/>
              <w:numPr>
                <w:ilvl w:val="0"/>
                <w:numId w:val="276"/>
              </w:numPr>
              <w:spacing w:after="0" w:line="240" w:lineRule="auto"/>
              <w:ind w:left="283"/>
            </w:pPr>
            <w:r w:rsidRPr="00FF4B4B">
              <w:t>Menghubungi kader untuk menentukan waktu dan tempat pelaksanaan kegiatan</w:t>
            </w:r>
          </w:p>
          <w:p w14:paraId="63658CA6" w14:textId="77777777" w:rsidR="00BD4AB9" w:rsidRPr="00FF4B4B" w:rsidRDefault="00EB49FD">
            <w:pPr>
              <w:widowControl w:val="0"/>
              <w:numPr>
                <w:ilvl w:val="0"/>
                <w:numId w:val="276"/>
              </w:numPr>
              <w:spacing w:after="0" w:line="240" w:lineRule="auto"/>
              <w:ind w:left="283"/>
            </w:pPr>
            <w:r w:rsidRPr="00FF4B4B">
              <w:t>Menyiapkan peralatan menggambar</w:t>
            </w:r>
          </w:p>
          <w:p w14:paraId="49D1ACEC" w14:textId="77777777" w:rsidR="00BD4AB9" w:rsidRPr="00FF4B4B" w:rsidRDefault="00BD4AB9">
            <w:pPr>
              <w:widowControl w:val="0"/>
              <w:spacing w:after="0" w:line="240" w:lineRule="auto"/>
            </w:pPr>
          </w:p>
          <w:p w14:paraId="0BE3B3CD" w14:textId="77777777" w:rsidR="00BD4AB9" w:rsidRPr="00FF4B4B" w:rsidRDefault="00EB49FD">
            <w:pPr>
              <w:widowControl w:val="0"/>
              <w:numPr>
                <w:ilvl w:val="0"/>
                <w:numId w:val="130"/>
              </w:numPr>
              <w:spacing w:after="0" w:line="240" w:lineRule="auto"/>
            </w:pPr>
            <w:r w:rsidRPr="00FF4B4B">
              <w:t>Pelaksanaan</w:t>
            </w:r>
          </w:p>
          <w:p w14:paraId="39757FB0" w14:textId="77777777" w:rsidR="00BD4AB9" w:rsidRPr="00FF4B4B" w:rsidRDefault="00EB49FD">
            <w:pPr>
              <w:widowControl w:val="0"/>
              <w:numPr>
                <w:ilvl w:val="0"/>
                <w:numId w:val="116"/>
              </w:numPr>
              <w:spacing w:after="0" w:line="240" w:lineRule="auto"/>
              <w:ind w:left="425"/>
            </w:pPr>
            <w:r w:rsidRPr="00FF4B4B">
              <w:t>Pembukaan</w:t>
            </w:r>
          </w:p>
          <w:p w14:paraId="6BB04FF6" w14:textId="77777777" w:rsidR="00BD4AB9" w:rsidRPr="00FF4B4B" w:rsidRDefault="00EB49FD">
            <w:pPr>
              <w:widowControl w:val="0"/>
              <w:numPr>
                <w:ilvl w:val="0"/>
                <w:numId w:val="116"/>
              </w:numPr>
              <w:spacing w:after="0" w:line="240" w:lineRule="auto"/>
              <w:ind w:left="425"/>
            </w:pPr>
            <w:r w:rsidRPr="00FF4B4B">
              <w:t>Kegiatan</w:t>
            </w:r>
          </w:p>
          <w:p w14:paraId="65F88614" w14:textId="77777777" w:rsidR="00BD4AB9" w:rsidRPr="00FF4B4B" w:rsidRDefault="00EB49FD">
            <w:pPr>
              <w:widowControl w:val="0"/>
              <w:numPr>
                <w:ilvl w:val="0"/>
                <w:numId w:val="116"/>
              </w:numPr>
              <w:spacing w:after="0" w:line="240" w:lineRule="auto"/>
              <w:ind w:left="425"/>
            </w:pPr>
            <w:r w:rsidRPr="00FF4B4B">
              <w:t>Menilai dan mengumumk</w:t>
            </w:r>
            <w:r w:rsidRPr="00FF4B4B">
              <w:lastRenderedPageBreak/>
              <w:t>an pemenang terbaik</w:t>
            </w:r>
          </w:p>
          <w:p w14:paraId="0A3C94E5" w14:textId="77777777" w:rsidR="00BD4AB9" w:rsidRPr="00FF4B4B" w:rsidRDefault="00BD4AB9">
            <w:pPr>
              <w:widowControl w:val="0"/>
              <w:spacing w:after="0" w:line="240" w:lineRule="auto"/>
            </w:pPr>
          </w:p>
          <w:p w14:paraId="5128D0AF" w14:textId="77777777" w:rsidR="00BD4AB9" w:rsidRPr="00FF4B4B" w:rsidRDefault="00EB49FD">
            <w:pPr>
              <w:widowControl w:val="0"/>
              <w:numPr>
                <w:ilvl w:val="0"/>
                <w:numId w:val="130"/>
              </w:numPr>
              <w:spacing w:after="0" w:line="240" w:lineRule="auto"/>
            </w:pPr>
            <w:r w:rsidRPr="00FF4B4B">
              <w:t>Evaluasi</w:t>
            </w:r>
          </w:p>
          <w:p w14:paraId="25DAABF5" w14:textId="77777777" w:rsidR="00BD4AB9" w:rsidRPr="00FF4B4B" w:rsidRDefault="00EB49FD">
            <w:pPr>
              <w:widowControl w:val="0"/>
              <w:numPr>
                <w:ilvl w:val="0"/>
                <w:numId w:val="132"/>
              </w:numPr>
              <w:spacing w:after="0" w:line="240" w:lineRule="auto"/>
              <w:ind w:left="425"/>
            </w:pPr>
            <w:r w:rsidRPr="00FF4B4B">
              <w:t>Kreativitas peserta meningkat</w:t>
            </w:r>
          </w:p>
          <w:p w14:paraId="51039C70" w14:textId="77777777" w:rsidR="00BD4AB9" w:rsidRPr="00FF4B4B" w:rsidRDefault="00EB49FD">
            <w:pPr>
              <w:widowControl w:val="0"/>
              <w:numPr>
                <w:ilvl w:val="0"/>
                <w:numId w:val="132"/>
              </w:numPr>
              <w:spacing w:after="0" w:line="240" w:lineRule="auto"/>
              <w:ind w:left="425"/>
            </w:pPr>
            <w:r w:rsidRPr="00FF4B4B">
              <w:t>Peserta mengetahui tentang sayur dan buah</w:t>
            </w:r>
          </w:p>
        </w:tc>
        <w:tc>
          <w:tcPr>
            <w:tcW w:w="1340" w:type="dxa"/>
            <w:shd w:val="clear" w:color="auto" w:fill="auto"/>
            <w:tcMar>
              <w:top w:w="100" w:type="dxa"/>
              <w:left w:w="100" w:type="dxa"/>
              <w:bottom w:w="100" w:type="dxa"/>
              <w:right w:w="100" w:type="dxa"/>
            </w:tcMar>
          </w:tcPr>
          <w:p w14:paraId="129544A4" w14:textId="77777777" w:rsidR="00BD4AB9" w:rsidRPr="00FF4B4B" w:rsidRDefault="00EB49FD">
            <w:pPr>
              <w:widowControl w:val="0"/>
              <w:spacing w:after="0" w:line="240" w:lineRule="auto"/>
              <w:jc w:val="center"/>
            </w:pPr>
            <w:r w:rsidRPr="00FF4B4B">
              <w:lastRenderedPageBreak/>
              <w:t>Anak sekolah di Kecamatan Leuwiliang</w:t>
            </w:r>
          </w:p>
        </w:tc>
        <w:tc>
          <w:tcPr>
            <w:tcW w:w="1280" w:type="dxa"/>
            <w:shd w:val="clear" w:color="auto" w:fill="auto"/>
            <w:tcMar>
              <w:top w:w="100" w:type="dxa"/>
              <w:left w:w="100" w:type="dxa"/>
              <w:bottom w:w="100" w:type="dxa"/>
              <w:right w:w="100" w:type="dxa"/>
            </w:tcMar>
          </w:tcPr>
          <w:p w14:paraId="0376F3CA" w14:textId="77777777" w:rsidR="00BD4AB9" w:rsidRPr="00FF4B4B" w:rsidRDefault="00EB49FD">
            <w:pPr>
              <w:widowControl w:val="0"/>
              <w:spacing w:after="0" w:line="240" w:lineRule="auto"/>
              <w:jc w:val="center"/>
            </w:pPr>
            <w:r w:rsidRPr="00FF4B4B">
              <w:t>Perangkat Desa</w:t>
            </w:r>
          </w:p>
        </w:tc>
        <w:tc>
          <w:tcPr>
            <w:tcW w:w="1100" w:type="dxa"/>
            <w:shd w:val="clear" w:color="auto" w:fill="auto"/>
            <w:tcMar>
              <w:top w:w="100" w:type="dxa"/>
              <w:left w:w="100" w:type="dxa"/>
              <w:bottom w:w="100" w:type="dxa"/>
              <w:right w:w="100" w:type="dxa"/>
            </w:tcMar>
          </w:tcPr>
          <w:p w14:paraId="0573464E" w14:textId="77777777" w:rsidR="00BD4AB9" w:rsidRPr="00FF4B4B" w:rsidRDefault="00EB49FD">
            <w:pPr>
              <w:widowControl w:val="0"/>
              <w:spacing w:after="0" w:line="240" w:lineRule="auto"/>
              <w:jc w:val="center"/>
            </w:pPr>
            <w:r w:rsidRPr="00FF4B4B">
              <w:t>Sekolah</w:t>
            </w:r>
          </w:p>
        </w:tc>
        <w:tc>
          <w:tcPr>
            <w:tcW w:w="1160" w:type="dxa"/>
            <w:shd w:val="clear" w:color="auto" w:fill="auto"/>
            <w:tcMar>
              <w:top w:w="100" w:type="dxa"/>
              <w:left w:w="100" w:type="dxa"/>
              <w:bottom w:w="100" w:type="dxa"/>
              <w:right w:w="100" w:type="dxa"/>
            </w:tcMar>
          </w:tcPr>
          <w:p w14:paraId="325CE179" w14:textId="77777777" w:rsidR="00BD4AB9" w:rsidRPr="00FF4B4B" w:rsidRDefault="00EB49FD">
            <w:pPr>
              <w:widowControl w:val="0"/>
              <w:spacing w:after="0" w:line="240" w:lineRule="auto"/>
              <w:jc w:val="center"/>
            </w:pPr>
            <w:r w:rsidRPr="00FF4B4B">
              <w:t>Menyesuaikan</w:t>
            </w:r>
          </w:p>
        </w:tc>
        <w:tc>
          <w:tcPr>
            <w:tcW w:w="700" w:type="dxa"/>
            <w:shd w:val="clear" w:color="auto" w:fill="auto"/>
            <w:tcMar>
              <w:top w:w="100" w:type="dxa"/>
              <w:left w:w="100" w:type="dxa"/>
              <w:bottom w:w="100" w:type="dxa"/>
              <w:right w:w="100" w:type="dxa"/>
            </w:tcMar>
          </w:tcPr>
          <w:p w14:paraId="3042AF35" w14:textId="77777777" w:rsidR="00BD4AB9" w:rsidRPr="00FF4B4B" w:rsidRDefault="00EB49FD">
            <w:pPr>
              <w:widowControl w:val="0"/>
              <w:spacing w:after="0" w:line="240" w:lineRule="auto"/>
              <w:jc w:val="center"/>
            </w:pPr>
            <w:r w:rsidRPr="00FF4B4B">
              <w:t xml:space="preserve">Tempat </w:t>
            </w:r>
          </w:p>
          <w:p w14:paraId="09484C57" w14:textId="77777777" w:rsidR="00BD4AB9" w:rsidRPr="00FF4B4B" w:rsidRDefault="00BD4AB9">
            <w:pPr>
              <w:widowControl w:val="0"/>
              <w:spacing w:after="0" w:line="240" w:lineRule="auto"/>
              <w:jc w:val="center"/>
            </w:pPr>
          </w:p>
          <w:p w14:paraId="35A54F0B" w14:textId="77777777" w:rsidR="00BD4AB9" w:rsidRPr="00FF4B4B" w:rsidRDefault="00EB49FD">
            <w:pPr>
              <w:widowControl w:val="0"/>
              <w:spacing w:after="0" w:line="240" w:lineRule="auto"/>
              <w:jc w:val="center"/>
            </w:pPr>
            <w:r w:rsidRPr="00FF4B4B">
              <w:t>Kertas gambar</w:t>
            </w:r>
          </w:p>
          <w:p w14:paraId="21D61DA2" w14:textId="77777777" w:rsidR="00BD4AB9" w:rsidRPr="00FF4B4B" w:rsidRDefault="00BD4AB9">
            <w:pPr>
              <w:widowControl w:val="0"/>
              <w:spacing w:after="0" w:line="240" w:lineRule="auto"/>
              <w:jc w:val="center"/>
            </w:pPr>
          </w:p>
          <w:p w14:paraId="2E3B9204" w14:textId="77777777" w:rsidR="00BD4AB9" w:rsidRPr="00FF4B4B" w:rsidRDefault="00EB49FD">
            <w:pPr>
              <w:widowControl w:val="0"/>
              <w:spacing w:after="0" w:line="240" w:lineRule="auto"/>
              <w:jc w:val="center"/>
            </w:pPr>
            <w:r w:rsidRPr="00FF4B4B">
              <w:t>Pensil warna/crayon</w:t>
            </w:r>
          </w:p>
        </w:tc>
        <w:tc>
          <w:tcPr>
            <w:tcW w:w="700" w:type="dxa"/>
            <w:shd w:val="clear" w:color="auto" w:fill="auto"/>
            <w:tcMar>
              <w:top w:w="100" w:type="dxa"/>
              <w:left w:w="100" w:type="dxa"/>
              <w:bottom w:w="100" w:type="dxa"/>
              <w:right w:w="100" w:type="dxa"/>
            </w:tcMar>
          </w:tcPr>
          <w:p w14:paraId="3E5D65D7" w14:textId="77777777" w:rsidR="00BD4AB9" w:rsidRPr="00FF4B4B" w:rsidRDefault="00EB49FD">
            <w:pPr>
              <w:widowControl w:val="0"/>
              <w:spacing w:after="0" w:line="240" w:lineRule="auto"/>
              <w:jc w:val="center"/>
            </w:pPr>
            <w:r w:rsidRPr="00FF4B4B">
              <w:t>Sekolah</w:t>
            </w:r>
          </w:p>
          <w:p w14:paraId="2018C066" w14:textId="77777777" w:rsidR="00BD4AB9" w:rsidRPr="00FF4B4B" w:rsidRDefault="00BD4AB9">
            <w:pPr>
              <w:widowControl w:val="0"/>
              <w:spacing w:after="0" w:line="240" w:lineRule="auto"/>
              <w:jc w:val="center"/>
            </w:pPr>
          </w:p>
          <w:p w14:paraId="7099D3FB" w14:textId="77777777" w:rsidR="00BD4AB9" w:rsidRPr="00FF4B4B" w:rsidRDefault="00EB49FD">
            <w:pPr>
              <w:widowControl w:val="0"/>
              <w:spacing w:after="0" w:line="240" w:lineRule="auto"/>
              <w:jc w:val="center"/>
            </w:pPr>
            <w:r w:rsidRPr="00FF4B4B">
              <w:t>Siswa dan Mahasiswa</w:t>
            </w:r>
          </w:p>
        </w:tc>
      </w:tr>
    </w:tbl>
    <w:p w14:paraId="64497381" w14:textId="77777777" w:rsidR="00BD4AB9" w:rsidRPr="00FF4B4B" w:rsidRDefault="00BD4AB9">
      <w:pPr>
        <w:spacing w:after="0"/>
        <w:ind w:left="-990"/>
        <w:jc w:val="left"/>
        <w:rPr>
          <w:b/>
        </w:rPr>
      </w:pPr>
    </w:p>
    <w:p w14:paraId="70E11997" w14:textId="77777777" w:rsidR="00BD4AB9" w:rsidRPr="00FF4B4B" w:rsidRDefault="00BD4AB9">
      <w:pPr>
        <w:spacing w:after="0"/>
        <w:ind w:left="-990"/>
        <w:jc w:val="left"/>
        <w:rPr>
          <w:b/>
        </w:rPr>
      </w:pPr>
    </w:p>
    <w:p w14:paraId="069FAE1F" w14:textId="77777777" w:rsidR="00BD4AB9" w:rsidRPr="00FF4B4B" w:rsidRDefault="00EB49FD">
      <w:pPr>
        <w:spacing w:after="0"/>
        <w:ind w:left="-990"/>
        <w:jc w:val="left"/>
        <w:rPr>
          <w:b/>
        </w:rPr>
      </w:pPr>
      <w:r w:rsidRPr="00FF4B4B">
        <w:br w:type="page"/>
      </w:r>
    </w:p>
    <w:p w14:paraId="36E77CE8" w14:textId="77777777" w:rsidR="00BD4AB9" w:rsidRPr="00FF4B4B" w:rsidRDefault="00EB49FD" w:rsidP="003A781A">
      <w:pPr>
        <w:spacing w:after="0"/>
        <w:ind w:left="-990" w:firstLine="990"/>
        <w:jc w:val="left"/>
        <w:rPr>
          <w:b/>
        </w:rPr>
      </w:pPr>
      <w:r w:rsidRPr="00FF4B4B">
        <w:rPr>
          <w:b/>
        </w:rPr>
        <w:lastRenderedPageBreak/>
        <w:t>Hippopoc Table Kegiatan Mewarnai Gambar</w:t>
      </w:r>
    </w:p>
    <w:p w14:paraId="69AF991C" w14:textId="77777777" w:rsidR="00BD4AB9" w:rsidRPr="00FF4B4B" w:rsidRDefault="00BD4AB9">
      <w:pPr>
        <w:spacing w:after="0"/>
        <w:ind w:left="-990"/>
        <w:jc w:val="left"/>
        <w:rPr>
          <w:b/>
        </w:rPr>
      </w:pPr>
    </w:p>
    <w:tbl>
      <w:tblPr>
        <w:tblStyle w:val="afd"/>
        <w:tblW w:w="1393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685"/>
        <w:gridCol w:w="3120"/>
        <w:gridCol w:w="4080"/>
        <w:gridCol w:w="2430"/>
        <w:gridCol w:w="1620"/>
      </w:tblGrid>
      <w:tr w:rsidR="00BD4AB9" w:rsidRPr="00FF4B4B" w14:paraId="2AE8724A" w14:textId="77777777" w:rsidTr="00651809">
        <w:trPr>
          <w:trHeight w:val="300"/>
          <w:tblHeader/>
        </w:trPr>
        <w:tc>
          <w:tcPr>
            <w:tcW w:w="2685"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14:paraId="1091B64B" w14:textId="77777777" w:rsidR="00BD4AB9" w:rsidRPr="00FF4B4B" w:rsidRDefault="00EB49FD">
            <w:pPr>
              <w:spacing w:after="0"/>
              <w:jc w:val="center"/>
              <w:rPr>
                <w:b/>
              </w:rPr>
            </w:pPr>
            <w:r w:rsidRPr="00FF4B4B">
              <w:rPr>
                <w:b/>
              </w:rPr>
              <w:t xml:space="preserve">Kegiatan </w:t>
            </w:r>
          </w:p>
        </w:tc>
        <w:tc>
          <w:tcPr>
            <w:tcW w:w="312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14:paraId="410B1D09" w14:textId="77777777" w:rsidR="00BD4AB9" w:rsidRPr="00FF4B4B" w:rsidRDefault="00EB49FD">
            <w:pPr>
              <w:spacing w:after="0"/>
              <w:jc w:val="center"/>
              <w:rPr>
                <w:b/>
              </w:rPr>
            </w:pPr>
            <w:r w:rsidRPr="00FF4B4B">
              <w:rPr>
                <w:b/>
              </w:rPr>
              <w:t xml:space="preserve">Input </w:t>
            </w:r>
          </w:p>
        </w:tc>
        <w:tc>
          <w:tcPr>
            <w:tcW w:w="408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14:paraId="6265A82D" w14:textId="77777777" w:rsidR="00BD4AB9" w:rsidRPr="00FF4B4B" w:rsidRDefault="00EB49FD">
            <w:pPr>
              <w:spacing w:after="0"/>
              <w:jc w:val="center"/>
              <w:rPr>
                <w:b/>
              </w:rPr>
            </w:pPr>
            <w:r w:rsidRPr="00FF4B4B">
              <w:rPr>
                <w:b/>
              </w:rPr>
              <w:t xml:space="preserve">Proses </w:t>
            </w:r>
          </w:p>
        </w:tc>
        <w:tc>
          <w:tcPr>
            <w:tcW w:w="243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14:paraId="70F1B23E" w14:textId="77777777" w:rsidR="00BD4AB9" w:rsidRPr="00FF4B4B" w:rsidRDefault="00EB49FD">
            <w:pPr>
              <w:spacing w:after="0"/>
              <w:jc w:val="center"/>
              <w:rPr>
                <w:b/>
              </w:rPr>
            </w:pPr>
            <w:r w:rsidRPr="00FF4B4B">
              <w:rPr>
                <w:b/>
              </w:rPr>
              <w:t xml:space="preserve">Output </w:t>
            </w:r>
          </w:p>
        </w:tc>
        <w:tc>
          <w:tcPr>
            <w:tcW w:w="162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14:paraId="034FE3F2" w14:textId="77777777" w:rsidR="00BD4AB9" w:rsidRPr="00FF4B4B" w:rsidRDefault="00EB49FD">
            <w:pPr>
              <w:spacing w:after="0"/>
              <w:jc w:val="center"/>
              <w:rPr>
                <w:b/>
              </w:rPr>
            </w:pPr>
            <w:r w:rsidRPr="00FF4B4B">
              <w:rPr>
                <w:b/>
              </w:rPr>
              <w:t xml:space="preserve">Outcome </w:t>
            </w:r>
          </w:p>
        </w:tc>
      </w:tr>
      <w:tr w:rsidR="00BD4AB9" w:rsidRPr="00FF4B4B" w14:paraId="33445E53" w14:textId="77777777" w:rsidTr="00651809">
        <w:trPr>
          <w:trHeight w:val="300"/>
          <w:tblHeader/>
        </w:trPr>
        <w:tc>
          <w:tcPr>
            <w:tcW w:w="2685"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14:paraId="32753D47" w14:textId="77777777" w:rsidR="00BD4AB9" w:rsidRPr="00FF4B4B" w:rsidRDefault="00EB49FD">
            <w:pPr>
              <w:spacing w:after="0"/>
              <w:jc w:val="center"/>
              <w:rPr>
                <w:b/>
              </w:rPr>
            </w:pPr>
            <w:r w:rsidRPr="00FF4B4B">
              <w:rPr>
                <w:b/>
              </w:rPr>
              <w:t xml:space="preserve">1 </w:t>
            </w:r>
          </w:p>
        </w:tc>
        <w:tc>
          <w:tcPr>
            <w:tcW w:w="312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14:paraId="56BCA6B5" w14:textId="77777777" w:rsidR="00BD4AB9" w:rsidRPr="00FF4B4B" w:rsidRDefault="00EB49FD">
            <w:pPr>
              <w:spacing w:after="0"/>
              <w:jc w:val="center"/>
              <w:rPr>
                <w:b/>
              </w:rPr>
            </w:pPr>
            <w:r w:rsidRPr="00FF4B4B">
              <w:rPr>
                <w:b/>
              </w:rPr>
              <w:t xml:space="preserve">2 </w:t>
            </w:r>
          </w:p>
        </w:tc>
        <w:tc>
          <w:tcPr>
            <w:tcW w:w="408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14:paraId="1E544665" w14:textId="77777777" w:rsidR="00BD4AB9" w:rsidRPr="00FF4B4B" w:rsidRDefault="00EB49FD">
            <w:pPr>
              <w:spacing w:after="0"/>
              <w:jc w:val="center"/>
              <w:rPr>
                <w:b/>
              </w:rPr>
            </w:pPr>
            <w:r w:rsidRPr="00FF4B4B">
              <w:rPr>
                <w:b/>
              </w:rPr>
              <w:t xml:space="preserve">3 </w:t>
            </w:r>
          </w:p>
        </w:tc>
        <w:tc>
          <w:tcPr>
            <w:tcW w:w="243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14:paraId="221D65F6" w14:textId="77777777" w:rsidR="00BD4AB9" w:rsidRPr="00FF4B4B" w:rsidRDefault="00EB49FD">
            <w:pPr>
              <w:spacing w:after="0"/>
              <w:jc w:val="center"/>
              <w:rPr>
                <w:b/>
              </w:rPr>
            </w:pPr>
            <w:r w:rsidRPr="00FF4B4B">
              <w:rPr>
                <w:b/>
              </w:rPr>
              <w:t xml:space="preserve">4 </w:t>
            </w:r>
          </w:p>
        </w:tc>
        <w:tc>
          <w:tcPr>
            <w:tcW w:w="162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14:paraId="5CDD5CF7" w14:textId="77777777" w:rsidR="00BD4AB9" w:rsidRPr="00FF4B4B" w:rsidRDefault="00EB49FD">
            <w:pPr>
              <w:spacing w:after="0"/>
              <w:jc w:val="center"/>
              <w:rPr>
                <w:b/>
              </w:rPr>
            </w:pPr>
            <w:r w:rsidRPr="00FF4B4B">
              <w:rPr>
                <w:b/>
              </w:rPr>
              <w:t xml:space="preserve">5 </w:t>
            </w:r>
          </w:p>
        </w:tc>
      </w:tr>
      <w:tr w:rsidR="00BD4AB9" w:rsidRPr="00FF4B4B" w14:paraId="71B56446" w14:textId="77777777">
        <w:trPr>
          <w:trHeight w:val="300"/>
        </w:trPr>
        <w:tc>
          <w:tcPr>
            <w:tcW w:w="2685" w:type="dxa"/>
            <w:shd w:val="clear" w:color="auto" w:fill="auto"/>
            <w:tcMar>
              <w:top w:w="100" w:type="dxa"/>
              <w:left w:w="100" w:type="dxa"/>
              <w:bottom w:w="100" w:type="dxa"/>
              <w:right w:w="100" w:type="dxa"/>
            </w:tcMar>
          </w:tcPr>
          <w:p w14:paraId="60E373E3" w14:textId="77777777" w:rsidR="00BD4AB9" w:rsidRPr="00FF4B4B" w:rsidRDefault="00EB49FD">
            <w:pPr>
              <w:spacing w:after="0" w:line="240" w:lineRule="auto"/>
            </w:pPr>
            <w:r w:rsidRPr="00FF4B4B">
              <w:t xml:space="preserve">Kegiatan mewarnai gambar sayur dan buah </w:t>
            </w:r>
          </w:p>
        </w:tc>
        <w:tc>
          <w:tcPr>
            <w:tcW w:w="312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14:paraId="10E1AE39" w14:textId="77777777" w:rsidR="00BD4AB9" w:rsidRPr="00FF4B4B" w:rsidRDefault="00EB49FD">
            <w:pPr>
              <w:spacing w:after="0"/>
              <w:ind w:left="90" w:right="60"/>
            </w:pPr>
            <w:r w:rsidRPr="00FF4B4B">
              <w:rPr>
                <w:b/>
              </w:rPr>
              <w:t xml:space="preserve">Waktu: </w:t>
            </w:r>
            <w:r w:rsidRPr="00FF4B4B">
              <w:t>Desember 2022</w:t>
            </w:r>
          </w:p>
          <w:p w14:paraId="3CE5839E" w14:textId="77777777" w:rsidR="00BD4AB9" w:rsidRPr="00FF4B4B" w:rsidRDefault="00BD4AB9">
            <w:pPr>
              <w:spacing w:after="0"/>
              <w:ind w:left="90" w:right="60"/>
            </w:pPr>
          </w:p>
          <w:p w14:paraId="4BF7261B" w14:textId="77777777" w:rsidR="00BD4AB9" w:rsidRPr="00FF4B4B" w:rsidRDefault="00EB49FD">
            <w:pPr>
              <w:spacing w:after="0"/>
              <w:ind w:left="90" w:right="60"/>
              <w:rPr>
                <w:b/>
              </w:rPr>
            </w:pPr>
            <w:r w:rsidRPr="00FF4B4B">
              <w:rPr>
                <w:b/>
              </w:rPr>
              <w:t xml:space="preserve">Man: </w:t>
            </w:r>
          </w:p>
          <w:p w14:paraId="637DAE40" w14:textId="77777777" w:rsidR="00BD4AB9" w:rsidRPr="00FF4B4B" w:rsidRDefault="00EB49FD">
            <w:pPr>
              <w:spacing w:after="0"/>
              <w:ind w:left="90" w:right="60"/>
            </w:pPr>
            <w:r w:rsidRPr="00FF4B4B">
              <w:t>Mahasiswa jurusan gizi Poltekkes Jakarta II, Anak sekolah</w:t>
            </w:r>
          </w:p>
          <w:p w14:paraId="6792C249" w14:textId="77777777" w:rsidR="00BD4AB9" w:rsidRPr="00FF4B4B" w:rsidRDefault="00BD4AB9">
            <w:pPr>
              <w:spacing w:after="0"/>
              <w:ind w:left="90" w:right="60"/>
            </w:pPr>
          </w:p>
          <w:p w14:paraId="04346016" w14:textId="77777777" w:rsidR="00BD4AB9" w:rsidRPr="00FF4B4B" w:rsidRDefault="00EB49FD">
            <w:pPr>
              <w:spacing w:after="0"/>
              <w:ind w:left="90" w:right="60"/>
              <w:rPr>
                <w:b/>
              </w:rPr>
            </w:pPr>
            <w:r w:rsidRPr="00FF4B4B">
              <w:rPr>
                <w:b/>
              </w:rPr>
              <w:t xml:space="preserve">Material: </w:t>
            </w:r>
          </w:p>
          <w:p w14:paraId="6856DF3E" w14:textId="77777777" w:rsidR="00BD4AB9" w:rsidRPr="00FF4B4B" w:rsidRDefault="00EB49FD">
            <w:pPr>
              <w:spacing w:after="0"/>
              <w:ind w:left="90" w:right="60"/>
            </w:pPr>
            <w:r w:rsidRPr="00FF4B4B">
              <w:t>Alat menggambar dan mewarnai</w:t>
            </w:r>
          </w:p>
          <w:p w14:paraId="67BF30A7" w14:textId="77777777" w:rsidR="00BD4AB9" w:rsidRPr="00FF4B4B" w:rsidRDefault="00BD4AB9">
            <w:pPr>
              <w:spacing w:after="0"/>
              <w:ind w:left="90" w:right="60"/>
            </w:pPr>
          </w:p>
          <w:p w14:paraId="2CBA5C6C" w14:textId="77777777" w:rsidR="00BD4AB9" w:rsidRPr="00FF4B4B" w:rsidRDefault="00EB49FD">
            <w:pPr>
              <w:spacing w:after="0"/>
              <w:ind w:left="90" w:right="60"/>
              <w:rPr>
                <w:b/>
              </w:rPr>
            </w:pPr>
            <w:r w:rsidRPr="00FF4B4B">
              <w:rPr>
                <w:b/>
              </w:rPr>
              <w:t xml:space="preserve">Metode: </w:t>
            </w:r>
          </w:p>
          <w:p w14:paraId="04786857" w14:textId="77777777" w:rsidR="00BD4AB9" w:rsidRPr="00FF4B4B" w:rsidRDefault="00EB49FD">
            <w:pPr>
              <w:spacing w:after="0"/>
              <w:ind w:left="90" w:right="60"/>
            </w:pPr>
            <w:r w:rsidRPr="00FF4B4B">
              <w:t>Perlombaan</w:t>
            </w:r>
          </w:p>
          <w:p w14:paraId="1A478190" w14:textId="77777777" w:rsidR="00BD4AB9" w:rsidRPr="00FF4B4B" w:rsidRDefault="00BD4AB9">
            <w:pPr>
              <w:spacing w:after="0"/>
              <w:ind w:left="90" w:right="60"/>
            </w:pPr>
          </w:p>
          <w:p w14:paraId="44422E61" w14:textId="77777777" w:rsidR="00BD4AB9" w:rsidRPr="00FF4B4B" w:rsidRDefault="00EB49FD">
            <w:pPr>
              <w:spacing w:after="0"/>
              <w:ind w:left="90" w:right="60"/>
              <w:rPr>
                <w:b/>
              </w:rPr>
            </w:pPr>
            <w:r w:rsidRPr="00FF4B4B">
              <w:rPr>
                <w:b/>
              </w:rPr>
              <w:t xml:space="preserve">Money: </w:t>
            </w:r>
          </w:p>
          <w:p w14:paraId="39FA1A80" w14:textId="77777777" w:rsidR="00BD4AB9" w:rsidRPr="00FF4B4B" w:rsidRDefault="00EB49FD">
            <w:pPr>
              <w:spacing w:after="0"/>
              <w:ind w:left="90" w:right="60"/>
            </w:pPr>
            <w:r w:rsidRPr="00FF4B4B">
              <w:t>Hadiah pemenang</w:t>
            </w:r>
          </w:p>
          <w:p w14:paraId="4AD7837B" w14:textId="77777777" w:rsidR="00BD4AB9" w:rsidRPr="00FF4B4B" w:rsidRDefault="00BD4AB9">
            <w:pPr>
              <w:spacing w:after="0"/>
              <w:ind w:left="90" w:right="60"/>
            </w:pPr>
          </w:p>
          <w:p w14:paraId="48DBDD80" w14:textId="77777777" w:rsidR="00BD4AB9" w:rsidRPr="00FF4B4B" w:rsidRDefault="00EB49FD">
            <w:pPr>
              <w:spacing w:after="0"/>
              <w:ind w:left="90" w:right="60"/>
              <w:rPr>
                <w:b/>
              </w:rPr>
            </w:pPr>
            <w:r w:rsidRPr="00FF4B4B">
              <w:rPr>
                <w:b/>
              </w:rPr>
              <w:t xml:space="preserve">Market: </w:t>
            </w:r>
          </w:p>
          <w:p w14:paraId="35CD4CD8" w14:textId="77777777" w:rsidR="00BD4AB9" w:rsidRPr="00FF4B4B" w:rsidRDefault="00EB49FD">
            <w:pPr>
              <w:spacing w:after="0"/>
              <w:ind w:left="90" w:right="60"/>
            </w:pPr>
            <w:r w:rsidRPr="00FF4B4B">
              <w:t>Sasaran 10 orang anak sekolah</w:t>
            </w:r>
          </w:p>
        </w:tc>
        <w:tc>
          <w:tcPr>
            <w:tcW w:w="4080" w:type="dxa"/>
            <w:shd w:val="clear" w:color="auto" w:fill="auto"/>
            <w:tcMar>
              <w:top w:w="100" w:type="dxa"/>
              <w:left w:w="100" w:type="dxa"/>
              <w:bottom w:w="100" w:type="dxa"/>
              <w:right w:w="100" w:type="dxa"/>
            </w:tcMar>
          </w:tcPr>
          <w:p w14:paraId="2009D00A" w14:textId="77777777" w:rsidR="00BD4AB9" w:rsidRPr="00FF4B4B" w:rsidRDefault="00EB49FD">
            <w:pPr>
              <w:spacing w:after="0" w:line="240" w:lineRule="auto"/>
              <w:rPr>
                <w:b/>
              </w:rPr>
            </w:pPr>
            <w:r w:rsidRPr="00FF4B4B">
              <w:rPr>
                <w:b/>
              </w:rPr>
              <w:t>Persiapan</w:t>
            </w:r>
          </w:p>
          <w:p w14:paraId="337ED3BE" w14:textId="77777777" w:rsidR="00BD4AB9" w:rsidRPr="00FF4B4B" w:rsidRDefault="00EB49FD">
            <w:pPr>
              <w:numPr>
                <w:ilvl w:val="0"/>
                <w:numId w:val="25"/>
              </w:numPr>
              <w:spacing w:after="0" w:line="240" w:lineRule="auto"/>
              <w:ind w:left="360" w:hanging="270"/>
            </w:pPr>
            <w:r w:rsidRPr="00FF4B4B">
              <w:t>Menghubungi pihak sekolah untuk menentukan waktu dan tempat pelaksanaan lomba mewarna</w:t>
            </w:r>
          </w:p>
          <w:p w14:paraId="238DFE23" w14:textId="77777777" w:rsidR="00BD4AB9" w:rsidRPr="00FF4B4B" w:rsidRDefault="00EB49FD">
            <w:pPr>
              <w:numPr>
                <w:ilvl w:val="0"/>
                <w:numId w:val="25"/>
              </w:numPr>
              <w:spacing w:after="0" w:line="240" w:lineRule="auto"/>
              <w:ind w:left="360" w:hanging="270"/>
            </w:pPr>
            <w:r w:rsidRPr="00FF4B4B">
              <w:t>Menyiapkan alat menggambar dan mewarnai</w:t>
            </w:r>
          </w:p>
          <w:p w14:paraId="195B3D97" w14:textId="77777777" w:rsidR="00BD4AB9" w:rsidRPr="00FF4B4B" w:rsidRDefault="00BD4AB9">
            <w:pPr>
              <w:spacing w:after="0" w:line="240" w:lineRule="auto"/>
            </w:pPr>
          </w:p>
          <w:p w14:paraId="5C567829" w14:textId="77777777" w:rsidR="00BD4AB9" w:rsidRPr="00FF4B4B" w:rsidRDefault="00EB49FD">
            <w:pPr>
              <w:spacing w:after="0" w:line="240" w:lineRule="auto"/>
              <w:rPr>
                <w:b/>
              </w:rPr>
            </w:pPr>
            <w:r w:rsidRPr="00FF4B4B">
              <w:rPr>
                <w:b/>
              </w:rPr>
              <w:t>Pelaksanaan</w:t>
            </w:r>
          </w:p>
          <w:p w14:paraId="7C4CA079" w14:textId="77777777" w:rsidR="00BD4AB9" w:rsidRPr="00FF4B4B" w:rsidRDefault="00EB49FD">
            <w:pPr>
              <w:numPr>
                <w:ilvl w:val="0"/>
                <w:numId w:val="140"/>
              </w:numPr>
              <w:spacing w:after="0" w:line="240" w:lineRule="auto"/>
              <w:ind w:left="425"/>
            </w:pPr>
            <w:r w:rsidRPr="00FF4B4B">
              <w:t>Pembukaan</w:t>
            </w:r>
          </w:p>
          <w:p w14:paraId="22B52B29" w14:textId="77777777" w:rsidR="00BD4AB9" w:rsidRPr="00FF4B4B" w:rsidRDefault="00EB49FD">
            <w:pPr>
              <w:numPr>
                <w:ilvl w:val="0"/>
                <w:numId w:val="140"/>
              </w:numPr>
              <w:spacing w:after="0" w:line="240" w:lineRule="auto"/>
              <w:ind w:left="425"/>
            </w:pPr>
            <w:r w:rsidRPr="00FF4B4B">
              <w:t>Perlombaan</w:t>
            </w:r>
          </w:p>
          <w:p w14:paraId="1B457846" w14:textId="77777777" w:rsidR="00BD4AB9" w:rsidRPr="00FF4B4B" w:rsidRDefault="00EB49FD">
            <w:pPr>
              <w:numPr>
                <w:ilvl w:val="0"/>
                <w:numId w:val="140"/>
              </w:numPr>
              <w:spacing w:after="0" w:line="240" w:lineRule="auto"/>
              <w:ind w:left="425"/>
            </w:pPr>
            <w:r w:rsidRPr="00FF4B4B">
              <w:t>Menilai dan mengumumkan pemenang peserta lomba</w:t>
            </w:r>
          </w:p>
          <w:p w14:paraId="5323C7A1" w14:textId="77777777" w:rsidR="00BD4AB9" w:rsidRPr="00FF4B4B" w:rsidRDefault="00BD4AB9">
            <w:pPr>
              <w:spacing w:after="0" w:line="240" w:lineRule="auto"/>
              <w:ind w:left="720" w:hanging="360"/>
            </w:pPr>
          </w:p>
          <w:p w14:paraId="1EAE6027" w14:textId="77777777" w:rsidR="00BD4AB9" w:rsidRPr="00FF4B4B" w:rsidRDefault="00EB49FD">
            <w:pPr>
              <w:spacing w:after="0" w:line="240" w:lineRule="auto"/>
              <w:rPr>
                <w:b/>
              </w:rPr>
            </w:pPr>
            <w:r w:rsidRPr="00FF4B4B">
              <w:t>E</w:t>
            </w:r>
            <w:r w:rsidRPr="00FF4B4B">
              <w:rPr>
                <w:b/>
              </w:rPr>
              <w:t>valuasi</w:t>
            </w:r>
          </w:p>
          <w:p w14:paraId="22AB8AE4" w14:textId="77777777" w:rsidR="00BD4AB9" w:rsidRPr="00FF4B4B" w:rsidRDefault="00EB49FD">
            <w:pPr>
              <w:numPr>
                <w:ilvl w:val="0"/>
                <w:numId w:val="256"/>
              </w:numPr>
              <w:spacing w:after="0" w:line="240" w:lineRule="auto"/>
              <w:ind w:left="425"/>
            </w:pPr>
            <w:r w:rsidRPr="00FF4B4B">
              <w:t>Kreativitas peserta meningkat</w:t>
            </w:r>
          </w:p>
          <w:p w14:paraId="29FC14B0" w14:textId="77777777" w:rsidR="00BD4AB9" w:rsidRPr="00FF4B4B" w:rsidRDefault="00EB49FD">
            <w:pPr>
              <w:numPr>
                <w:ilvl w:val="0"/>
                <w:numId w:val="256"/>
              </w:numPr>
              <w:spacing w:after="0" w:line="240" w:lineRule="auto"/>
              <w:ind w:left="425"/>
            </w:pPr>
            <w:r w:rsidRPr="00FF4B4B">
              <w:t>Peserta mengetahui tentang sayur dan buah</w:t>
            </w:r>
          </w:p>
        </w:tc>
        <w:tc>
          <w:tcPr>
            <w:tcW w:w="243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14:paraId="46B25ED5" w14:textId="77777777" w:rsidR="00BD4AB9" w:rsidRPr="00FF4B4B" w:rsidRDefault="00EB49FD">
            <w:pPr>
              <w:spacing w:after="0"/>
              <w:ind w:left="90" w:right="90"/>
            </w:pPr>
            <w:r w:rsidRPr="00FF4B4B">
              <w:t>Peserta dapat mewarnai gambar sayur dan buah yang berpola gizi seimbang</w:t>
            </w:r>
          </w:p>
        </w:tc>
        <w:tc>
          <w:tcPr>
            <w:tcW w:w="162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14:paraId="43ECE260" w14:textId="77777777" w:rsidR="00BD4AB9" w:rsidRPr="00FF4B4B" w:rsidRDefault="00EB49FD">
            <w:pPr>
              <w:spacing w:after="0"/>
              <w:jc w:val="center"/>
            </w:pPr>
            <w:r w:rsidRPr="00FF4B4B">
              <w:t>Adanya juara</w:t>
            </w:r>
          </w:p>
        </w:tc>
      </w:tr>
    </w:tbl>
    <w:p w14:paraId="56D4C4BE" w14:textId="77777777" w:rsidR="00BD4AB9" w:rsidRPr="00FF4B4B" w:rsidRDefault="00BD4AB9" w:rsidP="00651809">
      <w:pPr>
        <w:spacing w:after="0"/>
        <w:jc w:val="left"/>
      </w:pPr>
    </w:p>
    <w:p w14:paraId="2F70CD23" w14:textId="77777777" w:rsidR="005559A5" w:rsidRPr="00FF4B4B" w:rsidRDefault="005559A5" w:rsidP="00651809">
      <w:pPr>
        <w:spacing w:after="0"/>
        <w:jc w:val="left"/>
      </w:pPr>
    </w:p>
    <w:p w14:paraId="157A857E" w14:textId="77777777" w:rsidR="005559A5" w:rsidRPr="00FF4B4B" w:rsidRDefault="005559A5" w:rsidP="00651809">
      <w:pPr>
        <w:spacing w:after="0"/>
        <w:jc w:val="left"/>
      </w:pPr>
    </w:p>
    <w:p w14:paraId="185FFB15" w14:textId="77777777" w:rsidR="005559A5" w:rsidRPr="00FF4B4B" w:rsidRDefault="005559A5" w:rsidP="00651809">
      <w:pPr>
        <w:spacing w:after="0"/>
        <w:jc w:val="left"/>
      </w:pPr>
    </w:p>
    <w:p w14:paraId="353012F8" w14:textId="77777777" w:rsidR="005559A5" w:rsidRPr="00FF4B4B" w:rsidRDefault="005559A5" w:rsidP="00651809">
      <w:pPr>
        <w:spacing w:after="0"/>
        <w:jc w:val="left"/>
      </w:pPr>
    </w:p>
    <w:p w14:paraId="57D40CFC" w14:textId="3990DCA5" w:rsidR="005559A5" w:rsidRPr="00FF4B4B" w:rsidRDefault="008111D8" w:rsidP="00C60B7C">
      <w:pPr>
        <w:spacing w:after="0" w:line="240" w:lineRule="auto"/>
        <w:jc w:val="left"/>
        <w:rPr>
          <w:lang w:eastAsia="en-US"/>
        </w:rPr>
      </w:pPr>
      <w:r w:rsidRPr="00FF4B4B">
        <w:rPr>
          <w:b/>
          <w:bCs/>
          <w:color w:val="000000"/>
          <w:lang w:eastAsia="en-US"/>
        </w:rPr>
        <w:t xml:space="preserve">Planning of Action (POA) Pendampingan </w:t>
      </w:r>
      <w:r w:rsidR="005559A5" w:rsidRPr="00FF4B4B">
        <w:rPr>
          <w:b/>
          <w:bCs/>
          <w:color w:val="000000"/>
          <w:lang w:eastAsia="en-US"/>
        </w:rPr>
        <w:t>Posyandu</w:t>
      </w:r>
    </w:p>
    <w:p w14:paraId="7D03109C" w14:textId="77777777" w:rsidR="005559A5" w:rsidRPr="00FF4B4B" w:rsidRDefault="005559A5" w:rsidP="005559A5">
      <w:pPr>
        <w:spacing w:after="0" w:line="240" w:lineRule="auto"/>
        <w:jc w:val="left"/>
        <w:rPr>
          <w:lang w:eastAsia="en-US"/>
        </w:rPr>
      </w:pPr>
    </w:p>
    <w:p w14:paraId="277AA99C" w14:textId="77777777" w:rsidR="008111D8" w:rsidRPr="00FF4B4B" w:rsidRDefault="008111D8" w:rsidP="008111D8">
      <w:pPr>
        <w:spacing w:after="0"/>
        <w:jc w:val="center"/>
        <w:rPr>
          <w:b/>
        </w:rPr>
      </w:pPr>
      <w:r w:rsidRPr="00FF4B4B">
        <w:rPr>
          <w:b/>
        </w:rPr>
        <w:t>POA INTERVENSI PANGAN - GIZI - KESEHATAN</w:t>
      </w:r>
    </w:p>
    <w:p w14:paraId="27C99BD7" w14:textId="70340490" w:rsidR="008111D8" w:rsidRPr="00FF4B4B" w:rsidRDefault="008111D8" w:rsidP="008111D8">
      <w:pPr>
        <w:spacing w:after="0"/>
        <w:jc w:val="center"/>
        <w:rPr>
          <w:b/>
        </w:rPr>
      </w:pPr>
      <w:r w:rsidRPr="00FF4B4B">
        <w:rPr>
          <w:b/>
        </w:rPr>
        <w:t>INTERVENSI/PROYEK/</w:t>
      </w:r>
      <w:proofErr w:type="gramStart"/>
      <w:r w:rsidRPr="00FF4B4B">
        <w:rPr>
          <w:b/>
        </w:rPr>
        <w:t>PROGRAM :</w:t>
      </w:r>
      <w:proofErr w:type="gramEnd"/>
      <w:r w:rsidRPr="00FF4B4B">
        <w:rPr>
          <w:b/>
        </w:rPr>
        <w:t xml:space="preserve"> Pendampingan Posyandu</w:t>
      </w:r>
    </w:p>
    <w:p w14:paraId="7C6C5C98" w14:textId="77777777" w:rsidR="008111D8" w:rsidRPr="00FF4B4B" w:rsidRDefault="008111D8" w:rsidP="008111D8">
      <w:pPr>
        <w:spacing w:after="0"/>
        <w:jc w:val="center"/>
        <w:rPr>
          <w:b/>
        </w:rPr>
      </w:pPr>
    </w:p>
    <w:p w14:paraId="3869ACB6" w14:textId="64293D16" w:rsidR="005559A5" w:rsidRPr="00FF4B4B" w:rsidRDefault="008111D8" w:rsidP="008111D8">
      <w:pPr>
        <w:spacing w:after="0" w:line="240" w:lineRule="auto"/>
        <w:jc w:val="left"/>
        <w:rPr>
          <w:lang w:eastAsia="en-US"/>
        </w:rPr>
      </w:pPr>
      <w:r w:rsidRPr="00FF4B4B">
        <w:t xml:space="preserve">Kelompok/ Judul </w:t>
      </w:r>
      <w:proofErr w:type="gramStart"/>
      <w:r w:rsidRPr="00FF4B4B">
        <w:t>Intervensi :</w:t>
      </w:r>
      <w:proofErr w:type="gramEnd"/>
      <w:r w:rsidRPr="00FF4B4B">
        <w:t xml:space="preserve"> PMBA</w:t>
      </w:r>
      <w:r w:rsidRPr="00FF4B4B">
        <w:tab/>
      </w:r>
      <w:r w:rsidRPr="00FF4B4B">
        <w:tab/>
      </w:r>
    </w:p>
    <w:tbl>
      <w:tblPr>
        <w:tblW w:w="0" w:type="auto"/>
        <w:jc w:val="center"/>
        <w:tblCellMar>
          <w:top w:w="15" w:type="dxa"/>
          <w:left w:w="15" w:type="dxa"/>
          <w:bottom w:w="15" w:type="dxa"/>
          <w:right w:w="15" w:type="dxa"/>
        </w:tblCellMar>
        <w:tblLook w:val="04A0" w:firstRow="1" w:lastRow="0" w:firstColumn="1" w:lastColumn="0" w:noHBand="0" w:noVBand="1"/>
      </w:tblPr>
      <w:tblGrid>
        <w:gridCol w:w="1242"/>
        <w:gridCol w:w="2089"/>
        <w:gridCol w:w="1191"/>
        <w:gridCol w:w="1826"/>
        <w:gridCol w:w="1128"/>
        <w:gridCol w:w="1208"/>
        <w:gridCol w:w="1191"/>
        <w:gridCol w:w="1071"/>
        <w:gridCol w:w="2033"/>
        <w:gridCol w:w="1179"/>
      </w:tblGrid>
      <w:tr w:rsidR="008111D8" w:rsidRPr="00FF4B4B" w14:paraId="7F55E5CF" w14:textId="77777777" w:rsidTr="008111D8">
        <w:trPr>
          <w:trHeight w:val="440"/>
          <w:tblHeader/>
          <w:jc w:val="center"/>
        </w:trPr>
        <w:tc>
          <w:tcPr>
            <w:tcW w:w="127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139177" w14:textId="1CB1736E" w:rsidR="005559A5" w:rsidRPr="00FF4B4B" w:rsidRDefault="008111D8" w:rsidP="005559A5">
            <w:pPr>
              <w:spacing w:after="0" w:line="240" w:lineRule="auto"/>
              <w:jc w:val="center"/>
              <w:rPr>
                <w:lang w:eastAsia="en-US"/>
              </w:rPr>
            </w:pPr>
            <w:r w:rsidRPr="00FF4B4B">
              <w:rPr>
                <w:b/>
                <w:bCs/>
                <w:color w:val="000000"/>
                <w:lang w:eastAsia="en-US"/>
              </w:rPr>
              <w:t>Deskripsi Intervens</w:t>
            </w:r>
            <w:r w:rsidR="005559A5" w:rsidRPr="00FF4B4B">
              <w:rPr>
                <w:b/>
                <w:bCs/>
                <w:color w:val="000000"/>
                <w:lang w:eastAsia="en-US"/>
              </w:rPr>
              <w:t>i</w:t>
            </w:r>
          </w:p>
        </w:tc>
        <w:tc>
          <w:tcPr>
            <w:tcW w:w="214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EC069C9" w14:textId="77777777" w:rsidR="005559A5" w:rsidRPr="00FF4B4B" w:rsidRDefault="005559A5" w:rsidP="005559A5">
            <w:pPr>
              <w:spacing w:after="0" w:line="240" w:lineRule="auto"/>
              <w:jc w:val="center"/>
              <w:rPr>
                <w:lang w:eastAsia="en-US"/>
              </w:rPr>
            </w:pPr>
            <w:r w:rsidRPr="00FF4B4B">
              <w:rPr>
                <w:b/>
                <w:bCs/>
                <w:color w:val="000000"/>
                <w:lang w:eastAsia="en-US"/>
              </w:rPr>
              <w:t>Tujuan Umum dan Khusus</w:t>
            </w:r>
          </w:p>
        </w:tc>
        <w:tc>
          <w:tcPr>
            <w:tcW w:w="1219"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A6F88C" w14:textId="77777777" w:rsidR="005559A5" w:rsidRPr="00FF4B4B" w:rsidRDefault="005559A5" w:rsidP="005559A5">
            <w:pPr>
              <w:spacing w:after="0" w:line="240" w:lineRule="auto"/>
              <w:jc w:val="center"/>
              <w:rPr>
                <w:lang w:eastAsia="en-US"/>
              </w:rPr>
            </w:pPr>
            <w:r w:rsidRPr="00FF4B4B">
              <w:rPr>
                <w:b/>
                <w:bCs/>
                <w:color w:val="000000"/>
                <w:lang w:eastAsia="en-US"/>
              </w:rPr>
              <w:t>Target dan Sasaran Langsung</w:t>
            </w:r>
          </w:p>
        </w:tc>
        <w:tc>
          <w:tcPr>
            <w:tcW w:w="2277"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99D2FF" w14:textId="77777777" w:rsidR="005559A5" w:rsidRPr="00FF4B4B" w:rsidRDefault="005559A5" w:rsidP="005559A5">
            <w:pPr>
              <w:spacing w:after="0" w:line="240" w:lineRule="auto"/>
              <w:jc w:val="center"/>
              <w:rPr>
                <w:lang w:eastAsia="en-US"/>
              </w:rPr>
            </w:pPr>
            <w:r w:rsidRPr="00FF4B4B">
              <w:rPr>
                <w:b/>
                <w:bCs/>
                <w:color w:val="000000"/>
                <w:lang w:eastAsia="en-US"/>
              </w:rPr>
              <w:t>Rincian Kegiatan</w:t>
            </w:r>
          </w:p>
        </w:tc>
        <w:tc>
          <w:tcPr>
            <w:tcW w:w="2059"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406D0E" w14:textId="77777777" w:rsidR="005559A5" w:rsidRPr="00FF4B4B" w:rsidRDefault="005559A5" w:rsidP="005559A5">
            <w:pPr>
              <w:spacing w:after="0" w:line="240" w:lineRule="auto"/>
              <w:jc w:val="center"/>
              <w:rPr>
                <w:lang w:eastAsia="en-US"/>
              </w:rPr>
            </w:pPr>
            <w:r w:rsidRPr="00FF4B4B">
              <w:rPr>
                <w:b/>
                <w:bCs/>
                <w:color w:val="000000"/>
                <w:lang w:eastAsia="en-US"/>
              </w:rPr>
              <w:t>Personil/Instansi Terkait</w:t>
            </w:r>
          </w:p>
        </w:tc>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A4ABEC" w14:textId="77777777" w:rsidR="005559A5" w:rsidRPr="00FF4B4B" w:rsidRDefault="005559A5" w:rsidP="005559A5">
            <w:pPr>
              <w:spacing w:after="0" w:line="240" w:lineRule="auto"/>
              <w:jc w:val="center"/>
              <w:rPr>
                <w:lang w:eastAsia="en-US"/>
              </w:rPr>
            </w:pPr>
            <w:r w:rsidRPr="00FF4B4B">
              <w:rPr>
                <w:b/>
                <w:bCs/>
                <w:color w:val="000000"/>
                <w:lang w:eastAsia="en-US"/>
              </w:rPr>
              <w:t>Tempat Kegiatan</w:t>
            </w:r>
          </w:p>
        </w:tc>
        <w:tc>
          <w:tcPr>
            <w:tcW w:w="1020"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643D8C" w14:textId="77777777" w:rsidR="005559A5" w:rsidRPr="00FF4B4B" w:rsidRDefault="005559A5" w:rsidP="005559A5">
            <w:pPr>
              <w:spacing w:after="0" w:line="240" w:lineRule="auto"/>
              <w:jc w:val="center"/>
              <w:rPr>
                <w:lang w:eastAsia="en-US"/>
              </w:rPr>
            </w:pPr>
            <w:r w:rsidRPr="00FF4B4B">
              <w:rPr>
                <w:b/>
                <w:bCs/>
                <w:color w:val="000000"/>
                <w:lang w:eastAsia="en-US"/>
              </w:rPr>
              <w:t>Waktu (Lama Kegiatan)</w:t>
            </w:r>
          </w:p>
        </w:tc>
        <w:tc>
          <w:tcPr>
            <w:tcW w:w="3290"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9A0246" w14:textId="77777777" w:rsidR="005559A5" w:rsidRPr="00FF4B4B" w:rsidRDefault="005559A5" w:rsidP="005559A5">
            <w:pPr>
              <w:spacing w:after="0" w:line="240" w:lineRule="auto"/>
              <w:jc w:val="center"/>
              <w:rPr>
                <w:lang w:eastAsia="en-US"/>
              </w:rPr>
            </w:pPr>
            <w:r w:rsidRPr="00FF4B4B">
              <w:rPr>
                <w:b/>
                <w:bCs/>
                <w:color w:val="000000"/>
                <w:lang w:eastAsia="en-US"/>
              </w:rPr>
              <w:t>Sumber Daya</w:t>
            </w:r>
          </w:p>
        </w:tc>
      </w:tr>
      <w:tr w:rsidR="008111D8" w:rsidRPr="00FF4B4B" w14:paraId="71624F32" w14:textId="77777777" w:rsidTr="008111D8">
        <w:trPr>
          <w:trHeight w:val="440"/>
          <w:tblHeader/>
          <w:jc w:val="center"/>
        </w:trPr>
        <w:tc>
          <w:tcPr>
            <w:tcW w:w="1272" w:type="dxa"/>
            <w:vMerge/>
            <w:tcBorders>
              <w:top w:val="single" w:sz="8" w:space="0" w:color="000000"/>
              <w:left w:val="single" w:sz="8" w:space="0" w:color="000000"/>
              <w:bottom w:val="single" w:sz="8" w:space="0" w:color="000000"/>
              <w:right w:val="single" w:sz="8" w:space="0" w:color="000000"/>
            </w:tcBorders>
            <w:vAlign w:val="center"/>
            <w:hideMark/>
          </w:tcPr>
          <w:p w14:paraId="1D5E20C0" w14:textId="77777777" w:rsidR="005559A5" w:rsidRPr="00FF4B4B" w:rsidRDefault="005559A5" w:rsidP="005559A5">
            <w:pPr>
              <w:spacing w:after="0" w:line="240" w:lineRule="auto"/>
              <w:jc w:val="left"/>
              <w:rPr>
                <w:lang w:eastAsia="en-US"/>
              </w:rPr>
            </w:pPr>
          </w:p>
        </w:tc>
        <w:tc>
          <w:tcPr>
            <w:tcW w:w="2142" w:type="dxa"/>
            <w:vMerge/>
            <w:tcBorders>
              <w:top w:val="single" w:sz="8" w:space="0" w:color="000000"/>
              <w:left w:val="single" w:sz="8" w:space="0" w:color="000000"/>
              <w:bottom w:val="single" w:sz="8" w:space="0" w:color="000000"/>
              <w:right w:val="single" w:sz="8" w:space="0" w:color="000000"/>
            </w:tcBorders>
            <w:vAlign w:val="center"/>
            <w:hideMark/>
          </w:tcPr>
          <w:p w14:paraId="3F1B2477" w14:textId="77777777" w:rsidR="005559A5" w:rsidRPr="00FF4B4B" w:rsidRDefault="005559A5" w:rsidP="005559A5">
            <w:pPr>
              <w:spacing w:after="0" w:line="240" w:lineRule="auto"/>
              <w:jc w:val="left"/>
              <w:rPr>
                <w:lang w:eastAsia="en-US"/>
              </w:rPr>
            </w:pPr>
          </w:p>
        </w:tc>
        <w:tc>
          <w:tcPr>
            <w:tcW w:w="1219" w:type="dxa"/>
            <w:vMerge/>
            <w:tcBorders>
              <w:top w:val="single" w:sz="8" w:space="0" w:color="000000"/>
              <w:left w:val="single" w:sz="8" w:space="0" w:color="000000"/>
              <w:bottom w:val="single" w:sz="8" w:space="0" w:color="000000"/>
              <w:right w:val="single" w:sz="8" w:space="0" w:color="000000"/>
            </w:tcBorders>
            <w:vAlign w:val="center"/>
            <w:hideMark/>
          </w:tcPr>
          <w:p w14:paraId="0F52C459" w14:textId="77777777" w:rsidR="005559A5" w:rsidRPr="00FF4B4B" w:rsidRDefault="005559A5" w:rsidP="005559A5">
            <w:pPr>
              <w:spacing w:after="0" w:line="240" w:lineRule="auto"/>
              <w:jc w:val="left"/>
              <w:rPr>
                <w:lang w:eastAsia="en-US"/>
              </w:rPr>
            </w:pPr>
          </w:p>
        </w:tc>
        <w:tc>
          <w:tcPr>
            <w:tcW w:w="2277" w:type="dxa"/>
            <w:vMerge/>
            <w:tcBorders>
              <w:top w:val="single" w:sz="8" w:space="0" w:color="000000"/>
              <w:left w:val="single" w:sz="8" w:space="0" w:color="000000"/>
              <w:bottom w:val="single" w:sz="8" w:space="0" w:color="000000"/>
              <w:right w:val="single" w:sz="8" w:space="0" w:color="000000"/>
            </w:tcBorders>
            <w:vAlign w:val="center"/>
            <w:hideMark/>
          </w:tcPr>
          <w:p w14:paraId="75433902" w14:textId="77777777" w:rsidR="005559A5" w:rsidRPr="00FF4B4B" w:rsidRDefault="005559A5" w:rsidP="005559A5">
            <w:pPr>
              <w:spacing w:after="0" w:line="240" w:lineRule="auto"/>
              <w:jc w:val="left"/>
              <w:rPr>
                <w:lang w:eastAsia="en-US"/>
              </w:rPr>
            </w:pPr>
          </w:p>
        </w:tc>
        <w:tc>
          <w:tcPr>
            <w:tcW w:w="9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EEF0826" w14:textId="77777777" w:rsidR="005559A5" w:rsidRPr="00FF4B4B" w:rsidRDefault="005559A5" w:rsidP="005559A5">
            <w:pPr>
              <w:spacing w:after="0" w:line="240" w:lineRule="auto"/>
              <w:jc w:val="center"/>
              <w:rPr>
                <w:lang w:eastAsia="en-US"/>
              </w:rPr>
            </w:pPr>
            <w:r w:rsidRPr="00FF4B4B">
              <w:rPr>
                <w:b/>
                <w:bCs/>
                <w:color w:val="000000"/>
                <w:lang w:eastAsia="en-US"/>
              </w:rPr>
              <w:t>Langsung</w:t>
            </w:r>
          </w:p>
        </w:tc>
        <w:tc>
          <w:tcPr>
            <w:tcW w:w="10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186E67" w14:textId="77777777" w:rsidR="005559A5" w:rsidRPr="00FF4B4B" w:rsidRDefault="005559A5" w:rsidP="005559A5">
            <w:pPr>
              <w:spacing w:after="0" w:line="240" w:lineRule="auto"/>
              <w:jc w:val="center"/>
              <w:rPr>
                <w:lang w:eastAsia="en-US"/>
              </w:rPr>
            </w:pPr>
            <w:r w:rsidRPr="00FF4B4B">
              <w:rPr>
                <w:b/>
                <w:bCs/>
                <w:color w:val="000000"/>
                <w:lang w:eastAsia="en-US"/>
              </w:rPr>
              <w:t>Pendukung</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B501BAA" w14:textId="77777777" w:rsidR="005559A5" w:rsidRPr="00FF4B4B" w:rsidRDefault="005559A5" w:rsidP="005559A5">
            <w:pPr>
              <w:spacing w:after="0" w:line="240" w:lineRule="auto"/>
              <w:jc w:val="left"/>
              <w:rPr>
                <w:lang w:eastAsia="en-US"/>
              </w:rPr>
            </w:pPr>
          </w:p>
        </w:tc>
        <w:tc>
          <w:tcPr>
            <w:tcW w:w="1020" w:type="dxa"/>
            <w:vMerge/>
            <w:tcBorders>
              <w:top w:val="single" w:sz="8" w:space="0" w:color="000000"/>
              <w:left w:val="single" w:sz="8" w:space="0" w:color="000000"/>
              <w:bottom w:val="single" w:sz="8" w:space="0" w:color="000000"/>
              <w:right w:val="single" w:sz="8" w:space="0" w:color="000000"/>
            </w:tcBorders>
            <w:vAlign w:val="center"/>
            <w:hideMark/>
          </w:tcPr>
          <w:p w14:paraId="4B423614" w14:textId="77777777" w:rsidR="005559A5" w:rsidRPr="00FF4B4B" w:rsidRDefault="005559A5" w:rsidP="005559A5">
            <w:pPr>
              <w:spacing w:after="0" w:line="240" w:lineRule="auto"/>
              <w:jc w:val="left"/>
              <w:rPr>
                <w:lang w:eastAsia="en-US"/>
              </w:rPr>
            </w:pPr>
          </w:p>
        </w:tc>
        <w:tc>
          <w:tcPr>
            <w:tcW w:w="175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2177B4" w14:textId="77777777" w:rsidR="005559A5" w:rsidRPr="00FF4B4B" w:rsidRDefault="005559A5" w:rsidP="005559A5">
            <w:pPr>
              <w:spacing w:after="0" w:line="240" w:lineRule="auto"/>
              <w:jc w:val="center"/>
              <w:rPr>
                <w:lang w:eastAsia="en-US"/>
              </w:rPr>
            </w:pPr>
            <w:r w:rsidRPr="00FF4B4B">
              <w:rPr>
                <w:b/>
                <w:bCs/>
                <w:color w:val="000000"/>
                <w:lang w:eastAsia="en-US"/>
              </w:rPr>
              <w:t>Jenis</w:t>
            </w:r>
          </w:p>
        </w:tc>
        <w:tc>
          <w:tcPr>
            <w:tcW w:w="15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FA1773" w14:textId="77777777" w:rsidR="005559A5" w:rsidRPr="00FF4B4B" w:rsidRDefault="005559A5" w:rsidP="005559A5">
            <w:pPr>
              <w:spacing w:after="0" w:line="240" w:lineRule="auto"/>
              <w:jc w:val="center"/>
              <w:rPr>
                <w:lang w:eastAsia="en-US"/>
              </w:rPr>
            </w:pPr>
            <w:r w:rsidRPr="00FF4B4B">
              <w:rPr>
                <w:b/>
                <w:bCs/>
                <w:color w:val="000000"/>
                <w:lang w:eastAsia="en-US"/>
              </w:rPr>
              <w:t>Asal</w:t>
            </w:r>
          </w:p>
        </w:tc>
      </w:tr>
      <w:tr w:rsidR="008111D8" w:rsidRPr="00FF4B4B" w14:paraId="455ACBBF" w14:textId="77777777" w:rsidTr="008111D8">
        <w:trPr>
          <w:tblHeader/>
          <w:jc w:val="center"/>
        </w:trPr>
        <w:tc>
          <w:tcPr>
            <w:tcW w:w="12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8528BF" w14:textId="77777777" w:rsidR="005559A5" w:rsidRPr="00FF4B4B" w:rsidRDefault="005559A5" w:rsidP="005559A5">
            <w:pPr>
              <w:spacing w:after="0" w:line="240" w:lineRule="auto"/>
              <w:jc w:val="center"/>
              <w:rPr>
                <w:lang w:eastAsia="en-US"/>
              </w:rPr>
            </w:pPr>
            <w:r w:rsidRPr="00FF4B4B">
              <w:rPr>
                <w:b/>
                <w:bCs/>
                <w:color w:val="000000"/>
                <w:lang w:eastAsia="en-US"/>
              </w:rPr>
              <w:t>1</w:t>
            </w:r>
          </w:p>
        </w:tc>
        <w:tc>
          <w:tcPr>
            <w:tcW w:w="21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7923B2" w14:textId="77777777" w:rsidR="005559A5" w:rsidRPr="00FF4B4B" w:rsidRDefault="005559A5" w:rsidP="005559A5">
            <w:pPr>
              <w:spacing w:after="0" w:line="240" w:lineRule="auto"/>
              <w:jc w:val="center"/>
              <w:rPr>
                <w:lang w:eastAsia="en-US"/>
              </w:rPr>
            </w:pPr>
            <w:r w:rsidRPr="00FF4B4B">
              <w:rPr>
                <w:b/>
                <w:bCs/>
                <w:color w:val="000000"/>
                <w:lang w:eastAsia="en-US"/>
              </w:rPr>
              <w:t>2</w:t>
            </w:r>
          </w:p>
        </w:tc>
        <w:tc>
          <w:tcPr>
            <w:tcW w:w="121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5B2440" w14:textId="77777777" w:rsidR="005559A5" w:rsidRPr="00FF4B4B" w:rsidRDefault="005559A5" w:rsidP="005559A5">
            <w:pPr>
              <w:spacing w:after="0" w:line="240" w:lineRule="auto"/>
              <w:jc w:val="center"/>
              <w:rPr>
                <w:lang w:eastAsia="en-US"/>
              </w:rPr>
            </w:pPr>
            <w:r w:rsidRPr="00FF4B4B">
              <w:rPr>
                <w:b/>
                <w:bCs/>
                <w:color w:val="000000"/>
                <w:lang w:eastAsia="en-US"/>
              </w:rPr>
              <w:t>3</w:t>
            </w:r>
          </w:p>
        </w:tc>
        <w:tc>
          <w:tcPr>
            <w:tcW w:w="2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8A9B1D" w14:textId="77777777" w:rsidR="005559A5" w:rsidRPr="00FF4B4B" w:rsidRDefault="005559A5" w:rsidP="005559A5">
            <w:pPr>
              <w:spacing w:after="0" w:line="240" w:lineRule="auto"/>
              <w:jc w:val="center"/>
              <w:rPr>
                <w:lang w:eastAsia="en-US"/>
              </w:rPr>
            </w:pPr>
            <w:r w:rsidRPr="00FF4B4B">
              <w:rPr>
                <w:b/>
                <w:bCs/>
                <w:color w:val="000000"/>
                <w:lang w:eastAsia="en-US"/>
              </w:rPr>
              <w:t>4</w:t>
            </w:r>
          </w:p>
        </w:tc>
        <w:tc>
          <w:tcPr>
            <w:tcW w:w="9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6DAF15" w14:textId="77777777" w:rsidR="005559A5" w:rsidRPr="00FF4B4B" w:rsidRDefault="005559A5" w:rsidP="005559A5">
            <w:pPr>
              <w:spacing w:after="0" w:line="240" w:lineRule="auto"/>
              <w:jc w:val="center"/>
              <w:rPr>
                <w:lang w:eastAsia="en-US"/>
              </w:rPr>
            </w:pPr>
            <w:r w:rsidRPr="00FF4B4B">
              <w:rPr>
                <w:b/>
                <w:bCs/>
                <w:color w:val="000000"/>
                <w:lang w:eastAsia="en-US"/>
              </w:rPr>
              <w:t>5</w:t>
            </w:r>
          </w:p>
        </w:tc>
        <w:tc>
          <w:tcPr>
            <w:tcW w:w="10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E282BC" w14:textId="77777777" w:rsidR="005559A5" w:rsidRPr="00FF4B4B" w:rsidRDefault="005559A5" w:rsidP="005559A5">
            <w:pPr>
              <w:spacing w:after="0" w:line="240" w:lineRule="auto"/>
              <w:jc w:val="center"/>
              <w:rPr>
                <w:lang w:eastAsia="en-US"/>
              </w:rPr>
            </w:pPr>
            <w:r w:rsidRPr="00FF4B4B">
              <w:rPr>
                <w:b/>
                <w:bCs/>
                <w:color w:val="000000"/>
                <w:lang w:eastAsia="en-US"/>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BE326C" w14:textId="77777777" w:rsidR="005559A5" w:rsidRPr="00FF4B4B" w:rsidRDefault="005559A5" w:rsidP="005559A5">
            <w:pPr>
              <w:spacing w:after="0" w:line="240" w:lineRule="auto"/>
              <w:jc w:val="center"/>
              <w:rPr>
                <w:lang w:eastAsia="en-US"/>
              </w:rPr>
            </w:pPr>
            <w:r w:rsidRPr="00FF4B4B">
              <w:rPr>
                <w:b/>
                <w:bCs/>
                <w:color w:val="000000"/>
                <w:lang w:eastAsia="en-US"/>
              </w:rPr>
              <w:t>7</w:t>
            </w:r>
          </w:p>
        </w:tc>
        <w:tc>
          <w:tcPr>
            <w:tcW w:w="10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A1480E" w14:textId="77777777" w:rsidR="005559A5" w:rsidRPr="00FF4B4B" w:rsidRDefault="005559A5" w:rsidP="005559A5">
            <w:pPr>
              <w:spacing w:after="0" w:line="240" w:lineRule="auto"/>
              <w:jc w:val="center"/>
              <w:rPr>
                <w:lang w:eastAsia="en-US"/>
              </w:rPr>
            </w:pPr>
            <w:r w:rsidRPr="00FF4B4B">
              <w:rPr>
                <w:b/>
                <w:bCs/>
                <w:color w:val="000000"/>
                <w:lang w:eastAsia="en-US"/>
              </w:rPr>
              <w:t>8</w:t>
            </w:r>
          </w:p>
        </w:tc>
        <w:tc>
          <w:tcPr>
            <w:tcW w:w="175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560D5E" w14:textId="77777777" w:rsidR="005559A5" w:rsidRPr="00FF4B4B" w:rsidRDefault="005559A5" w:rsidP="005559A5">
            <w:pPr>
              <w:spacing w:after="0" w:line="240" w:lineRule="auto"/>
              <w:jc w:val="center"/>
              <w:rPr>
                <w:lang w:eastAsia="en-US"/>
              </w:rPr>
            </w:pPr>
            <w:r w:rsidRPr="00FF4B4B">
              <w:rPr>
                <w:b/>
                <w:bCs/>
                <w:color w:val="000000"/>
                <w:lang w:eastAsia="en-US"/>
              </w:rPr>
              <w:t>9</w:t>
            </w:r>
          </w:p>
        </w:tc>
        <w:tc>
          <w:tcPr>
            <w:tcW w:w="15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4B7F2E" w14:textId="77777777" w:rsidR="005559A5" w:rsidRPr="00FF4B4B" w:rsidRDefault="005559A5" w:rsidP="005559A5">
            <w:pPr>
              <w:spacing w:after="0" w:line="240" w:lineRule="auto"/>
              <w:jc w:val="center"/>
              <w:rPr>
                <w:lang w:eastAsia="en-US"/>
              </w:rPr>
            </w:pPr>
            <w:r w:rsidRPr="00FF4B4B">
              <w:rPr>
                <w:b/>
                <w:bCs/>
                <w:color w:val="000000"/>
                <w:lang w:eastAsia="en-US"/>
              </w:rPr>
              <w:t>10</w:t>
            </w:r>
          </w:p>
        </w:tc>
      </w:tr>
      <w:tr w:rsidR="008111D8" w:rsidRPr="00FF4B4B" w14:paraId="66C75442" w14:textId="77777777" w:rsidTr="008111D8">
        <w:trPr>
          <w:jc w:val="center"/>
        </w:trPr>
        <w:tc>
          <w:tcPr>
            <w:tcW w:w="12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473587" w14:textId="77777777" w:rsidR="005559A5" w:rsidRPr="00FF4B4B" w:rsidRDefault="005559A5" w:rsidP="005559A5">
            <w:pPr>
              <w:spacing w:after="0" w:line="240" w:lineRule="auto"/>
              <w:jc w:val="left"/>
              <w:rPr>
                <w:lang w:eastAsia="en-US"/>
              </w:rPr>
            </w:pPr>
            <w:r w:rsidRPr="00FF4B4B">
              <w:rPr>
                <w:color w:val="000000"/>
                <w:lang w:eastAsia="en-US"/>
              </w:rPr>
              <w:t xml:space="preserve">Kegiatan ini untuk memberikan pelatihan dan pengetahuan kepada kader dan seluruh masyarakat tentang pelaksanaan posyandu </w:t>
            </w:r>
            <w:r w:rsidRPr="00FF4B4B">
              <w:rPr>
                <w:color w:val="000000"/>
                <w:lang w:eastAsia="en-US"/>
              </w:rPr>
              <w:lastRenderedPageBreak/>
              <w:t>yang baik di Kec Leuwiliang, Bogor.</w:t>
            </w:r>
          </w:p>
        </w:tc>
        <w:tc>
          <w:tcPr>
            <w:tcW w:w="21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DD5F67" w14:textId="77777777" w:rsidR="005559A5" w:rsidRPr="00FF4B4B" w:rsidRDefault="005559A5" w:rsidP="005559A5">
            <w:pPr>
              <w:spacing w:after="0" w:line="240" w:lineRule="auto"/>
              <w:jc w:val="left"/>
              <w:rPr>
                <w:lang w:eastAsia="en-US"/>
              </w:rPr>
            </w:pPr>
            <w:r w:rsidRPr="00FF4B4B">
              <w:rPr>
                <w:b/>
                <w:bCs/>
                <w:color w:val="000000"/>
                <w:lang w:eastAsia="en-US"/>
              </w:rPr>
              <w:lastRenderedPageBreak/>
              <w:t xml:space="preserve">Tujuan umum: </w:t>
            </w:r>
            <w:r w:rsidRPr="00FF4B4B">
              <w:rPr>
                <w:color w:val="000000"/>
                <w:lang w:eastAsia="en-US"/>
              </w:rPr>
              <w:t>Untuk Memberikan informasi/pengetahuan kepada kader posyandu mengenai materi antropometri, pengisian KMS dan SKDN.</w:t>
            </w:r>
          </w:p>
          <w:p w14:paraId="74A1A059" w14:textId="77777777" w:rsidR="005559A5" w:rsidRPr="00FF4B4B" w:rsidRDefault="005559A5" w:rsidP="005559A5">
            <w:pPr>
              <w:spacing w:after="0" w:line="240" w:lineRule="auto"/>
              <w:jc w:val="left"/>
              <w:rPr>
                <w:lang w:eastAsia="en-US"/>
              </w:rPr>
            </w:pPr>
          </w:p>
          <w:p w14:paraId="77915D6E" w14:textId="77777777" w:rsidR="005559A5" w:rsidRPr="00FF4B4B" w:rsidRDefault="005559A5" w:rsidP="005559A5">
            <w:pPr>
              <w:spacing w:after="0" w:line="240" w:lineRule="auto"/>
              <w:jc w:val="left"/>
              <w:rPr>
                <w:lang w:eastAsia="en-US"/>
              </w:rPr>
            </w:pPr>
            <w:r w:rsidRPr="00FF4B4B">
              <w:rPr>
                <w:b/>
                <w:bCs/>
                <w:color w:val="000000"/>
                <w:lang w:eastAsia="en-US"/>
              </w:rPr>
              <w:t>Tujuan khusus:</w:t>
            </w:r>
          </w:p>
          <w:p w14:paraId="1EBA42C5" w14:textId="77777777" w:rsidR="005559A5" w:rsidRPr="00FF4B4B" w:rsidRDefault="005559A5" w:rsidP="005559A5">
            <w:pPr>
              <w:numPr>
                <w:ilvl w:val="0"/>
                <w:numId w:val="358"/>
              </w:numPr>
              <w:spacing w:after="0" w:line="240" w:lineRule="auto"/>
              <w:ind w:left="360"/>
              <w:jc w:val="left"/>
              <w:textAlignment w:val="baseline"/>
              <w:rPr>
                <w:color w:val="000000"/>
                <w:lang w:eastAsia="en-US"/>
              </w:rPr>
            </w:pPr>
            <w:r w:rsidRPr="00FF4B4B">
              <w:rPr>
                <w:color w:val="000000"/>
                <w:lang w:eastAsia="en-US"/>
              </w:rPr>
              <w:t>Menjelaskan tentang kegiatan Posyandu</w:t>
            </w:r>
          </w:p>
          <w:p w14:paraId="6AA03224" w14:textId="77777777" w:rsidR="005559A5" w:rsidRPr="00FF4B4B" w:rsidRDefault="005559A5" w:rsidP="005559A5">
            <w:pPr>
              <w:numPr>
                <w:ilvl w:val="0"/>
                <w:numId w:val="358"/>
              </w:numPr>
              <w:spacing w:after="0" w:line="240" w:lineRule="auto"/>
              <w:ind w:left="360"/>
              <w:jc w:val="left"/>
              <w:textAlignment w:val="baseline"/>
              <w:rPr>
                <w:color w:val="000000"/>
                <w:lang w:eastAsia="en-US"/>
              </w:rPr>
            </w:pPr>
            <w:r w:rsidRPr="00FF4B4B">
              <w:rPr>
                <w:color w:val="000000"/>
                <w:lang w:eastAsia="en-US"/>
              </w:rPr>
              <w:lastRenderedPageBreak/>
              <w:t>Meningkatkan pengetahuan kader mengenai pengukuran antopometri, pengisian KMS, dan SKDN</w:t>
            </w:r>
          </w:p>
          <w:p w14:paraId="1EB08039" w14:textId="77777777" w:rsidR="005559A5" w:rsidRPr="00FF4B4B" w:rsidRDefault="005559A5" w:rsidP="005559A5">
            <w:pPr>
              <w:numPr>
                <w:ilvl w:val="0"/>
                <w:numId w:val="358"/>
              </w:numPr>
              <w:spacing w:after="0" w:line="240" w:lineRule="auto"/>
              <w:ind w:left="360"/>
              <w:jc w:val="left"/>
              <w:textAlignment w:val="baseline"/>
              <w:rPr>
                <w:color w:val="000000"/>
                <w:lang w:eastAsia="en-US"/>
              </w:rPr>
            </w:pPr>
            <w:r w:rsidRPr="00FF4B4B">
              <w:rPr>
                <w:color w:val="000000"/>
                <w:lang w:eastAsia="en-US"/>
              </w:rPr>
              <w:t>Menjelaskan prosedur pelaksanaan posyandu</w:t>
            </w:r>
          </w:p>
          <w:p w14:paraId="7433C8D2" w14:textId="77777777" w:rsidR="005559A5" w:rsidRPr="00FF4B4B" w:rsidRDefault="005559A5" w:rsidP="005559A5">
            <w:pPr>
              <w:numPr>
                <w:ilvl w:val="0"/>
                <w:numId w:val="358"/>
              </w:numPr>
              <w:spacing w:after="0" w:line="240" w:lineRule="auto"/>
              <w:ind w:left="360"/>
              <w:jc w:val="left"/>
              <w:textAlignment w:val="baseline"/>
              <w:rPr>
                <w:color w:val="000000"/>
                <w:lang w:eastAsia="en-US"/>
              </w:rPr>
            </w:pPr>
            <w:r w:rsidRPr="00FF4B4B">
              <w:rPr>
                <w:color w:val="000000"/>
                <w:shd w:val="clear" w:color="auto" w:fill="FFFFFF"/>
                <w:lang w:eastAsia="en-US"/>
              </w:rPr>
              <w:t>Meningkatkan partisipasi aktif kader</w:t>
            </w:r>
          </w:p>
          <w:p w14:paraId="01AC1063" w14:textId="77777777" w:rsidR="005559A5" w:rsidRPr="00FF4B4B" w:rsidRDefault="005559A5" w:rsidP="005559A5">
            <w:pPr>
              <w:numPr>
                <w:ilvl w:val="0"/>
                <w:numId w:val="358"/>
              </w:numPr>
              <w:spacing w:after="0" w:line="240" w:lineRule="auto"/>
              <w:ind w:left="360"/>
              <w:jc w:val="left"/>
              <w:textAlignment w:val="baseline"/>
              <w:rPr>
                <w:color w:val="000000"/>
                <w:lang w:eastAsia="en-US"/>
              </w:rPr>
            </w:pPr>
            <w:r w:rsidRPr="00FF4B4B">
              <w:rPr>
                <w:color w:val="000000"/>
                <w:shd w:val="clear" w:color="auto" w:fill="FFFFFF"/>
                <w:lang w:eastAsia="en-US"/>
              </w:rPr>
              <w:t>Meningkatkan minat kader dalam melaksanakan kegiatan posyandu</w:t>
            </w:r>
          </w:p>
        </w:tc>
        <w:tc>
          <w:tcPr>
            <w:tcW w:w="121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FD4F40" w14:textId="77777777" w:rsidR="005559A5" w:rsidRPr="00FF4B4B" w:rsidRDefault="005559A5" w:rsidP="005559A5">
            <w:pPr>
              <w:spacing w:after="0" w:line="240" w:lineRule="auto"/>
              <w:jc w:val="left"/>
              <w:rPr>
                <w:lang w:eastAsia="en-US"/>
              </w:rPr>
            </w:pPr>
            <w:r w:rsidRPr="00FF4B4B">
              <w:rPr>
                <w:b/>
                <w:bCs/>
                <w:color w:val="000000"/>
                <w:lang w:eastAsia="en-US"/>
              </w:rPr>
              <w:lastRenderedPageBreak/>
              <w:t>Target : </w:t>
            </w:r>
          </w:p>
          <w:p w14:paraId="50D62750" w14:textId="77777777" w:rsidR="005559A5" w:rsidRPr="00FF4B4B" w:rsidRDefault="005559A5" w:rsidP="005559A5">
            <w:pPr>
              <w:spacing w:after="0" w:line="240" w:lineRule="auto"/>
              <w:jc w:val="left"/>
              <w:rPr>
                <w:lang w:eastAsia="en-US"/>
              </w:rPr>
            </w:pPr>
            <w:proofErr w:type="gramStart"/>
            <w:r w:rsidRPr="00FF4B4B">
              <w:rPr>
                <w:color w:val="000000"/>
                <w:lang w:eastAsia="en-US"/>
              </w:rPr>
              <w:t>15 orang (Ibu Hamil dan Balita di Kec.</w:t>
            </w:r>
            <w:proofErr w:type="gramEnd"/>
            <w:r w:rsidRPr="00FF4B4B">
              <w:rPr>
                <w:color w:val="000000"/>
                <w:lang w:eastAsia="en-US"/>
              </w:rPr>
              <w:t xml:space="preserve"> Leuwiliang, Bogor)</w:t>
            </w:r>
          </w:p>
          <w:p w14:paraId="42AF0978" w14:textId="77777777" w:rsidR="005559A5" w:rsidRPr="00FF4B4B" w:rsidRDefault="005559A5" w:rsidP="005559A5">
            <w:pPr>
              <w:spacing w:after="0" w:line="240" w:lineRule="auto"/>
              <w:jc w:val="left"/>
              <w:rPr>
                <w:lang w:eastAsia="en-US"/>
              </w:rPr>
            </w:pPr>
          </w:p>
        </w:tc>
        <w:tc>
          <w:tcPr>
            <w:tcW w:w="2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0B1F87" w14:textId="77777777" w:rsidR="005559A5" w:rsidRPr="00FF4B4B" w:rsidRDefault="005559A5" w:rsidP="005559A5">
            <w:pPr>
              <w:spacing w:after="0" w:line="240" w:lineRule="auto"/>
              <w:jc w:val="left"/>
              <w:rPr>
                <w:lang w:eastAsia="en-US"/>
              </w:rPr>
            </w:pPr>
            <w:r w:rsidRPr="00FF4B4B">
              <w:rPr>
                <w:b/>
                <w:bCs/>
                <w:color w:val="000000"/>
                <w:lang w:eastAsia="en-US"/>
              </w:rPr>
              <w:t>Persiapan: </w:t>
            </w:r>
          </w:p>
          <w:p w14:paraId="55C55D33" w14:textId="77777777" w:rsidR="005559A5" w:rsidRPr="00FF4B4B" w:rsidRDefault="005559A5" w:rsidP="005559A5">
            <w:pPr>
              <w:numPr>
                <w:ilvl w:val="0"/>
                <w:numId w:val="359"/>
              </w:numPr>
              <w:spacing w:after="0" w:line="240" w:lineRule="auto"/>
              <w:ind w:left="360"/>
              <w:jc w:val="left"/>
              <w:textAlignment w:val="baseline"/>
              <w:rPr>
                <w:color w:val="000000"/>
                <w:lang w:eastAsia="en-US"/>
              </w:rPr>
            </w:pPr>
            <w:r w:rsidRPr="00FF4B4B">
              <w:rPr>
                <w:color w:val="000000"/>
                <w:lang w:eastAsia="en-US"/>
              </w:rPr>
              <w:t>Menyiapkan tempat, sarana dan prasarana</w:t>
            </w:r>
          </w:p>
          <w:p w14:paraId="0F956198" w14:textId="77777777" w:rsidR="005559A5" w:rsidRPr="00FF4B4B" w:rsidRDefault="005559A5" w:rsidP="005559A5">
            <w:pPr>
              <w:numPr>
                <w:ilvl w:val="0"/>
                <w:numId w:val="359"/>
              </w:numPr>
              <w:spacing w:after="0" w:line="240" w:lineRule="auto"/>
              <w:ind w:left="360"/>
              <w:jc w:val="left"/>
              <w:textAlignment w:val="baseline"/>
              <w:rPr>
                <w:color w:val="000000"/>
                <w:lang w:eastAsia="en-US"/>
              </w:rPr>
            </w:pPr>
            <w:r w:rsidRPr="00FF4B4B">
              <w:rPr>
                <w:color w:val="000000"/>
                <w:lang w:eastAsia="en-US"/>
              </w:rPr>
              <w:t>Menyiapkan undangan untuk kader posyandu di Kec Leuwiliang, Bogor. </w:t>
            </w:r>
          </w:p>
          <w:p w14:paraId="70CDC58E" w14:textId="3D7492BF" w:rsidR="005559A5" w:rsidRPr="00FF4B4B" w:rsidRDefault="005559A5" w:rsidP="005559A5">
            <w:pPr>
              <w:numPr>
                <w:ilvl w:val="0"/>
                <w:numId w:val="359"/>
              </w:numPr>
              <w:spacing w:after="0" w:line="240" w:lineRule="auto"/>
              <w:ind w:left="360"/>
              <w:jc w:val="left"/>
              <w:textAlignment w:val="baseline"/>
              <w:rPr>
                <w:color w:val="000000"/>
                <w:lang w:eastAsia="en-US"/>
              </w:rPr>
            </w:pPr>
            <w:r w:rsidRPr="00FF4B4B">
              <w:rPr>
                <w:color w:val="000000"/>
                <w:lang w:eastAsia="en-US"/>
              </w:rPr>
              <w:t>Me</w:t>
            </w:r>
            <w:r w:rsidR="003A781A">
              <w:rPr>
                <w:color w:val="000000"/>
                <w:lang w:eastAsia="en-US"/>
              </w:rPr>
              <w:t xml:space="preserve">nyiapkan materi penyuluhan, </w:t>
            </w:r>
            <w:r w:rsidRPr="00FF4B4B">
              <w:rPr>
                <w:color w:val="000000"/>
                <w:lang w:eastAsia="en-US"/>
              </w:rPr>
              <w:lastRenderedPageBreak/>
              <w:t>media, soal pre test post test, umpan balik</w:t>
            </w:r>
          </w:p>
          <w:p w14:paraId="2120C16A" w14:textId="77777777" w:rsidR="005559A5" w:rsidRPr="00FF4B4B" w:rsidRDefault="005559A5" w:rsidP="005559A5">
            <w:pPr>
              <w:numPr>
                <w:ilvl w:val="0"/>
                <w:numId w:val="359"/>
              </w:numPr>
              <w:spacing w:after="0" w:line="240" w:lineRule="auto"/>
              <w:ind w:left="360"/>
              <w:jc w:val="left"/>
              <w:textAlignment w:val="baseline"/>
              <w:rPr>
                <w:color w:val="000000"/>
                <w:lang w:eastAsia="en-US"/>
              </w:rPr>
            </w:pPr>
            <w:r w:rsidRPr="00FF4B4B">
              <w:rPr>
                <w:color w:val="000000"/>
                <w:lang w:eastAsia="en-US"/>
              </w:rPr>
              <w:t>Menyiapkan presensi. </w:t>
            </w:r>
          </w:p>
          <w:p w14:paraId="00A8B77C" w14:textId="77777777" w:rsidR="005559A5" w:rsidRPr="00FF4B4B" w:rsidRDefault="005559A5" w:rsidP="005559A5">
            <w:pPr>
              <w:spacing w:after="0" w:line="240" w:lineRule="auto"/>
              <w:jc w:val="left"/>
              <w:rPr>
                <w:lang w:eastAsia="en-US"/>
              </w:rPr>
            </w:pPr>
          </w:p>
          <w:p w14:paraId="6393B775" w14:textId="77777777" w:rsidR="005559A5" w:rsidRPr="00FF4B4B" w:rsidRDefault="005559A5" w:rsidP="005559A5">
            <w:pPr>
              <w:spacing w:after="0" w:line="240" w:lineRule="auto"/>
              <w:jc w:val="left"/>
              <w:rPr>
                <w:lang w:eastAsia="en-US"/>
              </w:rPr>
            </w:pPr>
            <w:r w:rsidRPr="00FF4B4B">
              <w:rPr>
                <w:b/>
                <w:bCs/>
                <w:color w:val="000000"/>
                <w:lang w:eastAsia="en-US"/>
              </w:rPr>
              <w:t>Pelaksanaan: </w:t>
            </w:r>
          </w:p>
          <w:p w14:paraId="34F1F22D" w14:textId="77777777" w:rsidR="005559A5" w:rsidRPr="00FF4B4B" w:rsidRDefault="005559A5" w:rsidP="005559A5">
            <w:pPr>
              <w:numPr>
                <w:ilvl w:val="0"/>
                <w:numId w:val="360"/>
              </w:numPr>
              <w:spacing w:after="0" w:line="240" w:lineRule="auto"/>
              <w:ind w:left="360"/>
              <w:jc w:val="left"/>
              <w:textAlignment w:val="baseline"/>
              <w:rPr>
                <w:color w:val="000000"/>
                <w:lang w:eastAsia="en-US"/>
              </w:rPr>
            </w:pPr>
            <w:r w:rsidRPr="00FF4B4B">
              <w:rPr>
                <w:color w:val="000000"/>
                <w:lang w:eastAsia="en-US"/>
              </w:rPr>
              <w:t>Registrasi kehadiran</w:t>
            </w:r>
          </w:p>
          <w:p w14:paraId="40E47227" w14:textId="77777777" w:rsidR="005559A5" w:rsidRPr="00FF4B4B" w:rsidRDefault="005559A5" w:rsidP="005559A5">
            <w:pPr>
              <w:numPr>
                <w:ilvl w:val="0"/>
                <w:numId w:val="360"/>
              </w:numPr>
              <w:spacing w:after="0" w:line="240" w:lineRule="auto"/>
              <w:ind w:left="360"/>
              <w:jc w:val="left"/>
              <w:textAlignment w:val="baseline"/>
              <w:rPr>
                <w:color w:val="000000"/>
                <w:lang w:eastAsia="en-US"/>
              </w:rPr>
            </w:pPr>
            <w:r w:rsidRPr="00FF4B4B">
              <w:rPr>
                <w:color w:val="000000"/>
                <w:lang w:eastAsia="en-US"/>
              </w:rPr>
              <w:t>Pembukaan </w:t>
            </w:r>
          </w:p>
          <w:p w14:paraId="16FC18CA" w14:textId="77777777" w:rsidR="005559A5" w:rsidRPr="00FF4B4B" w:rsidRDefault="005559A5" w:rsidP="005559A5">
            <w:pPr>
              <w:numPr>
                <w:ilvl w:val="0"/>
                <w:numId w:val="360"/>
              </w:numPr>
              <w:spacing w:after="0" w:line="240" w:lineRule="auto"/>
              <w:ind w:left="360"/>
              <w:jc w:val="left"/>
              <w:textAlignment w:val="baseline"/>
              <w:rPr>
                <w:color w:val="000000"/>
                <w:lang w:eastAsia="en-US"/>
              </w:rPr>
            </w:pPr>
            <w:r w:rsidRPr="00FF4B4B">
              <w:rPr>
                <w:color w:val="000000"/>
                <w:shd w:val="clear" w:color="auto" w:fill="FFFFFF"/>
                <w:lang w:eastAsia="en-US"/>
              </w:rPr>
              <w:t>Penjelasan materi pengukuran antropometri, pengisian KMS dan SKDN</w:t>
            </w:r>
          </w:p>
          <w:p w14:paraId="604FAFF5" w14:textId="77777777" w:rsidR="005559A5" w:rsidRPr="00FF4B4B" w:rsidRDefault="005559A5" w:rsidP="005559A5">
            <w:pPr>
              <w:numPr>
                <w:ilvl w:val="0"/>
                <w:numId w:val="360"/>
              </w:numPr>
              <w:spacing w:after="0" w:line="240" w:lineRule="auto"/>
              <w:ind w:left="360"/>
              <w:jc w:val="left"/>
              <w:textAlignment w:val="baseline"/>
              <w:rPr>
                <w:color w:val="000000"/>
                <w:lang w:eastAsia="en-US"/>
              </w:rPr>
            </w:pPr>
            <w:r w:rsidRPr="00FF4B4B">
              <w:rPr>
                <w:color w:val="000000"/>
                <w:shd w:val="clear" w:color="auto" w:fill="FFFFFF"/>
                <w:lang w:eastAsia="en-US"/>
              </w:rPr>
              <w:t xml:space="preserve">Mempraktikkan cara pengukuran antropometri, pengisian KMS dan </w:t>
            </w:r>
            <w:r w:rsidRPr="00FF4B4B">
              <w:rPr>
                <w:color w:val="000000"/>
                <w:shd w:val="clear" w:color="auto" w:fill="FFFFFF"/>
                <w:lang w:eastAsia="en-US"/>
              </w:rPr>
              <w:lastRenderedPageBreak/>
              <w:t>SKDN</w:t>
            </w:r>
          </w:p>
          <w:p w14:paraId="6C1E3B25" w14:textId="77777777" w:rsidR="005559A5" w:rsidRPr="00FF4B4B" w:rsidRDefault="005559A5" w:rsidP="005559A5">
            <w:pPr>
              <w:numPr>
                <w:ilvl w:val="0"/>
                <w:numId w:val="360"/>
              </w:numPr>
              <w:spacing w:after="0" w:line="240" w:lineRule="auto"/>
              <w:ind w:left="360"/>
              <w:jc w:val="left"/>
              <w:textAlignment w:val="baseline"/>
              <w:rPr>
                <w:color w:val="000000"/>
                <w:lang w:eastAsia="en-US"/>
              </w:rPr>
            </w:pPr>
            <w:r w:rsidRPr="00FF4B4B">
              <w:rPr>
                <w:color w:val="000000"/>
                <w:lang w:eastAsia="en-US"/>
              </w:rPr>
              <w:t>Diskusi dan tanya Jawab</w:t>
            </w:r>
          </w:p>
          <w:p w14:paraId="5ECFDEEB" w14:textId="77777777" w:rsidR="005559A5" w:rsidRPr="00FF4B4B" w:rsidRDefault="005559A5" w:rsidP="005559A5">
            <w:pPr>
              <w:numPr>
                <w:ilvl w:val="0"/>
                <w:numId w:val="360"/>
              </w:numPr>
              <w:spacing w:after="0" w:line="240" w:lineRule="auto"/>
              <w:ind w:left="360"/>
              <w:jc w:val="left"/>
              <w:textAlignment w:val="baseline"/>
              <w:rPr>
                <w:color w:val="000000"/>
                <w:lang w:eastAsia="en-US"/>
              </w:rPr>
            </w:pPr>
            <w:r w:rsidRPr="00FF4B4B">
              <w:rPr>
                <w:color w:val="000000"/>
                <w:lang w:eastAsia="en-US"/>
              </w:rPr>
              <w:t>Penutupan </w:t>
            </w:r>
          </w:p>
          <w:p w14:paraId="67A7CD89" w14:textId="77777777" w:rsidR="005559A5" w:rsidRPr="00FF4B4B" w:rsidRDefault="005559A5" w:rsidP="005559A5">
            <w:pPr>
              <w:spacing w:after="0" w:line="240" w:lineRule="auto"/>
              <w:jc w:val="left"/>
              <w:rPr>
                <w:lang w:eastAsia="en-US"/>
              </w:rPr>
            </w:pPr>
          </w:p>
          <w:p w14:paraId="08D92809" w14:textId="77777777" w:rsidR="003A781A" w:rsidRDefault="003A781A" w:rsidP="005559A5">
            <w:pPr>
              <w:spacing w:after="0" w:line="240" w:lineRule="auto"/>
              <w:jc w:val="left"/>
              <w:rPr>
                <w:b/>
                <w:bCs/>
                <w:color w:val="000000"/>
                <w:lang w:eastAsia="en-US"/>
              </w:rPr>
            </w:pPr>
          </w:p>
          <w:p w14:paraId="2B84FDC0" w14:textId="77777777" w:rsidR="005559A5" w:rsidRPr="00FF4B4B" w:rsidRDefault="005559A5" w:rsidP="005559A5">
            <w:pPr>
              <w:spacing w:after="0" w:line="240" w:lineRule="auto"/>
              <w:jc w:val="left"/>
              <w:rPr>
                <w:lang w:eastAsia="en-US"/>
              </w:rPr>
            </w:pPr>
            <w:r w:rsidRPr="00FF4B4B">
              <w:rPr>
                <w:b/>
                <w:bCs/>
                <w:color w:val="000000"/>
                <w:lang w:eastAsia="en-US"/>
              </w:rPr>
              <w:t>Monitoring dan Evaluasi:</w:t>
            </w:r>
          </w:p>
          <w:p w14:paraId="280787B1" w14:textId="0F862C41" w:rsidR="005559A5" w:rsidRPr="00FF4B4B" w:rsidRDefault="005559A5" w:rsidP="008111D8">
            <w:pPr>
              <w:spacing w:after="0" w:line="240" w:lineRule="auto"/>
              <w:jc w:val="left"/>
              <w:rPr>
                <w:lang w:eastAsia="en-US"/>
              </w:rPr>
            </w:pPr>
            <w:r w:rsidRPr="00FF4B4B">
              <w:rPr>
                <w:color w:val="000000"/>
                <w:lang w:eastAsia="en-US"/>
              </w:rPr>
              <w:t xml:space="preserve">Jumlah kehadiran kader </w:t>
            </w:r>
            <w:r w:rsidR="008111D8" w:rsidRPr="00FF4B4B">
              <w:rPr>
                <w:color w:val="000000"/>
                <w:lang w:eastAsia="en-US"/>
              </w:rPr>
              <w:t xml:space="preserve">dan peserta posyandu </w:t>
            </w:r>
            <w:r w:rsidRPr="00FF4B4B">
              <w:rPr>
                <w:color w:val="000000"/>
                <w:lang w:eastAsia="en-US"/>
              </w:rPr>
              <w:t xml:space="preserve">minimal 80% </w:t>
            </w:r>
          </w:p>
        </w:tc>
        <w:tc>
          <w:tcPr>
            <w:tcW w:w="9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ED5C14" w14:textId="77777777" w:rsidR="005559A5" w:rsidRPr="00FF4B4B" w:rsidRDefault="005559A5" w:rsidP="005559A5">
            <w:pPr>
              <w:spacing w:after="0" w:line="240" w:lineRule="auto"/>
              <w:jc w:val="left"/>
              <w:rPr>
                <w:lang w:eastAsia="en-US"/>
              </w:rPr>
            </w:pPr>
            <w:r w:rsidRPr="00FF4B4B">
              <w:rPr>
                <w:color w:val="000000"/>
                <w:lang w:eastAsia="en-US"/>
              </w:rPr>
              <w:lastRenderedPageBreak/>
              <w:t>Mahasiswa Gizi Politeknik Kesehatan Jakarta II</w:t>
            </w:r>
          </w:p>
        </w:tc>
        <w:tc>
          <w:tcPr>
            <w:tcW w:w="10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F24FC0" w14:textId="77777777" w:rsidR="005559A5" w:rsidRPr="00FF4B4B" w:rsidRDefault="005559A5" w:rsidP="005559A5">
            <w:pPr>
              <w:spacing w:after="0" w:line="240" w:lineRule="auto"/>
              <w:jc w:val="left"/>
              <w:rPr>
                <w:lang w:eastAsia="en-US"/>
              </w:rPr>
            </w:pPr>
            <w:r w:rsidRPr="00FF4B4B">
              <w:rPr>
                <w:color w:val="000000"/>
                <w:lang w:eastAsia="en-US"/>
              </w:rPr>
              <w:t>Masyarakat dan Kader Posyandu di Kec Leuwiliang, Bogor.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EA1C1F" w14:textId="77777777" w:rsidR="005559A5" w:rsidRPr="00FF4B4B" w:rsidRDefault="005559A5" w:rsidP="005559A5">
            <w:pPr>
              <w:spacing w:after="0" w:line="240" w:lineRule="auto"/>
              <w:jc w:val="left"/>
              <w:rPr>
                <w:lang w:eastAsia="en-US"/>
              </w:rPr>
            </w:pPr>
            <w:r w:rsidRPr="00FF4B4B">
              <w:rPr>
                <w:color w:val="000000"/>
                <w:lang w:eastAsia="en-US"/>
              </w:rPr>
              <w:t>Posyandu di Kec. Leuwiliang, Bogor</w:t>
            </w:r>
          </w:p>
        </w:tc>
        <w:tc>
          <w:tcPr>
            <w:tcW w:w="10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457A8D" w14:textId="77777777" w:rsidR="005559A5" w:rsidRPr="00FF4B4B" w:rsidRDefault="005559A5" w:rsidP="005559A5">
            <w:pPr>
              <w:spacing w:after="0" w:line="240" w:lineRule="auto"/>
              <w:jc w:val="left"/>
              <w:rPr>
                <w:lang w:eastAsia="en-US"/>
              </w:rPr>
            </w:pPr>
            <w:r w:rsidRPr="00FF4B4B">
              <w:rPr>
                <w:color w:val="000000"/>
                <w:lang w:eastAsia="en-US"/>
              </w:rPr>
              <w:t>60 - 120 menit</w:t>
            </w:r>
          </w:p>
        </w:tc>
        <w:tc>
          <w:tcPr>
            <w:tcW w:w="175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7B29EC" w14:textId="77777777" w:rsidR="005559A5" w:rsidRPr="00FF4B4B" w:rsidRDefault="005559A5" w:rsidP="005559A5">
            <w:pPr>
              <w:spacing w:after="0" w:line="240" w:lineRule="auto"/>
              <w:jc w:val="left"/>
              <w:rPr>
                <w:lang w:eastAsia="en-US"/>
              </w:rPr>
            </w:pPr>
            <w:r w:rsidRPr="00FF4B4B">
              <w:rPr>
                <w:b/>
                <w:bCs/>
                <w:color w:val="000000"/>
                <w:lang w:eastAsia="en-US"/>
              </w:rPr>
              <w:t xml:space="preserve">Man : </w:t>
            </w:r>
            <w:r w:rsidRPr="00FF4B4B">
              <w:rPr>
                <w:color w:val="000000"/>
                <w:lang w:eastAsia="en-US"/>
              </w:rPr>
              <w:t>Mahasiswa  Poltekkes Jakarta II,</w:t>
            </w:r>
            <w:r w:rsidRPr="00FF4B4B">
              <w:rPr>
                <w:b/>
                <w:bCs/>
                <w:color w:val="000000"/>
                <w:lang w:eastAsia="en-US"/>
              </w:rPr>
              <w:t xml:space="preserve"> </w:t>
            </w:r>
            <w:r w:rsidRPr="00FF4B4B">
              <w:rPr>
                <w:color w:val="000000"/>
                <w:lang w:eastAsia="en-US"/>
              </w:rPr>
              <w:t>kader posyandu</w:t>
            </w:r>
          </w:p>
          <w:p w14:paraId="39042422" w14:textId="77777777" w:rsidR="005559A5" w:rsidRPr="00FF4B4B" w:rsidRDefault="005559A5" w:rsidP="005559A5">
            <w:pPr>
              <w:spacing w:after="0" w:line="240" w:lineRule="auto"/>
              <w:jc w:val="left"/>
              <w:rPr>
                <w:lang w:eastAsia="en-US"/>
              </w:rPr>
            </w:pPr>
          </w:p>
          <w:p w14:paraId="6EEAFBFF" w14:textId="77777777" w:rsidR="005559A5" w:rsidRPr="00FF4B4B" w:rsidRDefault="005559A5" w:rsidP="005559A5">
            <w:pPr>
              <w:spacing w:after="0" w:line="240" w:lineRule="auto"/>
              <w:jc w:val="left"/>
              <w:rPr>
                <w:lang w:eastAsia="en-US"/>
              </w:rPr>
            </w:pPr>
            <w:r w:rsidRPr="00FF4B4B">
              <w:rPr>
                <w:b/>
                <w:bCs/>
                <w:color w:val="000000"/>
                <w:lang w:eastAsia="en-US"/>
              </w:rPr>
              <w:t>Money :</w:t>
            </w:r>
            <w:r w:rsidRPr="00FF4B4B">
              <w:rPr>
                <w:color w:val="000000"/>
                <w:lang w:eastAsia="en-US"/>
              </w:rPr>
              <w:t xml:space="preserve"> anggaran kegiatan </w:t>
            </w:r>
          </w:p>
          <w:p w14:paraId="47D26910" w14:textId="77777777" w:rsidR="005559A5" w:rsidRPr="00FF4B4B" w:rsidRDefault="005559A5" w:rsidP="005559A5">
            <w:pPr>
              <w:spacing w:after="0" w:line="240" w:lineRule="auto"/>
              <w:jc w:val="left"/>
              <w:rPr>
                <w:lang w:eastAsia="en-US"/>
              </w:rPr>
            </w:pPr>
          </w:p>
          <w:p w14:paraId="6E155537" w14:textId="77777777" w:rsidR="005559A5" w:rsidRPr="00FF4B4B" w:rsidRDefault="005559A5" w:rsidP="005559A5">
            <w:pPr>
              <w:spacing w:after="0" w:line="240" w:lineRule="auto"/>
              <w:jc w:val="left"/>
              <w:rPr>
                <w:lang w:eastAsia="en-US"/>
              </w:rPr>
            </w:pPr>
            <w:r w:rsidRPr="00FF4B4B">
              <w:rPr>
                <w:b/>
                <w:bCs/>
                <w:color w:val="000000"/>
                <w:lang w:eastAsia="en-US"/>
              </w:rPr>
              <w:t>Material :</w:t>
            </w:r>
            <w:r w:rsidRPr="00FF4B4B">
              <w:rPr>
                <w:color w:val="000000"/>
                <w:lang w:eastAsia="en-US"/>
              </w:rPr>
              <w:t> </w:t>
            </w:r>
          </w:p>
          <w:p w14:paraId="563D5E06" w14:textId="77777777" w:rsidR="005559A5" w:rsidRPr="00FF4B4B" w:rsidRDefault="008111D8" w:rsidP="005559A5">
            <w:pPr>
              <w:spacing w:after="0" w:line="240" w:lineRule="auto"/>
              <w:jc w:val="left"/>
              <w:rPr>
                <w:color w:val="000000"/>
                <w:lang w:eastAsia="en-US"/>
              </w:rPr>
            </w:pPr>
            <w:r w:rsidRPr="00FF4B4B">
              <w:rPr>
                <w:color w:val="000000"/>
                <w:lang w:eastAsia="en-US"/>
              </w:rPr>
              <w:t xml:space="preserve">Alat antropometri </w:t>
            </w:r>
          </w:p>
          <w:p w14:paraId="056D8016" w14:textId="77777777" w:rsidR="008111D8" w:rsidRPr="00FF4B4B" w:rsidRDefault="008111D8" w:rsidP="005559A5">
            <w:pPr>
              <w:spacing w:after="0" w:line="240" w:lineRule="auto"/>
              <w:jc w:val="left"/>
              <w:rPr>
                <w:lang w:eastAsia="en-US"/>
              </w:rPr>
            </w:pPr>
          </w:p>
          <w:p w14:paraId="0B4CF0E3" w14:textId="77777777" w:rsidR="005559A5" w:rsidRPr="00FF4B4B" w:rsidRDefault="005559A5" w:rsidP="005559A5">
            <w:pPr>
              <w:spacing w:after="0" w:line="240" w:lineRule="auto"/>
              <w:jc w:val="left"/>
              <w:rPr>
                <w:lang w:eastAsia="en-US"/>
              </w:rPr>
            </w:pPr>
            <w:r w:rsidRPr="00FF4B4B">
              <w:rPr>
                <w:b/>
                <w:bCs/>
                <w:color w:val="000000"/>
                <w:lang w:eastAsia="en-US"/>
              </w:rPr>
              <w:t xml:space="preserve">Metode : </w:t>
            </w:r>
            <w:r w:rsidRPr="00FF4B4B">
              <w:rPr>
                <w:color w:val="000000"/>
                <w:lang w:eastAsia="en-US"/>
              </w:rPr>
              <w:t>Diskusi dan Tanya Jawab</w:t>
            </w:r>
            <w:r w:rsidRPr="00FF4B4B">
              <w:rPr>
                <w:b/>
                <w:bCs/>
                <w:color w:val="000000"/>
                <w:lang w:eastAsia="en-US"/>
              </w:rPr>
              <w:t> </w:t>
            </w:r>
          </w:p>
        </w:tc>
        <w:tc>
          <w:tcPr>
            <w:tcW w:w="15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C1ECBD" w14:textId="77777777" w:rsidR="005559A5" w:rsidRPr="00FF4B4B" w:rsidRDefault="005559A5" w:rsidP="005559A5">
            <w:pPr>
              <w:spacing w:after="0" w:line="240" w:lineRule="auto"/>
              <w:jc w:val="left"/>
              <w:rPr>
                <w:lang w:eastAsia="en-US"/>
              </w:rPr>
            </w:pPr>
            <w:r w:rsidRPr="00FF4B4B">
              <w:rPr>
                <w:b/>
                <w:bCs/>
                <w:color w:val="000000"/>
                <w:lang w:eastAsia="en-US"/>
              </w:rPr>
              <w:t>Man : </w:t>
            </w:r>
          </w:p>
          <w:p w14:paraId="3C2E3B51" w14:textId="77777777" w:rsidR="008111D8" w:rsidRPr="00FF4B4B" w:rsidRDefault="005559A5" w:rsidP="005559A5">
            <w:pPr>
              <w:spacing w:after="0" w:line="240" w:lineRule="auto"/>
              <w:jc w:val="left"/>
              <w:rPr>
                <w:color w:val="000000"/>
                <w:lang w:eastAsia="en-US"/>
              </w:rPr>
            </w:pPr>
            <w:r w:rsidRPr="00FF4B4B">
              <w:rPr>
                <w:color w:val="000000"/>
                <w:lang w:eastAsia="en-US"/>
              </w:rPr>
              <w:t xml:space="preserve">Mahasiswa  </w:t>
            </w:r>
          </w:p>
          <w:p w14:paraId="27A3D1F3" w14:textId="54A67674" w:rsidR="005559A5" w:rsidRPr="00FF4B4B" w:rsidRDefault="005559A5" w:rsidP="005559A5">
            <w:pPr>
              <w:spacing w:after="0" w:line="240" w:lineRule="auto"/>
              <w:jc w:val="left"/>
              <w:rPr>
                <w:lang w:eastAsia="en-US"/>
              </w:rPr>
            </w:pPr>
            <w:r w:rsidRPr="00FF4B4B">
              <w:rPr>
                <w:color w:val="000000"/>
                <w:lang w:eastAsia="en-US"/>
              </w:rPr>
              <w:t>Poltekkes Jakarta II, kader posyandu</w:t>
            </w:r>
          </w:p>
          <w:p w14:paraId="52BA0F19" w14:textId="77777777" w:rsidR="005559A5" w:rsidRPr="00FF4B4B" w:rsidRDefault="005559A5" w:rsidP="005559A5">
            <w:pPr>
              <w:spacing w:after="0" w:line="240" w:lineRule="auto"/>
              <w:jc w:val="left"/>
              <w:rPr>
                <w:lang w:eastAsia="en-US"/>
              </w:rPr>
            </w:pPr>
          </w:p>
          <w:p w14:paraId="46E21849" w14:textId="77777777" w:rsidR="005559A5" w:rsidRPr="00FF4B4B" w:rsidRDefault="005559A5" w:rsidP="005559A5">
            <w:pPr>
              <w:spacing w:after="0" w:line="240" w:lineRule="auto"/>
              <w:jc w:val="left"/>
              <w:rPr>
                <w:lang w:eastAsia="en-US"/>
              </w:rPr>
            </w:pPr>
            <w:r w:rsidRPr="00FF4B4B">
              <w:rPr>
                <w:b/>
                <w:bCs/>
                <w:color w:val="000000"/>
                <w:lang w:eastAsia="en-US"/>
              </w:rPr>
              <w:t>Money :</w:t>
            </w:r>
            <w:r w:rsidRPr="00FF4B4B">
              <w:rPr>
                <w:color w:val="000000"/>
                <w:lang w:eastAsia="en-US"/>
              </w:rPr>
              <w:t> </w:t>
            </w:r>
          </w:p>
          <w:p w14:paraId="6ACA7911" w14:textId="77777777" w:rsidR="005559A5" w:rsidRPr="00FF4B4B" w:rsidRDefault="005559A5" w:rsidP="005559A5">
            <w:pPr>
              <w:spacing w:after="0" w:line="240" w:lineRule="auto"/>
              <w:jc w:val="left"/>
              <w:rPr>
                <w:lang w:eastAsia="en-US"/>
              </w:rPr>
            </w:pPr>
            <w:r w:rsidRPr="00FF4B4B">
              <w:rPr>
                <w:color w:val="000000"/>
                <w:lang w:eastAsia="en-US"/>
              </w:rPr>
              <w:t>Anggaran internal mahasiswa</w:t>
            </w:r>
          </w:p>
          <w:p w14:paraId="74936521" w14:textId="77777777" w:rsidR="005559A5" w:rsidRPr="00FF4B4B" w:rsidRDefault="005559A5" w:rsidP="005559A5">
            <w:pPr>
              <w:spacing w:after="0" w:line="240" w:lineRule="auto"/>
              <w:jc w:val="left"/>
              <w:rPr>
                <w:lang w:eastAsia="en-US"/>
              </w:rPr>
            </w:pPr>
          </w:p>
          <w:p w14:paraId="0DE194AC" w14:textId="77777777" w:rsidR="003A781A" w:rsidRDefault="003A781A" w:rsidP="005559A5">
            <w:pPr>
              <w:spacing w:after="0" w:line="240" w:lineRule="auto"/>
              <w:jc w:val="left"/>
              <w:rPr>
                <w:b/>
                <w:bCs/>
                <w:color w:val="000000"/>
                <w:lang w:eastAsia="en-US"/>
              </w:rPr>
            </w:pPr>
          </w:p>
          <w:p w14:paraId="559B88AA" w14:textId="77777777" w:rsidR="005559A5" w:rsidRPr="00FF4B4B" w:rsidRDefault="005559A5" w:rsidP="005559A5">
            <w:pPr>
              <w:spacing w:after="0" w:line="240" w:lineRule="auto"/>
              <w:jc w:val="left"/>
              <w:rPr>
                <w:lang w:eastAsia="en-US"/>
              </w:rPr>
            </w:pPr>
            <w:r w:rsidRPr="00FF4B4B">
              <w:rPr>
                <w:b/>
                <w:bCs/>
                <w:color w:val="000000"/>
                <w:lang w:eastAsia="en-US"/>
              </w:rPr>
              <w:lastRenderedPageBreak/>
              <w:t>Material :</w:t>
            </w:r>
            <w:r w:rsidRPr="00FF4B4B">
              <w:rPr>
                <w:color w:val="000000"/>
                <w:lang w:eastAsia="en-US"/>
              </w:rPr>
              <w:t> </w:t>
            </w:r>
          </w:p>
          <w:p w14:paraId="4AD6CE54" w14:textId="67763077" w:rsidR="005559A5" w:rsidRPr="00FF4B4B" w:rsidRDefault="005559A5" w:rsidP="005559A5">
            <w:pPr>
              <w:spacing w:after="0" w:line="240" w:lineRule="auto"/>
              <w:jc w:val="left"/>
              <w:rPr>
                <w:lang w:eastAsia="en-US"/>
              </w:rPr>
            </w:pPr>
            <w:r w:rsidRPr="00FF4B4B">
              <w:rPr>
                <w:color w:val="000000"/>
                <w:lang w:eastAsia="en-US"/>
              </w:rPr>
              <w:t xml:space="preserve">Mahasiswa  </w:t>
            </w:r>
          </w:p>
          <w:p w14:paraId="2DB64DED" w14:textId="77777777" w:rsidR="005559A5" w:rsidRPr="00FF4B4B" w:rsidRDefault="005559A5" w:rsidP="005559A5">
            <w:pPr>
              <w:spacing w:after="0" w:line="240" w:lineRule="auto"/>
              <w:jc w:val="left"/>
              <w:rPr>
                <w:lang w:eastAsia="en-US"/>
              </w:rPr>
            </w:pPr>
          </w:p>
          <w:p w14:paraId="45D835AB" w14:textId="77777777" w:rsidR="005559A5" w:rsidRPr="00FF4B4B" w:rsidRDefault="005559A5" w:rsidP="005559A5">
            <w:pPr>
              <w:spacing w:after="0" w:line="240" w:lineRule="auto"/>
              <w:jc w:val="left"/>
              <w:rPr>
                <w:lang w:eastAsia="en-US"/>
              </w:rPr>
            </w:pPr>
            <w:r w:rsidRPr="00FF4B4B">
              <w:rPr>
                <w:b/>
                <w:bCs/>
                <w:color w:val="000000"/>
                <w:lang w:eastAsia="en-US"/>
              </w:rPr>
              <w:t>Metode :</w:t>
            </w:r>
            <w:r w:rsidRPr="00FF4B4B">
              <w:rPr>
                <w:color w:val="000000"/>
                <w:lang w:eastAsia="en-US"/>
              </w:rPr>
              <w:t> </w:t>
            </w:r>
          </w:p>
          <w:p w14:paraId="128FC048" w14:textId="77777777" w:rsidR="005559A5" w:rsidRPr="00FF4B4B" w:rsidRDefault="005559A5" w:rsidP="005559A5">
            <w:pPr>
              <w:spacing w:after="0" w:line="240" w:lineRule="auto"/>
              <w:jc w:val="left"/>
              <w:rPr>
                <w:lang w:eastAsia="en-US"/>
              </w:rPr>
            </w:pPr>
            <w:r w:rsidRPr="00FF4B4B">
              <w:rPr>
                <w:color w:val="000000"/>
                <w:lang w:eastAsia="en-US"/>
              </w:rPr>
              <w:t>Mahasiswa, kader posyandu</w:t>
            </w:r>
          </w:p>
          <w:p w14:paraId="2FD057DC" w14:textId="77777777" w:rsidR="005559A5" w:rsidRPr="00FF4B4B" w:rsidRDefault="005559A5" w:rsidP="005559A5">
            <w:pPr>
              <w:spacing w:after="0" w:line="240" w:lineRule="auto"/>
              <w:jc w:val="left"/>
              <w:rPr>
                <w:lang w:eastAsia="en-US"/>
              </w:rPr>
            </w:pPr>
          </w:p>
        </w:tc>
      </w:tr>
    </w:tbl>
    <w:p w14:paraId="2726A141" w14:textId="54D76CCF" w:rsidR="008111D8" w:rsidRPr="00FF4B4B" w:rsidRDefault="008111D8" w:rsidP="005559A5">
      <w:pPr>
        <w:spacing w:after="240" w:line="240" w:lineRule="auto"/>
        <w:jc w:val="left"/>
        <w:rPr>
          <w:lang w:eastAsia="en-US"/>
        </w:rPr>
      </w:pPr>
    </w:p>
    <w:p w14:paraId="3E1DD3E8" w14:textId="77777777" w:rsidR="00C60B7C" w:rsidRDefault="00C60B7C">
      <w:pPr>
        <w:rPr>
          <w:b/>
          <w:bCs/>
          <w:color w:val="000000"/>
          <w:lang w:eastAsia="en-US"/>
        </w:rPr>
      </w:pPr>
      <w:r>
        <w:rPr>
          <w:b/>
          <w:bCs/>
          <w:color w:val="000000"/>
          <w:lang w:eastAsia="en-US"/>
        </w:rPr>
        <w:br w:type="page"/>
      </w:r>
    </w:p>
    <w:p w14:paraId="5C40A6BB" w14:textId="439B7680" w:rsidR="005559A5" w:rsidRPr="00FF4B4B" w:rsidRDefault="005559A5" w:rsidP="003A781A">
      <w:pPr>
        <w:spacing w:after="0" w:line="240" w:lineRule="auto"/>
        <w:ind w:left="-990" w:firstLine="990"/>
        <w:jc w:val="left"/>
        <w:rPr>
          <w:lang w:eastAsia="en-US"/>
        </w:rPr>
      </w:pPr>
      <w:r w:rsidRPr="00FF4B4B">
        <w:rPr>
          <w:b/>
          <w:bCs/>
          <w:color w:val="000000"/>
          <w:lang w:eastAsia="en-US"/>
        </w:rPr>
        <w:lastRenderedPageBreak/>
        <w:t>Hipopoc Tabel Pelaksanaan Posyandu</w:t>
      </w:r>
    </w:p>
    <w:p w14:paraId="3749411B" w14:textId="77777777" w:rsidR="005559A5" w:rsidRPr="00FF4B4B" w:rsidRDefault="005559A5" w:rsidP="005559A5">
      <w:pPr>
        <w:spacing w:after="0" w:line="240" w:lineRule="auto"/>
        <w:jc w:val="left"/>
        <w:rPr>
          <w:lang w:eastAsia="en-US"/>
        </w:rPr>
      </w:pPr>
    </w:p>
    <w:tbl>
      <w:tblPr>
        <w:tblW w:w="0" w:type="auto"/>
        <w:tblCellMar>
          <w:top w:w="15" w:type="dxa"/>
          <w:left w:w="15" w:type="dxa"/>
          <w:bottom w:w="15" w:type="dxa"/>
          <w:right w:w="15" w:type="dxa"/>
        </w:tblCellMar>
        <w:tblLook w:val="04A0" w:firstRow="1" w:lastRow="0" w:firstColumn="1" w:lastColumn="0" w:noHBand="0" w:noVBand="1"/>
      </w:tblPr>
      <w:tblGrid>
        <w:gridCol w:w="2957"/>
        <w:gridCol w:w="2670"/>
        <w:gridCol w:w="2890"/>
        <w:gridCol w:w="2712"/>
        <w:gridCol w:w="2759"/>
      </w:tblGrid>
      <w:tr w:rsidR="005559A5" w:rsidRPr="00FF4B4B" w14:paraId="21F3E84E" w14:textId="77777777" w:rsidTr="00D648C5">
        <w:trPr>
          <w:trHeight w:val="135"/>
          <w:tblHeader/>
        </w:trPr>
        <w:tc>
          <w:tcPr>
            <w:tcW w:w="0" w:type="auto"/>
            <w:tcBorders>
              <w:top w:val="single" w:sz="4" w:space="0" w:color="000000"/>
              <w:left w:val="single" w:sz="4" w:space="0" w:color="000000"/>
              <w:bottom w:val="single" w:sz="4" w:space="0" w:color="000000"/>
              <w:right w:val="single" w:sz="4" w:space="0" w:color="000000"/>
            </w:tcBorders>
            <w:hideMark/>
          </w:tcPr>
          <w:p w14:paraId="1053753D" w14:textId="77777777" w:rsidR="005559A5" w:rsidRPr="00FF4B4B" w:rsidRDefault="005559A5" w:rsidP="005559A5">
            <w:pPr>
              <w:spacing w:before="241" w:after="0" w:line="135" w:lineRule="atLeast"/>
              <w:ind w:left="603" w:right="594"/>
              <w:jc w:val="center"/>
              <w:rPr>
                <w:lang w:eastAsia="en-US"/>
              </w:rPr>
            </w:pPr>
            <w:r w:rsidRPr="00FF4B4B">
              <w:rPr>
                <w:b/>
                <w:bCs/>
                <w:color w:val="000000"/>
                <w:lang w:eastAsia="en-US"/>
              </w:rPr>
              <w:t>Kegiatan</w:t>
            </w:r>
          </w:p>
        </w:tc>
        <w:tc>
          <w:tcPr>
            <w:tcW w:w="0" w:type="auto"/>
            <w:tcBorders>
              <w:top w:val="single" w:sz="4" w:space="0" w:color="000000"/>
              <w:left w:val="single" w:sz="4" w:space="0" w:color="000000"/>
              <w:bottom w:val="single" w:sz="4" w:space="0" w:color="000000"/>
              <w:right w:val="single" w:sz="4" w:space="0" w:color="000000"/>
            </w:tcBorders>
            <w:hideMark/>
          </w:tcPr>
          <w:p w14:paraId="6CC56320" w14:textId="77777777" w:rsidR="005559A5" w:rsidRPr="00FF4B4B" w:rsidRDefault="005559A5" w:rsidP="005559A5">
            <w:pPr>
              <w:spacing w:before="241" w:after="0" w:line="135" w:lineRule="atLeast"/>
              <w:ind w:left="956" w:right="949"/>
              <w:jc w:val="center"/>
              <w:rPr>
                <w:lang w:eastAsia="en-US"/>
              </w:rPr>
            </w:pPr>
            <w:r w:rsidRPr="00FF4B4B">
              <w:rPr>
                <w:b/>
                <w:bCs/>
                <w:color w:val="000000"/>
                <w:lang w:eastAsia="en-US"/>
              </w:rPr>
              <w:t>Input</w:t>
            </w:r>
          </w:p>
        </w:tc>
        <w:tc>
          <w:tcPr>
            <w:tcW w:w="0" w:type="auto"/>
            <w:tcBorders>
              <w:top w:val="single" w:sz="4" w:space="0" w:color="000000"/>
              <w:left w:val="single" w:sz="4" w:space="0" w:color="000000"/>
              <w:bottom w:val="single" w:sz="4" w:space="0" w:color="000000"/>
              <w:right w:val="single" w:sz="4" w:space="0" w:color="000000"/>
            </w:tcBorders>
            <w:hideMark/>
          </w:tcPr>
          <w:p w14:paraId="6B78A4C7" w14:textId="77777777" w:rsidR="005559A5" w:rsidRPr="00FF4B4B" w:rsidRDefault="005559A5" w:rsidP="005559A5">
            <w:pPr>
              <w:spacing w:before="241" w:after="0" w:line="135" w:lineRule="atLeast"/>
              <w:ind w:left="868" w:right="865"/>
              <w:jc w:val="center"/>
              <w:rPr>
                <w:lang w:eastAsia="en-US"/>
              </w:rPr>
            </w:pPr>
            <w:r w:rsidRPr="00FF4B4B">
              <w:rPr>
                <w:b/>
                <w:bCs/>
                <w:color w:val="000000"/>
                <w:lang w:eastAsia="en-US"/>
              </w:rPr>
              <w:t>Proses</w:t>
            </w:r>
          </w:p>
        </w:tc>
        <w:tc>
          <w:tcPr>
            <w:tcW w:w="0" w:type="auto"/>
            <w:tcBorders>
              <w:top w:val="single" w:sz="4" w:space="0" w:color="000000"/>
              <w:left w:val="single" w:sz="4" w:space="0" w:color="000000"/>
              <w:bottom w:val="single" w:sz="4" w:space="0" w:color="000000"/>
              <w:right w:val="single" w:sz="4" w:space="0" w:color="000000"/>
            </w:tcBorders>
            <w:hideMark/>
          </w:tcPr>
          <w:p w14:paraId="0E56648D" w14:textId="77777777" w:rsidR="005559A5" w:rsidRPr="00FF4B4B" w:rsidRDefault="005559A5" w:rsidP="005559A5">
            <w:pPr>
              <w:spacing w:before="241" w:after="0" w:line="135" w:lineRule="atLeast"/>
              <w:ind w:left="732" w:right="727"/>
              <w:jc w:val="center"/>
              <w:rPr>
                <w:lang w:eastAsia="en-US"/>
              </w:rPr>
            </w:pPr>
            <w:r w:rsidRPr="00FF4B4B">
              <w:rPr>
                <w:b/>
                <w:bCs/>
                <w:color w:val="000000"/>
                <w:lang w:eastAsia="en-US"/>
              </w:rPr>
              <w:t>Output</w:t>
            </w:r>
          </w:p>
        </w:tc>
        <w:tc>
          <w:tcPr>
            <w:tcW w:w="0" w:type="auto"/>
            <w:tcBorders>
              <w:top w:val="single" w:sz="4" w:space="0" w:color="000000"/>
              <w:left w:val="single" w:sz="4" w:space="0" w:color="000000"/>
              <w:bottom w:val="single" w:sz="4" w:space="0" w:color="000000"/>
              <w:right w:val="single" w:sz="4" w:space="0" w:color="000000"/>
            </w:tcBorders>
            <w:hideMark/>
          </w:tcPr>
          <w:p w14:paraId="235C2B3F" w14:textId="77777777" w:rsidR="005559A5" w:rsidRPr="00FF4B4B" w:rsidRDefault="005559A5" w:rsidP="005559A5">
            <w:pPr>
              <w:spacing w:before="241" w:after="0" w:line="135" w:lineRule="atLeast"/>
              <w:ind w:left="639" w:right="632"/>
              <w:jc w:val="center"/>
              <w:rPr>
                <w:lang w:eastAsia="en-US"/>
              </w:rPr>
            </w:pPr>
            <w:r w:rsidRPr="00FF4B4B">
              <w:rPr>
                <w:b/>
                <w:bCs/>
                <w:color w:val="000000"/>
                <w:lang w:eastAsia="en-US"/>
              </w:rPr>
              <w:t>Outcome</w:t>
            </w:r>
          </w:p>
        </w:tc>
      </w:tr>
      <w:tr w:rsidR="005559A5" w:rsidRPr="00FF4B4B" w14:paraId="2DA3B87B" w14:textId="77777777" w:rsidTr="00D648C5">
        <w:trPr>
          <w:trHeight w:val="72"/>
          <w:tblHeader/>
        </w:trPr>
        <w:tc>
          <w:tcPr>
            <w:tcW w:w="0" w:type="auto"/>
            <w:tcBorders>
              <w:top w:val="single" w:sz="4" w:space="0" w:color="000000"/>
              <w:left w:val="single" w:sz="4" w:space="0" w:color="000000"/>
              <w:bottom w:val="single" w:sz="4" w:space="0" w:color="000000"/>
              <w:right w:val="single" w:sz="4" w:space="0" w:color="000000"/>
            </w:tcBorders>
            <w:hideMark/>
          </w:tcPr>
          <w:p w14:paraId="2523B8B4" w14:textId="77777777" w:rsidR="005559A5" w:rsidRPr="00FF4B4B" w:rsidRDefault="005559A5" w:rsidP="005559A5">
            <w:pPr>
              <w:spacing w:before="244" w:after="0" w:line="72" w:lineRule="atLeast"/>
              <w:ind w:left="4"/>
              <w:jc w:val="center"/>
              <w:rPr>
                <w:lang w:eastAsia="en-US"/>
              </w:rPr>
            </w:pPr>
            <w:r w:rsidRPr="00FF4B4B">
              <w:rPr>
                <w:b/>
                <w:bCs/>
                <w:color w:val="000000"/>
                <w:lang w:eastAsia="en-US"/>
              </w:rPr>
              <w:t>1</w:t>
            </w:r>
          </w:p>
        </w:tc>
        <w:tc>
          <w:tcPr>
            <w:tcW w:w="0" w:type="auto"/>
            <w:tcBorders>
              <w:top w:val="single" w:sz="4" w:space="0" w:color="000000"/>
              <w:left w:val="single" w:sz="4" w:space="0" w:color="000000"/>
              <w:bottom w:val="single" w:sz="4" w:space="0" w:color="000000"/>
              <w:right w:val="single" w:sz="4" w:space="0" w:color="000000"/>
            </w:tcBorders>
            <w:hideMark/>
          </w:tcPr>
          <w:p w14:paraId="667185FD" w14:textId="77777777" w:rsidR="005559A5" w:rsidRPr="00FF4B4B" w:rsidRDefault="005559A5" w:rsidP="005559A5">
            <w:pPr>
              <w:spacing w:before="244" w:after="0" w:line="72" w:lineRule="atLeast"/>
              <w:ind w:left="9"/>
              <w:jc w:val="center"/>
              <w:rPr>
                <w:lang w:eastAsia="en-US"/>
              </w:rPr>
            </w:pPr>
            <w:r w:rsidRPr="00FF4B4B">
              <w:rPr>
                <w:b/>
                <w:bCs/>
                <w:color w:val="000000"/>
                <w:lang w:eastAsia="en-US"/>
              </w:rPr>
              <w:t>2</w:t>
            </w:r>
          </w:p>
        </w:tc>
        <w:tc>
          <w:tcPr>
            <w:tcW w:w="0" w:type="auto"/>
            <w:tcBorders>
              <w:top w:val="single" w:sz="4" w:space="0" w:color="000000"/>
              <w:left w:val="single" w:sz="4" w:space="0" w:color="000000"/>
              <w:bottom w:val="single" w:sz="4" w:space="0" w:color="000000"/>
              <w:right w:val="single" w:sz="4" w:space="0" w:color="000000"/>
            </w:tcBorders>
            <w:hideMark/>
          </w:tcPr>
          <w:p w14:paraId="2C2E2862" w14:textId="77777777" w:rsidR="005559A5" w:rsidRPr="00FF4B4B" w:rsidRDefault="005559A5" w:rsidP="005559A5">
            <w:pPr>
              <w:spacing w:before="244" w:after="0" w:line="72" w:lineRule="atLeast"/>
              <w:jc w:val="center"/>
              <w:rPr>
                <w:lang w:eastAsia="en-US"/>
              </w:rPr>
            </w:pPr>
            <w:r w:rsidRPr="00FF4B4B">
              <w:rPr>
                <w:b/>
                <w:bCs/>
                <w:color w:val="000000"/>
                <w:lang w:eastAsia="en-US"/>
              </w:rPr>
              <w:t>3</w:t>
            </w:r>
          </w:p>
        </w:tc>
        <w:tc>
          <w:tcPr>
            <w:tcW w:w="0" w:type="auto"/>
            <w:tcBorders>
              <w:top w:val="single" w:sz="4" w:space="0" w:color="000000"/>
              <w:left w:val="single" w:sz="4" w:space="0" w:color="000000"/>
              <w:bottom w:val="single" w:sz="4" w:space="0" w:color="000000"/>
              <w:right w:val="single" w:sz="4" w:space="0" w:color="000000"/>
            </w:tcBorders>
            <w:hideMark/>
          </w:tcPr>
          <w:p w14:paraId="01CFF98B" w14:textId="77777777" w:rsidR="005559A5" w:rsidRPr="00FF4B4B" w:rsidRDefault="005559A5" w:rsidP="005559A5">
            <w:pPr>
              <w:spacing w:before="244" w:after="0" w:line="72" w:lineRule="atLeast"/>
              <w:jc w:val="center"/>
              <w:rPr>
                <w:lang w:eastAsia="en-US"/>
              </w:rPr>
            </w:pPr>
            <w:r w:rsidRPr="00FF4B4B">
              <w:rPr>
                <w:b/>
                <w:bCs/>
                <w:color w:val="000000"/>
                <w:lang w:eastAsia="en-US"/>
              </w:rPr>
              <w:t>4</w:t>
            </w:r>
          </w:p>
        </w:tc>
        <w:tc>
          <w:tcPr>
            <w:tcW w:w="0" w:type="auto"/>
            <w:tcBorders>
              <w:top w:val="single" w:sz="4" w:space="0" w:color="000000"/>
              <w:left w:val="single" w:sz="4" w:space="0" w:color="000000"/>
              <w:bottom w:val="single" w:sz="4" w:space="0" w:color="000000"/>
              <w:right w:val="single" w:sz="4" w:space="0" w:color="000000"/>
            </w:tcBorders>
            <w:hideMark/>
          </w:tcPr>
          <w:p w14:paraId="22A4F6FB" w14:textId="77777777" w:rsidR="005559A5" w:rsidRPr="00FF4B4B" w:rsidRDefault="005559A5" w:rsidP="005559A5">
            <w:pPr>
              <w:spacing w:before="244" w:after="0" w:line="72" w:lineRule="atLeast"/>
              <w:ind w:left="1"/>
              <w:jc w:val="center"/>
              <w:rPr>
                <w:lang w:eastAsia="en-US"/>
              </w:rPr>
            </w:pPr>
            <w:r w:rsidRPr="00FF4B4B">
              <w:rPr>
                <w:b/>
                <w:bCs/>
                <w:color w:val="000000"/>
                <w:lang w:eastAsia="en-US"/>
              </w:rPr>
              <w:t>5</w:t>
            </w:r>
          </w:p>
        </w:tc>
      </w:tr>
      <w:tr w:rsidR="005559A5" w:rsidRPr="00FF4B4B" w14:paraId="74D88E21" w14:textId="77777777" w:rsidTr="008111D8">
        <w:trPr>
          <w:trHeight w:val="2669"/>
        </w:trPr>
        <w:tc>
          <w:tcPr>
            <w:tcW w:w="0" w:type="auto"/>
            <w:tcBorders>
              <w:top w:val="single" w:sz="4" w:space="0" w:color="000000"/>
              <w:left w:val="single" w:sz="4" w:space="0" w:color="000000"/>
              <w:bottom w:val="single" w:sz="4" w:space="0" w:color="000000"/>
              <w:right w:val="single" w:sz="4" w:space="0" w:color="000000"/>
            </w:tcBorders>
            <w:hideMark/>
          </w:tcPr>
          <w:p w14:paraId="7CE90120" w14:textId="77777777" w:rsidR="005559A5" w:rsidRPr="00FF4B4B" w:rsidRDefault="005559A5" w:rsidP="005559A5">
            <w:pPr>
              <w:spacing w:after="0" w:line="240" w:lineRule="auto"/>
              <w:jc w:val="left"/>
              <w:rPr>
                <w:lang w:eastAsia="en-US"/>
              </w:rPr>
            </w:pPr>
          </w:p>
          <w:p w14:paraId="11DD1C8B" w14:textId="77777777" w:rsidR="005559A5" w:rsidRPr="00FF4B4B" w:rsidRDefault="005559A5" w:rsidP="005559A5">
            <w:pPr>
              <w:spacing w:after="0" w:line="240" w:lineRule="auto"/>
              <w:ind w:left="90"/>
              <w:jc w:val="left"/>
              <w:rPr>
                <w:lang w:eastAsia="en-US"/>
              </w:rPr>
            </w:pPr>
            <w:r w:rsidRPr="00FF4B4B">
              <w:rPr>
                <w:color w:val="000000"/>
                <w:lang w:eastAsia="en-US"/>
              </w:rPr>
              <w:t>Kegiatan ini untuk memberikan pelatihan dan pengetahuan kepada kader dan seluruh masyarakat tentang pelaksanaan posyandu yang baik di Kec Leuwiliang, Bogor.</w:t>
            </w:r>
          </w:p>
        </w:tc>
        <w:tc>
          <w:tcPr>
            <w:tcW w:w="0" w:type="auto"/>
            <w:tcBorders>
              <w:top w:val="single" w:sz="4" w:space="0" w:color="000000"/>
              <w:left w:val="single" w:sz="4" w:space="0" w:color="000000"/>
              <w:bottom w:val="single" w:sz="4" w:space="0" w:color="000000"/>
              <w:right w:val="single" w:sz="4" w:space="0" w:color="000000"/>
            </w:tcBorders>
            <w:hideMark/>
          </w:tcPr>
          <w:p w14:paraId="6A9CB3F8" w14:textId="77777777" w:rsidR="005559A5" w:rsidRPr="00FF4B4B" w:rsidRDefault="005559A5" w:rsidP="005559A5">
            <w:pPr>
              <w:spacing w:after="0" w:line="240" w:lineRule="auto"/>
              <w:jc w:val="left"/>
              <w:rPr>
                <w:lang w:eastAsia="en-US"/>
              </w:rPr>
            </w:pPr>
          </w:p>
          <w:p w14:paraId="18B12922" w14:textId="77777777" w:rsidR="005559A5" w:rsidRPr="00FF4B4B" w:rsidRDefault="005559A5" w:rsidP="005559A5">
            <w:pPr>
              <w:spacing w:after="0" w:line="240" w:lineRule="auto"/>
              <w:jc w:val="left"/>
              <w:rPr>
                <w:lang w:eastAsia="en-US"/>
              </w:rPr>
            </w:pPr>
            <w:r w:rsidRPr="00FF4B4B">
              <w:rPr>
                <w:b/>
                <w:bCs/>
                <w:color w:val="000000"/>
                <w:lang w:eastAsia="en-US"/>
              </w:rPr>
              <w:t>  Waktu :</w:t>
            </w:r>
          </w:p>
          <w:p w14:paraId="5F83B060" w14:textId="77777777" w:rsidR="005559A5" w:rsidRPr="00FF4B4B" w:rsidRDefault="005559A5" w:rsidP="005559A5">
            <w:pPr>
              <w:spacing w:before="1" w:after="0" w:line="240" w:lineRule="auto"/>
              <w:ind w:left="107" w:right="367"/>
              <w:jc w:val="left"/>
              <w:rPr>
                <w:lang w:eastAsia="en-US"/>
              </w:rPr>
            </w:pPr>
            <w:r w:rsidRPr="00FF4B4B">
              <w:rPr>
                <w:color w:val="000000"/>
                <w:lang w:eastAsia="en-US"/>
              </w:rPr>
              <w:t>09.00 - 11.00 WIB</w:t>
            </w:r>
          </w:p>
          <w:p w14:paraId="5A124776" w14:textId="77777777" w:rsidR="005559A5" w:rsidRPr="00FF4B4B" w:rsidRDefault="005559A5" w:rsidP="005559A5">
            <w:pPr>
              <w:spacing w:after="0" w:line="240" w:lineRule="auto"/>
              <w:jc w:val="left"/>
              <w:rPr>
                <w:lang w:eastAsia="en-US"/>
              </w:rPr>
            </w:pPr>
          </w:p>
          <w:p w14:paraId="0A4C6BFD" w14:textId="77777777" w:rsidR="005559A5" w:rsidRPr="00FF4B4B" w:rsidRDefault="005559A5" w:rsidP="005559A5">
            <w:pPr>
              <w:spacing w:after="0" w:line="240" w:lineRule="auto"/>
              <w:ind w:left="107"/>
              <w:jc w:val="left"/>
              <w:rPr>
                <w:lang w:eastAsia="en-US"/>
              </w:rPr>
            </w:pPr>
            <w:r w:rsidRPr="00FF4B4B">
              <w:rPr>
                <w:b/>
                <w:bCs/>
                <w:color w:val="000000"/>
                <w:lang w:eastAsia="en-US"/>
              </w:rPr>
              <w:t>Tempat :</w:t>
            </w:r>
          </w:p>
          <w:p w14:paraId="30D76E87" w14:textId="77777777" w:rsidR="005559A5" w:rsidRPr="00FF4B4B" w:rsidRDefault="005559A5" w:rsidP="005559A5">
            <w:pPr>
              <w:spacing w:after="0" w:line="240" w:lineRule="auto"/>
              <w:ind w:left="107"/>
              <w:jc w:val="left"/>
              <w:rPr>
                <w:lang w:eastAsia="en-US"/>
              </w:rPr>
            </w:pPr>
            <w:r w:rsidRPr="00FF4B4B">
              <w:rPr>
                <w:color w:val="000000"/>
                <w:lang w:eastAsia="en-US"/>
              </w:rPr>
              <w:t>Posyandu</w:t>
            </w:r>
          </w:p>
          <w:p w14:paraId="53B7EB90" w14:textId="77777777" w:rsidR="005559A5" w:rsidRPr="00FF4B4B" w:rsidRDefault="005559A5" w:rsidP="005559A5">
            <w:pPr>
              <w:spacing w:after="0" w:line="240" w:lineRule="auto"/>
              <w:jc w:val="left"/>
              <w:rPr>
                <w:lang w:eastAsia="en-US"/>
              </w:rPr>
            </w:pPr>
          </w:p>
          <w:p w14:paraId="51D4C7D5" w14:textId="77777777" w:rsidR="005559A5" w:rsidRPr="00FF4B4B" w:rsidRDefault="005559A5" w:rsidP="005559A5">
            <w:pPr>
              <w:spacing w:after="0" w:line="240" w:lineRule="auto"/>
              <w:ind w:left="90"/>
              <w:jc w:val="left"/>
              <w:rPr>
                <w:lang w:eastAsia="en-US"/>
              </w:rPr>
            </w:pPr>
            <w:r w:rsidRPr="00FF4B4B">
              <w:rPr>
                <w:b/>
                <w:bCs/>
                <w:color w:val="000000"/>
                <w:lang w:eastAsia="en-US"/>
              </w:rPr>
              <w:t>Man :</w:t>
            </w:r>
            <w:r w:rsidRPr="00FF4B4B">
              <w:rPr>
                <w:color w:val="000000"/>
                <w:lang w:eastAsia="en-US"/>
              </w:rPr>
              <w:t> </w:t>
            </w:r>
          </w:p>
          <w:p w14:paraId="6B030C05" w14:textId="77777777" w:rsidR="005559A5" w:rsidRPr="00FF4B4B" w:rsidRDefault="005559A5" w:rsidP="005559A5">
            <w:pPr>
              <w:spacing w:after="0" w:line="240" w:lineRule="auto"/>
              <w:ind w:left="90"/>
              <w:jc w:val="left"/>
              <w:rPr>
                <w:lang w:eastAsia="en-US"/>
              </w:rPr>
            </w:pPr>
            <w:r w:rsidRPr="00FF4B4B">
              <w:rPr>
                <w:color w:val="000000"/>
                <w:lang w:eastAsia="en-US"/>
              </w:rPr>
              <w:t>Mahasiswa  Poltekkes Jakarta II, dan kader posyandu </w:t>
            </w:r>
          </w:p>
          <w:p w14:paraId="6EF10D41" w14:textId="77777777" w:rsidR="005559A5" w:rsidRPr="00FF4B4B" w:rsidRDefault="005559A5" w:rsidP="005559A5">
            <w:pPr>
              <w:spacing w:after="0" w:line="240" w:lineRule="auto"/>
              <w:jc w:val="left"/>
              <w:rPr>
                <w:lang w:eastAsia="en-US"/>
              </w:rPr>
            </w:pPr>
          </w:p>
          <w:p w14:paraId="309676F7" w14:textId="77777777" w:rsidR="005559A5" w:rsidRPr="00FF4B4B" w:rsidRDefault="005559A5" w:rsidP="005559A5">
            <w:pPr>
              <w:spacing w:after="0" w:line="240" w:lineRule="auto"/>
              <w:ind w:left="90"/>
              <w:jc w:val="left"/>
              <w:rPr>
                <w:lang w:eastAsia="en-US"/>
              </w:rPr>
            </w:pPr>
            <w:r w:rsidRPr="00FF4B4B">
              <w:rPr>
                <w:b/>
                <w:bCs/>
                <w:color w:val="000000"/>
                <w:lang w:eastAsia="en-US"/>
              </w:rPr>
              <w:t>Money :</w:t>
            </w:r>
            <w:r w:rsidRPr="00FF4B4B">
              <w:rPr>
                <w:color w:val="000000"/>
                <w:lang w:eastAsia="en-US"/>
              </w:rPr>
              <w:t> </w:t>
            </w:r>
          </w:p>
          <w:p w14:paraId="175EC16B" w14:textId="77777777" w:rsidR="005559A5" w:rsidRPr="00FF4B4B" w:rsidRDefault="005559A5" w:rsidP="005559A5">
            <w:pPr>
              <w:spacing w:after="0" w:line="240" w:lineRule="auto"/>
              <w:ind w:left="90"/>
              <w:jc w:val="left"/>
              <w:rPr>
                <w:lang w:eastAsia="en-US"/>
              </w:rPr>
            </w:pPr>
            <w:r w:rsidRPr="00FF4B4B">
              <w:rPr>
                <w:color w:val="000000"/>
                <w:lang w:eastAsia="en-US"/>
              </w:rPr>
              <w:t>Anggaran mahasiswa</w:t>
            </w:r>
          </w:p>
          <w:p w14:paraId="292ED7A0" w14:textId="77777777" w:rsidR="005559A5" w:rsidRPr="00FF4B4B" w:rsidRDefault="005559A5" w:rsidP="005559A5">
            <w:pPr>
              <w:spacing w:after="0" w:line="240" w:lineRule="auto"/>
              <w:jc w:val="left"/>
              <w:rPr>
                <w:lang w:eastAsia="en-US"/>
              </w:rPr>
            </w:pPr>
          </w:p>
          <w:p w14:paraId="0512DFFB" w14:textId="77777777" w:rsidR="005559A5" w:rsidRPr="00FF4B4B" w:rsidRDefault="005559A5" w:rsidP="005559A5">
            <w:pPr>
              <w:spacing w:after="0" w:line="240" w:lineRule="auto"/>
              <w:ind w:left="90"/>
              <w:jc w:val="left"/>
              <w:rPr>
                <w:lang w:eastAsia="en-US"/>
              </w:rPr>
            </w:pPr>
            <w:r w:rsidRPr="00FF4B4B">
              <w:rPr>
                <w:b/>
                <w:bCs/>
                <w:color w:val="000000"/>
                <w:lang w:eastAsia="en-US"/>
              </w:rPr>
              <w:t>Material :</w:t>
            </w:r>
            <w:r w:rsidRPr="00FF4B4B">
              <w:rPr>
                <w:color w:val="000000"/>
                <w:lang w:eastAsia="en-US"/>
              </w:rPr>
              <w:t> </w:t>
            </w:r>
          </w:p>
          <w:p w14:paraId="40276545" w14:textId="77777777" w:rsidR="005559A5" w:rsidRPr="00FF4B4B" w:rsidRDefault="005559A5" w:rsidP="00594550">
            <w:pPr>
              <w:numPr>
                <w:ilvl w:val="0"/>
                <w:numId w:val="361"/>
              </w:numPr>
              <w:shd w:val="clear" w:color="auto" w:fill="FFFFFF"/>
              <w:spacing w:after="0" w:line="240" w:lineRule="auto"/>
              <w:ind w:left="450"/>
              <w:jc w:val="left"/>
              <w:textAlignment w:val="baseline"/>
              <w:rPr>
                <w:color w:val="000000"/>
                <w:lang w:eastAsia="en-US"/>
              </w:rPr>
            </w:pPr>
            <w:r w:rsidRPr="00FF4B4B">
              <w:rPr>
                <w:color w:val="000000"/>
                <w:lang w:eastAsia="en-US"/>
              </w:rPr>
              <w:t>Materi pelatihan</w:t>
            </w:r>
          </w:p>
          <w:p w14:paraId="4264CDAD" w14:textId="77777777" w:rsidR="005559A5" w:rsidRPr="00FF4B4B" w:rsidRDefault="005559A5" w:rsidP="00594550">
            <w:pPr>
              <w:numPr>
                <w:ilvl w:val="0"/>
                <w:numId w:val="361"/>
              </w:numPr>
              <w:shd w:val="clear" w:color="auto" w:fill="FFFFFF"/>
              <w:spacing w:after="0" w:line="240" w:lineRule="auto"/>
              <w:ind w:left="450"/>
              <w:jc w:val="left"/>
              <w:textAlignment w:val="baseline"/>
              <w:rPr>
                <w:color w:val="000000"/>
                <w:lang w:eastAsia="en-US"/>
              </w:rPr>
            </w:pPr>
            <w:r w:rsidRPr="00FF4B4B">
              <w:rPr>
                <w:color w:val="000000"/>
                <w:lang w:eastAsia="en-US"/>
              </w:rPr>
              <w:t>Media pelatihan</w:t>
            </w:r>
          </w:p>
          <w:p w14:paraId="303335DF" w14:textId="77777777" w:rsidR="005559A5" w:rsidRPr="00FF4B4B" w:rsidRDefault="005559A5" w:rsidP="00594550">
            <w:pPr>
              <w:numPr>
                <w:ilvl w:val="0"/>
                <w:numId w:val="361"/>
              </w:numPr>
              <w:shd w:val="clear" w:color="auto" w:fill="FFFFFF"/>
              <w:spacing w:after="0" w:line="240" w:lineRule="auto"/>
              <w:ind w:left="450"/>
              <w:jc w:val="left"/>
              <w:textAlignment w:val="baseline"/>
              <w:rPr>
                <w:color w:val="000000"/>
                <w:lang w:eastAsia="en-US"/>
              </w:rPr>
            </w:pPr>
            <w:r w:rsidRPr="00FF4B4B">
              <w:rPr>
                <w:color w:val="000000"/>
                <w:lang w:eastAsia="en-US"/>
              </w:rPr>
              <w:t>Soal Pre test dan post test.</w:t>
            </w:r>
          </w:p>
          <w:p w14:paraId="37A6858D" w14:textId="77777777" w:rsidR="005559A5" w:rsidRPr="00FF4B4B" w:rsidRDefault="005559A5" w:rsidP="005559A5">
            <w:pPr>
              <w:spacing w:after="0" w:line="240" w:lineRule="auto"/>
              <w:jc w:val="left"/>
              <w:rPr>
                <w:lang w:eastAsia="en-US"/>
              </w:rPr>
            </w:pPr>
          </w:p>
        </w:tc>
        <w:tc>
          <w:tcPr>
            <w:tcW w:w="0" w:type="auto"/>
            <w:tcBorders>
              <w:top w:val="single" w:sz="4" w:space="0" w:color="000000"/>
              <w:left w:val="single" w:sz="4" w:space="0" w:color="000000"/>
              <w:bottom w:val="single" w:sz="4" w:space="0" w:color="000000"/>
              <w:right w:val="single" w:sz="4" w:space="0" w:color="000000"/>
            </w:tcBorders>
            <w:hideMark/>
          </w:tcPr>
          <w:p w14:paraId="0A5E4E63" w14:textId="77777777" w:rsidR="005559A5" w:rsidRPr="00FF4B4B" w:rsidRDefault="005559A5" w:rsidP="005559A5">
            <w:pPr>
              <w:spacing w:after="0" w:line="240" w:lineRule="auto"/>
              <w:jc w:val="left"/>
              <w:rPr>
                <w:lang w:eastAsia="en-US"/>
              </w:rPr>
            </w:pPr>
          </w:p>
          <w:p w14:paraId="5EF1EF79" w14:textId="77777777" w:rsidR="005559A5" w:rsidRPr="00FF4B4B" w:rsidRDefault="005559A5" w:rsidP="005559A5">
            <w:pPr>
              <w:spacing w:after="0" w:line="240" w:lineRule="auto"/>
              <w:jc w:val="left"/>
              <w:rPr>
                <w:lang w:eastAsia="en-US"/>
              </w:rPr>
            </w:pPr>
            <w:r w:rsidRPr="00FF4B4B">
              <w:rPr>
                <w:b/>
                <w:bCs/>
                <w:color w:val="000000"/>
                <w:lang w:eastAsia="en-US"/>
              </w:rPr>
              <w:t>  Persiapan :</w:t>
            </w:r>
          </w:p>
          <w:p w14:paraId="027CE80D" w14:textId="77777777" w:rsidR="005559A5" w:rsidRPr="00FF4B4B" w:rsidRDefault="005559A5" w:rsidP="00594550">
            <w:pPr>
              <w:numPr>
                <w:ilvl w:val="0"/>
                <w:numId w:val="362"/>
              </w:numPr>
              <w:spacing w:after="0" w:line="240" w:lineRule="auto"/>
              <w:ind w:left="450"/>
              <w:jc w:val="left"/>
              <w:textAlignment w:val="baseline"/>
              <w:rPr>
                <w:color w:val="000000"/>
                <w:lang w:eastAsia="en-US"/>
              </w:rPr>
            </w:pPr>
            <w:r w:rsidRPr="00FF4B4B">
              <w:rPr>
                <w:color w:val="000000"/>
                <w:lang w:eastAsia="en-US"/>
              </w:rPr>
              <w:t>Menyiapkan tempat, sarana dan prasarana</w:t>
            </w:r>
          </w:p>
          <w:p w14:paraId="0CDEEE34" w14:textId="77777777" w:rsidR="005559A5" w:rsidRPr="00FF4B4B" w:rsidRDefault="005559A5" w:rsidP="00594550">
            <w:pPr>
              <w:numPr>
                <w:ilvl w:val="0"/>
                <w:numId w:val="362"/>
              </w:numPr>
              <w:spacing w:after="0" w:line="240" w:lineRule="auto"/>
              <w:ind w:left="450"/>
              <w:jc w:val="left"/>
              <w:textAlignment w:val="baseline"/>
              <w:rPr>
                <w:color w:val="000000"/>
                <w:lang w:eastAsia="en-US"/>
              </w:rPr>
            </w:pPr>
            <w:r w:rsidRPr="00FF4B4B">
              <w:rPr>
                <w:color w:val="000000"/>
                <w:lang w:eastAsia="en-US"/>
              </w:rPr>
              <w:t>Menyiapkan undangan untuk kader posyandu di Kec Leuwiliang, Bogor. </w:t>
            </w:r>
          </w:p>
          <w:p w14:paraId="5F64EC33" w14:textId="77777777" w:rsidR="005559A5" w:rsidRPr="00FF4B4B" w:rsidRDefault="005559A5" w:rsidP="00594550">
            <w:pPr>
              <w:numPr>
                <w:ilvl w:val="0"/>
                <w:numId w:val="362"/>
              </w:numPr>
              <w:spacing w:after="0" w:line="240" w:lineRule="auto"/>
              <w:ind w:left="450"/>
              <w:jc w:val="left"/>
              <w:textAlignment w:val="baseline"/>
              <w:rPr>
                <w:color w:val="000000"/>
                <w:lang w:eastAsia="en-US"/>
              </w:rPr>
            </w:pPr>
            <w:r w:rsidRPr="00FF4B4B">
              <w:rPr>
                <w:color w:val="000000"/>
                <w:lang w:eastAsia="en-US"/>
              </w:rPr>
              <w:t>Menyiapkan   materi penyuluhan,   media, soal pre test post test, umpan balik</w:t>
            </w:r>
          </w:p>
          <w:p w14:paraId="3DC650E9" w14:textId="77777777" w:rsidR="005559A5" w:rsidRPr="00FF4B4B" w:rsidRDefault="005559A5" w:rsidP="00594550">
            <w:pPr>
              <w:numPr>
                <w:ilvl w:val="0"/>
                <w:numId w:val="362"/>
              </w:numPr>
              <w:spacing w:after="0" w:line="240" w:lineRule="auto"/>
              <w:ind w:left="450"/>
              <w:jc w:val="left"/>
              <w:textAlignment w:val="baseline"/>
              <w:rPr>
                <w:color w:val="000000"/>
                <w:lang w:eastAsia="en-US"/>
              </w:rPr>
            </w:pPr>
            <w:r w:rsidRPr="00FF4B4B">
              <w:rPr>
                <w:color w:val="000000"/>
                <w:lang w:eastAsia="en-US"/>
              </w:rPr>
              <w:t>Menyiapkan presensi. </w:t>
            </w:r>
          </w:p>
          <w:p w14:paraId="7C1AD6E1" w14:textId="77777777" w:rsidR="005559A5" w:rsidRPr="00FF4B4B" w:rsidRDefault="005559A5" w:rsidP="005559A5">
            <w:pPr>
              <w:spacing w:after="0" w:line="240" w:lineRule="auto"/>
              <w:jc w:val="left"/>
              <w:rPr>
                <w:lang w:eastAsia="en-US"/>
              </w:rPr>
            </w:pPr>
          </w:p>
          <w:p w14:paraId="2CB26695" w14:textId="77777777" w:rsidR="005559A5" w:rsidRPr="00FF4B4B" w:rsidRDefault="005559A5" w:rsidP="005559A5">
            <w:pPr>
              <w:spacing w:before="1" w:after="0" w:line="240" w:lineRule="auto"/>
              <w:ind w:left="107"/>
              <w:jc w:val="left"/>
              <w:rPr>
                <w:lang w:eastAsia="en-US"/>
              </w:rPr>
            </w:pPr>
            <w:r w:rsidRPr="00FF4B4B">
              <w:rPr>
                <w:b/>
                <w:bCs/>
                <w:color w:val="000000"/>
                <w:lang w:eastAsia="en-US"/>
              </w:rPr>
              <w:t>Pelaksanaan :</w:t>
            </w:r>
          </w:p>
          <w:p w14:paraId="53162ABC" w14:textId="77777777" w:rsidR="005559A5" w:rsidRPr="00FF4B4B" w:rsidRDefault="005559A5" w:rsidP="00594550">
            <w:pPr>
              <w:numPr>
                <w:ilvl w:val="0"/>
                <w:numId w:val="363"/>
              </w:numPr>
              <w:spacing w:after="0" w:line="240" w:lineRule="auto"/>
              <w:ind w:left="450"/>
              <w:jc w:val="left"/>
              <w:textAlignment w:val="baseline"/>
              <w:rPr>
                <w:color w:val="000000"/>
                <w:lang w:eastAsia="en-US"/>
              </w:rPr>
            </w:pPr>
            <w:r w:rsidRPr="00FF4B4B">
              <w:rPr>
                <w:color w:val="000000"/>
                <w:lang w:eastAsia="en-US"/>
              </w:rPr>
              <w:t>Mengerjakan pre test</w:t>
            </w:r>
          </w:p>
          <w:p w14:paraId="14724883" w14:textId="77777777" w:rsidR="005559A5" w:rsidRPr="00FF4B4B" w:rsidRDefault="005559A5" w:rsidP="00594550">
            <w:pPr>
              <w:numPr>
                <w:ilvl w:val="0"/>
                <w:numId w:val="363"/>
              </w:numPr>
              <w:spacing w:after="0" w:line="240" w:lineRule="auto"/>
              <w:ind w:left="450"/>
              <w:jc w:val="left"/>
              <w:textAlignment w:val="baseline"/>
              <w:rPr>
                <w:color w:val="000000"/>
                <w:lang w:eastAsia="en-US"/>
              </w:rPr>
            </w:pPr>
            <w:r w:rsidRPr="00FF4B4B">
              <w:rPr>
                <w:color w:val="000000"/>
                <w:lang w:eastAsia="en-US"/>
              </w:rPr>
              <w:t>Registrasi kehadiran</w:t>
            </w:r>
          </w:p>
          <w:p w14:paraId="7F5497BD" w14:textId="77777777" w:rsidR="005559A5" w:rsidRPr="00FF4B4B" w:rsidRDefault="005559A5" w:rsidP="00594550">
            <w:pPr>
              <w:numPr>
                <w:ilvl w:val="0"/>
                <w:numId w:val="363"/>
              </w:numPr>
              <w:spacing w:after="0" w:line="240" w:lineRule="auto"/>
              <w:ind w:left="450"/>
              <w:jc w:val="left"/>
              <w:textAlignment w:val="baseline"/>
              <w:rPr>
                <w:color w:val="000000"/>
                <w:lang w:eastAsia="en-US"/>
              </w:rPr>
            </w:pPr>
            <w:r w:rsidRPr="00FF4B4B">
              <w:rPr>
                <w:color w:val="000000"/>
                <w:lang w:eastAsia="en-US"/>
              </w:rPr>
              <w:t>Pembukaan </w:t>
            </w:r>
          </w:p>
          <w:p w14:paraId="6B4E18CE" w14:textId="77777777" w:rsidR="005559A5" w:rsidRPr="00FF4B4B" w:rsidRDefault="005559A5" w:rsidP="00594550">
            <w:pPr>
              <w:numPr>
                <w:ilvl w:val="0"/>
                <w:numId w:val="363"/>
              </w:numPr>
              <w:spacing w:after="0" w:line="240" w:lineRule="auto"/>
              <w:ind w:left="450"/>
              <w:jc w:val="left"/>
              <w:textAlignment w:val="baseline"/>
              <w:rPr>
                <w:color w:val="000000"/>
                <w:lang w:eastAsia="en-US"/>
              </w:rPr>
            </w:pPr>
            <w:r w:rsidRPr="00FF4B4B">
              <w:rPr>
                <w:color w:val="000000"/>
                <w:shd w:val="clear" w:color="auto" w:fill="FFFFFF"/>
                <w:lang w:eastAsia="en-US"/>
              </w:rPr>
              <w:t>Penjelasan materi tentang pengukuran antropometri, pengisian KMS dan SKDN</w:t>
            </w:r>
          </w:p>
          <w:p w14:paraId="2E1A8D4D" w14:textId="77777777" w:rsidR="005559A5" w:rsidRPr="00FF4B4B" w:rsidRDefault="005559A5" w:rsidP="00594550">
            <w:pPr>
              <w:numPr>
                <w:ilvl w:val="0"/>
                <w:numId w:val="363"/>
              </w:numPr>
              <w:spacing w:after="0" w:line="240" w:lineRule="auto"/>
              <w:ind w:left="450"/>
              <w:jc w:val="left"/>
              <w:textAlignment w:val="baseline"/>
              <w:rPr>
                <w:color w:val="000000"/>
                <w:lang w:eastAsia="en-US"/>
              </w:rPr>
            </w:pPr>
            <w:r w:rsidRPr="00FF4B4B">
              <w:rPr>
                <w:color w:val="000000"/>
                <w:shd w:val="clear" w:color="auto" w:fill="FFFFFF"/>
                <w:lang w:eastAsia="en-US"/>
              </w:rPr>
              <w:t>Mempraktikkan cara pengukuran antropometri, pengisian KMS dan SKDN</w:t>
            </w:r>
          </w:p>
          <w:p w14:paraId="4BAB7D31" w14:textId="77777777" w:rsidR="005559A5" w:rsidRPr="00FF4B4B" w:rsidRDefault="005559A5" w:rsidP="00594550">
            <w:pPr>
              <w:numPr>
                <w:ilvl w:val="0"/>
                <w:numId w:val="363"/>
              </w:numPr>
              <w:spacing w:after="0" w:line="240" w:lineRule="auto"/>
              <w:ind w:left="450"/>
              <w:jc w:val="left"/>
              <w:textAlignment w:val="baseline"/>
              <w:rPr>
                <w:color w:val="000000"/>
                <w:lang w:eastAsia="en-US"/>
              </w:rPr>
            </w:pPr>
            <w:r w:rsidRPr="00FF4B4B">
              <w:rPr>
                <w:color w:val="000000"/>
                <w:lang w:eastAsia="en-US"/>
              </w:rPr>
              <w:t>Diskusi dan tanya Jawab</w:t>
            </w:r>
          </w:p>
          <w:p w14:paraId="0CEE9FD0" w14:textId="77777777" w:rsidR="005559A5" w:rsidRPr="00FF4B4B" w:rsidRDefault="005559A5" w:rsidP="00594550">
            <w:pPr>
              <w:numPr>
                <w:ilvl w:val="0"/>
                <w:numId w:val="363"/>
              </w:numPr>
              <w:spacing w:after="0" w:line="240" w:lineRule="auto"/>
              <w:ind w:left="450"/>
              <w:jc w:val="left"/>
              <w:textAlignment w:val="baseline"/>
              <w:rPr>
                <w:color w:val="000000"/>
                <w:lang w:eastAsia="en-US"/>
              </w:rPr>
            </w:pPr>
            <w:r w:rsidRPr="00FF4B4B">
              <w:rPr>
                <w:color w:val="000000"/>
                <w:lang w:eastAsia="en-US"/>
              </w:rPr>
              <w:lastRenderedPageBreak/>
              <w:t>Kesimpulan</w:t>
            </w:r>
          </w:p>
          <w:p w14:paraId="3975AE54" w14:textId="77777777" w:rsidR="005559A5" w:rsidRPr="00FF4B4B" w:rsidRDefault="005559A5" w:rsidP="00594550">
            <w:pPr>
              <w:numPr>
                <w:ilvl w:val="0"/>
                <w:numId w:val="363"/>
              </w:numPr>
              <w:spacing w:after="0" w:line="240" w:lineRule="auto"/>
              <w:ind w:left="450"/>
              <w:jc w:val="left"/>
              <w:textAlignment w:val="baseline"/>
              <w:rPr>
                <w:color w:val="000000"/>
                <w:lang w:eastAsia="en-US"/>
              </w:rPr>
            </w:pPr>
            <w:r w:rsidRPr="00FF4B4B">
              <w:rPr>
                <w:color w:val="000000"/>
                <w:lang w:eastAsia="en-US"/>
              </w:rPr>
              <w:t>Doa dan Penutupan</w:t>
            </w:r>
          </w:p>
          <w:p w14:paraId="72AD9618" w14:textId="77777777" w:rsidR="005559A5" w:rsidRPr="00FF4B4B" w:rsidRDefault="005559A5" w:rsidP="005559A5">
            <w:pPr>
              <w:shd w:val="clear" w:color="auto" w:fill="FFFFFF"/>
              <w:spacing w:after="0" w:line="240" w:lineRule="auto"/>
              <w:ind w:left="720"/>
              <w:jc w:val="left"/>
              <w:rPr>
                <w:lang w:eastAsia="en-US"/>
              </w:rPr>
            </w:pPr>
            <w:r w:rsidRPr="00FF4B4B">
              <w:rPr>
                <w:lang w:eastAsia="en-US"/>
              </w:rPr>
              <w:t> </w:t>
            </w:r>
          </w:p>
          <w:p w14:paraId="0863FECC" w14:textId="77777777" w:rsidR="005559A5" w:rsidRPr="00FF4B4B" w:rsidRDefault="005559A5" w:rsidP="005559A5">
            <w:pPr>
              <w:shd w:val="clear" w:color="auto" w:fill="FFFFFF"/>
              <w:spacing w:after="0" w:line="240" w:lineRule="auto"/>
              <w:jc w:val="left"/>
              <w:rPr>
                <w:lang w:eastAsia="en-US"/>
              </w:rPr>
            </w:pPr>
            <w:r w:rsidRPr="00FF4B4B">
              <w:rPr>
                <w:color w:val="000000"/>
                <w:lang w:eastAsia="en-US"/>
              </w:rPr>
              <w:t>  </w:t>
            </w:r>
            <w:r w:rsidRPr="00FF4B4B">
              <w:rPr>
                <w:b/>
                <w:bCs/>
                <w:color w:val="000000"/>
                <w:lang w:eastAsia="en-US"/>
              </w:rPr>
              <w:t>Monev :</w:t>
            </w:r>
          </w:p>
          <w:p w14:paraId="7F32971F" w14:textId="77777777" w:rsidR="005559A5" w:rsidRPr="00FF4B4B" w:rsidRDefault="005559A5" w:rsidP="00594550">
            <w:pPr>
              <w:numPr>
                <w:ilvl w:val="0"/>
                <w:numId w:val="364"/>
              </w:numPr>
              <w:spacing w:after="0" w:line="240" w:lineRule="auto"/>
              <w:ind w:left="450"/>
              <w:jc w:val="left"/>
              <w:textAlignment w:val="baseline"/>
              <w:rPr>
                <w:color w:val="000000"/>
                <w:lang w:eastAsia="en-US"/>
              </w:rPr>
            </w:pPr>
            <w:r w:rsidRPr="00FF4B4B">
              <w:rPr>
                <w:color w:val="000000"/>
                <w:lang w:eastAsia="en-US"/>
              </w:rPr>
              <w:t>Kehadiran peserta</w:t>
            </w:r>
          </w:p>
          <w:p w14:paraId="5FC164C1" w14:textId="77777777" w:rsidR="005559A5" w:rsidRPr="00FF4B4B" w:rsidRDefault="005559A5" w:rsidP="008111D8">
            <w:pPr>
              <w:spacing w:after="0" w:line="240" w:lineRule="auto"/>
              <w:ind w:left="450"/>
              <w:jc w:val="left"/>
              <w:textAlignment w:val="baseline"/>
              <w:rPr>
                <w:lang w:eastAsia="en-US"/>
              </w:rPr>
            </w:pPr>
          </w:p>
        </w:tc>
        <w:tc>
          <w:tcPr>
            <w:tcW w:w="0" w:type="auto"/>
            <w:tcBorders>
              <w:top w:val="single" w:sz="4" w:space="0" w:color="000000"/>
              <w:left w:val="single" w:sz="4" w:space="0" w:color="000000"/>
              <w:bottom w:val="single" w:sz="4" w:space="0" w:color="000000"/>
              <w:right w:val="single" w:sz="4" w:space="0" w:color="000000"/>
            </w:tcBorders>
            <w:hideMark/>
          </w:tcPr>
          <w:p w14:paraId="19432CFD" w14:textId="77777777" w:rsidR="005559A5" w:rsidRPr="00FF4B4B" w:rsidRDefault="005559A5" w:rsidP="00594550">
            <w:pPr>
              <w:numPr>
                <w:ilvl w:val="0"/>
                <w:numId w:val="365"/>
              </w:numPr>
              <w:shd w:val="clear" w:color="auto" w:fill="FFFFFF"/>
              <w:spacing w:after="0" w:line="240" w:lineRule="auto"/>
              <w:ind w:left="450"/>
              <w:jc w:val="left"/>
              <w:textAlignment w:val="baseline"/>
              <w:rPr>
                <w:color w:val="000000"/>
                <w:lang w:eastAsia="en-US"/>
              </w:rPr>
            </w:pPr>
            <w:r w:rsidRPr="00FF4B4B">
              <w:rPr>
                <w:color w:val="000000"/>
                <w:lang w:eastAsia="en-US"/>
              </w:rPr>
              <w:lastRenderedPageBreak/>
              <w:t>Meningkatnya pengetahuan kader mengenai cara pengukuran antropometri, pengisian KMS dan SKDN</w:t>
            </w:r>
          </w:p>
          <w:p w14:paraId="41219677" w14:textId="77777777" w:rsidR="005559A5" w:rsidRPr="00FF4B4B" w:rsidRDefault="005559A5" w:rsidP="00594550">
            <w:pPr>
              <w:numPr>
                <w:ilvl w:val="0"/>
                <w:numId w:val="365"/>
              </w:numPr>
              <w:shd w:val="clear" w:color="auto" w:fill="FFFFFF"/>
              <w:spacing w:after="240" w:line="240" w:lineRule="auto"/>
              <w:ind w:left="450"/>
              <w:jc w:val="left"/>
              <w:textAlignment w:val="baseline"/>
              <w:rPr>
                <w:color w:val="000000"/>
                <w:lang w:eastAsia="en-US"/>
              </w:rPr>
            </w:pPr>
            <w:r w:rsidRPr="00FF4B4B">
              <w:rPr>
                <w:color w:val="000000"/>
                <w:lang w:eastAsia="en-US"/>
              </w:rPr>
              <w:t>Meningkatnya keterampilan kader mengenai cara pengukuran antropometri, pengisian KMS dan SKDN</w:t>
            </w:r>
          </w:p>
          <w:p w14:paraId="409621AE" w14:textId="77777777" w:rsidR="005559A5" w:rsidRPr="00FF4B4B" w:rsidRDefault="005559A5" w:rsidP="005559A5">
            <w:pPr>
              <w:spacing w:after="0" w:line="240" w:lineRule="auto"/>
              <w:jc w:val="left"/>
              <w:rPr>
                <w:lang w:eastAsia="en-US"/>
              </w:rPr>
            </w:pPr>
          </w:p>
        </w:tc>
        <w:tc>
          <w:tcPr>
            <w:tcW w:w="0" w:type="auto"/>
            <w:tcBorders>
              <w:top w:val="single" w:sz="4" w:space="0" w:color="000000"/>
              <w:left w:val="single" w:sz="4" w:space="0" w:color="000000"/>
              <w:bottom w:val="single" w:sz="4" w:space="0" w:color="000000"/>
              <w:right w:val="single" w:sz="4" w:space="0" w:color="000000"/>
            </w:tcBorders>
            <w:hideMark/>
          </w:tcPr>
          <w:p w14:paraId="5A96F0DE" w14:textId="77777777" w:rsidR="005559A5" w:rsidRPr="00FF4B4B" w:rsidRDefault="005559A5" w:rsidP="005559A5">
            <w:pPr>
              <w:shd w:val="clear" w:color="auto" w:fill="FFFFFF"/>
              <w:spacing w:before="240" w:after="240" w:line="240" w:lineRule="auto"/>
              <w:ind w:left="90"/>
              <w:jc w:val="left"/>
              <w:rPr>
                <w:lang w:eastAsia="en-US"/>
              </w:rPr>
            </w:pPr>
            <w:r w:rsidRPr="00FF4B4B">
              <w:rPr>
                <w:color w:val="000000"/>
                <w:lang w:eastAsia="en-US"/>
              </w:rPr>
              <w:t>Partisipasi kader       dalam melakukan pengukuran antropometri, pengisian KMS dan SKDN di Posyandu meningkat</w:t>
            </w:r>
          </w:p>
          <w:p w14:paraId="6BA35AA0" w14:textId="77777777" w:rsidR="005559A5" w:rsidRPr="00FF4B4B" w:rsidRDefault="005559A5" w:rsidP="005559A5">
            <w:pPr>
              <w:spacing w:after="240" w:line="240" w:lineRule="auto"/>
              <w:jc w:val="left"/>
              <w:rPr>
                <w:lang w:eastAsia="en-US"/>
              </w:rPr>
            </w:pPr>
          </w:p>
        </w:tc>
      </w:tr>
    </w:tbl>
    <w:p w14:paraId="105492BB" w14:textId="77777777" w:rsidR="005559A5" w:rsidRDefault="005559A5" w:rsidP="00651809">
      <w:pPr>
        <w:spacing w:after="0"/>
        <w:jc w:val="left"/>
        <w:rPr>
          <w:sz w:val="22"/>
          <w:szCs w:val="22"/>
        </w:rPr>
      </w:pPr>
    </w:p>
    <w:p w14:paraId="36ECE988" w14:textId="77777777" w:rsidR="005559A5" w:rsidRDefault="005559A5" w:rsidP="00651809">
      <w:pPr>
        <w:spacing w:after="0"/>
        <w:jc w:val="left"/>
        <w:rPr>
          <w:sz w:val="22"/>
          <w:szCs w:val="22"/>
        </w:rPr>
        <w:sectPr w:rsidR="005559A5" w:rsidSect="00B62D76">
          <w:pgSz w:w="16838" w:h="11906" w:orient="landscape" w:code="9"/>
          <w:pgMar w:top="1440" w:right="1440" w:bottom="1440" w:left="1440" w:header="720" w:footer="720" w:gutter="0"/>
          <w:cols w:space="720"/>
          <w:docGrid w:linePitch="326"/>
        </w:sectPr>
      </w:pPr>
    </w:p>
    <w:p w14:paraId="1C4379C0" w14:textId="77777777" w:rsidR="00BD4AB9" w:rsidRPr="00651809" w:rsidRDefault="00F01906" w:rsidP="00651809">
      <w:pPr>
        <w:pStyle w:val="Caption"/>
        <w:rPr>
          <w:color w:val="auto"/>
        </w:rPr>
      </w:pPr>
      <w:proofErr w:type="gramStart"/>
      <w:r w:rsidRPr="00F01906">
        <w:rPr>
          <w:color w:val="auto"/>
        </w:rPr>
        <w:lastRenderedPageBreak/>
        <w:t>Lampiran.</w:t>
      </w:r>
      <w:proofErr w:type="gramEnd"/>
      <w:r w:rsidRPr="00F01906">
        <w:rPr>
          <w:color w:val="auto"/>
        </w:rPr>
        <w:t xml:space="preserve"> 5 Satuan Acara Penyuluhan (SAP) → SAP, Materi, Suncar, Pre-post</w:t>
      </w:r>
    </w:p>
    <w:p w14:paraId="63A26AC7" w14:textId="77777777" w:rsidR="00BD4AB9" w:rsidRDefault="00BD4AB9">
      <w:pPr>
        <w:jc w:val="left"/>
      </w:pPr>
    </w:p>
    <w:p w14:paraId="68E73EB0" w14:textId="77777777" w:rsidR="00BD4AB9" w:rsidRPr="00651809" w:rsidRDefault="00EB49FD">
      <w:pPr>
        <w:numPr>
          <w:ilvl w:val="0"/>
          <w:numId w:val="277"/>
        </w:numPr>
        <w:ind w:left="360"/>
        <w:jc w:val="left"/>
      </w:pPr>
      <w:r>
        <w:rPr>
          <w:b/>
        </w:rPr>
        <w:t>Anemia</w:t>
      </w:r>
    </w:p>
    <w:p w14:paraId="49841C06" w14:textId="50C5867B" w:rsidR="00386BB2" w:rsidRPr="00386BB2" w:rsidRDefault="00386BB2" w:rsidP="00386BB2">
      <w:pPr>
        <w:pStyle w:val="Caption"/>
        <w:keepNext/>
        <w:jc w:val="center"/>
        <w:rPr>
          <w:b/>
          <w:bCs/>
          <w:i w:val="0"/>
          <w:iCs w:val="0"/>
          <w:color w:val="auto"/>
          <w:sz w:val="24"/>
          <w:szCs w:val="24"/>
        </w:rPr>
      </w:pPr>
      <w:bookmarkStart w:id="79" w:name="_Toc124783493"/>
      <w:bookmarkStart w:id="80" w:name="_Toc124999118"/>
      <w:proofErr w:type="gramStart"/>
      <w:r w:rsidRPr="00386BB2">
        <w:rPr>
          <w:b/>
          <w:bCs/>
          <w:i w:val="0"/>
          <w:iCs w:val="0"/>
          <w:color w:val="auto"/>
          <w:sz w:val="24"/>
          <w:szCs w:val="24"/>
        </w:rPr>
        <w:t xml:space="preserve">Tabel </w:t>
      </w:r>
      <w:r w:rsidRPr="00386BB2">
        <w:rPr>
          <w:b/>
          <w:bCs/>
          <w:i w:val="0"/>
          <w:iCs w:val="0"/>
          <w:color w:val="auto"/>
          <w:sz w:val="24"/>
          <w:szCs w:val="24"/>
        </w:rPr>
        <w:fldChar w:fldCharType="begin"/>
      </w:r>
      <w:r w:rsidRPr="00386BB2">
        <w:rPr>
          <w:b/>
          <w:bCs/>
          <w:i w:val="0"/>
          <w:iCs w:val="0"/>
          <w:color w:val="auto"/>
          <w:sz w:val="24"/>
          <w:szCs w:val="24"/>
        </w:rPr>
        <w:instrText xml:space="preserve"> SEQ Tabel \* ARABIC </w:instrText>
      </w:r>
      <w:r w:rsidRPr="00386BB2">
        <w:rPr>
          <w:b/>
          <w:bCs/>
          <w:i w:val="0"/>
          <w:iCs w:val="0"/>
          <w:color w:val="auto"/>
          <w:sz w:val="24"/>
          <w:szCs w:val="24"/>
        </w:rPr>
        <w:fldChar w:fldCharType="separate"/>
      </w:r>
      <w:r w:rsidR="00896CA1">
        <w:rPr>
          <w:b/>
          <w:bCs/>
          <w:i w:val="0"/>
          <w:iCs w:val="0"/>
          <w:noProof/>
          <w:color w:val="auto"/>
          <w:sz w:val="24"/>
          <w:szCs w:val="24"/>
        </w:rPr>
        <w:t>1</w:t>
      </w:r>
      <w:r w:rsidRPr="00386BB2">
        <w:rPr>
          <w:b/>
          <w:bCs/>
          <w:i w:val="0"/>
          <w:iCs w:val="0"/>
          <w:color w:val="auto"/>
          <w:sz w:val="24"/>
          <w:szCs w:val="24"/>
        </w:rPr>
        <w:fldChar w:fldCharType="end"/>
      </w:r>
      <w:r w:rsidRPr="00386BB2">
        <w:rPr>
          <w:b/>
          <w:bCs/>
          <w:i w:val="0"/>
          <w:iCs w:val="0"/>
          <w:color w:val="auto"/>
          <w:sz w:val="24"/>
          <w:szCs w:val="24"/>
        </w:rPr>
        <w:t>.</w:t>
      </w:r>
      <w:proofErr w:type="gramEnd"/>
      <w:r w:rsidRPr="00386BB2">
        <w:rPr>
          <w:b/>
          <w:bCs/>
          <w:i w:val="0"/>
          <w:iCs w:val="0"/>
          <w:color w:val="auto"/>
          <w:sz w:val="24"/>
          <w:szCs w:val="24"/>
        </w:rPr>
        <w:t xml:space="preserve"> Satuan Acara Penyuluhan (SAP) Anemia</w:t>
      </w:r>
      <w:bookmarkEnd w:id="79"/>
      <w:bookmarkEnd w:id="80"/>
    </w:p>
    <w:tbl>
      <w:tblPr>
        <w:tblStyle w:val="afe"/>
        <w:tblW w:w="923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01"/>
        <w:gridCol w:w="6233"/>
      </w:tblGrid>
      <w:tr w:rsidR="00BD4AB9" w14:paraId="06BA9302" w14:textId="77777777" w:rsidTr="003A781A">
        <w:trPr>
          <w:trHeight w:val="141"/>
          <w:tblHeader/>
          <w:jc w:val="center"/>
        </w:trPr>
        <w:tc>
          <w:tcPr>
            <w:tcW w:w="3001" w:type="dxa"/>
            <w:shd w:val="clear" w:color="auto" w:fill="auto"/>
            <w:tcMar>
              <w:top w:w="100" w:type="dxa"/>
              <w:left w:w="100" w:type="dxa"/>
              <w:bottom w:w="100" w:type="dxa"/>
              <w:right w:w="100" w:type="dxa"/>
            </w:tcMar>
          </w:tcPr>
          <w:p w14:paraId="288E4968" w14:textId="77777777" w:rsidR="00BD4AB9" w:rsidRDefault="00BD4AB9">
            <w:pPr>
              <w:widowControl w:val="0"/>
              <w:spacing w:after="0" w:line="240" w:lineRule="auto"/>
              <w:jc w:val="left"/>
              <w:rPr>
                <w:b/>
              </w:rPr>
            </w:pPr>
          </w:p>
        </w:tc>
        <w:tc>
          <w:tcPr>
            <w:tcW w:w="6233" w:type="dxa"/>
            <w:shd w:val="clear" w:color="auto" w:fill="auto"/>
            <w:tcMar>
              <w:top w:w="100" w:type="dxa"/>
              <w:left w:w="100" w:type="dxa"/>
              <w:bottom w:w="100" w:type="dxa"/>
              <w:right w:w="100" w:type="dxa"/>
            </w:tcMar>
          </w:tcPr>
          <w:p w14:paraId="75A2EF13" w14:textId="77777777" w:rsidR="00BD4AB9" w:rsidRDefault="00EB49FD">
            <w:pPr>
              <w:widowControl w:val="0"/>
              <w:spacing w:after="0" w:line="240" w:lineRule="auto"/>
              <w:jc w:val="center"/>
              <w:rPr>
                <w:b/>
              </w:rPr>
            </w:pPr>
            <w:r>
              <w:rPr>
                <w:b/>
              </w:rPr>
              <w:t>Deskripsi</w:t>
            </w:r>
          </w:p>
        </w:tc>
      </w:tr>
      <w:tr w:rsidR="00BD4AB9" w14:paraId="1BABBC34" w14:textId="77777777" w:rsidTr="003A781A">
        <w:trPr>
          <w:trHeight w:val="141"/>
          <w:jc w:val="center"/>
        </w:trPr>
        <w:tc>
          <w:tcPr>
            <w:tcW w:w="3001" w:type="dxa"/>
            <w:shd w:val="clear" w:color="auto" w:fill="auto"/>
            <w:tcMar>
              <w:top w:w="100" w:type="dxa"/>
              <w:left w:w="100" w:type="dxa"/>
              <w:bottom w:w="100" w:type="dxa"/>
              <w:right w:w="100" w:type="dxa"/>
            </w:tcMar>
          </w:tcPr>
          <w:p w14:paraId="3EA664CE" w14:textId="77777777" w:rsidR="00BD4AB9" w:rsidRDefault="00EB49FD">
            <w:pPr>
              <w:spacing w:after="0"/>
              <w:jc w:val="left"/>
              <w:rPr>
                <w:b/>
              </w:rPr>
            </w:pPr>
            <w:r>
              <w:rPr>
                <w:b/>
              </w:rPr>
              <w:t>Pokok Bahasan</w:t>
            </w:r>
          </w:p>
        </w:tc>
        <w:tc>
          <w:tcPr>
            <w:tcW w:w="6233" w:type="dxa"/>
            <w:shd w:val="clear" w:color="auto" w:fill="auto"/>
            <w:tcMar>
              <w:top w:w="100" w:type="dxa"/>
              <w:left w:w="100" w:type="dxa"/>
              <w:bottom w:w="100" w:type="dxa"/>
              <w:right w:w="100" w:type="dxa"/>
            </w:tcMar>
          </w:tcPr>
          <w:p w14:paraId="10760BB4" w14:textId="77777777" w:rsidR="00BD4AB9" w:rsidRDefault="00EB49FD">
            <w:pPr>
              <w:spacing w:after="0"/>
              <w:jc w:val="left"/>
              <w:rPr>
                <w:b/>
              </w:rPr>
            </w:pPr>
            <w:r>
              <w:t>Penyuluhan Rematri dan WUS tentang Anemia</w:t>
            </w:r>
          </w:p>
        </w:tc>
      </w:tr>
      <w:tr w:rsidR="00BD4AB9" w14:paraId="5DC35323" w14:textId="77777777" w:rsidTr="003A781A">
        <w:trPr>
          <w:trHeight w:val="141"/>
          <w:jc w:val="center"/>
        </w:trPr>
        <w:tc>
          <w:tcPr>
            <w:tcW w:w="3001" w:type="dxa"/>
            <w:shd w:val="clear" w:color="auto" w:fill="auto"/>
            <w:tcMar>
              <w:top w:w="100" w:type="dxa"/>
              <w:left w:w="100" w:type="dxa"/>
              <w:bottom w:w="100" w:type="dxa"/>
              <w:right w:w="100" w:type="dxa"/>
            </w:tcMar>
          </w:tcPr>
          <w:p w14:paraId="265FD921" w14:textId="77777777" w:rsidR="00BD4AB9" w:rsidRDefault="00EB49FD">
            <w:pPr>
              <w:spacing w:after="0"/>
              <w:jc w:val="left"/>
              <w:rPr>
                <w:b/>
              </w:rPr>
            </w:pPr>
            <w:r>
              <w:rPr>
                <w:b/>
              </w:rPr>
              <w:t>Sub Pokok Bahas</w:t>
            </w:r>
            <w:r>
              <w:rPr>
                <w:b/>
              </w:rPr>
              <w:tab/>
            </w:r>
          </w:p>
        </w:tc>
        <w:tc>
          <w:tcPr>
            <w:tcW w:w="6233" w:type="dxa"/>
            <w:shd w:val="clear" w:color="auto" w:fill="auto"/>
            <w:tcMar>
              <w:top w:w="100" w:type="dxa"/>
              <w:left w:w="100" w:type="dxa"/>
              <w:bottom w:w="100" w:type="dxa"/>
              <w:right w:w="100" w:type="dxa"/>
            </w:tcMar>
          </w:tcPr>
          <w:p w14:paraId="46199058" w14:textId="77777777" w:rsidR="00BD4AB9" w:rsidRDefault="00EB49FD">
            <w:pPr>
              <w:spacing w:after="0"/>
              <w:jc w:val="left"/>
              <w:rPr>
                <w:b/>
              </w:rPr>
            </w:pPr>
            <w:r>
              <w:t>Penjelasan secara umum tentang anemia dan cara pencegahannya</w:t>
            </w:r>
          </w:p>
        </w:tc>
      </w:tr>
      <w:tr w:rsidR="00BD4AB9" w14:paraId="5D3CD298" w14:textId="77777777" w:rsidTr="003A781A">
        <w:trPr>
          <w:trHeight w:val="141"/>
          <w:jc w:val="center"/>
        </w:trPr>
        <w:tc>
          <w:tcPr>
            <w:tcW w:w="3001" w:type="dxa"/>
            <w:shd w:val="clear" w:color="auto" w:fill="auto"/>
            <w:tcMar>
              <w:top w:w="100" w:type="dxa"/>
              <w:left w:w="100" w:type="dxa"/>
              <w:bottom w:w="100" w:type="dxa"/>
              <w:right w:w="100" w:type="dxa"/>
            </w:tcMar>
          </w:tcPr>
          <w:p w14:paraId="29595762" w14:textId="77777777" w:rsidR="00BD4AB9" w:rsidRDefault="00EB49FD">
            <w:pPr>
              <w:spacing w:after="0"/>
              <w:jc w:val="left"/>
              <w:rPr>
                <w:b/>
              </w:rPr>
            </w:pPr>
            <w:r>
              <w:rPr>
                <w:b/>
              </w:rPr>
              <w:t>Sasaran</w:t>
            </w:r>
            <w:r>
              <w:rPr>
                <w:b/>
              </w:rPr>
              <w:tab/>
            </w:r>
          </w:p>
        </w:tc>
        <w:tc>
          <w:tcPr>
            <w:tcW w:w="6233" w:type="dxa"/>
            <w:shd w:val="clear" w:color="auto" w:fill="auto"/>
            <w:tcMar>
              <w:top w:w="100" w:type="dxa"/>
              <w:left w:w="100" w:type="dxa"/>
              <w:bottom w:w="100" w:type="dxa"/>
              <w:right w:w="100" w:type="dxa"/>
            </w:tcMar>
          </w:tcPr>
          <w:p w14:paraId="637A1321" w14:textId="77777777" w:rsidR="00BD4AB9" w:rsidRDefault="00EB49FD">
            <w:pPr>
              <w:widowControl w:val="0"/>
              <w:spacing w:after="0" w:line="240" w:lineRule="auto"/>
              <w:jc w:val="left"/>
              <w:rPr>
                <w:b/>
              </w:rPr>
            </w:pPr>
            <w:r>
              <w:t>Siswi SMA</w:t>
            </w:r>
          </w:p>
        </w:tc>
      </w:tr>
      <w:tr w:rsidR="00BD4AB9" w14:paraId="5F332FB7" w14:textId="77777777" w:rsidTr="003A781A">
        <w:trPr>
          <w:trHeight w:val="141"/>
          <w:jc w:val="center"/>
        </w:trPr>
        <w:tc>
          <w:tcPr>
            <w:tcW w:w="3001" w:type="dxa"/>
            <w:shd w:val="clear" w:color="auto" w:fill="auto"/>
            <w:tcMar>
              <w:top w:w="100" w:type="dxa"/>
              <w:left w:w="100" w:type="dxa"/>
              <w:bottom w:w="100" w:type="dxa"/>
              <w:right w:w="100" w:type="dxa"/>
            </w:tcMar>
          </w:tcPr>
          <w:p w14:paraId="016809DC" w14:textId="77777777" w:rsidR="00BD4AB9" w:rsidRDefault="00EB49FD">
            <w:pPr>
              <w:spacing w:after="0"/>
              <w:jc w:val="left"/>
              <w:rPr>
                <w:b/>
              </w:rPr>
            </w:pPr>
            <w:r>
              <w:rPr>
                <w:b/>
              </w:rPr>
              <w:t>Jumlah sasaran</w:t>
            </w:r>
          </w:p>
        </w:tc>
        <w:tc>
          <w:tcPr>
            <w:tcW w:w="6233" w:type="dxa"/>
            <w:shd w:val="clear" w:color="auto" w:fill="auto"/>
            <w:tcMar>
              <w:top w:w="100" w:type="dxa"/>
              <w:left w:w="100" w:type="dxa"/>
              <w:bottom w:w="100" w:type="dxa"/>
              <w:right w:w="100" w:type="dxa"/>
            </w:tcMar>
          </w:tcPr>
          <w:p w14:paraId="0F4EDAF9" w14:textId="77777777" w:rsidR="00BD4AB9" w:rsidRDefault="00EB49FD">
            <w:pPr>
              <w:spacing w:after="0"/>
              <w:jc w:val="left"/>
              <w:rPr>
                <w:b/>
              </w:rPr>
            </w:pPr>
            <w:r>
              <w:t>Disesuaikan</w:t>
            </w:r>
          </w:p>
        </w:tc>
      </w:tr>
      <w:tr w:rsidR="00BD4AB9" w14:paraId="34C20146" w14:textId="77777777" w:rsidTr="003A781A">
        <w:trPr>
          <w:trHeight w:val="141"/>
          <w:jc w:val="center"/>
        </w:trPr>
        <w:tc>
          <w:tcPr>
            <w:tcW w:w="3001" w:type="dxa"/>
            <w:shd w:val="clear" w:color="auto" w:fill="auto"/>
            <w:tcMar>
              <w:top w:w="100" w:type="dxa"/>
              <w:left w:w="100" w:type="dxa"/>
              <w:bottom w:w="100" w:type="dxa"/>
              <w:right w:w="100" w:type="dxa"/>
            </w:tcMar>
          </w:tcPr>
          <w:p w14:paraId="49BA59BB" w14:textId="77777777" w:rsidR="00BD4AB9" w:rsidRDefault="00EB49FD">
            <w:pPr>
              <w:spacing w:after="0"/>
              <w:jc w:val="left"/>
              <w:rPr>
                <w:b/>
              </w:rPr>
            </w:pPr>
            <w:r>
              <w:rPr>
                <w:b/>
              </w:rPr>
              <w:t xml:space="preserve">Hari, Tanggal </w:t>
            </w:r>
          </w:p>
          <w:p w14:paraId="0D113FCA" w14:textId="77777777" w:rsidR="00BD4AB9" w:rsidRDefault="00EB49FD">
            <w:pPr>
              <w:spacing w:after="0"/>
              <w:jc w:val="left"/>
              <w:rPr>
                <w:b/>
              </w:rPr>
            </w:pPr>
            <w:r>
              <w:rPr>
                <w:b/>
              </w:rPr>
              <w:t>Jam/waktu</w:t>
            </w:r>
            <w:r>
              <w:rPr>
                <w:b/>
              </w:rPr>
              <w:tab/>
            </w:r>
          </w:p>
        </w:tc>
        <w:tc>
          <w:tcPr>
            <w:tcW w:w="6233" w:type="dxa"/>
            <w:shd w:val="clear" w:color="auto" w:fill="auto"/>
            <w:tcMar>
              <w:top w:w="100" w:type="dxa"/>
              <w:left w:w="100" w:type="dxa"/>
              <w:bottom w:w="100" w:type="dxa"/>
              <w:right w:w="100" w:type="dxa"/>
            </w:tcMar>
          </w:tcPr>
          <w:p w14:paraId="69C8EE97" w14:textId="77777777" w:rsidR="00BD4AB9" w:rsidRDefault="00EB49FD">
            <w:pPr>
              <w:widowControl w:val="0"/>
              <w:spacing w:after="0" w:line="240" w:lineRule="auto"/>
              <w:jc w:val="left"/>
            </w:pPr>
            <w:r>
              <w:t>Disesuaikan</w:t>
            </w:r>
          </w:p>
          <w:p w14:paraId="5C75F843" w14:textId="77777777" w:rsidR="00BD4AB9" w:rsidRDefault="00EB49FD">
            <w:pPr>
              <w:spacing w:after="0"/>
              <w:jc w:val="left"/>
              <w:rPr>
                <w:b/>
              </w:rPr>
            </w:pPr>
            <w:r>
              <w:t>60 menit</w:t>
            </w:r>
          </w:p>
        </w:tc>
      </w:tr>
      <w:tr w:rsidR="00BD4AB9" w14:paraId="0DD1F853" w14:textId="77777777" w:rsidTr="003A781A">
        <w:trPr>
          <w:trHeight w:val="141"/>
          <w:jc w:val="center"/>
        </w:trPr>
        <w:tc>
          <w:tcPr>
            <w:tcW w:w="3001" w:type="dxa"/>
            <w:shd w:val="clear" w:color="auto" w:fill="auto"/>
            <w:tcMar>
              <w:top w:w="100" w:type="dxa"/>
              <w:left w:w="100" w:type="dxa"/>
              <w:bottom w:w="100" w:type="dxa"/>
              <w:right w:w="100" w:type="dxa"/>
            </w:tcMar>
          </w:tcPr>
          <w:p w14:paraId="11B7B997" w14:textId="77777777" w:rsidR="00BD4AB9" w:rsidRDefault="00EB49FD">
            <w:pPr>
              <w:widowControl w:val="0"/>
              <w:spacing w:after="0" w:line="240" w:lineRule="auto"/>
              <w:jc w:val="left"/>
              <w:rPr>
                <w:b/>
              </w:rPr>
            </w:pPr>
            <w:r>
              <w:rPr>
                <w:b/>
              </w:rPr>
              <w:t>Tujuan</w:t>
            </w:r>
          </w:p>
        </w:tc>
        <w:tc>
          <w:tcPr>
            <w:tcW w:w="6233" w:type="dxa"/>
            <w:shd w:val="clear" w:color="auto" w:fill="auto"/>
            <w:tcMar>
              <w:top w:w="100" w:type="dxa"/>
              <w:left w:w="100" w:type="dxa"/>
              <w:bottom w:w="100" w:type="dxa"/>
              <w:right w:w="100" w:type="dxa"/>
            </w:tcMar>
          </w:tcPr>
          <w:p w14:paraId="5057A38E" w14:textId="77777777" w:rsidR="00BD4AB9" w:rsidRDefault="00EB49FD">
            <w:pPr>
              <w:spacing w:after="0"/>
              <w:jc w:val="left"/>
              <w:rPr>
                <w:b/>
              </w:rPr>
            </w:pPr>
            <w:r>
              <w:rPr>
                <w:b/>
              </w:rPr>
              <w:t>Tujuan Umum</w:t>
            </w:r>
          </w:p>
          <w:p w14:paraId="4D2A6649" w14:textId="77777777" w:rsidR="00BD4AB9" w:rsidRDefault="00EB49FD">
            <w:pPr>
              <w:spacing w:after="0"/>
              <w:jc w:val="left"/>
            </w:pPr>
            <w:r>
              <w:t xml:space="preserve">Setelah mengikuti penyuluhan diharapkan siswi SMA </w:t>
            </w:r>
            <w:proofErr w:type="gramStart"/>
            <w:r>
              <w:t>…  memahami</w:t>
            </w:r>
            <w:proofErr w:type="gramEnd"/>
            <w:r>
              <w:t xml:space="preserve"> tentang anemia serta pencegahan dan penanganannya.</w:t>
            </w:r>
          </w:p>
          <w:p w14:paraId="6EA2E757" w14:textId="77777777" w:rsidR="00BD4AB9" w:rsidRDefault="00BD4AB9">
            <w:pPr>
              <w:spacing w:after="0"/>
              <w:jc w:val="left"/>
            </w:pPr>
          </w:p>
          <w:p w14:paraId="7A91F93A" w14:textId="77777777" w:rsidR="00BD4AB9" w:rsidRDefault="00EB49FD">
            <w:pPr>
              <w:spacing w:after="0"/>
              <w:jc w:val="left"/>
              <w:rPr>
                <w:b/>
              </w:rPr>
            </w:pPr>
            <w:r>
              <w:rPr>
                <w:b/>
              </w:rPr>
              <w:t>Tujuan Khusus</w:t>
            </w:r>
          </w:p>
          <w:p w14:paraId="4D131364" w14:textId="77777777" w:rsidR="00BD4AB9" w:rsidRDefault="00EB49FD">
            <w:pPr>
              <w:spacing w:after="0"/>
              <w:jc w:val="left"/>
            </w:pPr>
            <w:r>
              <w:t>Setelah mengikuti penyuluhan, peserta diharapkan mampu:</w:t>
            </w:r>
          </w:p>
          <w:p w14:paraId="6FDBBDC4" w14:textId="77777777" w:rsidR="00BD4AB9" w:rsidRDefault="00EB49FD">
            <w:pPr>
              <w:numPr>
                <w:ilvl w:val="0"/>
                <w:numId w:val="41"/>
              </w:numPr>
              <w:spacing w:after="0"/>
              <w:ind w:left="360"/>
              <w:jc w:val="left"/>
            </w:pPr>
            <w:r>
              <w:t>Mendefinisikan anemia</w:t>
            </w:r>
          </w:p>
          <w:p w14:paraId="5C0BEB42" w14:textId="77777777" w:rsidR="00BD4AB9" w:rsidRDefault="00EB49FD">
            <w:pPr>
              <w:numPr>
                <w:ilvl w:val="0"/>
                <w:numId w:val="41"/>
              </w:numPr>
              <w:spacing w:after="0"/>
              <w:ind w:left="360"/>
              <w:jc w:val="left"/>
            </w:pPr>
            <w:r>
              <w:t>Mendefinisikan perbedaan anemia dan kekurangan gizi besi</w:t>
            </w:r>
          </w:p>
          <w:p w14:paraId="504D21E9" w14:textId="77777777" w:rsidR="00BD4AB9" w:rsidRDefault="00EB49FD">
            <w:pPr>
              <w:numPr>
                <w:ilvl w:val="0"/>
                <w:numId w:val="41"/>
              </w:numPr>
              <w:spacing w:after="0"/>
              <w:ind w:left="360"/>
              <w:jc w:val="left"/>
            </w:pPr>
            <w:r>
              <w:t>Mengklasifikasikan anemia</w:t>
            </w:r>
          </w:p>
          <w:p w14:paraId="3A1AC6CE" w14:textId="77777777" w:rsidR="00BD4AB9" w:rsidRDefault="00EB49FD">
            <w:pPr>
              <w:numPr>
                <w:ilvl w:val="0"/>
                <w:numId w:val="41"/>
              </w:numPr>
              <w:spacing w:after="0"/>
              <w:ind w:left="360"/>
              <w:jc w:val="left"/>
            </w:pPr>
            <w:r>
              <w:t>Menyebutkan penyebab anemia</w:t>
            </w:r>
          </w:p>
          <w:p w14:paraId="30499A8A" w14:textId="77777777" w:rsidR="00BD4AB9" w:rsidRDefault="00EB49FD">
            <w:pPr>
              <w:numPr>
                <w:ilvl w:val="0"/>
                <w:numId w:val="41"/>
              </w:numPr>
              <w:spacing w:after="0"/>
              <w:ind w:left="360"/>
              <w:jc w:val="left"/>
            </w:pPr>
            <w:r>
              <w:t>Menyebutkan gejala anemia</w:t>
            </w:r>
          </w:p>
          <w:p w14:paraId="12BA6179" w14:textId="77777777" w:rsidR="00BD4AB9" w:rsidRDefault="00EB49FD">
            <w:pPr>
              <w:numPr>
                <w:ilvl w:val="0"/>
                <w:numId w:val="41"/>
              </w:numPr>
              <w:spacing w:after="0"/>
              <w:ind w:left="360"/>
              <w:jc w:val="left"/>
            </w:pPr>
            <w:r>
              <w:t>Menjelaskan alasan rematri dan WUS rentan menderita anemia</w:t>
            </w:r>
          </w:p>
          <w:p w14:paraId="133A216C" w14:textId="77777777" w:rsidR="00BD4AB9" w:rsidRDefault="00EB49FD">
            <w:pPr>
              <w:numPr>
                <w:ilvl w:val="0"/>
                <w:numId w:val="41"/>
              </w:numPr>
              <w:spacing w:after="0"/>
              <w:ind w:left="360"/>
              <w:jc w:val="left"/>
            </w:pPr>
            <w:r>
              <w:t>Menyebutkan dampak anemia</w:t>
            </w:r>
          </w:p>
          <w:p w14:paraId="3820E422" w14:textId="77777777" w:rsidR="00BD4AB9" w:rsidRDefault="00EB49FD">
            <w:pPr>
              <w:numPr>
                <w:ilvl w:val="0"/>
                <w:numId w:val="41"/>
              </w:numPr>
              <w:spacing w:after="0"/>
              <w:ind w:left="360"/>
              <w:jc w:val="left"/>
            </w:pPr>
            <w:r>
              <w:t>Menjelaskan cara pencegahan dan penanggulangan anemia pada rematri dan WUS</w:t>
            </w:r>
          </w:p>
          <w:p w14:paraId="62294F08" w14:textId="77777777" w:rsidR="00BD4AB9" w:rsidRDefault="00BD4AB9">
            <w:pPr>
              <w:widowControl w:val="0"/>
              <w:spacing w:after="0" w:line="240" w:lineRule="auto"/>
              <w:jc w:val="left"/>
              <w:rPr>
                <w:b/>
              </w:rPr>
            </w:pPr>
          </w:p>
          <w:p w14:paraId="65C9C6B6" w14:textId="77777777" w:rsidR="003A781A" w:rsidRDefault="003A781A">
            <w:pPr>
              <w:widowControl w:val="0"/>
              <w:spacing w:after="0" w:line="240" w:lineRule="auto"/>
              <w:jc w:val="left"/>
              <w:rPr>
                <w:b/>
              </w:rPr>
            </w:pPr>
          </w:p>
          <w:p w14:paraId="60DCB328" w14:textId="77777777" w:rsidR="003A781A" w:rsidRDefault="003A781A">
            <w:pPr>
              <w:widowControl w:val="0"/>
              <w:spacing w:after="0" w:line="240" w:lineRule="auto"/>
              <w:jc w:val="left"/>
              <w:rPr>
                <w:b/>
              </w:rPr>
            </w:pPr>
          </w:p>
        </w:tc>
      </w:tr>
      <w:tr w:rsidR="00BD4AB9" w14:paraId="331882B7" w14:textId="77777777" w:rsidTr="003A781A">
        <w:trPr>
          <w:trHeight w:val="141"/>
          <w:jc w:val="center"/>
        </w:trPr>
        <w:tc>
          <w:tcPr>
            <w:tcW w:w="3001" w:type="dxa"/>
            <w:shd w:val="clear" w:color="auto" w:fill="auto"/>
            <w:tcMar>
              <w:top w:w="100" w:type="dxa"/>
              <w:left w:w="100" w:type="dxa"/>
              <w:bottom w:w="100" w:type="dxa"/>
              <w:right w:w="100" w:type="dxa"/>
            </w:tcMar>
          </w:tcPr>
          <w:p w14:paraId="4B30461E" w14:textId="77777777" w:rsidR="00BD4AB9" w:rsidRDefault="00EB49FD">
            <w:pPr>
              <w:widowControl w:val="0"/>
              <w:spacing w:after="0" w:line="240" w:lineRule="auto"/>
              <w:jc w:val="left"/>
              <w:rPr>
                <w:b/>
              </w:rPr>
            </w:pPr>
            <w:r>
              <w:rPr>
                <w:b/>
              </w:rPr>
              <w:lastRenderedPageBreak/>
              <w:t>Materi</w:t>
            </w:r>
          </w:p>
        </w:tc>
        <w:tc>
          <w:tcPr>
            <w:tcW w:w="6233" w:type="dxa"/>
            <w:shd w:val="clear" w:color="auto" w:fill="auto"/>
            <w:tcMar>
              <w:top w:w="100" w:type="dxa"/>
              <w:left w:w="100" w:type="dxa"/>
              <w:bottom w:w="100" w:type="dxa"/>
              <w:right w:w="100" w:type="dxa"/>
            </w:tcMar>
          </w:tcPr>
          <w:p w14:paraId="15FECF0F" w14:textId="77777777" w:rsidR="00BD4AB9" w:rsidRDefault="00EB49FD">
            <w:pPr>
              <w:numPr>
                <w:ilvl w:val="0"/>
                <w:numId w:val="95"/>
              </w:numPr>
              <w:spacing w:after="0"/>
              <w:ind w:left="360"/>
              <w:jc w:val="left"/>
            </w:pPr>
            <w:r>
              <w:t>Definisi Anemia</w:t>
            </w:r>
          </w:p>
          <w:p w14:paraId="6B5A23F9" w14:textId="77777777" w:rsidR="00BD4AB9" w:rsidRDefault="00EB49FD">
            <w:pPr>
              <w:numPr>
                <w:ilvl w:val="0"/>
                <w:numId w:val="95"/>
              </w:numPr>
              <w:spacing w:after="0"/>
              <w:ind w:left="360"/>
              <w:jc w:val="left"/>
            </w:pPr>
            <w:r>
              <w:t>Kekurangan Gizi Besi</w:t>
            </w:r>
          </w:p>
          <w:p w14:paraId="7C230A21" w14:textId="77777777" w:rsidR="00BD4AB9" w:rsidRDefault="00EB49FD">
            <w:pPr>
              <w:numPr>
                <w:ilvl w:val="0"/>
                <w:numId w:val="95"/>
              </w:numPr>
              <w:spacing w:after="0"/>
              <w:ind w:left="360"/>
              <w:jc w:val="left"/>
            </w:pPr>
            <w:r>
              <w:t xml:space="preserve">Diagnosis Anemia </w:t>
            </w:r>
          </w:p>
          <w:p w14:paraId="67488BCC" w14:textId="77777777" w:rsidR="00BD4AB9" w:rsidRDefault="00EB49FD">
            <w:pPr>
              <w:numPr>
                <w:ilvl w:val="0"/>
                <w:numId w:val="95"/>
              </w:numPr>
              <w:spacing w:after="0"/>
              <w:ind w:left="360"/>
              <w:jc w:val="left"/>
            </w:pPr>
            <w:r>
              <w:t xml:space="preserve">Penyebab Anemia </w:t>
            </w:r>
          </w:p>
          <w:p w14:paraId="6527FC08" w14:textId="77777777" w:rsidR="00BD4AB9" w:rsidRDefault="00EB49FD">
            <w:pPr>
              <w:numPr>
                <w:ilvl w:val="0"/>
                <w:numId w:val="95"/>
              </w:numPr>
              <w:spacing w:after="0"/>
              <w:ind w:left="360"/>
              <w:jc w:val="left"/>
            </w:pPr>
            <w:r>
              <w:t xml:space="preserve">Gejala Anemia </w:t>
            </w:r>
          </w:p>
          <w:p w14:paraId="49FCA076" w14:textId="77777777" w:rsidR="00BD4AB9" w:rsidRDefault="00EB49FD">
            <w:pPr>
              <w:numPr>
                <w:ilvl w:val="0"/>
                <w:numId w:val="95"/>
              </w:numPr>
              <w:spacing w:after="0"/>
              <w:ind w:left="360"/>
              <w:jc w:val="left"/>
            </w:pPr>
            <w:r>
              <w:t>Mengapa Rematri dan WUS Rentan Menderita Anemia?</w:t>
            </w:r>
          </w:p>
          <w:p w14:paraId="7BA4BBBC" w14:textId="77777777" w:rsidR="00BD4AB9" w:rsidRDefault="00EB49FD">
            <w:pPr>
              <w:numPr>
                <w:ilvl w:val="0"/>
                <w:numId w:val="95"/>
              </w:numPr>
              <w:spacing w:after="0"/>
              <w:ind w:left="360"/>
              <w:jc w:val="left"/>
            </w:pPr>
            <w:r>
              <w:t>Dampak Anemia</w:t>
            </w:r>
          </w:p>
          <w:p w14:paraId="79C31893" w14:textId="77777777" w:rsidR="00BD4AB9" w:rsidRDefault="00EB49FD">
            <w:pPr>
              <w:numPr>
                <w:ilvl w:val="0"/>
                <w:numId w:val="95"/>
              </w:numPr>
              <w:spacing w:after="0"/>
              <w:ind w:left="360"/>
              <w:jc w:val="left"/>
            </w:pPr>
            <w:r>
              <w:t>Cara Pencegahan dan Penanggulangan Anemia pada Rematri dan WUS</w:t>
            </w:r>
          </w:p>
          <w:p w14:paraId="4C92B437" w14:textId="77777777" w:rsidR="00BD4AB9" w:rsidRDefault="00BD4AB9">
            <w:pPr>
              <w:widowControl w:val="0"/>
              <w:spacing w:after="0" w:line="240" w:lineRule="auto"/>
              <w:jc w:val="left"/>
              <w:rPr>
                <w:b/>
              </w:rPr>
            </w:pPr>
          </w:p>
        </w:tc>
      </w:tr>
      <w:tr w:rsidR="00BD4AB9" w14:paraId="0BE6895C" w14:textId="77777777" w:rsidTr="003A781A">
        <w:trPr>
          <w:trHeight w:val="141"/>
          <w:jc w:val="center"/>
        </w:trPr>
        <w:tc>
          <w:tcPr>
            <w:tcW w:w="3001" w:type="dxa"/>
            <w:shd w:val="clear" w:color="auto" w:fill="auto"/>
            <w:tcMar>
              <w:top w:w="100" w:type="dxa"/>
              <w:left w:w="100" w:type="dxa"/>
              <w:bottom w:w="100" w:type="dxa"/>
              <w:right w:w="100" w:type="dxa"/>
            </w:tcMar>
          </w:tcPr>
          <w:p w14:paraId="4E5B6D10" w14:textId="77777777" w:rsidR="00BD4AB9" w:rsidRDefault="00EB49FD">
            <w:pPr>
              <w:widowControl w:val="0"/>
              <w:spacing w:after="0" w:line="240" w:lineRule="auto"/>
              <w:jc w:val="left"/>
              <w:rPr>
                <w:b/>
              </w:rPr>
            </w:pPr>
            <w:r>
              <w:rPr>
                <w:b/>
              </w:rPr>
              <w:t>Media</w:t>
            </w:r>
          </w:p>
        </w:tc>
        <w:tc>
          <w:tcPr>
            <w:tcW w:w="6233" w:type="dxa"/>
            <w:shd w:val="clear" w:color="auto" w:fill="auto"/>
            <w:tcMar>
              <w:top w:w="100" w:type="dxa"/>
              <w:left w:w="100" w:type="dxa"/>
              <w:bottom w:w="100" w:type="dxa"/>
              <w:right w:w="100" w:type="dxa"/>
            </w:tcMar>
          </w:tcPr>
          <w:p w14:paraId="2473DCB3" w14:textId="77777777" w:rsidR="00BD4AB9" w:rsidRDefault="00EB49FD">
            <w:pPr>
              <w:widowControl w:val="0"/>
              <w:spacing w:after="0" w:line="240" w:lineRule="auto"/>
              <w:jc w:val="left"/>
            </w:pPr>
            <w:r>
              <w:t>Poster dan Power point</w:t>
            </w:r>
          </w:p>
        </w:tc>
      </w:tr>
      <w:tr w:rsidR="00BD4AB9" w14:paraId="7560CDF6" w14:textId="77777777" w:rsidTr="003A781A">
        <w:trPr>
          <w:trHeight w:val="141"/>
          <w:jc w:val="center"/>
        </w:trPr>
        <w:tc>
          <w:tcPr>
            <w:tcW w:w="3001" w:type="dxa"/>
            <w:shd w:val="clear" w:color="auto" w:fill="auto"/>
            <w:tcMar>
              <w:top w:w="100" w:type="dxa"/>
              <w:left w:w="100" w:type="dxa"/>
              <w:bottom w:w="100" w:type="dxa"/>
              <w:right w:w="100" w:type="dxa"/>
            </w:tcMar>
          </w:tcPr>
          <w:p w14:paraId="26304918" w14:textId="77777777" w:rsidR="00BD4AB9" w:rsidRDefault="00EB49FD">
            <w:pPr>
              <w:widowControl w:val="0"/>
              <w:spacing w:after="0" w:line="240" w:lineRule="auto"/>
              <w:jc w:val="left"/>
              <w:rPr>
                <w:b/>
              </w:rPr>
            </w:pPr>
            <w:r>
              <w:rPr>
                <w:b/>
              </w:rPr>
              <w:t>Metode</w:t>
            </w:r>
          </w:p>
        </w:tc>
        <w:tc>
          <w:tcPr>
            <w:tcW w:w="6233" w:type="dxa"/>
            <w:shd w:val="clear" w:color="auto" w:fill="auto"/>
            <w:tcMar>
              <w:top w:w="100" w:type="dxa"/>
              <w:left w:w="100" w:type="dxa"/>
              <w:bottom w:w="100" w:type="dxa"/>
              <w:right w:w="100" w:type="dxa"/>
            </w:tcMar>
          </w:tcPr>
          <w:p w14:paraId="2570D9D0" w14:textId="77777777" w:rsidR="00BD4AB9" w:rsidRDefault="00EB49FD">
            <w:pPr>
              <w:widowControl w:val="0"/>
              <w:spacing w:after="0" w:line="240" w:lineRule="auto"/>
              <w:jc w:val="left"/>
            </w:pPr>
            <w:r>
              <w:t>Diskusi dan Tanya jawab</w:t>
            </w:r>
          </w:p>
        </w:tc>
      </w:tr>
      <w:tr w:rsidR="00BD4AB9" w14:paraId="235B03C8" w14:textId="77777777" w:rsidTr="003A781A">
        <w:trPr>
          <w:trHeight w:val="141"/>
          <w:jc w:val="center"/>
        </w:trPr>
        <w:tc>
          <w:tcPr>
            <w:tcW w:w="3001" w:type="dxa"/>
            <w:shd w:val="clear" w:color="auto" w:fill="auto"/>
            <w:tcMar>
              <w:top w:w="100" w:type="dxa"/>
              <w:left w:w="100" w:type="dxa"/>
              <w:bottom w:w="100" w:type="dxa"/>
              <w:right w:w="100" w:type="dxa"/>
            </w:tcMar>
          </w:tcPr>
          <w:p w14:paraId="1DCA488F" w14:textId="77777777" w:rsidR="00BD4AB9" w:rsidRDefault="00EB49FD">
            <w:pPr>
              <w:widowControl w:val="0"/>
              <w:spacing w:after="0" w:line="240" w:lineRule="auto"/>
              <w:jc w:val="left"/>
              <w:rPr>
                <w:b/>
              </w:rPr>
            </w:pPr>
            <w:r>
              <w:rPr>
                <w:b/>
              </w:rPr>
              <w:t>Rincian Kegiatan</w:t>
            </w:r>
          </w:p>
        </w:tc>
        <w:tc>
          <w:tcPr>
            <w:tcW w:w="6233" w:type="dxa"/>
            <w:shd w:val="clear" w:color="auto" w:fill="auto"/>
            <w:tcMar>
              <w:top w:w="100" w:type="dxa"/>
              <w:left w:w="100" w:type="dxa"/>
              <w:bottom w:w="100" w:type="dxa"/>
              <w:right w:w="100" w:type="dxa"/>
            </w:tcMar>
          </w:tcPr>
          <w:p w14:paraId="744E68E4" w14:textId="77777777" w:rsidR="00BD4AB9" w:rsidRDefault="00EB49FD">
            <w:pPr>
              <w:widowControl w:val="0"/>
              <w:numPr>
                <w:ilvl w:val="0"/>
                <w:numId w:val="218"/>
              </w:numPr>
              <w:spacing w:after="0" w:line="240" w:lineRule="auto"/>
              <w:ind w:left="360"/>
              <w:jc w:val="left"/>
            </w:pPr>
            <w:r>
              <w:t>Registrasi Kehadiran</w:t>
            </w:r>
          </w:p>
          <w:p w14:paraId="7F1AF5F3" w14:textId="77777777" w:rsidR="00BD4AB9" w:rsidRDefault="00EB49FD">
            <w:pPr>
              <w:widowControl w:val="0"/>
              <w:numPr>
                <w:ilvl w:val="0"/>
                <w:numId w:val="218"/>
              </w:numPr>
              <w:spacing w:after="0" w:line="240" w:lineRule="auto"/>
              <w:ind w:left="360"/>
              <w:jc w:val="left"/>
            </w:pPr>
            <w:r>
              <w:t>Pembukaan</w:t>
            </w:r>
          </w:p>
          <w:p w14:paraId="485A66AF" w14:textId="77777777" w:rsidR="00BD4AB9" w:rsidRDefault="00EB49FD">
            <w:pPr>
              <w:widowControl w:val="0"/>
              <w:numPr>
                <w:ilvl w:val="0"/>
                <w:numId w:val="218"/>
              </w:numPr>
              <w:spacing w:after="0" w:line="240" w:lineRule="auto"/>
              <w:ind w:left="360"/>
              <w:jc w:val="left"/>
            </w:pPr>
            <w:r w:rsidRPr="005E1A71">
              <w:rPr>
                <w:i/>
              </w:rPr>
              <w:t>Pre-test</w:t>
            </w:r>
          </w:p>
          <w:p w14:paraId="4F2227B5" w14:textId="77777777" w:rsidR="00BD4AB9" w:rsidRDefault="00EB49FD">
            <w:pPr>
              <w:widowControl w:val="0"/>
              <w:numPr>
                <w:ilvl w:val="0"/>
                <w:numId w:val="218"/>
              </w:numPr>
              <w:spacing w:after="0" w:line="240" w:lineRule="auto"/>
              <w:ind w:left="360"/>
              <w:jc w:val="left"/>
            </w:pPr>
            <w:r>
              <w:t>Penyampaian Materi</w:t>
            </w:r>
          </w:p>
          <w:p w14:paraId="6C5A2650" w14:textId="77777777" w:rsidR="00BD4AB9" w:rsidRDefault="00EB49FD">
            <w:pPr>
              <w:widowControl w:val="0"/>
              <w:numPr>
                <w:ilvl w:val="0"/>
                <w:numId w:val="218"/>
              </w:numPr>
              <w:spacing w:after="0" w:line="240" w:lineRule="auto"/>
              <w:ind w:left="360"/>
              <w:jc w:val="left"/>
            </w:pPr>
            <w:r w:rsidRPr="005E1A71">
              <w:rPr>
                <w:i/>
              </w:rPr>
              <w:t>Post-test</w:t>
            </w:r>
            <w:r>
              <w:t>, Diskusi tanya jawab</w:t>
            </w:r>
          </w:p>
          <w:p w14:paraId="597CC9EA" w14:textId="77777777" w:rsidR="00BD4AB9" w:rsidRDefault="00EB49FD">
            <w:pPr>
              <w:widowControl w:val="0"/>
              <w:numPr>
                <w:ilvl w:val="0"/>
                <w:numId w:val="218"/>
              </w:numPr>
              <w:spacing w:after="0" w:line="240" w:lineRule="auto"/>
              <w:ind w:left="360"/>
              <w:jc w:val="left"/>
            </w:pPr>
            <w:r>
              <w:t xml:space="preserve">Penutupan </w:t>
            </w:r>
          </w:p>
        </w:tc>
      </w:tr>
      <w:tr w:rsidR="00BD4AB9" w14:paraId="36D515E2" w14:textId="77777777" w:rsidTr="003A781A">
        <w:trPr>
          <w:trHeight w:val="141"/>
          <w:jc w:val="center"/>
        </w:trPr>
        <w:tc>
          <w:tcPr>
            <w:tcW w:w="3001" w:type="dxa"/>
            <w:shd w:val="clear" w:color="auto" w:fill="auto"/>
            <w:tcMar>
              <w:top w:w="100" w:type="dxa"/>
              <w:left w:w="100" w:type="dxa"/>
              <w:bottom w:w="100" w:type="dxa"/>
              <w:right w:w="100" w:type="dxa"/>
            </w:tcMar>
          </w:tcPr>
          <w:p w14:paraId="75ACC71A" w14:textId="77777777" w:rsidR="00BD4AB9" w:rsidRDefault="00EB49FD">
            <w:pPr>
              <w:widowControl w:val="0"/>
              <w:spacing w:after="0" w:line="240" w:lineRule="auto"/>
              <w:jc w:val="left"/>
              <w:rPr>
                <w:b/>
              </w:rPr>
            </w:pPr>
            <w:r>
              <w:rPr>
                <w:b/>
              </w:rPr>
              <w:t>Evaluasi</w:t>
            </w:r>
          </w:p>
        </w:tc>
        <w:tc>
          <w:tcPr>
            <w:tcW w:w="6233" w:type="dxa"/>
            <w:shd w:val="clear" w:color="auto" w:fill="auto"/>
            <w:tcMar>
              <w:top w:w="100" w:type="dxa"/>
              <w:left w:w="100" w:type="dxa"/>
              <w:bottom w:w="100" w:type="dxa"/>
              <w:right w:w="100" w:type="dxa"/>
            </w:tcMar>
          </w:tcPr>
          <w:p w14:paraId="005F1A2C" w14:textId="77777777" w:rsidR="00BD4AB9" w:rsidRDefault="00EB49FD">
            <w:pPr>
              <w:spacing w:after="0" w:line="240" w:lineRule="auto"/>
              <w:ind w:left="360"/>
              <w:jc w:val="left"/>
            </w:pPr>
            <w:r>
              <w:t xml:space="preserve">Prosedur: </w:t>
            </w:r>
            <w:r w:rsidRPr="005E1A71">
              <w:rPr>
                <w:i/>
              </w:rPr>
              <w:t>Pre-test</w:t>
            </w:r>
            <w:r>
              <w:t xml:space="preserve"> dan </w:t>
            </w:r>
            <w:r w:rsidRPr="005E1A71">
              <w:rPr>
                <w:i/>
              </w:rPr>
              <w:t>post-test</w:t>
            </w:r>
          </w:p>
          <w:p w14:paraId="5B7BC8D9" w14:textId="77777777" w:rsidR="00BD4AB9" w:rsidRDefault="00EB49FD">
            <w:pPr>
              <w:spacing w:after="0" w:line="240" w:lineRule="auto"/>
              <w:ind w:left="360"/>
              <w:jc w:val="left"/>
            </w:pPr>
            <w:r>
              <w:t>Bentuk</w:t>
            </w:r>
            <w:r>
              <w:tab/>
              <w:t>: Lembar kuesioner</w:t>
            </w:r>
          </w:p>
        </w:tc>
      </w:tr>
    </w:tbl>
    <w:p w14:paraId="30B18508" w14:textId="77777777" w:rsidR="00BC772A" w:rsidRDefault="00BC772A">
      <w:pPr>
        <w:spacing w:after="0" w:line="360" w:lineRule="auto"/>
      </w:pPr>
    </w:p>
    <w:p w14:paraId="37A3C121" w14:textId="77777777" w:rsidR="00BD4AB9" w:rsidRDefault="00EB49FD">
      <w:pPr>
        <w:spacing w:after="0" w:line="360" w:lineRule="auto"/>
        <w:jc w:val="center"/>
        <w:rPr>
          <w:b/>
          <w:i/>
        </w:rPr>
      </w:pPr>
      <w:r>
        <w:rPr>
          <w:b/>
        </w:rPr>
        <w:t xml:space="preserve">SOAL </w:t>
      </w:r>
      <w:r w:rsidRPr="005E1A71">
        <w:rPr>
          <w:b/>
          <w:i/>
        </w:rPr>
        <w:t>PRE-TEST</w:t>
      </w:r>
      <w:r>
        <w:rPr>
          <w:b/>
        </w:rPr>
        <w:t xml:space="preserve"> DAN</w:t>
      </w:r>
      <w:r>
        <w:rPr>
          <w:b/>
          <w:i/>
        </w:rPr>
        <w:t xml:space="preserve"> </w:t>
      </w:r>
      <w:r w:rsidRPr="005E1A71">
        <w:rPr>
          <w:b/>
          <w:i/>
        </w:rPr>
        <w:t>POST-TEST</w:t>
      </w:r>
    </w:p>
    <w:p w14:paraId="2034E409" w14:textId="77777777" w:rsidR="00BD4AB9" w:rsidRDefault="00BD4AB9">
      <w:pPr>
        <w:spacing w:after="0" w:line="360" w:lineRule="auto"/>
        <w:jc w:val="center"/>
        <w:rPr>
          <w:b/>
          <w:i/>
        </w:rPr>
      </w:pPr>
    </w:p>
    <w:p w14:paraId="281CE6F7" w14:textId="77777777" w:rsidR="00BD4AB9" w:rsidRDefault="00EB49FD">
      <w:pPr>
        <w:numPr>
          <w:ilvl w:val="0"/>
          <w:numId w:val="212"/>
        </w:numPr>
        <w:spacing w:after="0" w:line="259" w:lineRule="auto"/>
        <w:ind w:left="1146"/>
      </w:pPr>
      <w:proofErr w:type="gramStart"/>
      <w:r>
        <w:t>Apa</w:t>
      </w:r>
      <w:proofErr w:type="gramEnd"/>
      <w:r>
        <w:t xml:space="preserve"> yang dimaksud anemia?</w:t>
      </w:r>
    </w:p>
    <w:p w14:paraId="77D56652" w14:textId="77777777" w:rsidR="00BD4AB9" w:rsidRDefault="00EB49FD">
      <w:pPr>
        <w:numPr>
          <w:ilvl w:val="0"/>
          <w:numId w:val="117"/>
        </w:numPr>
        <w:spacing w:after="0" w:line="259" w:lineRule="auto"/>
        <w:ind w:left="1571"/>
      </w:pPr>
      <w:r>
        <w:t>Kadar Hemoglobin darah lebih dari normal</w:t>
      </w:r>
    </w:p>
    <w:p w14:paraId="50C35AC3" w14:textId="77777777" w:rsidR="00BD4AB9" w:rsidRDefault="00EB49FD">
      <w:pPr>
        <w:numPr>
          <w:ilvl w:val="0"/>
          <w:numId w:val="117"/>
        </w:numPr>
        <w:spacing w:after="0" w:line="259" w:lineRule="auto"/>
        <w:ind w:left="1571"/>
      </w:pPr>
      <w:r>
        <w:t>Perdarahan pada ibu hamil</w:t>
      </w:r>
    </w:p>
    <w:p w14:paraId="717DD828" w14:textId="77777777" w:rsidR="00BD4AB9" w:rsidRDefault="00EB49FD">
      <w:pPr>
        <w:numPr>
          <w:ilvl w:val="0"/>
          <w:numId w:val="117"/>
        </w:numPr>
        <w:spacing w:after="0" w:line="259" w:lineRule="auto"/>
        <w:ind w:left="1571"/>
        <w:rPr>
          <w:b/>
        </w:rPr>
      </w:pPr>
      <w:r>
        <w:rPr>
          <w:b/>
        </w:rPr>
        <w:t>Kadar Hemoglobin darah kurang dari normal</w:t>
      </w:r>
    </w:p>
    <w:p w14:paraId="03DA7743" w14:textId="77777777" w:rsidR="00BD4AB9" w:rsidRDefault="00EB49FD">
      <w:pPr>
        <w:numPr>
          <w:ilvl w:val="0"/>
          <w:numId w:val="117"/>
        </w:numPr>
        <w:spacing w:after="0" w:line="259" w:lineRule="auto"/>
        <w:ind w:left="1571"/>
      </w:pPr>
      <w:r>
        <w:t>Konsentrasi menurun</w:t>
      </w:r>
    </w:p>
    <w:p w14:paraId="6F1DFB36" w14:textId="77777777" w:rsidR="00BD4AB9" w:rsidRDefault="00BD4AB9">
      <w:pPr>
        <w:spacing w:after="0" w:line="259" w:lineRule="auto"/>
        <w:ind w:left="851"/>
      </w:pPr>
    </w:p>
    <w:p w14:paraId="6C3B3775" w14:textId="77777777" w:rsidR="00BD4AB9" w:rsidRDefault="00EB49FD">
      <w:pPr>
        <w:numPr>
          <w:ilvl w:val="0"/>
          <w:numId w:val="212"/>
        </w:numPr>
        <w:spacing w:after="0" w:line="259" w:lineRule="auto"/>
        <w:ind w:left="1146"/>
      </w:pPr>
      <w:r>
        <w:t>Gejala anemia diantaranya adalah lesu, konsentrasi buruk, mudah lelah. Berikut ini adalah penyebab terjadinya gejala tersebut, kecuali....</w:t>
      </w:r>
    </w:p>
    <w:p w14:paraId="36CB72A0" w14:textId="77777777" w:rsidR="00BD4AB9" w:rsidRDefault="00EB49FD">
      <w:pPr>
        <w:numPr>
          <w:ilvl w:val="0"/>
          <w:numId w:val="317"/>
        </w:numPr>
        <w:spacing w:after="0" w:line="259" w:lineRule="auto"/>
        <w:ind w:left="1571"/>
        <w:rPr>
          <w:b/>
        </w:rPr>
      </w:pPr>
      <w:r>
        <w:rPr>
          <w:b/>
        </w:rPr>
        <w:t>Jumlah eritrosit dalam darah kurang dari nilai standar (normal)</w:t>
      </w:r>
    </w:p>
    <w:p w14:paraId="35F925FD" w14:textId="77777777" w:rsidR="00BD4AB9" w:rsidRDefault="00EB49FD">
      <w:pPr>
        <w:numPr>
          <w:ilvl w:val="0"/>
          <w:numId w:val="317"/>
        </w:numPr>
        <w:spacing w:after="0" w:line="259" w:lineRule="auto"/>
        <w:ind w:left="1571"/>
      </w:pPr>
      <w:r>
        <w:t>Sel darah merah mengandung terlalu sedikit hemoglobin</w:t>
      </w:r>
    </w:p>
    <w:p w14:paraId="323327CA" w14:textId="77777777" w:rsidR="00BD4AB9" w:rsidRDefault="00EB49FD">
      <w:pPr>
        <w:numPr>
          <w:ilvl w:val="0"/>
          <w:numId w:val="317"/>
        </w:numPr>
        <w:spacing w:after="0" w:line="259" w:lineRule="auto"/>
        <w:ind w:left="1571"/>
      </w:pPr>
      <w:r>
        <w:t>Sel darah merah berkurang kemampuannya dalam membawa/ mengangkut oksigen</w:t>
      </w:r>
    </w:p>
    <w:p w14:paraId="6F8A31CB" w14:textId="77777777" w:rsidR="00BD4AB9" w:rsidRDefault="00EB49FD">
      <w:pPr>
        <w:numPr>
          <w:ilvl w:val="0"/>
          <w:numId w:val="317"/>
        </w:numPr>
        <w:spacing w:after="0" w:line="259" w:lineRule="auto"/>
        <w:ind w:left="1571"/>
      </w:pPr>
      <w:r>
        <w:t>Banyak karbondioksida yang diangkut oleh darah</w:t>
      </w:r>
    </w:p>
    <w:p w14:paraId="23A5288B" w14:textId="77777777" w:rsidR="00BD4AB9" w:rsidRDefault="00BD4AB9">
      <w:pPr>
        <w:spacing w:after="0" w:line="259" w:lineRule="auto"/>
        <w:ind w:left="851"/>
      </w:pPr>
    </w:p>
    <w:p w14:paraId="12111046" w14:textId="77777777" w:rsidR="00F01906" w:rsidRDefault="00F01906">
      <w:pPr>
        <w:spacing w:after="0" w:line="259" w:lineRule="auto"/>
        <w:ind w:left="851"/>
      </w:pPr>
    </w:p>
    <w:p w14:paraId="33AA149D" w14:textId="77777777" w:rsidR="00BD4AB9" w:rsidRDefault="00EB49FD">
      <w:pPr>
        <w:numPr>
          <w:ilvl w:val="0"/>
          <w:numId w:val="212"/>
        </w:numPr>
        <w:spacing w:after="0" w:line="259" w:lineRule="auto"/>
        <w:ind w:left="1146"/>
      </w:pPr>
      <w:r>
        <w:t>Berikut ini adalah daftar makanan kaya gizi:</w:t>
      </w:r>
    </w:p>
    <w:p w14:paraId="1EE593F1" w14:textId="77777777" w:rsidR="00BD4AB9" w:rsidRDefault="00EB49FD">
      <w:pPr>
        <w:numPr>
          <w:ilvl w:val="0"/>
          <w:numId w:val="9"/>
        </w:numPr>
        <w:spacing w:after="0" w:line="259" w:lineRule="auto"/>
        <w:ind w:left="1571"/>
      </w:pPr>
      <w:r>
        <w:t>Daging merah (daging sapi, daging kambing dll)</w:t>
      </w:r>
    </w:p>
    <w:p w14:paraId="68695446" w14:textId="77777777" w:rsidR="00BD4AB9" w:rsidRDefault="00EB49FD">
      <w:pPr>
        <w:numPr>
          <w:ilvl w:val="0"/>
          <w:numId w:val="9"/>
        </w:numPr>
        <w:spacing w:after="0" w:line="259" w:lineRule="auto"/>
        <w:ind w:left="1571"/>
      </w:pPr>
      <w:r>
        <w:t>Ikan segar</w:t>
      </w:r>
    </w:p>
    <w:p w14:paraId="2BD2E576" w14:textId="77777777" w:rsidR="00BD4AB9" w:rsidRDefault="00EB49FD">
      <w:pPr>
        <w:numPr>
          <w:ilvl w:val="0"/>
          <w:numId w:val="9"/>
        </w:numPr>
        <w:spacing w:after="0" w:line="259" w:lineRule="auto"/>
        <w:ind w:left="1571"/>
      </w:pPr>
      <w:r>
        <w:t>Ikan laut</w:t>
      </w:r>
    </w:p>
    <w:p w14:paraId="54B9A626" w14:textId="77777777" w:rsidR="00BD4AB9" w:rsidRDefault="00EB49FD">
      <w:pPr>
        <w:numPr>
          <w:ilvl w:val="0"/>
          <w:numId w:val="9"/>
        </w:numPr>
        <w:spacing w:after="0" w:line="259" w:lineRule="auto"/>
        <w:ind w:left="1571"/>
      </w:pPr>
      <w:r>
        <w:t>Bayam</w:t>
      </w:r>
    </w:p>
    <w:p w14:paraId="7127E82D" w14:textId="77777777" w:rsidR="00BD4AB9" w:rsidRDefault="00EB49FD">
      <w:pPr>
        <w:numPr>
          <w:ilvl w:val="0"/>
          <w:numId w:val="9"/>
        </w:numPr>
        <w:spacing w:after="0" w:line="259" w:lineRule="auto"/>
        <w:ind w:left="1571"/>
      </w:pPr>
      <w:r>
        <w:t>Kopi</w:t>
      </w:r>
    </w:p>
    <w:p w14:paraId="23030787" w14:textId="77777777" w:rsidR="00BD4AB9" w:rsidRDefault="00EB49FD">
      <w:pPr>
        <w:numPr>
          <w:ilvl w:val="0"/>
          <w:numId w:val="9"/>
        </w:numPr>
        <w:spacing w:after="0" w:line="259" w:lineRule="auto"/>
        <w:ind w:left="1571"/>
      </w:pPr>
      <w:r>
        <w:t>Buah durian</w:t>
      </w:r>
    </w:p>
    <w:p w14:paraId="46447F37" w14:textId="77777777" w:rsidR="00BD4AB9" w:rsidRDefault="00EB49FD">
      <w:pPr>
        <w:numPr>
          <w:ilvl w:val="0"/>
          <w:numId w:val="9"/>
        </w:numPr>
        <w:spacing w:after="0" w:line="259" w:lineRule="auto"/>
        <w:ind w:left="1571"/>
      </w:pPr>
      <w:r>
        <w:t>Teh</w:t>
      </w:r>
    </w:p>
    <w:p w14:paraId="4CD12B29" w14:textId="77777777" w:rsidR="00BD4AB9" w:rsidRDefault="00EB49FD">
      <w:pPr>
        <w:numPr>
          <w:ilvl w:val="0"/>
          <w:numId w:val="9"/>
        </w:numPr>
        <w:spacing w:after="0" w:line="259" w:lineRule="auto"/>
        <w:ind w:left="1571"/>
      </w:pPr>
      <w:r>
        <w:t>Stoberi</w:t>
      </w:r>
    </w:p>
    <w:p w14:paraId="0F7196FE" w14:textId="77777777" w:rsidR="00BD4AB9" w:rsidRDefault="00EB49FD">
      <w:pPr>
        <w:numPr>
          <w:ilvl w:val="0"/>
          <w:numId w:val="9"/>
        </w:numPr>
        <w:spacing w:after="160" w:line="259" w:lineRule="auto"/>
        <w:ind w:left="1571"/>
      </w:pPr>
      <w:r>
        <w:t>Wortel</w:t>
      </w:r>
    </w:p>
    <w:p w14:paraId="13BA529C" w14:textId="77777777" w:rsidR="00BD4AB9" w:rsidRDefault="00EB49FD">
      <w:pPr>
        <w:spacing w:after="160" w:line="259" w:lineRule="auto"/>
        <w:ind w:left="1146"/>
      </w:pPr>
      <w:proofErr w:type="gramStart"/>
      <w:r>
        <w:t>Aditya ingin mencegah penyakit anemia.</w:t>
      </w:r>
      <w:proofErr w:type="gramEnd"/>
      <w:r>
        <w:t xml:space="preserve"> </w:t>
      </w:r>
      <w:proofErr w:type="gramStart"/>
      <w:r>
        <w:t>Jadi, dari kesembilan makanan tersebut, manakah makanan yang harus dia makan?</w:t>
      </w:r>
      <w:proofErr w:type="gramEnd"/>
    </w:p>
    <w:p w14:paraId="6DFFF752" w14:textId="77777777" w:rsidR="00BD4AB9" w:rsidRDefault="00EB49FD">
      <w:pPr>
        <w:numPr>
          <w:ilvl w:val="0"/>
          <w:numId w:val="208"/>
        </w:numPr>
        <w:spacing w:after="0" w:line="259" w:lineRule="auto"/>
        <w:ind w:left="1571"/>
      </w:pPr>
      <w:r>
        <w:t>1,3,6,7,8</w:t>
      </w:r>
    </w:p>
    <w:p w14:paraId="0FBFFE07" w14:textId="77777777" w:rsidR="00BD4AB9" w:rsidRDefault="00EB49FD">
      <w:pPr>
        <w:numPr>
          <w:ilvl w:val="0"/>
          <w:numId w:val="208"/>
        </w:numPr>
        <w:spacing w:after="0" w:line="259" w:lineRule="auto"/>
        <w:ind w:left="1571"/>
        <w:rPr>
          <w:b/>
        </w:rPr>
      </w:pPr>
      <w:r>
        <w:rPr>
          <w:b/>
        </w:rPr>
        <w:t>1,2,4,8,9</w:t>
      </w:r>
    </w:p>
    <w:p w14:paraId="5381021F" w14:textId="77777777" w:rsidR="00BD4AB9" w:rsidRDefault="00EB49FD">
      <w:pPr>
        <w:numPr>
          <w:ilvl w:val="0"/>
          <w:numId w:val="208"/>
        </w:numPr>
        <w:spacing w:after="0" w:line="259" w:lineRule="auto"/>
        <w:ind w:left="1571"/>
      </w:pPr>
      <w:r>
        <w:t>1,4,6,8,9</w:t>
      </w:r>
    </w:p>
    <w:p w14:paraId="173B4637" w14:textId="77777777" w:rsidR="00BD4AB9" w:rsidRDefault="00EB49FD">
      <w:pPr>
        <w:numPr>
          <w:ilvl w:val="0"/>
          <w:numId w:val="208"/>
        </w:numPr>
        <w:spacing w:after="0" w:line="259" w:lineRule="auto"/>
        <w:ind w:left="1571"/>
      </w:pPr>
      <w:r>
        <w:t>1,3,5,8,9</w:t>
      </w:r>
    </w:p>
    <w:p w14:paraId="5801757C" w14:textId="77777777" w:rsidR="00BD4AB9" w:rsidRDefault="00BD4AB9">
      <w:pPr>
        <w:spacing w:after="0" w:line="259" w:lineRule="auto"/>
        <w:ind w:left="851"/>
      </w:pPr>
    </w:p>
    <w:p w14:paraId="4B04F727" w14:textId="77777777" w:rsidR="00BD4AB9" w:rsidRDefault="00EB49FD">
      <w:pPr>
        <w:numPr>
          <w:ilvl w:val="0"/>
          <w:numId w:val="212"/>
        </w:numPr>
        <w:spacing w:after="0" w:line="259" w:lineRule="auto"/>
        <w:ind w:left="1146"/>
      </w:pPr>
      <w:r>
        <w:t>Meskipun Ayu telah cukup mengkonsumsi makanan yang mengandung zat besi, namun dia mengalami gejala anemia. Berikut ini adalah penyebabnya, kecuali</w:t>
      </w:r>
      <w:proofErr w:type="gramStart"/>
      <w:r>
        <w:t>..</w:t>
      </w:r>
      <w:proofErr w:type="gramEnd"/>
    </w:p>
    <w:p w14:paraId="188A7C98" w14:textId="77777777" w:rsidR="00BD4AB9" w:rsidRDefault="00EB49FD">
      <w:pPr>
        <w:numPr>
          <w:ilvl w:val="0"/>
          <w:numId w:val="339"/>
        </w:numPr>
        <w:spacing w:after="0" w:line="259" w:lineRule="auto"/>
        <w:ind w:left="1571"/>
        <w:rPr>
          <w:b/>
        </w:rPr>
      </w:pPr>
      <w:r>
        <w:rPr>
          <w:b/>
        </w:rPr>
        <w:t>Kekurangan vitamin C</w:t>
      </w:r>
    </w:p>
    <w:p w14:paraId="13DA9C80" w14:textId="77777777" w:rsidR="00BD4AB9" w:rsidRDefault="00EB49FD">
      <w:pPr>
        <w:numPr>
          <w:ilvl w:val="0"/>
          <w:numId w:val="339"/>
        </w:numPr>
        <w:spacing w:after="0" w:line="259" w:lineRule="auto"/>
        <w:ind w:left="1571"/>
      </w:pPr>
      <w:r>
        <w:t>Kekurangan asam sitrat yang dapat diperoleh dari pepaya, jambu biji, pisang, mangga, jeruk, apel dan nanas</w:t>
      </w:r>
    </w:p>
    <w:p w14:paraId="44B2A6B4" w14:textId="77777777" w:rsidR="00BD4AB9" w:rsidRDefault="00EB49FD">
      <w:pPr>
        <w:numPr>
          <w:ilvl w:val="0"/>
          <w:numId w:val="339"/>
        </w:numPr>
        <w:spacing w:after="0" w:line="259" w:lineRule="auto"/>
        <w:ind w:left="1571"/>
      </w:pPr>
      <w:r>
        <w:t>Kelebihan mengkonsumsi vitamin C</w:t>
      </w:r>
    </w:p>
    <w:p w14:paraId="14B216D1" w14:textId="77777777" w:rsidR="00BD4AB9" w:rsidRDefault="00EB49FD">
      <w:pPr>
        <w:numPr>
          <w:ilvl w:val="0"/>
          <w:numId w:val="339"/>
        </w:numPr>
        <w:spacing w:after="0" w:line="259" w:lineRule="auto"/>
        <w:ind w:left="1571"/>
      </w:pPr>
      <w:r>
        <w:t>Kekurangan asam amino cistein</w:t>
      </w:r>
    </w:p>
    <w:p w14:paraId="0F221816" w14:textId="77777777" w:rsidR="00BD4AB9" w:rsidRDefault="00BD4AB9">
      <w:pPr>
        <w:spacing w:after="0" w:line="259" w:lineRule="auto"/>
        <w:ind w:left="851"/>
      </w:pPr>
    </w:p>
    <w:p w14:paraId="2A02B466" w14:textId="77777777" w:rsidR="00BD4AB9" w:rsidRDefault="00EB49FD">
      <w:pPr>
        <w:numPr>
          <w:ilvl w:val="0"/>
          <w:numId w:val="212"/>
        </w:numPr>
        <w:spacing w:after="0" w:line="259" w:lineRule="auto"/>
        <w:ind w:left="1146"/>
      </w:pPr>
      <w:r>
        <w:t>Berikut ini adalah pola hidangan kita sehari-hari maka perlu diperhatikan hal-hal untuk menambah penyerapan zat besi, kecuali...</w:t>
      </w:r>
    </w:p>
    <w:p w14:paraId="44CF6D91" w14:textId="77777777" w:rsidR="00BD4AB9" w:rsidRDefault="00EB49FD">
      <w:pPr>
        <w:numPr>
          <w:ilvl w:val="0"/>
          <w:numId w:val="108"/>
        </w:numPr>
        <w:spacing w:after="0" w:line="259" w:lineRule="auto"/>
        <w:ind w:left="1571"/>
      </w:pPr>
      <w:r>
        <w:t>Minum teh atau minum kopi setelah makan</w:t>
      </w:r>
    </w:p>
    <w:p w14:paraId="64AB3C93" w14:textId="77777777" w:rsidR="00BD4AB9" w:rsidRDefault="00EB49FD">
      <w:pPr>
        <w:numPr>
          <w:ilvl w:val="0"/>
          <w:numId w:val="108"/>
        </w:numPr>
        <w:spacing w:after="0" w:line="259" w:lineRule="auto"/>
        <w:ind w:left="1571"/>
      </w:pPr>
      <w:r>
        <w:t>Memasukkan makanan yang mengandung vitamin C pada setiap hidangan</w:t>
      </w:r>
    </w:p>
    <w:p w14:paraId="183FB8A2" w14:textId="77777777" w:rsidR="00BD4AB9" w:rsidRDefault="00EB49FD">
      <w:pPr>
        <w:numPr>
          <w:ilvl w:val="0"/>
          <w:numId w:val="108"/>
        </w:numPr>
        <w:spacing w:after="0" w:line="259" w:lineRule="auto"/>
        <w:ind w:left="1571"/>
        <w:rPr>
          <w:b/>
        </w:rPr>
      </w:pPr>
      <w:r>
        <w:rPr>
          <w:b/>
        </w:rPr>
        <w:t>Memasukkan sejumlah kecil daging dalam hidangan</w:t>
      </w:r>
    </w:p>
    <w:p w14:paraId="5F9AE189" w14:textId="77777777" w:rsidR="00BD4AB9" w:rsidRDefault="00EB49FD">
      <w:pPr>
        <w:numPr>
          <w:ilvl w:val="0"/>
          <w:numId w:val="108"/>
        </w:numPr>
        <w:spacing w:after="0" w:line="259" w:lineRule="auto"/>
        <w:ind w:left="1571"/>
      </w:pPr>
      <w:r>
        <w:t>Menghindari minum teh atau minum kopi dalam makanan</w:t>
      </w:r>
    </w:p>
    <w:p w14:paraId="53CB37EF" w14:textId="77777777" w:rsidR="00BD4AB9" w:rsidRDefault="00BD4AB9">
      <w:pPr>
        <w:spacing w:after="0" w:line="259" w:lineRule="auto"/>
        <w:ind w:left="851"/>
      </w:pPr>
    </w:p>
    <w:p w14:paraId="362DACA2" w14:textId="77777777" w:rsidR="00BD4AB9" w:rsidRDefault="00EB49FD">
      <w:pPr>
        <w:numPr>
          <w:ilvl w:val="0"/>
          <w:numId w:val="212"/>
        </w:numPr>
        <w:spacing w:after="0" w:line="259" w:lineRule="auto"/>
        <w:ind w:left="1146"/>
      </w:pPr>
      <w:r>
        <w:t>Berikut ini cara mengkonsumsi Tablet Fe yang Benar pada remaja putri adalah</w:t>
      </w:r>
    </w:p>
    <w:p w14:paraId="11449068" w14:textId="77777777" w:rsidR="00BD4AB9" w:rsidRDefault="00EB49FD">
      <w:pPr>
        <w:numPr>
          <w:ilvl w:val="0"/>
          <w:numId w:val="226"/>
        </w:numPr>
        <w:spacing w:after="0" w:line="259" w:lineRule="auto"/>
        <w:ind w:left="1571"/>
      </w:pPr>
      <w:r>
        <w:t>1 kali dalam sehari dan 2 kali sehari pada saat mensturasi</w:t>
      </w:r>
    </w:p>
    <w:p w14:paraId="0E64992F" w14:textId="77777777" w:rsidR="00BD4AB9" w:rsidRDefault="00EB49FD">
      <w:pPr>
        <w:numPr>
          <w:ilvl w:val="0"/>
          <w:numId w:val="226"/>
        </w:numPr>
        <w:spacing w:after="0" w:line="259" w:lineRule="auto"/>
        <w:ind w:left="1571"/>
      </w:pPr>
      <w:r>
        <w:t>1 kali dalam seminggu dan 1 kali sehari pada saat sesudah mensturasi</w:t>
      </w:r>
    </w:p>
    <w:p w14:paraId="44556AC7" w14:textId="77777777" w:rsidR="00BD4AB9" w:rsidRDefault="00EB49FD">
      <w:pPr>
        <w:numPr>
          <w:ilvl w:val="0"/>
          <w:numId w:val="226"/>
        </w:numPr>
        <w:spacing w:after="0" w:line="259" w:lineRule="auto"/>
        <w:ind w:left="1571"/>
        <w:rPr>
          <w:b/>
        </w:rPr>
      </w:pPr>
      <w:r>
        <w:rPr>
          <w:b/>
        </w:rPr>
        <w:t>1 kali dalam seminggu dan 1 kali pada saat mensturasi</w:t>
      </w:r>
    </w:p>
    <w:p w14:paraId="1BEE31CE" w14:textId="77777777" w:rsidR="00BD4AB9" w:rsidRDefault="00EB49FD">
      <w:pPr>
        <w:numPr>
          <w:ilvl w:val="0"/>
          <w:numId w:val="226"/>
        </w:numPr>
        <w:spacing w:after="0" w:line="259" w:lineRule="auto"/>
        <w:ind w:left="1571"/>
      </w:pPr>
      <w:r>
        <w:t>1 kali dalam sehari dan 1 kali sehari pada saat mensturasi</w:t>
      </w:r>
    </w:p>
    <w:p w14:paraId="1BF979B0" w14:textId="77777777" w:rsidR="00BD4AB9" w:rsidRDefault="00BD4AB9">
      <w:pPr>
        <w:spacing w:after="0" w:line="259" w:lineRule="auto"/>
        <w:ind w:left="851"/>
      </w:pPr>
    </w:p>
    <w:p w14:paraId="41909177" w14:textId="77777777" w:rsidR="003A781A" w:rsidRDefault="003A781A">
      <w:r>
        <w:br w:type="page"/>
      </w:r>
    </w:p>
    <w:p w14:paraId="4CBE2436" w14:textId="678DAF72" w:rsidR="00BD4AB9" w:rsidRDefault="00EB49FD">
      <w:pPr>
        <w:numPr>
          <w:ilvl w:val="0"/>
          <w:numId w:val="212"/>
        </w:numPr>
        <w:spacing w:after="0" w:line="259" w:lineRule="auto"/>
        <w:ind w:left="1146"/>
      </w:pPr>
      <w:r>
        <w:lastRenderedPageBreak/>
        <w:t>Siapakah yang paling rentan mengalami anemia</w:t>
      </w:r>
    </w:p>
    <w:p w14:paraId="35800C33" w14:textId="77777777" w:rsidR="00BD4AB9" w:rsidRDefault="00EB49FD">
      <w:pPr>
        <w:numPr>
          <w:ilvl w:val="0"/>
          <w:numId w:val="39"/>
        </w:numPr>
        <w:spacing w:after="0" w:line="259" w:lineRule="auto"/>
        <w:ind w:left="1571"/>
      </w:pPr>
      <w:r>
        <w:t>Remaja putra dan remaja putri</w:t>
      </w:r>
    </w:p>
    <w:p w14:paraId="0C60DF8A" w14:textId="77777777" w:rsidR="00BD4AB9" w:rsidRDefault="00EB49FD">
      <w:pPr>
        <w:numPr>
          <w:ilvl w:val="0"/>
          <w:numId w:val="39"/>
        </w:numPr>
        <w:spacing w:after="0" w:line="259" w:lineRule="auto"/>
        <w:ind w:left="1571"/>
      </w:pPr>
      <w:r>
        <w:t>Remaja putra dan ibu hamil</w:t>
      </w:r>
    </w:p>
    <w:p w14:paraId="7B6C70E5" w14:textId="77777777" w:rsidR="00BD4AB9" w:rsidRDefault="00EB49FD">
      <w:pPr>
        <w:numPr>
          <w:ilvl w:val="0"/>
          <w:numId w:val="39"/>
        </w:numPr>
        <w:spacing w:after="0" w:line="259" w:lineRule="auto"/>
        <w:ind w:left="1571"/>
        <w:rPr>
          <w:b/>
        </w:rPr>
      </w:pPr>
      <w:r>
        <w:rPr>
          <w:b/>
        </w:rPr>
        <w:t>Remaja putri dan ibu hamil</w:t>
      </w:r>
    </w:p>
    <w:p w14:paraId="0A33F123" w14:textId="77777777" w:rsidR="00BD4AB9" w:rsidRDefault="00EB49FD">
      <w:pPr>
        <w:numPr>
          <w:ilvl w:val="0"/>
          <w:numId w:val="39"/>
        </w:numPr>
        <w:spacing w:after="0" w:line="259" w:lineRule="auto"/>
        <w:ind w:left="1571"/>
      </w:pPr>
      <w:r>
        <w:t>Remaja putra dan ayah</w:t>
      </w:r>
    </w:p>
    <w:p w14:paraId="05B68D95" w14:textId="77777777" w:rsidR="00BD4AB9" w:rsidRDefault="00BD4AB9">
      <w:pPr>
        <w:spacing w:after="0" w:line="259" w:lineRule="auto"/>
        <w:ind w:left="851"/>
      </w:pPr>
    </w:p>
    <w:p w14:paraId="476233A4" w14:textId="77777777" w:rsidR="00BD4AB9" w:rsidRDefault="00EB49FD">
      <w:pPr>
        <w:numPr>
          <w:ilvl w:val="0"/>
          <w:numId w:val="212"/>
        </w:numPr>
        <w:spacing w:after="0" w:line="259" w:lineRule="auto"/>
        <w:ind w:left="1146"/>
      </w:pPr>
      <w:r>
        <w:t>Berapa kadar HB yang normal pada remaja putri</w:t>
      </w:r>
    </w:p>
    <w:p w14:paraId="1D64025B" w14:textId="77777777" w:rsidR="00BD4AB9" w:rsidRDefault="00EB49FD">
      <w:pPr>
        <w:numPr>
          <w:ilvl w:val="0"/>
          <w:numId w:val="257"/>
        </w:numPr>
        <w:spacing w:after="0" w:line="259" w:lineRule="auto"/>
        <w:ind w:left="1571" w:hanging="349"/>
      </w:pPr>
      <w:r>
        <w:t>9-11 gr/dl</w:t>
      </w:r>
    </w:p>
    <w:p w14:paraId="20BB267E" w14:textId="77777777" w:rsidR="00BD4AB9" w:rsidRDefault="00EB49FD">
      <w:pPr>
        <w:numPr>
          <w:ilvl w:val="0"/>
          <w:numId w:val="257"/>
        </w:numPr>
        <w:spacing w:after="0" w:line="259" w:lineRule="auto"/>
        <w:ind w:left="1571" w:hanging="349"/>
      </w:pPr>
      <w:r>
        <w:t>10-15 gr/dl</w:t>
      </w:r>
    </w:p>
    <w:p w14:paraId="46C0638C" w14:textId="77777777" w:rsidR="00BD4AB9" w:rsidRDefault="00EB49FD">
      <w:pPr>
        <w:numPr>
          <w:ilvl w:val="0"/>
          <w:numId w:val="257"/>
        </w:numPr>
        <w:spacing w:after="0" w:line="259" w:lineRule="auto"/>
        <w:ind w:left="1571" w:hanging="349"/>
      </w:pPr>
      <w:r>
        <w:t>11 – 13 gr/dl</w:t>
      </w:r>
    </w:p>
    <w:p w14:paraId="5DB7DF67" w14:textId="77777777" w:rsidR="00BD4AB9" w:rsidRDefault="00EB49FD">
      <w:pPr>
        <w:numPr>
          <w:ilvl w:val="0"/>
          <w:numId w:val="257"/>
        </w:numPr>
        <w:spacing w:after="0" w:line="259" w:lineRule="auto"/>
        <w:ind w:left="1571" w:hanging="349"/>
        <w:rPr>
          <w:b/>
        </w:rPr>
      </w:pPr>
      <w:r>
        <w:rPr>
          <w:b/>
        </w:rPr>
        <w:t>12-15 gr/dl</w:t>
      </w:r>
    </w:p>
    <w:p w14:paraId="720261AF" w14:textId="77777777" w:rsidR="00BD4AB9" w:rsidRDefault="00BD4AB9">
      <w:pPr>
        <w:spacing w:after="0" w:line="259" w:lineRule="auto"/>
        <w:ind w:left="851"/>
      </w:pPr>
    </w:p>
    <w:p w14:paraId="606A6CA9" w14:textId="77777777" w:rsidR="00BD4AB9" w:rsidRDefault="00EB49FD">
      <w:pPr>
        <w:numPr>
          <w:ilvl w:val="0"/>
          <w:numId w:val="212"/>
        </w:numPr>
        <w:spacing w:after="0" w:line="259" w:lineRule="auto"/>
        <w:ind w:left="1146"/>
      </w:pPr>
      <w:r>
        <w:t>Makanan pengambat penyerapan zat besi?</w:t>
      </w:r>
    </w:p>
    <w:p w14:paraId="6DD7736C" w14:textId="77777777" w:rsidR="00BD4AB9" w:rsidRDefault="00EB49FD">
      <w:pPr>
        <w:numPr>
          <w:ilvl w:val="0"/>
          <w:numId w:val="36"/>
        </w:numPr>
        <w:spacing w:after="0" w:line="259" w:lineRule="auto"/>
        <w:ind w:left="1571"/>
      </w:pPr>
      <w:r>
        <w:t>Hati, buah apricot kering, jus prune</w:t>
      </w:r>
    </w:p>
    <w:p w14:paraId="7D73E2E1" w14:textId="77777777" w:rsidR="00BD4AB9" w:rsidRDefault="00EB49FD">
      <w:pPr>
        <w:numPr>
          <w:ilvl w:val="0"/>
          <w:numId w:val="36"/>
        </w:numPr>
        <w:spacing w:after="0" w:line="259" w:lineRule="auto"/>
        <w:ind w:left="1571"/>
      </w:pPr>
      <w:r>
        <w:t>Kacang polong, kacang merah, saus tomat</w:t>
      </w:r>
    </w:p>
    <w:p w14:paraId="61D3BA43" w14:textId="77777777" w:rsidR="00BD4AB9" w:rsidRDefault="00EB49FD">
      <w:pPr>
        <w:numPr>
          <w:ilvl w:val="0"/>
          <w:numId w:val="36"/>
        </w:numPr>
        <w:spacing w:after="0" w:line="259" w:lineRule="auto"/>
        <w:ind w:left="1571"/>
        <w:rPr>
          <w:b/>
        </w:rPr>
      </w:pPr>
      <w:r>
        <w:rPr>
          <w:b/>
        </w:rPr>
        <w:t>Teh, cokelat, jus apel, kacang tanah</w:t>
      </w:r>
    </w:p>
    <w:p w14:paraId="129D852B" w14:textId="77777777" w:rsidR="00BD4AB9" w:rsidRDefault="00EB49FD">
      <w:pPr>
        <w:numPr>
          <w:ilvl w:val="0"/>
          <w:numId w:val="36"/>
        </w:numPr>
        <w:spacing w:after="0" w:line="259" w:lineRule="auto"/>
        <w:ind w:left="1571"/>
      </w:pPr>
      <w:r>
        <w:t>Buah semangka, buah melon, buah anggur</w:t>
      </w:r>
    </w:p>
    <w:p w14:paraId="400A7A85" w14:textId="77777777" w:rsidR="00BD4AB9" w:rsidRDefault="00BD4AB9">
      <w:pPr>
        <w:spacing w:after="0" w:line="259" w:lineRule="auto"/>
        <w:ind w:left="851"/>
      </w:pPr>
    </w:p>
    <w:p w14:paraId="6D0B071F" w14:textId="77777777" w:rsidR="00BD4AB9" w:rsidRDefault="00EB49FD">
      <w:pPr>
        <w:numPr>
          <w:ilvl w:val="0"/>
          <w:numId w:val="212"/>
        </w:numPr>
        <w:spacing w:after="0" w:line="259" w:lineRule="auto"/>
        <w:ind w:left="1146"/>
      </w:pPr>
      <w:r>
        <w:t>Cara pencegahan anemia?</w:t>
      </w:r>
    </w:p>
    <w:p w14:paraId="5B1D230D" w14:textId="77777777" w:rsidR="00BD4AB9" w:rsidRDefault="00EB49FD">
      <w:pPr>
        <w:numPr>
          <w:ilvl w:val="0"/>
          <w:numId w:val="327"/>
        </w:numPr>
        <w:spacing w:after="0" w:line="259" w:lineRule="auto"/>
        <w:ind w:left="1571"/>
      </w:pPr>
      <w:r>
        <w:t>Diet &amp; Olahraga</w:t>
      </w:r>
    </w:p>
    <w:p w14:paraId="07D68E0E" w14:textId="77777777" w:rsidR="00BD4AB9" w:rsidRDefault="00EB49FD">
      <w:pPr>
        <w:numPr>
          <w:ilvl w:val="0"/>
          <w:numId w:val="327"/>
        </w:numPr>
        <w:spacing w:after="0" w:line="259" w:lineRule="auto"/>
        <w:ind w:left="1571"/>
        <w:rPr>
          <w:b/>
        </w:rPr>
      </w:pPr>
      <w:r>
        <w:rPr>
          <w:b/>
        </w:rPr>
        <w:t>Minum Tablet Tambah Darah</w:t>
      </w:r>
    </w:p>
    <w:p w14:paraId="4D146AE1" w14:textId="77777777" w:rsidR="00BD4AB9" w:rsidRDefault="00EB49FD">
      <w:pPr>
        <w:numPr>
          <w:ilvl w:val="0"/>
          <w:numId w:val="327"/>
        </w:numPr>
        <w:spacing w:after="0" w:line="259" w:lineRule="auto"/>
        <w:ind w:left="1571"/>
      </w:pPr>
      <w:r>
        <w:t>Makan junkfood</w:t>
      </w:r>
    </w:p>
    <w:p w14:paraId="165D4A05" w14:textId="7225333B" w:rsidR="00615335" w:rsidRPr="005950C3" w:rsidRDefault="00EB49FD" w:rsidP="005950C3">
      <w:pPr>
        <w:numPr>
          <w:ilvl w:val="0"/>
          <w:numId w:val="327"/>
        </w:numPr>
        <w:spacing w:after="160" w:line="259" w:lineRule="auto"/>
        <w:ind w:left="1571"/>
      </w:pPr>
      <w:r>
        <w:t>Minum Susu</w:t>
      </w:r>
    </w:p>
    <w:p w14:paraId="2F5A6EEC" w14:textId="69845FD4" w:rsidR="00BD4AB9" w:rsidRDefault="00EB49FD">
      <w:pPr>
        <w:numPr>
          <w:ilvl w:val="0"/>
          <w:numId w:val="277"/>
        </w:numPr>
        <w:ind w:left="360"/>
        <w:jc w:val="left"/>
        <w:rPr>
          <w:b/>
        </w:rPr>
      </w:pPr>
      <w:r>
        <w:rPr>
          <w:b/>
        </w:rPr>
        <w:t>Jajanan Sehat</w:t>
      </w:r>
    </w:p>
    <w:p w14:paraId="7813887E" w14:textId="0FB53D03" w:rsidR="00386BB2" w:rsidRPr="00386BB2" w:rsidRDefault="00386BB2" w:rsidP="00386BB2">
      <w:pPr>
        <w:pStyle w:val="Caption"/>
        <w:keepNext/>
        <w:jc w:val="center"/>
        <w:rPr>
          <w:b/>
          <w:bCs/>
          <w:i w:val="0"/>
          <w:iCs w:val="0"/>
          <w:color w:val="auto"/>
          <w:sz w:val="24"/>
          <w:szCs w:val="24"/>
        </w:rPr>
      </w:pPr>
      <w:bookmarkStart w:id="81" w:name="_Toc124783494"/>
      <w:bookmarkStart w:id="82" w:name="_Toc124999119"/>
      <w:proofErr w:type="gramStart"/>
      <w:r w:rsidRPr="00386BB2">
        <w:rPr>
          <w:b/>
          <w:bCs/>
          <w:i w:val="0"/>
          <w:iCs w:val="0"/>
          <w:color w:val="auto"/>
          <w:sz w:val="24"/>
          <w:szCs w:val="24"/>
        </w:rPr>
        <w:t xml:space="preserve">Tabel </w:t>
      </w:r>
      <w:r w:rsidRPr="00386BB2">
        <w:rPr>
          <w:b/>
          <w:bCs/>
          <w:i w:val="0"/>
          <w:iCs w:val="0"/>
          <w:color w:val="auto"/>
          <w:sz w:val="24"/>
          <w:szCs w:val="24"/>
        </w:rPr>
        <w:fldChar w:fldCharType="begin"/>
      </w:r>
      <w:r w:rsidRPr="00386BB2">
        <w:rPr>
          <w:b/>
          <w:bCs/>
          <w:i w:val="0"/>
          <w:iCs w:val="0"/>
          <w:color w:val="auto"/>
          <w:sz w:val="24"/>
          <w:szCs w:val="24"/>
        </w:rPr>
        <w:instrText xml:space="preserve"> SEQ Tabel \* ARABIC </w:instrText>
      </w:r>
      <w:r w:rsidRPr="00386BB2">
        <w:rPr>
          <w:b/>
          <w:bCs/>
          <w:i w:val="0"/>
          <w:iCs w:val="0"/>
          <w:color w:val="auto"/>
          <w:sz w:val="24"/>
          <w:szCs w:val="24"/>
        </w:rPr>
        <w:fldChar w:fldCharType="separate"/>
      </w:r>
      <w:r w:rsidR="00896CA1">
        <w:rPr>
          <w:b/>
          <w:bCs/>
          <w:i w:val="0"/>
          <w:iCs w:val="0"/>
          <w:noProof/>
          <w:color w:val="auto"/>
          <w:sz w:val="24"/>
          <w:szCs w:val="24"/>
        </w:rPr>
        <w:t>2</w:t>
      </w:r>
      <w:r w:rsidRPr="00386BB2">
        <w:rPr>
          <w:b/>
          <w:bCs/>
          <w:i w:val="0"/>
          <w:iCs w:val="0"/>
          <w:color w:val="auto"/>
          <w:sz w:val="24"/>
          <w:szCs w:val="24"/>
        </w:rPr>
        <w:fldChar w:fldCharType="end"/>
      </w:r>
      <w:r w:rsidRPr="00386BB2">
        <w:rPr>
          <w:b/>
          <w:bCs/>
          <w:i w:val="0"/>
          <w:iCs w:val="0"/>
          <w:color w:val="auto"/>
          <w:sz w:val="24"/>
          <w:szCs w:val="24"/>
        </w:rPr>
        <w:t>.</w:t>
      </w:r>
      <w:proofErr w:type="gramEnd"/>
      <w:r w:rsidRPr="00386BB2">
        <w:rPr>
          <w:b/>
          <w:bCs/>
          <w:i w:val="0"/>
          <w:iCs w:val="0"/>
          <w:color w:val="auto"/>
          <w:sz w:val="24"/>
          <w:szCs w:val="24"/>
        </w:rPr>
        <w:t xml:space="preserve"> Satuan Acara Penyuluhan (SAP) Jajanan Sehat</w:t>
      </w:r>
      <w:bookmarkEnd w:id="81"/>
      <w:bookmarkEnd w:id="82"/>
    </w:p>
    <w:tbl>
      <w:tblPr>
        <w:tblStyle w:val="aff"/>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25"/>
        <w:gridCol w:w="6075"/>
      </w:tblGrid>
      <w:tr w:rsidR="00BD4AB9" w14:paraId="5AD2ADAE" w14:textId="77777777" w:rsidTr="00BC772A">
        <w:trPr>
          <w:tblHeader/>
          <w:jc w:val="center"/>
        </w:trPr>
        <w:tc>
          <w:tcPr>
            <w:tcW w:w="2925" w:type="dxa"/>
            <w:shd w:val="clear" w:color="auto" w:fill="auto"/>
            <w:tcMar>
              <w:top w:w="100" w:type="dxa"/>
              <w:left w:w="100" w:type="dxa"/>
              <w:bottom w:w="100" w:type="dxa"/>
              <w:right w:w="100" w:type="dxa"/>
            </w:tcMar>
          </w:tcPr>
          <w:p w14:paraId="23D3F6EF" w14:textId="77777777" w:rsidR="00BD4AB9" w:rsidRDefault="00BD4AB9" w:rsidP="00BC772A">
            <w:pPr>
              <w:widowControl w:val="0"/>
              <w:spacing w:after="0" w:line="240" w:lineRule="auto"/>
              <w:jc w:val="left"/>
              <w:rPr>
                <w:b/>
              </w:rPr>
            </w:pPr>
          </w:p>
        </w:tc>
        <w:tc>
          <w:tcPr>
            <w:tcW w:w="6075" w:type="dxa"/>
            <w:shd w:val="clear" w:color="auto" w:fill="auto"/>
            <w:tcMar>
              <w:top w:w="100" w:type="dxa"/>
              <w:left w:w="100" w:type="dxa"/>
              <w:bottom w:w="100" w:type="dxa"/>
              <w:right w:w="100" w:type="dxa"/>
            </w:tcMar>
          </w:tcPr>
          <w:p w14:paraId="15B4F975" w14:textId="77777777" w:rsidR="00BD4AB9" w:rsidRDefault="00EB49FD" w:rsidP="00BC772A">
            <w:pPr>
              <w:widowControl w:val="0"/>
              <w:spacing w:after="0" w:line="240" w:lineRule="auto"/>
              <w:jc w:val="center"/>
              <w:rPr>
                <w:b/>
              </w:rPr>
            </w:pPr>
            <w:r>
              <w:rPr>
                <w:b/>
              </w:rPr>
              <w:t>Deskripsi</w:t>
            </w:r>
          </w:p>
        </w:tc>
      </w:tr>
      <w:tr w:rsidR="00BD4AB9" w14:paraId="4851FF95" w14:textId="77777777">
        <w:trPr>
          <w:jc w:val="center"/>
        </w:trPr>
        <w:tc>
          <w:tcPr>
            <w:tcW w:w="2925" w:type="dxa"/>
            <w:shd w:val="clear" w:color="auto" w:fill="auto"/>
            <w:tcMar>
              <w:top w:w="100" w:type="dxa"/>
              <w:left w:w="100" w:type="dxa"/>
              <w:bottom w:w="100" w:type="dxa"/>
              <w:right w:w="100" w:type="dxa"/>
            </w:tcMar>
          </w:tcPr>
          <w:p w14:paraId="5F5DE48B" w14:textId="77777777" w:rsidR="00BD4AB9" w:rsidRDefault="00EB49FD" w:rsidP="00BC772A">
            <w:pPr>
              <w:spacing w:after="0" w:line="240" w:lineRule="auto"/>
              <w:jc w:val="left"/>
              <w:rPr>
                <w:b/>
              </w:rPr>
            </w:pPr>
            <w:r>
              <w:rPr>
                <w:b/>
              </w:rPr>
              <w:t>Pokok Bahasan</w:t>
            </w:r>
          </w:p>
        </w:tc>
        <w:tc>
          <w:tcPr>
            <w:tcW w:w="6075" w:type="dxa"/>
            <w:shd w:val="clear" w:color="auto" w:fill="auto"/>
            <w:tcMar>
              <w:top w:w="100" w:type="dxa"/>
              <w:left w:w="100" w:type="dxa"/>
              <w:bottom w:w="100" w:type="dxa"/>
              <w:right w:w="100" w:type="dxa"/>
            </w:tcMar>
          </w:tcPr>
          <w:p w14:paraId="30159DC3" w14:textId="77777777" w:rsidR="00BD4AB9" w:rsidRDefault="00EB49FD" w:rsidP="00BC772A">
            <w:pPr>
              <w:spacing w:after="0" w:line="240" w:lineRule="auto"/>
              <w:jc w:val="left"/>
              <w:rPr>
                <w:b/>
              </w:rPr>
            </w:pPr>
            <w:r>
              <w:t>Penyuluhan Jajanan Sehat</w:t>
            </w:r>
          </w:p>
        </w:tc>
      </w:tr>
      <w:tr w:rsidR="00BD4AB9" w14:paraId="090839F7" w14:textId="77777777">
        <w:trPr>
          <w:jc w:val="center"/>
        </w:trPr>
        <w:tc>
          <w:tcPr>
            <w:tcW w:w="2925" w:type="dxa"/>
            <w:shd w:val="clear" w:color="auto" w:fill="auto"/>
            <w:tcMar>
              <w:top w:w="100" w:type="dxa"/>
              <w:left w:w="100" w:type="dxa"/>
              <w:bottom w:w="100" w:type="dxa"/>
              <w:right w:w="100" w:type="dxa"/>
            </w:tcMar>
          </w:tcPr>
          <w:p w14:paraId="0CC6C462" w14:textId="77777777" w:rsidR="00BD4AB9" w:rsidRDefault="00EB49FD" w:rsidP="00BC772A">
            <w:pPr>
              <w:spacing w:after="0" w:line="240" w:lineRule="auto"/>
              <w:jc w:val="left"/>
              <w:rPr>
                <w:b/>
              </w:rPr>
            </w:pPr>
            <w:r>
              <w:rPr>
                <w:b/>
              </w:rPr>
              <w:t>Sub Pokok Bahasan</w:t>
            </w:r>
            <w:r>
              <w:rPr>
                <w:b/>
              </w:rPr>
              <w:tab/>
            </w:r>
          </w:p>
        </w:tc>
        <w:tc>
          <w:tcPr>
            <w:tcW w:w="6075" w:type="dxa"/>
            <w:shd w:val="clear" w:color="auto" w:fill="auto"/>
            <w:tcMar>
              <w:top w:w="100" w:type="dxa"/>
              <w:left w:w="100" w:type="dxa"/>
              <w:bottom w:w="100" w:type="dxa"/>
              <w:right w:w="100" w:type="dxa"/>
            </w:tcMar>
          </w:tcPr>
          <w:p w14:paraId="4068A17E" w14:textId="77777777" w:rsidR="00BD4AB9" w:rsidRDefault="00EB49FD" w:rsidP="00BC772A">
            <w:pPr>
              <w:spacing w:after="0" w:line="240" w:lineRule="auto"/>
              <w:jc w:val="left"/>
              <w:rPr>
                <w:b/>
              </w:rPr>
            </w:pPr>
            <w:r>
              <w:t>Penjelasan secara umum tentang jajanan sehat</w:t>
            </w:r>
          </w:p>
        </w:tc>
      </w:tr>
      <w:tr w:rsidR="00BD4AB9" w14:paraId="3055A251" w14:textId="77777777">
        <w:trPr>
          <w:jc w:val="center"/>
        </w:trPr>
        <w:tc>
          <w:tcPr>
            <w:tcW w:w="2925" w:type="dxa"/>
            <w:shd w:val="clear" w:color="auto" w:fill="auto"/>
            <w:tcMar>
              <w:top w:w="100" w:type="dxa"/>
              <w:left w:w="100" w:type="dxa"/>
              <w:bottom w:w="100" w:type="dxa"/>
              <w:right w:w="100" w:type="dxa"/>
            </w:tcMar>
          </w:tcPr>
          <w:p w14:paraId="1BA46E62" w14:textId="77777777" w:rsidR="00BD4AB9" w:rsidRDefault="00EB49FD" w:rsidP="00BC772A">
            <w:pPr>
              <w:spacing w:after="0" w:line="240" w:lineRule="auto"/>
              <w:jc w:val="left"/>
              <w:rPr>
                <w:b/>
              </w:rPr>
            </w:pPr>
            <w:r>
              <w:rPr>
                <w:b/>
              </w:rPr>
              <w:t>Sasaran</w:t>
            </w:r>
            <w:r>
              <w:rPr>
                <w:b/>
              </w:rPr>
              <w:tab/>
            </w:r>
          </w:p>
        </w:tc>
        <w:tc>
          <w:tcPr>
            <w:tcW w:w="6075" w:type="dxa"/>
            <w:shd w:val="clear" w:color="auto" w:fill="auto"/>
            <w:tcMar>
              <w:top w:w="100" w:type="dxa"/>
              <w:left w:w="100" w:type="dxa"/>
              <w:bottom w:w="100" w:type="dxa"/>
              <w:right w:w="100" w:type="dxa"/>
            </w:tcMar>
          </w:tcPr>
          <w:p w14:paraId="0E2B5B2E" w14:textId="77777777" w:rsidR="00BD4AB9" w:rsidRDefault="00EB49FD" w:rsidP="00BC772A">
            <w:pPr>
              <w:widowControl w:val="0"/>
              <w:spacing w:after="0" w:line="240" w:lineRule="auto"/>
              <w:jc w:val="left"/>
            </w:pPr>
            <w:r>
              <w:t>Anak Sekolah Dasar</w:t>
            </w:r>
          </w:p>
        </w:tc>
      </w:tr>
      <w:tr w:rsidR="00BD4AB9" w14:paraId="68A6A25B" w14:textId="77777777">
        <w:trPr>
          <w:jc w:val="center"/>
        </w:trPr>
        <w:tc>
          <w:tcPr>
            <w:tcW w:w="2925" w:type="dxa"/>
            <w:shd w:val="clear" w:color="auto" w:fill="auto"/>
            <w:tcMar>
              <w:top w:w="100" w:type="dxa"/>
              <w:left w:w="100" w:type="dxa"/>
              <w:bottom w:w="100" w:type="dxa"/>
              <w:right w:w="100" w:type="dxa"/>
            </w:tcMar>
          </w:tcPr>
          <w:p w14:paraId="6040D684" w14:textId="77777777" w:rsidR="00BD4AB9" w:rsidRDefault="00EB49FD" w:rsidP="00BC772A">
            <w:pPr>
              <w:spacing w:after="0" w:line="240" w:lineRule="auto"/>
              <w:jc w:val="left"/>
              <w:rPr>
                <w:b/>
              </w:rPr>
            </w:pPr>
            <w:r>
              <w:rPr>
                <w:b/>
              </w:rPr>
              <w:t>Jumlah sasaran</w:t>
            </w:r>
          </w:p>
        </w:tc>
        <w:tc>
          <w:tcPr>
            <w:tcW w:w="6075" w:type="dxa"/>
            <w:shd w:val="clear" w:color="auto" w:fill="auto"/>
            <w:tcMar>
              <w:top w:w="100" w:type="dxa"/>
              <w:left w:w="100" w:type="dxa"/>
              <w:bottom w:w="100" w:type="dxa"/>
              <w:right w:w="100" w:type="dxa"/>
            </w:tcMar>
          </w:tcPr>
          <w:p w14:paraId="32725EAB" w14:textId="77777777" w:rsidR="00BD4AB9" w:rsidRDefault="00EB49FD" w:rsidP="00BC772A">
            <w:pPr>
              <w:spacing w:after="0" w:line="240" w:lineRule="auto"/>
              <w:jc w:val="left"/>
              <w:rPr>
                <w:b/>
              </w:rPr>
            </w:pPr>
            <w:r>
              <w:t>Disesuaikan</w:t>
            </w:r>
          </w:p>
        </w:tc>
      </w:tr>
      <w:tr w:rsidR="00BD4AB9" w14:paraId="591310C0" w14:textId="77777777">
        <w:trPr>
          <w:jc w:val="center"/>
        </w:trPr>
        <w:tc>
          <w:tcPr>
            <w:tcW w:w="2925" w:type="dxa"/>
            <w:shd w:val="clear" w:color="auto" w:fill="auto"/>
            <w:tcMar>
              <w:top w:w="100" w:type="dxa"/>
              <w:left w:w="100" w:type="dxa"/>
              <w:bottom w:w="100" w:type="dxa"/>
              <w:right w:w="100" w:type="dxa"/>
            </w:tcMar>
          </w:tcPr>
          <w:p w14:paraId="5BAF6DE6" w14:textId="77777777" w:rsidR="00BD4AB9" w:rsidRDefault="00EB49FD" w:rsidP="00BC772A">
            <w:pPr>
              <w:spacing w:after="0" w:line="240" w:lineRule="auto"/>
              <w:jc w:val="left"/>
              <w:rPr>
                <w:b/>
              </w:rPr>
            </w:pPr>
            <w:r>
              <w:rPr>
                <w:b/>
              </w:rPr>
              <w:t xml:space="preserve">Hari, Tanggal </w:t>
            </w:r>
          </w:p>
          <w:p w14:paraId="7417FF85" w14:textId="77777777" w:rsidR="00BD4AB9" w:rsidRDefault="00EB49FD" w:rsidP="00BC772A">
            <w:pPr>
              <w:spacing w:after="0" w:line="240" w:lineRule="auto"/>
              <w:jc w:val="left"/>
              <w:rPr>
                <w:b/>
              </w:rPr>
            </w:pPr>
            <w:r>
              <w:rPr>
                <w:b/>
              </w:rPr>
              <w:t>Jam/waktu</w:t>
            </w:r>
            <w:r>
              <w:rPr>
                <w:b/>
              </w:rPr>
              <w:tab/>
            </w:r>
          </w:p>
        </w:tc>
        <w:tc>
          <w:tcPr>
            <w:tcW w:w="6075" w:type="dxa"/>
            <w:shd w:val="clear" w:color="auto" w:fill="auto"/>
            <w:tcMar>
              <w:top w:w="100" w:type="dxa"/>
              <w:left w:w="100" w:type="dxa"/>
              <w:bottom w:w="100" w:type="dxa"/>
              <w:right w:w="100" w:type="dxa"/>
            </w:tcMar>
          </w:tcPr>
          <w:p w14:paraId="57B291E4" w14:textId="77777777" w:rsidR="00BD4AB9" w:rsidRDefault="00EB49FD" w:rsidP="00BC772A">
            <w:pPr>
              <w:widowControl w:val="0"/>
              <w:spacing w:after="0" w:line="240" w:lineRule="auto"/>
              <w:jc w:val="left"/>
            </w:pPr>
            <w:r>
              <w:t>Disesuaikan</w:t>
            </w:r>
          </w:p>
          <w:p w14:paraId="7893CC57" w14:textId="77777777" w:rsidR="00BD4AB9" w:rsidRDefault="00EB49FD" w:rsidP="00BC772A">
            <w:pPr>
              <w:spacing w:after="0" w:line="240" w:lineRule="auto"/>
              <w:jc w:val="left"/>
              <w:rPr>
                <w:b/>
              </w:rPr>
            </w:pPr>
            <w:r>
              <w:t>60 menit</w:t>
            </w:r>
          </w:p>
        </w:tc>
      </w:tr>
      <w:tr w:rsidR="00BD4AB9" w14:paraId="2079F7B2" w14:textId="77777777">
        <w:trPr>
          <w:jc w:val="center"/>
        </w:trPr>
        <w:tc>
          <w:tcPr>
            <w:tcW w:w="2925" w:type="dxa"/>
            <w:shd w:val="clear" w:color="auto" w:fill="auto"/>
            <w:tcMar>
              <w:top w:w="100" w:type="dxa"/>
              <w:left w:w="100" w:type="dxa"/>
              <w:bottom w:w="100" w:type="dxa"/>
              <w:right w:w="100" w:type="dxa"/>
            </w:tcMar>
          </w:tcPr>
          <w:p w14:paraId="4B768C5C" w14:textId="77777777" w:rsidR="00BD4AB9" w:rsidRDefault="00EB49FD" w:rsidP="00BC772A">
            <w:pPr>
              <w:widowControl w:val="0"/>
              <w:spacing w:after="0" w:line="240" w:lineRule="auto"/>
              <w:jc w:val="left"/>
              <w:rPr>
                <w:b/>
              </w:rPr>
            </w:pPr>
            <w:r>
              <w:rPr>
                <w:b/>
              </w:rPr>
              <w:t>Tujuan</w:t>
            </w:r>
          </w:p>
        </w:tc>
        <w:tc>
          <w:tcPr>
            <w:tcW w:w="6075" w:type="dxa"/>
            <w:shd w:val="clear" w:color="auto" w:fill="auto"/>
            <w:tcMar>
              <w:top w:w="100" w:type="dxa"/>
              <w:left w:w="100" w:type="dxa"/>
              <w:bottom w:w="100" w:type="dxa"/>
              <w:right w:w="100" w:type="dxa"/>
            </w:tcMar>
          </w:tcPr>
          <w:p w14:paraId="1DF393DE" w14:textId="77777777" w:rsidR="00BD4AB9" w:rsidRDefault="00EB49FD" w:rsidP="00BC772A">
            <w:pPr>
              <w:widowControl w:val="0"/>
              <w:spacing w:after="0" w:line="240" w:lineRule="auto"/>
              <w:jc w:val="left"/>
              <w:rPr>
                <w:b/>
              </w:rPr>
            </w:pPr>
            <w:r>
              <w:rPr>
                <w:b/>
              </w:rPr>
              <w:t>Tujuan Umum</w:t>
            </w:r>
          </w:p>
          <w:p w14:paraId="247C7B73" w14:textId="77777777" w:rsidR="00BD4AB9" w:rsidRDefault="00EB49FD" w:rsidP="00BC772A">
            <w:pPr>
              <w:spacing w:after="0" w:line="240" w:lineRule="auto"/>
            </w:pPr>
            <w:r>
              <w:t>Setelah mengikuti penyuluhan diharapkan siswa sekolah dasar dapat memahami tentang syarat, ciri, jenis, kandungan, dan manfaat dari mengonsumsi jajanan sehat.</w:t>
            </w:r>
          </w:p>
          <w:p w14:paraId="5698AF69" w14:textId="77777777" w:rsidR="00BD4AB9" w:rsidRDefault="00BD4AB9" w:rsidP="00BC772A">
            <w:pPr>
              <w:widowControl w:val="0"/>
              <w:spacing w:after="0" w:line="240" w:lineRule="auto"/>
              <w:jc w:val="left"/>
            </w:pPr>
          </w:p>
          <w:p w14:paraId="490BDF98" w14:textId="77777777" w:rsidR="003A781A" w:rsidRDefault="003A781A" w:rsidP="00BC772A">
            <w:pPr>
              <w:widowControl w:val="0"/>
              <w:spacing w:after="0" w:line="240" w:lineRule="auto"/>
              <w:jc w:val="left"/>
            </w:pPr>
          </w:p>
          <w:p w14:paraId="3A8E37AC" w14:textId="77777777" w:rsidR="00BD4AB9" w:rsidRDefault="00EB49FD" w:rsidP="00BC772A">
            <w:pPr>
              <w:widowControl w:val="0"/>
              <w:spacing w:after="0" w:line="240" w:lineRule="auto"/>
              <w:jc w:val="left"/>
              <w:rPr>
                <w:b/>
              </w:rPr>
            </w:pPr>
            <w:r>
              <w:rPr>
                <w:b/>
              </w:rPr>
              <w:t>Tujuan Khusus</w:t>
            </w:r>
          </w:p>
          <w:p w14:paraId="7CFA83DE" w14:textId="77777777" w:rsidR="00BD4AB9" w:rsidRDefault="00EB49FD" w:rsidP="00BC772A">
            <w:pPr>
              <w:spacing w:after="0" w:line="240" w:lineRule="auto"/>
              <w:jc w:val="left"/>
            </w:pPr>
            <w:r>
              <w:t>Setelah mengikuti penyuluhan, peserta diharapkan mampu:</w:t>
            </w:r>
          </w:p>
          <w:p w14:paraId="31A1D94E" w14:textId="77777777" w:rsidR="00BD4AB9" w:rsidRDefault="00EB49FD" w:rsidP="00BC772A">
            <w:pPr>
              <w:numPr>
                <w:ilvl w:val="0"/>
                <w:numId w:val="66"/>
              </w:numPr>
              <w:spacing w:after="0" w:line="240" w:lineRule="auto"/>
              <w:ind w:left="450"/>
              <w:jc w:val="left"/>
            </w:pPr>
            <w:r>
              <w:t>Mampu memahami  tentang jajanan sehat</w:t>
            </w:r>
          </w:p>
          <w:p w14:paraId="291A5057" w14:textId="77777777" w:rsidR="00BD4AB9" w:rsidRDefault="00EB49FD" w:rsidP="00BC772A">
            <w:pPr>
              <w:numPr>
                <w:ilvl w:val="0"/>
                <w:numId w:val="66"/>
              </w:numPr>
              <w:spacing w:after="0" w:line="240" w:lineRule="auto"/>
              <w:ind w:left="450"/>
              <w:jc w:val="left"/>
            </w:pPr>
            <w:r>
              <w:t>Mengetahui pengertian jajanan sehat</w:t>
            </w:r>
          </w:p>
          <w:p w14:paraId="7188ECA0" w14:textId="77777777" w:rsidR="00BD4AB9" w:rsidRDefault="00EB49FD" w:rsidP="00BC772A">
            <w:pPr>
              <w:numPr>
                <w:ilvl w:val="0"/>
                <w:numId w:val="66"/>
              </w:numPr>
              <w:spacing w:after="0" w:line="240" w:lineRule="auto"/>
              <w:ind w:left="450"/>
              <w:jc w:val="left"/>
            </w:pPr>
            <w:r>
              <w:t>Mengetahui syarat makanan jajanan anak</w:t>
            </w:r>
          </w:p>
          <w:p w14:paraId="2CEA99DB" w14:textId="77777777" w:rsidR="00BD4AB9" w:rsidRDefault="00EB49FD" w:rsidP="00BC772A">
            <w:pPr>
              <w:numPr>
                <w:ilvl w:val="0"/>
                <w:numId w:val="66"/>
              </w:numPr>
              <w:spacing w:after="0" w:line="240" w:lineRule="auto"/>
              <w:ind w:left="450"/>
              <w:jc w:val="left"/>
            </w:pPr>
            <w:r>
              <w:t>Mengetahui ciri-ciri jajanan sehat</w:t>
            </w:r>
          </w:p>
          <w:p w14:paraId="3F1D3768" w14:textId="77777777" w:rsidR="00BD4AB9" w:rsidRDefault="00EB49FD" w:rsidP="00BC772A">
            <w:pPr>
              <w:numPr>
                <w:ilvl w:val="0"/>
                <w:numId w:val="66"/>
              </w:numPr>
              <w:spacing w:after="0" w:line="240" w:lineRule="auto"/>
              <w:ind w:left="450"/>
              <w:jc w:val="left"/>
            </w:pPr>
            <w:r>
              <w:t>Mengetahui jenis jajanan sehat</w:t>
            </w:r>
          </w:p>
          <w:p w14:paraId="5EE36A3E" w14:textId="77777777" w:rsidR="00BD4AB9" w:rsidRDefault="00EB49FD" w:rsidP="00BC772A">
            <w:pPr>
              <w:numPr>
                <w:ilvl w:val="0"/>
                <w:numId w:val="66"/>
              </w:numPr>
              <w:spacing w:after="0" w:line="240" w:lineRule="auto"/>
              <w:ind w:left="450"/>
              <w:jc w:val="left"/>
            </w:pPr>
            <w:r>
              <w:t>Mengetahui manfaat jajanan sehat</w:t>
            </w:r>
          </w:p>
          <w:p w14:paraId="556FC814" w14:textId="77777777" w:rsidR="00BD4AB9" w:rsidRDefault="00EB49FD" w:rsidP="00BC772A">
            <w:pPr>
              <w:numPr>
                <w:ilvl w:val="0"/>
                <w:numId w:val="66"/>
              </w:numPr>
              <w:spacing w:after="0" w:line="240" w:lineRule="auto"/>
              <w:ind w:left="450"/>
              <w:jc w:val="left"/>
            </w:pPr>
            <w:r>
              <w:t>Mengetahui penyakit yang disebabkan jajanan tidak sehat</w:t>
            </w:r>
          </w:p>
          <w:p w14:paraId="3C5B9543" w14:textId="77777777" w:rsidR="00BD4AB9" w:rsidRDefault="00EB49FD" w:rsidP="00BC772A">
            <w:pPr>
              <w:numPr>
                <w:ilvl w:val="0"/>
                <w:numId w:val="66"/>
              </w:numPr>
              <w:spacing w:after="0" w:line="240" w:lineRule="auto"/>
              <w:ind w:left="450"/>
              <w:jc w:val="left"/>
            </w:pPr>
            <w:r>
              <w:t>Memilih jajanan sehat sesuai dengan tips</w:t>
            </w:r>
          </w:p>
        </w:tc>
      </w:tr>
      <w:tr w:rsidR="00BD4AB9" w14:paraId="452E2F3B" w14:textId="77777777">
        <w:trPr>
          <w:jc w:val="center"/>
        </w:trPr>
        <w:tc>
          <w:tcPr>
            <w:tcW w:w="2925" w:type="dxa"/>
            <w:shd w:val="clear" w:color="auto" w:fill="auto"/>
            <w:tcMar>
              <w:top w:w="100" w:type="dxa"/>
              <w:left w:w="100" w:type="dxa"/>
              <w:bottom w:w="100" w:type="dxa"/>
              <w:right w:w="100" w:type="dxa"/>
            </w:tcMar>
          </w:tcPr>
          <w:p w14:paraId="02201EAA" w14:textId="77777777" w:rsidR="00BD4AB9" w:rsidRDefault="00EB49FD" w:rsidP="00BC772A">
            <w:pPr>
              <w:widowControl w:val="0"/>
              <w:spacing w:after="0" w:line="240" w:lineRule="auto"/>
              <w:jc w:val="left"/>
              <w:rPr>
                <w:b/>
              </w:rPr>
            </w:pPr>
            <w:r>
              <w:rPr>
                <w:b/>
              </w:rPr>
              <w:lastRenderedPageBreak/>
              <w:t>Materi</w:t>
            </w:r>
          </w:p>
        </w:tc>
        <w:tc>
          <w:tcPr>
            <w:tcW w:w="6075" w:type="dxa"/>
            <w:shd w:val="clear" w:color="auto" w:fill="auto"/>
            <w:tcMar>
              <w:top w:w="100" w:type="dxa"/>
              <w:left w:w="100" w:type="dxa"/>
              <w:bottom w:w="100" w:type="dxa"/>
              <w:right w:w="100" w:type="dxa"/>
            </w:tcMar>
          </w:tcPr>
          <w:p w14:paraId="25451FAC" w14:textId="77777777" w:rsidR="00BD4AB9" w:rsidRDefault="00EB49FD" w:rsidP="00BC772A">
            <w:pPr>
              <w:numPr>
                <w:ilvl w:val="0"/>
                <w:numId w:val="307"/>
              </w:numPr>
              <w:spacing w:after="0" w:line="240" w:lineRule="auto"/>
              <w:ind w:left="450"/>
              <w:jc w:val="left"/>
            </w:pPr>
            <w:r>
              <w:t>Pengertian jajanan sehat</w:t>
            </w:r>
          </w:p>
          <w:p w14:paraId="67DCE100" w14:textId="77777777" w:rsidR="00BD4AB9" w:rsidRDefault="00EB49FD" w:rsidP="00BC772A">
            <w:pPr>
              <w:numPr>
                <w:ilvl w:val="0"/>
                <w:numId w:val="307"/>
              </w:numPr>
              <w:spacing w:after="0" w:line="240" w:lineRule="auto"/>
              <w:ind w:left="450"/>
              <w:jc w:val="left"/>
            </w:pPr>
            <w:r>
              <w:t>Syarat makanan jajanan anak</w:t>
            </w:r>
          </w:p>
          <w:p w14:paraId="1FB0B3D7" w14:textId="77777777" w:rsidR="00BD4AB9" w:rsidRDefault="00EB49FD" w:rsidP="00BC772A">
            <w:pPr>
              <w:numPr>
                <w:ilvl w:val="0"/>
                <w:numId w:val="307"/>
              </w:numPr>
              <w:spacing w:after="0" w:line="240" w:lineRule="auto"/>
              <w:ind w:left="450"/>
              <w:jc w:val="left"/>
            </w:pPr>
            <w:r>
              <w:t>Ciri jajanan sehat</w:t>
            </w:r>
          </w:p>
          <w:p w14:paraId="58EFF5BA" w14:textId="77777777" w:rsidR="00BD4AB9" w:rsidRDefault="00EB49FD" w:rsidP="00BC772A">
            <w:pPr>
              <w:numPr>
                <w:ilvl w:val="0"/>
                <w:numId w:val="307"/>
              </w:numPr>
              <w:spacing w:after="0" w:line="240" w:lineRule="auto"/>
              <w:ind w:left="450"/>
              <w:jc w:val="left"/>
            </w:pPr>
            <w:r>
              <w:t>Jenis-jenis jajanan sehat</w:t>
            </w:r>
          </w:p>
          <w:p w14:paraId="08B2CA5F" w14:textId="77777777" w:rsidR="00BD4AB9" w:rsidRDefault="00EB49FD" w:rsidP="00BC772A">
            <w:pPr>
              <w:numPr>
                <w:ilvl w:val="0"/>
                <w:numId w:val="307"/>
              </w:numPr>
              <w:spacing w:after="0" w:line="240" w:lineRule="auto"/>
              <w:ind w:left="450"/>
              <w:jc w:val="left"/>
            </w:pPr>
            <w:r>
              <w:t xml:space="preserve">Kandungan gizi yang sebaiknya terkandung di jajanan </w:t>
            </w:r>
          </w:p>
          <w:p w14:paraId="4E0A6445" w14:textId="77777777" w:rsidR="00BD4AB9" w:rsidRDefault="00EB49FD" w:rsidP="00BC772A">
            <w:pPr>
              <w:numPr>
                <w:ilvl w:val="0"/>
                <w:numId w:val="307"/>
              </w:numPr>
              <w:spacing w:after="0" w:line="240" w:lineRule="auto"/>
              <w:ind w:left="450"/>
              <w:jc w:val="left"/>
            </w:pPr>
            <w:r>
              <w:t>Manfaat jajanan sehat</w:t>
            </w:r>
          </w:p>
          <w:p w14:paraId="7FB58906" w14:textId="77777777" w:rsidR="00BD4AB9" w:rsidRDefault="00EB49FD" w:rsidP="00BC772A">
            <w:pPr>
              <w:numPr>
                <w:ilvl w:val="0"/>
                <w:numId w:val="307"/>
              </w:numPr>
              <w:spacing w:after="0" w:line="240" w:lineRule="auto"/>
              <w:ind w:left="450"/>
              <w:jc w:val="left"/>
            </w:pPr>
            <w:r>
              <w:t>Penyakit yang disebabkan jajanan yang tidak sehat</w:t>
            </w:r>
          </w:p>
          <w:p w14:paraId="7256A2D6" w14:textId="77777777" w:rsidR="00BD4AB9" w:rsidRDefault="00EB49FD" w:rsidP="00BC772A">
            <w:pPr>
              <w:numPr>
                <w:ilvl w:val="0"/>
                <w:numId w:val="307"/>
              </w:numPr>
              <w:spacing w:after="0" w:line="240" w:lineRule="auto"/>
              <w:ind w:left="450"/>
              <w:jc w:val="left"/>
            </w:pPr>
            <w:r>
              <w:t>Tips memilih jajanan sehat</w:t>
            </w:r>
          </w:p>
          <w:p w14:paraId="00B1EF18" w14:textId="77777777" w:rsidR="00BD4AB9" w:rsidRDefault="00EB49FD" w:rsidP="00BC772A">
            <w:pPr>
              <w:numPr>
                <w:ilvl w:val="0"/>
                <w:numId w:val="307"/>
              </w:numPr>
              <w:spacing w:after="0" w:line="240" w:lineRule="auto"/>
              <w:ind w:left="450"/>
              <w:jc w:val="left"/>
            </w:pPr>
            <w:r>
              <w:t>Contoh jajanan sehat dan tidak sehat</w:t>
            </w:r>
          </w:p>
        </w:tc>
      </w:tr>
      <w:tr w:rsidR="00BD4AB9" w14:paraId="0A2BBF2F" w14:textId="77777777">
        <w:trPr>
          <w:jc w:val="center"/>
        </w:trPr>
        <w:tc>
          <w:tcPr>
            <w:tcW w:w="2925" w:type="dxa"/>
            <w:shd w:val="clear" w:color="auto" w:fill="auto"/>
            <w:tcMar>
              <w:top w:w="100" w:type="dxa"/>
              <w:left w:w="100" w:type="dxa"/>
              <w:bottom w:w="100" w:type="dxa"/>
              <w:right w:w="100" w:type="dxa"/>
            </w:tcMar>
          </w:tcPr>
          <w:p w14:paraId="17D6B72A" w14:textId="77777777" w:rsidR="00BD4AB9" w:rsidRDefault="00EB49FD" w:rsidP="00BC772A">
            <w:pPr>
              <w:widowControl w:val="0"/>
              <w:spacing w:after="0" w:line="240" w:lineRule="auto"/>
              <w:jc w:val="left"/>
              <w:rPr>
                <w:b/>
              </w:rPr>
            </w:pPr>
            <w:r>
              <w:rPr>
                <w:b/>
              </w:rPr>
              <w:t>Media</w:t>
            </w:r>
          </w:p>
        </w:tc>
        <w:tc>
          <w:tcPr>
            <w:tcW w:w="6075" w:type="dxa"/>
            <w:shd w:val="clear" w:color="auto" w:fill="auto"/>
            <w:tcMar>
              <w:top w:w="100" w:type="dxa"/>
              <w:left w:w="100" w:type="dxa"/>
              <w:bottom w:w="100" w:type="dxa"/>
              <w:right w:w="100" w:type="dxa"/>
            </w:tcMar>
          </w:tcPr>
          <w:p w14:paraId="233D8533" w14:textId="77777777" w:rsidR="00BD4AB9" w:rsidRDefault="00EB49FD" w:rsidP="00BC772A">
            <w:pPr>
              <w:widowControl w:val="0"/>
              <w:spacing w:after="0" w:line="240" w:lineRule="auto"/>
              <w:jc w:val="left"/>
              <w:rPr>
                <w:i/>
              </w:rPr>
            </w:pPr>
            <w:r>
              <w:t xml:space="preserve">Poster dan </w:t>
            </w:r>
            <w:r>
              <w:rPr>
                <w:i/>
              </w:rPr>
              <w:t>powerpoint</w:t>
            </w:r>
          </w:p>
        </w:tc>
      </w:tr>
      <w:tr w:rsidR="00BD4AB9" w14:paraId="4D200CA3" w14:textId="77777777">
        <w:trPr>
          <w:jc w:val="center"/>
        </w:trPr>
        <w:tc>
          <w:tcPr>
            <w:tcW w:w="2925" w:type="dxa"/>
            <w:shd w:val="clear" w:color="auto" w:fill="auto"/>
            <w:tcMar>
              <w:top w:w="100" w:type="dxa"/>
              <w:left w:w="100" w:type="dxa"/>
              <w:bottom w:w="100" w:type="dxa"/>
              <w:right w:w="100" w:type="dxa"/>
            </w:tcMar>
          </w:tcPr>
          <w:p w14:paraId="4B5236C1" w14:textId="77777777" w:rsidR="00BD4AB9" w:rsidRDefault="00EB49FD" w:rsidP="00BC772A">
            <w:pPr>
              <w:widowControl w:val="0"/>
              <w:spacing w:after="0" w:line="240" w:lineRule="auto"/>
              <w:jc w:val="left"/>
              <w:rPr>
                <w:b/>
              </w:rPr>
            </w:pPr>
            <w:r>
              <w:rPr>
                <w:b/>
              </w:rPr>
              <w:t>Metode</w:t>
            </w:r>
          </w:p>
        </w:tc>
        <w:tc>
          <w:tcPr>
            <w:tcW w:w="6075" w:type="dxa"/>
            <w:shd w:val="clear" w:color="auto" w:fill="auto"/>
            <w:tcMar>
              <w:top w:w="100" w:type="dxa"/>
              <w:left w:w="100" w:type="dxa"/>
              <w:bottom w:w="100" w:type="dxa"/>
              <w:right w:w="100" w:type="dxa"/>
            </w:tcMar>
          </w:tcPr>
          <w:p w14:paraId="2C0B6B4C" w14:textId="77777777" w:rsidR="00BD4AB9" w:rsidRDefault="00EB49FD" w:rsidP="00BC772A">
            <w:pPr>
              <w:widowControl w:val="0"/>
              <w:spacing w:after="0" w:line="240" w:lineRule="auto"/>
              <w:jc w:val="left"/>
              <w:rPr>
                <w:i/>
              </w:rPr>
            </w:pPr>
            <w:r>
              <w:t xml:space="preserve">Ceramah, diskusi dan </w:t>
            </w:r>
            <w:r>
              <w:rPr>
                <w:i/>
              </w:rPr>
              <w:t>games</w:t>
            </w:r>
          </w:p>
        </w:tc>
      </w:tr>
      <w:tr w:rsidR="00BD4AB9" w14:paraId="43C5C2B5" w14:textId="77777777">
        <w:trPr>
          <w:jc w:val="center"/>
        </w:trPr>
        <w:tc>
          <w:tcPr>
            <w:tcW w:w="2925" w:type="dxa"/>
            <w:shd w:val="clear" w:color="auto" w:fill="auto"/>
            <w:tcMar>
              <w:top w:w="100" w:type="dxa"/>
              <w:left w:w="100" w:type="dxa"/>
              <w:bottom w:w="100" w:type="dxa"/>
              <w:right w:w="100" w:type="dxa"/>
            </w:tcMar>
          </w:tcPr>
          <w:p w14:paraId="6191B4BC" w14:textId="77777777" w:rsidR="00BD4AB9" w:rsidRDefault="00EB49FD" w:rsidP="00BC772A">
            <w:pPr>
              <w:widowControl w:val="0"/>
              <w:spacing w:after="0" w:line="240" w:lineRule="auto"/>
              <w:jc w:val="left"/>
              <w:rPr>
                <w:b/>
              </w:rPr>
            </w:pPr>
            <w:r>
              <w:rPr>
                <w:b/>
              </w:rPr>
              <w:t>Rincian Kegiatan</w:t>
            </w:r>
          </w:p>
        </w:tc>
        <w:tc>
          <w:tcPr>
            <w:tcW w:w="6075" w:type="dxa"/>
            <w:shd w:val="clear" w:color="auto" w:fill="auto"/>
            <w:tcMar>
              <w:top w:w="100" w:type="dxa"/>
              <w:left w:w="100" w:type="dxa"/>
              <w:bottom w:w="100" w:type="dxa"/>
              <w:right w:w="100" w:type="dxa"/>
            </w:tcMar>
          </w:tcPr>
          <w:p w14:paraId="2DCF833D" w14:textId="77777777" w:rsidR="00BD4AB9" w:rsidRDefault="00EB49FD" w:rsidP="00BC772A">
            <w:pPr>
              <w:widowControl w:val="0"/>
              <w:numPr>
                <w:ilvl w:val="0"/>
                <w:numId w:val="10"/>
              </w:numPr>
              <w:spacing w:after="0" w:line="240" w:lineRule="auto"/>
              <w:ind w:left="450"/>
              <w:jc w:val="left"/>
            </w:pPr>
            <w:r>
              <w:t>Registrasi Kehadiran</w:t>
            </w:r>
          </w:p>
          <w:p w14:paraId="0CEA8711" w14:textId="77777777" w:rsidR="00BD4AB9" w:rsidRDefault="00EB49FD" w:rsidP="00BC772A">
            <w:pPr>
              <w:widowControl w:val="0"/>
              <w:numPr>
                <w:ilvl w:val="0"/>
                <w:numId w:val="10"/>
              </w:numPr>
              <w:spacing w:after="0" w:line="240" w:lineRule="auto"/>
              <w:ind w:left="450"/>
              <w:jc w:val="left"/>
            </w:pPr>
            <w:r>
              <w:t>Pembukaan dan perkenalan</w:t>
            </w:r>
          </w:p>
          <w:p w14:paraId="1C4C4ABB" w14:textId="77777777" w:rsidR="00BD4AB9" w:rsidRDefault="00EB49FD" w:rsidP="00BC772A">
            <w:pPr>
              <w:widowControl w:val="0"/>
              <w:numPr>
                <w:ilvl w:val="0"/>
                <w:numId w:val="10"/>
              </w:numPr>
              <w:spacing w:after="0" w:line="240" w:lineRule="auto"/>
              <w:ind w:left="450"/>
              <w:jc w:val="left"/>
              <w:rPr>
                <w:i/>
              </w:rPr>
            </w:pPr>
            <w:r w:rsidRPr="005E1A71">
              <w:rPr>
                <w:i/>
              </w:rPr>
              <w:t>Pre-test</w:t>
            </w:r>
          </w:p>
          <w:p w14:paraId="35DB9A36" w14:textId="77777777" w:rsidR="00BD4AB9" w:rsidRDefault="00EB49FD" w:rsidP="00BC772A">
            <w:pPr>
              <w:widowControl w:val="0"/>
              <w:numPr>
                <w:ilvl w:val="0"/>
                <w:numId w:val="10"/>
              </w:numPr>
              <w:spacing w:after="0" w:line="240" w:lineRule="auto"/>
              <w:ind w:left="450"/>
              <w:jc w:val="left"/>
            </w:pPr>
            <w:r>
              <w:t>Penyampaian Materi</w:t>
            </w:r>
          </w:p>
          <w:p w14:paraId="44B7DEE3" w14:textId="77777777" w:rsidR="00BD4AB9" w:rsidRDefault="00EB49FD" w:rsidP="00BC772A">
            <w:pPr>
              <w:widowControl w:val="0"/>
              <w:numPr>
                <w:ilvl w:val="0"/>
                <w:numId w:val="10"/>
              </w:numPr>
              <w:spacing w:after="0" w:line="240" w:lineRule="auto"/>
              <w:ind w:left="450"/>
              <w:jc w:val="left"/>
            </w:pPr>
            <w:r>
              <w:t>Diskusi tanya jawab</w:t>
            </w:r>
          </w:p>
          <w:p w14:paraId="5CEE7910" w14:textId="77777777" w:rsidR="00BD4AB9" w:rsidRDefault="00EB49FD" w:rsidP="00BC772A">
            <w:pPr>
              <w:widowControl w:val="0"/>
              <w:numPr>
                <w:ilvl w:val="0"/>
                <w:numId w:val="10"/>
              </w:numPr>
              <w:spacing w:after="0" w:line="240" w:lineRule="auto"/>
              <w:ind w:left="450"/>
              <w:jc w:val="left"/>
              <w:rPr>
                <w:i/>
              </w:rPr>
            </w:pPr>
            <w:r w:rsidRPr="005E1A71">
              <w:rPr>
                <w:i/>
              </w:rPr>
              <w:t>Post-test</w:t>
            </w:r>
          </w:p>
          <w:p w14:paraId="43A74968" w14:textId="77777777" w:rsidR="00BD4AB9" w:rsidRDefault="00EB49FD" w:rsidP="00BC772A">
            <w:pPr>
              <w:widowControl w:val="0"/>
              <w:numPr>
                <w:ilvl w:val="0"/>
                <w:numId w:val="10"/>
              </w:numPr>
              <w:spacing w:after="0" w:line="240" w:lineRule="auto"/>
              <w:ind w:left="450"/>
              <w:jc w:val="left"/>
              <w:rPr>
                <w:i/>
              </w:rPr>
            </w:pPr>
            <w:r>
              <w:rPr>
                <w:i/>
              </w:rPr>
              <w:t>Games</w:t>
            </w:r>
          </w:p>
          <w:p w14:paraId="03B7F885" w14:textId="77777777" w:rsidR="00BD4AB9" w:rsidRDefault="00EB49FD" w:rsidP="00BC772A">
            <w:pPr>
              <w:widowControl w:val="0"/>
              <w:numPr>
                <w:ilvl w:val="0"/>
                <w:numId w:val="10"/>
              </w:numPr>
              <w:spacing w:after="0" w:line="240" w:lineRule="auto"/>
              <w:ind w:left="450"/>
              <w:jc w:val="left"/>
            </w:pPr>
            <w:r>
              <w:t xml:space="preserve">Penutupan </w:t>
            </w:r>
          </w:p>
        </w:tc>
      </w:tr>
      <w:tr w:rsidR="00BD4AB9" w14:paraId="3E25C757" w14:textId="77777777">
        <w:trPr>
          <w:jc w:val="center"/>
        </w:trPr>
        <w:tc>
          <w:tcPr>
            <w:tcW w:w="2925" w:type="dxa"/>
            <w:shd w:val="clear" w:color="auto" w:fill="auto"/>
            <w:tcMar>
              <w:top w:w="100" w:type="dxa"/>
              <w:left w:w="100" w:type="dxa"/>
              <w:bottom w:w="100" w:type="dxa"/>
              <w:right w:w="100" w:type="dxa"/>
            </w:tcMar>
          </w:tcPr>
          <w:p w14:paraId="14CB8308" w14:textId="77777777" w:rsidR="00BD4AB9" w:rsidRDefault="00EB49FD" w:rsidP="00BC772A">
            <w:pPr>
              <w:widowControl w:val="0"/>
              <w:spacing w:after="0" w:line="240" w:lineRule="auto"/>
              <w:jc w:val="left"/>
              <w:rPr>
                <w:b/>
              </w:rPr>
            </w:pPr>
            <w:r>
              <w:rPr>
                <w:b/>
              </w:rPr>
              <w:t>Evaluasi</w:t>
            </w:r>
          </w:p>
        </w:tc>
        <w:tc>
          <w:tcPr>
            <w:tcW w:w="6075" w:type="dxa"/>
            <w:shd w:val="clear" w:color="auto" w:fill="auto"/>
            <w:tcMar>
              <w:top w:w="100" w:type="dxa"/>
              <w:left w:w="100" w:type="dxa"/>
              <w:bottom w:w="100" w:type="dxa"/>
              <w:right w:w="100" w:type="dxa"/>
            </w:tcMar>
          </w:tcPr>
          <w:p w14:paraId="5E6E853F" w14:textId="77777777" w:rsidR="00BD4AB9" w:rsidRDefault="00EB49FD" w:rsidP="00BC772A">
            <w:pPr>
              <w:spacing w:after="0" w:line="240" w:lineRule="auto"/>
              <w:ind w:left="360"/>
              <w:jc w:val="left"/>
              <w:rPr>
                <w:i/>
              </w:rPr>
            </w:pPr>
            <w:r>
              <w:t xml:space="preserve">Prosedur: </w:t>
            </w:r>
            <w:r w:rsidRPr="005E1A71">
              <w:rPr>
                <w:i/>
              </w:rPr>
              <w:t>Pre-test</w:t>
            </w:r>
            <w:r>
              <w:t xml:space="preserve"> dan </w:t>
            </w:r>
            <w:r w:rsidRPr="005E1A71">
              <w:rPr>
                <w:i/>
              </w:rPr>
              <w:t>post-test</w:t>
            </w:r>
          </w:p>
          <w:p w14:paraId="50FABCB2" w14:textId="77777777" w:rsidR="00BD4AB9" w:rsidRDefault="00EB49FD" w:rsidP="00BC772A">
            <w:pPr>
              <w:spacing w:after="0" w:line="240" w:lineRule="auto"/>
              <w:ind w:left="360"/>
              <w:jc w:val="left"/>
            </w:pPr>
            <w:r>
              <w:t>Bentuk</w:t>
            </w:r>
            <w:r>
              <w:tab/>
              <w:t>: Lembar kuesioner</w:t>
            </w:r>
          </w:p>
        </w:tc>
      </w:tr>
    </w:tbl>
    <w:p w14:paraId="4A5D23CE" w14:textId="77777777" w:rsidR="00BD4AB9" w:rsidRDefault="00BD4AB9">
      <w:pPr>
        <w:spacing w:after="0"/>
        <w:jc w:val="center"/>
        <w:rPr>
          <w:b/>
        </w:rPr>
      </w:pPr>
    </w:p>
    <w:p w14:paraId="237A5DC3" w14:textId="77777777" w:rsidR="003A781A" w:rsidRDefault="003A781A">
      <w:pPr>
        <w:spacing w:after="0"/>
        <w:jc w:val="center"/>
        <w:rPr>
          <w:b/>
        </w:rPr>
      </w:pPr>
    </w:p>
    <w:p w14:paraId="4EDB1300" w14:textId="77777777" w:rsidR="005950C3" w:rsidRDefault="005950C3">
      <w:pPr>
        <w:rPr>
          <w:b/>
        </w:rPr>
      </w:pPr>
      <w:r>
        <w:rPr>
          <w:b/>
        </w:rPr>
        <w:br w:type="page"/>
      </w:r>
    </w:p>
    <w:p w14:paraId="72336F73" w14:textId="182B43F7" w:rsidR="00BD4AB9" w:rsidRDefault="00EB49FD">
      <w:pPr>
        <w:spacing w:after="0"/>
        <w:jc w:val="center"/>
        <w:rPr>
          <w:b/>
          <w:i/>
        </w:rPr>
      </w:pPr>
      <w:r>
        <w:rPr>
          <w:b/>
        </w:rPr>
        <w:lastRenderedPageBreak/>
        <w:t>SOAL</w:t>
      </w:r>
      <w:r>
        <w:rPr>
          <w:b/>
          <w:i/>
        </w:rPr>
        <w:t xml:space="preserve"> </w:t>
      </w:r>
      <w:r w:rsidRPr="005E1A71">
        <w:rPr>
          <w:b/>
          <w:i/>
        </w:rPr>
        <w:t>PRE-TEST</w:t>
      </w:r>
      <w:r>
        <w:rPr>
          <w:b/>
        </w:rPr>
        <w:t xml:space="preserve"> DAN </w:t>
      </w:r>
      <w:r w:rsidRPr="005E1A71">
        <w:rPr>
          <w:b/>
          <w:i/>
        </w:rPr>
        <w:t>POST-TEST</w:t>
      </w:r>
    </w:p>
    <w:p w14:paraId="3A4771E8" w14:textId="77777777" w:rsidR="00BD4AB9" w:rsidRDefault="00BD4AB9">
      <w:pPr>
        <w:spacing w:after="0"/>
        <w:jc w:val="center"/>
        <w:rPr>
          <w:b/>
        </w:rPr>
      </w:pPr>
    </w:p>
    <w:p w14:paraId="61E9B71B" w14:textId="0E9F30E1" w:rsidR="00BD4AB9" w:rsidRDefault="00EB49FD" w:rsidP="005559A5">
      <w:pPr>
        <w:pStyle w:val="ListParagraph"/>
        <w:widowControl w:val="0"/>
        <w:numPr>
          <w:ilvl w:val="0"/>
          <w:numId w:val="353"/>
        </w:numPr>
        <w:spacing w:before="35" w:after="0" w:line="240" w:lineRule="auto"/>
        <w:jc w:val="left"/>
      </w:pPr>
      <w:r>
        <w:t xml:space="preserve">Dibawah ini yang termasuk ciri-ciri jajanan sehat adalah </w:t>
      </w:r>
    </w:p>
    <w:p w14:paraId="0EF991DD" w14:textId="77777777" w:rsidR="005559A5" w:rsidRDefault="00EB49FD" w:rsidP="005559A5">
      <w:pPr>
        <w:pStyle w:val="ListParagraph"/>
        <w:widowControl w:val="0"/>
        <w:numPr>
          <w:ilvl w:val="0"/>
          <w:numId w:val="354"/>
        </w:numPr>
        <w:spacing w:before="35" w:after="0" w:line="240" w:lineRule="auto"/>
        <w:jc w:val="left"/>
      </w:pPr>
      <w:r>
        <w:t xml:space="preserve">Kemasan rusak </w:t>
      </w:r>
    </w:p>
    <w:p w14:paraId="35403BFA" w14:textId="77777777" w:rsidR="005559A5" w:rsidRDefault="00EB49FD" w:rsidP="005559A5">
      <w:pPr>
        <w:pStyle w:val="ListParagraph"/>
        <w:widowControl w:val="0"/>
        <w:numPr>
          <w:ilvl w:val="0"/>
          <w:numId w:val="354"/>
        </w:numPr>
        <w:spacing w:before="35" w:after="0" w:line="240" w:lineRule="auto"/>
        <w:jc w:val="left"/>
      </w:pPr>
      <w:r>
        <w:t xml:space="preserve">warna mencolok </w:t>
      </w:r>
    </w:p>
    <w:p w14:paraId="111DE3BE" w14:textId="77777777" w:rsidR="005559A5" w:rsidRPr="005559A5" w:rsidRDefault="00EB49FD" w:rsidP="005559A5">
      <w:pPr>
        <w:pStyle w:val="ListParagraph"/>
        <w:widowControl w:val="0"/>
        <w:numPr>
          <w:ilvl w:val="0"/>
          <w:numId w:val="354"/>
        </w:numPr>
        <w:spacing w:before="35" w:after="0" w:line="240" w:lineRule="auto"/>
        <w:jc w:val="left"/>
      </w:pPr>
      <w:r w:rsidRPr="005559A5">
        <w:rPr>
          <w:b/>
        </w:rPr>
        <w:t xml:space="preserve">rasa tidak terlalu manis </w:t>
      </w:r>
    </w:p>
    <w:p w14:paraId="42D0E3E1" w14:textId="77777777" w:rsidR="005559A5" w:rsidRDefault="00EB49FD" w:rsidP="005559A5">
      <w:pPr>
        <w:pStyle w:val="ListParagraph"/>
        <w:widowControl w:val="0"/>
        <w:numPr>
          <w:ilvl w:val="0"/>
          <w:numId w:val="354"/>
        </w:numPr>
        <w:spacing w:before="35" w:after="0" w:line="240" w:lineRule="auto"/>
        <w:jc w:val="left"/>
      </w:pPr>
      <w:r>
        <w:t>Sudah kadaluarsa</w:t>
      </w:r>
      <w:r w:rsidR="005559A5">
        <w:t xml:space="preserve"> </w:t>
      </w:r>
    </w:p>
    <w:p w14:paraId="1EC106FD" w14:textId="62C30C06" w:rsidR="00BD4AB9" w:rsidRDefault="00EB49FD" w:rsidP="005559A5">
      <w:pPr>
        <w:pStyle w:val="ListParagraph"/>
        <w:widowControl w:val="0"/>
        <w:numPr>
          <w:ilvl w:val="0"/>
          <w:numId w:val="353"/>
        </w:numPr>
        <w:spacing w:before="35" w:after="0" w:line="240" w:lineRule="auto"/>
        <w:jc w:val="left"/>
      </w:pPr>
      <w:r>
        <w:t xml:space="preserve">Dibawah ini merupakan manfaat jajanan sehat, kecuali… </w:t>
      </w:r>
    </w:p>
    <w:p w14:paraId="6E35DBA5" w14:textId="77777777" w:rsidR="00BD4AB9" w:rsidRDefault="00EB49FD">
      <w:pPr>
        <w:widowControl w:val="0"/>
        <w:spacing w:before="35" w:after="0" w:line="240" w:lineRule="auto"/>
        <w:ind w:left="1074"/>
        <w:jc w:val="left"/>
      </w:pPr>
      <w:r>
        <w:t xml:space="preserve">a. Agar terhindar dari penyakit </w:t>
      </w:r>
    </w:p>
    <w:p w14:paraId="23382A93" w14:textId="77777777" w:rsidR="00BD4AB9" w:rsidRDefault="00EB49FD">
      <w:pPr>
        <w:widowControl w:val="0"/>
        <w:spacing w:before="35" w:after="0" w:line="240" w:lineRule="auto"/>
        <w:ind w:left="1069"/>
        <w:jc w:val="left"/>
        <w:rPr>
          <w:b/>
        </w:rPr>
      </w:pPr>
      <w:r>
        <w:rPr>
          <w:b/>
        </w:rPr>
        <w:t xml:space="preserve">b. Perut menjadi kenyang </w:t>
      </w:r>
    </w:p>
    <w:p w14:paraId="3CC616F4" w14:textId="77777777" w:rsidR="00BD4AB9" w:rsidRDefault="00EB49FD">
      <w:pPr>
        <w:widowControl w:val="0"/>
        <w:spacing w:before="39" w:after="0" w:line="240" w:lineRule="auto"/>
        <w:ind w:left="1071"/>
        <w:jc w:val="left"/>
      </w:pPr>
      <w:r>
        <w:t xml:space="preserve">c. Agar tubuh tetap sehat </w:t>
      </w:r>
    </w:p>
    <w:p w14:paraId="166B6868" w14:textId="77777777" w:rsidR="00BD4AB9" w:rsidRDefault="00EB49FD">
      <w:pPr>
        <w:widowControl w:val="0"/>
        <w:spacing w:before="35" w:after="0" w:line="240" w:lineRule="auto"/>
        <w:ind w:left="1071"/>
        <w:jc w:val="left"/>
      </w:pPr>
      <w:r>
        <w:t xml:space="preserve">d. Memenuhi kebutuhan gizi seimbang </w:t>
      </w:r>
    </w:p>
    <w:p w14:paraId="3191287C" w14:textId="7A4CA64A" w:rsidR="00BD4AB9" w:rsidRDefault="00EB49FD" w:rsidP="005559A5">
      <w:pPr>
        <w:pStyle w:val="ListParagraph"/>
        <w:widowControl w:val="0"/>
        <w:numPr>
          <w:ilvl w:val="0"/>
          <w:numId w:val="353"/>
        </w:numPr>
        <w:spacing w:before="36" w:after="0" w:line="266" w:lineRule="auto"/>
        <w:ind w:right="-8"/>
        <w:jc w:val="left"/>
      </w:pPr>
      <w:r>
        <w:t xml:space="preserve">Setiap jajanan sehat memiliki ciri-ciri tertentu, dari pernyataan dibawah manakah yang  bukan termasuk ciri-ciri jajanan sehat </w:t>
      </w:r>
    </w:p>
    <w:p w14:paraId="28CAFA8F" w14:textId="77777777" w:rsidR="00BD4AB9" w:rsidRDefault="00EB49FD">
      <w:pPr>
        <w:widowControl w:val="0"/>
        <w:spacing w:before="9" w:after="0" w:line="240" w:lineRule="auto"/>
        <w:ind w:left="1086"/>
        <w:jc w:val="left"/>
      </w:pPr>
      <w:r>
        <w:t xml:space="preserve">a. Warnanya tidak mencolok </w:t>
      </w:r>
    </w:p>
    <w:p w14:paraId="0DFB0DCE" w14:textId="77777777" w:rsidR="00BD4AB9" w:rsidRDefault="00EB49FD">
      <w:pPr>
        <w:widowControl w:val="0"/>
        <w:spacing w:before="35" w:after="0" w:line="240" w:lineRule="auto"/>
        <w:ind w:left="1077"/>
        <w:jc w:val="left"/>
      </w:pPr>
      <w:r>
        <w:t xml:space="preserve">b. Rasa tidak tajam </w:t>
      </w:r>
    </w:p>
    <w:p w14:paraId="734D40BE" w14:textId="77777777" w:rsidR="00BD4AB9" w:rsidRDefault="00EB49FD">
      <w:pPr>
        <w:widowControl w:val="0"/>
        <w:spacing w:before="39" w:after="0" w:line="240" w:lineRule="auto"/>
        <w:ind w:left="1083"/>
        <w:jc w:val="left"/>
      </w:pPr>
      <w:r>
        <w:t xml:space="preserve">c. Kemasan tidak rusak </w:t>
      </w:r>
    </w:p>
    <w:p w14:paraId="7A6F8626" w14:textId="2D754E7E" w:rsidR="003A781A" w:rsidRPr="005950C3" w:rsidRDefault="00EB49FD" w:rsidP="005950C3">
      <w:pPr>
        <w:widowControl w:val="0"/>
        <w:spacing w:before="35" w:after="0" w:line="240" w:lineRule="auto"/>
        <w:ind w:left="1083"/>
        <w:jc w:val="left"/>
        <w:rPr>
          <w:b/>
        </w:rPr>
      </w:pPr>
      <w:r>
        <w:rPr>
          <w:b/>
        </w:rPr>
        <w:t xml:space="preserve">d. Rasa terlalu tajam </w:t>
      </w:r>
    </w:p>
    <w:p w14:paraId="72066C2D" w14:textId="34715250" w:rsidR="00BD4AB9" w:rsidRDefault="005559A5" w:rsidP="005559A5">
      <w:pPr>
        <w:pStyle w:val="ListParagraph"/>
        <w:widowControl w:val="0"/>
        <w:numPr>
          <w:ilvl w:val="0"/>
          <w:numId w:val="353"/>
        </w:numPr>
        <w:spacing w:before="240" w:after="0" w:line="240" w:lineRule="auto"/>
        <w:jc w:val="left"/>
      </w:pPr>
      <w:r>
        <w:t>Pe</w:t>
      </w:r>
      <w:r w:rsidR="00EB49FD">
        <w:t xml:space="preserve">rhatikan gambar dibawah ini </w:t>
      </w:r>
    </w:p>
    <w:p w14:paraId="7B70E784" w14:textId="77777777" w:rsidR="00BD4AB9" w:rsidRDefault="00EB49FD">
      <w:pPr>
        <w:widowControl w:val="0"/>
        <w:spacing w:before="221" w:after="0" w:line="240" w:lineRule="auto"/>
        <w:ind w:left="1256"/>
        <w:jc w:val="left"/>
      </w:pPr>
      <w:r>
        <w:rPr>
          <w:noProof/>
          <w:lang w:eastAsia="en-US"/>
        </w:rPr>
        <w:drawing>
          <wp:inline distT="19050" distB="19050" distL="19050" distR="19050" wp14:anchorId="1C674A40" wp14:editId="2B5AE34E">
            <wp:extent cx="1647825" cy="971550"/>
            <wp:effectExtent l="0" t="0" r="0" b="0"/>
            <wp:docPr id="30"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67"/>
                    <a:srcRect/>
                    <a:stretch>
                      <a:fillRect/>
                    </a:stretch>
                  </pic:blipFill>
                  <pic:spPr>
                    <a:xfrm>
                      <a:off x="0" y="0"/>
                      <a:ext cx="1650433" cy="973088"/>
                    </a:xfrm>
                    <a:prstGeom prst="rect">
                      <a:avLst/>
                    </a:prstGeom>
                    <a:ln/>
                  </pic:spPr>
                </pic:pic>
              </a:graphicData>
            </a:graphic>
          </wp:inline>
        </w:drawing>
      </w:r>
    </w:p>
    <w:p w14:paraId="356EA5D2" w14:textId="77777777" w:rsidR="00BD4AB9" w:rsidRDefault="00EB49FD" w:rsidP="005559A5">
      <w:pPr>
        <w:widowControl w:val="0"/>
        <w:spacing w:after="0" w:line="240" w:lineRule="auto"/>
        <w:ind w:firstLine="720"/>
        <w:jc w:val="left"/>
      </w:pPr>
      <w:proofErr w:type="gramStart"/>
      <w:r>
        <w:t>Berdasarkan gambar, dikatakan ciri- ciri jajanan tidak sehat karena?</w:t>
      </w:r>
      <w:proofErr w:type="gramEnd"/>
      <w:r>
        <w:t xml:space="preserve"> </w:t>
      </w:r>
    </w:p>
    <w:p w14:paraId="70DC2E4C" w14:textId="77777777" w:rsidR="00BD4AB9" w:rsidRDefault="00EB49FD">
      <w:pPr>
        <w:widowControl w:val="0"/>
        <w:spacing w:before="39" w:after="0" w:line="240" w:lineRule="auto"/>
        <w:ind w:left="1086"/>
        <w:jc w:val="left"/>
      </w:pPr>
      <w:r>
        <w:t xml:space="preserve">a. Harga murah </w:t>
      </w:r>
    </w:p>
    <w:p w14:paraId="49E8FE9D" w14:textId="77777777" w:rsidR="00BD4AB9" w:rsidRDefault="00EB49FD">
      <w:pPr>
        <w:widowControl w:val="0"/>
        <w:spacing w:before="35" w:after="0" w:line="240" w:lineRule="auto"/>
        <w:ind w:left="1077"/>
        <w:jc w:val="left"/>
      </w:pPr>
      <w:r>
        <w:t xml:space="preserve">b. Jajanan yang sudah kadarluasa </w:t>
      </w:r>
    </w:p>
    <w:p w14:paraId="0A7CA12F" w14:textId="77777777" w:rsidR="00BD4AB9" w:rsidRDefault="00EB49FD">
      <w:pPr>
        <w:widowControl w:val="0"/>
        <w:spacing w:before="35" w:after="0" w:line="240" w:lineRule="auto"/>
        <w:ind w:left="1083"/>
        <w:jc w:val="left"/>
        <w:rPr>
          <w:b/>
        </w:rPr>
      </w:pPr>
      <w:r>
        <w:rPr>
          <w:b/>
        </w:rPr>
        <w:t xml:space="preserve">c. Makanan tidak tertutup </w:t>
      </w:r>
    </w:p>
    <w:p w14:paraId="6A403AE0" w14:textId="77777777" w:rsidR="00BD4AB9" w:rsidRDefault="00EB49FD">
      <w:pPr>
        <w:widowControl w:val="0"/>
        <w:spacing w:before="40" w:after="0" w:line="240" w:lineRule="auto"/>
        <w:ind w:left="1083"/>
        <w:jc w:val="left"/>
      </w:pPr>
      <w:r>
        <w:t>d. Menggunakan minyak yang sudah hitam</w:t>
      </w:r>
    </w:p>
    <w:p w14:paraId="62121DB8" w14:textId="7B748CC3" w:rsidR="005559A5" w:rsidRDefault="00EB49FD" w:rsidP="005559A5">
      <w:pPr>
        <w:pStyle w:val="ListParagraph"/>
        <w:widowControl w:val="0"/>
        <w:numPr>
          <w:ilvl w:val="0"/>
          <w:numId w:val="353"/>
        </w:numPr>
        <w:spacing w:after="0" w:line="263" w:lineRule="auto"/>
        <w:ind w:right="2151"/>
        <w:jc w:val="left"/>
      </w:pPr>
      <w:r>
        <w:t>Yang bukan merupakan manfaat dari kon</w:t>
      </w:r>
      <w:r w:rsidR="005559A5">
        <w:t xml:space="preserve">sumsi jajanan sehat yaitu </w:t>
      </w:r>
    </w:p>
    <w:p w14:paraId="64321F68" w14:textId="77777777" w:rsidR="005559A5" w:rsidRDefault="00EB49FD" w:rsidP="005559A5">
      <w:pPr>
        <w:pStyle w:val="ListParagraph"/>
        <w:widowControl w:val="0"/>
        <w:numPr>
          <w:ilvl w:val="0"/>
          <w:numId w:val="355"/>
        </w:numPr>
        <w:spacing w:after="0" w:line="263" w:lineRule="auto"/>
        <w:ind w:right="2151"/>
        <w:jc w:val="left"/>
      </w:pPr>
      <w:r>
        <w:t xml:space="preserve">Memenuhi kebutuhan gizi seimbang </w:t>
      </w:r>
    </w:p>
    <w:p w14:paraId="71EC9534" w14:textId="77777777" w:rsidR="005559A5" w:rsidRDefault="00EB49FD" w:rsidP="005559A5">
      <w:pPr>
        <w:pStyle w:val="ListParagraph"/>
        <w:widowControl w:val="0"/>
        <w:numPr>
          <w:ilvl w:val="0"/>
          <w:numId w:val="355"/>
        </w:numPr>
        <w:spacing w:after="0" w:line="263" w:lineRule="auto"/>
        <w:ind w:right="2151"/>
        <w:jc w:val="left"/>
      </w:pPr>
      <w:r>
        <w:t xml:space="preserve">Terhindar dari berbagai penyakit </w:t>
      </w:r>
    </w:p>
    <w:p w14:paraId="58DC44AF" w14:textId="77777777" w:rsidR="005559A5" w:rsidRDefault="00EB49FD" w:rsidP="005559A5">
      <w:pPr>
        <w:pStyle w:val="ListParagraph"/>
        <w:widowControl w:val="0"/>
        <w:numPr>
          <w:ilvl w:val="0"/>
          <w:numId w:val="355"/>
        </w:numPr>
        <w:spacing w:after="0" w:line="263" w:lineRule="auto"/>
        <w:ind w:right="2151"/>
        <w:jc w:val="left"/>
      </w:pPr>
      <w:r>
        <w:t xml:space="preserve">Fokus dalam belajar </w:t>
      </w:r>
    </w:p>
    <w:p w14:paraId="6B331590" w14:textId="1543E1F1" w:rsidR="00BD4AB9" w:rsidRPr="005559A5" w:rsidRDefault="00EB49FD" w:rsidP="005559A5">
      <w:pPr>
        <w:pStyle w:val="ListParagraph"/>
        <w:widowControl w:val="0"/>
        <w:numPr>
          <w:ilvl w:val="0"/>
          <w:numId w:val="355"/>
        </w:numPr>
        <w:spacing w:after="0" w:line="263" w:lineRule="auto"/>
        <w:ind w:right="2151"/>
        <w:jc w:val="left"/>
      </w:pPr>
      <w:r w:rsidRPr="005559A5">
        <w:rPr>
          <w:b/>
        </w:rPr>
        <w:t xml:space="preserve">Memenuhi kepuasaan sendiri </w:t>
      </w:r>
    </w:p>
    <w:p w14:paraId="7D99F70E" w14:textId="77777777" w:rsidR="005559A5" w:rsidRDefault="00EB49FD" w:rsidP="005559A5">
      <w:pPr>
        <w:pStyle w:val="ListParagraph"/>
        <w:widowControl w:val="0"/>
        <w:numPr>
          <w:ilvl w:val="0"/>
          <w:numId w:val="353"/>
        </w:numPr>
        <w:spacing w:before="240" w:after="0" w:line="263" w:lineRule="auto"/>
        <w:ind w:right="2451"/>
      </w:pPr>
      <w:r>
        <w:t xml:space="preserve">Dibawah ini yang termasuk tips </w:t>
      </w:r>
      <w:r w:rsidR="005559A5">
        <w:t>memilih jajanan sehat adalah…..</w:t>
      </w:r>
    </w:p>
    <w:p w14:paraId="59A698B9" w14:textId="77777777" w:rsidR="005559A5" w:rsidRDefault="00EB49FD" w:rsidP="005559A5">
      <w:pPr>
        <w:pStyle w:val="ListParagraph"/>
        <w:widowControl w:val="0"/>
        <w:numPr>
          <w:ilvl w:val="1"/>
          <w:numId w:val="356"/>
        </w:numPr>
        <w:spacing w:before="240" w:after="0" w:line="263" w:lineRule="auto"/>
        <w:ind w:left="1418" w:right="2451"/>
      </w:pPr>
      <w:r>
        <w:t xml:space="preserve">Membeli snack dengan kemasan yang sudah robek </w:t>
      </w:r>
    </w:p>
    <w:p w14:paraId="448762AC" w14:textId="77777777" w:rsidR="005559A5" w:rsidRDefault="00EB49FD" w:rsidP="005559A5">
      <w:pPr>
        <w:pStyle w:val="ListParagraph"/>
        <w:widowControl w:val="0"/>
        <w:numPr>
          <w:ilvl w:val="1"/>
          <w:numId w:val="356"/>
        </w:numPr>
        <w:spacing w:before="240" w:after="0" w:line="263" w:lineRule="auto"/>
        <w:ind w:left="1418" w:right="2451"/>
      </w:pPr>
      <w:r>
        <w:t xml:space="preserve">Membeli gorengan dengan dibungkus koran </w:t>
      </w:r>
    </w:p>
    <w:p w14:paraId="4FFFF3C4" w14:textId="77777777" w:rsidR="005559A5" w:rsidRPr="005559A5" w:rsidRDefault="00EB49FD" w:rsidP="005559A5">
      <w:pPr>
        <w:pStyle w:val="ListParagraph"/>
        <w:widowControl w:val="0"/>
        <w:numPr>
          <w:ilvl w:val="1"/>
          <w:numId w:val="356"/>
        </w:numPr>
        <w:spacing w:before="240" w:after="0" w:line="263" w:lineRule="auto"/>
        <w:ind w:left="1418" w:right="2451"/>
      </w:pPr>
      <w:r w:rsidRPr="005559A5">
        <w:rPr>
          <w:b/>
        </w:rPr>
        <w:t xml:space="preserve">Lihat tanggal kadaluarsa </w:t>
      </w:r>
    </w:p>
    <w:p w14:paraId="49925AE3" w14:textId="77777777" w:rsidR="005559A5" w:rsidRDefault="00EB49FD" w:rsidP="005559A5">
      <w:pPr>
        <w:pStyle w:val="ListParagraph"/>
        <w:widowControl w:val="0"/>
        <w:numPr>
          <w:ilvl w:val="1"/>
          <w:numId w:val="356"/>
        </w:numPr>
        <w:spacing w:before="240" w:after="0" w:line="263" w:lineRule="auto"/>
        <w:ind w:left="1418" w:right="2451"/>
      </w:pPr>
      <w:r>
        <w:t xml:space="preserve">Tidak mencuci tangan sebelum makan </w:t>
      </w:r>
    </w:p>
    <w:p w14:paraId="25381296" w14:textId="77777777" w:rsidR="005950C3" w:rsidRDefault="005950C3">
      <w:r>
        <w:br w:type="page"/>
      </w:r>
    </w:p>
    <w:p w14:paraId="572261A9" w14:textId="0850F79E" w:rsidR="005559A5" w:rsidRDefault="00EB49FD" w:rsidP="005559A5">
      <w:pPr>
        <w:pStyle w:val="ListParagraph"/>
        <w:widowControl w:val="0"/>
        <w:numPr>
          <w:ilvl w:val="0"/>
          <w:numId w:val="353"/>
        </w:numPr>
        <w:spacing w:before="240" w:after="0" w:line="263" w:lineRule="auto"/>
        <w:ind w:right="2451"/>
      </w:pPr>
      <w:r>
        <w:lastRenderedPageBreak/>
        <w:t xml:space="preserve">Apa yang dapat dilakukan agar terhindar dari jajan yang tidak </w:t>
      </w:r>
      <w:proofErr w:type="gramStart"/>
      <w:r>
        <w:t>sehat ?</w:t>
      </w:r>
      <w:proofErr w:type="gramEnd"/>
      <w:r>
        <w:t xml:space="preserve"> </w:t>
      </w:r>
    </w:p>
    <w:p w14:paraId="7DF0554C" w14:textId="77777777" w:rsidR="005559A5" w:rsidRPr="005559A5" w:rsidRDefault="00EB49FD" w:rsidP="005559A5">
      <w:pPr>
        <w:pStyle w:val="ListParagraph"/>
        <w:widowControl w:val="0"/>
        <w:numPr>
          <w:ilvl w:val="1"/>
          <w:numId w:val="357"/>
        </w:numPr>
        <w:spacing w:before="240" w:after="0" w:line="263" w:lineRule="auto"/>
        <w:ind w:left="1418" w:right="2451"/>
      </w:pPr>
      <w:r w:rsidRPr="005559A5">
        <w:rPr>
          <w:b/>
        </w:rPr>
        <w:t xml:space="preserve">Membawa bekal sendiri dari rumah </w:t>
      </w:r>
    </w:p>
    <w:p w14:paraId="40745F54" w14:textId="77777777" w:rsidR="005559A5" w:rsidRDefault="00EB49FD" w:rsidP="005559A5">
      <w:pPr>
        <w:pStyle w:val="ListParagraph"/>
        <w:widowControl w:val="0"/>
        <w:numPr>
          <w:ilvl w:val="1"/>
          <w:numId w:val="357"/>
        </w:numPr>
        <w:spacing w:before="240" w:after="0" w:line="263" w:lineRule="auto"/>
        <w:ind w:left="1418" w:right="2451"/>
      </w:pPr>
      <w:r>
        <w:t xml:space="preserve">Membeli minuman dengan warna yang mencolok </w:t>
      </w:r>
    </w:p>
    <w:p w14:paraId="60CE82B8" w14:textId="77777777" w:rsidR="005559A5" w:rsidRDefault="00EB49FD" w:rsidP="005559A5">
      <w:pPr>
        <w:pStyle w:val="ListParagraph"/>
        <w:widowControl w:val="0"/>
        <w:numPr>
          <w:ilvl w:val="1"/>
          <w:numId w:val="357"/>
        </w:numPr>
        <w:spacing w:before="240" w:after="0" w:line="263" w:lineRule="auto"/>
        <w:ind w:left="1418" w:right="2451"/>
      </w:pPr>
      <w:r>
        <w:t>Membeli gorengan yang digoreng menggun</w:t>
      </w:r>
      <w:r w:rsidR="005559A5">
        <w:t xml:space="preserve">akan minyak yang sudah hitam </w:t>
      </w:r>
    </w:p>
    <w:p w14:paraId="49922C9C" w14:textId="6D79C374" w:rsidR="00BD4AB9" w:rsidRDefault="00EB49FD" w:rsidP="005559A5">
      <w:pPr>
        <w:pStyle w:val="ListParagraph"/>
        <w:widowControl w:val="0"/>
        <w:numPr>
          <w:ilvl w:val="1"/>
          <w:numId w:val="357"/>
        </w:numPr>
        <w:spacing w:before="240" w:after="0" w:line="263" w:lineRule="auto"/>
        <w:ind w:left="1418" w:right="2451"/>
      </w:pPr>
      <w:r>
        <w:t xml:space="preserve">Membeli makanan tanpa melihat tanggal kadaluarsa </w:t>
      </w:r>
    </w:p>
    <w:p w14:paraId="07C63E28" w14:textId="4CB46CFD" w:rsidR="00BD4AB9" w:rsidRDefault="00EB49FD" w:rsidP="005559A5">
      <w:pPr>
        <w:pStyle w:val="ListParagraph"/>
        <w:widowControl w:val="0"/>
        <w:numPr>
          <w:ilvl w:val="0"/>
          <w:numId w:val="353"/>
        </w:numPr>
        <w:spacing w:before="209" w:after="0" w:line="240" w:lineRule="auto"/>
        <w:jc w:val="left"/>
      </w:pPr>
      <w:r>
        <w:t xml:space="preserve">Perhatikan gambar dibawah </w:t>
      </w:r>
      <w:proofErr w:type="gramStart"/>
      <w:r>
        <w:t>ini !</w:t>
      </w:r>
      <w:proofErr w:type="gramEnd"/>
      <w:r>
        <w:t xml:space="preserve"> </w:t>
      </w:r>
    </w:p>
    <w:p w14:paraId="5B4B4412" w14:textId="77777777" w:rsidR="00BD4AB9" w:rsidRDefault="00EB49FD">
      <w:pPr>
        <w:widowControl w:val="0"/>
        <w:spacing w:before="235" w:after="0" w:line="240" w:lineRule="auto"/>
        <w:ind w:left="1388"/>
        <w:jc w:val="left"/>
      </w:pPr>
      <w:r>
        <w:rPr>
          <w:noProof/>
          <w:lang w:eastAsia="en-US"/>
        </w:rPr>
        <w:drawing>
          <wp:inline distT="19050" distB="19050" distL="19050" distR="19050" wp14:anchorId="0831D3A4" wp14:editId="7A90E343">
            <wp:extent cx="1329690" cy="1149985"/>
            <wp:effectExtent l="0" t="0" r="0" b="0"/>
            <wp:docPr id="1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8"/>
                    <a:srcRect/>
                    <a:stretch>
                      <a:fillRect/>
                    </a:stretch>
                  </pic:blipFill>
                  <pic:spPr>
                    <a:xfrm>
                      <a:off x="0" y="0"/>
                      <a:ext cx="1329690" cy="1149985"/>
                    </a:xfrm>
                    <a:prstGeom prst="rect">
                      <a:avLst/>
                    </a:prstGeom>
                    <a:ln/>
                  </pic:spPr>
                </pic:pic>
              </a:graphicData>
            </a:graphic>
          </wp:inline>
        </w:drawing>
      </w:r>
    </w:p>
    <w:p w14:paraId="717F4193" w14:textId="77777777" w:rsidR="00BD4AB9" w:rsidRDefault="00EB49FD">
      <w:pPr>
        <w:widowControl w:val="0"/>
        <w:spacing w:before="102" w:after="0" w:line="240" w:lineRule="auto"/>
        <w:ind w:left="1078"/>
        <w:jc w:val="left"/>
      </w:pPr>
      <w:r>
        <w:t xml:space="preserve">Warna mencolok merupakan salah satu ciri jajanan tidak sehat </w:t>
      </w:r>
    </w:p>
    <w:p w14:paraId="3A0398D7" w14:textId="77777777" w:rsidR="00BD4AB9" w:rsidRDefault="00EB49FD">
      <w:pPr>
        <w:widowControl w:val="0"/>
        <w:spacing w:before="35" w:after="0" w:line="240" w:lineRule="auto"/>
        <w:ind w:left="1175"/>
        <w:jc w:val="left"/>
        <w:rPr>
          <w:b/>
        </w:rPr>
      </w:pPr>
      <w:r>
        <w:rPr>
          <w:b/>
        </w:rPr>
        <w:t xml:space="preserve">a. Benar  </w:t>
      </w:r>
    </w:p>
    <w:p w14:paraId="79C501B4" w14:textId="3D7B854F" w:rsidR="003A781A" w:rsidRDefault="00EB49FD" w:rsidP="005950C3">
      <w:pPr>
        <w:widowControl w:val="0"/>
        <w:spacing w:before="40" w:after="0" w:line="240" w:lineRule="auto"/>
        <w:ind w:left="1169"/>
        <w:jc w:val="left"/>
      </w:pPr>
      <w:r>
        <w:t xml:space="preserve">b. Salah </w:t>
      </w:r>
    </w:p>
    <w:p w14:paraId="46B5EDE8" w14:textId="77777777" w:rsidR="005950C3" w:rsidRDefault="005950C3" w:rsidP="005950C3">
      <w:pPr>
        <w:widowControl w:val="0"/>
        <w:spacing w:before="40" w:after="0" w:line="240" w:lineRule="auto"/>
        <w:ind w:left="1169"/>
        <w:jc w:val="left"/>
      </w:pPr>
    </w:p>
    <w:p w14:paraId="48B3087B" w14:textId="0F8844D3" w:rsidR="00BD4AB9" w:rsidRDefault="00EB49FD" w:rsidP="005559A5">
      <w:pPr>
        <w:pStyle w:val="ListParagraph"/>
        <w:widowControl w:val="0"/>
        <w:numPr>
          <w:ilvl w:val="0"/>
          <w:numId w:val="353"/>
        </w:numPr>
        <w:spacing w:before="235" w:after="0"/>
        <w:ind w:right="959"/>
        <w:jc w:val="left"/>
      </w:pPr>
      <w:r>
        <w:t xml:space="preserve">Dapat dilihat dari gambar dibawah ini, manakah yang merupakan jajanan </w:t>
      </w:r>
      <w:proofErr w:type="gramStart"/>
      <w:r>
        <w:t>sehat ?</w:t>
      </w:r>
      <w:proofErr w:type="gramEnd"/>
    </w:p>
    <w:p w14:paraId="17592E94" w14:textId="77777777" w:rsidR="00BD4AB9" w:rsidRDefault="00EB49FD">
      <w:pPr>
        <w:widowControl w:val="0"/>
        <w:spacing w:before="235" w:after="0"/>
        <w:ind w:left="1178" w:right="959" w:hanging="453"/>
        <w:jc w:val="left"/>
      </w:pPr>
      <w:r>
        <w:t xml:space="preserve">       </w:t>
      </w:r>
      <w:proofErr w:type="gramStart"/>
      <w:r>
        <w:t>a</w:t>
      </w:r>
      <w:proofErr w:type="gramEnd"/>
      <w:r>
        <w:t xml:space="preserve">. </w:t>
      </w:r>
      <w:r>
        <w:rPr>
          <w:noProof/>
          <w:lang w:eastAsia="en-US"/>
        </w:rPr>
        <w:drawing>
          <wp:inline distT="19050" distB="19050" distL="19050" distR="19050" wp14:anchorId="236B7362" wp14:editId="6C363BC2">
            <wp:extent cx="1423670" cy="1113790"/>
            <wp:effectExtent l="0" t="0" r="0" b="0"/>
            <wp:docPr id="16"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69"/>
                    <a:srcRect/>
                    <a:stretch>
                      <a:fillRect/>
                    </a:stretch>
                  </pic:blipFill>
                  <pic:spPr>
                    <a:xfrm>
                      <a:off x="0" y="0"/>
                      <a:ext cx="1423670" cy="1113790"/>
                    </a:xfrm>
                    <a:prstGeom prst="rect">
                      <a:avLst/>
                    </a:prstGeom>
                    <a:ln/>
                  </pic:spPr>
                </pic:pic>
              </a:graphicData>
            </a:graphic>
          </wp:inline>
        </w:drawing>
      </w:r>
    </w:p>
    <w:p w14:paraId="535C99B7" w14:textId="77777777" w:rsidR="00BD4AB9" w:rsidRDefault="00EB49FD">
      <w:pPr>
        <w:widowControl w:val="0"/>
        <w:spacing w:after="0" w:line="240" w:lineRule="auto"/>
        <w:ind w:left="1169"/>
        <w:jc w:val="left"/>
      </w:pPr>
      <w:proofErr w:type="gramStart"/>
      <w:r>
        <w:t>b</w:t>
      </w:r>
      <w:proofErr w:type="gramEnd"/>
      <w:r>
        <w:t>.</w:t>
      </w:r>
      <w:r>
        <w:rPr>
          <w:noProof/>
          <w:lang w:eastAsia="en-US"/>
        </w:rPr>
        <w:drawing>
          <wp:inline distT="19050" distB="19050" distL="19050" distR="19050" wp14:anchorId="779F746A" wp14:editId="3B41F8ED">
            <wp:extent cx="1366520" cy="1151141"/>
            <wp:effectExtent l="0" t="0" r="0" b="0"/>
            <wp:docPr id="1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70"/>
                    <a:srcRect/>
                    <a:stretch>
                      <a:fillRect/>
                    </a:stretch>
                  </pic:blipFill>
                  <pic:spPr>
                    <a:xfrm>
                      <a:off x="0" y="0"/>
                      <a:ext cx="1366520" cy="1151141"/>
                    </a:xfrm>
                    <a:prstGeom prst="rect">
                      <a:avLst/>
                    </a:prstGeom>
                    <a:ln/>
                  </pic:spPr>
                </pic:pic>
              </a:graphicData>
            </a:graphic>
          </wp:inline>
        </w:drawing>
      </w:r>
    </w:p>
    <w:p w14:paraId="2281D2EE" w14:textId="77777777" w:rsidR="00BD4AB9" w:rsidRDefault="00EB49FD">
      <w:pPr>
        <w:widowControl w:val="0"/>
        <w:spacing w:after="0" w:line="240" w:lineRule="auto"/>
        <w:ind w:left="1175"/>
        <w:jc w:val="left"/>
      </w:pPr>
      <w:proofErr w:type="gramStart"/>
      <w:r>
        <w:t>c</w:t>
      </w:r>
      <w:proofErr w:type="gramEnd"/>
      <w:r>
        <w:t xml:space="preserve">. </w:t>
      </w:r>
      <w:r>
        <w:rPr>
          <w:noProof/>
          <w:lang w:eastAsia="en-US"/>
        </w:rPr>
        <w:drawing>
          <wp:inline distT="19050" distB="19050" distL="19050" distR="19050" wp14:anchorId="6CF75DA8" wp14:editId="68D0F3C2">
            <wp:extent cx="1470660" cy="1142797"/>
            <wp:effectExtent l="0" t="0" r="0" b="0"/>
            <wp:docPr id="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71"/>
                    <a:srcRect/>
                    <a:stretch>
                      <a:fillRect/>
                    </a:stretch>
                  </pic:blipFill>
                  <pic:spPr>
                    <a:xfrm>
                      <a:off x="0" y="0"/>
                      <a:ext cx="1470660" cy="1142797"/>
                    </a:xfrm>
                    <a:prstGeom prst="rect">
                      <a:avLst/>
                    </a:prstGeom>
                    <a:ln/>
                  </pic:spPr>
                </pic:pic>
              </a:graphicData>
            </a:graphic>
          </wp:inline>
        </w:drawing>
      </w:r>
    </w:p>
    <w:p w14:paraId="6985B8F1" w14:textId="77777777" w:rsidR="00BD4AB9" w:rsidRDefault="00EB49FD">
      <w:pPr>
        <w:widowControl w:val="0"/>
        <w:spacing w:after="0" w:line="240" w:lineRule="auto"/>
        <w:ind w:left="1175"/>
        <w:jc w:val="left"/>
      </w:pPr>
      <w:proofErr w:type="gramStart"/>
      <w:r>
        <w:lastRenderedPageBreak/>
        <w:t>d</w:t>
      </w:r>
      <w:proofErr w:type="gramEnd"/>
      <w:r>
        <w:t xml:space="preserve">. </w:t>
      </w:r>
      <w:r>
        <w:rPr>
          <w:noProof/>
          <w:lang w:eastAsia="en-US"/>
        </w:rPr>
        <w:drawing>
          <wp:inline distT="19050" distB="19050" distL="19050" distR="19050" wp14:anchorId="332451E3" wp14:editId="13664756">
            <wp:extent cx="1280795" cy="1104621"/>
            <wp:effectExtent l="0" t="0" r="0" b="0"/>
            <wp:docPr id="44"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72"/>
                    <a:srcRect/>
                    <a:stretch>
                      <a:fillRect/>
                    </a:stretch>
                  </pic:blipFill>
                  <pic:spPr>
                    <a:xfrm>
                      <a:off x="0" y="0"/>
                      <a:ext cx="1280795" cy="1104621"/>
                    </a:xfrm>
                    <a:prstGeom prst="rect">
                      <a:avLst/>
                    </a:prstGeom>
                    <a:ln/>
                  </pic:spPr>
                </pic:pic>
              </a:graphicData>
            </a:graphic>
          </wp:inline>
        </w:drawing>
      </w:r>
    </w:p>
    <w:p w14:paraId="4A14F681" w14:textId="77777777" w:rsidR="00BD4AB9" w:rsidRDefault="00BD4AB9">
      <w:pPr>
        <w:widowControl w:val="0"/>
        <w:spacing w:after="0" w:line="240" w:lineRule="auto"/>
        <w:ind w:left="743"/>
        <w:jc w:val="left"/>
      </w:pPr>
    </w:p>
    <w:p w14:paraId="21417D7E" w14:textId="4C3AD822" w:rsidR="00BD4AB9" w:rsidRDefault="00EB49FD" w:rsidP="005559A5">
      <w:pPr>
        <w:pStyle w:val="ListParagraph"/>
        <w:widowControl w:val="0"/>
        <w:numPr>
          <w:ilvl w:val="0"/>
          <w:numId w:val="353"/>
        </w:numPr>
        <w:spacing w:after="0" w:line="240" w:lineRule="auto"/>
        <w:jc w:val="left"/>
      </w:pPr>
      <w:r>
        <w:t xml:space="preserve">Perhatikan gambar dibawah </w:t>
      </w:r>
      <w:proofErr w:type="gramStart"/>
      <w:r>
        <w:t>ini !</w:t>
      </w:r>
      <w:proofErr w:type="gramEnd"/>
      <w:r>
        <w:t xml:space="preserve"> </w:t>
      </w:r>
    </w:p>
    <w:p w14:paraId="68782150" w14:textId="77777777" w:rsidR="00BD4AB9" w:rsidRDefault="00EB49FD">
      <w:pPr>
        <w:widowControl w:val="0"/>
        <w:spacing w:before="365" w:after="0" w:line="240" w:lineRule="auto"/>
        <w:ind w:left="1361"/>
        <w:jc w:val="left"/>
      </w:pPr>
      <w:r>
        <w:rPr>
          <w:noProof/>
          <w:lang w:eastAsia="en-US"/>
        </w:rPr>
        <w:drawing>
          <wp:inline distT="19050" distB="19050" distL="19050" distR="19050" wp14:anchorId="55CB67DC" wp14:editId="775C56E8">
            <wp:extent cx="2347849" cy="1305560"/>
            <wp:effectExtent l="0" t="0" r="0" b="0"/>
            <wp:docPr id="29"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73"/>
                    <a:srcRect/>
                    <a:stretch>
                      <a:fillRect/>
                    </a:stretch>
                  </pic:blipFill>
                  <pic:spPr>
                    <a:xfrm>
                      <a:off x="0" y="0"/>
                      <a:ext cx="2347849" cy="1305560"/>
                    </a:xfrm>
                    <a:prstGeom prst="rect">
                      <a:avLst/>
                    </a:prstGeom>
                    <a:ln/>
                  </pic:spPr>
                </pic:pic>
              </a:graphicData>
            </a:graphic>
          </wp:inline>
        </w:drawing>
      </w:r>
    </w:p>
    <w:p w14:paraId="63A2F265" w14:textId="77777777" w:rsidR="00BD4AB9" w:rsidRDefault="00EB49FD">
      <w:pPr>
        <w:widowControl w:val="0"/>
        <w:spacing w:before="64" w:after="0" w:line="263" w:lineRule="auto"/>
        <w:ind w:left="1082" w:right="-2" w:hanging="2"/>
        <w:jc w:val="left"/>
      </w:pPr>
      <w:r>
        <w:t xml:space="preserve">Melihat tanggal kadaluarsa untuk memastikan makanan yang dikonsumsi masih </w:t>
      </w:r>
      <w:proofErr w:type="gramStart"/>
      <w:r>
        <w:t>dalam  waktu</w:t>
      </w:r>
      <w:proofErr w:type="gramEnd"/>
      <w:r>
        <w:t xml:space="preserve"> yang aman untuk dimakan. </w:t>
      </w:r>
    </w:p>
    <w:p w14:paraId="7D3A01F3" w14:textId="77777777" w:rsidR="00BD4AB9" w:rsidRDefault="00EB49FD">
      <w:pPr>
        <w:widowControl w:val="0"/>
        <w:spacing w:before="12" w:after="0" w:line="240" w:lineRule="auto"/>
        <w:ind w:left="1083"/>
        <w:jc w:val="left"/>
        <w:rPr>
          <w:b/>
        </w:rPr>
      </w:pPr>
      <w:r>
        <w:rPr>
          <w:b/>
        </w:rPr>
        <w:t xml:space="preserve">a. Benar </w:t>
      </w:r>
    </w:p>
    <w:p w14:paraId="3569D1BF" w14:textId="77777777" w:rsidR="00BD4AB9" w:rsidRDefault="00EB49FD">
      <w:pPr>
        <w:widowControl w:val="0"/>
        <w:spacing w:before="39" w:after="0" w:line="240" w:lineRule="auto"/>
        <w:ind w:left="1077"/>
        <w:jc w:val="left"/>
      </w:pPr>
      <w:r>
        <w:t>b. Salah</w:t>
      </w:r>
    </w:p>
    <w:p w14:paraId="2A17AE3F" w14:textId="15DF594B" w:rsidR="00615335" w:rsidRDefault="00615335">
      <w:pPr>
        <w:rPr>
          <w:b/>
        </w:rPr>
      </w:pPr>
    </w:p>
    <w:p w14:paraId="4C74BEB0" w14:textId="5E4CE9F2" w:rsidR="005950C3" w:rsidRPr="005950C3" w:rsidRDefault="00EB49FD" w:rsidP="005950C3">
      <w:pPr>
        <w:numPr>
          <w:ilvl w:val="0"/>
          <w:numId w:val="277"/>
        </w:numPr>
        <w:ind w:left="360"/>
        <w:jc w:val="left"/>
        <w:rPr>
          <w:b/>
        </w:rPr>
      </w:pPr>
      <w:r>
        <w:rPr>
          <w:b/>
        </w:rPr>
        <w:t>Penyakit Degeneratif</w:t>
      </w:r>
    </w:p>
    <w:p w14:paraId="0C7858A9" w14:textId="04E0675F" w:rsidR="00386BB2" w:rsidRPr="00386BB2" w:rsidRDefault="00386BB2" w:rsidP="00386BB2">
      <w:pPr>
        <w:pStyle w:val="Caption"/>
        <w:keepNext/>
        <w:jc w:val="center"/>
        <w:rPr>
          <w:b/>
          <w:bCs/>
          <w:i w:val="0"/>
          <w:iCs w:val="0"/>
          <w:color w:val="auto"/>
          <w:sz w:val="24"/>
          <w:szCs w:val="24"/>
        </w:rPr>
      </w:pPr>
      <w:bookmarkStart w:id="83" w:name="_Toc124783495"/>
      <w:bookmarkStart w:id="84" w:name="_Toc124999120"/>
      <w:proofErr w:type="gramStart"/>
      <w:r w:rsidRPr="00386BB2">
        <w:rPr>
          <w:b/>
          <w:bCs/>
          <w:i w:val="0"/>
          <w:iCs w:val="0"/>
          <w:color w:val="auto"/>
          <w:sz w:val="24"/>
          <w:szCs w:val="24"/>
        </w:rPr>
        <w:t xml:space="preserve">Tabel </w:t>
      </w:r>
      <w:r w:rsidRPr="00386BB2">
        <w:rPr>
          <w:b/>
          <w:bCs/>
          <w:i w:val="0"/>
          <w:iCs w:val="0"/>
          <w:color w:val="auto"/>
          <w:sz w:val="24"/>
          <w:szCs w:val="24"/>
        </w:rPr>
        <w:fldChar w:fldCharType="begin"/>
      </w:r>
      <w:r w:rsidRPr="00386BB2">
        <w:rPr>
          <w:b/>
          <w:bCs/>
          <w:i w:val="0"/>
          <w:iCs w:val="0"/>
          <w:color w:val="auto"/>
          <w:sz w:val="24"/>
          <w:szCs w:val="24"/>
        </w:rPr>
        <w:instrText xml:space="preserve"> SEQ Tabel \* ARABIC </w:instrText>
      </w:r>
      <w:r w:rsidRPr="00386BB2">
        <w:rPr>
          <w:b/>
          <w:bCs/>
          <w:i w:val="0"/>
          <w:iCs w:val="0"/>
          <w:color w:val="auto"/>
          <w:sz w:val="24"/>
          <w:szCs w:val="24"/>
        </w:rPr>
        <w:fldChar w:fldCharType="separate"/>
      </w:r>
      <w:r w:rsidR="00896CA1">
        <w:rPr>
          <w:b/>
          <w:bCs/>
          <w:i w:val="0"/>
          <w:iCs w:val="0"/>
          <w:noProof/>
          <w:color w:val="auto"/>
          <w:sz w:val="24"/>
          <w:szCs w:val="24"/>
        </w:rPr>
        <w:t>3</w:t>
      </w:r>
      <w:r w:rsidRPr="00386BB2">
        <w:rPr>
          <w:b/>
          <w:bCs/>
          <w:i w:val="0"/>
          <w:iCs w:val="0"/>
          <w:color w:val="auto"/>
          <w:sz w:val="24"/>
          <w:szCs w:val="24"/>
        </w:rPr>
        <w:fldChar w:fldCharType="end"/>
      </w:r>
      <w:r w:rsidRPr="00386BB2">
        <w:rPr>
          <w:b/>
          <w:bCs/>
          <w:i w:val="0"/>
          <w:iCs w:val="0"/>
          <w:color w:val="auto"/>
          <w:sz w:val="24"/>
          <w:szCs w:val="24"/>
        </w:rPr>
        <w:t>.</w:t>
      </w:r>
      <w:proofErr w:type="gramEnd"/>
      <w:r w:rsidRPr="00386BB2">
        <w:rPr>
          <w:b/>
          <w:bCs/>
          <w:i w:val="0"/>
          <w:iCs w:val="0"/>
          <w:color w:val="auto"/>
          <w:sz w:val="24"/>
          <w:szCs w:val="24"/>
        </w:rPr>
        <w:t xml:space="preserve"> Satuan Acara Penyuluhan (SAP) Penyakit Degeneratif</w:t>
      </w:r>
      <w:bookmarkEnd w:id="83"/>
      <w:bookmarkEnd w:id="84"/>
    </w:p>
    <w:tbl>
      <w:tblPr>
        <w:tblStyle w:val="aff0"/>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25"/>
        <w:gridCol w:w="6075"/>
      </w:tblGrid>
      <w:tr w:rsidR="00BD4AB9" w14:paraId="7C1009F5" w14:textId="77777777" w:rsidTr="005559A5">
        <w:trPr>
          <w:tblHeader/>
          <w:jc w:val="center"/>
        </w:trPr>
        <w:tc>
          <w:tcPr>
            <w:tcW w:w="2925" w:type="dxa"/>
            <w:shd w:val="clear" w:color="auto" w:fill="auto"/>
            <w:tcMar>
              <w:top w:w="100" w:type="dxa"/>
              <w:left w:w="100" w:type="dxa"/>
              <w:bottom w:w="100" w:type="dxa"/>
              <w:right w:w="100" w:type="dxa"/>
            </w:tcMar>
          </w:tcPr>
          <w:p w14:paraId="0E1BC410" w14:textId="77777777" w:rsidR="00BD4AB9" w:rsidRDefault="00BD4AB9" w:rsidP="005559A5">
            <w:pPr>
              <w:widowControl w:val="0"/>
              <w:spacing w:after="0" w:line="240" w:lineRule="auto"/>
              <w:jc w:val="left"/>
              <w:rPr>
                <w:b/>
              </w:rPr>
            </w:pPr>
          </w:p>
        </w:tc>
        <w:tc>
          <w:tcPr>
            <w:tcW w:w="6075" w:type="dxa"/>
            <w:shd w:val="clear" w:color="auto" w:fill="auto"/>
            <w:tcMar>
              <w:top w:w="100" w:type="dxa"/>
              <w:left w:w="100" w:type="dxa"/>
              <w:bottom w:w="100" w:type="dxa"/>
              <w:right w:w="100" w:type="dxa"/>
            </w:tcMar>
          </w:tcPr>
          <w:p w14:paraId="5A3D486B" w14:textId="77777777" w:rsidR="00BD4AB9" w:rsidRDefault="00EB49FD" w:rsidP="005559A5">
            <w:pPr>
              <w:widowControl w:val="0"/>
              <w:spacing w:after="0" w:line="240" w:lineRule="auto"/>
              <w:jc w:val="center"/>
              <w:rPr>
                <w:b/>
              </w:rPr>
            </w:pPr>
            <w:r>
              <w:rPr>
                <w:b/>
              </w:rPr>
              <w:t>Deskripsi</w:t>
            </w:r>
          </w:p>
        </w:tc>
      </w:tr>
      <w:tr w:rsidR="00BD4AB9" w14:paraId="05E27F22" w14:textId="77777777">
        <w:trPr>
          <w:jc w:val="center"/>
        </w:trPr>
        <w:tc>
          <w:tcPr>
            <w:tcW w:w="2925" w:type="dxa"/>
            <w:shd w:val="clear" w:color="auto" w:fill="auto"/>
            <w:tcMar>
              <w:top w:w="100" w:type="dxa"/>
              <w:left w:w="100" w:type="dxa"/>
              <w:bottom w:w="100" w:type="dxa"/>
              <w:right w:w="100" w:type="dxa"/>
            </w:tcMar>
          </w:tcPr>
          <w:p w14:paraId="0E5AFB16" w14:textId="77777777" w:rsidR="00BD4AB9" w:rsidRDefault="00EB49FD" w:rsidP="005559A5">
            <w:pPr>
              <w:spacing w:after="0" w:line="240" w:lineRule="auto"/>
              <w:jc w:val="left"/>
              <w:rPr>
                <w:b/>
              </w:rPr>
            </w:pPr>
            <w:r>
              <w:rPr>
                <w:b/>
              </w:rPr>
              <w:t>Pokok Bahasan</w:t>
            </w:r>
          </w:p>
        </w:tc>
        <w:tc>
          <w:tcPr>
            <w:tcW w:w="6075" w:type="dxa"/>
            <w:shd w:val="clear" w:color="auto" w:fill="auto"/>
            <w:tcMar>
              <w:top w:w="100" w:type="dxa"/>
              <w:left w:w="100" w:type="dxa"/>
              <w:bottom w:w="100" w:type="dxa"/>
              <w:right w:w="100" w:type="dxa"/>
            </w:tcMar>
          </w:tcPr>
          <w:p w14:paraId="535F30DD" w14:textId="77777777" w:rsidR="00BD4AB9" w:rsidRDefault="00EB49FD" w:rsidP="005559A5">
            <w:pPr>
              <w:spacing w:after="0" w:line="240" w:lineRule="auto"/>
              <w:jc w:val="left"/>
            </w:pPr>
            <w:r>
              <w:t>Penyuluhan Penyakit Degeneratif “Hipertensi dan Diabetes”</w:t>
            </w:r>
          </w:p>
        </w:tc>
      </w:tr>
      <w:tr w:rsidR="00BD4AB9" w14:paraId="1BD6727A" w14:textId="77777777">
        <w:trPr>
          <w:jc w:val="center"/>
        </w:trPr>
        <w:tc>
          <w:tcPr>
            <w:tcW w:w="2925" w:type="dxa"/>
            <w:shd w:val="clear" w:color="auto" w:fill="auto"/>
            <w:tcMar>
              <w:top w:w="100" w:type="dxa"/>
              <w:left w:w="100" w:type="dxa"/>
              <w:bottom w:w="100" w:type="dxa"/>
              <w:right w:w="100" w:type="dxa"/>
            </w:tcMar>
          </w:tcPr>
          <w:p w14:paraId="5D33DD98" w14:textId="77777777" w:rsidR="00BD4AB9" w:rsidRDefault="00EB49FD" w:rsidP="005559A5">
            <w:pPr>
              <w:spacing w:after="0" w:line="240" w:lineRule="auto"/>
              <w:jc w:val="left"/>
              <w:rPr>
                <w:b/>
              </w:rPr>
            </w:pPr>
            <w:r>
              <w:rPr>
                <w:b/>
              </w:rPr>
              <w:t>Sub Pokok Bahasan</w:t>
            </w:r>
            <w:r>
              <w:rPr>
                <w:b/>
              </w:rPr>
              <w:tab/>
            </w:r>
          </w:p>
        </w:tc>
        <w:tc>
          <w:tcPr>
            <w:tcW w:w="6075" w:type="dxa"/>
            <w:shd w:val="clear" w:color="auto" w:fill="auto"/>
            <w:tcMar>
              <w:top w:w="100" w:type="dxa"/>
              <w:left w:w="100" w:type="dxa"/>
              <w:bottom w:w="100" w:type="dxa"/>
              <w:right w:w="100" w:type="dxa"/>
            </w:tcMar>
          </w:tcPr>
          <w:p w14:paraId="29C8EA6F" w14:textId="77777777" w:rsidR="00BD4AB9" w:rsidRDefault="00EB49FD" w:rsidP="005559A5">
            <w:pPr>
              <w:spacing w:after="0" w:line="240" w:lineRule="auto"/>
              <w:jc w:val="left"/>
            </w:pPr>
            <w:r>
              <w:t>Penjelasan secara umum tentang Hipertensi dan Diabetes</w:t>
            </w:r>
          </w:p>
        </w:tc>
      </w:tr>
      <w:tr w:rsidR="00BD4AB9" w14:paraId="660BA2C9" w14:textId="77777777">
        <w:trPr>
          <w:jc w:val="center"/>
        </w:trPr>
        <w:tc>
          <w:tcPr>
            <w:tcW w:w="2925" w:type="dxa"/>
            <w:shd w:val="clear" w:color="auto" w:fill="auto"/>
            <w:tcMar>
              <w:top w:w="100" w:type="dxa"/>
              <w:left w:w="100" w:type="dxa"/>
              <w:bottom w:w="100" w:type="dxa"/>
              <w:right w:w="100" w:type="dxa"/>
            </w:tcMar>
          </w:tcPr>
          <w:p w14:paraId="0CF2771C" w14:textId="77777777" w:rsidR="00BD4AB9" w:rsidRDefault="00EB49FD" w:rsidP="005559A5">
            <w:pPr>
              <w:spacing w:after="0" w:line="240" w:lineRule="auto"/>
              <w:jc w:val="left"/>
              <w:rPr>
                <w:b/>
              </w:rPr>
            </w:pPr>
            <w:r>
              <w:rPr>
                <w:b/>
              </w:rPr>
              <w:t>Sasaran</w:t>
            </w:r>
            <w:r>
              <w:rPr>
                <w:b/>
              </w:rPr>
              <w:tab/>
            </w:r>
          </w:p>
        </w:tc>
        <w:tc>
          <w:tcPr>
            <w:tcW w:w="6075" w:type="dxa"/>
            <w:shd w:val="clear" w:color="auto" w:fill="auto"/>
            <w:tcMar>
              <w:top w:w="100" w:type="dxa"/>
              <w:left w:w="100" w:type="dxa"/>
              <w:bottom w:w="100" w:type="dxa"/>
              <w:right w:w="100" w:type="dxa"/>
            </w:tcMar>
          </w:tcPr>
          <w:p w14:paraId="4CD016E8" w14:textId="77777777" w:rsidR="00BD4AB9" w:rsidRDefault="00EB49FD" w:rsidP="005559A5">
            <w:pPr>
              <w:widowControl w:val="0"/>
              <w:spacing w:after="0" w:line="240" w:lineRule="auto"/>
              <w:jc w:val="left"/>
            </w:pPr>
            <w:r>
              <w:t>Lansia</w:t>
            </w:r>
          </w:p>
        </w:tc>
      </w:tr>
      <w:tr w:rsidR="00BD4AB9" w14:paraId="2D746241" w14:textId="77777777">
        <w:trPr>
          <w:jc w:val="center"/>
        </w:trPr>
        <w:tc>
          <w:tcPr>
            <w:tcW w:w="2925" w:type="dxa"/>
            <w:shd w:val="clear" w:color="auto" w:fill="auto"/>
            <w:tcMar>
              <w:top w:w="100" w:type="dxa"/>
              <w:left w:w="100" w:type="dxa"/>
              <w:bottom w:w="100" w:type="dxa"/>
              <w:right w:w="100" w:type="dxa"/>
            </w:tcMar>
          </w:tcPr>
          <w:p w14:paraId="6770F76C" w14:textId="77777777" w:rsidR="00BD4AB9" w:rsidRDefault="00EB49FD" w:rsidP="005559A5">
            <w:pPr>
              <w:spacing w:after="0" w:line="240" w:lineRule="auto"/>
              <w:jc w:val="left"/>
              <w:rPr>
                <w:b/>
              </w:rPr>
            </w:pPr>
            <w:r>
              <w:rPr>
                <w:b/>
              </w:rPr>
              <w:t>Jumlah sasaran</w:t>
            </w:r>
          </w:p>
        </w:tc>
        <w:tc>
          <w:tcPr>
            <w:tcW w:w="6075" w:type="dxa"/>
            <w:shd w:val="clear" w:color="auto" w:fill="auto"/>
            <w:tcMar>
              <w:top w:w="100" w:type="dxa"/>
              <w:left w:w="100" w:type="dxa"/>
              <w:bottom w:w="100" w:type="dxa"/>
              <w:right w:w="100" w:type="dxa"/>
            </w:tcMar>
          </w:tcPr>
          <w:p w14:paraId="73D0D47B" w14:textId="77777777" w:rsidR="00BD4AB9" w:rsidRDefault="00EB49FD" w:rsidP="005559A5">
            <w:pPr>
              <w:spacing w:after="0" w:line="240" w:lineRule="auto"/>
              <w:jc w:val="left"/>
              <w:rPr>
                <w:b/>
              </w:rPr>
            </w:pPr>
            <w:r>
              <w:t>Disesuaikan</w:t>
            </w:r>
          </w:p>
        </w:tc>
      </w:tr>
      <w:tr w:rsidR="00BD4AB9" w14:paraId="6DC5D74B" w14:textId="77777777">
        <w:trPr>
          <w:jc w:val="center"/>
        </w:trPr>
        <w:tc>
          <w:tcPr>
            <w:tcW w:w="2925" w:type="dxa"/>
            <w:shd w:val="clear" w:color="auto" w:fill="auto"/>
            <w:tcMar>
              <w:top w:w="100" w:type="dxa"/>
              <w:left w:w="100" w:type="dxa"/>
              <w:bottom w:w="100" w:type="dxa"/>
              <w:right w:w="100" w:type="dxa"/>
            </w:tcMar>
          </w:tcPr>
          <w:p w14:paraId="64EA1CEC" w14:textId="77777777" w:rsidR="00BD4AB9" w:rsidRDefault="00EB49FD" w:rsidP="005559A5">
            <w:pPr>
              <w:spacing w:after="0" w:line="240" w:lineRule="auto"/>
              <w:jc w:val="left"/>
              <w:rPr>
                <w:b/>
              </w:rPr>
            </w:pPr>
            <w:r>
              <w:rPr>
                <w:b/>
              </w:rPr>
              <w:t xml:space="preserve">Hari, Tanggal </w:t>
            </w:r>
          </w:p>
          <w:p w14:paraId="04646440" w14:textId="77777777" w:rsidR="00BD4AB9" w:rsidRDefault="00EB49FD" w:rsidP="005559A5">
            <w:pPr>
              <w:spacing w:after="0" w:line="240" w:lineRule="auto"/>
              <w:jc w:val="left"/>
              <w:rPr>
                <w:b/>
              </w:rPr>
            </w:pPr>
            <w:r>
              <w:rPr>
                <w:b/>
              </w:rPr>
              <w:t>Jam/waktu</w:t>
            </w:r>
            <w:r>
              <w:rPr>
                <w:b/>
              </w:rPr>
              <w:tab/>
            </w:r>
          </w:p>
        </w:tc>
        <w:tc>
          <w:tcPr>
            <w:tcW w:w="6075" w:type="dxa"/>
            <w:shd w:val="clear" w:color="auto" w:fill="auto"/>
            <w:tcMar>
              <w:top w:w="100" w:type="dxa"/>
              <w:left w:w="100" w:type="dxa"/>
              <w:bottom w:w="100" w:type="dxa"/>
              <w:right w:w="100" w:type="dxa"/>
            </w:tcMar>
          </w:tcPr>
          <w:p w14:paraId="1A66AEEA" w14:textId="77777777" w:rsidR="00BD4AB9" w:rsidRDefault="00EB49FD" w:rsidP="005559A5">
            <w:pPr>
              <w:widowControl w:val="0"/>
              <w:spacing w:after="0" w:line="240" w:lineRule="auto"/>
              <w:jc w:val="left"/>
            </w:pPr>
            <w:r>
              <w:t>Disesuaikan</w:t>
            </w:r>
          </w:p>
          <w:p w14:paraId="7050FB4E" w14:textId="77777777" w:rsidR="00BD4AB9" w:rsidRDefault="00EB49FD" w:rsidP="005559A5">
            <w:pPr>
              <w:spacing w:after="0" w:line="240" w:lineRule="auto"/>
              <w:jc w:val="left"/>
              <w:rPr>
                <w:b/>
              </w:rPr>
            </w:pPr>
            <w:r>
              <w:t>60 menit</w:t>
            </w:r>
          </w:p>
        </w:tc>
      </w:tr>
      <w:tr w:rsidR="00BD4AB9" w14:paraId="458D46A1" w14:textId="77777777">
        <w:trPr>
          <w:jc w:val="center"/>
        </w:trPr>
        <w:tc>
          <w:tcPr>
            <w:tcW w:w="2925" w:type="dxa"/>
            <w:shd w:val="clear" w:color="auto" w:fill="auto"/>
            <w:tcMar>
              <w:top w:w="100" w:type="dxa"/>
              <w:left w:w="100" w:type="dxa"/>
              <w:bottom w:w="100" w:type="dxa"/>
              <w:right w:w="100" w:type="dxa"/>
            </w:tcMar>
          </w:tcPr>
          <w:p w14:paraId="59E1511B" w14:textId="77777777" w:rsidR="00BD4AB9" w:rsidRDefault="00EB49FD" w:rsidP="005559A5">
            <w:pPr>
              <w:widowControl w:val="0"/>
              <w:spacing w:after="0" w:line="240" w:lineRule="auto"/>
              <w:jc w:val="left"/>
              <w:rPr>
                <w:b/>
              </w:rPr>
            </w:pPr>
            <w:r>
              <w:rPr>
                <w:b/>
              </w:rPr>
              <w:t>Tujuan</w:t>
            </w:r>
          </w:p>
        </w:tc>
        <w:tc>
          <w:tcPr>
            <w:tcW w:w="6075" w:type="dxa"/>
            <w:shd w:val="clear" w:color="auto" w:fill="auto"/>
            <w:tcMar>
              <w:top w:w="100" w:type="dxa"/>
              <w:left w:w="100" w:type="dxa"/>
              <w:bottom w:w="100" w:type="dxa"/>
              <w:right w:w="100" w:type="dxa"/>
            </w:tcMar>
          </w:tcPr>
          <w:p w14:paraId="33F15233" w14:textId="77777777" w:rsidR="00BD4AB9" w:rsidRDefault="00EB49FD" w:rsidP="005559A5">
            <w:pPr>
              <w:widowControl w:val="0"/>
              <w:spacing w:after="0" w:line="240" w:lineRule="auto"/>
              <w:jc w:val="left"/>
              <w:rPr>
                <w:b/>
              </w:rPr>
            </w:pPr>
            <w:r>
              <w:rPr>
                <w:b/>
              </w:rPr>
              <w:t>Tujuan Umum</w:t>
            </w:r>
          </w:p>
          <w:p w14:paraId="4BEB3CC1" w14:textId="77777777" w:rsidR="00BD4AB9" w:rsidRDefault="00EB49FD" w:rsidP="005559A5">
            <w:pPr>
              <w:spacing w:after="0" w:line="240" w:lineRule="auto"/>
            </w:pPr>
            <w:r>
              <w:t>Setelah mengikuti penyuluhan diharapkan masyarakat setempat dapat memahami mengenai penyakit Hipertensi dan Diabetes.</w:t>
            </w:r>
          </w:p>
          <w:p w14:paraId="1A8683DE" w14:textId="77777777" w:rsidR="00BD4AB9" w:rsidRDefault="00BD4AB9" w:rsidP="005559A5">
            <w:pPr>
              <w:widowControl w:val="0"/>
              <w:spacing w:after="0" w:line="240" w:lineRule="auto"/>
              <w:jc w:val="left"/>
            </w:pPr>
          </w:p>
          <w:p w14:paraId="47B7DD0E" w14:textId="77777777" w:rsidR="005950C3" w:rsidRDefault="005950C3" w:rsidP="005559A5">
            <w:pPr>
              <w:widowControl w:val="0"/>
              <w:spacing w:after="0" w:line="240" w:lineRule="auto"/>
              <w:jc w:val="left"/>
            </w:pPr>
          </w:p>
          <w:p w14:paraId="357DA7A0" w14:textId="77777777" w:rsidR="00BD4AB9" w:rsidRDefault="00EB49FD" w:rsidP="005559A5">
            <w:pPr>
              <w:widowControl w:val="0"/>
              <w:spacing w:after="0" w:line="240" w:lineRule="auto"/>
              <w:jc w:val="left"/>
              <w:rPr>
                <w:b/>
              </w:rPr>
            </w:pPr>
            <w:r>
              <w:rPr>
                <w:b/>
              </w:rPr>
              <w:lastRenderedPageBreak/>
              <w:t>Tujuan Khusus</w:t>
            </w:r>
          </w:p>
          <w:p w14:paraId="30948602" w14:textId="77777777" w:rsidR="00BD4AB9" w:rsidRDefault="00EB49FD" w:rsidP="005559A5">
            <w:pPr>
              <w:spacing w:after="0" w:line="240" w:lineRule="auto"/>
              <w:jc w:val="left"/>
            </w:pPr>
            <w:r>
              <w:t>Setelah mengikuti penyuluhan, peserta diharapkan mampu:</w:t>
            </w:r>
          </w:p>
          <w:p w14:paraId="4CE5CF3F" w14:textId="77777777" w:rsidR="00BD4AB9" w:rsidRDefault="00EB49FD" w:rsidP="005559A5">
            <w:pPr>
              <w:numPr>
                <w:ilvl w:val="0"/>
                <w:numId w:val="347"/>
              </w:numPr>
              <w:spacing w:after="0" w:line="240" w:lineRule="auto"/>
              <w:ind w:left="450"/>
            </w:pPr>
            <w:r>
              <w:t>Mendefinisikan mengenai penyakit Hipertensi dan Diabetes</w:t>
            </w:r>
          </w:p>
          <w:p w14:paraId="274C7988" w14:textId="77777777" w:rsidR="00BD4AB9" w:rsidRDefault="00EB49FD" w:rsidP="005559A5">
            <w:pPr>
              <w:numPr>
                <w:ilvl w:val="0"/>
                <w:numId w:val="347"/>
              </w:numPr>
              <w:spacing w:after="0" w:line="240" w:lineRule="auto"/>
              <w:ind w:left="450"/>
            </w:pPr>
            <w:r>
              <w:t>Mengklasifikasikan Hipertensi dan Diabetes</w:t>
            </w:r>
          </w:p>
          <w:p w14:paraId="3BDF217C" w14:textId="77777777" w:rsidR="00BD4AB9" w:rsidRDefault="00EB49FD" w:rsidP="005559A5">
            <w:pPr>
              <w:numPr>
                <w:ilvl w:val="0"/>
                <w:numId w:val="347"/>
              </w:numPr>
              <w:spacing w:after="0" w:line="240" w:lineRule="auto"/>
              <w:ind w:left="450"/>
            </w:pPr>
            <w:r>
              <w:t>Menyebutkan penyebab Hipertensi dan Diabetes</w:t>
            </w:r>
          </w:p>
          <w:p w14:paraId="7A146C08" w14:textId="77777777" w:rsidR="00BD4AB9" w:rsidRDefault="00EB49FD" w:rsidP="005559A5">
            <w:pPr>
              <w:numPr>
                <w:ilvl w:val="0"/>
                <w:numId w:val="347"/>
              </w:numPr>
              <w:spacing w:after="0" w:line="240" w:lineRule="auto"/>
              <w:ind w:left="450"/>
            </w:pPr>
            <w:r>
              <w:t>Menyebutkan gejala Hipertensi dan Diabetes</w:t>
            </w:r>
          </w:p>
          <w:p w14:paraId="7C8174E0" w14:textId="77777777" w:rsidR="00BD4AB9" w:rsidRDefault="00EB49FD" w:rsidP="005559A5">
            <w:pPr>
              <w:numPr>
                <w:ilvl w:val="0"/>
                <w:numId w:val="347"/>
              </w:numPr>
              <w:spacing w:after="0" w:line="240" w:lineRule="auto"/>
              <w:ind w:left="450"/>
            </w:pPr>
            <w:r>
              <w:t>Menjelaskan alasan Lansia rentan menderita Hipertensi dan Diabetes</w:t>
            </w:r>
          </w:p>
          <w:p w14:paraId="0D6DACE4" w14:textId="77777777" w:rsidR="00BD4AB9" w:rsidRDefault="00EB49FD" w:rsidP="005559A5">
            <w:pPr>
              <w:numPr>
                <w:ilvl w:val="0"/>
                <w:numId w:val="347"/>
              </w:numPr>
              <w:spacing w:after="0" w:line="240" w:lineRule="auto"/>
              <w:ind w:left="450"/>
            </w:pPr>
            <w:r>
              <w:t>Menyebutkan dampak Hipertensi dan Diabetes</w:t>
            </w:r>
          </w:p>
          <w:p w14:paraId="438E4F84" w14:textId="77777777" w:rsidR="00BD4AB9" w:rsidRDefault="00EB49FD" w:rsidP="005559A5">
            <w:pPr>
              <w:numPr>
                <w:ilvl w:val="0"/>
                <w:numId w:val="347"/>
              </w:numPr>
              <w:spacing w:after="0" w:line="240" w:lineRule="auto"/>
              <w:ind w:left="450"/>
            </w:pPr>
            <w:r>
              <w:t>Menjelaskan cara pencegahan dan penanggulangan Hipertensi dan Diabetes pada Lansia</w:t>
            </w:r>
          </w:p>
        </w:tc>
      </w:tr>
      <w:tr w:rsidR="00BD4AB9" w14:paraId="7E75B84D" w14:textId="77777777">
        <w:trPr>
          <w:jc w:val="center"/>
        </w:trPr>
        <w:tc>
          <w:tcPr>
            <w:tcW w:w="2925" w:type="dxa"/>
            <w:shd w:val="clear" w:color="auto" w:fill="auto"/>
            <w:tcMar>
              <w:top w:w="100" w:type="dxa"/>
              <w:left w:w="100" w:type="dxa"/>
              <w:bottom w:w="100" w:type="dxa"/>
              <w:right w:w="100" w:type="dxa"/>
            </w:tcMar>
          </w:tcPr>
          <w:p w14:paraId="57DB79DC" w14:textId="77777777" w:rsidR="00BD4AB9" w:rsidRDefault="00EB49FD" w:rsidP="005559A5">
            <w:pPr>
              <w:widowControl w:val="0"/>
              <w:spacing w:after="0" w:line="240" w:lineRule="auto"/>
              <w:jc w:val="left"/>
              <w:rPr>
                <w:b/>
              </w:rPr>
            </w:pPr>
            <w:r>
              <w:rPr>
                <w:b/>
              </w:rPr>
              <w:lastRenderedPageBreak/>
              <w:t>Materi</w:t>
            </w:r>
          </w:p>
        </w:tc>
        <w:tc>
          <w:tcPr>
            <w:tcW w:w="6075" w:type="dxa"/>
            <w:shd w:val="clear" w:color="auto" w:fill="auto"/>
            <w:tcMar>
              <w:top w:w="100" w:type="dxa"/>
              <w:left w:w="100" w:type="dxa"/>
              <w:bottom w:w="100" w:type="dxa"/>
              <w:right w:w="100" w:type="dxa"/>
            </w:tcMar>
          </w:tcPr>
          <w:p w14:paraId="19DED1EE" w14:textId="77777777" w:rsidR="00BD4AB9" w:rsidRDefault="00EB49FD" w:rsidP="005559A5">
            <w:pPr>
              <w:numPr>
                <w:ilvl w:val="0"/>
                <w:numId w:val="19"/>
              </w:numPr>
              <w:spacing w:after="0" w:line="240" w:lineRule="auto"/>
              <w:ind w:left="450"/>
            </w:pPr>
            <w:r>
              <w:t>Definisi Hipertensi dan Diabetes</w:t>
            </w:r>
          </w:p>
          <w:p w14:paraId="1428453F" w14:textId="77777777" w:rsidR="00BD4AB9" w:rsidRDefault="00EB49FD" w:rsidP="005559A5">
            <w:pPr>
              <w:numPr>
                <w:ilvl w:val="0"/>
                <w:numId w:val="19"/>
              </w:numPr>
              <w:spacing w:after="0" w:line="240" w:lineRule="auto"/>
              <w:ind w:left="450"/>
            </w:pPr>
            <w:r>
              <w:t>Faktor Resiko Hipertensi dan Diabetes</w:t>
            </w:r>
          </w:p>
          <w:p w14:paraId="67F534B0" w14:textId="77777777" w:rsidR="00BD4AB9" w:rsidRDefault="00EB49FD" w:rsidP="005559A5">
            <w:pPr>
              <w:numPr>
                <w:ilvl w:val="0"/>
                <w:numId w:val="19"/>
              </w:numPr>
              <w:spacing w:after="0" w:line="240" w:lineRule="auto"/>
              <w:ind w:left="450"/>
            </w:pPr>
            <w:r>
              <w:t>Gejala Hipertensi dan Diabetes</w:t>
            </w:r>
          </w:p>
          <w:p w14:paraId="44F3239F" w14:textId="77777777" w:rsidR="00BD4AB9" w:rsidRDefault="00EB49FD" w:rsidP="005559A5">
            <w:pPr>
              <w:numPr>
                <w:ilvl w:val="0"/>
                <w:numId w:val="19"/>
              </w:numPr>
              <w:spacing w:after="0" w:line="240" w:lineRule="auto"/>
              <w:ind w:left="450"/>
            </w:pPr>
            <w:r>
              <w:t>Tindakan Preventif Hipertensi dan Diabetes</w:t>
            </w:r>
          </w:p>
          <w:p w14:paraId="3EAA62E1" w14:textId="77777777" w:rsidR="00BD4AB9" w:rsidRDefault="00EB49FD" w:rsidP="005559A5">
            <w:pPr>
              <w:numPr>
                <w:ilvl w:val="0"/>
                <w:numId w:val="19"/>
              </w:numPr>
              <w:spacing w:after="0" w:line="240" w:lineRule="auto"/>
              <w:ind w:left="450"/>
            </w:pPr>
            <w:r>
              <w:t>Makanan yang Dianjurkan dan Dihindari Penyakit Hipertensi dan Diabetes</w:t>
            </w:r>
          </w:p>
          <w:p w14:paraId="29A01C98" w14:textId="77777777" w:rsidR="00BD4AB9" w:rsidRDefault="00EB49FD" w:rsidP="005559A5">
            <w:pPr>
              <w:numPr>
                <w:ilvl w:val="0"/>
                <w:numId w:val="19"/>
              </w:numPr>
              <w:spacing w:after="0" w:line="240" w:lineRule="auto"/>
              <w:ind w:left="450"/>
            </w:pPr>
            <w:r>
              <w:t>Pencegahan dan Pengendalian Hipertensi</w:t>
            </w:r>
          </w:p>
        </w:tc>
      </w:tr>
      <w:tr w:rsidR="00BD4AB9" w14:paraId="7C7B0C98" w14:textId="77777777">
        <w:trPr>
          <w:jc w:val="center"/>
        </w:trPr>
        <w:tc>
          <w:tcPr>
            <w:tcW w:w="2925" w:type="dxa"/>
            <w:shd w:val="clear" w:color="auto" w:fill="auto"/>
            <w:tcMar>
              <w:top w:w="100" w:type="dxa"/>
              <w:left w:w="100" w:type="dxa"/>
              <w:bottom w:w="100" w:type="dxa"/>
              <w:right w:w="100" w:type="dxa"/>
            </w:tcMar>
          </w:tcPr>
          <w:p w14:paraId="052C4DF3" w14:textId="77777777" w:rsidR="00BD4AB9" w:rsidRDefault="00EB49FD" w:rsidP="005559A5">
            <w:pPr>
              <w:widowControl w:val="0"/>
              <w:spacing w:after="0" w:line="240" w:lineRule="auto"/>
              <w:jc w:val="left"/>
              <w:rPr>
                <w:b/>
              </w:rPr>
            </w:pPr>
            <w:r>
              <w:rPr>
                <w:b/>
              </w:rPr>
              <w:t>Media</w:t>
            </w:r>
          </w:p>
        </w:tc>
        <w:tc>
          <w:tcPr>
            <w:tcW w:w="6075" w:type="dxa"/>
            <w:shd w:val="clear" w:color="auto" w:fill="auto"/>
            <w:tcMar>
              <w:top w:w="100" w:type="dxa"/>
              <w:left w:w="100" w:type="dxa"/>
              <w:bottom w:w="100" w:type="dxa"/>
              <w:right w:w="100" w:type="dxa"/>
            </w:tcMar>
          </w:tcPr>
          <w:p w14:paraId="0FB70D04" w14:textId="77777777" w:rsidR="00BD4AB9" w:rsidRDefault="00EB49FD" w:rsidP="005559A5">
            <w:pPr>
              <w:widowControl w:val="0"/>
              <w:spacing w:after="0" w:line="240" w:lineRule="auto"/>
              <w:jc w:val="left"/>
              <w:rPr>
                <w:i/>
              </w:rPr>
            </w:pPr>
            <w:r>
              <w:t>Poster</w:t>
            </w:r>
          </w:p>
        </w:tc>
      </w:tr>
      <w:tr w:rsidR="00BD4AB9" w14:paraId="11EB0B2B" w14:textId="77777777">
        <w:trPr>
          <w:jc w:val="center"/>
        </w:trPr>
        <w:tc>
          <w:tcPr>
            <w:tcW w:w="2925" w:type="dxa"/>
            <w:shd w:val="clear" w:color="auto" w:fill="auto"/>
            <w:tcMar>
              <w:top w:w="100" w:type="dxa"/>
              <w:left w:w="100" w:type="dxa"/>
              <w:bottom w:w="100" w:type="dxa"/>
              <w:right w:w="100" w:type="dxa"/>
            </w:tcMar>
          </w:tcPr>
          <w:p w14:paraId="179F21A0" w14:textId="77777777" w:rsidR="00BD4AB9" w:rsidRDefault="00EB49FD" w:rsidP="005559A5">
            <w:pPr>
              <w:widowControl w:val="0"/>
              <w:spacing w:after="0" w:line="240" w:lineRule="auto"/>
              <w:jc w:val="left"/>
              <w:rPr>
                <w:b/>
              </w:rPr>
            </w:pPr>
            <w:r>
              <w:rPr>
                <w:b/>
              </w:rPr>
              <w:t>Metode</w:t>
            </w:r>
          </w:p>
        </w:tc>
        <w:tc>
          <w:tcPr>
            <w:tcW w:w="6075" w:type="dxa"/>
            <w:shd w:val="clear" w:color="auto" w:fill="auto"/>
            <w:tcMar>
              <w:top w:w="100" w:type="dxa"/>
              <w:left w:w="100" w:type="dxa"/>
              <w:bottom w:w="100" w:type="dxa"/>
              <w:right w:w="100" w:type="dxa"/>
            </w:tcMar>
          </w:tcPr>
          <w:p w14:paraId="4B441FE4" w14:textId="77777777" w:rsidR="00BD4AB9" w:rsidRDefault="00EB49FD" w:rsidP="005559A5">
            <w:pPr>
              <w:widowControl w:val="0"/>
              <w:spacing w:after="0" w:line="240" w:lineRule="auto"/>
              <w:jc w:val="left"/>
            </w:pPr>
            <w:r>
              <w:t>Ceramah, diskusi dan tanya jawab</w:t>
            </w:r>
          </w:p>
          <w:p w14:paraId="4ED9BB16" w14:textId="77777777" w:rsidR="003A781A" w:rsidRDefault="003A781A" w:rsidP="005559A5">
            <w:pPr>
              <w:widowControl w:val="0"/>
              <w:spacing w:after="0" w:line="240" w:lineRule="auto"/>
              <w:jc w:val="left"/>
            </w:pPr>
          </w:p>
        </w:tc>
      </w:tr>
      <w:tr w:rsidR="00BD4AB9" w14:paraId="486BA1CE" w14:textId="77777777">
        <w:trPr>
          <w:jc w:val="center"/>
        </w:trPr>
        <w:tc>
          <w:tcPr>
            <w:tcW w:w="2925" w:type="dxa"/>
            <w:shd w:val="clear" w:color="auto" w:fill="auto"/>
            <w:tcMar>
              <w:top w:w="100" w:type="dxa"/>
              <w:left w:w="100" w:type="dxa"/>
              <w:bottom w:w="100" w:type="dxa"/>
              <w:right w:w="100" w:type="dxa"/>
            </w:tcMar>
          </w:tcPr>
          <w:p w14:paraId="011831BD" w14:textId="77777777" w:rsidR="00BD4AB9" w:rsidRDefault="00EB49FD" w:rsidP="005559A5">
            <w:pPr>
              <w:widowControl w:val="0"/>
              <w:spacing w:after="0" w:line="240" w:lineRule="auto"/>
              <w:jc w:val="left"/>
              <w:rPr>
                <w:b/>
              </w:rPr>
            </w:pPr>
            <w:r>
              <w:rPr>
                <w:b/>
              </w:rPr>
              <w:t>Rincian Kegiatan</w:t>
            </w:r>
          </w:p>
        </w:tc>
        <w:tc>
          <w:tcPr>
            <w:tcW w:w="6075" w:type="dxa"/>
            <w:shd w:val="clear" w:color="auto" w:fill="auto"/>
            <w:tcMar>
              <w:top w:w="100" w:type="dxa"/>
              <w:left w:w="100" w:type="dxa"/>
              <w:bottom w:w="100" w:type="dxa"/>
              <w:right w:w="100" w:type="dxa"/>
            </w:tcMar>
          </w:tcPr>
          <w:p w14:paraId="1838CD38" w14:textId="77777777" w:rsidR="00BD4AB9" w:rsidRDefault="00EB49FD" w:rsidP="005559A5">
            <w:pPr>
              <w:widowControl w:val="0"/>
              <w:numPr>
                <w:ilvl w:val="0"/>
                <w:numId w:val="62"/>
              </w:numPr>
              <w:spacing w:after="0" w:line="240" w:lineRule="auto"/>
              <w:ind w:left="450"/>
              <w:jc w:val="left"/>
            </w:pPr>
            <w:r>
              <w:t>Registrasi kehadiran</w:t>
            </w:r>
          </w:p>
          <w:p w14:paraId="5625A19B" w14:textId="77777777" w:rsidR="00BD4AB9" w:rsidRDefault="00EB49FD" w:rsidP="005559A5">
            <w:pPr>
              <w:widowControl w:val="0"/>
              <w:numPr>
                <w:ilvl w:val="0"/>
                <w:numId w:val="62"/>
              </w:numPr>
              <w:spacing w:after="0" w:line="240" w:lineRule="auto"/>
              <w:ind w:left="450"/>
              <w:jc w:val="left"/>
            </w:pPr>
            <w:r>
              <w:t>Pembukaan dan perkenalan</w:t>
            </w:r>
          </w:p>
          <w:p w14:paraId="7CB5887D" w14:textId="77777777" w:rsidR="00BD4AB9" w:rsidRDefault="00EB49FD" w:rsidP="005559A5">
            <w:pPr>
              <w:widowControl w:val="0"/>
              <w:numPr>
                <w:ilvl w:val="0"/>
                <w:numId w:val="62"/>
              </w:numPr>
              <w:spacing w:after="0" w:line="240" w:lineRule="auto"/>
              <w:ind w:left="450"/>
              <w:jc w:val="left"/>
              <w:rPr>
                <w:i/>
              </w:rPr>
            </w:pPr>
            <w:r w:rsidRPr="005E1A71">
              <w:rPr>
                <w:i/>
              </w:rPr>
              <w:t>Pre-test</w:t>
            </w:r>
          </w:p>
          <w:p w14:paraId="5B422F60" w14:textId="77777777" w:rsidR="00BD4AB9" w:rsidRDefault="00EB49FD" w:rsidP="005559A5">
            <w:pPr>
              <w:widowControl w:val="0"/>
              <w:numPr>
                <w:ilvl w:val="0"/>
                <w:numId w:val="62"/>
              </w:numPr>
              <w:spacing w:after="0" w:line="240" w:lineRule="auto"/>
              <w:ind w:left="450"/>
              <w:jc w:val="left"/>
            </w:pPr>
            <w:r>
              <w:t>Penyampaian materi: Hipertensi dan Diabetes pada Lansia</w:t>
            </w:r>
          </w:p>
          <w:p w14:paraId="15205B68" w14:textId="77777777" w:rsidR="00BD4AB9" w:rsidRDefault="00EB49FD" w:rsidP="005559A5">
            <w:pPr>
              <w:widowControl w:val="0"/>
              <w:numPr>
                <w:ilvl w:val="0"/>
                <w:numId w:val="62"/>
              </w:numPr>
              <w:spacing w:after="0" w:line="240" w:lineRule="auto"/>
              <w:ind w:left="450"/>
              <w:jc w:val="left"/>
              <w:rPr>
                <w:i/>
              </w:rPr>
            </w:pPr>
            <w:r w:rsidRPr="005E1A71">
              <w:rPr>
                <w:i/>
              </w:rPr>
              <w:t>Post-test</w:t>
            </w:r>
          </w:p>
          <w:p w14:paraId="155F5CFB" w14:textId="77777777" w:rsidR="00BD4AB9" w:rsidRDefault="00EB49FD" w:rsidP="005559A5">
            <w:pPr>
              <w:widowControl w:val="0"/>
              <w:numPr>
                <w:ilvl w:val="0"/>
                <w:numId w:val="62"/>
              </w:numPr>
              <w:spacing w:after="0" w:line="240" w:lineRule="auto"/>
              <w:ind w:left="450"/>
              <w:jc w:val="left"/>
            </w:pPr>
            <w:r>
              <w:t>Diskusi dan tanya jawab</w:t>
            </w:r>
          </w:p>
          <w:p w14:paraId="067EC581" w14:textId="77777777" w:rsidR="00BD4AB9" w:rsidRDefault="00EB49FD" w:rsidP="005559A5">
            <w:pPr>
              <w:widowControl w:val="0"/>
              <w:numPr>
                <w:ilvl w:val="0"/>
                <w:numId w:val="62"/>
              </w:numPr>
              <w:spacing w:after="0" w:line="240" w:lineRule="auto"/>
              <w:ind w:left="450"/>
              <w:jc w:val="left"/>
            </w:pPr>
            <w:r>
              <w:t>Penutupan</w:t>
            </w:r>
          </w:p>
        </w:tc>
      </w:tr>
      <w:tr w:rsidR="00BD4AB9" w14:paraId="763D906B" w14:textId="77777777">
        <w:trPr>
          <w:jc w:val="center"/>
        </w:trPr>
        <w:tc>
          <w:tcPr>
            <w:tcW w:w="2925" w:type="dxa"/>
            <w:shd w:val="clear" w:color="auto" w:fill="auto"/>
            <w:tcMar>
              <w:top w:w="100" w:type="dxa"/>
              <w:left w:w="100" w:type="dxa"/>
              <w:bottom w:w="100" w:type="dxa"/>
              <w:right w:w="100" w:type="dxa"/>
            </w:tcMar>
          </w:tcPr>
          <w:p w14:paraId="642B41A9" w14:textId="77777777" w:rsidR="00BD4AB9" w:rsidRDefault="00EB49FD" w:rsidP="005559A5">
            <w:pPr>
              <w:widowControl w:val="0"/>
              <w:spacing w:after="0" w:line="240" w:lineRule="auto"/>
              <w:jc w:val="left"/>
              <w:rPr>
                <w:b/>
              </w:rPr>
            </w:pPr>
            <w:r>
              <w:rPr>
                <w:b/>
              </w:rPr>
              <w:t>Evaluasi</w:t>
            </w:r>
          </w:p>
        </w:tc>
        <w:tc>
          <w:tcPr>
            <w:tcW w:w="6075" w:type="dxa"/>
            <w:shd w:val="clear" w:color="auto" w:fill="auto"/>
            <w:tcMar>
              <w:top w:w="100" w:type="dxa"/>
              <w:left w:w="100" w:type="dxa"/>
              <w:bottom w:w="100" w:type="dxa"/>
              <w:right w:w="100" w:type="dxa"/>
            </w:tcMar>
          </w:tcPr>
          <w:p w14:paraId="6A82EAD3" w14:textId="77777777" w:rsidR="00BD4AB9" w:rsidRDefault="00EB49FD" w:rsidP="005559A5">
            <w:pPr>
              <w:spacing w:after="0" w:line="240" w:lineRule="auto"/>
              <w:ind w:left="360"/>
              <w:jc w:val="left"/>
              <w:rPr>
                <w:i/>
              </w:rPr>
            </w:pPr>
            <w:r>
              <w:t xml:space="preserve">Prosedur: </w:t>
            </w:r>
            <w:r w:rsidRPr="005E1A71">
              <w:rPr>
                <w:i/>
              </w:rPr>
              <w:t>Pre-test</w:t>
            </w:r>
            <w:r>
              <w:t xml:space="preserve"> dan </w:t>
            </w:r>
            <w:r w:rsidRPr="005E1A71">
              <w:rPr>
                <w:i/>
              </w:rPr>
              <w:t>post-test</w:t>
            </w:r>
          </w:p>
          <w:p w14:paraId="3B779936" w14:textId="77777777" w:rsidR="00BD4AB9" w:rsidRDefault="00EB49FD" w:rsidP="005559A5">
            <w:pPr>
              <w:spacing w:after="0" w:line="240" w:lineRule="auto"/>
              <w:ind w:left="360"/>
              <w:jc w:val="left"/>
            </w:pPr>
            <w:r>
              <w:t>Bentuk</w:t>
            </w:r>
            <w:r>
              <w:tab/>
              <w:t>: Lembar kuesioner</w:t>
            </w:r>
          </w:p>
        </w:tc>
      </w:tr>
    </w:tbl>
    <w:p w14:paraId="32DA56FA" w14:textId="77777777" w:rsidR="00BD4AB9" w:rsidRDefault="00BD4AB9">
      <w:pPr>
        <w:spacing w:after="0"/>
        <w:jc w:val="center"/>
        <w:rPr>
          <w:b/>
        </w:rPr>
      </w:pPr>
    </w:p>
    <w:p w14:paraId="7D478344" w14:textId="77777777" w:rsidR="00BD4AB9" w:rsidRDefault="00BD4AB9">
      <w:pPr>
        <w:spacing w:after="0"/>
        <w:jc w:val="center"/>
        <w:rPr>
          <w:b/>
        </w:rPr>
      </w:pPr>
    </w:p>
    <w:p w14:paraId="156F2309" w14:textId="77777777" w:rsidR="005950C3" w:rsidRDefault="005950C3">
      <w:pPr>
        <w:rPr>
          <w:b/>
        </w:rPr>
      </w:pPr>
      <w:r>
        <w:rPr>
          <w:b/>
        </w:rPr>
        <w:br w:type="page"/>
      </w:r>
    </w:p>
    <w:p w14:paraId="3B83CEB9" w14:textId="73A82A64" w:rsidR="00BD4AB9" w:rsidRDefault="00EB49FD">
      <w:pPr>
        <w:spacing w:after="0"/>
        <w:jc w:val="center"/>
        <w:rPr>
          <w:b/>
          <w:i/>
        </w:rPr>
      </w:pPr>
      <w:r>
        <w:rPr>
          <w:b/>
        </w:rPr>
        <w:lastRenderedPageBreak/>
        <w:t xml:space="preserve">SOAL </w:t>
      </w:r>
      <w:r w:rsidRPr="005E1A71">
        <w:rPr>
          <w:b/>
          <w:i/>
        </w:rPr>
        <w:t>PRE-TEST</w:t>
      </w:r>
      <w:r>
        <w:rPr>
          <w:b/>
          <w:i/>
        </w:rPr>
        <w:t xml:space="preserve"> </w:t>
      </w:r>
      <w:r>
        <w:rPr>
          <w:b/>
        </w:rPr>
        <w:t xml:space="preserve">DAN </w:t>
      </w:r>
      <w:r w:rsidRPr="005E1A71">
        <w:rPr>
          <w:b/>
          <w:i/>
        </w:rPr>
        <w:t>POST-TEST</w:t>
      </w:r>
    </w:p>
    <w:p w14:paraId="4A9E7555" w14:textId="77777777" w:rsidR="00BD4AB9" w:rsidRDefault="00BD4AB9">
      <w:pPr>
        <w:spacing w:after="0"/>
        <w:ind w:left="720"/>
        <w:jc w:val="center"/>
        <w:rPr>
          <w:b/>
          <w:i/>
        </w:rPr>
      </w:pPr>
    </w:p>
    <w:p w14:paraId="3C082DD3" w14:textId="77777777" w:rsidR="00BD4AB9" w:rsidRDefault="00EB49FD">
      <w:pPr>
        <w:numPr>
          <w:ilvl w:val="0"/>
          <w:numId w:val="118"/>
        </w:numPr>
        <w:spacing w:after="0" w:line="360" w:lineRule="auto"/>
        <w:ind w:left="1170"/>
        <w:jc w:val="left"/>
      </w:pPr>
      <w:proofErr w:type="gramStart"/>
      <w:r>
        <w:t>Apa</w:t>
      </w:r>
      <w:proofErr w:type="gramEnd"/>
      <w:r>
        <w:t xml:space="preserve"> saja gejala awal pada Diabetes Mellitus? </w:t>
      </w:r>
    </w:p>
    <w:p w14:paraId="20D2B95E" w14:textId="77777777" w:rsidR="00BD4AB9" w:rsidRDefault="00EB49FD">
      <w:pPr>
        <w:numPr>
          <w:ilvl w:val="0"/>
          <w:numId w:val="1"/>
        </w:numPr>
        <w:spacing w:after="0" w:line="360" w:lineRule="auto"/>
        <w:ind w:left="1440"/>
        <w:jc w:val="left"/>
      </w:pPr>
      <w:r>
        <w:t xml:space="preserve">Sering minum, banyak tidur dan sering makan </w:t>
      </w:r>
    </w:p>
    <w:p w14:paraId="4F1E0A16" w14:textId="77777777" w:rsidR="00BD4AB9" w:rsidRDefault="00EB49FD">
      <w:pPr>
        <w:numPr>
          <w:ilvl w:val="0"/>
          <w:numId w:val="1"/>
        </w:numPr>
        <w:spacing w:after="0" w:line="360" w:lineRule="auto"/>
        <w:ind w:left="1440"/>
        <w:jc w:val="left"/>
        <w:rPr>
          <w:b/>
        </w:rPr>
      </w:pPr>
      <w:r>
        <w:rPr>
          <w:b/>
        </w:rPr>
        <w:t xml:space="preserve">Sering merasa lapar, sering merasa haus dan sering buang air kecil </w:t>
      </w:r>
    </w:p>
    <w:p w14:paraId="4E75DE02" w14:textId="77777777" w:rsidR="00BD4AB9" w:rsidRDefault="00EB49FD">
      <w:pPr>
        <w:numPr>
          <w:ilvl w:val="0"/>
          <w:numId w:val="1"/>
        </w:numPr>
        <w:spacing w:after="0" w:line="360" w:lineRule="auto"/>
        <w:ind w:left="1440"/>
        <w:jc w:val="left"/>
      </w:pPr>
      <w:r>
        <w:t xml:space="preserve">Sering buang air kecil, sering merasa lapar dan sedikit makan </w:t>
      </w:r>
    </w:p>
    <w:p w14:paraId="1AD2E1C6" w14:textId="77777777" w:rsidR="00BD4AB9" w:rsidRDefault="00EB49FD">
      <w:pPr>
        <w:numPr>
          <w:ilvl w:val="0"/>
          <w:numId w:val="1"/>
        </w:numPr>
        <w:spacing w:after="0" w:line="360" w:lineRule="auto"/>
        <w:ind w:left="1440"/>
        <w:jc w:val="left"/>
      </w:pPr>
      <w:r>
        <w:t xml:space="preserve">Sedikit minum, sedikit tidur dan sering buang air kecil </w:t>
      </w:r>
    </w:p>
    <w:p w14:paraId="272C23C0" w14:textId="77777777" w:rsidR="00BD4AB9" w:rsidRDefault="00EB49FD">
      <w:pPr>
        <w:spacing w:after="0" w:line="360" w:lineRule="auto"/>
        <w:ind w:left="720"/>
        <w:jc w:val="left"/>
      </w:pPr>
      <w:proofErr w:type="gramStart"/>
      <w:r>
        <w:t>2. Apa</w:t>
      </w:r>
      <w:proofErr w:type="gramEnd"/>
      <w:r>
        <w:t xml:space="preserve"> yang dimaksud hiperglikemia? </w:t>
      </w:r>
    </w:p>
    <w:p w14:paraId="636446C7" w14:textId="77777777" w:rsidR="00BD4AB9" w:rsidRDefault="00EB49FD">
      <w:pPr>
        <w:numPr>
          <w:ilvl w:val="0"/>
          <w:numId w:val="322"/>
        </w:numPr>
        <w:spacing w:after="0" w:line="360" w:lineRule="auto"/>
        <w:ind w:left="1440"/>
        <w:jc w:val="left"/>
      </w:pPr>
      <w:r>
        <w:t xml:space="preserve">Kadar gula darah rendah </w:t>
      </w:r>
    </w:p>
    <w:p w14:paraId="18FC2BD1" w14:textId="77777777" w:rsidR="00BD4AB9" w:rsidRDefault="00EB49FD">
      <w:pPr>
        <w:numPr>
          <w:ilvl w:val="0"/>
          <w:numId w:val="322"/>
        </w:numPr>
        <w:spacing w:after="0" w:line="360" w:lineRule="auto"/>
        <w:ind w:left="1440"/>
        <w:jc w:val="left"/>
      </w:pPr>
      <w:r>
        <w:t xml:space="preserve">Kadar gula darah normal </w:t>
      </w:r>
    </w:p>
    <w:p w14:paraId="1D29BD81" w14:textId="77777777" w:rsidR="00BD4AB9" w:rsidRDefault="00EB49FD">
      <w:pPr>
        <w:numPr>
          <w:ilvl w:val="0"/>
          <w:numId w:val="322"/>
        </w:numPr>
        <w:spacing w:after="0" w:line="360" w:lineRule="auto"/>
        <w:ind w:left="1440"/>
        <w:jc w:val="left"/>
        <w:rPr>
          <w:b/>
        </w:rPr>
      </w:pPr>
      <w:r>
        <w:rPr>
          <w:b/>
        </w:rPr>
        <w:t xml:space="preserve">Kadar gula darah yang terlalu tinggi </w:t>
      </w:r>
    </w:p>
    <w:p w14:paraId="6557C9C4" w14:textId="77777777" w:rsidR="00BD4AB9" w:rsidRDefault="00EB49FD">
      <w:pPr>
        <w:numPr>
          <w:ilvl w:val="0"/>
          <w:numId w:val="322"/>
        </w:numPr>
        <w:spacing w:after="0" w:line="360" w:lineRule="auto"/>
        <w:ind w:left="1440"/>
        <w:jc w:val="left"/>
      </w:pPr>
      <w:r>
        <w:t xml:space="preserve">Kadar gula darah yang terlalu rendah </w:t>
      </w:r>
    </w:p>
    <w:p w14:paraId="73E43E1D" w14:textId="77777777" w:rsidR="00BD4AB9" w:rsidRDefault="00EB49FD">
      <w:pPr>
        <w:spacing w:after="0" w:line="360" w:lineRule="auto"/>
        <w:ind w:left="720"/>
        <w:jc w:val="left"/>
      </w:pPr>
      <w:r>
        <w:t xml:space="preserve">3. Menurut Bapak/Ibu, </w:t>
      </w:r>
      <w:proofErr w:type="gramStart"/>
      <w:r>
        <w:t>apa</w:t>
      </w:r>
      <w:proofErr w:type="gramEnd"/>
      <w:r>
        <w:t xml:space="preserve"> tujuan dari pengaturan pola makan (diet) pada penderita Diabetes Mellitus? </w:t>
      </w:r>
    </w:p>
    <w:p w14:paraId="162FDD8B" w14:textId="77777777" w:rsidR="00BD4AB9" w:rsidRDefault="00EB49FD">
      <w:pPr>
        <w:numPr>
          <w:ilvl w:val="0"/>
          <w:numId w:val="328"/>
        </w:numPr>
        <w:spacing w:after="0" w:line="360" w:lineRule="auto"/>
        <w:ind w:left="1440"/>
        <w:jc w:val="left"/>
      </w:pPr>
      <w:r>
        <w:t xml:space="preserve">Mempertahankan atau mencapai berat badan normal </w:t>
      </w:r>
    </w:p>
    <w:p w14:paraId="4552CC7A" w14:textId="77777777" w:rsidR="00BD4AB9" w:rsidRDefault="00EB49FD">
      <w:pPr>
        <w:numPr>
          <w:ilvl w:val="0"/>
          <w:numId w:val="328"/>
        </w:numPr>
        <w:spacing w:after="0" w:line="360" w:lineRule="auto"/>
        <w:ind w:left="1440"/>
        <w:jc w:val="left"/>
      </w:pPr>
      <w:r>
        <w:t xml:space="preserve">Mencegah komplikasi </w:t>
      </w:r>
    </w:p>
    <w:p w14:paraId="147B39E4" w14:textId="77777777" w:rsidR="00BD4AB9" w:rsidRDefault="00EB49FD">
      <w:pPr>
        <w:numPr>
          <w:ilvl w:val="0"/>
          <w:numId w:val="328"/>
        </w:numPr>
        <w:spacing w:after="0" w:line="360" w:lineRule="auto"/>
        <w:ind w:left="1440"/>
        <w:jc w:val="left"/>
      </w:pPr>
      <w:r>
        <w:t xml:space="preserve">Dapat melakukan kegiatan sehari-hari </w:t>
      </w:r>
    </w:p>
    <w:p w14:paraId="095B9315" w14:textId="60E35FC8" w:rsidR="003A781A" w:rsidRPr="005950C3" w:rsidRDefault="00EB49FD" w:rsidP="005950C3">
      <w:pPr>
        <w:numPr>
          <w:ilvl w:val="0"/>
          <w:numId w:val="328"/>
        </w:numPr>
        <w:spacing w:after="0" w:line="360" w:lineRule="auto"/>
        <w:ind w:left="1440"/>
        <w:jc w:val="left"/>
        <w:rPr>
          <w:b/>
        </w:rPr>
      </w:pPr>
      <w:r>
        <w:rPr>
          <w:b/>
        </w:rPr>
        <w:t xml:space="preserve">Mempertahankan kadar gula darah supaya mendekati normal </w:t>
      </w:r>
    </w:p>
    <w:p w14:paraId="07660C4D" w14:textId="34750C09" w:rsidR="00BD4AB9" w:rsidRDefault="00EB49FD">
      <w:pPr>
        <w:spacing w:after="0" w:line="360" w:lineRule="auto"/>
        <w:ind w:left="720"/>
        <w:jc w:val="left"/>
      </w:pPr>
      <w:r>
        <w:t xml:space="preserve">4. Berikut ini manakah buah yang dianjurkan untuk penderita Diabetes Mellitus? </w:t>
      </w:r>
    </w:p>
    <w:p w14:paraId="70F29ED7" w14:textId="77777777" w:rsidR="00BD4AB9" w:rsidRDefault="00EB49FD">
      <w:pPr>
        <w:numPr>
          <w:ilvl w:val="0"/>
          <w:numId w:val="64"/>
        </w:numPr>
        <w:spacing w:after="0" w:line="360" w:lineRule="auto"/>
        <w:ind w:left="1440"/>
        <w:jc w:val="left"/>
        <w:rPr>
          <w:b/>
        </w:rPr>
      </w:pPr>
      <w:r>
        <w:rPr>
          <w:b/>
        </w:rPr>
        <w:t xml:space="preserve">Jeruk, apel, salak </w:t>
      </w:r>
    </w:p>
    <w:p w14:paraId="26C49924" w14:textId="77777777" w:rsidR="00BD4AB9" w:rsidRDefault="00EB49FD">
      <w:pPr>
        <w:numPr>
          <w:ilvl w:val="0"/>
          <w:numId w:val="64"/>
        </w:numPr>
        <w:spacing w:after="0" w:line="360" w:lineRule="auto"/>
        <w:ind w:left="1440"/>
        <w:jc w:val="left"/>
      </w:pPr>
      <w:r>
        <w:t xml:space="preserve">Semangka, rambutan, pepaya </w:t>
      </w:r>
    </w:p>
    <w:p w14:paraId="5F33B771" w14:textId="77777777" w:rsidR="00BD4AB9" w:rsidRDefault="00EB49FD">
      <w:pPr>
        <w:numPr>
          <w:ilvl w:val="0"/>
          <w:numId w:val="64"/>
        </w:numPr>
        <w:spacing w:after="0" w:line="360" w:lineRule="auto"/>
        <w:ind w:left="1440"/>
        <w:jc w:val="left"/>
      </w:pPr>
      <w:r>
        <w:t xml:space="preserve">Pisang, melon, anggur </w:t>
      </w:r>
    </w:p>
    <w:p w14:paraId="5E11612F" w14:textId="77777777" w:rsidR="00BD4AB9" w:rsidRDefault="00EB49FD">
      <w:pPr>
        <w:numPr>
          <w:ilvl w:val="0"/>
          <w:numId w:val="64"/>
        </w:numPr>
        <w:spacing w:after="0" w:line="360" w:lineRule="auto"/>
        <w:ind w:left="1440"/>
        <w:jc w:val="left"/>
      </w:pPr>
      <w:r>
        <w:t xml:space="preserve">Durian, mangga, nangka </w:t>
      </w:r>
    </w:p>
    <w:p w14:paraId="5BCA40EF" w14:textId="77777777" w:rsidR="00BD4AB9" w:rsidRDefault="00EB49FD">
      <w:pPr>
        <w:spacing w:after="0" w:line="360" w:lineRule="auto"/>
        <w:ind w:left="720"/>
        <w:jc w:val="left"/>
      </w:pPr>
      <w:r>
        <w:t xml:space="preserve">5. Jenis makanan </w:t>
      </w:r>
      <w:proofErr w:type="gramStart"/>
      <w:r>
        <w:t>apa</w:t>
      </w:r>
      <w:proofErr w:type="gramEnd"/>
      <w:r>
        <w:t xml:space="preserve"> yang harus dibatasi oleh penderita diabetes? </w:t>
      </w:r>
    </w:p>
    <w:p w14:paraId="7929EA23" w14:textId="77777777" w:rsidR="00BD4AB9" w:rsidRDefault="00EB49FD">
      <w:pPr>
        <w:numPr>
          <w:ilvl w:val="0"/>
          <w:numId w:val="16"/>
        </w:numPr>
        <w:spacing w:after="0" w:line="360" w:lineRule="auto"/>
        <w:ind w:left="1440"/>
        <w:jc w:val="left"/>
      </w:pPr>
      <w:r>
        <w:t xml:space="preserve">Makanan yang enak, banyak sayuran dan terlalu banyak </w:t>
      </w:r>
    </w:p>
    <w:p w14:paraId="58082E55" w14:textId="77777777" w:rsidR="00BD4AB9" w:rsidRDefault="00EB49FD">
      <w:pPr>
        <w:numPr>
          <w:ilvl w:val="0"/>
          <w:numId w:val="16"/>
        </w:numPr>
        <w:spacing w:after="0" w:line="360" w:lineRule="auto"/>
        <w:ind w:left="1440"/>
        <w:jc w:val="left"/>
      </w:pPr>
      <w:r>
        <w:t xml:space="preserve">Makanan berkuah, digoreng dan makanan manis </w:t>
      </w:r>
    </w:p>
    <w:p w14:paraId="4CE66931" w14:textId="77777777" w:rsidR="00BD4AB9" w:rsidRDefault="00EB49FD">
      <w:pPr>
        <w:numPr>
          <w:ilvl w:val="0"/>
          <w:numId w:val="16"/>
        </w:numPr>
        <w:spacing w:after="0" w:line="360" w:lineRule="auto"/>
        <w:ind w:left="1440"/>
        <w:jc w:val="left"/>
        <w:rPr>
          <w:b/>
        </w:rPr>
      </w:pPr>
      <w:r>
        <w:rPr>
          <w:b/>
        </w:rPr>
        <w:t xml:space="preserve">Makanan terlalu manis, terlalu asin dan berminyak </w:t>
      </w:r>
    </w:p>
    <w:p w14:paraId="3E5E4F5F" w14:textId="77777777" w:rsidR="00BD4AB9" w:rsidRDefault="00EB49FD">
      <w:pPr>
        <w:numPr>
          <w:ilvl w:val="0"/>
          <w:numId w:val="16"/>
        </w:numPr>
        <w:spacing w:after="0" w:line="360" w:lineRule="auto"/>
        <w:ind w:left="1440"/>
        <w:jc w:val="left"/>
      </w:pPr>
      <w:r>
        <w:t xml:space="preserve">Makanan yang dibakar, makanan manis dan makanan yang terlalu pahit </w:t>
      </w:r>
    </w:p>
    <w:p w14:paraId="284E7A9C" w14:textId="77777777" w:rsidR="005950C3" w:rsidRDefault="005950C3">
      <w:r>
        <w:br w:type="page"/>
      </w:r>
    </w:p>
    <w:p w14:paraId="4317CFCB" w14:textId="0DDE6828" w:rsidR="00BD4AB9" w:rsidRDefault="00EB49FD">
      <w:pPr>
        <w:spacing w:after="0" w:line="360" w:lineRule="auto"/>
        <w:ind w:left="720"/>
        <w:jc w:val="left"/>
      </w:pPr>
      <w:r>
        <w:lastRenderedPageBreak/>
        <w:t xml:space="preserve">6. Bagaimana pengaturan jumlah makanan bagi penderita diabetes? </w:t>
      </w:r>
    </w:p>
    <w:p w14:paraId="038B8840" w14:textId="77777777" w:rsidR="00BD4AB9" w:rsidRDefault="00EB49FD">
      <w:pPr>
        <w:numPr>
          <w:ilvl w:val="0"/>
          <w:numId w:val="211"/>
        </w:numPr>
        <w:spacing w:after="0" w:line="360" w:lineRule="auto"/>
        <w:ind w:left="1440"/>
        <w:jc w:val="left"/>
      </w:pPr>
      <w:r>
        <w:t xml:space="preserve">Jumlahnya sedikit agar tidak gemuk </w:t>
      </w:r>
    </w:p>
    <w:p w14:paraId="1AF6A923" w14:textId="77777777" w:rsidR="00BD4AB9" w:rsidRDefault="00EB49FD">
      <w:pPr>
        <w:numPr>
          <w:ilvl w:val="0"/>
          <w:numId w:val="211"/>
        </w:numPr>
        <w:spacing w:after="0" w:line="360" w:lineRule="auto"/>
        <w:ind w:left="1440"/>
        <w:jc w:val="left"/>
        <w:rPr>
          <w:b/>
        </w:rPr>
      </w:pPr>
      <w:r>
        <w:rPr>
          <w:b/>
        </w:rPr>
        <w:t xml:space="preserve">Jumlahnya cukup disesuaikan dengan kebutuhan tubuh </w:t>
      </w:r>
    </w:p>
    <w:p w14:paraId="03C36BCD" w14:textId="77777777" w:rsidR="00BD4AB9" w:rsidRDefault="00EB49FD">
      <w:pPr>
        <w:numPr>
          <w:ilvl w:val="0"/>
          <w:numId w:val="211"/>
        </w:numPr>
        <w:spacing w:after="0" w:line="360" w:lineRule="auto"/>
        <w:ind w:left="1440"/>
        <w:jc w:val="left"/>
      </w:pPr>
      <w:r>
        <w:t xml:space="preserve">Jumlahnya cukup hingga merasa kenyang </w:t>
      </w:r>
    </w:p>
    <w:p w14:paraId="7B0B40E8" w14:textId="77777777" w:rsidR="00BD4AB9" w:rsidRDefault="00EB49FD">
      <w:pPr>
        <w:numPr>
          <w:ilvl w:val="0"/>
          <w:numId w:val="211"/>
        </w:numPr>
        <w:spacing w:after="0" w:line="360" w:lineRule="auto"/>
        <w:ind w:left="1440"/>
        <w:jc w:val="left"/>
      </w:pPr>
      <w:r>
        <w:t xml:space="preserve">Jumlahnya banyak agar tidak merasa lapar </w:t>
      </w:r>
    </w:p>
    <w:p w14:paraId="79C5EF47" w14:textId="77777777" w:rsidR="00BD4AB9" w:rsidRDefault="00EB49FD">
      <w:pPr>
        <w:spacing w:after="0" w:line="360" w:lineRule="auto"/>
        <w:ind w:left="720"/>
        <w:jc w:val="left"/>
      </w:pPr>
      <w:r>
        <w:t xml:space="preserve">7. Berapakah seharusnya angka atas pada pengukuran tekanan darah? </w:t>
      </w:r>
    </w:p>
    <w:p w14:paraId="39795F52" w14:textId="77777777" w:rsidR="00BD4AB9" w:rsidRDefault="00EB49FD">
      <w:pPr>
        <w:numPr>
          <w:ilvl w:val="0"/>
          <w:numId w:val="172"/>
        </w:numPr>
        <w:spacing w:after="0" w:line="360" w:lineRule="auto"/>
        <w:ind w:left="1440"/>
        <w:jc w:val="left"/>
        <w:rPr>
          <w:b/>
        </w:rPr>
      </w:pPr>
      <w:r>
        <w:rPr>
          <w:b/>
        </w:rPr>
        <w:t xml:space="preserve">&lt; 120 </w:t>
      </w:r>
    </w:p>
    <w:p w14:paraId="004A8F41" w14:textId="77777777" w:rsidR="00BD4AB9" w:rsidRDefault="00EB49FD">
      <w:pPr>
        <w:numPr>
          <w:ilvl w:val="0"/>
          <w:numId w:val="172"/>
        </w:numPr>
        <w:spacing w:after="0" w:line="360" w:lineRule="auto"/>
        <w:ind w:left="1440"/>
        <w:jc w:val="left"/>
      </w:pPr>
      <w:r>
        <w:t xml:space="preserve">b. 120 </w:t>
      </w:r>
    </w:p>
    <w:p w14:paraId="47666882" w14:textId="77777777" w:rsidR="00BD4AB9" w:rsidRDefault="00EB49FD">
      <w:pPr>
        <w:numPr>
          <w:ilvl w:val="0"/>
          <w:numId w:val="172"/>
        </w:numPr>
        <w:spacing w:after="0" w:line="360" w:lineRule="auto"/>
        <w:ind w:left="1440"/>
        <w:jc w:val="left"/>
      </w:pPr>
      <w:r>
        <w:t xml:space="preserve">c. &gt; 120 </w:t>
      </w:r>
    </w:p>
    <w:p w14:paraId="3EC43066" w14:textId="77777777" w:rsidR="00BD4AB9" w:rsidRDefault="00EB49FD">
      <w:pPr>
        <w:numPr>
          <w:ilvl w:val="0"/>
          <w:numId w:val="172"/>
        </w:numPr>
        <w:spacing w:after="0" w:line="360" w:lineRule="auto"/>
        <w:ind w:left="1440"/>
        <w:jc w:val="left"/>
      </w:pPr>
      <w:r>
        <w:t>d. Tidak tahu</w:t>
      </w:r>
    </w:p>
    <w:p w14:paraId="078193DF" w14:textId="77777777" w:rsidR="00BD4AB9" w:rsidRDefault="00EB49FD">
      <w:pPr>
        <w:spacing w:after="0" w:line="360" w:lineRule="auto"/>
        <w:ind w:left="720"/>
        <w:jc w:val="left"/>
      </w:pPr>
      <w:r>
        <w:t xml:space="preserve">8. Berapa seharusnya angka bawah pada pengukuran tekanan darah? </w:t>
      </w:r>
    </w:p>
    <w:p w14:paraId="11128B2F" w14:textId="77777777" w:rsidR="00BD4AB9" w:rsidRDefault="00EB49FD">
      <w:pPr>
        <w:numPr>
          <w:ilvl w:val="0"/>
          <w:numId w:val="337"/>
        </w:numPr>
        <w:spacing w:after="0" w:line="360" w:lineRule="auto"/>
        <w:ind w:left="1440"/>
        <w:jc w:val="left"/>
        <w:rPr>
          <w:b/>
        </w:rPr>
      </w:pPr>
      <w:r>
        <w:rPr>
          <w:b/>
        </w:rPr>
        <w:t xml:space="preserve">&lt; 80 </w:t>
      </w:r>
    </w:p>
    <w:p w14:paraId="0F725442" w14:textId="77777777" w:rsidR="00BD4AB9" w:rsidRDefault="00EB49FD">
      <w:pPr>
        <w:numPr>
          <w:ilvl w:val="0"/>
          <w:numId w:val="337"/>
        </w:numPr>
        <w:spacing w:after="0" w:line="360" w:lineRule="auto"/>
        <w:ind w:left="1440"/>
        <w:jc w:val="left"/>
      </w:pPr>
      <w:r>
        <w:t xml:space="preserve">80 </w:t>
      </w:r>
    </w:p>
    <w:p w14:paraId="301714B6" w14:textId="77777777" w:rsidR="00BD4AB9" w:rsidRDefault="00EB49FD">
      <w:pPr>
        <w:numPr>
          <w:ilvl w:val="0"/>
          <w:numId w:val="337"/>
        </w:numPr>
        <w:spacing w:after="0" w:line="360" w:lineRule="auto"/>
        <w:ind w:left="1440"/>
        <w:jc w:val="left"/>
      </w:pPr>
      <w:r>
        <w:t xml:space="preserve">&gt; 80 </w:t>
      </w:r>
    </w:p>
    <w:p w14:paraId="00824E75" w14:textId="77777777" w:rsidR="00BD4AB9" w:rsidRDefault="00EB49FD">
      <w:pPr>
        <w:numPr>
          <w:ilvl w:val="0"/>
          <w:numId w:val="337"/>
        </w:numPr>
        <w:spacing w:after="0" w:line="360" w:lineRule="auto"/>
        <w:ind w:left="1440"/>
        <w:jc w:val="left"/>
      </w:pPr>
      <w:r>
        <w:t xml:space="preserve">Tidak tahu </w:t>
      </w:r>
    </w:p>
    <w:p w14:paraId="220884CB" w14:textId="77777777" w:rsidR="00BD4AB9" w:rsidRDefault="00EB49FD">
      <w:pPr>
        <w:spacing w:after="0" w:line="360" w:lineRule="auto"/>
        <w:ind w:left="720"/>
        <w:jc w:val="left"/>
      </w:pPr>
      <w:r>
        <w:t xml:space="preserve">9. Manakah dari pilihan dibawah ini yang dapat meningkatkan resiko terjadinya hipertensi kehamilan? </w:t>
      </w:r>
    </w:p>
    <w:p w14:paraId="3BDB329E" w14:textId="77777777" w:rsidR="00BD4AB9" w:rsidRDefault="00EB49FD">
      <w:pPr>
        <w:numPr>
          <w:ilvl w:val="0"/>
          <w:numId w:val="286"/>
        </w:numPr>
        <w:spacing w:after="0" w:line="360" w:lineRule="auto"/>
        <w:ind w:left="1440"/>
        <w:jc w:val="left"/>
      </w:pPr>
      <w:r>
        <w:t>Minum air yang cukup</w:t>
      </w:r>
    </w:p>
    <w:p w14:paraId="6331B8B1" w14:textId="77777777" w:rsidR="00BD4AB9" w:rsidRDefault="00EB49FD">
      <w:pPr>
        <w:numPr>
          <w:ilvl w:val="0"/>
          <w:numId w:val="286"/>
        </w:numPr>
        <w:spacing w:after="0" w:line="360" w:lineRule="auto"/>
        <w:ind w:left="1440"/>
        <w:jc w:val="left"/>
      </w:pPr>
      <w:r>
        <w:t xml:space="preserve">Penurunan berat badan </w:t>
      </w:r>
    </w:p>
    <w:p w14:paraId="05874601" w14:textId="77777777" w:rsidR="00BD4AB9" w:rsidRDefault="00EB49FD">
      <w:pPr>
        <w:numPr>
          <w:ilvl w:val="0"/>
          <w:numId w:val="286"/>
        </w:numPr>
        <w:spacing w:after="0" w:line="360" w:lineRule="auto"/>
        <w:ind w:left="1440"/>
        <w:jc w:val="left"/>
        <w:rPr>
          <w:b/>
        </w:rPr>
      </w:pPr>
      <w:r>
        <w:rPr>
          <w:b/>
        </w:rPr>
        <w:t xml:space="preserve">Penggunaan garam yang tinggi </w:t>
      </w:r>
    </w:p>
    <w:p w14:paraId="5889AB14" w14:textId="656E15B8" w:rsidR="003A781A" w:rsidRDefault="00EB49FD" w:rsidP="003A781A">
      <w:pPr>
        <w:numPr>
          <w:ilvl w:val="0"/>
          <w:numId w:val="286"/>
        </w:numPr>
        <w:spacing w:after="0" w:line="360" w:lineRule="auto"/>
        <w:ind w:left="1440"/>
        <w:jc w:val="left"/>
      </w:pPr>
      <w:r>
        <w:t xml:space="preserve">Melakukan olahraga terlalu berat </w:t>
      </w:r>
    </w:p>
    <w:p w14:paraId="4930BAE9" w14:textId="4922D672" w:rsidR="00BD4AB9" w:rsidRDefault="00EB49FD">
      <w:pPr>
        <w:spacing w:after="0" w:line="360" w:lineRule="auto"/>
        <w:ind w:left="720"/>
        <w:jc w:val="left"/>
      </w:pPr>
      <w:r>
        <w:t xml:space="preserve">10. Berapakah batasan penggunaan garam dalam sehari menurut kementerian kesehatan? </w:t>
      </w:r>
    </w:p>
    <w:p w14:paraId="6D7F69D0" w14:textId="77777777" w:rsidR="00BD4AB9" w:rsidRDefault="00EB49FD">
      <w:pPr>
        <w:numPr>
          <w:ilvl w:val="0"/>
          <w:numId w:val="15"/>
        </w:numPr>
        <w:spacing w:after="0" w:line="360" w:lineRule="auto"/>
        <w:ind w:left="1440"/>
        <w:jc w:val="left"/>
      </w:pPr>
      <w:r>
        <w:t xml:space="preserve">½ sdt </w:t>
      </w:r>
    </w:p>
    <w:p w14:paraId="4C0B435A" w14:textId="77777777" w:rsidR="00BD4AB9" w:rsidRDefault="00EB49FD">
      <w:pPr>
        <w:numPr>
          <w:ilvl w:val="0"/>
          <w:numId w:val="15"/>
        </w:numPr>
        <w:spacing w:after="0" w:line="360" w:lineRule="auto"/>
        <w:ind w:left="1440"/>
        <w:jc w:val="left"/>
        <w:rPr>
          <w:b/>
        </w:rPr>
      </w:pPr>
      <w:r>
        <w:rPr>
          <w:b/>
        </w:rPr>
        <w:t xml:space="preserve">1 sdt </w:t>
      </w:r>
    </w:p>
    <w:p w14:paraId="6723B806" w14:textId="77777777" w:rsidR="00BD4AB9" w:rsidRDefault="00EB49FD">
      <w:pPr>
        <w:numPr>
          <w:ilvl w:val="0"/>
          <w:numId w:val="15"/>
        </w:numPr>
        <w:spacing w:after="0" w:line="360" w:lineRule="auto"/>
        <w:ind w:left="1440"/>
        <w:jc w:val="left"/>
      </w:pPr>
      <w:r>
        <w:t xml:space="preserve">2 sdt </w:t>
      </w:r>
    </w:p>
    <w:p w14:paraId="6057A056" w14:textId="77777777" w:rsidR="00BD4AB9" w:rsidRDefault="00EB49FD">
      <w:pPr>
        <w:numPr>
          <w:ilvl w:val="0"/>
          <w:numId w:val="15"/>
        </w:numPr>
        <w:spacing w:after="0" w:line="360" w:lineRule="auto"/>
        <w:ind w:left="1440"/>
        <w:jc w:val="left"/>
      </w:pPr>
      <w:r>
        <w:t>3 sdt</w:t>
      </w:r>
    </w:p>
    <w:p w14:paraId="6F372191" w14:textId="77777777" w:rsidR="005950C3" w:rsidRDefault="005950C3">
      <w:r>
        <w:br w:type="page"/>
      </w:r>
    </w:p>
    <w:p w14:paraId="1CAEDB23" w14:textId="65C26F5D" w:rsidR="00BD4AB9" w:rsidRDefault="00EB49FD">
      <w:pPr>
        <w:spacing w:after="0" w:line="360" w:lineRule="auto"/>
        <w:ind w:left="720"/>
        <w:jc w:val="left"/>
      </w:pPr>
      <w:r>
        <w:lastRenderedPageBreak/>
        <w:t>11. Berapakah batasan penggunaan lemak/ minyak dalam sehari menurut kementerian kesehatan?</w:t>
      </w:r>
    </w:p>
    <w:p w14:paraId="7B1983A9" w14:textId="77777777" w:rsidR="00BD4AB9" w:rsidRDefault="00EB49FD">
      <w:pPr>
        <w:numPr>
          <w:ilvl w:val="0"/>
          <w:numId w:val="343"/>
        </w:numPr>
        <w:spacing w:after="0" w:line="360" w:lineRule="auto"/>
        <w:ind w:left="1440"/>
        <w:jc w:val="left"/>
      </w:pPr>
      <w:r>
        <w:t>4 sdm</w:t>
      </w:r>
    </w:p>
    <w:p w14:paraId="1CDCE235" w14:textId="77777777" w:rsidR="00BD4AB9" w:rsidRDefault="00EB49FD">
      <w:pPr>
        <w:numPr>
          <w:ilvl w:val="0"/>
          <w:numId w:val="343"/>
        </w:numPr>
        <w:spacing w:after="0" w:line="360" w:lineRule="auto"/>
        <w:ind w:left="1440"/>
        <w:jc w:val="left"/>
        <w:rPr>
          <w:b/>
        </w:rPr>
      </w:pPr>
      <w:r>
        <w:rPr>
          <w:b/>
        </w:rPr>
        <w:t>5 sdm</w:t>
      </w:r>
    </w:p>
    <w:p w14:paraId="60DECFD0" w14:textId="77777777" w:rsidR="00BD4AB9" w:rsidRDefault="00EB49FD">
      <w:pPr>
        <w:numPr>
          <w:ilvl w:val="0"/>
          <w:numId w:val="343"/>
        </w:numPr>
        <w:spacing w:after="0" w:line="360" w:lineRule="auto"/>
        <w:ind w:left="1440"/>
        <w:jc w:val="left"/>
      </w:pPr>
      <w:r>
        <w:t>6 sdm</w:t>
      </w:r>
    </w:p>
    <w:p w14:paraId="5ED7401E" w14:textId="77777777" w:rsidR="00BD4AB9" w:rsidRDefault="00EB49FD">
      <w:pPr>
        <w:numPr>
          <w:ilvl w:val="0"/>
          <w:numId w:val="343"/>
        </w:numPr>
        <w:spacing w:after="0" w:line="360" w:lineRule="auto"/>
        <w:ind w:left="1440"/>
        <w:jc w:val="left"/>
      </w:pPr>
      <w:r>
        <w:t>7 sdm</w:t>
      </w:r>
    </w:p>
    <w:p w14:paraId="02C3ABC6" w14:textId="77777777" w:rsidR="00BD4AB9" w:rsidRDefault="00EB49FD">
      <w:pPr>
        <w:spacing w:after="0" w:line="360" w:lineRule="auto"/>
        <w:ind w:left="720"/>
        <w:jc w:val="left"/>
      </w:pPr>
      <w:r>
        <w:t xml:space="preserve">12. Untuk mencegah dan menangani hipertensi kehamilan, </w:t>
      </w:r>
      <w:proofErr w:type="gramStart"/>
      <w:r>
        <w:t>moms</w:t>
      </w:r>
      <w:proofErr w:type="gramEnd"/>
      <w:r>
        <w:t xml:space="preserve"> dianjurkan untuk membatasi pangan yang mengandung kafein yaitu? </w:t>
      </w:r>
    </w:p>
    <w:p w14:paraId="27A17B7C" w14:textId="77777777" w:rsidR="00BD4AB9" w:rsidRDefault="00EB49FD">
      <w:pPr>
        <w:numPr>
          <w:ilvl w:val="0"/>
          <w:numId w:val="292"/>
        </w:numPr>
        <w:spacing w:after="0" w:line="360" w:lineRule="auto"/>
        <w:ind w:left="1440"/>
        <w:jc w:val="left"/>
        <w:rPr>
          <w:b/>
        </w:rPr>
      </w:pPr>
      <w:r>
        <w:rPr>
          <w:b/>
        </w:rPr>
        <w:t xml:space="preserve">Teh, kopi, soda </w:t>
      </w:r>
    </w:p>
    <w:p w14:paraId="790B127F" w14:textId="77777777" w:rsidR="00BD4AB9" w:rsidRDefault="00EB49FD">
      <w:pPr>
        <w:numPr>
          <w:ilvl w:val="0"/>
          <w:numId w:val="292"/>
        </w:numPr>
        <w:spacing w:after="0" w:line="360" w:lineRule="auto"/>
        <w:ind w:left="1440"/>
        <w:jc w:val="left"/>
      </w:pPr>
      <w:r>
        <w:t>Kopi, teh, coklat</w:t>
      </w:r>
    </w:p>
    <w:p w14:paraId="38D189CC" w14:textId="77777777" w:rsidR="00BD4AB9" w:rsidRDefault="00EB49FD">
      <w:pPr>
        <w:numPr>
          <w:ilvl w:val="0"/>
          <w:numId w:val="292"/>
        </w:numPr>
        <w:spacing w:after="0" w:line="360" w:lineRule="auto"/>
        <w:ind w:left="1440"/>
        <w:jc w:val="left"/>
      </w:pPr>
      <w:r>
        <w:t xml:space="preserve">Anggur, jus, susu </w:t>
      </w:r>
    </w:p>
    <w:p w14:paraId="59A03418" w14:textId="77777777" w:rsidR="00BD4AB9" w:rsidRDefault="00EB49FD">
      <w:pPr>
        <w:numPr>
          <w:ilvl w:val="0"/>
          <w:numId w:val="292"/>
        </w:numPr>
        <w:spacing w:after="0" w:line="360" w:lineRule="auto"/>
        <w:ind w:left="1440"/>
        <w:jc w:val="left"/>
      </w:pPr>
      <w:r>
        <w:t xml:space="preserve">Yoghurt, jus, papaya </w:t>
      </w:r>
    </w:p>
    <w:p w14:paraId="71FB6684" w14:textId="77777777" w:rsidR="00BD4AB9" w:rsidRDefault="00EB49FD">
      <w:pPr>
        <w:spacing w:after="0" w:line="360" w:lineRule="auto"/>
        <w:ind w:left="720"/>
        <w:jc w:val="left"/>
      </w:pPr>
      <w:r>
        <w:t xml:space="preserve">13. Berapa anjuran penggunaan gula dalam sehari untuk mencegah penyakit tidak menular? </w:t>
      </w:r>
    </w:p>
    <w:p w14:paraId="5498C213" w14:textId="77777777" w:rsidR="00BD4AB9" w:rsidRDefault="00EB49FD">
      <w:pPr>
        <w:numPr>
          <w:ilvl w:val="0"/>
          <w:numId w:val="152"/>
        </w:numPr>
        <w:spacing w:after="0" w:line="360" w:lineRule="auto"/>
        <w:ind w:left="1440"/>
        <w:jc w:val="left"/>
      </w:pPr>
      <w:r>
        <w:t xml:space="preserve">1 sdm </w:t>
      </w:r>
    </w:p>
    <w:p w14:paraId="035A30F1" w14:textId="77777777" w:rsidR="00BD4AB9" w:rsidRDefault="00EB49FD">
      <w:pPr>
        <w:numPr>
          <w:ilvl w:val="0"/>
          <w:numId w:val="152"/>
        </w:numPr>
        <w:spacing w:after="0" w:line="360" w:lineRule="auto"/>
        <w:ind w:left="1440"/>
        <w:jc w:val="left"/>
      </w:pPr>
      <w:r>
        <w:t xml:space="preserve">3 sdm </w:t>
      </w:r>
    </w:p>
    <w:p w14:paraId="36143F74" w14:textId="77777777" w:rsidR="00BD4AB9" w:rsidRDefault="00EB49FD">
      <w:pPr>
        <w:numPr>
          <w:ilvl w:val="0"/>
          <w:numId w:val="152"/>
        </w:numPr>
        <w:spacing w:after="0" w:line="360" w:lineRule="auto"/>
        <w:ind w:left="1440"/>
        <w:jc w:val="left"/>
        <w:rPr>
          <w:b/>
        </w:rPr>
      </w:pPr>
      <w:r>
        <w:rPr>
          <w:b/>
        </w:rPr>
        <w:t xml:space="preserve">4 sdm </w:t>
      </w:r>
    </w:p>
    <w:p w14:paraId="41D31DEE" w14:textId="77777777" w:rsidR="00BD4AB9" w:rsidRDefault="00EB49FD">
      <w:pPr>
        <w:numPr>
          <w:ilvl w:val="0"/>
          <w:numId w:val="152"/>
        </w:numPr>
        <w:spacing w:after="0" w:line="360" w:lineRule="auto"/>
        <w:ind w:left="1440"/>
        <w:jc w:val="left"/>
      </w:pPr>
      <w:r>
        <w:t xml:space="preserve">5 sdm </w:t>
      </w:r>
    </w:p>
    <w:p w14:paraId="5B3016AA" w14:textId="77777777" w:rsidR="00F01906" w:rsidRDefault="00F01906" w:rsidP="00F01906">
      <w:pPr>
        <w:spacing w:after="0" w:line="360" w:lineRule="auto"/>
        <w:ind w:left="1440"/>
        <w:jc w:val="left"/>
      </w:pPr>
    </w:p>
    <w:p w14:paraId="5EE2647A" w14:textId="77777777" w:rsidR="00BD4AB9" w:rsidRDefault="00EB49FD">
      <w:pPr>
        <w:spacing w:after="0" w:line="360" w:lineRule="auto"/>
        <w:ind w:left="720"/>
        <w:jc w:val="left"/>
      </w:pPr>
      <w:r>
        <w:t xml:space="preserve">14. Berikut ini yang merupakan salah satu penyebab terjadinya diabetes adalah? </w:t>
      </w:r>
    </w:p>
    <w:p w14:paraId="2E358BAA" w14:textId="77777777" w:rsidR="00BD4AB9" w:rsidRDefault="00EB49FD">
      <w:pPr>
        <w:numPr>
          <w:ilvl w:val="0"/>
          <w:numId w:val="324"/>
        </w:numPr>
        <w:spacing w:after="0" w:line="360" w:lineRule="auto"/>
        <w:ind w:left="1440"/>
        <w:jc w:val="left"/>
      </w:pPr>
      <w:r>
        <w:t xml:space="preserve">Konsumsi makanan sesuai kebutuhan </w:t>
      </w:r>
    </w:p>
    <w:p w14:paraId="573BCF73" w14:textId="77777777" w:rsidR="00BD4AB9" w:rsidRDefault="00EB49FD">
      <w:pPr>
        <w:numPr>
          <w:ilvl w:val="0"/>
          <w:numId w:val="324"/>
        </w:numPr>
        <w:spacing w:after="0" w:line="360" w:lineRule="auto"/>
        <w:ind w:left="1440"/>
        <w:jc w:val="left"/>
      </w:pPr>
      <w:r>
        <w:t xml:space="preserve">Rutin melakukan aktivitas fisik </w:t>
      </w:r>
    </w:p>
    <w:p w14:paraId="2C924EB0" w14:textId="77777777" w:rsidR="00BD4AB9" w:rsidRDefault="00EB49FD">
      <w:pPr>
        <w:numPr>
          <w:ilvl w:val="0"/>
          <w:numId w:val="324"/>
        </w:numPr>
        <w:spacing w:after="0" w:line="360" w:lineRule="auto"/>
        <w:ind w:left="1440"/>
        <w:jc w:val="left"/>
      </w:pPr>
      <w:r>
        <w:t xml:space="preserve">Berat badan ideal </w:t>
      </w:r>
    </w:p>
    <w:p w14:paraId="03E17C99" w14:textId="77777777" w:rsidR="00BD4AB9" w:rsidRDefault="00EB49FD">
      <w:pPr>
        <w:numPr>
          <w:ilvl w:val="0"/>
          <w:numId w:val="324"/>
        </w:numPr>
        <w:spacing w:after="0" w:line="360" w:lineRule="auto"/>
        <w:ind w:left="1440"/>
        <w:jc w:val="left"/>
        <w:rPr>
          <w:b/>
        </w:rPr>
      </w:pPr>
      <w:r>
        <w:rPr>
          <w:b/>
        </w:rPr>
        <w:t xml:space="preserve">Mengonsumsi makanan yang manis-manis </w:t>
      </w:r>
    </w:p>
    <w:p w14:paraId="7C75B812" w14:textId="77777777" w:rsidR="00BD4AB9" w:rsidRDefault="00EB49FD">
      <w:pPr>
        <w:spacing w:after="0" w:line="360" w:lineRule="auto"/>
        <w:ind w:left="720"/>
        <w:jc w:val="left"/>
      </w:pPr>
      <w:r>
        <w:t xml:space="preserve">15. Resiko penyakit </w:t>
      </w:r>
      <w:proofErr w:type="gramStart"/>
      <w:r>
        <w:t>apa</w:t>
      </w:r>
      <w:proofErr w:type="gramEnd"/>
      <w:r>
        <w:t xml:space="preserve"> yang terjadi jika kita malas melakukan aktivitas fisik, suka konsumsi makanan kemasan, minum minuman alkohol, makan makanan berlemak?</w:t>
      </w:r>
    </w:p>
    <w:p w14:paraId="4B23771C" w14:textId="77777777" w:rsidR="00BD4AB9" w:rsidRDefault="00EB49FD">
      <w:pPr>
        <w:numPr>
          <w:ilvl w:val="0"/>
          <w:numId w:val="267"/>
        </w:numPr>
        <w:spacing w:after="0" w:line="360" w:lineRule="auto"/>
        <w:ind w:left="1440"/>
        <w:jc w:val="left"/>
      </w:pPr>
      <w:r>
        <w:t xml:space="preserve">Hipertensi </w:t>
      </w:r>
    </w:p>
    <w:p w14:paraId="2A9D4EA8" w14:textId="77777777" w:rsidR="00BD4AB9" w:rsidRDefault="00EB49FD">
      <w:pPr>
        <w:numPr>
          <w:ilvl w:val="0"/>
          <w:numId w:val="267"/>
        </w:numPr>
        <w:spacing w:after="0" w:line="360" w:lineRule="auto"/>
        <w:ind w:left="1440"/>
        <w:jc w:val="left"/>
      </w:pPr>
      <w:r>
        <w:t xml:space="preserve">Tifus </w:t>
      </w:r>
    </w:p>
    <w:p w14:paraId="6FDF4291" w14:textId="77777777" w:rsidR="00BD4AB9" w:rsidRDefault="00EB49FD">
      <w:pPr>
        <w:numPr>
          <w:ilvl w:val="0"/>
          <w:numId w:val="267"/>
        </w:numPr>
        <w:spacing w:after="0" w:line="360" w:lineRule="auto"/>
        <w:ind w:left="1440"/>
        <w:jc w:val="left"/>
      </w:pPr>
      <w:r>
        <w:t xml:space="preserve">Diare </w:t>
      </w:r>
    </w:p>
    <w:p w14:paraId="64B36ABB" w14:textId="5872DA05" w:rsidR="00615335" w:rsidRPr="003A781A" w:rsidRDefault="00EB49FD" w:rsidP="003A781A">
      <w:pPr>
        <w:numPr>
          <w:ilvl w:val="0"/>
          <w:numId w:val="267"/>
        </w:numPr>
        <w:spacing w:after="0" w:line="360" w:lineRule="auto"/>
        <w:ind w:left="1440"/>
        <w:jc w:val="left"/>
        <w:rPr>
          <w:b/>
        </w:rPr>
      </w:pPr>
      <w:r>
        <w:rPr>
          <w:b/>
        </w:rPr>
        <w:t>Hipertensi dan Diabetes</w:t>
      </w:r>
    </w:p>
    <w:p w14:paraId="41C37348" w14:textId="77777777" w:rsidR="005950C3" w:rsidRDefault="005950C3">
      <w:pPr>
        <w:rPr>
          <w:b/>
        </w:rPr>
      </w:pPr>
      <w:r>
        <w:rPr>
          <w:b/>
        </w:rPr>
        <w:br w:type="page"/>
      </w:r>
    </w:p>
    <w:p w14:paraId="1F2BF922" w14:textId="310FAF43" w:rsidR="00BD4AB9" w:rsidRDefault="00EB49FD">
      <w:pPr>
        <w:numPr>
          <w:ilvl w:val="0"/>
          <w:numId w:val="277"/>
        </w:numPr>
        <w:ind w:left="360"/>
        <w:jc w:val="left"/>
        <w:rPr>
          <w:b/>
        </w:rPr>
      </w:pPr>
      <w:r>
        <w:rPr>
          <w:b/>
        </w:rPr>
        <w:lastRenderedPageBreak/>
        <w:t>Sayur Buah</w:t>
      </w:r>
    </w:p>
    <w:p w14:paraId="6A45E265" w14:textId="222820D9" w:rsidR="00386BB2" w:rsidRPr="00386BB2" w:rsidRDefault="00386BB2" w:rsidP="00386BB2">
      <w:pPr>
        <w:pStyle w:val="Caption"/>
        <w:keepNext/>
        <w:jc w:val="center"/>
        <w:rPr>
          <w:b/>
          <w:bCs/>
          <w:i w:val="0"/>
          <w:iCs w:val="0"/>
          <w:color w:val="auto"/>
          <w:sz w:val="24"/>
          <w:szCs w:val="24"/>
        </w:rPr>
      </w:pPr>
      <w:bookmarkStart w:id="85" w:name="_Toc124783496"/>
      <w:bookmarkStart w:id="86" w:name="_Toc124999121"/>
      <w:proofErr w:type="gramStart"/>
      <w:r w:rsidRPr="00386BB2">
        <w:rPr>
          <w:b/>
          <w:bCs/>
          <w:i w:val="0"/>
          <w:iCs w:val="0"/>
          <w:color w:val="auto"/>
          <w:sz w:val="24"/>
          <w:szCs w:val="24"/>
        </w:rPr>
        <w:t xml:space="preserve">Tabel </w:t>
      </w:r>
      <w:r w:rsidRPr="00386BB2">
        <w:rPr>
          <w:b/>
          <w:bCs/>
          <w:i w:val="0"/>
          <w:iCs w:val="0"/>
          <w:color w:val="auto"/>
          <w:sz w:val="24"/>
          <w:szCs w:val="24"/>
        </w:rPr>
        <w:fldChar w:fldCharType="begin"/>
      </w:r>
      <w:r w:rsidRPr="00386BB2">
        <w:rPr>
          <w:b/>
          <w:bCs/>
          <w:i w:val="0"/>
          <w:iCs w:val="0"/>
          <w:color w:val="auto"/>
          <w:sz w:val="24"/>
          <w:szCs w:val="24"/>
        </w:rPr>
        <w:instrText xml:space="preserve"> SEQ Tabel \* ARABIC </w:instrText>
      </w:r>
      <w:r w:rsidRPr="00386BB2">
        <w:rPr>
          <w:b/>
          <w:bCs/>
          <w:i w:val="0"/>
          <w:iCs w:val="0"/>
          <w:color w:val="auto"/>
          <w:sz w:val="24"/>
          <w:szCs w:val="24"/>
        </w:rPr>
        <w:fldChar w:fldCharType="separate"/>
      </w:r>
      <w:r w:rsidR="00896CA1">
        <w:rPr>
          <w:b/>
          <w:bCs/>
          <w:i w:val="0"/>
          <w:iCs w:val="0"/>
          <w:noProof/>
          <w:color w:val="auto"/>
          <w:sz w:val="24"/>
          <w:szCs w:val="24"/>
        </w:rPr>
        <w:t>4</w:t>
      </w:r>
      <w:r w:rsidRPr="00386BB2">
        <w:rPr>
          <w:b/>
          <w:bCs/>
          <w:i w:val="0"/>
          <w:iCs w:val="0"/>
          <w:color w:val="auto"/>
          <w:sz w:val="24"/>
          <w:szCs w:val="24"/>
        </w:rPr>
        <w:fldChar w:fldCharType="end"/>
      </w:r>
      <w:r w:rsidRPr="00386BB2">
        <w:rPr>
          <w:b/>
          <w:bCs/>
          <w:i w:val="0"/>
          <w:iCs w:val="0"/>
          <w:color w:val="auto"/>
          <w:sz w:val="24"/>
          <w:szCs w:val="24"/>
        </w:rPr>
        <w:t>.</w:t>
      </w:r>
      <w:proofErr w:type="gramEnd"/>
      <w:r w:rsidRPr="00386BB2">
        <w:rPr>
          <w:b/>
          <w:bCs/>
          <w:i w:val="0"/>
          <w:iCs w:val="0"/>
          <w:color w:val="auto"/>
          <w:sz w:val="24"/>
          <w:szCs w:val="24"/>
        </w:rPr>
        <w:t xml:space="preserve"> Satuan Acara Penyuluhan (SAP) Sayur Buah</w:t>
      </w:r>
      <w:bookmarkEnd w:id="85"/>
      <w:bookmarkEnd w:id="86"/>
    </w:p>
    <w:tbl>
      <w:tblPr>
        <w:tblStyle w:val="aff1"/>
        <w:tblW w:w="926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12"/>
        <w:gridCol w:w="6256"/>
      </w:tblGrid>
      <w:tr w:rsidR="00BD4AB9" w14:paraId="52EF4CAA" w14:textId="77777777" w:rsidTr="003A781A">
        <w:trPr>
          <w:trHeight w:val="295"/>
          <w:tblHeader/>
          <w:jc w:val="center"/>
        </w:trPr>
        <w:tc>
          <w:tcPr>
            <w:tcW w:w="3012" w:type="dxa"/>
            <w:shd w:val="clear" w:color="auto" w:fill="auto"/>
            <w:tcMar>
              <w:top w:w="100" w:type="dxa"/>
              <w:left w:w="100" w:type="dxa"/>
              <w:bottom w:w="100" w:type="dxa"/>
              <w:right w:w="100" w:type="dxa"/>
            </w:tcMar>
          </w:tcPr>
          <w:p w14:paraId="4D20B990" w14:textId="77777777" w:rsidR="00BD4AB9" w:rsidRDefault="00BD4AB9" w:rsidP="005559A5">
            <w:pPr>
              <w:widowControl w:val="0"/>
              <w:spacing w:after="0" w:line="240" w:lineRule="auto"/>
              <w:jc w:val="left"/>
              <w:rPr>
                <w:b/>
              </w:rPr>
            </w:pPr>
          </w:p>
        </w:tc>
        <w:tc>
          <w:tcPr>
            <w:tcW w:w="6256" w:type="dxa"/>
            <w:shd w:val="clear" w:color="auto" w:fill="auto"/>
            <w:tcMar>
              <w:top w:w="100" w:type="dxa"/>
              <w:left w:w="100" w:type="dxa"/>
              <w:bottom w:w="100" w:type="dxa"/>
              <w:right w:w="100" w:type="dxa"/>
            </w:tcMar>
          </w:tcPr>
          <w:p w14:paraId="7B7BAED6" w14:textId="77777777" w:rsidR="00BD4AB9" w:rsidRDefault="00EB49FD" w:rsidP="005559A5">
            <w:pPr>
              <w:widowControl w:val="0"/>
              <w:spacing w:after="0" w:line="240" w:lineRule="auto"/>
              <w:jc w:val="center"/>
              <w:rPr>
                <w:b/>
              </w:rPr>
            </w:pPr>
            <w:r>
              <w:rPr>
                <w:b/>
              </w:rPr>
              <w:t>Deskripsi</w:t>
            </w:r>
          </w:p>
        </w:tc>
      </w:tr>
      <w:tr w:rsidR="00BD4AB9" w14:paraId="35D943E2" w14:textId="77777777" w:rsidTr="003A781A">
        <w:trPr>
          <w:trHeight w:val="295"/>
          <w:jc w:val="center"/>
        </w:trPr>
        <w:tc>
          <w:tcPr>
            <w:tcW w:w="3012" w:type="dxa"/>
            <w:shd w:val="clear" w:color="auto" w:fill="auto"/>
            <w:tcMar>
              <w:top w:w="100" w:type="dxa"/>
              <w:left w:w="100" w:type="dxa"/>
              <w:bottom w:w="100" w:type="dxa"/>
              <w:right w:w="100" w:type="dxa"/>
            </w:tcMar>
          </w:tcPr>
          <w:p w14:paraId="415CF897" w14:textId="77777777" w:rsidR="00BD4AB9" w:rsidRDefault="00EB49FD" w:rsidP="005559A5">
            <w:pPr>
              <w:spacing w:after="0" w:line="240" w:lineRule="auto"/>
              <w:jc w:val="left"/>
              <w:rPr>
                <w:b/>
              </w:rPr>
            </w:pPr>
            <w:r>
              <w:rPr>
                <w:b/>
              </w:rPr>
              <w:t>Pokok Bahasan</w:t>
            </w:r>
          </w:p>
        </w:tc>
        <w:tc>
          <w:tcPr>
            <w:tcW w:w="6256" w:type="dxa"/>
            <w:shd w:val="clear" w:color="auto" w:fill="auto"/>
            <w:tcMar>
              <w:top w:w="100" w:type="dxa"/>
              <w:left w:w="100" w:type="dxa"/>
              <w:bottom w:w="100" w:type="dxa"/>
              <w:right w:w="100" w:type="dxa"/>
            </w:tcMar>
          </w:tcPr>
          <w:p w14:paraId="26B982BD" w14:textId="77777777" w:rsidR="00BD4AB9" w:rsidRDefault="00EB49FD" w:rsidP="005559A5">
            <w:pPr>
              <w:spacing w:after="0" w:line="240" w:lineRule="auto"/>
              <w:jc w:val="left"/>
            </w:pPr>
            <w:r>
              <w:t>Penyuluhan Konsumsi Sayur dan Buah</w:t>
            </w:r>
          </w:p>
        </w:tc>
      </w:tr>
      <w:tr w:rsidR="00BD4AB9" w14:paraId="4F9F849E" w14:textId="77777777" w:rsidTr="003A781A">
        <w:trPr>
          <w:trHeight w:val="821"/>
          <w:jc w:val="center"/>
        </w:trPr>
        <w:tc>
          <w:tcPr>
            <w:tcW w:w="3012" w:type="dxa"/>
            <w:shd w:val="clear" w:color="auto" w:fill="auto"/>
            <w:tcMar>
              <w:top w:w="100" w:type="dxa"/>
              <w:left w:w="100" w:type="dxa"/>
              <w:bottom w:w="100" w:type="dxa"/>
              <w:right w:w="100" w:type="dxa"/>
            </w:tcMar>
          </w:tcPr>
          <w:p w14:paraId="6B0E09EB" w14:textId="77777777" w:rsidR="00BD4AB9" w:rsidRDefault="00EB49FD" w:rsidP="005559A5">
            <w:pPr>
              <w:spacing w:after="0" w:line="240" w:lineRule="auto"/>
              <w:jc w:val="left"/>
              <w:rPr>
                <w:b/>
              </w:rPr>
            </w:pPr>
            <w:r>
              <w:rPr>
                <w:b/>
              </w:rPr>
              <w:t>Sub Pokok Bahasan</w:t>
            </w:r>
            <w:r>
              <w:rPr>
                <w:b/>
              </w:rPr>
              <w:tab/>
            </w:r>
          </w:p>
        </w:tc>
        <w:tc>
          <w:tcPr>
            <w:tcW w:w="6256" w:type="dxa"/>
            <w:shd w:val="clear" w:color="auto" w:fill="auto"/>
            <w:tcMar>
              <w:top w:w="100" w:type="dxa"/>
              <w:left w:w="100" w:type="dxa"/>
              <w:bottom w:w="100" w:type="dxa"/>
              <w:right w:w="100" w:type="dxa"/>
            </w:tcMar>
          </w:tcPr>
          <w:p w14:paraId="149F6DE4" w14:textId="77777777" w:rsidR="00BD4AB9" w:rsidRDefault="00EB49FD" w:rsidP="005559A5">
            <w:pPr>
              <w:spacing w:after="0" w:line="240" w:lineRule="auto"/>
              <w:jc w:val="left"/>
            </w:pPr>
            <w:r>
              <w:t>● Pentingnya konsumsi sayur dan buah</w:t>
            </w:r>
          </w:p>
          <w:p w14:paraId="43477E7F" w14:textId="77777777" w:rsidR="00BD4AB9" w:rsidRDefault="00EB49FD" w:rsidP="005559A5">
            <w:pPr>
              <w:spacing w:after="0" w:line="240" w:lineRule="auto"/>
              <w:jc w:val="left"/>
            </w:pPr>
            <w:r>
              <w:t>● Kebijakan gizi mengenai konsumsi sayur dan buah</w:t>
            </w:r>
          </w:p>
          <w:p w14:paraId="28CCB098" w14:textId="77777777" w:rsidR="00BD4AB9" w:rsidRDefault="00EB49FD" w:rsidP="005559A5">
            <w:pPr>
              <w:spacing w:after="0" w:line="240" w:lineRule="auto"/>
              <w:jc w:val="left"/>
            </w:pPr>
            <w:r>
              <w:t>● Penerapan konsumsi sayur dan buah</w:t>
            </w:r>
          </w:p>
        </w:tc>
      </w:tr>
      <w:tr w:rsidR="00BD4AB9" w14:paraId="2D7FC73C" w14:textId="77777777" w:rsidTr="003A781A">
        <w:trPr>
          <w:trHeight w:val="295"/>
          <w:jc w:val="center"/>
        </w:trPr>
        <w:tc>
          <w:tcPr>
            <w:tcW w:w="3012" w:type="dxa"/>
            <w:shd w:val="clear" w:color="auto" w:fill="auto"/>
            <w:tcMar>
              <w:top w:w="100" w:type="dxa"/>
              <w:left w:w="100" w:type="dxa"/>
              <w:bottom w:w="100" w:type="dxa"/>
              <w:right w:w="100" w:type="dxa"/>
            </w:tcMar>
          </w:tcPr>
          <w:p w14:paraId="35AF9397" w14:textId="77777777" w:rsidR="00BD4AB9" w:rsidRDefault="00EB49FD" w:rsidP="005559A5">
            <w:pPr>
              <w:spacing w:after="0" w:line="240" w:lineRule="auto"/>
              <w:jc w:val="left"/>
              <w:rPr>
                <w:b/>
              </w:rPr>
            </w:pPr>
            <w:r>
              <w:rPr>
                <w:b/>
              </w:rPr>
              <w:t>Jumlah sasaran</w:t>
            </w:r>
          </w:p>
        </w:tc>
        <w:tc>
          <w:tcPr>
            <w:tcW w:w="6256" w:type="dxa"/>
            <w:shd w:val="clear" w:color="auto" w:fill="auto"/>
            <w:tcMar>
              <w:top w:w="100" w:type="dxa"/>
              <w:left w:w="100" w:type="dxa"/>
              <w:bottom w:w="100" w:type="dxa"/>
              <w:right w:w="100" w:type="dxa"/>
            </w:tcMar>
          </w:tcPr>
          <w:p w14:paraId="2BBDDACD" w14:textId="77777777" w:rsidR="00BD4AB9" w:rsidRDefault="00EB49FD" w:rsidP="005559A5">
            <w:pPr>
              <w:spacing w:after="0" w:line="240" w:lineRule="auto"/>
              <w:jc w:val="left"/>
              <w:rPr>
                <w:b/>
              </w:rPr>
            </w:pPr>
            <w:r>
              <w:t>Disesuaikan</w:t>
            </w:r>
          </w:p>
        </w:tc>
      </w:tr>
      <w:tr w:rsidR="00BD4AB9" w14:paraId="16C3A46C" w14:textId="77777777" w:rsidTr="003A781A">
        <w:trPr>
          <w:trHeight w:val="558"/>
          <w:jc w:val="center"/>
        </w:trPr>
        <w:tc>
          <w:tcPr>
            <w:tcW w:w="3012" w:type="dxa"/>
            <w:shd w:val="clear" w:color="auto" w:fill="auto"/>
            <w:tcMar>
              <w:top w:w="100" w:type="dxa"/>
              <w:left w:w="100" w:type="dxa"/>
              <w:bottom w:w="100" w:type="dxa"/>
              <w:right w:w="100" w:type="dxa"/>
            </w:tcMar>
          </w:tcPr>
          <w:p w14:paraId="1A0B1DB1" w14:textId="77777777" w:rsidR="00BD4AB9" w:rsidRDefault="00EB49FD" w:rsidP="005559A5">
            <w:pPr>
              <w:spacing w:after="0" w:line="240" w:lineRule="auto"/>
              <w:jc w:val="left"/>
              <w:rPr>
                <w:b/>
              </w:rPr>
            </w:pPr>
            <w:r>
              <w:rPr>
                <w:b/>
              </w:rPr>
              <w:t xml:space="preserve">Hari, Tanggal </w:t>
            </w:r>
          </w:p>
          <w:p w14:paraId="377EE16C" w14:textId="77777777" w:rsidR="00BD4AB9" w:rsidRDefault="00EB49FD" w:rsidP="005559A5">
            <w:pPr>
              <w:spacing w:after="0" w:line="240" w:lineRule="auto"/>
              <w:jc w:val="left"/>
              <w:rPr>
                <w:b/>
              </w:rPr>
            </w:pPr>
            <w:r>
              <w:rPr>
                <w:b/>
              </w:rPr>
              <w:t>Jam/waktu</w:t>
            </w:r>
            <w:r>
              <w:rPr>
                <w:b/>
              </w:rPr>
              <w:tab/>
            </w:r>
          </w:p>
        </w:tc>
        <w:tc>
          <w:tcPr>
            <w:tcW w:w="6256" w:type="dxa"/>
            <w:shd w:val="clear" w:color="auto" w:fill="auto"/>
            <w:tcMar>
              <w:top w:w="100" w:type="dxa"/>
              <w:left w:w="100" w:type="dxa"/>
              <w:bottom w:w="100" w:type="dxa"/>
              <w:right w:w="100" w:type="dxa"/>
            </w:tcMar>
          </w:tcPr>
          <w:p w14:paraId="199AC913" w14:textId="77777777" w:rsidR="00BD4AB9" w:rsidRDefault="00EB49FD" w:rsidP="005559A5">
            <w:pPr>
              <w:widowControl w:val="0"/>
              <w:spacing w:after="0" w:line="240" w:lineRule="auto"/>
              <w:jc w:val="left"/>
            </w:pPr>
            <w:r>
              <w:t>Disesuaikan</w:t>
            </w:r>
          </w:p>
          <w:p w14:paraId="62209366" w14:textId="77777777" w:rsidR="00BD4AB9" w:rsidRDefault="00EB49FD" w:rsidP="005559A5">
            <w:pPr>
              <w:spacing w:after="0" w:line="240" w:lineRule="auto"/>
              <w:jc w:val="left"/>
              <w:rPr>
                <w:b/>
              </w:rPr>
            </w:pPr>
            <w:r>
              <w:t>60 menit</w:t>
            </w:r>
          </w:p>
        </w:tc>
      </w:tr>
      <w:tr w:rsidR="00BD4AB9" w14:paraId="7EFFBCD9" w14:textId="77777777" w:rsidTr="003A781A">
        <w:trPr>
          <w:trHeight w:val="279"/>
          <w:jc w:val="center"/>
        </w:trPr>
        <w:tc>
          <w:tcPr>
            <w:tcW w:w="3012" w:type="dxa"/>
            <w:shd w:val="clear" w:color="auto" w:fill="auto"/>
            <w:tcMar>
              <w:top w:w="100" w:type="dxa"/>
              <w:left w:w="100" w:type="dxa"/>
              <w:bottom w:w="100" w:type="dxa"/>
              <w:right w:w="100" w:type="dxa"/>
            </w:tcMar>
          </w:tcPr>
          <w:p w14:paraId="6A877A14" w14:textId="77777777" w:rsidR="00BD4AB9" w:rsidRDefault="00EB49FD" w:rsidP="005559A5">
            <w:pPr>
              <w:spacing w:after="0" w:line="240" w:lineRule="auto"/>
              <w:jc w:val="left"/>
              <w:rPr>
                <w:b/>
              </w:rPr>
            </w:pPr>
            <w:r>
              <w:rPr>
                <w:b/>
              </w:rPr>
              <w:t>Waktu</w:t>
            </w:r>
            <w:r>
              <w:rPr>
                <w:b/>
              </w:rPr>
              <w:tab/>
            </w:r>
          </w:p>
        </w:tc>
        <w:tc>
          <w:tcPr>
            <w:tcW w:w="6256" w:type="dxa"/>
            <w:shd w:val="clear" w:color="auto" w:fill="auto"/>
            <w:tcMar>
              <w:top w:w="100" w:type="dxa"/>
              <w:left w:w="100" w:type="dxa"/>
              <w:bottom w:w="100" w:type="dxa"/>
              <w:right w:w="100" w:type="dxa"/>
            </w:tcMar>
          </w:tcPr>
          <w:p w14:paraId="6A634FF8" w14:textId="77777777" w:rsidR="00BD4AB9" w:rsidRDefault="00EB49FD" w:rsidP="005559A5">
            <w:pPr>
              <w:spacing w:after="0" w:line="240" w:lineRule="auto"/>
            </w:pPr>
            <w:r>
              <w:t>60 menit</w:t>
            </w:r>
          </w:p>
        </w:tc>
      </w:tr>
      <w:tr w:rsidR="00BD4AB9" w14:paraId="738339DD" w14:textId="77777777" w:rsidTr="003A781A">
        <w:trPr>
          <w:trHeight w:val="4087"/>
          <w:jc w:val="center"/>
        </w:trPr>
        <w:tc>
          <w:tcPr>
            <w:tcW w:w="3012" w:type="dxa"/>
            <w:shd w:val="clear" w:color="auto" w:fill="auto"/>
            <w:tcMar>
              <w:top w:w="100" w:type="dxa"/>
              <w:left w:w="100" w:type="dxa"/>
              <w:bottom w:w="100" w:type="dxa"/>
              <w:right w:w="100" w:type="dxa"/>
            </w:tcMar>
          </w:tcPr>
          <w:p w14:paraId="33FCD648" w14:textId="77777777" w:rsidR="00BD4AB9" w:rsidRDefault="00EB49FD" w:rsidP="005559A5">
            <w:pPr>
              <w:widowControl w:val="0"/>
              <w:spacing w:after="0" w:line="240" w:lineRule="auto"/>
              <w:jc w:val="left"/>
              <w:rPr>
                <w:b/>
              </w:rPr>
            </w:pPr>
            <w:r>
              <w:rPr>
                <w:b/>
              </w:rPr>
              <w:t>Tujuan</w:t>
            </w:r>
          </w:p>
        </w:tc>
        <w:tc>
          <w:tcPr>
            <w:tcW w:w="6256" w:type="dxa"/>
            <w:shd w:val="clear" w:color="auto" w:fill="auto"/>
            <w:tcMar>
              <w:top w:w="100" w:type="dxa"/>
              <w:left w:w="100" w:type="dxa"/>
              <w:bottom w:w="100" w:type="dxa"/>
              <w:right w:w="100" w:type="dxa"/>
            </w:tcMar>
          </w:tcPr>
          <w:p w14:paraId="05B54EF8" w14:textId="77777777" w:rsidR="00BD4AB9" w:rsidRDefault="00EB49FD" w:rsidP="005559A5">
            <w:pPr>
              <w:widowControl w:val="0"/>
              <w:spacing w:after="0" w:line="240" w:lineRule="auto"/>
              <w:jc w:val="left"/>
              <w:rPr>
                <w:b/>
              </w:rPr>
            </w:pPr>
            <w:r>
              <w:rPr>
                <w:b/>
              </w:rPr>
              <w:t>Tujuan Umum</w:t>
            </w:r>
          </w:p>
          <w:p w14:paraId="17A32629" w14:textId="77777777" w:rsidR="00BD4AB9" w:rsidRDefault="00EB49FD" w:rsidP="005559A5">
            <w:pPr>
              <w:spacing w:after="0" w:line="240" w:lineRule="auto"/>
            </w:pPr>
            <w:r>
              <w:t>Meningkatkan pengetahuan dan menerapkan perilaku konsumsi sayur dan buah pada anak sekolah (SMP).</w:t>
            </w:r>
          </w:p>
          <w:p w14:paraId="68FBB0DC" w14:textId="77777777" w:rsidR="00BD4AB9" w:rsidRDefault="00BD4AB9" w:rsidP="005559A5">
            <w:pPr>
              <w:widowControl w:val="0"/>
              <w:spacing w:after="0" w:line="240" w:lineRule="auto"/>
              <w:jc w:val="left"/>
            </w:pPr>
          </w:p>
          <w:p w14:paraId="1ABCCA15" w14:textId="77777777" w:rsidR="00BD4AB9" w:rsidRDefault="00EB49FD" w:rsidP="005559A5">
            <w:pPr>
              <w:widowControl w:val="0"/>
              <w:spacing w:after="0" w:line="240" w:lineRule="auto"/>
              <w:jc w:val="left"/>
              <w:rPr>
                <w:b/>
              </w:rPr>
            </w:pPr>
            <w:r>
              <w:rPr>
                <w:b/>
              </w:rPr>
              <w:t>Tujuan Khusus</w:t>
            </w:r>
          </w:p>
          <w:p w14:paraId="57A13928" w14:textId="77777777" w:rsidR="00BD4AB9" w:rsidRDefault="00EB49FD" w:rsidP="005559A5">
            <w:pPr>
              <w:spacing w:after="0" w:line="240" w:lineRule="auto"/>
              <w:jc w:val="left"/>
            </w:pPr>
            <w:r>
              <w:t>Setelah mengikuti penyuluhan, peserta diharapkan mampu:</w:t>
            </w:r>
          </w:p>
          <w:p w14:paraId="5F1A8FD7" w14:textId="77777777" w:rsidR="00BD4AB9" w:rsidRDefault="00EB49FD" w:rsidP="005559A5">
            <w:pPr>
              <w:numPr>
                <w:ilvl w:val="0"/>
                <w:numId w:val="254"/>
              </w:numPr>
              <w:spacing w:after="0" w:line="240" w:lineRule="auto"/>
              <w:ind w:left="360" w:hanging="270"/>
            </w:pPr>
            <w:r>
              <w:t>Menjelaskan dan memahami pentingnya konsumsi sayur dan buah</w:t>
            </w:r>
          </w:p>
          <w:p w14:paraId="190D22EB" w14:textId="77777777" w:rsidR="00BD4AB9" w:rsidRDefault="00EB49FD" w:rsidP="005559A5">
            <w:pPr>
              <w:numPr>
                <w:ilvl w:val="0"/>
                <w:numId w:val="254"/>
              </w:numPr>
              <w:spacing w:after="0" w:line="240" w:lineRule="auto"/>
              <w:ind w:left="360" w:hanging="270"/>
            </w:pPr>
            <w:r>
              <w:t>Menjelaskan manfaat sayur dan buah</w:t>
            </w:r>
          </w:p>
          <w:p w14:paraId="280155DB" w14:textId="77777777" w:rsidR="00BD4AB9" w:rsidRDefault="00EB49FD" w:rsidP="005559A5">
            <w:pPr>
              <w:numPr>
                <w:ilvl w:val="0"/>
                <w:numId w:val="254"/>
              </w:numPr>
              <w:spacing w:after="0" w:line="240" w:lineRule="auto"/>
              <w:ind w:left="360" w:hanging="270"/>
            </w:pPr>
            <w:r>
              <w:t>Menjelaskan akibat dari kurangnya konsumsi sayur dan buah</w:t>
            </w:r>
          </w:p>
          <w:p w14:paraId="56478D25" w14:textId="77777777" w:rsidR="00BD4AB9" w:rsidRDefault="00EB49FD" w:rsidP="005559A5">
            <w:pPr>
              <w:numPr>
                <w:ilvl w:val="0"/>
                <w:numId w:val="254"/>
              </w:numPr>
              <w:spacing w:after="0" w:line="240" w:lineRule="auto"/>
              <w:ind w:left="360" w:hanging="270"/>
            </w:pPr>
            <w:r>
              <w:t>Menjelaskan konsep konsumsi sayur dan buah sesuai pedoman isi piringku</w:t>
            </w:r>
          </w:p>
          <w:p w14:paraId="11FEB570" w14:textId="77777777" w:rsidR="00BD4AB9" w:rsidRDefault="00EB49FD" w:rsidP="005559A5">
            <w:pPr>
              <w:numPr>
                <w:ilvl w:val="0"/>
                <w:numId w:val="254"/>
              </w:numPr>
              <w:spacing w:after="0" w:line="240" w:lineRule="auto"/>
              <w:ind w:left="360" w:hanging="270"/>
            </w:pPr>
            <w:r>
              <w:t>Mengubah perilaku konsumsi sayur dan buah dengan mengaplikasikan di kehidupan sehari-hari</w:t>
            </w:r>
          </w:p>
        </w:tc>
      </w:tr>
      <w:tr w:rsidR="00BD4AB9" w14:paraId="7F89BA59" w14:textId="77777777" w:rsidTr="003A781A">
        <w:trPr>
          <w:trHeight w:val="1641"/>
          <w:jc w:val="center"/>
        </w:trPr>
        <w:tc>
          <w:tcPr>
            <w:tcW w:w="3012" w:type="dxa"/>
            <w:shd w:val="clear" w:color="auto" w:fill="auto"/>
            <w:tcMar>
              <w:top w:w="100" w:type="dxa"/>
              <w:left w:w="100" w:type="dxa"/>
              <w:bottom w:w="100" w:type="dxa"/>
              <w:right w:w="100" w:type="dxa"/>
            </w:tcMar>
          </w:tcPr>
          <w:p w14:paraId="0C4FCBA0" w14:textId="77777777" w:rsidR="00BD4AB9" w:rsidRDefault="00EB49FD" w:rsidP="005559A5">
            <w:pPr>
              <w:widowControl w:val="0"/>
              <w:spacing w:after="0" w:line="240" w:lineRule="auto"/>
              <w:jc w:val="left"/>
              <w:rPr>
                <w:b/>
              </w:rPr>
            </w:pPr>
            <w:r>
              <w:rPr>
                <w:b/>
              </w:rPr>
              <w:t>Materi</w:t>
            </w:r>
          </w:p>
        </w:tc>
        <w:tc>
          <w:tcPr>
            <w:tcW w:w="6256" w:type="dxa"/>
            <w:shd w:val="clear" w:color="auto" w:fill="auto"/>
            <w:tcMar>
              <w:top w:w="100" w:type="dxa"/>
              <w:left w:w="100" w:type="dxa"/>
              <w:bottom w:w="100" w:type="dxa"/>
              <w:right w:w="100" w:type="dxa"/>
            </w:tcMar>
          </w:tcPr>
          <w:p w14:paraId="6C4361CF" w14:textId="77777777" w:rsidR="00BD4AB9" w:rsidRDefault="00EB49FD" w:rsidP="005559A5">
            <w:pPr>
              <w:numPr>
                <w:ilvl w:val="0"/>
                <w:numId w:val="4"/>
              </w:numPr>
              <w:spacing w:after="0" w:line="240" w:lineRule="auto"/>
              <w:ind w:left="360" w:hanging="270"/>
            </w:pPr>
            <w:r>
              <w:t>Pentingnya Konsumsi Sayur dan Buah</w:t>
            </w:r>
          </w:p>
          <w:p w14:paraId="700C343D" w14:textId="77777777" w:rsidR="00BD4AB9" w:rsidRDefault="00EB49FD" w:rsidP="005559A5">
            <w:pPr>
              <w:numPr>
                <w:ilvl w:val="0"/>
                <w:numId w:val="284"/>
              </w:numPr>
              <w:spacing w:after="0" w:line="240" w:lineRule="auto"/>
            </w:pPr>
            <w:r>
              <w:t>Pengertian sayur dan buah</w:t>
            </w:r>
          </w:p>
          <w:p w14:paraId="1F3CF3AF" w14:textId="77777777" w:rsidR="00BD4AB9" w:rsidRDefault="00EB49FD" w:rsidP="005559A5">
            <w:pPr>
              <w:numPr>
                <w:ilvl w:val="0"/>
                <w:numId w:val="284"/>
              </w:numPr>
              <w:spacing w:after="0" w:line="240" w:lineRule="auto"/>
            </w:pPr>
            <w:r>
              <w:t>Manfaat sayur dan buah berdasarkan warna</w:t>
            </w:r>
          </w:p>
          <w:p w14:paraId="005D4D3B" w14:textId="77777777" w:rsidR="00BD4AB9" w:rsidRDefault="00EB49FD" w:rsidP="005559A5">
            <w:pPr>
              <w:numPr>
                <w:ilvl w:val="0"/>
                <w:numId w:val="284"/>
              </w:numPr>
              <w:spacing w:after="0" w:line="240" w:lineRule="auto"/>
            </w:pPr>
            <w:r>
              <w:t>Manfaat sayur dan buah saat pandemi</w:t>
            </w:r>
          </w:p>
          <w:p w14:paraId="16687CF2" w14:textId="77777777" w:rsidR="00BD4AB9" w:rsidRDefault="00EB49FD" w:rsidP="005559A5">
            <w:pPr>
              <w:numPr>
                <w:ilvl w:val="0"/>
                <w:numId w:val="284"/>
              </w:numPr>
              <w:spacing w:after="0" w:line="240" w:lineRule="auto"/>
            </w:pPr>
            <w:r>
              <w:t>Akibat Kurang Konsumsi Sayur dan Buah</w:t>
            </w:r>
          </w:p>
          <w:p w14:paraId="418DFF58" w14:textId="77777777" w:rsidR="00BD4AB9" w:rsidRDefault="00EB49FD" w:rsidP="005559A5">
            <w:pPr>
              <w:numPr>
                <w:ilvl w:val="0"/>
                <w:numId w:val="4"/>
              </w:numPr>
              <w:spacing w:after="0" w:line="240" w:lineRule="auto"/>
              <w:ind w:left="360" w:hanging="270"/>
            </w:pPr>
            <w:r>
              <w:t>Kebijakan Gizi dalam Kebiasaan Makan Sayur dan Buah</w:t>
            </w:r>
          </w:p>
        </w:tc>
      </w:tr>
      <w:tr w:rsidR="00BD4AB9" w14:paraId="552F8EC4" w14:textId="77777777" w:rsidTr="003A781A">
        <w:trPr>
          <w:trHeight w:val="295"/>
          <w:jc w:val="center"/>
        </w:trPr>
        <w:tc>
          <w:tcPr>
            <w:tcW w:w="3012" w:type="dxa"/>
            <w:shd w:val="clear" w:color="auto" w:fill="auto"/>
            <w:tcMar>
              <w:top w:w="100" w:type="dxa"/>
              <w:left w:w="100" w:type="dxa"/>
              <w:bottom w:w="100" w:type="dxa"/>
              <w:right w:w="100" w:type="dxa"/>
            </w:tcMar>
          </w:tcPr>
          <w:p w14:paraId="61BEE383" w14:textId="77777777" w:rsidR="00BD4AB9" w:rsidRDefault="00EB49FD" w:rsidP="005559A5">
            <w:pPr>
              <w:widowControl w:val="0"/>
              <w:spacing w:after="0" w:line="240" w:lineRule="auto"/>
              <w:jc w:val="left"/>
              <w:rPr>
                <w:b/>
              </w:rPr>
            </w:pPr>
            <w:r>
              <w:rPr>
                <w:b/>
              </w:rPr>
              <w:t>Media</w:t>
            </w:r>
          </w:p>
        </w:tc>
        <w:tc>
          <w:tcPr>
            <w:tcW w:w="6256" w:type="dxa"/>
            <w:shd w:val="clear" w:color="auto" w:fill="auto"/>
            <w:tcMar>
              <w:top w:w="100" w:type="dxa"/>
              <w:left w:w="100" w:type="dxa"/>
              <w:bottom w:w="100" w:type="dxa"/>
              <w:right w:w="100" w:type="dxa"/>
            </w:tcMar>
          </w:tcPr>
          <w:p w14:paraId="732B0A1A" w14:textId="77777777" w:rsidR="00BD4AB9" w:rsidRDefault="00EB49FD" w:rsidP="005559A5">
            <w:pPr>
              <w:widowControl w:val="0"/>
              <w:spacing w:after="0" w:line="240" w:lineRule="auto"/>
              <w:jc w:val="left"/>
            </w:pPr>
            <w:r>
              <w:t xml:space="preserve">Poster dan </w:t>
            </w:r>
            <w:r>
              <w:rPr>
                <w:i/>
              </w:rPr>
              <w:t>powerpoint</w:t>
            </w:r>
          </w:p>
        </w:tc>
      </w:tr>
      <w:tr w:rsidR="00BD4AB9" w14:paraId="4DC528E3" w14:textId="77777777" w:rsidTr="003A781A">
        <w:trPr>
          <w:trHeight w:val="279"/>
          <w:jc w:val="center"/>
        </w:trPr>
        <w:tc>
          <w:tcPr>
            <w:tcW w:w="3012" w:type="dxa"/>
            <w:shd w:val="clear" w:color="auto" w:fill="auto"/>
            <w:tcMar>
              <w:top w:w="100" w:type="dxa"/>
              <w:left w:w="100" w:type="dxa"/>
              <w:bottom w:w="100" w:type="dxa"/>
              <w:right w:w="100" w:type="dxa"/>
            </w:tcMar>
          </w:tcPr>
          <w:p w14:paraId="1C84D0D8" w14:textId="77777777" w:rsidR="00BD4AB9" w:rsidRDefault="00EB49FD" w:rsidP="005559A5">
            <w:pPr>
              <w:widowControl w:val="0"/>
              <w:spacing w:after="0" w:line="240" w:lineRule="auto"/>
              <w:jc w:val="left"/>
              <w:rPr>
                <w:b/>
              </w:rPr>
            </w:pPr>
            <w:r>
              <w:rPr>
                <w:b/>
              </w:rPr>
              <w:t>Metode</w:t>
            </w:r>
          </w:p>
        </w:tc>
        <w:tc>
          <w:tcPr>
            <w:tcW w:w="6256" w:type="dxa"/>
            <w:shd w:val="clear" w:color="auto" w:fill="auto"/>
            <w:tcMar>
              <w:top w:w="100" w:type="dxa"/>
              <w:left w:w="100" w:type="dxa"/>
              <w:bottom w:w="100" w:type="dxa"/>
              <w:right w:w="100" w:type="dxa"/>
            </w:tcMar>
          </w:tcPr>
          <w:p w14:paraId="465C3AE6" w14:textId="77777777" w:rsidR="00BD4AB9" w:rsidRDefault="00EB49FD" w:rsidP="005559A5">
            <w:pPr>
              <w:widowControl w:val="0"/>
              <w:spacing w:after="0" w:line="240" w:lineRule="auto"/>
              <w:jc w:val="left"/>
            </w:pPr>
            <w:r>
              <w:t>Ceramah, diskusi dan tanya jawab</w:t>
            </w:r>
          </w:p>
          <w:p w14:paraId="2E4CA791" w14:textId="77777777" w:rsidR="003A781A" w:rsidRDefault="003A781A" w:rsidP="005559A5">
            <w:pPr>
              <w:widowControl w:val="0"/>
              <w:spacing w:after="0" w:line="240" w:lineRule="auto"/>
              <w:jc w:val="left"/>
            </w:pPr>
          </w:p>
        </w:tc>
      </w:tr>
      <w:tr w:rsidR="00BD4AB9" w14:paraId="27CBEA99" w14:textId="77777777" w:rsidTr="003A781A">
        <w:trPr>
          <w:trHeight w:val="542"/>
          <w:jc w:val="center"/>
        </w:trPr>
        <w:tc>
          <w:tcPr>
            <w:tcW w:w="3012" w:type="dxa"/>
            <w:shd w:val="clear" w:color="auto" w:fill="auto"/>
            <w:tcMar>
              <w:top w:w="100" w:type="dxa"/>
              <w:left w:w="100" w:type="dxa"/>
              <w:bottom w:w="100" w:type="dxa"/>
              <w:right w:w="100" w:type="dxa"/>
            </w:tcMar>
          </w:tcPr>
          <w:p w14:paraId="1FBE63AF" w14:textId="77777777" w:rsidR="00BD4AB9" w:rsidRDefault="00EB49FD" w:rsidP="005559A5">
            <w:pPr>
              <w:widowControl w:val="0"/>
              <w:spacing w:after="0" w:line="240" w:lineRule="auto"/>
              <w:jc w:val="left"/>
              <w:rPr>
                <w:b/>
              </w:rPr>
            </w:pPr>
            <w:r>
              <w:rPr>
                <w:b/>
              </w:rPr>
              <w:lastRenderedPageBreak/>
              <w:t>Rincian Kegiatan</w:t>
            </w:r>
          </w:p>
        </w:tc>
        <w:tc>
          <w:tcPr>
            <w:tcW w:w="6256" w:type="dxa"/>
            <w:shd w:val="clear" w:color="auto" w:fill="auto"/>
            <w:tcMar>
              <w:top w:w="100" w:type="dxa"/>
              <w:left w:w="100" w:type="dxa"/>
              <w:bottom w:w="100" w:type="dxa"/>
              <w:right w:w="100" w:type="dxa"/>
            </w:tcMar>
          </w:tcPr>
          <w:p w14:paraId="6602F488" w14:textId="77777777" w:rsidR="00BD4AB9" w:rsidRDefault="00EB49FD" w:rsidP="005559A5">
            <w:pPr>
              <w:widowControl w:val="0"/>
              <w:numPr>
                <w:ilvl w:val="0"/>
                <w:numId w:val="281"/>
              </w:numPr>
              <w:spacing w:after="0" w:line="240" w:lineRule="auto"/>
              <w:jc w:val="left"/>
            </w:pPr>
            <w:r>
              <w:t>Pengisian Absensi</w:t>
            </w:r>
          </w:p>
          <w:p w14:paraId="1A6BFBF2" w14:textId="77777777" w:rsidR="00BD4AB9" w:rsidRDefault="00EB49FD" w:rsidP="005559A5">
            <w:pPr>
              <w:widowControl w:val="0"/>
              <w:numPr>
                <w:ilvl w:val="0"/>
                <w:numId w:val="281"/>
              </w:numPr>
              <w:spacing w:after="0" w:line="240" w:lineRule="auto"/>
              <w:jc w:val="left"/>
            </w:pPr>
            <w:r>
              <w:t>Pembukaan dan Perkenalan</w:t>
            </w:r>
          </w:p>
          <w:p w14:paraId="3BAD3407" w14:textId="77777777" w:rsidR="00BD4AB9" w:rsidRDefault="00EB49FD" w:rsidP="005559A5">
            <w:pPr>
              <w:widowControl w:val="0"/>
              <w:numPr>
                <w:ilvl w:val="0"/>
                <w:numId w:val="281"/>
              </w:numPr>
              <w:spacing w:after="0" w:line="240" w:lineRule="auto"/>
              <w:jc w:val="left"/>
              <w:rPr>
                <w:i/>
              </w:rPr>
            </w:pPr>
            <w:r w:rsidRPr="005E1A71">
              <w:rPr>
                <w:i/>
              </w:rPr>
              <w:t>Pre-test</w:t>
            </w:r>
          </w:p>
          <w:p w14:paraId="7EB1C476" w14:textId="77777777" w:rsidR="00BD4AB9" w:rsidRDefault="00EB49FD" w:rsidP="005559A5">
            <w:pPr>
              <w:widowControl w:val="0"/>
              <w:numPr>
                <w:ilvl w:val="0"/>
                <w:numId w:val="281"/>
              </w:numPr>
              <w:spacing w:after="0" w:line="240" w:lineRule="auto"/>
              <w:jc w:val="left"/>
            </w:pPr>
            <w:r>
              <w:t>Penyampaian materi</w:t>
            </w:r>
          </w:p>
          <w:p w14:paraId="04CACD7E" w14:textId="77777777" w:rsidR="00BD4AB9" w:rsidRDefault="00EB49FD" w:rsidP="005559A5">
            <w:pPr>
              <w:widowControl w:val="0"/>
              <w:numPr>
                <w:ilvl w:val="0"/>
                <w:numId w:val="281"/>
              </w:numPr>
              <w:spacing w:after="0" w:line="240" w:lineRule="auto"/>
              <w:jc w:val="left"/>
            </w:pPr>
            <w:r>
              <w:t>Diskusi tanya jawab</w:t>
            </w:r>
          </w:p>
          <w:p w14:paraId="733A2087" w14:textId="77777777" w:rsidR="00BD4AB9" w:rsidRDefault="00EB49FD" w:rsidP="005559A5">
            <w:pPr>
              <w:widowControl w:val="0"/>
              <w:numPr>
                <w:ilvl w:val="0"/>
                <w:numId w:val="281"/>
              </w:numPr>
              <w:spacing w:after="0" w:line="240" w:lineRule="auto"/>
              <w:jc w:val="left"/>
              <w:rPr>
                <w:i/>
              </w:rPr>
            </w:pPr>
            <w:r w:rsidRPr="005E1A71">
              <w:rPr>
                <w:i/>
              </w:rPr>
              <w:t>Post-test</w:t>
            </w:r>
          </w:p>
          <w:p w14:paraId="17FEDF5E" w14:textId="77777777" w:rsidR="00BD4AB9" w:rsidRDefault="00EB49FD" w:rsidP="005559A5">
            <w:pPr>
              <w:widowControl w:val="0"/>
              <w:numPr>
                <w:ilvl w:val="0"/>
                <w:numId w:val="281"/>
              </w:numPr>
              <w:spacing w:after="0" w:line="240" w:lineRule="auto"/>
              <w:jc w:val="left"/>
            </w:pPr>
            <w:r>
              <w:t>Penutupan</w:t>
            </w:r>
          </w:p>
        </w:tc>
      </w:tr>
      <w:tr w:rsidR="00BD4AB9" w14:paraId="5C5B40EB" w14:textId="77777777" w:rsidTr="003A781A">
        <w:trPr>
          <w:trHeight w:val="141"/>
          <w:jc w:val="center"/>
        </w:trPr>
        <w:tc>
          <w:tcPr>
            <w:tcW w:w="3012" w:type="dxa"/>
            <w:shd w:val="clear" w:color="auto" w:fill="auto"/>
            <w:tcMar>
              <w:top w:w="100" w:type="dxa"/>
              <w:left w:w="100" w:type="dxa"/>
              <w:bottom w:w="100" w:type="dxa"/>
              <w:right w:w="100" w:type="dxa"/>
            </w:tcMar>
          </w:tcPr>
          <w:p w14:paraId="54F3B411" w14:textId="77777777" w:rsidR="00BD4AB9" w:rsidRDefault="00EB49FD" w:rsidP="005559A5">
            <w:pPr>
              <w:widowControl w:val="0"/>
              <w:spacing w:after="0" w:line="240" w:lineRule="auto"/>
              <w:jc w:val="left"/>
              <w:rPr>
                <w:b/>
              </w:rPr>
            </w:pPr>
            <w:r>
              <w:rPr>
                <w:b/>
              </w:rPr>
              <w:t>Evaluasi</w:t>
            </w:r>
          </w:p>
        </w:tc>
        <w:tc>
          <w:tcPr>
            <w:tcW w:w="6256" w:type="dxa"/>
            <w:shd w:val="clear" w:color="auto" w:fill="auto"/>
            <w:tcMar>
              <w:top w:w="100" w:type="dxa"/>
              <w:left w:w="100" w:type="dxa"/>
              <w:bottom w:w="100" w:type="dxa"/>
              <w:right w:w="100" w:type="dxa"/>
            </w:tcMar>
          </w:tcPr>
          <w:p w14:paraId="244FCAC4" w14:textId="77777777" w:rsidR="00BD4AB9" w:rsidRDefault="00EB49FD" w:rsidP="005559A5">
            <w:pPr>
              <w:spacing w:after="0" w:line="240" w:lineRule="auto"/>
              <w:ind w:left="360"/>
              <w:jc w:val="left"/>
              <w:rPr>
                <w:i/>
              </w:rPr>
            </w:pPr>
            <w:r>
              <w:t xml:space="preserve">Prosedur: </w:t>
            </w:r>
            <w:r w:rsidRPr="005E1A71">
              <w:rPr>
                <w:i/>
              </w:rPr>
              <w:t>Pre-test</w:t>
            </w:r>
            <w:r>
              <w:t xml:space="preserve"> dan </w:t>
            </w:r>
            <w:r w:rsidRPr="005E1A71">
              <w:rPr>
                <w:i/>
              </w:rPr>
              <w:t>post-test</w:t>
            </w:r>
          </w:p>
          <w:p w14:paraId="24228BD5" w14:textId="77777777" w:rsidR="00BD4AB9" w:rsidRDefault="00EB49FD" w:rsidP="005559A5">
            <w:pPr>
              <w:spacing w:after="0" w:line="240" w:lineRule="auto"/>
              <w:ind w:left="360"/>
              <w:jc w:val="left"/>
            </w:pPr>
            <w:r>
              <w:t>Bentuk</w:t>
            </w:r>
            <w:r>
              <w:tab/>
              <w:t>: Lembar kuesioner</w:t>
            </w:r>
          </w:p>
        </w:tc>
      </w:tr>
    </w:tbl>
    <w:p w14:paraId="33D66FB5" w14:textId="77777777" w:rsidR="00BD4AB9" w:rsidRDefault="00BD4AB9">
      <w:pPr>
        <w:spacing w:after="0"/>
        <w:jc w:val="center"/>
        <w:rPr>
          <w:b/>
        </w:rPr>
      </w:pPr>
    </w:p>
    <w:p w14:paraId="448841A7" w14:textId="77777777" w:rsidR="00F01906" w:rsidRDefault="00F01906">
      <w:pPr>
        <w:spacing w:after="0"/>
        <w:jc w:val="center"/>
        <w:rPr>
          <w:b/>
        </w:rPr>
      </w:pPr>
    </w:p>
    <w:p w14:paraId="3A4B87C6" w14:textId="77777777" w:rsidR="00F01906" w:rsidRDefault="00F01906">
      <w:pPr>
        <w:spacing w:after="0"/>
        <w:jc w:val="center"/>
        <w:rPr>
          <w:b/>
        </w:rPr>
      </w:pPr>
    </w:p>
    <w:p w14:paraId="7EA4842D" w14:textId="77777777" w:rsidR="00BD4AB9" w:rsidRDefault="00EB49FD">
      <w:pPr>
        <w:spacing w:after="0"/>
        <w:jc w:val="center"/>
        <w:rPr>
          <w:b/>
          <w:i/>
        </w:rPr>
      </w:pPr>
      <w:r>
        <w:rPr>
          <w:b/>
        </w:rPr>
        <w:t xml:space="preserve">SOAL </w:t>
      </w:r>
      <w:r w:rsidRPr="005E1A71">
        <w:rPr>
          <w:b/>
          <w:i/>
        </w:rPr>
        <w:t>PRE-TEST</w:t>
      </w:r>
      <w:r>
        <w:rPr>
          <w:b/>
          <w:i/>
        </w:rPr>
        <w:t xml:space="preserve"> </w:t>
      </w:r>
      <w:r>
        <w:rPr>
          <w:b/>
        </w:rPr>
        <w:t xml:space="preserve">DAN </w:t>
      </w:r>
      <w:r w:rsidRPr="005E1A71">
        <w:rPr>
          <w:b/>
          <w:i/>
        </w:rPr>
        <w:t>POST-TEST</w:t>
      </w:r>
    </w:p>
    <w:p w14:paraId="086FBCF8" w14:textId="77777777" w:rsidR="00BD4AB9" w:rsidRDefault="00BD4AB9">
      <w:pPr>
        <w:spacing w:after="0"/>
        <w:jc w:val="center"/>
        <w:rPr>
          <w:b/>
        </w:rPr>
      </w:pPr>
    </w:p>
    <w:p w14:paraId="41B12B11" w14:textId="77777777" w:rsidR="00BD4AB9" w:rsidRDefault="00EB49FD">
      <w:pPr>
        <w:numPr>
          <w:ilvl w:val="0"/>
          <w:numId w:val="175"/>
        </w:numPr>
        <w:spacing w:after="0" w:line="259" w:lineRule="auto"/>
      </w:pPr>
      <w:r>
        <w:t>Konsumsi sayur dan buah memiliki berbagai macam manfaat, yaitu...</w:t>
      </w:r>
    </w:p>
    <w:p w14:paraId="44CE1520" w14:textId="77777777" w:rsidR="00BD4AB9" w:rsidRDefault="00EB49FD">
      <w:pPr>
        <w:numPr>
          <w:ilvl w:val="0"/>
          <w:numId w:val="168"/>
        </w:numPr>
        <w:spacing w:after="0" w:line="259" w:lineRule="auto"/>
        <w:ind w:left="1080"/>
      </w:pPr>
      <w:r>
        <w:t>Memperkuat imunitas</w:t>
      </w:r>
    </w:p>
    <w:p w14:paraId="310D4052" w14:textId="77777777" w:rsidR="00BD4AB9" w:rsidRDefault="00EB49FD">
      <w:pPr>
        <w:numPr>
          <w:ilvl w:val="0"/>
          <w:numId w:val="168"/>
        </w:numPr>
        <w:spacing w:after="0" w:line="259" w:lineRule="auto"/>
        <w:ind w:left="1080"/>
      </w:pPr>
      <w:r>
        <w:t>Sumber vitamin dan mineral</w:t>
      </w:r>
    </w:p>
    <w:p w14:paraId="64695F81" w14:textId="77777777" w:rsidR="00BD4AB9" w:rsidRDefault="00EB49FD">
      <w:pPr>
        <w:numPr>
          <w:ilvl w:val="0"/>
          <w:numId w:val="168"/>
        </w:numPr>
        <w:spacing w:after="0" w:line="259" w:lineRule="auto"/>
        <w:ind w:left="1080"/>
      </w:pPr>
      <w:r>
        <w:t>Sumber serat yang baik</w:t>
      </w:r>
    </w:p>
    <w:p w14:paraId="3981D046" w14:textId="77777777" w:rsidR="00BD4AB9" w:rsidRDefault="00EB49FD">
      <w:pPr>
        <w:numPr>
          <w:ilvl w:val="0"/>
          <w:numId w:val="168"/>
        </w:numPr>
        <w:spacing w:after="0" w:line="259" w:lineRule="auto"/>
        <w:ind w:left="1080"/>
        <w:rPr>
          <w:b/>
        </w:rPr>
      </w:pPr>
      <w:r>
        <w:rPr>
          <w:b/>
        </w:rPr>
        <w:t>Semua benar</w:t>
      </w:r>
    </w:p>
    <w:p w14:paraId="441FE34C" w14:textId="77777777" w:rsidR="00BD4AB9" w:rsidRDefault="00EB49FD">
      <w:pPr>
        <w:numPr>
          <w:ilvl w:val="0"/>
          <w:numId w:val="175"/>
        </w:numPr>
        <w:spacing w:after="0" w:line="259" w:lineRule="auto"/>
      </w:pPr>
      <w:r>
        <w:t>Berikut ini merupakan sayur dan buah tinggi kandungan vitamin C, yaitu</w:t>
      </w:r>
      <w:proofErr w:type="gramStart"/>
      <w:r>
        <w:t>..</w:t>
      </w:r>
      <w:proofErr w:type="gramEnd"/>
    </w:p>
    <w:p w14:paraId="165FBA98" w14:textId="77777777" w:rsidR="00BD4AB9" w:rsidRDefault="00EB49FD">
      <w:pPr>
        <w:numPr>
          <w:ilvl w:val="0"/>
          <w:numId w:val="264"/>
        </w:numPr>
        <w:spacing w:after="0" w:line="259" w:lineRule="auto"/>
        <w:ind w:left="1080"/>
      </w:pPr>
      <w:r>
        <w:t>Kacang-kacangan, bayam, alpukat</w:t>
      </w:r>
    </w:p>
    <w:p w14:paraId="718626D7" w14:textId="77777777" w:rsidR="00BD4AB9" w:rsidRDefault="00EB49FD">
      <w:pPr>
        <w:numPr>
          <w:ilvl w:val="0"/>
          <w:numId w:val="264"/>
        </w:numPr>
        <w:spacing w:after="0" w:line="259" w:lineRule="auto"/>
        <w:ind w:left="1080"/>
      </w:pPr>
      <w:r>
        <w:t>Bayam, kacang-kacangan, brokoli</w:t>
      </w:r>
    </w:p>
    <w:p w14:paraId="428D0D34" w14:textId="77777777" w:rsidR="00BD4AB9" w:rsidRDefault="00EB49FD">
      <w:pPr>
        <w:numPr>
          <w:ilvl w:val="0"/>
          <w:numId w:val="264"/>
        </w:numPr>
        <w:spacing w:after="0" w:line="259" w:lineRule="auto"/>
        <w:ind w:left="1080"/>
      </w:pPr>
      <w:r>
        <w:t>Wortel, brokoli, bayam</w:t>
      </w:r>
    </w:p>
    <w:p w14:paraId="38404A8C" w14:textId="77777777" w:rsidR="00BD4AB9" w:rsidRDefault="00EB49FD">
      <w:pPr>
        <w:numPr>
          <w:ilvl w:val="0"/>
          <w:numId w:val="264"/>
        </w:numPr>
        <w:spacing w:after="0" w:line="259" w:lineRule="auto"/>
        <w:ind w:left="1080"/>
        <w:rPr>
          <w:b/>
        </w:rPr>
      </w:pPr>
      <w:r>
        <w:rPr>
          <w:b/>
        </w:rPr>
        <w:t>Pepaya, jambu biji, kiwi, tomat</w:t>
      </w:r>
    </w:p>
    <w:p w14:paraId="1578C1B7" w14:textId="77777777" w:rsidR="00F01906" w:rsidRDefault="00F01906" w:rsidP="00F01906">
      <w:pPr>
        <w:spacing w:after="0" w:line="259" w:lineRule="auto"/>
        <w:ind w:left="1080"/>
        <w:rPr>
          <w:b/>
        </w:rPr>
      </w:pPr>
    </w:p>
    <w:p w14:paraId="54AC4FB0" w14:textId="77777777" w:rsidR="00BD4AB9" w:rsidRDefault="00EB49FD">
      <w:pPr>
        <w:numPr>
          <w:ilvl w:val="0"/>
          <w:numId w:val="175"/>
        </w:numPr>
        <w:spacing w:after="0" w:line="259" w:lineRule="auto"/>
      </w:pPr>
      <w:r>
        <w:t>Vitamin C pada dosis tinggi dalam tubuh berperan sebagai...</w:t>
      </w:r>
    </w:p>
    <w:p w14:paraId="7179F457" w14:textId="77777777" w:rsidR="00BD4AB9" w:rsidRDefault="00EB49FD">
      <w:pPr>
        <w:numPr>
          <w:ilvl w:val="0"/>
          <w:numId w:val="164"/>
        </w:numPr>
        <w:spacing w:after="0" w:line="259" w:lineRule="auto"/>
        <w:ind w:left="1080"/>
        <w:rPr>
          <w:b/>
        </w:rPr>
      </w:pPr>
      <w:r>
        <w:rPr>
          <w:b/>
        </w:rPr>
        <w:t>Antibiotik</w:t>
      </w:r>
    </w:p>
    <w:p w14:paraId="6E9FB2E6" w14:textId="77777777" w:rsidR="00BD4AB9" w:rsidRDefault="00EB49FD">
      <w:pPr>
        <w:numPr>
          <w:ilvl w:val="0"/>
          <w:numId w:val="164"/>
        </w:numPr>
        <w:spacing w:after="0" w:line="259" w:lineRule="auto"/>
        <w:ind w:left="1080"/>
      </w:pPr>
      <w:r>
        <w:t>Pembentuk sel otot</w:t>
      </w:r>
    </w:p>
    <w:p w14:paraId="7F9F2726" w14:textId="77777777" w:rsidR="00BD4AB9" w:rsidRDefault="00EB49FD">
      <w:pPr>
        <w:numPr>
          <w:ilvl w:val="0"/>
          <w:numId w:val="164"/>
        </w:numPr>
        <w:spacing w:after="0" w:line="259" w:lineRule="auto"/>
        <w:ind w:left="1080"/>
      </w:pPr>
      <w:r>
        <w:t>Menguatkan sel otak</w:t>
      </w:r>
    </w:p>
    <w:p w14:paraId="17ADD7EA" w14:textId="77777777" w:rsidR="00BD4AB9" w:rsidRDefault="00EB49FD">
      <w:pPr>
        <w:numPr>
          <w:ilvl w:val="0"/>
          <w:numId w:val="164"/>
        </w:numPr>
        <w:spacing w:after="0" w:line="259" w:lineRule="auto"/>
        <w:ind w:left="1080"/>
      </w:pPr>
      <w:r>
        <w:t>Meningkatkan daya ingat</w:t>
      </w:r>
    </w:p>
    <w:p w14:paraId="0340F046" w14:textId="77777777" w:rsidR="00BD4AB9" w:rsidRDefault="00EB49FD">
      <w:pPr>
        <w:numPr>
          <w:ilvl w:val="0"/>
          <w:numId w:val="175"/>
        </w:numPr>
        <w:spacing w:after="0" w:line="259" w:lineRule="auto"/>
      </w:pPr>
      <w:r>
        <w:t>Sembelit terjadi akibat dari kekurangan konsumsi</w:t>
      </w:r>
      <w:proofErr w:type="gramStart"/>
      <w:r>
        <w:t>..</w:t>
      </w:r>
      <w:proofErr w:type="gramEnd"/>
    </w:p>
    <w:p w14:paraId="6D4E4CBF" w14:textId="77777777" w:rsidR="00BD4AB9" w:rsidRDefault="00EB49FD">
      <w:pPr>
        <w:numPr>
          <w:ilvl w:val="0"/>
          <w:numId w:val="169"/>
        </w:numPr>
        <w:spacing w:after="0" w:line="259" w:lineRule="auto"/>
        <w:ind w:left="1080"/>
      </w:pPr>
      <w:r>
        <w:t>Kekurangan konsumsi protein nabati</w:t>
      </w:r>
    </w:p>
    <w:p w14:paraId="6FE338BE" w14:textId="77777777" w:rsidR="00BD4AB9" w:rsidRDefault="00EB49FD">
      <w:pPr>
        <w:numPr>
          <w:ilvl w:val="0"/>
          <w:numId w:val="169"/>
        </w:numPr>
        <w:spacing w:after="0" w:line="259" w:lineRule="auto"/>
        <w:ind w:left="1080"/>
        <w:rPr>
          <w:b/>
        </w:rPr>
      </w:pPr>
      <w:r>
        <w:rPr>
          <w:b/>
        </w:rPr>
        <w:t>Kekurangan konsumsi sayur dan buah</w:t>
      </w:r>
    </w:p>
    <w:p w14:paraId="7B04BD71" w14:textId="77777777" w:rsidR="00BD4AB9" w:rsidRDefault="00EB49FD">
      <w:pPr>
        <w:numPr>
          <w:ilvl w:val="0"/>
          <w:numId w:val="169"/>
        </w:numPr>
        <w:spacing w:after="0" w:line="259" w:lineRule="auto"/>
        <w:ind w:left="1080"/>
      </w:pPr>
      <w:r>
        <w:t>Kekurangan konsumsi sumber karbohidrat</w:t>
      </w:r>
    </w:p>
    <w:p w14:paraId="7FE491F5" w14:textId="77777777" w:rsidR="00BD4AB9" w:rsidRDefault="00EB49FD">
      <w:pPr>
        <w:numPr>
          <w:ilvl w:val="0"/>
          <w:numId w:val="169"/>
        </w:numPr>
        <w:spacing w:after="0" w:line="259" w:lineRule="auto"/>
        <w:ind w:left="1080"/>
      </w:pPr>
      <w:r>
        <w:t>Kekurangan konsumsi sumber protein hewani</w:t>
      </w:r>
    </w:p>
    <w:p w14:paraId="7EC05238" w14:textId="77777777" w:rsidR="00BD4AB9" w:rsidRDefault="00EB49FD">
      <w:pPr>
        <w:numPr>
          <w:ilvl w:val="0"/>
          <w:numId w:val="175"/>
        </w:numPr>
        <w:spacing w:after="0" w:line="259" w:lineRule="auto"/>
      </w:pPr>
      <w:r>
        <w:t>Salah satu akibat kurang konsumsi sayur dan buah adalah…</w:t>
      </w:r>
    </w:p>
    <w:p w14:paraId="331F360A" w14:textId="77777777" w:rsidR="00BD4AB9" w:rsidRDefault="00EB49FD">
      <w:pPr>
        <w:numPr>
          <w:ilvl w:val="0"/>
          <w:numId w:val="167"/>
        </w:numPr>
        <w:spacing w:after="0" w:line="259" w:lineRule="auto"/>
        <w:ind w:left="1080"/>
      </w:pPr>
      <w:r>
        <w:t>Meningkatkan risiko diare</w:t>
      </w:r>
    </w:p>
    <w:p w14:paraId="4F68F5AC" w14:textId="77777777" w:rsidR="00BD4AB9" w:rsidRDefault="00EB49FD">
      <w:pPr>
        <w:numPr>
          <w:ilvl w:val="0"/>
          <w:numId w:val="167"/>
        </w:numPr>
        <w:spacing w:after="0" w:line="259" w:lineRule="auto"/>
        <w:ind w:left="1080"/>
      </w:pPr>
      <w:r>
        <w:t>Sistem imun meningkat</w:t>
      </w:r>
    </w:p>
    <w:p w14:paraId="08A5B1BD" w14:textId="77777777" w:rsidR="00BD4AB9" w:rsidRDefault="00EB49FD">
      <w:pPr>
        <w:numPr>
          <w:ilvl w:val="0"/>
          <w:numId w:val="167"/>
        </w:numPr>
        <w:spacing w:after="0" w:line="259" w:lineRule="auto"/>
        <w:ind w:left="1080"/>
        <w:rPr>
          <w:b/>
        </w:rPr>
      </w:pPr>
      <w:r>
        <w:rPr>
          <w:b/>
        </w:rPr>
        <w:t>Meningkatkan risiko kegemukan</w:t>
      </w:r>
    </w:p>
    <w:p w14:paraId="4AE8218F" w14:textId="3B15346E" w:rsidR="003A781A" w:rsidRDefault="00EB49FD" w:rsidP="005950C3">
      <w:pPr>
        <w:numPr>
          <w:ilvl w:val="0"/>
          <w:numId w:val="167"/>
        </w:numPr>
        <w:spacing w:after="0" w:line="259" w:lineRule="auto"/>
        <w:ind w:left="1080"/>
      </w:pPr>
      <w:r>
        <w:t>Menurunkan risiko kanker</w:t>
      </w:r>
    </w:p>
    <w:p w14:paraId="3A241419" w14:textId="21B8D5A0" w:rsidR="00BD4AB9" w:rsidRDefault="00EB49FD">
      <w:pPr>
        <w:numPr>
          <w:ilvl w:val="0"/>
          <w:numId w:val="175"/>
        </w:numPr>
        <w:spacing w:after="0" w:line="259" w:lineRule="auto"/>
      </w:pPr>
      <w:r>
        <w:lastRenderedPageBreak/>
        <w:t>Jarang mengkonsumsi sayur dan buah dapat menyebabkan?</w:t>
      </w:r>
    </w:p>
    <w:p w14:paraId="1523D6A1" w14:textId="77777777" w:rsidR="00BD4AB9" w:rsidRDefault="00EB49FD">
      <w:pPr>
        <w:spacing w:after="0" w:line="259" w:lineRule="auto"/>
        <w:ind w:left="720"/>
      </w:pPr>
      <w:r>
        <w:t>a. Daya tahan tubuh meningkat</w:t>
      </w:r>
    </w:p>
    <w:p w14:paraId="1AEDA646" w14:textId="77777777" w:rsidR="00BD4AB9" w:rsidRDefault="00EB49FD">
      <w:pPr>
        <w:spacing w:after="0" w:line="259" w:lineRule="auto"/>
        <w:ind w:left="720"/>
        <w:rPr>
          <w:b/>
        </w:rPr>
      </w:pPr>
      <w:r>
        <w:rPr>
          <w:b/>
        </w:rPr>
        <w:t>b. Daya tahan tubuh menurun</w:t>
      </w:r>
    </w:p>
    <w:p w14:paraId="2A107F5B" w14:textId="77777777" w:rsidR="00BD4AB9" w:rsidRDefault="00EB49FD">
      <w:pPr>
        <w:spacing w:after="0" w:line="259" w:lineRule="auto"/>
        <w:ind w:left="720"/>
      </w:pPr>
      <w:r>
        <w:t>c. Daya tahan tubuh berubah - ubah</w:t>
      </w:r>
    </w:p>
    <w:p w14:paraId="55F29B2D" w14:textId="77777777" w:rsidR="00BD4AB9" w:rsidRDefault="00EB49FD">
      <w:pPr>
        <w:spacing w:after="0" w:line="259" w:lineRule="auto"/>
        <w:ind w:left="720"/>
      </w:pPr>
      <w:r>
        <w:t>d. Daya tahan tubuh tetap</w:t>
      </w:r>
    </w:p>
    <w:p w14:paraId="5737F45F" w14:textId="77777777" w:rsidR="00BD4AB9" w:rsidRDefault="00EB49FD">
      <w:pPr>
        <w:numPr>
          <w:ilvl w:val="0"/>
          <w:numId w:val="175"/>
        </w:numPr>
        <w:spacing w:after="0" w:line="259" w:lineRule="auto"/>
      </w:pPr>
      <w:r>
        <w:t>Bagaimana sayur dan buah bisa mengurangi risiko terjadinya kanker?</w:t>
      </w:r>
    </w:p>
    <w:p w14:paraId="18A6D75A" w14:textId="77777777" w:rsidR="00BD4AB9" w:rsidRDefault="00EB49FD">
      <w:pPr>
        <w:numPr>
          <w:ilvl w:val="0"/>
          <w:numId w:val="340"/>
        </w:numPr>
        <w:spacing w:after="0" w:line="259" w:lineRule="auto"/>
        <w:ind w:left="990" w:hanging="270"/>
        <w:rPr>
          <w:b/>
        </w:rPr>
      </w:pPr>
      <w:r>
        <w:rPr>
          <w:b/>
        </w:rPr>
        <w:t>Kandungan antioksidan menangkal radikal bebas</w:t>
      </w:r>
    </w:p>
    <w:p w14:paraId="53A04E51" w14:textId="77777777" w:rsidR="00BD4AB9" w:rsidRDefault="00EB49FD">
      <w:pPr>
        <w:numPr>
          <w:ilvl w:val="0"/>
          <w:numId w:val="340"/>
        </w:numPr>
        <w:spacing w:after="0" w:line="259" w:lineRule="auto"/>
        <w:ind w:left="990" w:hanging="270"/>
      </w:pPr>
      <w:r>
        <w:t>Kandungan Vit C menangkal radikal bebas</w:t>
      </w:r>
    </w:p>
    <w:p w14:paraId="47E96339" w14:textId="77777777" w:rsidR="00BD4AB9" w:rsidRDefault="00EB49FD">
      <w:pPr>
        <w:numPr>
          <w:ilvl w:val="0"/>
          <w:numId w:val="340"/>
        </w:numPr>
        <w:spacing w:after="0" w:line="259" w:lineRule="auto"/>
        <w:ind w:left="990" w:hanging="270"/>
      </w:pPr>
      <w:r>
        <w:t>Kandungan Vit A menangkal radikal bebas</w:t>
      </w:r>
    </w:p>
    <w:p w14:paraId="5F906DD4" w14:textId="77777777" w:rsidR="00BD4AB9" w:rsidRDefault="00EB49FD">
      <w:pPr>
        <w:numPr>
          <w:ilvl w:val="0"/>
          <w:numId w:val="340"/>
        </w:numPr>
        <w:spacing w:after="0" w:line="259" w:lineRule="auto"/>
        <w:ind w:left="990" w:hanging="270"/>
      </w:pPr>
      <w:r>
        <w:t>Kandungan Vit D menangkal radikal bebas</w:t>
      </w:r>
    </w:p>
    <w:p w14:paraId="42D23BFA" w14:textId="77777777" w:rsidR="00BD4AB9" w:rsidRDefault="00EB49FD">
      <w:pPr>
        <w:numPr>
          <w:ilvl w:val="0"/>
          <w:numId w:val="175"/>
        </w:numPr>
        <w:spacing w:after="0" w:line="259" w:lineRule="auto"/>
      </w:pPr>
      <w:r>
        <w:t>Menurut pedoman isi piringku, berapa anjuran mengonsumsi sayur setiap kali makan?</w:t>
      </w:r>
    </w:p>
    <w:p w14:paraId="1653B71F" w14:textId="77777777" w:rsidR="00BD4AB9" w:rsidRDefault="00EB49FD">
      <w:pPr>
        <w:spacing w:after="0" w:line="259" w:lineRule="auto"/>
        <w:ind w:left="720"/>
        <w:rPr>
          <w:b/>
        </w:rPr>
      </w:pPr>
      <w:proofErr w:type="gramStart"/>
      <w:r>
        <w:rPr>
          <w:b/>
        </w:rPr>
        <w:t>a. 2/3</w:t>
      </w:r>
      <w:proofErr w:type="gramEnd"/>
      <w:r>
        <w:rPr>
          <w:b/>
        </w:rPr>
        <w:t xml:space="preserve"> dari setengah piring</w:t>
      </w:r>
    </w:p>
    <w:p w14:paraId="24A4D6D0" w14:textId="77777777" w:rsidR="00BD4AB9" w:rsidRDefault="00EB49FD">
      <w:pPr>
        <w:spacing w:after="0" w:line="259" w:lineRule="auto"/>
        <w:ind w:left="720"/>
      </w:pPr>
      <w:proofErr w:type="gramStart"/>
      <w:r>
        <w:t>b. 1/3</w:t>
      </w:r>
      <w:proofErr w:type="gramEnd"/>
      <w:r>
        <w:t xml:space="preserve"> dari setengah piring</w:t>
      </w:r>
    </w:p>
    <w:p w14:paraId="62D1A607" w14:textId="77777777" w:rsidR="00BD4AB9" w:rsidRDefault="00EB49FD">
      <w:pPr>
        <w:spacing w:after="0" w:line="259" w:lineRule="auto"/>
        <w:ind w:left="720"/>
      </w:pPr>
      <w:proofErr w:type="gramStart"/>
      <w:r>
        <w:t>c. 2/3</w:t>
      </w:r>
      <w:proofErr w:type="gramEnd"/>
      <w:r>
        <w:t xml:space="preserve"> dari satu piring</w:t>
      </w:r>
    </w:p>
    <w:p w14:paraId="1FDB4ACA" w14:textId="77777777" w:rsidR="00BD4AB9" w:rsidRDefault="00EB49FD">
      <w:pPr>
        <w:spacing w:after="0" w:line="259" w:lineRule="auto"/>
        <w:ind w:left="720"/>
      </w:pPr>
      <w:proofErr w:type="gramStart"/>
      <w:r>
        <w:t>d. 1/3</w:t>
      </w:r>
      <w:proofErr w:type="gramEnd"/>
      <w:r>
        <w:t xml:space="preserve"> dari satu piring</w:t>
      </w:r>
    </w:p>
    <w:p w14:paraId="3AD0DE9B" w14:textId="77777777" w:rsidR="00BD4AB9" w:rsidRDefault="00EB49FD">
      <w:pPr>
        <w:numPr>
          <w:ilvl w:val="0"/>
          <w:numId w:val="175"/>
        </w:numPr>
        <w:spacing w:after="0" w:line="259" w:lineRule="auto"/>
      </w:pPr>
      <w:r>
        <w:t>Menurut pedoman isi piringku, berapa anjuran mengonsumsi buah setiap kali makan?</w:t>
      </w:r>
    </w:p>
    <w:p w14:paraId="79F8B520" w14:textId="77777777" w:rsidR="00BD4AB9" w:rsidRDefault="00EB49FD">
      <w:pPr>
        <w:spacing w:after="0" w:line="259" w:lineRule="auto"/>
        <w:ind w:left="720"/>
      </w:pPr>
      <w:proofErr w:type="gramStart"/>
      <w:r>
        <w:t>a. 2/3</w:t>
      </w:r>
      <w:proofErr w:type="gramEnd"/>
      <w:r>
        <w:t xml:space="preserve"> dari setengah piring</w:t>
      </w:r>
    </w:p>
    <w:p w14:paraId="55497E24" w14:textId="77777777" w:rsidR="00BD4AB9" w:rsidRDefault="00EB49FD">
      <w:pPr>
        <w:spacing w:after="0" w:line="259" w:lineRule="auto"/>
        <w:ind w:left="720"/>
        <w:rPr>
          <w:b/>
        </w:rPr>
      </w:pPr>
      <w:proofErr w:type="gramStart"/>
      <w:r>
        <w:rPr>
          <w:b/>
        </w:rPr>
        <w:t>b. 1/3</w:t>
      </w:r>
      <w:proofErr w:type="gramEnd"/>
      <w:r>
        <w:rPr>
          <w:b/>
        </w:rPr>
        <w:t xml:space="preserve"> dari setengah piring</w:t>
      </w:r>
    </w:p>
    <w:p w14:paraId="7F790C1B" w14:textId="77777777" w:rsidR="00BD4AB9" w:rsidRDefault="00EB49FD">
      <w:pPr>
        <w:spacing w:after="0" w:line="259" w:lineRule="auto"/>
        <w:ind w:left="720"/>
      </w:pPr>
      <w:proofErr w:type="gramStart"/>
      <w:r>
        <w:t>c. 2/3</w:t>
      </w:r>
      <w:proofErr w:type="gramEnd"/>
      <w:r>
        <w:t xml:space="preserve"> dari satu piring</w:t>
      </w:r>
    </w:p>
    <w:p w14:paraId="61D270A0" w14:textId="77777777" w:rsidR="00BD4AB9" w:rsidRDefault="00EB49FD">
      <w:pPr>
        <w:spacing w:after="0" w:line="259" w:lineRule="auto"/>
        <w:ind w:left="720"/>
      </w:pPr>
      <w:proofErr w:type="gramStart"/>
      <w:r>
        <w:t>d. 1/3</w:t>
      </w:r>
      <w:proofErr w:type="gramEnd"/>
      <w:r>
        <w:t xml:space="preserve"> dari satu piring</w:t>
      </w:r>
    </w:p>
    <w:p w14:paraId="61379E0A" w14:textId="77777777" w:rsidR="00BD4AB9" w:rsidRDefault="00EB49FD">
      <w:pPr>
        <w:numPr>
          <w:ilvl w:val="0"/>
          <w:numId w:val="175"/>
        </w:numPr>
        <w:spacing w:after="0" w:line="259" w:lineRule="auto"/>
      </w:pPr>
      <w:r>
        <w:t xml:space="preserve">Kandungan </w:t>
      </w:r>
      <w:proofErr w:type="gramStart"/>
      <w:r>
        <w:t>apa</w:t>
      </w:r>
      <w:proofErr w:type="gramEnd"/>
      <w:r>
        <w:t xml:space="preserve"> yang bagus untuk penglihatan mata?</w:t>
      </w:r>
    </w:p>
    <w:p w14:paraId="2DB6BF66" w14:textId="77777777" w:rsidR="00BD4AB9" w:rsidRDefault="00EB49FD">
      <w:pPr>
        <w:spacing w:after="0" w:line="259" w:lineRule="auto"/>
        <w:ind w:left="720"/>
        <w:rPr>
          <w:b/>
        </w:rPr>
      </w:pPr>
      <w:r>
        <w:rPr>
          <w:b/>
        </w:rPr>
        <w:t>a. Vitamin A</w:t>
      </w:r>
    </w:p>
    <w:p w14:paraId="56D976C2" w14:textId="77777777" w:rsidR="00BD4AB9" w:rsidRDefault="00EB49FD">
      <w:pPr>
        <w:spacing w:after="0" w:line="259" w:lineRule="auto"/>
        <w:ind w:left="720"/>
      </w:pPr>
      <w:r>
        <w:t>b. Vitamin B</w:t>
      </w:r>
    </w:p>
    <w:p w14:paraId="6FADCDFC" w14:textId="77777777" w:rsidR="00BD4AB9" w:rsidRDefault="00EB49FD">
      <w:pPr>
        <w:spacing w:after="0" w:line="259" w:lineRule="auto"/>
        <w:ind w:left="720"/>
      </w:pPr>
      <w:r>
        <w:t>c. Vitamin C</w:t>
      </w:r>
    </w:p>
    <w:p w14:paraId="79C430C2" w14:textId="77777777" w:rsidR="00BD4AB9" w:rsidRDefault="00EB49FD">
      <w:pPr>
        <w:spacing w:after="0" w:line="259" w:lineRule="auto"/>
        <w:ind w:left="720"/>
      </w:pPr>
      <w:r>
        <w:t>d. Betakaroten</w:t>
      </w:r>
    </w:p>
    <w:p w14:paraId="180DA191" w14:textId="77777777" w:rsidR="005559A5" w:rsidRDefault="005559A5" w:rsidP="003A781A">
      <w:pPr>
        <w:jc w:val="left"/>
        <w:rPr>
          <w:b/>
        </w:rPr>
      </w:pPr>
    </w:p>
    <w:p w14:paraId="774F94BE" w14:textId="77777777" w:rsidR="00BD4AB9" w:rsidRDefault="00EB49FD">
      <w:pPr>
        <w:numPr>
          <w:ilvl w:val="0"/>
          <w:numId w:val="277"/>
        </w:numPr>
        <w:ind w:left="360"/>
        <w:jc w:val="left"/>
      </w:pPr>
      <w:r w:rsidRPr="005E1A71">
        <w:rPr>
          <w:b/>
          <w:i/>
        </w:rPr>
        <w:t>Stunting</w:t>
      </w:r>
    </w:p>
    <w:p w14:paraId="231CA5BB" w14:textId="5E7A04B3" w:rsidR="00386BB2" w:rsidRPr="00386BB2" w:rsidRDefault="00386BB2" w:rsidP="00386BB2">
      <w:pPr>
        <w:pStyle w:val="Caption"/>
        <w:keepNext/>
        <w:jc w:val="center"/>
        <w:rPr>
          <w:b/>
          <w:bCs/>
          <w:i w:val="0"/>
          <w:iCs w:val="0"/>
          <w:color w:val="auto"/>
          <w:sz w:val="24"/>
          <w:szCs w:val="24"/>
        </w:rPr>
      </w:pPr>
      <w:bookmarkStart w:id="87" w:name="_Toc124783497"/>
      <w:bookmarkStart w:id="88" w:name="_Toc124999122"/>
      <w:proofErr w:type="gramStart"/>
      <w:r w:rsidRPr="00386BB2">
        <w:rPr>
          <w:b/>
          <w:bCs/>
          <w:i w:val="0"/>
          <w:iCs w:val="0"/>
          <w:color w:val="auto"/>
          <w:sz w:val="24"/>
          <w:szCs w:val="24"/>
        </w:rPr>
        <w:t xml:space="preserve">Tabel </w:t>
      </w:r>
      <w:r w:rsidRPr="00386BB2">
        <w:rPr>
          <w:b/>
          <w:bCs/>
          <w:i w:val="0"/>
          <w:iCs w:val="0"/>
          <w:color w:val="auto"/>
          <w:sz w:val="24"/>
          <w:szCs w:val="24"/>
        </w:rPr>
        <w:fldChar w:fldCharType="begin"/>
      </w:r>
      <w:r w:rsidRPr="00386BB2">
        <w:rPr>
          <w:b/>
          <w:bCs/>
          <w:i w:val="0"/>
          <w:iCs w:val="0"/>
          <w:color w:val="auto"/>
          <w:sz w:val="24"/>
          <w:szCs w:val="24"/>
        </w:rPr>
        <w:instrText xml:space="preserve"> SEQ Tabel \* ARABIC </w:instrText>
      </w:r>
      <w:r w:rsidRPr="00386BB2">
        <w:rPr>
          <w:b/>
          <w:bCs/>
          <w:i w:val="0"/>
          <w:iCs w:val="0"/>
          <w:color w:val="auto"/>
          <w:sz w:val="24"/>
          <w:szCs w:val="24"/>
        </w:rPr>
        <w:fldChar w:fldCharType="separate"/>
      </w:r>
      <w:r w:rsidR="00896CA1">
        <w:rPr>
          <w:b/>
          <w:bCs/>
          <w:i w:val="0"/>
          <w:iCs w:val="0"/>
          <w:noProof/>
          <w:color w:val="auto"/>
          <w:sz w:val="24"/>
          <w:szCs w:val="24"/>
        </w:rPr>
        <w:t>5</w:t>
      </w:r>
      <w:r w:rsidRPr="00386BB2">
        <w:rPr>
          <w:b/>
          <w:bCs/>
          <w:i w:val="0"/>
          <w:iCs w:val="0"/>
          <w:color w:val="auto"/>
          <w:sz w:val="24"/>
          <w:szCs w:val="24"/>
        </w:rPr>
        <w:fldChar w:fldCharType="end"/>
      </w:r>
      <w:r w:rsidRPr="00386BB2">
        <w:rPr>
          <w:b/>
          <w:bCs/>
          <w:i w:val="0"/>
          <w:iCs w:val="0"/>
          <w:color w:val="auto"/>
          <w:sz w:val="24"/>
          <w:szCs w:val="24"/>
        </w:rPr>
        <w:t>.</w:t>
      </w:r>
      <w:proofErr w:type="gramEnd"/>
      <w:r w:rsidRPr="00386BB2">
        <w:rPr>
          <w:b/>
          <w:bCs/>
          <w:i w:val="0"/>
          <w:iCs w:val="0"/>
          <w:color w:val="auto"/>
          <w:sz w:val="24"/>
          <w:szCs w:val="24"/>
        </w:rPr>
        <w:t xml:space="preserve"> Satuan Acara Penyuluhan (SAP) Stunting</w:t>
      </w:r>
      <w:bookmarkEnd w:id="87"/>
      <w:bookmarkEnd w:id="88"/>
    </w:p>
    <w:tbl>
      <w:tblPr>
        <w:tblStyle w:val="aff2"/>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40"/>
        <w:gridCol w:w="6420"/>
      </w:tblGrid>
      <w:tr w:rsidR="00BD4AB9" w14:paraId="57AAEA22" w14:textId="77777777" w:rsidTr="005559A5">
        <w:trPr>
          <w:tblHeader/>
          <w:jc w:val="center"/>
        </w:trPr>
        <w:tc>
          <w:tcPr>
            <w:tcW w:w="2940" w:type="dxa"/>
            <w:shd w:val="clear" w:color="auto" w:fill="auto"/>
            <w:tcMar>
              <w:top w:w="100" w:type="dxa"/>
              <w:left w:w="100" w:type="dxa"/>
              <w:bottom w:w="100" w:type="dxa"/>
              <w:right w:w="100" w:type="dxa"/>
            </w:tcMar>
          </w:tcPr>
          <w:p w14:paraId="7771D321" w14:textId="77777777" w:rsidR="00BD4AB9" w:rsidRDefault="00BD4AB9" w:rsidP="005559A5">
            <w:pPr>
              <w:widowControl w:val="0"/>
              <w:spacing w:after="0" w:line="240" w:lineRule="auto"/>
              <w:jc w:val="center"/>
              <w:rPr>
                <w:b/>
              </w:rPr>
            </w:pPr>
          </w:p>
        </w:tc>
        <w:tc>
          <w:tcPr>
            <w:tcW w:w="6420" w:type="dxa"/>
            <w:shd w:val="clear" w:color="auto" w:fill="auto"/>
            <w:tcMar>
              <w:top w:w="100" w:type="dxa"/>
              <w:left w:w="100" w:type="dxa"/>
              <w:bottom w:w="100" w:type="dxa"/>
              <w:right w:w="100" w:type="dxa"/>
            </w:tcMar>
          </w:tcPr>
          <w:p w14:paraId="64BD9285" w14:textId="77777777" w:rsidR="00BD4AB9" w:rsidRDefault="00EB49FD" w:rsidP="005559A5">
            <w:pPr>
              <w:widowControl w:val="0"/>
              <w:spacing w:after="0" w:line="240" w:lineRule="auto"/>
              <w:jc w:val="center"/>
              <w:rPr>
                <w:b/>
              </w:rPr>
            </w:pPr>
            <w:r>
              <w:rPr>
                <w:b/>
              </w:rPr>
              <w:t>Deskripsi</w:t>
            </w:r>
          </w:p>
        </w:tc>
      </w:tr>
      <w:tr w:rsidR="00BD4AB9" w14:paraId="370ED744" w14:textId="77777777">
        <w:trPr>
          <w:jc w:val="center"/>
        </w:trPr>
        <w:tc>
          <w:tcPr>
            <w:tcW w:w="2940" w:type="dxa"/>
            <w:shd w:val="clear" w:color="auto" w:fill="auto"/>
            <w:tcMar>
              <w:top w:w="100" w:type="dxa"/>
              <w:left w:w="100" w:type="dxa"/>
              <w:bottom w:w="100" w:type="dxa"/>
              <w:right w:w="100" w:type="dxa"/>
            </w:tcMar>
          </w:tcPr>
          <w:p w14:paraId="52E4F0D1" w14:textId="77777777" w:rsidR="00BD4AB9" w:rsidRDefault="00EB49FD" w:rsidP="005559A5">
            <w:pPr>
              <w:spacing w:after="0" w:line="240" w:lineRule="auto"/>
              <w:jc w:val="left"/>
              <w:rPr>
                <w:b/>
              </w:rPr>
            </w:pPr>
            <w:r>
              <w:rPr>
                <w:b/>
              </w:rPr>
              <w:t>Pokok Bahasan</w:t>
            </w:r>
          </w:p>
        </w:tc>
        <w:tc>
          <w:tcPr>
            <w:tcW w:w="6420" w:type="dxa"/>
            <w:shd w:val="clear" w:color="auto" w:fill="auto"/>
            <w:tcMar>
              <w:top w:w="100" w:type="dxa"/>
              <w:left w:w="100" w:type="dxa"/>
              <w:bottom w:w="100" w:type="dxa"/>
              <w:right w:w="100" w:type="dxa"/>
            </w:tcMar>
          </w:tcPr>
          <w:p w14:paraId="33F7734B" w14:textId="77777777" w:rsidR="00BD4AB9" w:rsidRDefault="00EB49FD" w:rsidP="005559A5">
            <w:pPr>
              <w:spacing w:after="0" w:line="240" w:lineRule="auto"/>
              <w:jc w:val="left"/>
              <w:rPr>
                <w:b/>
              </w:rPr>
            </w:pPr>
            <w:r>
              <w:t xml:space="preserve">Penyuluhan ibu hamil dan ibu menyusui tentang </w:t>
            </w:r>
            <w:r w:rsidRPr="005E1A71">
              <w:rPr>
                <w:i/>
              </w:rPr>
              <w:t>stunting</w:t>
            </w:r>
          </w:p>
        </w:tc>
      </w:tr>
      <w:tr w:rsidR="00BD4AB9" w14:paraId="6EFA3F93" w14:textId="77777777">
        <w:trPr>
          <w:jc w:val="center"/>
        </w:trPr>
        <w:tc>
          <w:tcPr>
            <w:tcW w:w="2940" w:type="dxa"/>
            <w:shd w:val="clear" w:color="auto" w:fill="auto"/>
            <w:tcMar>
              <w:top w:w="100" w:type="dxa"/>
              <w:left w:w="100" w:type="dxa"/>
              <w:bottom w:w="100" w:type="dxa"/>
              <w:right w:w="100" w:type="dxa"/>
            </w:tcMar>
          </w:tcPr>
          <w:p w14:paraId="4F652F6F" w14:textId="77777777" w:rsidR="00BD4AB9" w:rsidRDefault="00EB49FD" w:rsidP="005559A5">
            <w:pPr>
              <w:spacing w:after="0" w:line="240" w:lineRule="auto"/>
              <w:jc w:val="left"/>
              <w:rPr>
                <w:b/>
              </w:rPr>
            </w:pPr>
            <w:r>
              <w:rPr>
                <w:b/>
              </w:rPr>
              <w:t>Sub Pokok Bahas</w:t>
            </w:r>
            <w:r>
              <w:rPr>
                <w:b/>
              </w:rPr>
              <w:tab/>
            </w:r>
          </w:p>
        </w:tc>
        <w:tc>
          <w:tcPr>
            <w:tcW w:w="6420" w:type="dxa"/>
            <w:shd w:val="clear" w:color="auto" w:fill="auto"/>
            <w:tcMar>
              <w:top w:w="100" w:type="dxa"/>
              <w:left w:w="100" w:type="dxa"/>
              <w:bottom w:w="100" w:type="dxa"/>
              <w:right w:w="100" w:type="dxa"/>
            </w:tcMar>
          </w:tcPr>
          <w:p w14:paraId="77D98618" w14:textId="77777777" w:rsidR="00BD4AB9" w:rsidRDefault="00EB49FD" w:rsidP="005559A5">
            <w:pPr>
              <w:spacing w:after="0" w:line="240" w:lineRule="auto"/>
              <w:jc w:val="left"/>
              <w:rPr>
                <w:b/>
              </w:rPr>
            </w:pPr>
            <w:r>
              <w:t xml:space="preserve">Penjelasan secara umum tentang </w:t>
            </w:r>
            <w:r w:rsidRPr="005E1A71">
              <w:rPr>
                <w:i/>
              </w:rPr>
              <w:t>stunting</w:t>
            </w:r>
          </w:p>
        </w:tc>
      </w:tr>
      <w:tr w:rsidR="00BD4AB9" w14:paraId="380F941A" w14:textId="77777777">
        <w:trPr>
          <w:jc w:val="center"/>
        </w:trPr>
        <w:tc>
          <w:tcPr>
            <w:tcW w:w="2940" w:type="dxa"/>
            <w:shd w:val="clear" w:color="auto" w:fill="auto"/>
            <w:tcMar>
              <w:top w:w="100" w:type="dxa"/>
              <w:left w:w="100" w:type="dxa"/>
              <w:bottom w:w="100" w:type="dxa"/>
              <w:right w:w="100" w:type="dxa"/>
            </w:tcMar>
          </w:tcPr>
          <w:p w14:paraId="1165EA29" w14:textId="77777777" w:rsidR="00BD4AB9" w:rsidRDefault="00EB49FD" w:rsidP="005559A5">
            <w:pPr>
              <w:spacing w:after="0" w:line="240" w:lineRule="auto"/>
              <w:jc w:val="left"/>
              <w:rPr>
                <w:b/>
              </w:rPr>
            </w:pPr>
            <w:r>
              <w:rPr>
                <w:b/>
              </w:rPr>
              <w:t>Sasaran</w:t>
            </w:r>
            <w:r>
              <w:rPr>
                <w:b/>
              </w:rPr>
              <w:tab/>
            </w:r>
          </w:p>
        </w:tc>
        <w:tc>
          <w:tcPr>
            <w:tcW w:w="6420" w:type="dxa"/>
            <w:shd w:val="clear" w:color="auto" w:fill="auto"/>
            <w:tcMar>
              <w:top w:w="100" w:type="dxa"/>
              <w:left w:w="100" w:type="dxa"/>
              <w:bottom w:w="100" w:type="dxa"/>
              <w:right w:w="100" w:type="dxa"/>
            </w:tcMar>
          </w:tcPr>
          <w:p w14:paraId="0DD4CED6" w14:textId="77777777" w:rsidR="00BD4AB9" w:rsidRDefault="00EB49FD" w:rsidP="005559A5">
            <w:pPr>
              <w:spacing w:after="0" w:line="240" w:lineRule="auto"/>
              <w:jc w:val="left"/>
            </w:pPr>
            <w:r>
              <w:t>Ibu Hamil dan Ibu Menyusui</w:t>
            </w:r>
          </w:p>
        </w:tc>
      </w:tr>
      <w:tr w:rsidR="00BD4AB9" w14:paraId="7595406E" w14:textId="77777777">
        <w:trPr>
          <w:jc w:val="center"/>
        </w:trPr>
        <w:tc>
          <w:tcPr>
            <w:tcW w:w="2940" w:type="dxa"/>
            <w:shd w:val="clear" w:color="auto" w:fill="auto"/>
            <w:tcMar>
              <w:top w:w="100" w:type="dxa"/>
              <w:left w:w="100" w:type="dxa"/>
              <w:bottom w:w="100" w:type="dxa"/>
              <w:right w:w="100" w:type="dxa"/>
            </w:tcMar>
          </w:tcPr>
          <w:p w14:paraId="48B1714D" w14:textId="77777777" w:rsidR="00BD4AB9" w:rsidRDefault="00EB49FD" w:rsidP="005559A5">
            <w:pPr>
              <w:spacing w:after="0" w:line="240" w:lineRule="auto"/>
              <w:jc w:val="left"/>
              <w:rPr>
                <w:b/>
              </w:rPr>
            </w:pPr>
            <w:r>
              <w:rPr>
                <w:b/>
              </w:rPr>
              <w:t>Jumlah sasaran</w:t>
            </w:r>
          </w:p>
        </w:tc>
        <w:tc>
          <w:tcPr>
            <w:tcW w:w="6420" w:type="dxa"/>
            <w:shd w:val="clear" w:color="auto" w:fill="auto"/>
            <w:tcMar>
              <w:top w:w="100" w:type="dxa"/>
              <w:left w:w="100" w:type="dxa"/>
              <w:bottom w:w="100" w:type="dxa"/>
              <w:right w:w="100" w:type="dxa"/>
            </w:tcMar>
          </w:tcPr>
          <w:p w14:paraId="5A54783A" w14:textId="77777777" w:rsidR="00BD4AB9" w:rsidRDefault="00EB49FD" w:rsidP="005559A5">
            <w:pPr>
              <w:spacing w:after="0" w:line="240" w:lineRule="auto"/>
              <w:jc w:val="left"/>
              <w:rPr>
                <w:b/>
              </w:rPr>
            </w:pPr>
            <w:r>
              <w:t>Disesuaikan</w:t>
            </w:r>
          </w:p>
        </w:tc>
      </w:tr>
      <w:tr w:rsidR="00BD4AB9" w14:paraId="7D17C5E3" w14:textId="77777777">
        <w:trPr>
          <w:jc w:val="center"/>
        </w:trPr>
        <w:tc>
          <w:tcPr>
            <w:tcW w:w="2940" w:type="dxa"/>
            <w:shd w:val="clear" w:color="auto" w:fill="auto"/>
            <w:tcMar>
              <w:top w:w="100" w:type="dxa"/>
              <w:left w:w="100" w:type="dxa"/>
              <w:bottom w:w="100" w:type="dxa"/>
              <w:right w:w="100" w:type="dxa"/>
            </w:tcMar>
          </w:tcPr>
          <w:p w14:paraId="79D5A35C" w14:textId="77777777" w:rsidR="00BD4AB9" w:rsidRDefault="00EB49FD" w:rsidP="005559A5">
            <w:pPr>
              <w:spacing w:after="0" w:line="240" w:lineRule="auto"/>
              <w:jc w:val="left"/>
              <w:rPr>
                <w:b/>
              </w:rPr>
            </w:pPr>
            <w:r>
              <w:rPr>
                <w:b/>
              </w:rPr>
              <w:t xml:space="preserve">Hari, Tanggal </w:t>
            </w:r>
          </w:p>
          <w:p w14:paraId="13E8F3BD" w14:textId="77777777" w:rsidR="00BD4AB9" w:rsidRDefault="00EB49FD" w:rsidP="005559A5">
            <w:pPr>
              <w:spacing w:after="0" w:line="240" w:lineRule="auto"/>
              <w:jc w:val="left"/>
              <w:rPr>
                <w:b/>
              </w:rPr>
            </w:pPr>
            <w:r>
              <w:rPr>
                <w:b/>
              </w:rPr>
              <w:t>Jam/waktu</w:t>
            </w:r>
            <w:r>
              <w:rPr>
                <w:b/>
              </w:rPr>
              <w:tab/>
            </w:r>
          </w:p>
        </w:tc>
        <w:tc>
          <w:tcPr>
            <w:tcW w:w="6420" w:type="dxa"/>
            <w:shd w:val="clear" w:color="auto" w:fill="auto"/>
            <w:tcMar>
              <w:top w:w="100" w:type="dxa"/>
              <w:left w:w="100" w:type="dxa"/>
              <w:bottom w:w="100" w:type="dxa"/>
              <w:right w:w="100" w:type="dxa"/>
            </w:tcMar>
          </w:tcPr>
          <w:p w14:paraId="6ADB621D" w14:textId="77777777" w:rsidR="00BD4AB9" w:rsidRDefault="00EB49FD" w:rsidP="005559A5">
            <w:pPr>
              <w:widowControl w:val="0"/>
              <w:spacing w:after="0" w:line="240" w:lineRule="auto"/>
              <w:jc w:val="left"/>
            </w:pPr>
            <w:r>
              <w:t>Disesuaikan</w:t>
            </w:r>
          </w:p>
          <w:p w14:paraId="37892126" w14:textId="77777777" w:rsidR="00BD4AB9" w:rsidRDefault="00EB49FD" w:rsidP="005559A5">
            <w:pPr>
              <w:spacing w:after="0" w:line="240" w:lineRule="auto"/>
              <w:jc w:val="left"/>
            </w:pPr>
            <w:r>
              <w:t>60 menit</w:t>
            </w:r>
          </w:p>
          <w:p w14:paraId="7D4FE52C" w14:textId="77777777" w:rsidR="005950C3" w:rsidRDefault="005950C3" w:rsidP="005559A5">
            <w:pPr>
              <w:spacing w:after="0" w:line="240" w:lineRule="auto"/>
              <w:jc w:val="left"/>
              <w:rPr>
                <w:b/>
              </w:rPr>
            </w:pPr>
          </w:p>
        </w:tc>
      </w:tr>
      <w:tr w:rsidR="00BD4AB9" w14:paraId="2768A900" w14:textId="77777777">
        <w:trPr>
          <w:jc w:val="center"/>
        </w:trPr>
        <w:tc>
          <w:tcPr>
            <w:tcW w:w="2940" w:type="dxa"/>
            <w:shd w:val="clear" w:color="auto" w:fill="auto"/>
            <w:tcMar>
              <w:top w:w="100" w:type="dxa"/>
              <w:left w:w="100" w:type="dxa"/>
              <w:bottom w:w="100" w:type="dxa"/>
              <w:right w:w="100" w:type="dxa"/>
            </w:tcMar>
          </w:tcPr>
          <w:p w14:paraId="140F8DE1" w14:textId="77777777" w:rsidR="00BD4AB9" w:rsidRDefault="00EB49FD" w:rsidP="005559A5">
            <w:pPr>
              <w:widowControl w:val="0"/>
              <w:spacing w:after="0" w:line="240" w:lineRule="auto"/>
              <w:jc w:val="left"/>
              <w:rPr>
                <w:b/>
              </w:rPr>
            </w:pPr>
            <w:r>
              <w:rPr>
                <w:b/>
              </w:rPr>
              <w:lastRenderedPageBreak/>
              <w:t>Tujuan</w:t>
            </w:r>
          </w:p>
        </w:tc>
        <w:tc>
          <w:tcPr>
            <w:tcW w:w="6420" w:type="dxa"/>
            <w:shd w:val="clear" w:color="auto" w:fill="auto"/>
            <w:tcMar>
              <w:top w:w="100" w:type="dxa"/>
              <w:left w:w="100" w:type="dxa"/>
              <w:bottom w:w="100" w:type="dxa"/>
              <w:right w:w="100" w:type="dxa"/>
            </w:tcMar>
          </w:tcPr>
          <w:p w14:paraId="33C2A052" w14:textId="77777777" w:rsidR="00BD4AB9" w:rsidRDefault="00EB49FD" w:rsidP="005559A5">
            <w:pPr>
              <w:spacing w:after="0" w:line="240" w:lineRule="auto"/>
              <w:jc w:val="left"/>
              <w:rPr>
                <w:b/>
              </w:rPr>
            </w:pPr>
            <w:r>
              <w:rPr>
                <w:b/>
              </w:rPr>
              <w:t>Tujuan Umum</w:t>
            </w:r>
          </w:p>
          <w:p w14:paraId="4C8D2A60" w14:textId="77777777" w:rsidR="00BD4AB9" w:rsidRDefault="00EB49FD" w:rsidP="005559A5">
            <w:pPr>
              <w:spacing w:after="0" w:line="240" w:lineRule="auto"/>
            </w:pPr>
            <w:r>
              <w:t xml:space="preserve">Setelah mengikuti penyuluhan diharapkan ibu hamil dan ibu menyusui di Desa Kecamatan Leuwiliang dapat memahami tentang </w:t>
            </w:r>
            <w:r w:rsidRPr="005E1A71">
              <w:rPr>
                <w:i/>
              </w:rPr>
              <w:t>stunting</w:t>
            </w:r>
            <w:r>
              <w:t>.</w:t>
            </w:r>
          </w:p>
          <w:p w14:paraId="5E9F94BE" w14:textId="77777777" w:rsidR="00BD4AB9" w:rsidRDefault="00BD4AB9" w:rsidP="005559A5">
            <w:pPr>
              <w:spacing w:after="0" w:line="240" w:lineRule="auto"/>
              <w:ind w:left="360"/>
              <w:jc w:val="left"/>
            </w:pPr>
          </w:p>
          <w:p w14:paraId="2B1A1E22" w14:textId="77777777" w:rsidR="00BD4AB9" w:rsidRDefault="00EB49FD" w:rsidP="005559A5">
            <w:pPr>
              <w:spacing w:after="0" w:line="240" w:lineRule="auto"/>
              <w:jc w:val="left"/>
              <w:rPr>
                <w:b/>
              </w:rPr>
            </w:pPr>
            <w:r>
              <w:rPr>
                <w:b/>
              </w:rPr>
              <w:t>Tujuan Khusus</w:t>
            </w:r>
          </w:p>
          <w:p w14:paraId="2402C16A" w14:textId="77777777" w:rsidR="00BD4AB9" w:rsidRDefault="00EB49FD" w:rsidP="005559A5">
            <w:pPr>
              <w:spacing w:after="0" w:line="240" w:lineRule="auto"/>
              <w:jc w:val="left"/>
            </w:pPr>
            <w:r>
              <w:t>Setelah mengikuti penyuluhan, peserta diharapkan mampu:</w:t>
            </w:r>
          </w:p>
          <w:p w14:paraId="18C2C8CA" w14:textId="77777777" w:rsidR="00BD4AB9" w:rsidRDefault="00EB49FD" w:rsidP="005559A5">
            <w:pPr>
              <w:numPr>
                <w:ilvl w:val="0"/>
                <w:numId w:val="268"/>
              </w:numPr>
              <w:spacing w:after="0" w:line="240" w:lineRule="auto"/>
              <w:ind w:left="360"/>
              <w:jc w:val="left"/>
            </w:pPr>
            <w:r>
              <w:t xml:space="preserve">Mendefinisikan </w:t>
            </w:r>
            <w:r w:rsidRPr="005E1A71">
              <w:rPr>
                <w:i/>
              </w:rPr>
              <w:t>stunting</w:t>
            </w:r>
          </w:p>
          <w:p w14:paraId="039DB997" w14:textId="77777777" w:rsidR="00BD4AB9" w:rsidRDefault="00EB49FD" w:rsidP="005559A5">
            <w:pPr>
              <w:numPr>
                <w:ilvl w:val="0"/>
                <w:numId w:val="268"/>
              </w:numPr>
              <w:spacing w:after="0" w:line="240" w:lineRule="auto"/>
              <w:ind w:left="360"/>
              <w:jc w:val="left"/>
            </w:pPr>
            <w:r>
              <w:t xml:space="preserve">Menjelaskan faktor penyebab </w:t>
            </w:r>
            <w:r w:rsidRPr="005E1A71">
              <w:rPr>
                <w:i/>
              </w:rPr>
              <w:t>stunting</w:t>
            </w:r>
          </w:p>
          <w:p w14:paraId="54E57EEA" w14:textId="77777777" w:rsidR="00BD4AB9" w:rsidRDefault="00EB49FD" w:rsidP="005559A5">
            <w:pPr>
              <w:numPr>
                <w:ilvl w:val="0"/>
                <w:numId w:val="268"/>
              </w:numPr>
              <w:spacing w:after="0" w:line="240" w:lineRule="auto"/>
              <w:ind w:left="360"/>
              <w:jc w:val="left"/>
            </w:pPr>
            <w:r>
              <w:t xml:space="preserve">Menyebutkan tanda-tanda </w:t>
            </w:r>
            <w:r w:rsidRPr="005E1A71">
              <w:rPr>
                <w:i/>
              </w:rPr>
              <w:t>stunting</w:t>
            </w:r>
          </w:p>
          <w:p w14:paraId="0342C588" w14:textId="77777777" w:rsidR="00BD4AB9" w:rsidRDefault="00EB49FD" w:rsidP="005559A5">
            <w:pPr>
              <w:numPr>
                <w:ilvl w:val="0"/>
                <w:numId w:val="268"/>
              </w:numPr>
              <w:spacing w:after="0" w:line="240" w:lineRule="auto"/>
              <w:ind w:left="360"/>
              <w:jc w:val="left"/>
            </w:pPr>
            <w:r>
              <w:t xml:space="preserve">Menjelaskan dampak </w:t>
            </w:r>
            <w:r w:rsidRPr="005E1A71">
              <w:rPr>
                <w:i/>
              </w:rPr>
              <w:t>stunting</w:t>
            </w:r>
          </w:p>
          <w:p w14:paraId="33A0A2D0" w14:textId="77777777" w:rsidR="00BD4AB9" w:rsidRDefault="00EB49FD" w:rsidP="005559A5">
            <w:pPr>
              <w:numPr>
                <w:ilvl w:val="0"/>
                <w:numId w:val="268"/>
              </w:numPr>
              <w:spacing w:after="0" w:line="240" w:lineRule="auto"/>
              <w:ind w:left="360"/>
              <w:jc w:val="left"/>
            </w:pPr>
            <w:r>
              <w:t xml:space="preserve">Menjelaskan cara pencegahan </w:t>
            </w:r>
            <w:r w:rsidRPr="005E1A71">
              <w:rPr>
                <w:i/>
              </w:rPr>
              <w:t>stunting</w:t>
            </w:r>
          </w:p>
          <w:p w14:paraId="3492C614" w14:textId="77777777" w:rsidR="00BD4AB9" w:rsidRDefault="00EB49FD" w:rsidP="005559A5">
            <w:pPr>
              <w:numPr>
                <w:ilvl w:val="0"/>
                <w:numId w:val="268"/>
              </w:numPr>
              <w:spacing w:after="0" w:line="240" w:lineRule="auto"/>
              <w:ind w:left="360"/>
              <w:jc w:val="left"/>
            </w:pPr>
            <w:r>
              <w:t>Mendefinisikan ASI Eksklusif</w:t>
            </w:r>
          </w:p>
          <w:p w14:paraId="7DC5C6CD" w14:textId="77777777" w:rsidR="00BD4AB9" w:rsidRDefault="00EB49FD" w:rsidP="005559A5">
            <w:pPr>
              <w:numPr>
                <w:ilvl w:val="0"/>
                <w:numId w:val="268"/>
              </w:numPr>
              <w:spacing w:after="0" w:line="240" w:lineRule="auto"/>
              <w:ind w:left="360"/>
              <w:jc w:val="left"/>
            </w:pPr>
            <w:r>
              <w:t>Menjelaskan contoh menu MPASI sehari</w:t>
            </w:r>
          </w:p>
        </w:tc>
      </w:tr>
      <w:tr w:rsidR="00BD4AB9" w14:paraId="09D302AD" w14:textId="77777777">
        <w:trPr>
          <w:jc w:val="center"/>
        </w:trPr>
        <w:tc>
          <w:tcPr>
            <w:tcW w:w="2940" w:type="dxa"/>
            <w:shd w:val="clear" w:color="auto" w:fill="auto"/>
            <w:tcMar>
              <w:top w:w="100" w:type="dxa"/>
              <w:left w:w="100" w:type="dxa"/>
              <w:bottom w:w="100" w:type="dxa"/>
              <w:right w:w="100" w:type="dxa"/>
            </w:tcMar>
          </w:tcPr>
          <w:p w14:paraId="752828A8" w14:textId="77777777" w:rsidR="00BD4AB9" w:rsidRDefault="00EB49FD" w:rsidP="005559A5">
            <w:pPr>
              <w:widowControl w:val="0"/>
              <w:spacing w:after="0" w:line="240" w:lineRule="auto"/>
              <w:jc w:val="left"/>
              <w:rPr>
                <w:b/>
              </w:rPr>
            </w:pPr>
            <w:r>
              <w:rPr>
                <w:b/>
              </w:rPr>
              <w:t>Materi</w:t>
            </w:r>
          </w:p>
        </w:tc>
        <w:tc>
          <w:tcPr>
            <w:tcW w:w="6420" w:type="dxa"/>
            <w:shd w:val="clear" w:color="auto" w:fill="auto"/>
            <w:tcMar>
              <w:top w:w="100" w:type="dxa"/>
              <w:left w:w="100" w:type="dxa"/>
              <w:bottom w:w="100" w:type="dxa"/>
              <w:right w:w="100" w:type="dxa"/>
            </w:tcMar>
          </w:tcPr>
          <w:p w14:paraId="20ACB60F" w14:textId="77777777" w:rsidR="00BD4AB9" w:rsidRDefault="00EB49FD" w:rsidP="005559A5">
            <w:pPr>
              <w:numPr>
                <w:ilvl w:val="0"/>
                <w:numId w:val="122"/>
              </w:numPr>
              <w:spacing w:after="0" w:line="240" w:lineRule="auto"/>
              <w:ind w:left="360"/>
              <w:jc w:val="left"/>
            </w:pPr>
            <w:r>
              <w:t xml:space="preserve">Definisi </w:t>
            </w:r>
            <w:r w:rsidRPr="005E1A71">
              <w:rPr>
                <w:i/>
              </w:rPr>
              <w:t>stunting</w:t>
            </w:r>
          </w:p>
          <w:p w14:paraId="1CD12F33" w14:textId="77777777" w:rsidR="00BD4AB9" w:rsidRDefault="00EB49FD" w:rsidP="005559A5">
            <w:pPr>
              <w:numPr>
                <w:ilvl w:val="0"/>
                <w:numId w:val="122"/>
              </w:numPr>
              <w:spacing w:after="0" w:line="240" w:lineRule="auto"/>
              <w:ind w:left="360"/>
              <w:jc w:val="left"/>
            </w:pPr>
            <w:r>
              <w:t xml:space="preserve">Faktor penyebab </w:t>
            </w:r>
            <w:r w:rsidRPr="005E1A71">
              <w:rPr>
                <w:i/>
              </w:rPr>
              <w:t>stunting</w:t>
            </w:r>
          </w:p>
          <w:p w14:paraId="200C7186" w14:textId="77777777" w:rsidR="00BD4AB9" w:rsidRDefault="00EB49FD" w:rsidP="005559A5">
            <w:pPr>
              <w:numPr>
                <w:ilvl w:val="0"/>
                <w:numId w:val="122"/>
              </w:numPr>
              <w:spacing w:after="0" w:line="240" w:lineRule="auto"/>
              <w:ind w:left="360"/>
              <w:jc w:val="left"/>
            </w:pPr>
            <w:r>
              <w:t xml:space="preserve">Tanda-tanda </w:t>
            </w:r>
            <w:r w:rsidRPr="005E1A71">
              <w:rPr>
                <w:i/>
              </w:rPr>
              <w:t>stunting</w:t>
            </w:r>
          </w:p>
          <w:p w14:paraId="186BEBC9" w14:textId="77777777" w:rsidR="00BD4AB9" w:rsidRDefault="00EB49FD" w:rsidP="005559A5">
            <w:pPr>
              <w:numPr>
                <w:ilvl w:val="0"/>
                <w:numId w:val="122"/>
              </w:numPr>
              <w:spacing w:after="0" w:line="240" w:lineRule="auto"/>
              <w:ind w:left="360"/>
              <w:jc w:val="left"/>
            </w:pPr>
            <w:r>
              <w:t xml:space="preserve">Dampak </w:t>
            </w:r>
            <w:r w:rsidRPr="005E1A71">
              <w:rPr>
                <w:i/>
              </w:rPr>
              <w:t>stunting</w:t>
            </w:r>
          </w:p>
          <w:p w14:paraId="7F414A25" w14:textId="77777777" w:rsidR="00BD4AB9" w:rsidRDefault="00EB49FD" w:rsidP="005559A5">
            <w:pPr>
              <w:numPr>
                <w:ilvl w:val="0"/>
                <w:numId w:val="122"/>
              </w:numPr>
              <w:spacing w:after="0" w:line="240" w:lineRule="auto"/>
              <w:ind w:left="360"/>
              <w:jc w:val="left"/>
            </w:pPr>
            <w:r>
              <w:t xml:space="preserve">Cara pencegahan </w:t>
            </w:r>
            <w:r w:rsidRPr="005E1A71">
              <w:rPr>
                <w:i/>
              </w:rPr>
              <w:t>stunting</w:t>
            </w:r>
          </w:p>
          <w:p w14:paraId="06C65C44" w14:textId="77777777" w:rsidR="00BD4AB9" w:rsidRDefault="00EB49FD" w:rsidP="005559A5">
            <w:pPr>
              <w:numPr>
                <w:ilvl w:val="0"/>
                <w:numId w:val="122"/>
              </w:numPr>
              <w:spacing w:after="0" w:line="240" w:lineRule="auto"/>
              <w:ind w:left="360"/>
              <w:jc w:val="left"/>
            </w:pPr>
            <w:r>
              <w:t>Definisi ASI Eksklusif</w:t>
            </w:r>
          </w:p>
          <w:p w14:paraId="02CE42B2" w14:textId="77777777" w:rsidR="00BD4AB9" w:rsidRDefault="00EB49FD" w:rsidP="005559A5">
            <w:pPr>
              <w:numPr>
                <w:ilvl w:val="0"/>
                <w:numId w:val="122"/>
              </w:numPr>
              <w:spacing w:after="0" w:line="240" w:lineRule="auto"/>
              <w:ind w:left="360"/>
              <w:jc w:val="left"/>
            </w:pPr>
            <w:r>
              <w:t>Manfaat dan pentingnya ASI Eksklusif</w:t>
            </w:r>
          </w:p>
          <w:p w14:paraId="3DE15DA9" w14:textId="77777777" w:rsidR="00BD4AB9" w:rsidRDefault="00EB49FD" w:rsidP="005559A5">
            <w:pPr>
              <w:numPr>
                <w:ilvl w:val="0"/>
                <w:numId w:val="122"/>
              </w:numPr>
              <w:spacing w:after="0" w:line="240" w:lineRule="auto"/>
              <w:ind w:left="360"/>
              <w:jc w:val="left"/>
            </w:pPr>
            <w:r>
              <w:t>MPASI</w:t>
            </w:r>
          </w:p>
        </w:tc>
      </w:tr>
      <w:tr w:rsidR="00BD4AB9" w14:paraId="7D0BE903" w14:textId="77777777">
        <w:trPr>
          <w:jc w:val="center"/>
        </w:trPr>
        <w:tc>
          <w:tcPr>
            <w:tcW w:w="2940" w:type="dxa"/>
            <w:shd w:val="clear" w:color="auto" w:fill="auto"/>
            <w:tcMar>
              <w:top w:w="100" w:type="dxa"/>
              <w:left w:w="100" w:type="dxa"/>
              <w:bottom w:w="100" w:type="dxa"/>
              <w:right w:w="100" w:type="dxa"/>
            </w:tcMar>
          </w:tcPr>
          <w:p w14:paraId="7F1A6F00" w14:textId="77777777" w:rsidR="00BD4AB9" w:rsidRDefault="00EB49FD" w:rsidP="005559A5">
            <w:pPr>
              <w:widowControl w:val="0"/>
              <w:spacing w:after="0" w:line="240" w:lineRule="auto"/>
              <w:jc w:val="left"/>
              <w:rPr>
                <w:b/>
              </w:rPr>
            </w:pPr>
            <w:r>
              <w:rPr>
                <w:b/>
              </w:rPr>
              <w:t>Media</w:t>
            </w:r>
          </w:p>
        </w:tc>
        <w:tc>
          <w:tcPr>
            <w:tcW w:w="6420" w:type="dxa"/>
            <w:shd w:val="clear" w:color="auto" w:fill="auto"/>
            <w:tcMar>
              <w:top w:w="100" w:type="dxa"/>
              <w:left w:w="100" w:type="dxa"/>
              <w:bottom w:w="100" w:type="dxa"/>
              <w:right w:w="100" w:type="dxa"/>
            </w:tcMar>
          </w:tcPr>
          <w:p w14:paraId="34215022" w14:textId="77777777" w:rsidR="00BD4AB9" w:rsidRDefault="00EB49FD" w:rsidP="005559A5">
            <w:pPr>
              <w:widowControl w:val="0"/>
              <w:spacing w:after="0" w:line="240" w:lineRule="auto"/>
              <w:jc w:val="left"/>
            </w:pPr>
            <w:r>
              <w:t>Poster</w:t>
            </w:r>
          </w:p>
        </w:tc>
      </w:tr>
      <w:tr w:rsidR="00BD4AB9" w14:paraId="6F5F0A2B" w14:textId="77777777">
        <w:trPr>
          <w:jc w:val="center"/>
        </w:trPr>
        <w:tc>
          <w:tcPr>
            <w:tcW w:w="2940" w:type="dxa"/>
            <w:shd w:val="clear" w:color="auto" w:fill="auto"/>
            <w:tcMar>
              <w:top w:w="100" w:type="dxa"/>
              <w:left w:w="100" w:type="dxa"/>
              <w:bottom w:w="100" w:type="dxa"/>
              <w:right w:w="100" w:type="dxa"/>
            </w:tcMar>
          </w:tcPr>
          <w:p w14:paraId="4CF70EED" w14:textId="77777777" w:rsidR="00BD4AB9" w:rsidRDefault="00EB49FD" w:rsidP="005559A5">
            <w:pPr>
              <w:widowControl w:val="0"/>
              <w:spacing w:after="0" w:line="240" w:lineRule="auto"/>
              <w:jc w:val="left"/>
              <w:rPr>
                <w:b/>
              </w:rPr>
            </w:pPr>
            <w:r>
              <w:rPr>
                <w:b/>
              </w:rPr>
              <w:t>Metode</w:t>
            </w:r>
          </w:p>
        </w:tc>
        <w:tc>
          <w:tcPr>
            <w:tcW w:w="6420" w:type="dxa"/>
            <w:shd w:val="clear" w:color="auto" w:fill="auto"/>
            <w:tcMar>
              <w:top w:w="100" w:type="dxa"/>
              <w:left w:w="100" w:type="dxa"/>
              <w:bottom w:w="100" w:type="dxa"/>
              <w:right w:w="100" w:type="dxa"/>
            </w:tcMar>
          </w:tcPr>
          <w:p w14:paraId="3D04773C" w14:textId="77777777" w:rsidR="00BD4AB9" w:rsidRDefault="00EB49FD" w:rsidP="005559A5">
            <w:pPr>
              <w:widowControl w:val="0"/>
              <w:spacing w:after="0" w:line="240" w:lineRule="auto"/>
              <w:jc w:val="left"/>
            </w:pPr>
            <w:r>
              <w:t>Ceramah dan Tanya Jawab</w:t>
            </w:r>
          </w:p>
        </w:tc>
      </w:tr>
      <w:tr w:rsidR="00BD4AB9" w14:paraId="224D55F0" w14:textId="77777777">
        <w:trPr>
          <w:jc w:val="center"/>
        </w:trPr>
        <w:tc>
          <w:tcPr>
            <w:tcW w:w="2940" w:type="dxa"/>
            <w:shd w:val="clear" w:color="auto" w:fill="auto"/>
            <w:tcMar>
              <w:top w:w="100" w:type="dxa"/>
              <w:left w:w="100" w:type="dxa"/>
              <w:bottom w:w="100" w:type="dxa"/>
              <w:right w:w="100" w:type="dxa"/>
            </w:tcMar>
          </w:tcPr>
          <w:p w14:paraId="2C15F781" w14:textId="77777777" w:rsidR="00BD4AB9" w:rsidRDefault="00EB49FD" w:rsidP="005559A5">
            <w:pPr>
              <w:widowControl w:val="0"/>
              <w:spacing w:after="0" w:line="240" w:lineRule="auto"/>
              <w:jc w:val="left"/>
              <w:rPr>
                <w:b/>
              </w:rPr>
            </w:pPr>
            <w:r>
              <w:rPr>
                <w:b/>
              </w:rPr>
              <w:t>Rincian Kegiatan</w:t>
            </w:r>
          </w:p>
        </w:tc>
        <w:tc>
          <w:tcPr>
            <w:tcW w:w="6420" w:type="dxa"/>
            <w:shd w:val="clear" w:color="auto" w:fill="auto"/>
            <w:tcMar>
              <w:top w:w="100" w:type="dxa"/>
              <w:left w:w="100" w:type="dxa"/>
              <w:bottom w:w="100" w:type="dxa"/>
              <w:right w:w="100" w:type="dxa"/>
            </w:tcMar>
          </w:tcPr>
          <w:p w14:paraId="61C4C848" w14:textId="77777777" w:rsidR="00BD4AB9" w:rsidRDefault="00EB49FD" w:rsidP="005559A5">
            <w:pPr>
              <w:widowControl w:val="0"/>
              <w:numPr>
                <w:ilvl w:val="0"/>
                <w:numId w:val="22"/>
              </w:numPr>
              <w:spacing w:after="0" w:line="240" w:lineRule="auto"/>
              <w:ind w:left="360"/>
              <w:jc w:val="left"/>
            </w:pPr>
            <w:r>
              <w:t>Registrasi Kehadiran</w:t>
            </w:r>
          </w:p>
          <w:p w14:paraId="554469BE" w14:textId="77777777" w:rsidR="00BD4AB9" w:rsidRDefault="00EB49FD" w:rsidP="005559A5">
            <w:pPr>
              <w:widowControl w:val="0"/>
              <w:numPr>
                <w:ilvl w:val="0"/>
                <w:numId w:val="22"/>
              </w:numPr>
              <w:spacing w:after="0" w:line="240" w:lineRule="auto"/>
              <w:ind w:left="360"/>
              <w:jc w:val="left"/>
            </w:pPr>
            <w:r>
              <w:t>Pembukaan</w:t>
            </w:r>
          </w:p>
          <w:p w14:paraId="3C9973F7" w14:textId="77777777" w:rsidR="00BD4AB9" w:rsidRDefault="00EB49FD" w:rsidP="005559A5">
            <w:pPr>
              <w:widowControl w:val="0"/>
              <w:numPr>
                <w:ilvl w:val="0"/>
                <w:numId w:val="22"/>
              </w:numPr>
              <w:spacing w:after="0" w:line="240" w:lineRule="auto"/>
              <w:ind w:left="360"/>
              <w:jc w:val="left"/>
            </w:pPr>
            <w:r w:rsidRPr="005E1A71">
              <w:rPr>
                <w:i/>
              </w:rPr>
              <w:t>Pre-test</w:t>
            </w:r>
          </w:p>
          <w:p w14:paraId="6602B1AE" w14:textId="77777777" w:rsidR="00BD4AB9" w:rsidRDefault="00EB49FD" w:rsidP="005559A5">
            <w:pPr>
              <w:widowControl w:val="0"/>
              <w:numPr>
                <w:ilvl w:val="0"/>
                <w:numId w:val="22"/>
              </w:numPr>
              <w:spacing w:after="0" w:line="240" w:lineRule="auto"/>
              <w:ind w:left="360"/>
              <w:jc w:val="left"/>
            </w:pPr>
            <w:r>
              <w:t>Penyampaian Materi</w:t>
            </w:r>
          </w:p>
          <w:p w14:paraId="10675015" w14:textId="77777777" w:rsidR="00BD4AB9" w:rsidRDefault="00EB49FD" w:rsidP="005559A5">
            <w:pPr>
              <w:widowControl w:val="0"/>
              <w:numPr>
                <w:ilvl w:val="0"/>
                <w:numId w:val="22"/>
              </w:numPr>
              <w:spacing w:after="0" w:line="240" w:lineRule="auto"/>
              <w:ind w:left="360"/>
              <w:jc w:val="left"/>
            </w:pPr>
            <w:r w:rsidRPr="005E1A71">
              <w:rPr>
                <w:i/>
              </w:rPr>
              <w:t>Post-test</w:t>
            </w:r>
            <w:r>
              <w:t>, Diskusi tanya jawab</w:t>
            </w:r>
          </w:p>
          <w:p w14:paraId="6677F05F" w14:textId="77777777" w:rsidR="00BD4AB9" w:rsidRDefault="00EB49FD" w:rsidP="005559A5">
            <w:pPr>
              <w:widowControl w:val="0"/>
              <w:numPr>
                <w:ilvl w:val="0"/>
                <w:numId w:val="22"/>
              </w:numPr>
              <w:spacing w:after="0" w:line="240" w:lineRule="auto"/>
              <w:ind w:left="360"/>
              <w:jc w:val="left"/>
            </w:pPr>
            <w:r>
              <w:t xml:space="preserve">Penutupan </w:t>
            </w:r>
          </w:p>
        </w:tc>
      </w:tr>
      <w:tr w:rsidR="00BD4AB9" w14:paraId="03A7F0EE" w14:textId="77777777">
        <w:trPr>
          <w:jc w:val="center"/>
        </w:trPr>
        <w:tc>
          <w:tcPr>
            <w:tcW w:w="2940" w:type="dxa"/>
            <w:shd w:val="clear" w:color="auto" w:fill="auto"/>
            <w:tcMar>
              <w:top w:w="100" w:type="dxa"/>
              <w:left w:w="100" w:type="dxa"/>
              <w:bottom w:w="100" w:type="dxa"/>
              <w:right w:w="100" w:type="dxa"/>
            </w:tcMar>
          </w:tcPr>
          <w:p w14:paraId="0BE6A179" w14:textId="77777777" w:rsidR="00BD4AB9" w:rsidRDefault="00EB49FD" w:rsidP="005559A5">
            <w:pPr>
              <w:widowControl w:val="0"/>
              <w:spacing w:after="0" w:line="240" w:lineRule="auto"/>
              <w:jc w:val="left"/>
              <w:rPr>
                <w:b/>
              </w:rPr>
            </w:pPr>
            <w:r>
              <w:rPr>
                <w:b/>
              </w:rPr>
              <w:t>Evaluasi</w:t>
            </w:r>
          </w:p>
        </w:tc>
        <w:tc>
          <w:tcPr>
            <w:tcW w:w="6420" w:type="dxa"/>
            <w:shd w:val="clear" w:color="auto" w:fill="auto"/>
            <w:tcMar>
              <w:top w:w="100" w:type="dxa"/>
              <w:left w:w="100" w:type="dxa"/>
              <w:bottom w:w="100" w:type="dxa"/>
              <w:right w:w="100" w:type="dxa"/>
            </w:tcMar>
          </w:tcPr>
          <w:p w14:paraId="29CD44CC" w14:textId="77777777" w:rsidR="00BD4AB9" w:rsidRDefault="00EB49FD" w:rsidP="005559A5">
            <w:pPr>
              <w:spacing w:after="0" w:line="240" w:lineRule="auto"/>
              <w:ind w:left="360"/>
              <w:jc w:val="left"/>
            </w:pPr>
            <w:r>
              <w:t>Prosedur</w:t>
            </w:r>
            <w:r>
              <w:tab/>
              <w:t xml:space="preserve">: </w:t>
            </w:r>
            <w:r w:rsidRPr="005E1A71">
              <w:rPr>
                <w:i/>
              </w:rPr>
              <w:t>Pre-test</w:t>
            </w:r>
            <w:r>
              <w:t xml:space="preserve"> dan </w:t>
            </w:r>
            <w:r w:rsidRPr="005E1A71">
              <w:rPr>
                <w:i/>
              </w:rPr>
              <w:t>post-test</w:t>
            </w:r>
          </w:p>
          <w:p w14:paraId="42D51589" w14:textId="77777777" w:rsidR="00BD4AB9" w:rsidRDefault="00EB49FD" w:rsidP="005559A5">
            <w:pPr>
              <w:spacing w:after="0" w:line="240" w:lineRule="auto"/>
              <w:ind w:left="360"/>
              <w:jc w:val="left"/>
              <w:rPr>
                <w:b/>
              </w:rPr>
            </w:pPr>
            <w:r>
              <w:t xml:space="preserve">Bentuk </w:t>
            </w:r>
            <w:r>
              <w:tab/>
              <w:t>: Lembar kuesioner</w:t>
            </w:r>
          </w:p>
        </w:tc>
      </w:tr>
    </w:tbl>
    <w:p w14:paraId="5CD28ADD" w14:textId="77777777" w:rsidR="00BD4AB9" w:rsidRDefault="00BD4AB9">
      <w:pPr>
        <w:spacing w:after="0"/>
        <w:jc w:val="center"/>
        <w:rPr>
          <w:b/>
        </w:rPr>
      </w:pPr>
    </w:p>
    <w:p w14:paraId="1426272A" w14:textId="77777777" w:rsidR="00F01906" w:rsidRDefault="00F01906">
      <w:pPr>
        <w:spacing w:after="0"/>
        <w:jc w:val="center"/>
        <w:rPr>
          <w:b/>
        </w:rPr>
      </w:pPr>
    </w:p>
    <w:p w14:paraId="16B938CC" w14:textId="77777777" w:rsidR="00BD4AB9" w:rsidRDefault="00EB49FD">
      <w:pPr>
        <w:spacing w:after="0"/>
        <w:jc w:val="center"/>
        <w:rPr>
          <w:b/>
          <w:i/>
        </w:rPr>
      </w:pPr>
      <w:r>
        <w:rPr>
          <w:b/>
        </w:rPr>
        <w:t xml:space="preserve">SOAL </w:t>
      </w:r>
      <w:r w:rsidRPr="005E1A71">
        <w:rPr>
          <w:b/>
          <w:i/>
        </w:rPr>
        <w:t>PRE-TEST</w:t>
      </w:r>
      <w:r>
        <w:rPr>
          <w:b/>
          <w:i/>
        </w:rPr>
        <w:t xml:space="preserve"> </w:t>
      </w:r>
      <w:r>
        <w:rPr>
          <w:b/>
        </w:rPr>
        <w:t xml:space="preserve">DAN </w:t>
      </w:r>
      <w:r w:rsidRPr="005E1A71">
        <w:rPr>
          <w:b/>
          <w:i/>
        </w:rPr>
        <w:t>POST-TEST</w:t>
      </w:r>
    </w:p>
    <w:p w14:paraId="5AC4A8F9" w14:textId="77777777" w:rsidR="00BD4AB9" w:rsidRDefault="00BD4AB9">
      <w:pPr>
        <w:spacing w:after="0"/>
        <w:jc w:val="center"/>
        <w:rPr>
          <w:b/>
        </w:rPr>
      </w:pPr>
    </w:p>
    <w:p w14:paraId="45934182" w14:textId="77777777" w:rsidR="00BD4AB9" w:rsidRDefault="00EB49FD">
      <w:pPr>
        <w:numPr>
          <w:ilvl w:val="0"/>
          <w:numId w:val="232"/>
        </w:numPr>
        <w:spacing w:after="0"/>
      </w:pPr>
      <w:r>
        <w:t xml:space="preserve">Yang dimaksud dengan </w:t>
      </w:r>
      <w:r w:rsidRPr="005E1A71">
        <w:rPr>
          <w:i/>
        </w:rPr>
        <w:t>stunting</w:t>
      </w:r>
      <w:r>
        <w:rPr>
          <w:i/>
        </w:rPr>
        <w:t xml:space="preserve"> </w:t>
      </w:r>
      <w:r>
        <w:t>adalah …</w:t>
      </w:r>
    </w:p>
    <w:p w14:paraId="3D44E507" w14:textId="77777777" w:rsidR="00BD4AB9" w:rsidRDefault="00EB49FD">
      <w:pPr>
        <w:spacing w:after="0"/>
        <w:ind w:left="720"/>
        <w:rPr>
          <w:b/>
        </w:rPr>
      </w:pPr>
      <w:r>
        <w:t>a. Anak sehat</w:t>
      </w:r>
      <w:r>
        <w:tab/>
      </w:r>
      <w:r>
        <w:tab/>
      </w:r>
      <w:r>
        <w:tab/>
        <w:t xml:space="preserve">c.Anak tinggi </w:t>
      </w:r>
      <w:r>
        <w:tab/>
        <w:t xml:space="preserve">  </w:t>
      </w:r>
      <w:r>
        <w:rPr>
          <w:b/>
        </w:rPr>
        <w:t>e. Anak pendek</w:t>
      </w:r>
    </w:p>
    <w:p w14:paraId="17131E5A" w14:textId="77777777" w:rsidR="00BD4AB9" w:rsidRDefault="00EB49FD">
      <w:pPr>
        <w:spacing w:after="0"/>
        <w:ind w:left="720"/>
      </w:pPr>
      <w:r>
        <w:t>b. Anak lahir prematur</w:t>
      </w:r>
      <w:r>
        <w:tab/>
        <w:t>d. Anak gemuk</w:t>
      </w:r>
    </w:p>
    <w:p w14:paraId="5380303F" w14:textId="77777777" w:rsidR="00BD4AB9" w:rsidRDefault="00BD4AB9">
      <w:pPr>
        <w:spacing w:after="0"/>
        <w:ind w:left="720"/>
      </w:pPr>
    </w:p>
    <w:p w14:paraId="77C7BAA6" w14:textId="77777777" w:rsidR="00BD4AB9" w:rsidRDefault="00EB49FD">
      <w:pPr>
        <w:numPr>
          <w:ilvl w:val="0"/>
          <w:numId w:val="232"/>
        </w:numPr>
        <w:spacing w:after="0"/>
      </w:pPr>
      <w:r>
        <w:t xml:space="preserve">Di bawah ini keadaan yang secara langsung  menyebabkan Anak </w:t>
      </w:r>
      <w:r w:rsidRPr="005E1A71">
        <w:rPr>
          <w:i/>
        </w:rPr>
        <w:t>stunting</w:t>
      </w:r>
      <w:r>
        <w:t xml:space="preserve"> adalah </w:t>
      </w:r>
    </w:p>
    <w:p w14:paraId="4450635F" w14:textId="77777777" w:rsidR="00BD4AB9" w:rsidRDefault="00EB49FD">
      <w:pPr>
        <w:spacing w:after="0"/>
        <w:ind w:left="720"/>
      </w:pPr>
      <w:proofErr w:type="gramStart"/>
      <w:r>
        <w:t>a.Keluarga</w:t>
      </w:r>
      <w:proofErr w:type="gramEnd"/>
      <w:r>
        <w:t xml:space="preserve"> makan gizi seimbang</w:t>
      </w:r>
      <w:r>
        <w:tab/>
      </w:r>
      <w:r>
        <w:tab/>
        <w:t>d. Anak makan sebanyak 3-4 kali sehari</w:t>
      </w:r>
    </w:p>
    <w:p w14:paraId="5B011119" w14:textId="77777777" w:rsidR="00BD4AB9" w:rsidRDefault="00EB49FD">
      <w:pPr>
        <w:spacing w:after="0"/>
        <w:ind w:left="720"/>
      </w:pPr>
      <w:r>
        <w:rPr>
          <w:b/>
        </w:rPr>
        <w:t xml:space="preserve">b. Anak sering sakit </w:t>
      </w:r>
      <w:r>
        <w:tab/>
      </w:r>
      <w:r>
        <w:tab/>
      </w:r>
      <w:r>
        <w:tab/>
      </w:r>
      <w:r>
        <w:tab/>
        <w:t xml:space="preserve">e. Keadaan ekonomi yang baik </w:t>
      </w:r>
    </w:p>
    <w:p w14:paraId="52F9C0E6" w14:textId="77777777" w:rsidR="00BD4AB9" w:rsidRDefault="00EB49FD">
      <w:pPr>
        <w:spacing w:after="0"/>
        <w:ind w:left="720"/>
      </w:pPr>
      <w:r>
        <w:t>c. Pelayanan kesehatan yang baik</w:t>
      </w:r>
    </w:p>
    <w:p w14:paraId="526A2912" w14:textId="77777777" w:rsidR="00BD4AB9" w:rsidRDefault="00BD4AB9">
      <w:pPr>
        <w:spacing w:after="0"/>
        <w:ind w:left="720"/>
      </w:pPr>
    </w:p>
    <w:p w14:paraId="4DB6787F" w14:textId="77777777" w:rsidR="00BD4AB9" w:rsidRDefault="00EB49FD">
      <w:pPr>
        <w:numPr>
          <w:ilvl w:val="0"/>
          <w:numId w:val="232"/>
        </w:numPr>
        <w:spacing w:after="0"/>
      </w:pPr>
      <w:r>
        <w:t xml:space="preserve">Berikut ini yang merupakan ciri-ciri  anak </w:t>
      </w:r>
      <w:r w:rsidRPr="005E1A71">
        <w:rPr>
          <w:i/>
        </w:rPr>
        <w:t>stunting</w:t>
      </w:r>
      <w:r>
        <w:rPr>
          <w:i/>
        </w:rPr>
        <w:t xml:space="preserve"> </w:t>
      </w:r>
      <w:r>
        <w:t>adalah …</w:t>
      </w:r>
    </w:p>
    <w:p w14:paraId="6C397B9F" w14:textId="77777777" w:rsidR="00BD4AB9" w:rsidRDefault="00EB49FD">
      <w:pPr>
        <w:spacing w:after="0"/>
        <w:ind w:left="720"/>
      </w:pPr>
      <w:r>
        <w:t xml:space="preserve">a. Nafsu makan baik </w:t>
      </w:r>
      <w:r>
        <w:tab/>
      </w:r>
      <w:r>
        <w:tab/>
      </w:r>
      <w:r>
        <w:tab/>
      </w:r>
      <w:r>
        <w:tab/>
        <w:t xml:space="preserve">d. Badan Gemuk </w:t>
      </w:r>
    </w:p>
    <w:p w14:paraId="74487AA5" w14:textId="77777777" w:rsidR="00BD4AB9" w:rsidRDefault="00EB49FD">
      <w:pPr>
        <w:spacing w:after="0"/>
        <w:ind w:left="720"/>
      </w:pPr>
      <w:r>
        <w:t xml:space="preserve">b. Anak terlihat ceria dan tidak cengeng </w:t>
      </w:r>
      <w:r>
        <w:tab/>
        <w:t xml:space="preserve">e. Badan Kurus  </w:t>
      </w:r>
    </w:p>
    <w:p w14:paraId="1B95FDC3" w14:textId="77777777" w:rsidR="00BD4AB9" w:rsidRDefault="00EB49FD">
      <w:pPr>
        <w:spacing w:after="0"/>
        <w:ind w:left="720"/>
        <w:rPr>
          <w:b/>
        </w:rPr>
      </w:pPr>
      <w:r>
        <w:rPr>
          <w:b/>
        </w:rPr>
        <w:t>c. Anak lebih pendek dibanding teman seusia</w:t>
      </w:r>
    </w:p>
    <w:p w14:paraId="6434D204" w14:textId="77777777" w:rsidR="00BD4AB9" w:rsidRDefault="00BD4AB9">
      <w:pPr>
        <w:spacing w:after="0"/>
        <w:ind w:left="720"/>
      </w:pPr>
    </w:p>
    <w:p w14:paraId="5969DBC9" w14:textId="77777777" w:rsidR="00BD4AB9" w:rsidRDefault="00EB49FD">
      <w:pPr>
        <w:numPr>
          <w:ilvl w:val="0"/>
          <w:numId w:val="232"/>
        </w:numPr>
        <w:spacing w:after="0"/>
      </w:pPr>
      <w:r>
        <w:t xml:space="preserve">Dalam jangka waktu dekat, anak </w:t>
      </w:r>
      <w:r w:rsidRPr="005E1A71">
        <w:rPr>
          <w:i/>
        </w:rPr>
        <w:t>stunting</w:t>
      </w:r>
      <w:r>
        <w:rPr>
          <w:i/>
        </w:rPr>
        <w:t xml:space="preserve"> </w:t>
      </w:r>
      <w:r>
        <w:t xml:space="preserve"> akan menimbulkan beberapa dampak, yaitu … </w:t>
      </w:r>
    </w:p>
    <w:p w14:paraId="4D21A348" w14:textId="77777777" w:rsidR="00BD4AB9" w:rsidRDefault="00EB49FD">
      <w:pPr>
        <w:spacing w:after="0"/>
        <w:ind w:left="720"/>
      </w:pPr>
      <w:r>
        <w:rPr>
          <w:b/>
        </w:rPr>
        <w:t xml:space="preserve">a. Pertumbuhan fisik yang lambat </w:t>
      </w:r>
      <w:r>
        <w:rPr>
          <w:b/>
        </w:rPr>
        <w:tab/>
      </w:r>
      <w:r>
        <w:tab/>
        <w:t>d. Berat Badan mudah naik</w:t>
      </w:r>
    </w:p>
    <w:p w14:paraId="1E81E543" w14:textId="77777777" w:rsidR="00BD4AB9" w:rsidRDefault="00EB49FD">
      <w:pPr>
        <w:spacing w:after="0"/>
        <w:ind w:left="720"/>
      </w:pPr>
      <w:r>
        <w:t xml:space="preserve">b. Nafsu makan baik </w:t>
      </w:r>
      <w:r>
        <w:tab/>
      </w:r>
      <w:r>
        <w:tab/>
      </w:r>
      <w:r>
        <w:tab/>
      </w:r>
      <w:r>
        <w:tab/>
        <w:t xml:space="preserve">e. Anak terlihat ceria </w:t>
      </w:r>
    </w:p>
    <w:p w14:paraId="78450896" w14:textId="77777777" w:rsidR="00BD4AB9" w:rsidRDefault="00EB49FD">
      <w:pPr>
        <w:spacing w:after="0"/>
        <w:ind w:left="720"/>
      </w:pPr>
      <w:r>
        <w:t xml:space="preserve">c. Tinggi badan yang </w:t>
      </w:r>
      <w:proofErr w:type="gramStart"/>
      <w:r>
        <w:t>sama</w:t>
      </w:r>
      <w:proofErr w:type="gramEnd"/>
      <w:r>
        <w:t xml:space="preserve"> dengan teman  </w:t>
      </w:r>
    </w:p>
    <w:p w14:paraId="0B676D1D" w14:textId="77777777" w:rsidR="00BD4AB9" w:rsidRDefault="00BD4AB9">
      <w:pPr>
        <w:spacing w:after="0"/>
        <w:ind w:left="720"/>
      </w:pPr>
    </w:p>
    <w:p w14:paraId="19D1A683" w14:textId="77777777" w:rsidR="00BD4AB9" w:rsidRDefault="00EB49FD">
      <w:pPr>
        <w:numPr>
          <w:ilvl w:val="0"/>
          <w:numId w:val="232"/>
        </w:numPr>
        <w:spacing w:after="0"/>
      </w:pPr>
      <w:r>
        <w:t xml:space="preserve">Salah satu pencegahan </w:t>
      </w:r>
      <w:proofErr w:type="gramStart"/>
      <w:r w:rsidRPr="005E1A71">
        <w:rPr>
          <w:i/>
        </w:rPr>
        <w:t>Stunting</w:t>
      </w:r>
      <w:r>
        <w:rPr>
          <w:i/>
        </w:rPr>
        <w:t xml:space="preserve"> </w:t>
      </w:r>
      <w:r>
        <w:t xml:space="preserve"> adalah</w:t>
      </w:r>
      <w:proofErr w:type="gramEnd"/>
      <w:r>
        <w:t xml:space="preserve"> dengan melakukan IMD. IMD adalah …</w:t>
      </w:r>
    </w:p>
    <w:p w14:paraId="1AEDB32E" w14:textId="77777777" w:rsidR="00BD4AB9" w:rsidRDefault="00EB49FD">
      <w:pPr>
        <w:spacing w:after="0"/>
        <w:ind w:left="720"/>
      </w:pPr>
      <w:proofErr w:type="gramStart"/>
      <w:r>
        <w:t>a</w:t>
      </w:r>
      <w:proofErr w:type="gramEnd"/>
      <w:r>
        <w:t xml:space="preserve">. Inisiasi Makan Dini </w:t>
      </w:r>
      <w:r>
        <w:tab/>
      </w:r>
      <w:r>
        <w:tab/>
      </w:r>
      <w:r>
        <w:tab/>
        <w:t>d. Inisiatif Menyusui Dini</w:t>
      </w:r>
    </w:p>
    <w:p w14:paraId="2BFF990B" w14:textId="77777777" w:rsidR="00BD4AB9" w:rsidRDefault="00EB49FD">
      <w:pPr>
        <w:spacing w:after="0"/>
        <w:ind w:left="720"/>
      </w:pPr>
      <w:proofErr w:type="gramStart"/>
      <w:r>
        <w:rPr>
          <w:b/>
        </w:rPr>
        <w:t>b</w:t>
      </w:r>
      <w:proofErr w:type="gramEnd"/>
      <w:r>
        <w:rPr>
          <w:b/>
        </w:rPr>
        <w:t>. Inisiasi Menyusu Dini</w:t>
      </w:r>
      <w:r>
        <w:tab/>
      </w:r>
      <w:r>
        <w:tab/>
      </w:r>
      <w:r>
        <w:tab/>
        <w:t xml:space="preserve">e. Inisiasi Menyapih Dini </w:t>
      </w:r>
    </w:p>
    <w:p w14:paraId="079F10B8" w14:textId="77777777" w:rsidR="00BD4AB9" w:rsidRDefault="00EB49FD">
      <w:pPr>
        <w:spacing w:after="0"/>
        <w:ind w:left="720"/>
      </w:pPr>
      <w:proofErr w:type="gramStart"/>
      <w:r>
        <w:t>c</w:t>
      </w:r>
      <w:proofErr w:type="gramEnd"/>
      <w:r>
        <w:t xml:space="preserve">. Inisiasi MPASI Dini   </w:t>
      </w:r>
    </w:p>
    <w:p w14:paraId="7C510E86" w14:textId="77777777" w:rsidR="00BD4AB9" w:rsidRDefault="00BD4AB9">
      <w:pPr>
        <w:spacing w:after="0"/>
      </w:pPr>
    </w:p>
    <w:p w14:paraId="4CA726E9" w14:textId="77777777" w:rsidR="00BD4AB9" w:rsidRDefault="00EB49FD">
      <w:pPr>
        <w:numPr>
          <w:ilvl w:val="0"/>
          <w:numId w:val="232"/>
        </w:numPr>
        <w:spacing w:after="0"/>
      </w:pPr>
      <w:r>
        <w:t>ASI yang pertama kali keluar disebut …</w:t>
      </w:r>
    </w:p>
    <w:p w14:paraId="438C98C7" w14:textId="77777777" w:rsidR="00BD4AB9" w:rsidRDefault="00EB49FD">
      <w:pPr>
        <w:spacing w:after="0"/>
        <w:ind w:left="720"/>
      </w:pPr>
      <w:r>
        <w:t xml:space="preserve">a. ASI perah </w:t>
      </w:r>
      <w:r>
        <w:tab/>
      </w:r>
      <w:r>
        <w:tab/>
      </w:r>
      <w:r>
        <w:tab/>
      </w:r>
      <w:r>
        <w:tab/>
      </w:r>
      <w:r>
        <w:tab/>
        <w:t>d. Kolosium</w:t>
      </w:r>
      <w:r>
        <w:tab/>
      </w:r>
      <w:r>
        <w:tab/>
      </w:r>
    </w:p>
    <w:p w14:paraId="03CDE5DC" w14:textId="77777777" w:rsidR="00BD4AB9" w:rsidRDefault="00EB49FD">
      <w:pPr>
        <w:spacing w:after="0"/>
        <w:ind w:left="720"/>
        <w:rPr>
          <w:b/>
        </w:rPr>
      </w:pPr>
      <w:r>
        <w:t xml:space="preserve">b. ASI IMD </w:t>
      </w:r>
      <w:r>
        <w:tab/>
      </w:r>
      <w:r>
        <w:tab/>
      </w:r>
      <w:r>
        <w:tab/>
      </w:r>
      <w:r>
        <w:tab/>
      </w:r>
      <w:r>
        <w:tab/>
      </w:r>
      <w:r>
        <w:rPr>
          <w:b/>
        </w:rPr>
        <w:t>e. Kolostrum</w:t>
      </w:r>
    </w:p>
    <w:p w14:paraId="0CF7DB0D" w14:textId="77777777" w:rsidR="00BD4AB9" w:rsidRDefault="00EB49FD">
      <w:pPr>
        <w:spacing w:after="0"/>
        <w:ind w:left="720"/>
      </w:pPr>
      <w:r>
        <w:t>c. Kolon</w:t>
      </w:r>
    </w:p>
    <w:p w14:paraId="1B9B490F" w14:textId="77777777" w:rsidR="00BD4AB9" w:rsidRDefault="00BD4AB9">
      <w:pPr>
        <w:spacing w:after="0"/>
        <w:ind w:left="720"/>
      </w:pPr>
    </w:p>
    <w:p w14:paraId="2F4E74EE" w14:textId="77777777" w:rsidR="00BD4AB9" w:rsidRDefault="00EB49FD">
      <w:pPr>
        <w:numPr>
          <w:ilvl w:val="0"/>
          <w:numId w:val="232"/>
        </w:numPr>
        <w:spacing w:after="0"/>
      </w:pPr>
      <w:r>
        <w:t>ASI memiliki manfaat bagi ibu dan bayi. Di bawah ini yang merupakan manfaat ASI bagi ibu yang menyusui adalah …</w:t>
      </w:r>
    </w:p>
    <w:p w14:paraId="6FE895F1" w14:textId="77777777" w:rsidR="00BD4AB9" w:rsidRDefault="00EB49FD">
      <w:pPr>
        <w:spacing w:after="0"/>
        <w:ind w:left="720"/>
      </w:pPr>
      <w:r>
        <w:t xml:space="preserve">a. Mempercepat kehamilan berikutnya </w:t>
      </w:r>
      <w:r>
        <w:tab/>
        <w:t>d. Sebagai antibodi alami</w:t>
      </w:r>
    </w:p>
    <w:p w14:paraId="48CD2354" w14:textId="77777777" w:rsidR="00BD4AB9" w:rsidRDefault="00EB49FD">
      <w:pPr>
        <w:spacing w:after="0"/>
        <w:ind w:left="720"/>
      </w:pPr>
      <w:r>
        <w:t xml:space="preserve">b. Menjaga kesehatan rahim </w:t>
      </w:r>
      <w:r>
        <w:tab/>
      </w:r>
      <w:r>
        <w:tab/>
      </w:r>
      <w:r>
        <w:tab/>
        <w:t xml:space="preserve">e. Meningkatkan daya tahan tubuh ibu </w:t>
      </w:r>
    </w:p>
    <w:p w14:paraId="00D13333" w14:textId="77777777" w:rsidR="00BD4AB9" w:rsidRDefault="00EB49FD">
      <w:pPr>
        <w:spacing w:after="0"/>
        <w:ind w:left="720"/>
        <w:rPr>
          <w:b/>
        </w:rPr>
      </w:pPr>
      <w:proofErr w:type="gramStart"/>
      <w:r>
        <w:rPr>
          <w:b/>
        </w:rPr>
        <w:t>c</w:t>
      </w:r>
      <w:proofErr w:type="gramEnd"/>
      <w:r>
        <w:rPr>
          <w:b/>
        </w:rPr>
        <w:t xml:space="preserve">. Sebagai KB Alami </w:t>
      </w:r>
    </w:p>
    <w:p w14:paraId="74A5CB4B" w14:textId="77777777" w:rsidR="00BD4AB9" w:rsidRDefault="00BD4AB9">
      <w:pPr>
        <w:spacing w:after="0"/>
        <w:ind w:left="720"/>
      </w:pPr>
    </w:p>
    <w:p w14:paraId="1774FD0D" w14:textId="77777777" w:rsidR="00BD4AB9" w:rsidRDefault="00EB49FD">
      <w:pPr>
        <w:numPr>
          <w:ilvl w:val="0"/>
          <w:numId w:val="232"/>
        </w:numPr>
        <w:spacing w:after="0"/>
      </w:pPr>
      <w:r>
        <w:t xml:space="preserve">Semakin beranjak </w:t>
      </w:r>
      <w:proofErr w:type="gramStart"/>
      <w:r>
        <w:t>usia</w:t>
      </w:r>
      <w:proofErr w:type="gramEnd"/>
      <w:r>
        <w:t>, anak sudah dapat diberikan MP-ASI. Apa itu MP-</w:t>
      </w:r>
      <w:proofErr w:type="gramStart"/>
      <w:r>
        <w:t>ASI ?</w:t>
      </w:r>
      <w:proofErr w:type="gramEnd"/>
    </w:p>
    <w:p w14:paraId="7E1CA406" w14:textId="77777777" w:rsidR="00BD4AB9" w:rsidRDefault="00EB49FD">
      <w:pPr>
        <w:spacing w:after="0"/>
        <w:ind w:left="720"/>
        <w:rPr>
          <w:b/>
        </w:rPr>
      </w:pPr>
      <w:proofErr w:type="gramStart"/>
      <w:r>
        <w:t>a</w:t>
      </w:r>
      <w:proofErr w:type="gramEnd"/>
      <w:r>
        <w:t>. Makanan Pengganti ASI</w:t>
      </w:r>
      <w:r>
        <w:tab/>
      </w:r>
      <w:r>
        <w:tab/>
      </w:r>
      <w:r>
        <w:tab/>
      </w:r>
      <w:r>
        <w:rPr>
          <w:b/>
        </w:rPr>
        <w:t>d. Makanan Pendamping ASI</w:t>
      </w:r>
    </w:p>
    <w:p w14:paraId="2BCD8540" w14:textId="77777777" w:rsidR="00BD4AB9" w:rsidRDefault="00EB49FD">
      <w:pPr>
        <w:spacing w:after="0"/>
        <w:ind w:left="720"/>
      </w:pPr>
      <w:proofErr w:type="gramStart"/>
      <w:r>
        <w:t>b</w:t>
      </w:r>
      <w:proofErr w:type="gramEnd"/>
      <w:r>
        <w:t>. Makanan Penambah ASI</w:t>
      </w:r>
      <w:r>
        <w:tab/>
      </w:r>
      <w:r>
        <w:tab/>
      </w:r>
      <w:r>
        <w:tab/>
        <w:t>c. Makanan Penting ASI</w:t>
      </w:r>
    </w:p>
    <w:p w14:paraId="067DA086" w14:textId="77777777" w:rsidR="00BD4AB9" w:rsidRDefault="00EB49FD">
      <w:pPr>
        <w:spacing w:after="0"/>
        <w:ind w:left="720"/>
      </w:pPr>
      <w:r>
        <w:t>C. Makanan Pengganjal ASI</w:t>
      </w:r>
    </w:p>
    <w:p w14:paraId="1C83F7F8" w14:textId="77777777" w:rsidR="00BD4AB9" w:rsidRDefault="00BD4AB9">
      <w:pPr>
        <w:spacing w:after="0"/>
        <w:ind w:left="720"/>
      </w:pPr>
    </w:p>
    <w:p w14:paraId="0DCC9CEB" w14:textId="77777777" w:rsidR="00BD4AB9" w:rsidRDefault="00EB49FD">
      <w:pPr>
        <w:numPr>
          <w:ilvl w:val="0"/>
          <w:numId w:val="232"/>
        </w:numPr>
        <w:spacing w:after="0"/>
      </w:pPr>
      <w:r>
        <w:t>MP-ASI mulai dapat diberikan pada saat anak berusia …</w:t>
      </w:r>
    </w:p>
    <w:p w14:paraId="7DACA335" w14:textId="77777777" w:rsidR="00BD4AB9" w:rsidRDefault="00EB49FD">
      <w:pPr>
        <w:spacing w:after="0"/>
        <w:ind w:left="720"/>
      </w:pPr>
      <w:r>
        <w:t xml:space="preserve">a. 7 bulan </w:t>
      </w:r>
      <w:r>
        <w:tab/>
      </w:r>
      <w:r>
        <w:tab/>
      </w:r>
      <w:r>
        <w:tab/>
      </w:r>
      <w:r>
        <w:tab/>
      </w:r>
      <w:r>
        <w:tab/>
        <w:t>d. Sehabis lahir</w:t>
      </w:r>
    </w:p>
    <w:p w14:paraId="62FE1F2A" w14:textId="77777777" w:rsidR="00BD4AB9" w:rsidRDefault="00EB49FD">
      <w:pPr>
        <w:spacing w:after="0"/>
        <w:ind w:left="720"/>
      </w:pPr>
      <w:r>
        <w:rPr>
          <w:b/>
        </w:rPr>
        <w:t xml:space="preserve">b. 6 bulan </w:t>
      </w:r>
      <w:r>
        <w:tab/>
      </w:r>
      <w:r>
        <w:tab/>
      </w:r>
      <w:r>
        <w:tab/>
      </w:r>
      <w:r>
        <w:tab/>
      </w:r>
      <w:r>
        <w:tab/>
        <w:t xml:space="preserve">e. 12 bulan </w:t>
      </w:r>
    </w:p>
    <w:p w14:paraId="49FE7249" w14:textId="77777777" w:rsidR="00BD4AB9" w:rsidRDefault="00EB49FD">
      <w:pPr>
        <w:spacing w:after="0"/>
        <w:ind w:left="720"/>
      </w:pPr>
      <w:r>
        <w:lastRenderedPageBreak/>
        <w:t xml:space="preserve">c. 5 bulan </w:t>
      </w:r>
    </w:p>
    <w:p w14:paraId="4173472A" w14:textId="77777777" w:rsidR="00BD4AB9" w:rsidRDefault="00EB49FD">
      <w:pPr>
        <w:numPr>
          <w:ilvl w:val="0"/>
          <w:numId w:val="232"/>
        </w:numPr>
        <w:spacing w:after="0"/>
      </w:pPr>
      <w:r>
        <w:t xml:space="preserve"> MP-ASI pada pertama kali merupakan tahap pengenalan dengan tekstur yang tepat. Tekstur yang pertama kali diberikan pada anak adalah … </w:t>
      </w:r>
    </w:p>
    <w:p w14:paraId="7E7DFEA1" w14:textId="77777777" w:rsidR="00BD4AB9" w:rsidRDefault="00EB49FD">
      <w:pPr>
        <w:spacing w:after="0"/>
        <w:ind w:left="720"/>
      </w:pPr>
      <w:r>
        <w:t xml:space="preserve">a. Cincang </w:t>
      </w:r>
      <w:r>
        <w:tab/>
      </w:r>
      <w:r>
        <w:tab/>
      </w:r>
      <w:r>
        <w:tab/>
      </w:r>
      <w:r>
        <w:tab/>
      </w:r>
      <w:r>
        <w:tab/>
        <w:t>d. Lunak</w:t>
      </w:r>
    </w:p>
    <w:p w14:paraId="429E67AA" w14:textId="77777777" w:rsidR="00BD4AB9" w:rsidRDefault="00EB49FD">
      <w:pPr>
        <w:spacing w:after="0"/>
        <w:ind w:left="720"/>
        <w:rPr>
          <w:b/>
        </w:rPr>
      </w:pPr>
      <w:r>
        <w:t xml:space="preserve">b. Lembik  </w:t>
      </w:r>
      <w:r w:rsidR="00F01906">
        <w:tab/>
      </w:r>
      <w:r>
        <w:tab/>
      </w:r>
      <w:r>
        <w:tab/>
      </w:r>
      <w:r>
        <w:tab/>
      </w:r>
      <w:r>
        <w:tab/>
      </w:r>
      <w:r>
        <w:rPr>
          <w:b/>
        </w:rPr>
        <w:t>e. Saring</w:t>
      </w:r>
    </w:p>
    <w:p w14:paraId="51FBC44A" w14:textId="77777777" w:rsidR="00BD4AB9" w:rsidRDefault="00EB49FD">
      <w:pPr>
        <w:spacing w:after="0"/>
        <w:ind w:left="720"/>
      </w:pPr>
      <w:r>
        <w:t xml:space="preserve">c. Biasa </w:t>
      </w:r>
    </w:p>
    <w:p w14:paraId="42A63B6D" w14:textId="77777777" w:rsidR="00BD4AB9" w:rsidRDefault="00BD4AB9">
      <w:pPr>
        <w:spacing w:after="0"/>
      </w:pPr>
    </w:p>
    <w:p w14:paraId="32C3F085" w14:textId="370A5056" w:rsidR="00615335" w:rsidRDefault="00615335">
      <w:pPr>
        <w:rPr>
          <w:b/>
        </w:rPr>
      </w:pPr>
    </w:p>
    <w:p w14:paraId="7E4297B1" w14:textId="65D83707" w:rsidR="00BD4AB9" w:rsidRDefault="00EB49FD">
      <w:pPr>
        <w:numPr>
          <w:ilvl w:val="0"/>
          <w:numId w:val="277"/>
        </w:numPr>
        <w:ind w:left="360"/>
        <w:jc w:val="left"/>
        <w:rPr>
          <w:b/>
        </w:rPr>
      </w:pPr>
      <w:r>
        <w:rPr>
          <w:b/>
        </w:rPr>
        <w:t>PHBS</w:t>
      </w:r>
    </w:p>
    <w:p w14:paraId="30AD41CA" w14:textId="248961D2" w:rsidR="00386BB2" w:rsidRPr="00386BB2" w:rsidRDefault="00386BB2" w:rsidP="00386BB2">
      <w:pPr>
        <w:pStyle w:val="Caption"/>
        <w:keepNext/>
        <w:jc w:val="center"/>
        <w:rPr>
          <w:b/>
          <w:bCs/>
          <w:i w:val="0"/>
          <w:iCs w:val="0"/>
          <w:color w:val="auto"/>
          <w:sz w:val="24"/>
          <w:szCs w:val="24"/>
        </w:rPr>
      </w:pPr>
      <w:bookmarkStart w:id="89" w:name="_Toc124783498"/>
      <w:bookmarkStart w:id="90" w:name="_Toc124999123"/>
      <w:proofErr w:type="gramStart"/>
      <w:r w:rsidRPr="00386BB2">
        <w:rPr>
          <w:b/>
          <w:bCs/>
          <w:i w:val="0"/>
          <w:iCs w:val="0"/>
          <w:color w:val="auto"/>
          <w:sz w:val="24"/>
          <w:szCs w:val="24"/>
        </w:rPr>
        <w:t xml:space="preserve">Tabel </w:t>
      </w:r>
      <w:r w:rsidRPr="00386BB2">
        <w:rPr>
          <w:b/>
          <w:bCs/>
          <w:i w:val="0"/>
          <w:iCs w:val="0"/>
          <w:color w:val="auto"/>
          <w:sz w:val="24"/>
          <w:szCs w:val="24"/>
        </w:rPr>
        <w:fldChar w:fldCharType="begin"/>
      </w:r>
      <w:r w:rsidRPr="00386BB2">
        <w:rPr>
          <w:b/>
          <w:bCs/>
          <w:i w:val="0"/>
          <w:iCs w:val="0"/>
          <w:color w:val="auto"/>
          <w:sz w:val="24"/>
          <w:szCs w:val="24"/>
        </w:rPr>
        <w:instrText xml:space="preserve"> SEQ Tabel \* ARABIC </w:instrText>
      </w:r>
      <w:r w:rsidRPr="00386BB2">
        <w:rPr>
          <w:b/>
          <w:bCs/>
          <w:i w:val="0"/>
          <w:iCs w:val="0"/>
          <w:color w:val="auto"/>
          <w:sz w:val="24"/>
          <w:szCs w:val="24"/>
        </w:rPr>
        <w:fldChar w:fldCharType="separate"/>
      </w:r>
      <w:r w:rsidR="00896CA1">
        <w:rPr>
          <w:b/>
          <w:bCs/>
          <w:i w:val="0"/>
          <w:iCs w:val="0"/>
          <w:noProof/>
          <w:color w:val="auto"/>
          <w:sz w:val="24"/>
          <w:szCs w:val="24"/>
        </w:rPr>
        <w:t>6</w:t>
      </w:r>
      <w:r w:rsidRPr="00386BB2">
        <w:rPr>
          <w:b/>
          <w:bCs/>
          <w:i w:val="0"/>
          <w:iCs w:val="0"/>
          <w:color w:val="auto"/>
          <w:sz w:val="24"/>
          <w:szCs w:val="24"/>
        </w:rPr>
        <w:fldChar w:fldCharType="end"/>
      </w:r>
      <w:r w:rsidRPr="00386BB2">
        <w:rPr>
          <w:b/>
          <w:bCs/>
          <w:i w:val="0"/>
          <w:iCs w:val="0"/>
          <w:color w:val="auto"/>
          <w:sz w:val="24"/>
          <w:szCs w:val="24"/>
        </w:rPr>
        <w:t>.</w:t>
      </w:r>
      <w:proofErr w:type="gramEnd"/>
      <w:r w:rsidRPr="00386BB2">
        <w:rPr>
          <w:b/>
          <w:bCs/>
          <w:i w:val="0"/>
          <w:iCs w:val="0"/>
          <w:color w:val="auto"/>
          <w:sz w:val="24"/>
          <w:szCs w:val="24"/>
        </w:rPr>
        <w:t xml:space="preserve"> Satuan Acara Penyuluhan (SAP) PHBS</w:t>
      </w:r>
      <w:bookmarkEnd w:id="89"/>
      <w:bookmarkEnd w:id="90"/>
    </w:p>
    <w:tbl>
      <w:tblPr>
        <w:tblStyle w:val="aff3"/>
        <w:tblW w:w="942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61"/>
        <w:gridCol w:w="6466"/>
      </w:tblGrid>
      <w:tr w:rsidR="00BD4AB9" w14:paraId="598F5D1C" w14:textId="77777777" w:rsidTr="003A781A">
        <w:trPr>
          <w:trHeight w:val="599"/>
          <w:tblHeader/>
          <w:jc w:val="center"/>
        </w:trPr>
        <w:tc>
          <w:tcPr>
            <w:tcW w:w="2961" w:type="dxa"/>
            <w:shd w:val="clear" w:color="auto" w:fill="auto"/>
            <w:tcMar>
              <w:top w:w="100" w:type="dxa"/>
              <w:left w:w="100" w:type="dxa"/>
              <w:bottom w:w="100" w:type="dxa"/>
              <w:right w:w="100" w:type="dxa"/>
            </w:tcMar>
          </w:tcPr>
          <w:p w14:paraId="06BDA18B" w14:textId="77777777" w:rsidR="00BD4AB9" w:rsidRDefault="00BD4AB9" w:rsidP="005559A5">
            <w:pPr>
              <w:widowControl w:val="0"/>
              <w:spacing w:after="0" w:line="240" w:lineRule="auto"/>
              <w:jc w:val="center"/>
              <w:rPr>
                <w:b/>
              </w:rPr>
            </w:pPr>
          </w:p>
        </w:tc>
        <w:tc>
          <w:tcPr>
            <w:tcW w:w="6466" w:type="dxa"/>
            <w:shd w:val="clear" w:color="auto" w:fill="auto"/>
            <w:tcMar>
              <w:top w:w="100" w:type="dxa"/>
              <w:left w:w="100" w:type="dxa"/>
              <w:bottom w:w="100" w:type="dxa"/>
              <w:right w:w="100" w:type="dxa"/>
            </w:tcMar>
          </w:tcPr>
          <w:p w14:paraId="33EB00ED" w14:textId="77777777" w:rsidR="00BD4AB9" w:rsidRDefault="00EB49FD" w:rsidP="005559A5">
            <w:pPr>
              <w:widowControl w:val="0"/>
              <w:spacing w:after="0" w:line="240" w:lineRule="auto"/>
              <w:jc w:val="center"/>
              <w:rPr>
                <w:b/>
              </w:rPr>
            </w:pPr>
            <w:r>
              <w:rPr>
                <w:b/>
              </w:rPr>
              <w:t>Deskripsi</w:t>
            </w:r>
          </w:p>
        </w:tc>
      </w:tr>
      <w:tr w:rsidR="00BD4AB9" w14:paraId="5A480E51" w14:textId="77777777" w:rsidTr="003A781A">
        <w:trPr>
          <w:trHeight w:val="599"/>
          <w:jc w:val="center"/>
        </w:trPr>
        <w:tc>
          <w:tcPr>
            <w:tcW w:w="2961" w:type="dxa"/>
            <w:shd w:val="clear" w:color="auto" w:fill="auto"/>
            <w:tcMar>
              <w:top w:w="100" w:type="dxa"/>
              <w:left w:w="100" w:type="dxa"/>
              <w:bottom w:w="100" w:type="dxa"/>
              <w:right w:w="100" w:type="dxa"/>
            </w:tcMar>
          </w:tcPr>
          <w:p w14:paraId="6BF3F348" w14:textId="77777777" w:rsidR="00BD4AB9" w:rsidRDefault="00EB49FD" w:rsidP="005559A5">
            <w:pPr>
              <w:spacing w:after="0" w:line="240" w:lineRule="auto"/>
              <w:jc w:val="left"/>
              <w:rPr>
                <w:b/>
              </w:rPr>
            </w:pPr>
            <w:r>
              <w:rPr>
                <w:b/>
              </w:rPr>
              <w:t>Pokok Bahasan</w:t>
            </w:r>
          </w:p>
        </w:tc>
        <w:tc>
          <w:tcPr>
            <w:tcW w:w="6466" w:type="dxa"/>
            <w:shd w:val="clear" w:color="auto" w:fill="auto"/>
            <w:tcMar>
              <w:top w:w="100" w:type="dxa"/>
              <w:left w:w="100" w:type="dxa"/>
              <w:bottom w:w="100" w:type="dxa"/>
              <w:right w:w="100" w:type="dxa"/>
            </w:tcMar>
          </w:tcPr>
          <w:p w14:paraId="08C8F185" w14:textId="77777777" w:rsidR="00BD4AB9" w:rsidRDefault="00EB49FD" w:rsidP="005559A5">
            <w:pPr>
              <w:spacing w:after="0" w:line="240" w:lineRule="auto"/>
              <w:jc w:val="left"/>
            </w:pPr>
            <w:r>
              <w:t xml:space="preserve">Penyuluhan Remaja Karang Taruna tentang PHBS </w:t>
            </w:r>
          </w:p>
          <w:p w14:paraId="1FE61F36" w14:textId="77777777" w:rsidR="00BD4AB9" w:rsidRDefault="00EB49FD" w:rsidP="005559A5">
            <w:pPr>
              <w:spacing w:after="0" w:line="240" w:lineRule="auto"/>
              <w:jc w:val="left"/>
              <w:rPr>
                <w:b/>
              </w:rPr>
            </w:pPr>
            <w:r>
              <w:t>(Perilaku Hidup Bersih dan Sehat)</w:t>
            </w:r>
          </w:p>
        </w:tc>
      </w:tr>
      <w:tr w:rsidR="00BD4AB9" w14:paraId="2C4532AE" w14:textId="77777777" w:rsidTr="003A781A">
        <w:trPr>
          <w:trHeight w:val="599"/>
          <w:jc w:val="center"/>
        </w:trPr>
        <w:tc>
          <w:tcPr>
            <w:tcW w:w="2961" w:type="dxa"/>
            <w:shd w:val="clear" w:color="auto" w:fill="auto"/>
            <w:tcMar>
              <w:top w:w="100" w:type="dxa"/>
              <w:left w:w="100" w:type="dxa"/>
              <w:bottom w:w="100" w:type="dxa"/>
              <w:right w:w="100" w:type="dxa"/>
            </w:tcMar>
          </w:tcPr>
          <w:p w14:paraId="195A2001" w14:textId="77777777" w:rsidR="00BD4AB9" w:rsidRDefault="00EB49FD" w:rsidP="005559A5">
            <w:pPr>
              <w:spacing w:after="0" w:line="240" w:lineRule="auto"/>
              <w:jc w:val="left"/>
              <w:rPr>
                <w:b/>
              </w:rPr>
            </w:pPr>
            <w:r>
              <w:rPr>
                <w:b/>
              </w:rPr>
              <w:t>Sub Pokok Bahas</w:t>
            </w:r>
            <w:r>
              <w:rPr>
                <w:b/>
              </w:rPr>
              <w:tab/>
            </w:r>
          </w:p>
        </w:tc>
        <w:tc>
          <w:tcPr>
            <w:tcW w:w="6466" w:type="dxa"/>
            <w:shd w:val="clear" w:color="auto" w:fill="auto"/>
            <w:tcMar>
              <w:top w:w="100" w:type="dxa"/>
              <w:left w:w="100" w:type="dxa"/>
              <w:bottom w:w="100" w:type="dxa"/>
              <w:right w:w="100" w:type="dxa"/>
            </w:tcMar>
          </w:tcPr>
          <w:p w14:paraId="318A9364" w14:textId="77777777" w:rsidR="00BD4AB9" w:rsidRDefault="00EB49FD" w:rsidP="005559A5">
            <w:pPr>
              <w:spacing w:after="0" w:line="240" w:lineRule="auto"/>
              <w:jc w:val="left"/>
              <w:rPr>
                <w:b/>
              </w:rPr>
            </w:pPr>
            <w:r>
              <w:t>Penjelasan secara umum tentang PHBS dan Gambarannya</w:t>
            </w:r>
          </w:p>
        </w:tc>
      </w:tr>
      <w:tr w:rsidR="00BD4AB9" w14:paraId="6C062920" w14:textId="77777777" w:rsidTr="003A781A">
        <w:trPr>
          <w:trHeight w:val="599"/>
          <w:jc w:val="center"/>
        </w:trPr>
        <w:tc>
          <w:tcPr>
            <w:tcW w:w="2961" w:type="dxa"/>
            <w:shd w:val="clear" w:color="auto" w:fill="auto"/>
            <w:tcMar>
              <w:top w:w="100" w:type="dxa"/>
              <w:left w:w="100" w:type="dxa"/>
              <w:bottom w:w="100" w:type="dxa"/>
              <w:right w:w="100" w:type="dxa"/>
            </w:tcMar>
          </w:tcPr>
          <w:p w14:paraId="75B5FE65" w14:textId="77777777" w:rsidR="00BD4AB9" w:rsidRDefault="00EB49FD" w:rsidP="005559A5">
            <w:pPr>
              <w:spacing w:after="0" w:line="240" w:lineRule="auto"/>
              <w:jc w:val="left"/>
              <w:rPr>
                <w:b/>
              </w:rPr>
            </w:pPr>
            <w:r>
              <w:rPr>
                <w:b/>
              </w:rPr>
              <w:t>Sasaran</w:t>
            </w:r>
            <w:r>
              <w:rPr>
                <w:b/>
              </w:rPr>
              <w:tab/>
            </w:r>
          </w:p>
        </w:tc>
        <w:tc>
          <w:tcPr>
            <w:tcW w:w="6466" w:type="dxa"/>
            <w:shd w:val="clear" w:color="auto" w:fill="auto"/>
            <w:tcMar>
              <w:top w:w="100" w:type="dxa"/>
              <w:left w:w="100" w:type="dxa"/>
              <w:bottom w:w="100" w:type="dxa"/>
              <w:right w:w="100" w:type="dxa"/>
            </w:tcMar>
          </w:tcPr>
          <w:p w14:paraId="61ED69F1" w14:textId="77777777" w:rsidR="00BD4AB9" w:rsidRDefault="00EB49FD" w:rsidP="005559A5">
            <w:pPr>
              <w:spacing w:after="0" w:line="240" w:lineRule="auto"/>
              <w:jc w:val="left"/>
              <w:rPr>
                <w:b/>
              </w:rPr>
            </w:pPr>
            <w:r>
              <w:t>Remaja Karang Taruna di Desa Kecamatan Leuwiliang</w:t>
            </w:r>
          </w:p>
        </w:tc>
      </w:tr>
      <w:tr w:rsidR="00BD4AB9" w14:paraId="7F932C05" w14:textId="77777777" w:rsidTr="003A781A">
        <w:trPr>
          <w:trHeight w:val="599"/>
          <w:jc w:val="center"/>
        </w:trPr>
        <w:tc>
          <w:tcPr>
            <w:tcW w:w="2961" w:type="dxa"/>
            <w:shd w:val="clear" w:color="auto" w:fill="auto"/>
            <w:tcMar>
              <w:top w:w="100" w:type="dxa"/>
              <w:left w:w="100" w:type="dxa"/>
              <w:bottom w:w="100" w:type="dxa"/>
              <w:right w:w="100" w:type="dxa"/>
            </w:tcMar>
          </w:tcPr>
          <w:p w14:paraId="4364A404" w14:textId="77777777" w:rsidR="00BD4AB9" w:rsidRDefault="00EB49FD" w:rsidP="005559A5">
            <w:pPr>
              <w:spacing w:after="0" w:line="240" w:lineRule="auto"/>
              <w:jc w:val="left"/>
              <w:rPr>
                <w:b/>
              </w:rPr>
            </w:pPr>
            <w:r>
              <w:rPr>
                <w:b/>
              </w:rPr>
              <w:t>Jumlah sasaran</w:t>
            </w:r>
          </w:p>
        </w:tc>
        <w:tc>
          <w:tcPr>
            <w:tcW w:w="6466" w:type="dxa"/>
            <w:shd w:val="clear" w:color="auto" w:fill="auto"/>
            <w:tcMar>
              <w:top w:w="100" w:type="dxa"/>
              <w:left w:w="100" w:type="dxa"/>
              <w:bottom w:w="100" w:type="dxa"/>
              <w:right w:w="100" w:type="dxa"/>
            </w:tcMar>
          </w:tcPr>
          <w:p w14:paraId="06F4FCCE" w14:textId="77777777" w:rsidR="00BD4AB9" w:rsidRDefault="00EB49FD" w:rsidP="005559A5">
            <w:pPr>
              <w:spacing w:after="0" w:line="240" w:lineRule="auto"/>
              <w:jc w:val="left"/>
              <w:rPr>
                <w:b/>
              </w:rPr>
            </w:pPr>
            <w:r>
              <w:t>Disesuaikan</w:t>
            </w:r>
          </w:p>
        </w:tc>
      </w:tr>
      <w:tr w:rsidR="00BD4AB9" w14:paraId="3197E926" w14:textId="77777777" w:rsidTr="003A781A">
        <w:trPr>
          <w:trHeight w:val="599"/>
          <w:jc w:val="center"/>
        </w:trPr>
        <w:tc>
          <w:tcPr>
            <w:tcW w:w="2961" w:type="dxa"/>
            <w:shd w:val="clear" w:color="auto" w:fill="auto"/>
            <w:tcMar>
              <w:top w:w="100" w:type="dxa"/>
              <w:left w:w="100" w:type="dxa"/>
              <w:bottom w:w="100" w:type="dxa"/>
              <w:right w:w="100" w:type="dxa"/>
            </w:tcMar>
          </w:tcPr>
          <w:p w14:paraId="4C0CBD11" w14:textId="77777777" w:rsidR="00BD4AB9" w:rsidRDefault="00EB49FD" w:rsidP="005559A5">
            <w:pPr>
              <w:spacing w:after="0" w:line="240" w:lineRule="auto"/>
              <w:jc w:val="left"/>
              <w:rPr>
                <w:b/>
              </w:rPr>
            </w:pPr>
            <w:r>
              <w:rPr>
                <w:b/>
              </w:rPr>
              <w:t xml:space="preserve">Hari, Tanggal </w:t>
            </w:r>
          </w:p>
          <w:p w14:paraId="1FBE1BC1" w14:textId="77777777" w:rsidR="00BD4AB9" w:rsidRDefault="00EB49FD" w:rsidP="005559A5">
            <w:pPr>
              <w:spacing w:after="0" w:line="240" w:lineRule="auto"/>
              <w:jc w:val="left"/>
              <w:rPr>
                <w:b/>
              </w:rPr>
            </w:pPr>
            <w:r>
              <w:rPr>
                <w:b/>
              </w:rPr>
              <w:t>Jam/waktu</w:t>
            </w:r>
            <w:r>
              <w:rPr>
                <w:b/>
              </w:rPr>
              <w:tab/>
            </w:r>
          </w:p>
        </w:tc>
        <w:tc>
          <w:tcPr>
            <w:tcW w:w="6466" w:type="dxa"/>
            <w:shd w:val="clear" w:color="auto" w:fill="auto"/>
            <w:tcMar>
              <w:top w:w="100" w:type="dxa"/>
              <w:left w:w="100" w:type="dxa"/>
              <w:bottom w:w="100" w:type="dxa"/>
              <w:right w:w="100" w:type="dxa"/>
            </w:tcMar>
          </w:tcPr>
          <w:p w14:paraId="5B3B8823" w14:textId="77777777" w:rsidR="00BD4AB9" w:rsidRDefault="00EB49FD" w:rsidP="005559A5">
            <w:pPr>
              <w:widowControl w:val="0"/>
              <w:spacing w:after="0" w:line="240" w:lineRule="auto"/>
              <w:jc w:val="left"/>
            </w:pPr>
            <w:r>
              <w:t>Disesuaikan</w:t>
            </w:r>
          </w:p>
          <w:p w14:paraId="15E29C6E" w14:textId="77777777" w:rsidR="00BD4AB9" w:rsidRDefault="00EB49FD" w:rsidP="005559A5">
            <w:pPr>
              <w:spacing w:after="0" w:line="240" w:lineRule="auto"/>
              <w:jc w:val="left"/>
              <w:rPr>
                <w:b/>
              </w:rPr>
            </w:pPr>
            <w:r>
              <w:t>60 menit</w:t>
            </w:r>
          </w:p>
        </w:tc>
      </w:tr>
      <w:tr w:rsidR="00BD4AB9" w14:paraId="0323BCA5" w14:textId="77777777" w:rsidTr="003A781A">
        <w:trPr>
          <w:trHeight w:val="599"/>
          <w:jc w:val="center"/>
        </w:trPr>
        <w:tc>
          <w:tcPr>
            <w:tcW w:w="2961" w:type="dxa"/>
            <w:shd w:val="clear" w:color="auto" w:fill="auto"/>
            <w:tcMar>
              <w:top w:w="100" w:type="dxa"/>
              <w:left w:w="100" w:type="dxa"/>
              <w:bottom w:w="100" w:type="dxa"/>
              <w:right w:w="100" w:type="dxa"/>
            </w:tcMar>
          </w:tcPr>
          <w:p w14:paraId="2BD831B2" w14:textId="77777777" w:rsidR="00BD4AB9" w:rsidRDefault="00EB49FD" w:rsidP="005559A5">
            <w:pPr>
              <w:widowControl w:val="0"/>
              <w:spacing w:after="0" w:line="240" w:lineRule="auto"/>
              <w:jc w:val="left"/>
              <w:rPr>
                <w:b/>
              </w:rPr>
            </w:pPr>
            <w:r>
              <w:rPr>
                <w:b/>
              </w:rPr>
              <w:t>Tujuan</w:t>
            </w:r>
          </w:p>
        </w:tc>
        <w:tc>
          <w:tcPr>
            <w:tcW w:w="6466" w:type="dxa"/>
            <w:shd w:val="clear" w:color="auto" w:fill="auto"/>
            <w:tcMar>
              <w:top w:w="100" w:type="dxa"/>
              <w:left w:w="100" w:type="dxa"/>
              <w:bottom w:w="100" w:type="dxa"/>
              <w:right w:w="100" w:type="dxa"/>
            </w:tcMar>
          </w:tcPr>
          <w:p w14:paraId="1FF739CE" w14:textId="77777777" w:rsidR="00BD4AB9" w:rsidRDefault="00EB49FD" w:rsidP="005559A5">
            <w:pPr>
              <w:spacing w:after="0" w:line="240" w:lineRule="auto"/>
              <w:jc w:val="left"/>
              <w:rPr>
                <w:b/>
              </w:rPr>
            </w:pPr>
            <w:r>
              <w:rPr>
                <w:b/>
              </w:rPr>
              <w:t>Tujuan Umum</w:t>
            </w:r>
          </w:p>
          <w:p w14:paraId="6A7159E4" w14:textId="77777777" w:rsidR="00BD4AB9" w:rsidRDefault="00EB49FD" w:rsidP="005559A5">
            <w:pPr>
              <w:spacing w:after="0" w:line="240" w:lineRule="auto"/>
              <w:jc w:val="left"/>
            </w:pPr>
            <w:r>
              <w:t>Setelah mengikuti penyuluhan diharapkan remaja karang taruna di Desa Kecamatan Leuwiliang memahami tentang PHBS dan contohnya.</w:t>
            </w:r>
          </w:p>
          <w:p w14:paraId="199279AA" w14:textId="77777777" w:rsidR="00BD4AB9" w:rsidRDefault="00BD4AB9" w:rsidP="005559A5">
            <w:pPr>
              <w:spacing w:after="0" w:line="240" w:lineRule="auto"/>
              <w:ind w:left="360"/>
              <w:jc w:val="left"/>
            </w:pPr>
          </w:p>
          <w:p w14:paraId="23522F93" w14:textId="77777777" w:rsidR="00BD4AB9" w:rsidRDefault="00EB49FD" w:rsidP="005559A5">
            <w:pPr>
              <w:spacing w:after="0" w:line="240" w:lineRule="auto"/>
              <w:jc w:val="left"/>
              <w:rPr>
                <w:b/>
              </w:rPr>
            </w:pPr>
            <w:r>
              <w:rPr>
                <w:b/>
              </w:rPr>
              <w:t>Tujuan Khusus</w:t>
            </w:r>
          </w:p>
          <w:p w14:paraId="22F7D273" w14:textId="77777777" w:rsidR="00BD4AB9" w:rsidRDefault="00EB49FD" w:rsidP="005559A5">
            <w:pPr>
              <w:spacing w:after="0" w:line="240" w:lineRule="auto"/>
              <w:jc w:val="left"/>
            </w:pPr>
            <w:r>
              <w:t>Setelah mengikuti penyuluhan, peserta diharapkan mampu:</w:t>
            </w:r>
          </w:p>
          <w:p w14:paraId="18515A86" w14:textId="77777777" w:rsidR="00BD4AB9" w:rsidRDefault="00EB49FD" w:rsidP="005559A5">
            <w:pPr>
              <w:numPr>
                <w:ilvl w:val="0"/>
                <w:numId w:val="123"/>
              </w:numPr>
              <w:spacing w:after="0" w:line="240" w:lineRule="auto"/>
              <w:ind w:left="450"/>
              <w:jc w:val="left"/>
            </w:pPr>
            <w:r>
              <w:t>Mendefinisikan Perilaku Hidup Bersih dan Sehat (PHBS)</w:t>
            </w:r>
          </w:p>
          <w:p w14:paraId="040A8ADE" w14:textId="77777777" w:rsidR="00BD4AB9" w:rsidRDefault="00EB49FD" w:rsidP="005559A5">
            <w:pPr>
              <w:numPr>
                <w:ilvl w:val="0"/>
                <w:numId w:val="123"/>
              </w:numPr>
              <w:spacing w:after="0" w:line="240" w:lineRule="auto"/>
              <w:ind w:left="450"/>
              <w:jc w:val="left"/>
            </w:pPr>
            <w:r>
              <w:t>Menjelaskan tujuan dan manfaat PHBS</w:t>
            </w:r>
          </w:p>
          <w:p w14:paraId="237E255E" w14:textId="77777777" w:rsidR="00BD4AB9" w:rsidRDefault="00EB49FD" w:rsidP="005559A5">
            <w:pPr>
              <w:numPr>
                <w:ilvl w:val="0"/>
                <w:numId w:val="123"/>
              </w:numPr>
              <w:spacing w:after="0" w:line="240" w:lineRule="auto"/>
              <w:ind w:left="450"/>
              <w:jc w:val="left"/>
            </w:pPr>
            <w:r>
              <w:t>Menyebutkan indikator PHBS</w:t>
            </w:r>
          </w:p>
          <w:p w14:paraId="396C3BE6" w14:textId="77777777" w:rsidR="00BD4AB9" w:rsidRDefault="00EB49FD" w:rsidP="005559A5">
            <w:pPr>
              <w:numPr>
                <w:ilvl w:val="0"/>
                <w:numId w:val="123"/>
              </w:numPr>
              <w:spacing w:after="0" w:line="240" w:lineRule="auto"/>
              <w:ind w:left="450"/>
              <w:jc w:val="left"/>
            </w:pPr>
            <w:r>
              <w:t>Memberikan contoh perilaku PHBS</w:t>
            </w:r>
          </w:p>
          <w:p w14:paraId="0842BB9A" w14:textId="77777777" w:rsidR="00BD4AB9" w:rsidRDefault="00EB49FD" w:rsidP="005559A5">
            <w:pPr>
              <w:numPr>
                <w:ilvl w:val="0"/>
                <w:numId w:val="123"/>
              </w:numPr>
              <w:spacing w:after="0" w:line="240" w:lineRule="auto"/>
              <w:ind w:left="450"/>
              <w:jc w:val="left"/>
            </w:pPr>
            <w:r>
              <w:t>Menjelaskan langkah langkah mencuci tangan yang tetap</w:t>
            </w:r>
          </w:p>
        </w:tc>
      </w:tr>
      <w:tr w:rsidR="00BD4AB9" w14:paraId="2F0206F3" w14:textId="77777777" w:rsidTr="003A781A">
        <w:trPr>
          <w:trHeight w:val="599"/>
          <w:jc w:val="center"/>
        </w:trPr>
        <w:tc>
          <w:tcPr>
            <w:tcW w:w="2961" w:type="dxa"/>
            <w:shd w:val="clear" w:color="auto" w:fill="auto"/>
            <w:tcMar>
              <w:top w:w="100" w:type="dxa"/>
              <w:left w:w="100" w:type="dxa"/>
              <w:bottom w:w="100" w:type="dxa"/>
              <w:right w:w="100" w:type="dxa"/>
            </w:tcMar>
          </w:tcPr>
          <w:p w14:paraId="0D08B42D" w14:textId="77777777" w:rsidR="00BD4AB9" w:rsidRDefault="00EB49FD" w:rsidP="005559A5">
            <w:pPr>
              <w:widowControl w:val="0"/>
              <w:spacing w:after="0" w:line="240" w:lineRule="auto"/>
              <w:jc w:val="left"/>
              <w:rPr>
                <w:b/>
              </w:rPr>
            </w:pPr>
            <w:r>
              <w:rPr>
                <w:b/>
              </w:rPr>
              <w:lastRenderedPageBreak/>
              <w:t>Materi</w:t>
            </w:r>
          </w:p>
        </w:tc>
        <w:tc>
          <w:tcPr>
            <w:tcW w:w="6466" w:type="dxa"/>
            <w:shd w:val="clear" w:color="auto" w:fill="auto"/>
            <w:tcMar>
              <w:top w:w="100" w:type="dxa"/>
              <w:left w:w="100" w:type="dxa"/>
              <w:bottom w:w="100" w:type="dxa"/>
              <w:right w:w="100" w:type="dxa"/>
            </w:tcMar>
          </w:tcPr>
          <w:p w14:paraId="21F4D89A" w14:textId="77777777" w:rsidR="00BD4AB9" w:rsidRDefault="00EB49FD" w:rsidP="005559A5">
            <w:pPr>
              <w:numPr>
                <w:ilvl w:val="0"/>
                <w:numId w:val="135"/>
              </w:numPr>
              <w:spacing w:after="0" w:line="240" w:lineRule="auto"/>
              <w:ind w:left="450"/>
              <w:jc w:val="left"/>
            </w:pPr>
            <w:r>
              <w:t>Pengertian Perilaku Hidup Bersih dan Sehat (PHBS)</w:t>
            </w:r>
          </w:p>
          <w:p w14:paraId="49264388" w14:textId="77777777" w:rsidR="00BD4AB9" w:rsidRDefault="00EB49FD" w:rsidP="005559A5">
            <w:pPr>
              <w:numPr>
                <w:ilvl w:val="0"/>
                <w:numId w:val="135"/>
              </w:numPr>
              <w:spacing w:after="0" w:line="240" w:lineRule="auto"/>
              <w:ind w:left="450"/>
              <w:jc w:val="left"/>
            </w:pPr>
            <w:r>
              <w:t xml:space="preserve">Tujuan dan Manfaat PHBS </w:t>
            </w:r>
          </w:p>
          <w:p w14:paraId="5BF9A0D1" w14:textId="77777777" w:rsidR="00BD4AB9" w:rsidRDefault="00EB49FD" w:rsidP="005559A5">
            <w:pPr>
              <w:numPr>
                <w:ilvl w:val="0"/>
                <w:numId w:val="135"/>
              </w:numPr>
              <w:spacing w:after="0" w:line="240" w:lineRule="auto"/>
              <w:ind w:left="450"/>
              <w:jc w:val="left"/>
            </w:pPr>
            <w:r>
              <w:t>Indikator PHBS</w:t>
            </w:r>
          </w:p>
          <w:p w14:paraId="129B635F" w14:textId="77777777" w:rsidR="00BD4AB9" w:rsidRDefault="00EB49FD" w:rsidP="005559A5">
            <w:pPr>
              <w:numPr>
                <w:ilvl w:val="0"/>
                <w:numId w:val="135"/>
              </w:numPr>
              <w:spacing w:after="0" w:line="240" w:lineRule="auto"/>
              <w:ind w:left="450"/>
              <w:jc w:val="left"/>
            </w:pPr>
            <w:r>
              <w:t>Contoh PHBS</w:t>
            </w:r>
          </w:p>
          <w:p w14:paraId="6E3FE723" w14:textId="77777777" w:rsidR="00BD4AB9" w:rsidRDefault="00EB49FD" w:rsidP="005559A5">
            <w:pPr>
              <w:numPr>
                <w:ilvl w:val="0"/>
                <w:numId w:val="135"/>
              </w:numPr>
              <w:spacing w:after="0" w:line="240" w:lineRule="auto"/>
              <w:ind w:left="450"/>
              <w:jc w:val="left"/>
            </w:pPr>
            <w:r>
              <w:t>Langkah - Langkah Mencuci Tangan</w:t>
            </w:r>
          </w:p>
          <w:p w14:paraId="24930953" w14:textId="77777777" w:rsidR="00BD4AB9" w:rsidRDefault="00EB49FD" w:rsidP="005559A5">
            <w:pPr>
              <w:numPr>
                <w:ilvl w:val="0"/>
                <w:numId w:val="135"/>
              </w:numPr>
              <w:spacing w:after="0" w:line="240" w:lineRule="auto"/>
              <w:ind w:left="450"/>
              <w:jc w:val="left"/>
            </w:pPr>
            <w:r>
              <w:t>Waktu yang Tepat untuk Mencuci Tangan</w:t>
            </w:r>
          </w:p>
          <w:p w14:paraId="37D9864D" w14:textId="77777777" w:rsidR="00BD4AB9" w:rsidRDefault="00BD4AB9" w:rsidP="005559A5">
            <w:pPr>
              <w:widowControl w:val="0"/>
              <w:spacing w:after="0" w:line="240" w:lineRule="auto"/>
              <w:jc w:val="left"/>
              <w:rPr>
                <w:b/>
              </w:rPr>
            </w:pPr>
          </w:p>
        </w:tc>
      </w:tr>
      <w:tr w:rsidR="00BD4AB9" w14:paraId="6F58A742" w14:textId="77777777" w:rsidTr="003A781A">
        <w:trPr>
          <w:trHeight w:val="599"/>
          <w:jc w:val="center"/>
        </w:trPr>
        <w:tc>
          <w:tcPr>
            <w:tcW w:w="2961" w:type="dxa"/>
            <w:shd w:val="clear" w:color="auto" w:fill="auto"/>
            <w:tcMar>
              <w:top w:w="100" w:type="dxa"/>
              <w:left w:w="100" w:type="dxa"/>
              <w:bottom w:w="100" w:type="dxa"/>
              <w:right w:w="100" w:type="dxa"/>
            </w:tcMar>
          </w:tcPr>
          <w:p w14:paraId="7BD15CFC" w14:textId="77777777" w:rsidR="00BD4AB9" w:rsidRDefault="00EB49FD" w:rsidP="005559A5">
            <w:pPr>
              <w:widowControl w:val="0"/>
              <w:spacing w:after="0" w:line="240" w:lineRule="auto"/>
              <w:jc w:val="left"/>
              <w:rPr>
                <w:b/>
              </w:rPr>
            </w:pPr>
            <w:r>
              <w:rPr>
                <w:b/>
              </w:rPr>
              <w:t>Media</w:t>
            </w:r>
          </w:p>
        </w:tc>
        <w:tc>
          <w:tcPr>
            <w:tcW w:w="6466" w:type="dxa"/>
            <w:shd w:val="clear" w:color="auto" w:fill="auto"/>
            <w:tcMar>
              <w:top w:w="100" w:type="dxa"/>
              <w:left w:w="100" w:type="dxa"/>
              <w:bottom w:w="100" w:type="dxa"/>
              <w:right w:w="100" w:type="dxa"/>
            </w:tcMar>
          </w:tcPr>
          <w:p w14:paraId="29E91F0B" w14:textId="77777777" w:rsidR="00BD4AB9" w:rsidRDefault="00EB49FD" w:rsidP="005559A5">
            <w:pPr>
              <w:widowControl w:val="0"/>
              <w:spacing w:after="0" w:line="240" w:lineRule="auto"/>
              <w:jc w:val="left"/>
            </w:pPr>
            <w:r>
              <w:t>Poster</w:t>
            </w:r>
          </w:p>
        </w:tc>
      </w:tr>
      <w:tr w:rsidR="00BD4AB9" w14:paraId="3BD4AEE7" w14:textId="77777777" w:rsidTr="003A781A">
        <w:trPr>
          <w:trHeight w:val="599"/>
          <w:jc w:val="center"/>
        </w:trPr>
        <w:tc>
          <w:tcPr>
            <w:tcW w:w="2961" w:type="dxa"/>
            <w:shd w:val="clear" w:color="auto" w:fill="auto"/>
            <w:tcMar>
              <w:top w:w="100" w:type="dxa"/>
              <w:left w:w="100" w:type="dxa"/>
              <w:bottom w:w="100" w:type="dxa"/>
              <w:right w:w="100" w:type="dxa"/>
            </w:tcMar>
          </w:tcPr>
          <w:p w14:paraId="37158D02" w14:textId="77777777" w:rsidR="00BD4AB9" w:rsidRDefault="00EB49FD" w:rsidP="005559A5">
            <w:pPr>
              <w:widowControl w:val="0"/>
              <w:spacing w:after="0" w:line="240" w:lineRule="auto"/>
              <w:jc w:val="left"/>
              <w:rPr>
                <w:b/>
              </w:rPr>
            </w:pPr>
            <w:r>
              <w:rPr>
                <w:b/>
              </w:rPr>
              <w:t>Metode</w:t>
            </w:r>
          </w:p>
        </w:tc>
        <w:tc>
          <w:tcPr>
            <w:tcW w:w="6466" w:type="dxa"/>
            <w:shd w:val="clear" w:color="auto" w:fill="auto"/>
            <w:tcMar>
              <w:top w:w="100" w:type="dxa"/>
              <w:left w:w="100" w:type="dxa"/>
              <w:bottom w:w="100" w:type="dxa"/>
              <w:right w:w="100" w:type="dxa"/>
            </w:tcMar>
          </w:tcPr>
          <w:p w14:paraId="50CF4D48" w14:textId="77777777" w:rsidR="00BD4AB9" w:rsidRDefault="00EB49FD" w:rsidP="005559A5">
            <w:pPr>
              <w:widowControl w:val="0"/>
              <w:spacing w:after="0" w:line="240" w:lineRule="auto"/>
              <w:jc w:val="left"/>
            </w:pPr>
            <w:r>
              <w:t>Ceramah dan Tanya Jawab</w:t>
            </w:r>
          </w:p>
        </w:tc>
      </w:tr>
      <w:tr w:rsidR="00BD4AB9" w14:paraId="279A328E" w14:textId="77777777" w:rsidTr="003A781A">
        <w:trPr>
          <w:trHeight w:val="599"/>
          <w:jc w:val="center"/>
        </w:trPr>
        <w:tc>
          <w:tcPr>
            <w:tcW w:w="2961" w:type="dxa"/>
            <w:shd w:val="clear" w:color="auto" w:fill="auto"/>
            <w:tcMar>
              <w:top w:w="100" w:type="dxa"/>
              <w:left w:w="100" w:type="dxa"/>
              <w:bottom w:w="100" w:type="dxa"/>
              <w:right w:w="100" w:type="dxa"/>
            </w:tcMar>
          </w:tcPr>
          <w:p w14:paraId="6946B566" w14:textId="77777777" w:rsidR="00BD4AB9" w:rsidRDefault="00EB49FD" w:rsidP="005559A5">
            <w:pPr>
              <w:widowControl w:val="0"/>
              <w:spacing w:after="0" w:line="240" w:lineRule="auto"/>
              <w:jc w:val="left"/>
              <w:rPr>
                <w:b/>
              </w:rPr>
            </w:pPr>
            <w:r>
              <w:rPr>
                <w:b/>
              </w:rPr>
              <w:t>Rincian Kegiatan</w:t>
            </w:r>
          </w:p>
        </w:tc>
        <w:tc>
          <w:tcPr>
            <w:tcW w:w="6466" w:type="dxa"/>
            <w:shd w:val="clear" w:color="auto" w:fill="auto"/>
            <w:tcMar>
              <w:top w:w="100" w:type="dxa"/>
              <w:left w:w="100" w:type="dxa"/>
              <w:bottom w:w="100" w:type="dxa"/>
              <w:right w:w="100" w:type="dxa"/>
            </w:tcMar>
          </w:tcPr>
          <w:p w14:paraId="58A9EFF5" w14:textId="77777777" w:rsidR="00BD4AB9" w:rsidRDefault="00EB49FD" w:rsidP="005559A5">
            <w:pPr>
              <w:widowControl w:val="0"/>
              <w:numPr>
                <w:ilvl w:val="0"/>
                <w:numId w:val="197"/>
              </w:numPr>
              <w:spacing w:after="0" w:line="240" w:lineRule="auto"/>
              <w:ind w:left="450"/>
              <w:jc w:val="left"/>
            </w:pPr>
            <w:r>
              <w:t>Registrasi Kehadiran</w:t>
            </w:r>
          </w:p>
          <w:p w14:paraId="0A67650C" w14:textId="77777777" w:rsidR="00BD4AB9" w:rsidRDefault="00EB49FD" w:rsidP="005559A5">
            <w:pPr>
              <w:widowControl w:val="0"/>
              <w:numPr>
                <w:ilvl w:val="0"/>
                <w:numId w:val="197"/>
              </w:numPr>
              <w:spacing w:after="0" w:line="240" w:lineRule="auto"/>
              <w:ind w:left="450"/>
              <w:jc w:val="left"/>
            </w:pPr>
            <w:r>
              <w:t>Pembukaan</w:t>
            </w:r>
          </w:p>
          <w:p w14:paraId="3B9C2512" w14:textId="77777777" w:rsidR="00BD4AB9" w:rsidRDefault="00EB49FD" w:rsidP="005559A5">
            <w:pPr>
              <w:widowControl w:val="0"/>
              <w:numPr>
                <w:ilvl w:val="0"/>
                <w:numId w:val="197"/>
              </w:numPr>
              <w:spacing w:after="0" w:line="240" w:lineRule="auto"/>
              <w:ind w:left="450"/>
              <w:jc w:val="left"/>
            </w:pPr>
            <w:r w:rsidRPr="005E1A71">
              <w:rPr>
                <w:i/>
              </w:rPr>
              <w:t>Pre-test</w:t>
            </w:r>
          </w:p>
          <w:p w14:paraId="704707B7" w14:textId="77777777" w:rsidR="00BD4AB9" w:rsidRDefault="00EB49FD" w:rsidP="005559A5">
            <w:pPr>
              <w:widowControl w:val="0"/>
              <w:numPr>
                <w:ilvl w:val="0"/>
                <w:numId w:val="197"/>
              </w:numPr>
              <w:spacing w:after="0" w:line="240" w:lineRule="auto"/>
              <w:ind w:left="450"/>
              <w:jc w:val="left"/>
            </w:pPr>
            <w:r>
              <w:t>Penyampaian Materi</w:t>
            </w:r>
          </w:p>
          <w:p w14:paraId="6FFFF210" w14:textId="77777777" w:rsidR="00BD4AB9" w:rsidRDefault="00EB49FD" w:rsidP="005559A5">
            <w:pPr>
              <w:widowControl w:val="0"/>
              <w:numPr>
                <w:ilvl w:val="0"/>
                <w:numId w:val="197"/>
              </w:numPr>
              <w:spacing w:after="0" w:line="240" w:lineRule="auto"/>
              <w:ind w:left="450"/>
              <w:jc w:val="left"/>
            </w:pPr>
            <w:r w:rsidRPr="005E1A71">
              <w:rPr>
                <w:i/>
              </w:rPr>
              <w:t>Post-test</w:t>
            </w:r>
            <w:r>
              <w:t>, Diskusi tanya jawab</w:t>
            </w:r>
          </w:p>
          <w:p w14:paraId="48F62FF2" w14:textId="77777777" w:rsidR="00BD4AB9" w:rsidRDefault="00EB49FD" w:rsidP="005559A5">
            <w:pPr>
              <w:widowControl w:val="0"/>
              <w:numPr>
                <w:ilvl w:val="0"/>
                <w:numId w:val="197"/>
              </w:numPr>
              <w:spacing w:after="0" w:line="240" w:lineRule="auto"/>
              <w:ind w:left="450"/>
              <w:jc w:val="left"/>
            </w:pPr>
            <w:r>
              <w:t xml:space="preserve">Penutupan </w:t>
            </w:r>
          </w:p>
        </w:tc>
      </w:tr>
      <w:tr w:rsidR="00BD4AB9" w14:paraId="2E87F41F" w14:textId="77777777" w:rsidTr="003A781A">
        <w:trPr>
          <w:trHeight w:val="599"/>
          <w:jc w:val="center"/>
        </w:trPr>
        <w:tc>
          <w:tcPr>
            <w:tcW w:w="2961" w:type="dxa"/>
            <w:shd w:val="clear" w:color="auto" w:fill="auto"/>
            <w:tcMar>
              <w:top w:w="100" w:type="dxa"/>
              <w:left w:w="100" w:type="dxa"/>
              <w:bottom w:w="100" w:type="dxa"/>
              <w:right w:w="100" w:type="dxa"/>
            </w:tcMar>
          </w:tcPr>
          <w:p w14:paraId="61922AAE" w14:textId="77777777" w:rsidR="00BD4AB9" w:rsidRDefault="00EB49FD" w:rsidP="005559A5">
            <w:pPr>
              <w:widowControl w:val="0"/>
              <w:spacing w:after="0" w:line="240" w:lineRule="auto"/>
              <w:jc w:val="left"/>
              <w:rPr>
                <w:b/>
              </w:rPr>
            </w:pPr>
            <w:r>
              <w:rPr>
                <w:b/>
              </w:rPr>
              <w:t>Evaluasi</w:t>
            </w:r>
          </w:p>
        </w:tc>
        <w:tc>
          <w:tcPr>
            <w:tcW w:w="6466" w:type="dxa"/>
            <w:shd w:val="clear" w:color="auto" w:fill="auto"/>
            <w:tcMar>
              <w:top w:w="100" w:type="dxa"/>
              <w:left w:w="100" w:type="dxa"/>
              <w:bottom w:w="100" w:type="dxa"/>
              <w:right w:w="100" w:type="dxa"/>
            </w:tcMar>
          </w:tcPr>
          <w:p w14:paraId="3F7C3EC9" w14:textId="77777777" w:rsidR="00BD4AB9" w:rsidRDefault="00EB49FD" w:rsidP="005559A5">
            <w:pPr>
              <w:spacing w:after="0" w:line="240" w:lineRule="auto"/>
              <w:ind w:left="360"/>
              <w:jc w:val="left"/>
            </w:pPr>
            <w:r>
              <w:t>Prosedur</w:t>
            </w:r>
            <w:r>
              <w:tab/>
              <w:t xml:space="preserve">: </w:t>
            </w:r>
            <w:r w:rsidRPr="005E1A71">
              <w:rPr>
                <w:i/>
              </w:rPr>
              <w:t>Pre-test</w:t>
            </w:r>
            <w:r>
              <w:t xml:space="preserve"> dan </w:t>
            </w:r>
            <w:r w:rsidRPr="005E1A71">
              <w:rPr>
                <w:i/>
              </w:rPr>
              <w:t>post-test</w:t>
            </w:r>
          </w:p>
          <w:p w14:paraId="1C817C3D" w14:textId="77777777" w:rsidR="00BD4AB9" w:rsidRDefault="00EB49FD" w:rsidP="005559A5">
            <w:pPr>
              <w:spacing w:after="0" w:line="240" w:lineRule="auto"/>
              <w:ind w:left="360"/>
              <w:jc w:val="left"/>
              <w:rPr>
                <w:b/>
              </w:rPr>
            </w:pPr>
            <w:r>
              <w:t xml:space="preserve">Bentuk </w:t>
            </w:r>
            <w:r>
              <w:tab/>
              <w:t>: Lembar kuesioner</w:t>
            </w:r>
          </w:p>
        </w:tc>
      </w:tr>
    </w:tbl>
    <w:p w14:paraId="30AD1970" w14:textId="77777777" w:rsidR="00BD4AB9" w:rsidRDefault="00BD4AB9">
      <w:pPr>
        <w:spacing w:after="0"/>
        <w:jc w:val="center"/>
        <w:rPr>
          <w:b/>
        </w:rPr>
      </w:pPr>
    </w:p>
    <w:p w14:paraId="2F7AF454" w14:textId="77777777" w:rsidR="003A781A" w:rsidRDefault="003A781A">
      <w:pPr>
        <w:spacing w:after="0"/>
        <w:jc w:val="center"/>
        <w:rPr>
          <w:b/>
        </w:rPr>
      </w:pPr>
    </w:p>
    <w:p w14:paraId="09F4D0F4" w14:textId="77777777" w:rsidR="00BD4AB9" w:rsidRDefault="00EB49FD">
      <w:pPr>
        <w:spacing w:after="0"/>
        <w:jc w:val="center"/>
        <w:rPr>
          <w:b/>
          <w:i/>
        </w:rPr>
      </w:pPr>
      <w:r>
        <w:rPr>
          <w:b/>
        </w:rPr>
        <w:t xml:space="preserve">SOAL </w:t>
      </w:r>
      <w:r w:rsidRPr="005E1A71">
        <w:rPr>
          <w:b/>
          <w:i/>
        </w:rPr>
        <w:t>PRE-TEST</w:t>
      </w:r>
      <w:r>
        <w:rPr>
          <w:b/>
          <w:i/>
        </w:rPr>
        <w:t xml:space="preserve"> </w:t>
      </w:r>
      <w:r>
        <w:rPr>
          <w:b/>
        </w:rPr>
        <w:t xml:space="preserve">DAN </w:t>
      </w:r>
      <w:r w:rsidRPr="005E1A71">
        <w:rPr>
          <w:b/>
          <w:i/>
        </w:rPr>
        <w:t>POST-TEST</w:t>
      </w:r>
    </w:p>
    <w:p w14:paraId="1000E654" w14:textId="77777777" w:rsidR="00BD4AB9" w:rsidRDefault="00BD4AB9">
      <w:pPr>
        <w:spacing w:after="0"/>
        <w:jc w:val="center"/>
        <w:rPr>
          <w:b/>
          <w:i/>
        </w:rPr>
      </w:pPr>
    </w:p>
    <w:p w14:paraId="0D90E0A6" w14:textId="77777777" w:rsidR="00BD4AB9" w:rsidRDefault="00EB49FD">
      <w:pPr>
        <w:numPr>
          <w:ilvl w:val="0"/>
          <w:numId w:val="21"/>
        </w:numPr>
        <w:spacing w:after="0"/>
        <w:jc w:val="left"/>
      </w:pPr>
      <w:proofErr w:type="gramStart"/>
      <w:r>
        <w:t>Apa</w:t>
      </w:r>
      <w:proofErr w:type="gramEnd"/>
      <w:r>
        <w:t xml:space="preserve"> kepanjangan dari PHBS?</w:t>
      </w:r>
    </w:p>
    <w:p w14:paraId="0A06FE03" w14:textId="77777777" w:rsidR="00BD4AB9" w:rsidRDefault="00EB49FD">
      <w:pPr>
        <w:numPr>
          <w:ilvl w:val="0"/>
          <w:numId w:val="112"/>
        </w:numPr>
        <w:spacing w:after="0"/>
        <w:jc w:val="left"/>
      </w:pPr>
      <w:r>
        <w:t>Perilaku Hidup Baik dan Sehat</w:t>
      </w:r>
    </w:p>
    <w:p w14:paraId="494B6FAD" w14:textId="77777777" w:rsidR="00BD4AB9" w:rsidRDefault="00EB49FD">
      <w:pPr>
        <w:numPr>
          <w:ilvl w:val="0"/>
          <w:numId w:val="112"/>
        </w:numPr>
        <w:spacing w:after="0"/>
        <w:jc w:val="left"/>
        <w:rPr>
          <w:b/>
        </w:rPr>
      </w:pPr>
      <w:r>
        <w:rPr>
          <w:b/>
        </w:rPr>
        <w:t>Perilaku Hidup Bersih dan Sehat</w:t>
      </w:r>
    </w:p>
    <w:p w14:paraId="6E0812FA" w14:textId="77777777" w:rsidR="00BD4AB9" w:rsidRDefault="00EB49FD">
      <w:pPr>
        <w:numPr>
          <w:ilvl w:val="0"/>
          <w:numId w:val="112"/>
        </w:numPr>
        <w:spacing w:after="0"/>
        <w:jc w:val="left"/>
      </w:pPr>
      <w:r>
        <w:t>Perilaku Hidup Baik dan Sejahtera</w:t>
      </w:r>
    </w:p>
    <w:p w14:paraId="46CD0225" w14:textId="77777777" w:rsidR="00BD4AB9" w:rsidRDefault="00BD4AB9">
      <w:pPr>
        <w:spacing w:after="0"/>
        <w:ind w:left="1440"/>
        <w:jc w:val="left"/>
      </w:pPr>
    </w:p>
    <w:p w14:paraId="41D83310" w14:textId="77777777" w:rsidR="00BD4AB9" w:rsidRDefault="00EB49FD">
      <w:pPr>
        <w:numPr>
          <w:ilvl w:val="0"/>
          <w:numId w:val="21"/>
        </w:numPr>
        <w:spacing w:after="0"/>
        <w:jc w:val="left"/>
      </w:pPr>
      <w:proofErr w:type="gramStart"/>
      <w:r>
        <w:t>Apa</w:t>
      </w:r>
      <w:proofErr w:type="gramEnd"/>
      <w:r>
        <w:t xml:space="preserve"> tujuan dari PHBS?</w:t>
      </w:r>
    </w:p>
    <w:p w14:paraId="1E2BBCB0" w14:textId="77777777" w:rsidR="00BD4AB9" w:rsidRDefault="00EB49FD">
      <w:pPr>
        <w:numPr>
          <w:ilvl w:val="0"/>
          <w:numId w:val="338"/>
        </w:numPr>
        <w:spacing w:after="0"/>
        <w:jc w:val="left"/>
        <w:rPr>
          <w:b/>
        </w:rPr>
      </w:pPr>
      <w:r>
        <w:rPr>
          <w:b/>
        </w:rPr>
        <w:t>Dapat menerapkan perilaku hidup bersih dan sehat</w:t>
      </w:r>
    </w:p>
    <w:p w14:paraId="0EF2778B" w14:textId="77777777" w:rsidR="00BD4AB9" w:rsidRDefault="00EB49FD">
      <w:pPr>
        <w:numPr>
          <w:ilvl w:val="0"/>
          <w:numId w:val="338"/>
        </w:numPr>
        <w:spacing w:after="0"/>
        <w:jc w:val="left"/>
      </w:pPr>
      <w:r>
        <w:t>Tidak mengetahui pentingnya memberi ASI Ekslusif</w:t>
      </w:r>
    </w:p>
    <w:p w14:paraId="06E0CD8A" w14:textId="77777777" w:rsidR="00BD4AB9" w:rsidRDefault="00EB49FD">
      <w:pPr>
        <w:numPr>
          <w:ilvl w:val="0"/>
          <w:numId w:val="338"/>
        </w:numPr>
        <w:spacing w:after="0"/>
        <w:jc w:val="left"/>
      </w:pPr>
      <w:r>
        <w:t xml:space="preserve">Tidak mencuci tangan sebelum dan sesudah makan </w:t>
      </w:r>
    </w:p>
    <w:p w14:paraId="7939E9E4" w14:textId="77777777" w:rsidR="00BD4AB9" w:rsidRDefault="00BD4AB9">
      <w:pPr>
        <w:spacing w:after="0"/>
        <w:ind w:left="1440"/>
        <w:jc w:val="left"/>
      </w:pPr>
    </w:p>
    <w:p w14:paraId="28B431CE" w14:textId="77777777" w:rsidR="005950C3" w:rsidRDefault="005950C3">
      <w:r>
        <w:br w:type="page"/>
      </w:r>
    </w:p>
    <w:p w14:paraId="3DCEC9F6" w14:textId="22C989B2" w:rsidR="00BD4AB9" w:rsidRDefault="00EB49FD">
      <w:pPr>
        <w:numPr>
          <w:ilvl w:val="0"/>
          <w:numId w:val="21"/>
        </w:numPr>
        <w:spacing w:after="0"/>
        <w:jc w:val="left"/>
      </w:pPr>
      <w:proofErr w:type="gramStart"/>
      <w:r>
        <w:lastRenderedPageBreak/>
        <w:t>Apa</w:t>
      </w:r>
      <w:proofErr w:type="gramEnd"/>
      <w:r>
        <w:t xml:space="preserve"> saja yang termasuk kegiatan PHBS? </w:t>
      </w:r>
    </w:p>
    <w:p w14:paraId="4126BF34" w14:textId="77777777" w:rsidR="00BD4AB9" w:rsidRDefault="00EB49FD">
      <w:pPr>
        <w:numPr>
          <w:ilvl w:val="0"/>
          <w:numId w:val="319"/>
        </w:numPr>
        <w:spacing w:after="0"/>
        <w:jc w:val="left"/>
      </w:pPr>
      <w:r>
        <w:t>Gosok gigi, memasak, bertani</w:t>
      </w:r>
    </w:p>
    <w:p w14:paraId="068209C2" w14:textId="77777777" w:rsidR="00BD4AB9" w:rsidRDefault="00EB49FD">
      <w:pPr>
        <w:numPr>
          <w:ilvl w:val="0"/>
          <w:numId w:val="319"/>
        </w:numPr>
        <w:spacing w:after="0"/>
        <w:jc w:val="left"/>
      </w:pPr>
      <w:r>
        <w:rPr>
          <w:b/>
        </w:rPr>
        <w:t>Mandi, gosok gigi, mencuci tangan</w:t>
      </w:r>
      <w:r>
        <w:t xml:space="preserve"> </w:t>
      </w:r>
    </w:p>
    <w:p w14:paraId="45BCFF1D" w14:textId="77777777" w:rsidR="00BD4AB9" w:rsidRDefault="00EB49FD">
      <w:pPr>
        <w:numPr>
          <w:ilvl w:val="0"/>
          <w:numId w:val="319"/>
        </w:numPr>
        <w:spacing w:after="0"/>
        <w:jc w:val="left"/>
      </w:pPr>
      <w:r>
        <w:t xml:space="preserve">Mencuci tangan, makan, minum </w:t>
      </w:r>
    </w:p>
    <w:p w14:paraId="7E93D8BE" w14:textId="77777777" w:rsidR="00BD4AB9" w:rsidRDefault="00BD4AB9">
      <w:pPr>
        <w:spacing w:after="0"/>
        <w:ind w:left="1440"/>
        <w:jc w:val="left"/>
      </w:pPr>
    </w:p>
    <w:p w14:paraId="08EEEFBB" w14:textId="77777777" w:rsidR="00BD4AB9" w:rsidRDefault="00EB49FD">
      <w:pPr>
        <w:numPr>
          <w:ilvl w:val="0"/>
          <w:numId w:val="21"/>
        </w:numPr>
        <w:spacing w:after="0"/>
        <w:jc w:val="left"/>
      </w:pPr>
      <w:r>
        <w:t xml:space="preserve">Kapan sebaiknya kita mencuci tangan? </w:t>
      </w:r>
    </w:p>
    <w:p w14:paraId="516F9267" w14:textId="77777777" w:rsidR="00BD4AB9" w:rsidRDefault="00EB49FD">
      <w:pPr>
        <w:numPr>
          <w:ilvl w:val="0"/>
          <w:numId w:val="17"/>
        </w:numPr>
        <w:spacing w:after="0"/>
        <w:jc w:val="left"/>
        <w:rPr>
          <w:b/>
        </w:rPr>
      </w:pPr>
      <w:r>
        <w:rPr>
          <w:b/>
        </w:rPr>
        <w:t>Sebelum dan sesudah makan</w:t>
      </w:r>
    </w:p>
    <w:p w14:paraId="40505F78" w14:textId="77777777" w:rsidR="00BD4AB9" w:rsidRDefault="00EB49FD">
      <w:pPr>
        <w:numPr>
          <w:ilvl w:val="0"/>
          <w:numId w:val="17"/>
        </w:numPr>
        <w:spacing w:after="0"/>
        <w:jc w:val="left"/>
      </w:pPr>
      <w:r>
        <w:t>Setelah mandi</w:t>
      </w:r>
    </w:p>
    <w:p w14:paraId="666B6791" w14:textId="77777777" w:rsidR="00BD4AB9" w:rsidRDefault="00EB49FD">
      <w:pPr>
        <w:numPr>
          <w:ilvl w:val="0"/>
          <w:numId w:val="17"/>
        </w:numPr>
        <w:spacing w:after="0"/>
        <w:jc w:val="left"/>
      </w:pPr>
      <w:r>
        <w:t>Setelah tidur</w:t>
      </w:r>
    </w:p>
    <w:p w14:paraId="417111DF" w14:textId="77777777" w:rsidR="00BD4AB9" w:rsidRDefault="00BD4AB9">
      <w:pPr>
        <w:spacing w:after="0"/>
        <w:ind w:left="1440"/>
        <w:jc w:val="left"/>
      </w:pPr>
    </w:p>
    <w:p w14:paraId="29C77CF1" w14:textId="77777777" w:rsidR="00BD4AB9" w:rsidRDefault="00EB49FD">
      <w:pPr>
        <w:numPr>
          <w:ilvl w:val="0"/>
          <w:numId w:val="21"/>
        </w:numPr>
        <w:spacing w:after="0"/>
        <w:jc w:val="left"/>
      </w:pPr>
      <w:r>
        <w:t xml:space="preserve">Kapan sebaiknya kita menyikat gigi? </w:t>
      </w:r>
    </w:p>
    <w:p w14:paraId="6510F6BA" w14:textId="77777777" w:rsidR="00BD4AB9" w:rsidRDefault="00EB49FD">
      <w:pPr>
        <w:numPr>
          <w:ilvl w:val="0"/>
          <w:numId w:val="258"/>
        </w:numPr>
        <w:spacing w:after="0"/>
        <w:jc w:val="left"/>
      </w:pPr>
      <w:r>
        <w:t>Setelah jalan-jalan</w:t>
      </w:r>
    </w:p>
    <w:p w14:paraId="56D61ADB" w14:textId="77777777" w:rsidR="00BD4AB9" w:rsidRDefault="00EB49FD">
      <w:pPr>
        <w:numPr>
          <w:ilvl w:val="0"/>
          <w:numId w:val="258"/>
        </w:numPr>
        <w:spacing w:after="0"/>
        <w:jc w:val="left"/>
      </w:pPr>
      <w:r>
        <w:t>Setelah bermain</w:t>
      </w:r>
    </w:p>
    <w:p w14:paraId="6ED122DD" w14:textId="77777777" w:rsidR="00BD4AB9" w:rsidRDefault="00EB49FD">
      <w:pPr>
        <w:numPr>
          <w:ilvl w:val="0"/>
          <w:numId w:val="258"/>
        </w:numPr>
        <w:spacing w:after="0"/>
        <w:jc w:val="left"/>
        <w:rPr>
          <w:b/>
        </w:rPr>
      </w:pPr>
      <w:r>
        <w:rPr>
          <w:b/>
        </w:rPr>
        <w:t>Setelah makan dan sebelum tidur</w:t>
      </w:r>
    </w:p>
    <w:p w14:paraId="68337A49" w14:textId="77777777" w:rsidR="00BD4AB9" w:rsidRDefault="00BD4AB9">
      <w:pPr>
        <w:spacing w:after="0"/>
        <w:ind w:left="1440"/>
        <w:jc w:val="left"/>
      </w:pPr>
    </w:p>
    <w:p w14:paraId="19E7220E" w14:textId="77777777" w:rsidR="00BD4AB9" w:rsidRDefault="00EB49FD">
      <w:pPr>
        <w:numPr>
          <w:ilvl w:val="0"/>
          <w:numId w:val="21"/>
        </w:numPr>
        <w:spacing w:after="0"/>
        <w:jc w:val="left"/>
      </w:pPr>
      <w:proofErr w:type="gramStart"/>
      <w:r>
        <w:t>Apa</w:t>
      </w:r>
      <w:proofErr w:type="gramEnd"/>
      <w:r>
        <w:t xml:space="preserve"> yang termasuk ke dalam indikator PHBS?</w:t>
      </w:r>
    </w:p>
    <w:p w14:paraId="53123D44" w14:textId="77777777" w:rsidR="00BD4AB9" w:rsidRDefault="00EB49FD">
      <w:pPr>
        <w:numPr>
          <w:ilvl w:val="0"/>
          <w:numId w:val="81"/>
        </w:numPr>
        <w:spacing w:after="0"/>
        <w:jc w:val="left"/>
        <w:rPr>
          <w:b/>
        </w:rPr>
      </w:pPr>
      <w:r>
        <w:rPr>
          <w:b/>
        </w:rPr>
        <w:t>Mencuci tangan pakai sabun</w:t>
      </w:r>
    </w:p>
    <w:p w14:paraId="7DC52CCC" w14:textId="77777777" w:rsidR="00BD4AB9" w:rsidRDefault="00EB49FD">
      <w:pPr>
        <w:numPr>
          <w:ilvl w:val="0"/>
          <w:numId w:val="81"/>
        </w:numPr>
        <w:spacing w:after="0"/>
        <w:jc w:val="left"/>
      </w:pPr>
      <w:r>
        <w:t>Makan buah dan sayur setiap hari</w:t>
      </w:r>
    </w:p>
    <w:p w14:paraId="105478CF" w14:textId="77777777" w:rsidR="00BD4AB9" w:rsidRDefault="00EB49FD">
      <w:pPr>
        <w:numPr>
          <w:ilvl w:val="0"/>
          <w:numId w:val="81"/>
        </w:numPr>
        <w:spacing w:after="0"/>
        <w:jc w:val="left"/>
      </w:pPr>
      <w:r>
        <w:t>Makan jajanan yang berminyak dan pedas</w:t>
      </w:r>
    </w:p>
    <w:p w14:paraId="13AB69DB" w14:textId="77777777" w:rsidR="00BD4AB9" w:rsidRDefault="00BD4AB9">
      <w:pPr>
        <w:spacing w:after="0"/>
        <w:ind w:left="720"/>
        <w:jc w:val="left"/>
      </w:pPr>
    </w:p>
    <w:p w14:paraId="1AFC0512" w14:textId="77777777" w:rsidR="003A781A" w:rsidRDefault="003A781A" w:rsidP="003A781A">
      <w:pPr>
        <w:spacing w:after="0"/>
        <w:ind w:left="720"/>
        <w:jc w:val="left"/>
      </w:pPr>
    </w:p>
    <w:p w14:paraId="3208A311" w14:textId="77777777" w:rsidR="00BD4AB9" w:rsidRDefault="00EB49FD">
      <w:pPr>
        <w:numPr>
          <w:ilvl w:val="0"/>
          <w:numId w:val="21"/>
        </w:numPr>
        <w:spacing w:after="0"/>
        <w:jc w:val="left"/>
      </w:pPr>
      <w:r>
        <w:t>Ada berapa langkah dalam cuci tangan?</w:t>
      </w:r>
    </w:p>
    <w:p w14:paraId="106498F9" w14:textId="77777777" w:rsidR="00BD4AB9" w:rsidRDefault="00EB49FD">
      <w:pPr>
        <w:numPr>
          <w:ilvl w:val="0"/>
          <w:numId w:val="65"/>
        </w:numPr>
        <w:spacing w:after="0"/>
        <w:jc w:val="left"/>
      </w:pPr>
      <w:r>
        <w:t>3</w:t>
      </w:r>
    </w:p>
    <w:p w14:paraId="7E4D3B1B" w14:textId="77777777" w:rsidR="00BD4AB9" w:rsidRDefault="00EB49FD">
      <w:pPr>
        <w:numPr>
          <w:ilvl w:val="0"/>
          <w:numId w:val="65"/>
        </w:numPr>
        <w:spacing w:after="0"/>
        <w:jc w:val="left"/>
      </w:pPr>
      <w:r>
        <w:t>4</w:t>
      </w:r>
    </w:p>
    <w:p w14:paraId="73E172EA" w14:textId="77777777" w:rsidR="00BD4AB9" w:rsidRDefault="00EB49FD">
      <w:pPr>
        <w:numPr>
          <w:ilvl w:val="0"/>
          <w:numId w:val="65"/>
        </w:numPr>
        <w:spacing w:after="0"/>
        <w:jc w:val="left"/>
        <w:rPr>
          <w:b/>
        </w:rPr>
      </w:pPr>
      <w:r>
        <w:rPr>
          <w:b/>
        </w:rPr>
        <w:t>5</w:t>
      </w:r>
    </w:p>
    <w:p w14:paraId="2B0281CE" w14:textId="77777777" w:rsidR="00BD4AB9" w:rsidRDefault="00BD4AB9">
      <w:pPr>
        <w:spacing w:after="0"/>
        <w:ind w:left="1440"/>
        <w:jc w:val="left"/>
      </w:pPr>
    </w:p>
    <w:p w14:paraId="1A3A8CFC" w14:textId="77777777" w:rsidR="00BD4AB9" w:rsidRDefault="00EB49FD">
      <w:pPr>
        <w:numPr>
          <w:ilvl w:val="0"/>
          <w:numId w:val="21"/>
        </w:numPr>
        <w:spacing w:after="0"/>
        <w:jc w:val="left"/>
      </w:pPr>
      <w:r>
        <w:t>Langkah ke-3 cuci tangan, yaitu…</w:t>
      </w:r>
    </w:p>
    <w:p w14:paraId="533F6E85" w14:textId="77777777" w:rsidR="00BD4AB9" w:rsidRDefault="00EB49FD">
      <w:pPr>
        <w:numPr>
          <w:ilvl w:val="0"/>
          <w:numId w:val="239"/>
        </w:numPr>
        <w:spacing w:after="0"/>
        <w:jc w:val="left"/>
      </w:pPr>
      <w:r>
        <w:t>Basahi seluruh tangan dengan air bersih mengalir</w:t>
      </w:r>
    </w:p>
    <w:p w14:paraId="437FCF64" w14:textId="77777777" w:rsidR="00BD4AB9" w:rsidRDefault="00EB49FD">
      <w:pPr>
        <w:numPr>
          <w:ilvl w:val="0"/>
          <w:numId w:val="239"/>
        </w:numPr>
        <w:spacing w:after="0"/>
        <w:jc w:val="left"/>
        <w:rPr>
          <w:b/>
        </w:rPr>
      </w:pPr>
      <w:r>
        <w:rPr>
          <w:b/>
        </w:rPr>
        <w:t>Bersihkan bagian bawah kuku-kuku</w:t>
      </w:r>
    </w:p>
    <w:p w14:paraId="1943F876" w14:textId="77777777" w:rsidR="00BD4AB9" w:rsidRDefault="00EB49FD">
      <w:pPr>
        <w:numPr>
          <w:ilvl w:val="0"/>
          <w:numId w:val="239"/>
        </w:numPr>
        <w:spacing w:after="0"/>
        <w:jc w:val="left"/>
      </w:pPr>
      <w:r>
        <w:t>Gosok sabun ke telapak tangan, punggung tangan, dan sela jari</w:t>
      </w:r>
    </w:p>
    <w:p w14:paraId="5F9F8522" w14:textId="77777777" w:rsidR="00BD4AB9" w:rsidRDefault="00EB49FD">
      <w:pPr>
        <w:numPr>
          <w:ilvl w:val="0"/>
          <w:numId w:val="21"/>
        </w:numPr>
        <w:spacing w:after="0"/>
        <w:jc w:val="left"/>
      </w:pPr>
      <w:r>
        <w:t xml:space="preserve">Sampai </w:t>
      </w:r>
      <w:proofErr w:type="gramStart"/>
      <w:r>
        <w:t>usia</w:t>
      </w:r>
      <w:proofErr w:type="gramEnd"/>
      <w:r>
        <w:t xml:space="preserve"> berapa perlu menimbang bayi dan anak setiap bulan?</w:t>
      </w:r>
    </w:p>
    <w:p w14:paraId="05C34106" w14:textId="77777777" w:rsidR="00BD4AB9" w:rsidRDefault="00EB49FD">
      <w:pPr>
        <w:numPr>
          <w:ilvl w:val="0"/>
          <w:numId w:val="7"/>
        </w:numPr>
        <w:spacing w:after="0"/>
        <w:jc w:val="left"/>
      </w:pPr>
      <w:r>
        <w:t>4 tahun</w:t>
      </w:r>
    </w:p>
    <w:p w14:paraId="2EA22439" w14:textId="77777777" w:rsidR="00BD4AB9" w:rsidRDefault="00EB49FD">
      <w:pPr>
        <w:numPr>
          <w:ilvl w:val="0"/>
          <w:numId w:val="7"/>
        </w:numPr>
        <w:spacing w:after="0"/>
        <w:jc w:val="left"/>
        <w:rPr>
          <w:b/>
        </w:rPr>
      </w:pPr>
      <w:r>
        <w:rPr>
          <w:b/>
        </w:rPr>
        <w:t>5 tahun</w:t>
      </w:r>
    </w:p>
    <w:p w14:paraId="4D39BDAD" w14:textId="41B68F14" w:rsidR="007812D8" w:rsidRDefault="00EB49FD" w:rsidP="005950C3">
      <w:pPr>
        <w:numPr>
          <w:ilvl w:val="0"/>
          <w:numId w:val="7"/>
        </w:numPr>
        <w:spacing w:after="0"/>
        <w:jc w:val="left"/>
      </w:pPr>
      <w:r>
        <w:t>6 tahun</w:t>
      </w:r>
    </w:p>
    <w:p w14:paraId="3B2E7B00" w14:textId="77777777" w:rsidR="00BD4AB9" w:rsidRDefault="00BD4AB9">
      <w:pPr>
        <w:spacing w:after="0"/>
        <w:ind w:left="720"/>
        <w:jc w:val="left"/>
      </w:pPr>
    </w:p>
    <w:p w14:paraId="01319116" w14:textId="77777777" w:rsidR="00BD4AB9" w:rsidRDefault="00EB49FD">
      <w:pPr>
        <w:numPr>
          <w:ilvl w:val="0"/>
          <w:numId w:val="21"/>
        </w:numPr>
        <w:spacing w:after="0"/>
        <w:jc w:val="left"/>
      </w:pPr>
      <w:proofErr w:type="gramStart"/>
      <w:r>
        <w:t>Apa</w:t>
      </w:r>
      <w:proofErr w:type="gramEnd"/>
      <w:r>
        <w:t xml:space="preserve"> manfaat dari menerapkan PHBS?</w:t>
      </w:r>
    </w:p>
    <w:p w14:paraId="6597A38D" w14:textId="77777777" w:rsidR="00BD4AB9" w:rsidRDefault="00EB49FD">
      <w:pPr>
        <w:numPr>
          <w:ilvl w:val="0"/>
          <w:numId w:val="136"/>
        </w:numPr>
        <w:spacing w:after="0"/>
        <w:jc w:val="left"/>
      </w:pPr>
      <w:r>
        <w:t>Mudah terkena penyakit infeksi, seperti diare</w:t>
      </w:r>
    </w:p>
    <w:p w14:paraId="056A38A9" w14:textId="77777777" w:rsidR="00BD4AB9" w:rsidRDefault="00EB49FD">
      <w:pPr>
        <w:numPr>
          <w:ilvl w:val="0"/>
          <w:numId w:val="136"/>
        </w:numPr>
        <w:spacing w:after="0"/>
        <w:jc w:val="left"/>
      </w:pPr>
      <w:r>
        <w:t>Munculnya berbagai jenis penyakit</w:t>
      </w:r>
    </w:p>
    <w:p w14:paraId="570C6191" w14:textId="77777777" w:rsidR="00BD4AB9" w:rsidRDefault="00EB49FD">
      <w:pPr>
        <w:numPr>
          <w:ilvl w:val="0"/>
          <w:numId w:val="136"/>
        </w:numPr>
        <w:spacing w:after="0"/>
        <w:jc w:val="left"/>
        <w:rPr>
          <w:b/>
        </w:rPr>
      </w:pPr>
      <w:r>
        <w:rPr>
          <w:b/>
        </w:rPr>
        <w:t>Meningkatkan produktifitas keluarga</w:t>
      </w:r>
    </w:p>
    <w:p w14:paraId="1107DE08" w14:textId="77777777" w:rsidR="00BD4AB9" w:rsidRDefault="00BD4AB9">
      <w:pPr>
        <w:spacing w:after="0"/>
        <w:jc w:val="left"/>
        <w:rPr>
          <w:b/>
        </w:rPr>
      </w:pPr>
    </w:p>
    <w:p w14:paraId="75DD9106" w14:textId="77777777" w:rsidR="00BD4AB9" w:rsidRDefault="00BD4AB9">
      <w:pPr>
        <w:spacing w:after="0"/>
        <w:jc w:val="left"/>
        <w:rPr>
          <w:b/>
        </w:rPr>
      </w:pPr>
    </w:p>
    <w:p w14:paraId="50119541" w14:textId="77777777" w:rsidR="00BD4AB9" w:rsidRDefault="00EB49FD">
      <w:pPr>
        <w:numPr>
          <w:ilvl w:val="0"/>
          <w:numId w:val="277"/>
        </w:numPr>
        <w:ind w:left="360"/>
        <w:jc w:val="left"/>
      </w:pPr>
      <w:r>
        <w:rPr>
          <w:b/>
        </w:rPr>
        <w:t>ASI MP-ASI</w:t>
      </w:r>
    </w:p>
    <w:p w14:paraId="72D31071" w14:textId="32B68CB4" w:rsidR="00386BB2" w:rsidRPr="00386BB2" w:rsidRDefault="00386BB2" w:rsidP="00386BB2">
      <w:pPr>
        <w:pStyle w:val="Caption"/>
        <w:keepNext/>
        <w:jc w:val="center"/>
        <w:rPr>
          <w:b/>
          <w:bCs/>
          <w:i w:val="0"/>
          <w:iCs w:val="0"/>
          <w:color w:val="auto"/>
          <w:sz w:val="24"/>
          <w:szCs w:val="24"/>
        </w:rPr>
      </w:pPr>
      <w:bookmarkStart w:id="91" w:name="_Toc124783499"/>
      <w:bookmarkStart w:id="92" w:name="_Toc124999124"/>
      <w:proofErr w:type="gramStart"/>
      <w:r w:rsidRPr="00386BB2">
        <w:rPr>
          <w:b/>
          <w:bCs/>
          <w:i w:val="0"/>
          <w:iCs w:val="0"/>
          <w:color w:val="auto"/>
          <w:sz w:val="24"/>
          <w:szCs w:val="24"/>
        </w:rPr>
        <w:t xml:space="preserve">Tabel </w:t>
      </w:r>
      <w:r w:rsidRPr="00386BB2">
        <w:rPr>
          <w:b/>
          <w:bCs/>
          <w:i w:val="0"/>
          <w:iCs w:val="0"/>
          <w:color w:val="auto"/>
          <w:sz w:val="24"/>
          <w:szCs w:val="24"/>
        </w:rPr>
        <w:fldChar w:fldCharType="begin"/>
      </w:r>
      <w:r w:rsidRPr="00386BB2">
        <w:rPr>
          <w:b/>
          <w:bCs/>
          <w:i w:val="0"/>
          <w:iCs w:val="0"/>
          <w:color w:val="auto"/>
          <w:sz w:val="24"/>
          <w:szCs w:val="24"/>
        </w:rPr>
        <w:instrText xml:space="preserve"> SEQ Tabel \* ARABIC </w:instrText>
      </w:r>
      <w:r w:rsidRPr="00386BB2">
        <w:rPr>
          <w:b/>
          <w:bCs/>
          <w:i w:val="0"/>
          <w:iCs w:val="0"/>
          <w:color w:val="auto"/>
          <w:sz w:val="24"/>
          <w:szCs w:val="24"/>
        </w:rPr>
        <w:fldChar w:fldCharType="separate"/>
      </w:r>
      <w:r w:rsidR="00896CA1">
        <w:rPr>
          <w:b/>
          <w:bCs/>
          <w:i w:val="0"/>
          <w:iCs w:val="0"/>
          <w:noProof/>
          <w:color w:val="auto"/>
          <w:sz w:val="24"/>
          <w:szCs w:val="24"/>
        </w:rPr>
        <w:t>7</w:t>
      </w:r>
      <w:r w:rsidRPr="00386BB2">
        <w:rPr>
          <w:b/>
          <w:bCs/>
          <w:i w:val="0"/>
          <w:iCs w:val="0"/>
          <w:color w:val="auto"/>
          <w:sz w:val="24"/>
          <w:szCs w:val="24"/>
        </w:rPr>
        <w:fldChar w:fldCharType="end"/>
      </w:r>
      <w:r w:rsidRPr="00386BB2">
        <w:rPr>
          <w:b/>
          <w:bCs/>
          <w:i w:val="0"/>
          <w:iCs w:val="0"/>
          <w:color w:val="auto"/>
          <w:sz w:val="24"/>
          <w:szCs w:val="24"/>
        </w:rPr>
        <w:t>.</w:t>
      </w:r>
      <w:proofErr w:type="gramEnd"/>
      <w:r w:rsidRPr="00386BB2">
        <w:rPr>
          <w:b/>
          <w:bCs/>
          <w:i w:val="0"/>
          <w:iCs w:val="0"/>
          <w:color w:val="auto"/>
          <w:sz w:val="24"/>
          <w:szCs w:val="24"/>
        </w:rPr>
        <w:t xml:space="preserve"> Satuan Acara Penyuluhan (SAP) ASI MP-ASI</w:t>
      </w:r>
      <w:bookmarkEnd w:id="91"/>
      <w:bookmarkEnd w:id="92"/>
    </w:p>
    <w:tbl>
      <w:tblPr>
        <w:tblStyle w:val="aff4"/>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40"/>
        <w:gridCol w:w="6420"/>
      </w:tblGrid>
      <w:tr w:rsidR="00BD4AB9" w14:paraId="03EF17EF" w14:textId="77777777" w:rsidTr="005559A5">
        <w:trPr>
          <w:tblHeader/>
          <w:jc w:val="center"/>
        </w:trPr>
        <w:tc>
          <w:tcPr>
            <w:tcW w:w="2940" w:type="dxa"/>
            <w:shd w:val="clear" w:color="auto" w:fill="auto"/>
            <w:tcMar>
              <w:top w:w="100" w:type="dxa"/>
              <w:left w:w="100" w:type="dxa"/>
              <w:bottom w:w="100" w:type="dxa"/>
              <w:right w:w="100" w:type="dxa"/>
            </w:tcMar>
          </w:tcPr>
          <w:p w14:paraId="526EF616" w14:textId="77777777" w:rsidR="00BD4AB9" w:rsidRDefault="00BD4AB9" w:rsidP="005559A5">
            <w:pPr>
              <w:widowControl w:val="0"/>
              <w:spacing w:after="0" w:line="240" w:lineRule="auto"/>
              <w:jc w:val="center"/>
              <w:rPr>
                <w:b/>
              </w:rPr>
            </w:pPr>
          </w:p>
        </w:tc>
        <w:tc>
          <w:tcPr>
            <w:tcW w:w="6420" w:type="dxa"/>
            <w:shd w:val="clear" w:color="auto" w:fill="auto"/>
            <w:tcMar>
              <w:top w:w="100" w:type="dxa"/>
              <w:left w:w="100" w:type="dxa"/>
              <w:bottom w:w="100" w:type="dxa"/>
              <w:right w:w="100" w:type="dxa"/>
            </w:tcMar>
          </w:tcPr>
          <w:p w14:paraId="05E38196" w14:textId="77777777" w:rsidR="00BD4AB9" w:rsidRDefault="00EB49FD" w:rsidP="005559A5">
            <w:pPr>
              <w:widowControl w:val="0"/>
              <w:spacing w:after="0" w:line="240" w:lineRule="auto"/>
              <w:jc w:val="center"/>
              <w:rPr>
                <w:b/>
              </w:rPr>
            </w:pPr>
            <w:r>
              <w:rPr>
                <w:b/>
              </w:rPr>
              <w:t>Deskripsi</w:t>
            </w:r>
          </w:p>
        </w:tc>
      </w:tr>
      <w:tr w:rsidR="00BD4AB9" w14:paraId="0F646587" w14:textId="77777777">
        <w:trPr>
          <w:jc w:val="center"/>
        </w:trPr>
        <w:tc>
          <w:tcPr>
            <w:tcW w:w="2940" w:type="dxa"/>
            <w:shd w:val="clear" w:color="auto" w:fill="auto"/>
            <w:tcMar>
              <w:top w:w="100" w:type="dxa"/>
              <w:left w:w="100" w:type="dxa"/>
              <w:bottom w:w="100" w:type="dxa"/>
              <w:right w:w="100" w:type="dxa"/>
            </w:tcMar>
          </w:tcPr>
          <w:p w14:paraId="0675E765" w14:textId="77777777" w:rsidR="00BD4AB9" w:rsidRDefault="00EB49FD" w:rsidP="005559A5">
            <w:pPr>
              <w:spacing w:after="0" w:line="240" w:lineRule="auto"/>
              <w:jc w:val="left"/>
              <w:rPr>
                <w:b/>
              </w:rPr>
            </w:pPr>
            <w:r>
              <w:rPr>
                <w:b/>
              </w:rPr>
              <w:t>Pokok Bahasan</w:t>
            </w:r>
          </w:p>
        </w:tc>
        <w:tc>
          <w:tcPr>
            <w:tcW w:w="6420" w:type="dxa"/>
            <w:shd w:val="clear" w:color="auto" w:fill="auto"/>
            <w:tcMar>
              <w:top w:w="100" w:type="dxa"/>
              <w:left w:w="100" w:type="dxa"/>
              <w:bottom w:w="100" w:type="dxa"/>
              <w:right w:w="100" w:type="dxa"/>
            </w:tcMar>
          </w:tcPr>
          <w:p w14:paraId="743AD0AD" w14:textId="77777777" w:rsidR="00BD4AB9" w:rsidRDefault="00EB49FD" w:rsidP="005559A5">
            <w:pPr>
              <w:spacing w:after="0" w:line="240" w:lineRule="auto"/>
              <w:jc w:val="left"/>
              <w:rPr>
                <w:b/>
              </w:rPr>
            </w:pPr>
            <w:r>
              <w:t>ASI - MPASI</w:t>
            </w:r>
          </w:p>
        </w:tc>
      </w:tr>
      <w:tr w:rsidR="00BD4AB9" w14:paraId="3538DF14" w14:textId="77777777">
        <w:trPr>
          <w:jc w:val="center"/>
        </w:trPr>
        <w:tc>
          <w:tcPr>
            <w:tcW w:w="2940" w:type="dxa"/>
            <w:shd w:val="clear" w:color="auto" w:fill="auto"/>
            <w:tcMar>
              <w:top w:w="100" w:type="dxa"/>
              <w:left w:w="100" w:type="dxa"/>
              <w:bottom w:w="100" w:type="dxa"/>
              <w:right w:w="100" w:type="dxa"/>
            </w:tcMar>
          </w:tcPr>
          <w:p w14:paraId="19979615" w14:textId="77777777" w:rsidR="00BD4AB9" w:rsidRDefault="00EB49FD" w:rsidP="005559A5">
            <w:pPr>
              <w:spacing w:after="0" w:line="240" w:lineRule="auto"/>
              <w:jc w:val="left"/>
              <w:rPr>
                <w:b/>
              </w:rPr>
            </w:pPr>
            <w:r>
              <w:rPr>
                <w:b/>
              </w:rPr>
              <w:t>Sub Pokok Bahas</w:t>
            </w:r>
            <w:r>
              <w:rPr>
                <w:b/>
              </w:rPr>
              <w:tab/>
            </w:r>
          </w:p>
        </w:tc>
        <w:tc>
          <w:tcPr>
            <w:tcW w:w="6420" w:type="dxa"/>
            <w:shd w:val="clear" w:color="auto" w:fill="auto"/>
            <w:tcMar>
              <w:top w:w="100" w:type="dxa"/>
              <w:left w:w="100" w:type="dxa"/>
              <w:bottom w:w="100" w:type="dxa"/>
              <w:right w:w="100" w:type="dxa"/>
            </w:tcMar>
          </w:tcPr>
          <w:p w14:paraId="67655348" w14:textId="77777777" w:rsidR="00BD4AB9" w:rsidRDefault="00EB49FD" w:rsidP="005559A5">
            <w:pPr>
              <w:spacing w:after="0" w:line="240" w:lineRule="auto"/>
              <w:jc w:val="left"/>
              <w:rPr>
                <w:b/>
              </w:rPr>
            </w:pPr>
            <w:r>
              <w:t>Penjelasan secara umum tentang ASI-MPASI dan Demonstrasinya</w:t>
            </w:r>
          </w:p>
        </w:tc>
      </w:tr>
      <w:tr w:rsidR="00BD4AB9" w14:paraId="76F160EB" w14:textId="77777777">
        <w:trPr>
          <w:jc w:val="center"/>
        </w:trPr>
        <w:tc>
          <w:tcPr>
            <w:tcW w:w="2940" w:type="dxa"/>
            <w:shd w:val="clear" w:color="auto" w:fill="auto"/>
            <w:tcMar>
              <w:top w:w="100" w:type="dxa"/>
              <w:left w:w="100" w:type="dxa"/>
              <w:bottom w:w="100" w:type="dxa"/>
              <w:right w:w="100" w:type="dxa"/>
            </w:tcMar>
          </w:tcPr>
          <w:p w14:paraId="61D2C7A6" w14:textId="77777777" w:rsidR="00BD4AB9" w:rsidRDefault="00EB49FD" w:rsidP="005559A5">
            <w:pPr>
              <w:spacing w:after="0" w:line="240" w:lineRule="auto"/>
              <w:jc w:val="left"/>
              <w:rPr>
                <w:b/>
              </w:rPr>
            </w:pPr>
            <w:r>
              <w:rPr>
                <w:b/>
              </w:rPr>
              <w:t>Sasaran</w:t>
            </w:r>
            <w:r>
              <w:rPr>
                <w:b/>
              </w:rPr>
              <w:tab/>
            </w:r>
          </w:p>
        </w:tc>
        <w:tc>
          <w:tcPr>
            <w:tcW w:w="6420" w:type="dxa"/>
            <w:shd w:val="clear" w:color="auto" w:fill="auto"/>
            <w:tcMar>
              <w:top w:w="100" w:type="dxa"/>
              <w:left w:w="100" w:type="dxa"/>
              <w:bottom w:w="100" w:type="dxa"/>
              <w:right w:w="100" w:type="dxa"/>
            </w:tcMar>
          </w:tcPr>
          <w:p w14:paraId="6E420CC9" w14:textId="77777777" w:rsidR="00BD4AB9" w:rsidRDefault="00EB49FD" w:rsidP="005559A5">
            <w:pPr>
              <w:spacing w:after="0" w:line="240" w:lineRule="auto"/>
              <w:jc w:val="left"/>
            </w:pPr>
            <w:r>
              <w:t>Ibu Hamil dan Ibu Menyusui</w:t>
            </w:r>
          </w:p>
        </w:tc>
      </w:tr>
      <w:tr w:rsidR="00BD4AB9" w14:paraId="0785146B" w14:textId="77777777">
        <w:trPr>
          <w:jc w:val="center"/>
        </w:trPr>
        <w:tc>
          <w:tcPr>
            <w:tcW w:w="2940" w:type="dxa"/>
            <w:shd w:val="clear" w:color="auto" w:fill="auto"/>
            <w:tcMar>
              <w:top w:w="100" w:type="dxa"/>
              <w:left w:w="100" w:type="dxa"/>
              <w:bottom w:w="100" w:type="dxa"/>
              <w:right w:w="100" w:type="dxa"/>
            </w:tcMar>
          </w:tcPr>
          <w:p w14:paraId="252018C6" w14:textId="77777777" w:rsidR="00BD4AB9" w:rsidRDefault="00EB49FD" w:rsidP="005559A5">
            <w:pPr>
              <w:spacing w:after="0" w:line="240" w:lineRule="auto"/>
              <w:jc w:val="left"/>
              <w:rPr>
                <w:b/>
              </w:rPr>
            </w:pPr>
            <w:r>
              <w:rPr>
                <w:b/>
              </w:rPr>
              <w:t>Jumlah sasaran</w:t>
            </w:r>
          </w:p>
        </w:tc>
        <w:tc>
          <w:tcPr>
            <w:tcW w:w="6420" w:type="dxa"/>
            <w:shd w:val="clear" w:color="auto" w:fill="auto"/>
            <w:tcMar>
              <w:top w:w="100" w:type="dxa"/>
              <w:left w:w="100" w:type="dxa"/>
              <w:bottom w:w="100" w:type="dxa"/>
              <w:right w:w="100" w:type="dxa"/>
            </w:tcMar>
          </w:tcPr>
          <w:p w14:paraId="5B633214" w14:textId="77777777" w:rsidR="00BD4AB9" w:rsidRDefault="00EB49FD" w:rsidP="005559A5">
            <w:pPr>
              <w:spacing w:after="0" w:line="240" w:lineRule="auto"/>
              <w:jc w:val="left"/>
            </w:pPr>
            <w:r>
              <w:t>Disesuaikan</w:t>
            </w:r>
          </w:p>
        </w:tc>
      </w:tr>
      <w:tr w:rsidR="00BD4AB9" w14:paraId="4D680863" w14:textId="77777777">
        <w:trPr>
          <w:jc w:val="center"/>
        </w:trPr>
        <w:tc>
          <w:tcPr>
            <w:tcW w:w="2940" w:type="dxa"/>
            <w:shd w:val="clear" w:color="auto" w:fill="auto"/>
            <w:tcMar>
              <w:top w:w="100" w:type="dxa"/>
              <w:left w:w="100" w:type="dxa"/>
              <w:bottom w:w="100" w:type="dxa"/>
              <w:right w:w="100" w:type="dxa"/>
            </w:tcMar>
          </w:tcPr>
          <w:p w14:paraId="176CF69C" w14:textId="77777777" w:rsidR="00BD4AB9" w:rsidRDefault="00EB49FD" w:rsidP="005559A5">
            <w:pPr>
              <w:spacing w:after="0" w:line="240" w:lineRule="auto"/>
              <w:jc w:val="left"/>
              <w:rPr>
                <w:b/>
              </w:rPr>
            </w:pPr>
            <w:r>
              <w:rPr>
                <w:b/>
              </w:rPr>
              <w:t xml:space="preserve">Hari, Tanggal </w:t>
            </w:r>
          </w:p>
          <w:p w14:paraId="4A3D78D1" w14:textId="77777777" w:rsidR="00BD4AB9" w:rsidRDefault="00EB49FD" w:rsidP="005559A5">
            <w:pPr>
              <w:spacing w:after="0" w:line="240" w:lineRule="auto"/>
              <w:jc w:val="left"/>
              <w:rPr>
                <w:b/>
              </w:rPr>
            </w:pPr>
            <w:r>
              <w:rPr>
                <w:b/>
              </w:rPr>
              <w:t>Jam/waktu</w:t>
            </w:r>
            <w:r>
              <w:rPr>
                <w:b/>
              </w:rPr>
              <w:tab/>
            </w:r>
          </w:p>
        </w:tc>
        <w:tc>
          <w:tcPr>
            <w:tcW w:w="6420" w:type="dxa"/>
            <w:shd w:val="clear" w:color="auto" w:fill="auto"/>
            <w:tcMar>
              <w:top w:w="100" w:type="dxa"/>
              <w:left w:w="100" w:type="dxa"/>
              <w:bottom w:w="100" w:type="dxa"/>
              <w:right w:w="100" w:type="dxa"/>
            </w:tcMar>
          </w:tcPr>
          <w:p w14:paraId="3350C1F8" w14:textId="77777777" w:rsidR="00BD4AB9" w:rsidRDefault="00EB49FD" w:rsidP="005559A5">
            <w:pPr>
              <w:widowControl w:val="0"/>
              <w:spacing w:after="0" w:line="240" w:lineRule="auto"/>
              <w:jc w:val="left"/>
            </w:pPr>
            <w:r>
              <w:t>Disesuaikan</w:t>
            </w:r>
          </w:p>
          <w:p w14:paraId="3C2E0AFB" w14:textId="77777777" w:rsidR="00BD4AB9" w:rsidRDefault="00EB49FD" w:rsidP="005559A5">
            <w:pPr>
              <w:spacing w:after="0" w:line="240" w:lineRule="auto"/>
              <w:jc w:val="left"/>
            </w:pPr>
            <w:r>
              <w:t>120 menit</w:t>
            </w:r>
          </w:p>
        </w:tc>
      </w:tr>
      <w:tr w:rsidR="00BD4AB9" w14:paraId="17E1B652" w14:textId="77777777">
        <w:trPr>
          <w:jc w:val="center"/>
        </w:trPr>
        <w:tc>
          <w:tcPr>
            <w:tcW w:w="2940" w:type="dxa"/>
            <w:shd w:val="clear" w:color="auto" w:fill="auto"/>
            <w:tcMar>
              <w:top w:w="100" w:type="dxa"/>
              <w:left w:w="100" w:type="dxa"/>
              <w:bottom w:w="100" w:type="dxa"/>
              <w:right w:w="100" w:type="dxa"/>
            </w:tcMar>
          </w:tcPr>
          <w:p w14:paraId="2B16A990" w14:textId="77777777" w:rsidR="00BD4AB9" w:rsidRDefault="00EB49FD" w:rsidP="005559A5">
            <w:pPr>
              <w:widowControl w:val="0"/>
              <w:spacing w:after="0" w:line="240" w:lineRule="auto"/>
              <w:jc w:val="left"/>
              <w:rPr>
                <w:b/>
              </w:rPr>
            </w:pPr>
            <w:r>
              <w:rPr>
                <w:b/>
              </w:rPr>
              <w:t>Tujuan</w:t>
            </w:r>
          </w:p>
        </w:tc>
        <w:tc>
          <w:tcPr>
            <w:tcW w:w="6420" w:type="dxa"/>
            <w:shd w:val="clear" w:color="auto" w:fill="auto"/>
            <w:tcMar>
              <w:top w:w="100" w:type="dxa"/>
              <w:left w:w="100" w:type="dxa"/>
              <w:bottom w:w="100" w:type="dxa"/>
              <w:right w:w="100" w:type="dxa"/>
            </w:tcMar>
          </w:tcPr>
          <w:p w14:paraId="1F73CCDC" w14:textId="77777777" w:rsidR="00BD4AB9" w:rsidRDefault="00EB49FD" w:rsidP="005559A5">
            <w:pPr>
              <w:spacing w:after="0" w:line="240" w:lineRule="auto"/>
              <w:jc w:val="left"/>
            </w:pPr>
            <w:r>
              <w:rPr>
                <w:b/>
              </w:rPr>
              <w:t xml:space="preserve">Tujuan Umum </w:t>
            </w:r>
            <w:r>
              <w:tab/>
            </w:r>
            <w:r>
              <w:tab/>
              <w:t xml:space="preserve">: </w:t>
            </w:r>
          </w:p>
          <w:p w14:paraId="3886DBB4" w14:textId="77777777" w:rsidR="00BD4AB9" w:rsidRDefault="00EB49FD" w:rsidP="005559A5">
            <w:pPr>
              <w:spacing w:after="0" w:line="240" w:lineRule="auto"/>
              <w:jc w:val="left"/>
            </w:pPr>
            <w:r>
              <w:t xml:space="preserve">Setelah mengikuti penyuluhan diharapkan ibu hamil dan ibu menyusui wilayah Kecamatan Leuwiliang memahami tentang ASI-MPASI. </w:t>
            </w:r>
          </w:p>
          <w:p w14:paraId="5C89D9F2" w14:textId="77777777" w:rsidR="003A781A" w:rsidRDefault="003A781A" w:rsidP="005559A5">
            <w:pPr>
              <w:spacing w:after="0" w:line="240" w:lineRule="auto"/>
              <w:jc w:val="left"/>
              <w:rPr>
                <w:b/>
              </w:rPr>
            </w:pPr>
          </w:p>
          <w:p w14:paraId="28A762AE" w14:textId="77777777" w:rsidR="00BD4AB9" w:rsidRDefault="00EB49FD" w:rsidP="005559A5">
            <w:pPr>
              <w:spacing w:after="0" w:line="240" w:lineRule="auto"/>
              <w:jc w:val="left"/>
            </w:pPr>
            <w:r>
              <w:rPr>
                <w:b/>
              </w:rPr>
              <w:t>Tujuan Khusus</w:t>
            </w:r>
            <w:r>
              <w:tab/>
            </w:r>
            <w:r>
              <w:tab/>
              <w:t xml:space="preserve">: </w:t>
            </w:r>
          </w:p>
          <w:p w14:paraId="38818255" w14:textId="77777777" w:rsidR="00BD4AB9" w:rsidRDefault="00EB49FD" w:rsidP="005559A5">
            <w:pPr>
              <w:spacing w:after="0" w:line="240" w:lineRule="auto"/>
              <w:jc w:val="left"/>
            </w:pPr>
            <w:r>
              <w:t xml:space="preserve">Setelah mengikuti penyuluhan, peserta diharapkan mampu : </w:t>
            </w:r>
          </w:p>
          <w:p w14:paraId="5B71B78A" w14:textId="77777777" w:rsidR="00BD4AB9" w:rsidRDefault="00EB49FD" w:rsidP="005559A5">
            <w:pPr>
              <w:numPr>
                <w:ilvl w:val="0"/>
                <w:numId w:val="26"/>
              </w:numPr>
              <w:spacing w:after="0" w:line="240" w:lineRule="auto"/>
              <w:ind w:left="450"/>
              <w:jc w:val="left"/>
            </w:pPr>
            <w:r>
              <w:t>Memahami pengertian ASI-MPASI</w:t>
            </w:r>
          </w:p>
          <w:p w14:paraId="349B1FF8" w14:textId="77777777" w:rsidR="00BD4AB9" w:rsidRDefault="00EB49FD" w:rsidP="005559A5">
            <w:pPr>
              <w:numPr>
                <w:ilvl w:val="0"/>
                <w:numId w:val="26"/>
              </w:numPr>
              <w:spacing w:after="0" w:line="240" w:lineRule="auto"/>
              <w:ind w:left="450"/>
              <w:jc w:val="left"/>
            </w:pPr>
            <w:r>
              <w:t>Memahami tujuan ASI-MPASI</w:t>
            </w:r>
          </w:p>
          <w:p w14:paraId="3E264A15" w14:textId="77777777" w:rsidR="00BD4AB9" w:rsidRDefault="00EB49FD" w:rsidP="005559A5">
            <w:pPr>
              <w:numPr>
                <w:ilvl w:val="0"/>
                <w:numId w:val="26"/>
              </w:numPr>
              <w:spacing w:after="0" w:line="240" w:lineRule="auto"/>
              <w:ind w:left="450"/>
              <w:jc w:val="left"/>
            </w:pPr>
            <w:r>
              <w:t>Memahami manfaat ASI-MPASI</w:t>
            </w:r>
          </w:p>
          <w:p w14:paraId="5DF4CB10" w14:textId="77777777" w:rsidR="00BD4AB9" w:rsidRDefault="00EB49FD" w:rsidP="005559A5">
            <w:pPr>
              <w:numPr>
                <w:ilvl w:val="0"/>
                <w:numId w:val="26"/>
              </w:numPr>
              <w:spacing w:after="0" w:line="240" w:lineRule="auto"/>
              <w:ind w:left="450"/>
              <w:jc w:val="left"/>
            </w:pPr>
            <w:r>
              <w:t>Memahami syarat pemberian ASI-MPASI</w:t>
            </w:r>
          </w:p>
          <w:p w14:paraId="131F10F0" w14:textId="77777777" w:rsidR="00BD4AB9" w:rsidRDefault="00EB49FD" w:rsidP="005559A5">
            <w:pPr>
              <w:numPr>
                <w:ilvl w:val="0"/>
                <w:numId w:val="26"/>
              </w:numPr>
              <w:spacing w:after="0" w:line="240" w:lineRule="auto"/>
              <w:ind w:left="450"/>
              <w:jc w:val="left"/>
            </w:pPr>
            <w:r>
              <w:t>Memahami cara pemberian ASI-MPASI</w:t>
            </w:r>
          </w:p>
          <w:p w14:paraId="29D97EC9" w14:textId="77777777" w:rsidR="00BD4AB9" w:rsidRDefault="00EB49FD" w:rsidP="005559A5">
            <w:pPr>
              <w:numPr>
                <w:ilvl w:val="0"/>
                <w:numId w:val="26"/>
              </w:numPr>
              <w:spacing w:after="0" w:line="240" w:lineRule="auto"/>
              <w:ind w:left="450"/>
              <w:jc w:val="left"/>
            </w:pPr>
            <w:r>
              <w:t>Mengetahui contoh menu dan cara pembuatan ASI-MPASI</w:t>
            </w:r>
          </w:p>
        </w:tc>
      </w:tr>
      <w:tr w:rsidR="00BD4AB9" w14:paraId="112B17D6" w14:textId="77777777">
        <w:trPr>
          <w:jc w:val="center"/>
        </w:trPr>
        <w:tc>
          <w:tcPr>
            <w:tcW w:w="2940" w:type="dxa"/>
            <w:shd w:val="clear" w:color="auto" w:fill="auto"/>
            <w:tcMar>
              <w:top w:w="100" w:type="dxa"/>
              <w:left w:w="100" w:type="dxa"/>
              <w:bottom w:w="100" w:type="dxa"/>
              <w:right w:w="100" w:type="dxa"/>
            </w:tcMar>
          </w:tcPr>
          <w:p w14:paraId="491C1E56" w14:textId="77777777" w:rsidR="00BD4AB9" w:rsidRDefault="00EB49FD" w:rsidP="005559A5">
            <w:pPr>
              <w:widowControl w:val="0"/>
              <w:spacing w:after="0" w:line="240" w:lineRule="auto"/>
              <w:jc w:val="left"/>
              <w:rPr>
                <w:b/>
              </w:rPr>
            </w:pPr>
            <w:r>
              <w:rPr>
                <w:b/>
              </w:rPr>
              <w:t>Materi</w:t>
            </w:r>
          </w:p>
        </w:tc>
        <w:tc>
          <w:tcPr>
            <w:tcW w:w="6420" w:type="dxa"/>
            <w:shd w:val="clear" w:color="auto" w:fill="auto"/>
            <w:tcMar>
              <w:top w:w="100" w:type="dxa"/>
              <w:left w:w="100" w:type="dxa"/>
              <w:bottom w:w="100" w:type="dxa"/>
              <w:right w:w="100" w:type="dxa"/>
            </w:tcMar>
          </w:tcPr>
          <w:p w14:paraId="56C4AC12" w14:textId="77777777" w:rsidR="00BD4AB9" w:rsidRDefault="00EB49FD" w:rsidP="005559A5">
            <w:pPr>
              <w:numPr>
                <w:ilvl w:val="0"/>
                <w:numId w:val="183"/>
              </w:numPr>
              <w:spacing w:after="0" w:line="240" w:lineRule="auto"/>
              <w:ind w:left="450"/>
              <w:jc w:val="left"/>
            </w:pPr>
            <w:r>
              <w:t>Pengertian ASI-MPASI</w:t>
            </w:r>
          </w:p>
          <w:p w14:paraId="520A1EC8" w14:textId="77777777" w:rsidR="00BD4AB9" w:rsidRDefault="00EB49FD" w:rsidP="005559A5">
            <w:pPr>
              <w:numPr>
                <w:ilvl w:val="0"/>
                <w:numId w:val="183"/>
              </w:numPr>
              <w:spacing w:after="0" w:line="240" w:lineRule="auto"/>
              <w:ind w:left="450"/>
              <w:jc w:val="left"/>
            </w:pPr>
            <w:r>
              <w:t>Tujuan ASI-MPASI</w:t>
            </w:r>
          </w:p>
          <w:p w14:paraId="694BBC3D" w14:textId="77777777" w:rsidR="00BD4AB9" w:rsidRDefault="00EB49FD" w:rsidP="005559A5">
            <w:pPr>
              <w:numPr>
                <w:ilvl w:val="0"/>
                <w:numId w:val="183"/>
              </w:numPr>
              <w:spacing w:after="0" w:line="240" w:lineRule="auto"/>
              <w:ind w:left="450"/>
              <w:jc w:val="left"/>
            </w:pPr>
            <w:r>
              <w:t>Manfaat ASI-MPASI</w:t>
            </w:r>
          </w:p>
          <w:p w14:paraId="19816B58" w14:textId="77777777" w:rsidR="00BD4AB9" w:rsidRDefault="00EB49FD" w:rsidP="005559A5">
            <w:pPr>
              <w:numPr>
                <w:ilvl w:val="0"/>
                <w:numId w:val="183"/>
              </w:numPr>
              <w:spacing w:after="0" w:line="240" w:lineRule="auto"/>
              <w:ind w:left="450"/>
              <w:jc w:val="left"/>
            </w:pPr>
            <w:r>
              <w:t>Syarat Pemberian ASI-MPASI</w:t>
            </w:r>
          </w:p>
          <w:p w14:paraId="14FFDA20" w14:textId="77777777" w:rsidR="00BD4AB9" w:rsidRDefault="00EB49FD" w:rsidP="005559A5">
            <w:pPr>
              <w:numPr>
                <w:ilvl w:val="0"/>
                <w:numId w:val="183"/>
              </w:numPr>
              <w:spacing w:after="0" w:line="240" w:lineRule="auto"/>
              <w:ind w:left="450"/>
              <w:jc w:val="left"/>
            </w:pPr>
            <w:r>
              <w:t>Cara Pemberian ASI-MPASI</w:t>
            </w:r>
          </w:p>
          <w:p w14:paraId="365FB838" w14:textId="77777777" w:rsidR="00BD4AB9" w:rsidRDefault="00EB49FD" w:rsidP="005559A5">
            <w:pPr>
              <w:numPr>
                <w:ilvl w:val="0"/>
                <w:numId w:val="183"/>
              </w:numPr>
              <w:spacing w:after="0" w:line="240" w:lineRule="auto"/>
              <w:ind w:left="450"/>
              <w:jc w:val="left"/>
            </w:pPr>
            <w:r>
              <w:t>Contoh menu dan cara pembuatan MPASI</w:t>
            </w:r>
          </w:p>
        </w:tc>
      </w:tr>
      <w:tr w:rsidR="00BD4AB9" w14:paraId="1AA546FB" w14:textId="77777777">
        <w:trPr>
          <w:jc w:val="center"/>
        </w:trPr>
        <w:tc>
          <w:tcPr>
            <w:tcW w:w="2940" w:type="dxa"/>
            <w:shd w:val="clear" w:color="auto" w:fill="auto"/>
            <w:tcMar>
              <w:top w:w="100" w:type="dxa"/>
              <w:left w:w="100" w:type="dxa"/>
              <w:bottom w:w="100" w:type="dxa"/>
              <w:right w:w="100" w:type="dxa"/>
            </w:tcMar>
          </w:tcPr>
          <w:p w14:paraId="3D3E17E7" w14:textId="77777777" w:rsidR="00BD4AB9" w:rsidRDefault="00EB49FD" w:rsidP="005559A5">
            <w:pPr>
              <w:widowControl w:val="0"/>
              <w:spacing w:after="0" w:line="240" w:lineRule="auto"/>
              <w:jc w:val="left"/>
              <w:rPr>
                <w:b/>
              </w:rPr>
            </w:pPr>
            <w:r>
              <w:rPr>
                <w:b/>
              </w:rPr>
              <w:t>Media</w:t>
            </w:r>
          </w:p>
        </w:tc>
        <w:tc>
          <w:tcPr>
            <w:tcW w:w="6420" w:type="dxa"/>
            <w:shd w:val="clear" w:color="auto" w:fill="auto"/>
            <w:tcMar>
              <w:top w:w="100" w:type="dxa"/>
              <w:left w:w="100" w:type="dxa"/>
              <w:bottom w:w="100" w:type="dxa"/>
              <w:right w:w="100" w:type="dxa"/>
            </w:tcMar>
          </w:tcPr>
          <w:p w14:paraId="1227C460" w14:textId="77777777" w:rsidR="00BD4AB9" w:rsidRDefault="00EB49FD" w:rsidP="005559A5">
            <w:pPr>
              <w:widowControl w:val="0"/>
              <w:spacing w:after="0" w:line="240" w:lineRule="auto"/>
              <w:jc w:val="left"/>
            </w:pPr>
            <w:r>
              <w:t>Poster</w:t>
            </w:r>
          </w:p>
        </w:tc>
      </w:tr>
      <w:tr w:rsidR="00BD4AB9" w14:paraId="6941E63B" w14:textId="77777777">
        <w:trPr>
          <w:jc w:val="center"/>
        </w:trPr>
        <w:tc>
          <w:tcPr>
            <w:tcW w:w="2940" w:type="dxa"/>
            <w:shd w:val="clear" w:color="auto" w:fill="auto"/>
            <w:tcMar>
              <w:top w:w="100" w:type="dxa"/>
              <w:left w:w="100" w:type="dxa"/>
              <w:bottom w:w="100" w:type="dxa"/>
              <w:right w:w="100" w:type="dxa"/>
            </w:tcMar>
          </w:tcPr>
          <w:p w14:paraId="51A0D630" w14:textId="77777777" w:rsidR="00BD4AB9" w:rsidRDefault="00EB49FD" w:rsidP="005559A5">
            <w:pPr>
              <w:widowControl w:val="0"/>
              <w:spacing w:after="0" w:line="240" w:lineRule="auto"/>
              <w:jc w:val="left"/>
              <w:rPr>
                <w:b/>
              </w:rPr>
            </w:pPr>
            <w:r>
              <w:rPr>
                <w:b/>
              </w:rPr>
              <w:t>Metode</w:t>
            </w:r>
          </w:p>
        </w:tc>
        <w:tc>
          <w:tcPr>
            <w:tcW w:w="6420" w:type="dxa"/>
            <w:shd w:val="clear" w:color="auto" w:fill="auto"/>
            <w:tcMar>
              <w:top w:w="100" w:type="dxa"/>
              <w:left w:w="100" w:type="dxa"/>
              <w:bottom w:w="100" w:type="dxa"/>
              <w:right w:w="100" w:type="dxa"/>
            </w:tcMar>
          </w:tcPr>
          <w:p w14:paraId="139BC6A3" w14:textId="77777777" w:rsidR="00BD4AB9" w:rsidRDefault="00EB49FD" w:rsidP="005559A5">
            <w:pPr>
              <w:widowControl w:val="0"/>
              <w:spacing w:after="0" w:line="240" w:lineRule="auto"/>
              <w:jc w:val="left"/>
            </w:pPr>
            <w:r>
              <w:t>Ceramah dan Tanya Jawab</w:t>
            </w:r>
          </w:p>
          <w:p w14:paraId="5A2022EC" w14:textId="77777777" w:rsidR="005950C3" w:rsidRDefault="005950C3" w:rsidP="005559A5">
            <w:pPr>
              <w:widowControl w:val="0"/>
              <w:spacing w:after="0" w:line="240" w:lineRule="auto"/>
              <w:jc w:val="left"/>
            </w:pPr>
          </w:p>
          <w:p w14:paraId="1DE88B0F" w14:textId="77777777" w:rsidR="005950C3" w:rsidRDefault="005950C3" w:rsidP="005559A5">
            <w:pPr>
              <w:widowControl w:val="0"/>
              <w:spacing w:after="0" w:line="240" w:lineRule="auto"/>
              <w:jc w:val="left"/>
            </w:pPr>
          </w:p>
          <w:p w14:paraId="7D2B7152" w14:textId="77777777" w:rsidR="005950C3" w:rsidRDefault="005950C3" w:rsidP="005559A5">
            <w:pPr>
              <w:widowControl w:val="0"/>
              <w:spacing w:after="0" w:line="240" w:lineRule="auto"/>
              <w:jc w:val="left"/>
            </w:pPr>
          </w:p>
          <w:p w14:paraId="2245C276" w14:textId="77777777" w:rsidR="005950C3" w:rsidRDefault="005950C3" w:rsidP="005559A5">
            <w:pPr>
              <w:widowControl w:val="0"/>
              <w:spacing w:after="0" w:line="240" w:lineRule="auto"/>
              <w:jc w:val="left"/>
            </w:pPr>
          </w:p>
        </w:tc>
      </w:tr>
      <w:tr w:rsidR="00BD4AB9" w14:paraId="03D13ACF" w14:textId="77777777">
        <w:trPr>
          <w:jc w:val="center"/>
        </w:trPr>
        <w:tc>
          <w:tcPr>
            <w:tcW w:w="2940" w:type="dxa"/>
            <w:shd w:val="clear" w:color="auto" w:fill="auto"/>
            <w:tcMar>
              <w:top w:w="100" w:type="dxa"/>
              <w:left w:w="100" w:type="dxa"/>
              <w:bottom w:w="100" w:type="dxa"/>
              <w:right w:w="100" w:type="dxa"/>
            </w:tcMar>
          </w:tcPr>
          <w:p w14:paraId="202A5C92" w14:textId="77777777" w:rsidR="00BD4AB9" w:rsidRDefault="00EB49FD" w:rsidP="005559A5">
            <w:pPr>
              <w:widowControl w:val="0"/>
              <w:spacing w:after="0" w:line="240" w:lineRule="auto"/>
              <w:jc w:val="left"/>
              <w:rPr>
                <w:b/>
              </w:rPr>
            </w:pPr>
            <w:r>
              <w:rPr>
                <w:b/>
              </w:rPr>
              <w:lastRenderedPageBreak/>
              <w:t>Rincian Kegiatan</w:t>
            </w:r>
          </w:p>
        </w:tc>
        <w:tc>
          <w:tcPr>
            <w:tcW w:w="6420" w:type="dxa"/>
            <w:shd w:val="clear" w:color="auto" w:fill="auto"/>
            <w:tcMar>
              <w:top w:w="100" w:type="dxa"/>
              <w:left w:w="100" w:type="dxa"/>
              <w:bottom w:w="100" w:type="dxa"/>
              <w:right w:w="100" w:type="dxa"/>
            </w:tcMar>
          </w:tcPr>
          <w:p w14:paraId="142E1F8A" w14:textId="77777777" w:rsidR="00BD4AB9" w:rsidRDefault="00EB49FD" w:rsidP="005559A5">
            <w:pPr>
              <w:widowControl w:val="0"/>
              <w:numPr>
                <w:ilvl w:val="0"/>
                <w:numId w:val="84"/>
              </w:numPr>
              <w:spacing w:after="0" w:line="240" w:lineRule="auto"/>
              <w:ind w:left="360"/>
              <w:jc w:val="left"/>
            </w:pPr>
            <w:r>
              <w:t>Registrasi Kehadiran</w:t>
            </w:r>
          </w:p>
          <w:p w14:paraId="487CA415" w14:textId="77777777" w:rsidR="00BD4AB9" w:rsidRDefault="00EB49FD" w:rsidP="005559A5">
            <w:pPr>
              <w:widowControl w:val="0"/>
              <w:numPr>
                <w:ilvl w:val="0"/>
                <w:numId w:val="84"/>
              </w:numPr>
              <w:spacing w:after="0" w:line="240" w:lineRule="auto"/>
              <w:ind w:left="360"/>
              <w:jc w:val="left"/>
            </w:pPr>
            <w:r>
              <w:t>Pembukaan</w:t>
            </w:r>
          </w:p>
          <w:p w14:paraId="70AFA73F" w14:textId="77777777" w:rsidR="00BD4AB9" w:rsidRDefault="00EB49FD" w:rsidP="005559A5">
            <w:pPr>
              <w:widowControl w:val="0"/>
              <w:numPr>
                <w:ilvl w:val="0"/>
                <w:numId w:val="84"/>
              </w:numPr>
              <w:spacing w:after="0" w:line="240" w:lineRule="auto"/>
              <w:ind w:left="360"/>
              <w:jc w:val="left"/>
            </w:pPr>
            <w:r w:rsidRPr="005E1A71">
              <w:rPr>
                <w:i/>
              </w:rPr>
              <w:t>Pre-test</w:t>
            </w:r>
          </w:p>
          <w:p w14:paraId="1DB01220" w14:textId="77777777" w:rsidR="00BD4AB9" w:rsidRDefault="00EB49FD" w:rsidP="005559A5">
            <w:pPr>
              <w:widowControl w:val="0"/>
              <w:numPr>
                <w:ilvl w:val="0"/>
                <w:numId w:val="84"/>
              </w:numPr>
              <w:spacing w:after="0" w:line="240" w:lineRule="auto"/>
              <w:ind w:left="360"/>
              <w:jc w:val="left"/>
            </w:pPr>
            <w:r>
              <w:t>Penyampaian Materi</w:t>
            </w:r>
          </w:p>
          <w:p w14:paraId="06B42162" w14:textId="77777777" w:rsidR="00BD4AB9" w:rsidRDefault="00EB49FD" w:rsidP="005559A5">
            <w:pPr>
              <w:widowControl w:val="0"/>
              <w:numPr>
                <w:ilvl w:val="0"/>
                <w:numId w:val="84"/>
              </w:numPr>
              <w:spacing w:after="0" w:line="240" w:lineRule="auto"/>
              <w:ind w:left="360"/>
              <w:jc w:val="left"/>
            </w:pPr>
            <w:r>
              <w:t>Demontrasi MPASI</w:t>
            </w:r>
          </w:p>
          <w:p w14:paraId="47715237" w14:textId="77777777" w:rsidR="00BD4AB9" w:rsidRDefault="00EB49FD" w:rsidP="005559A5">
            <w:pPr>
              <w:widowControl w:val="0"/>
              <w:numPr>
                <w:ilvl w:val="0"/>
                <w:numId w:val="84"/>
              </w:numPr>
              <w:spacing w:after="0" w:line="240" w:lineRule="auto"/>
              <w:ind w:left="360"/>
              <w:jc w:val="left"/>
            </w:pPr>
            <w:r w:rsidRPr="005E1A71">
              <w:rPr>
                <w:i/>
              </w:rPr>
              <w:t>Post-test</w:t>
            </w:r>
            <w:r>
              <w:t>, Diskusi tanya jawab</w:t>
            </w:r>
          </w:p>
          <w:p w14:paraId="616BE8DC" w14:textId="77777777" w:rsidR="00BD4AB9" w:rsidRDefault="00EB49FD" w:rsidP="005559A5">
            <w:pPr>
              <w:widowControl w:val="0"/>
              <w:numPr>
                <w:ilvl w:val="0"/>
                <w:numId w:val="84"/>
              </w:numPr>
              <w:spacing w:after="0" w:line="240" w:lineRule="auto"/>
              <w:ind w:left="360"/>
              <w:jc w:val="left"/>
            </w:pPr>
            <w:r>
              <w:t xml:space="preserve">Penutupan </w:t>
            </w:r>
          </w:p>
        </w:tc>
      </w:tr>
      <w:tr w:rsidR="00BD4AB9" w14:paraId="31E2EC4B" w14:textId="77777777">
        <w:trPr>
          <w:trHeight w:val="761"/>
          <w:jc w:val="center"/>
        </w:trPr>
        <w:tc>
          <w:tcPr>
            <w:tcW w:w="2940" w:type="dxa"/>
            <w:shd w:val="clear" w:color="auto" w:fill="auto"/>
            <w:tcMar>
              <w:top w:w="100" w:type="dxa"/>
              <w:left w:w="100" w:type="dxa"/>
              <w:bottom w:w="100" w:type="dxa"/>
              <w:right w:w="100" w:type="dxa"/>
            </w:tcMar>
          </w:tcPr>
          <w:p w14:paraId="0CC9C67C" w14:textId="77777777" w:rsidR="00BD4AB9" w:rsidRDefault="00EB49FD" w:rsidP="005559A5">
            <w:pPr>
              <w:widowControl w:val="0"/>
              <w:spacing w:after="0" w:line="240" w:lineRule="auto"/>
              <w:jc w:val="left"/>
              <w:rPr>
                <w:b/>
              </w:rPr>
            </w:pPr>
            <w:r>
              <w:rPr>
                <w:b/>
              </w:rPr>
              <w:t>Evaluasi</w:t>
            </w:r>
          </w:p>
        </w:tc>
        <w:tc>
          <w:tcPr>
            <w:tcW w:w="6420" w:type="dxa"/>
            <w:shd w:val="clear" w:color="auto" w:fill="auto"/>
            <w:tcMar>
              <w:top w:w="100" w:type="dxa"/>
              <w:left w:w="100" w:type="dxa"/>
              <w:bottom w:w="100" w:type="dxa"/>
              <w:right w:w="100" w:type="dxa"/>
            </w:tcMar>
          </w:tcPr>
          <w:p w14:paraId="33D027C3" w14:textId="77777777" w:rsidR="00BD4AB9" w:rsidRDefault="00EB49FD" w:rsidP="005559A5">
            <w:pPr>
              <w:numPr>
                <w:ilvl w:val="0"/>
                <w:numId w:val="259"/>
              </w:numPr>
              <w:spacing w:after="0" w:line="240" w:lineRule="auto"/>
              <w:ind w:left="450"/>
              <w:jc w:val="left"/>
            </w:pPr>
            <w:r>
              <w:t>Evaluasi Struktur</w:t>
            </w:r>
          </w:p>
          <w:p w14:paraId="53923DD4" w14:textId="77777777" w:rsidR="00BD4AB9" w:rsidRDefault="00EB49FD" w:rsidP="005559A5">
            <w:pPr>
              <w:numPr>
                <w:ilvl w:val="0"/>
                <w:numId w:val="299"/>
              </w:numPr>
              <w:spacing w:after="0" w:line="240" w:lineRule="auto"/>
              <w:ind w:left="810"/>
              <w:jc w:val="left"/>
            </w:pPr>
            <w:r>
              <w:t>SAP sudah siap satu hari sebelum dilaksanakan kegiatan</w:t>
            </w:r>
          </w:p>
          <w:p w14:paraId="2C5ACDA0" w14:textId="77777777" w:rsidR="00BD4AB9" w:rsidRDefault="00EB49FD" w:rsidP="005559A5">
            <w:pPr>
              <w:numPr>
                <w:ilvl w:val="0"/>
                <w:numId w:val="299"/>
              </w:numPr>
              <w:spacing w:after="0" w:line="240" w:lineRule="auto"/>
              <w:ind w:left="810"/>
              <w:jc w:val="left"/>
            </w:pPr>
            <w:r>
              <w:t>Alat dan tempat siap</w:t>
            </w:r>
          </w:p>
          <w:p w14:paraId="328F4446" w14:textId="77777777" w:rsidR="00BD4AB9" w:rsidRDefault="00EB49FD" w:rsidP="005559A5">
            <w:pPr>
              <w:numPr>
                <w:ilvl w:val="0"/>
                <w:numId w:val="299"/>
              </w:numPr>
              <w:spacing w:after="0" w:line="240" w:lineRule="auto"/>
              <w:ind w:left="810"/>
              <w:jc w:val="left"/>
            </w:pPr>
            <w:r>
              <w:t>Penyuluh dan peserta siap</w:t>
            </w:r>
          </w:p>
          <w:p w14:paraId="3D3B0068" w14:textId="77777777" w:rsidR="00BD4AB9" w:rsidRDefault="00EB49FD" w:rsidP="005559A5">
            <w:pPr>
              <w:numPr>
                <w:ilvl w:val="0"/>
                <w:numId w:val="259"/>
              </w:numPr>
              <w:spacing w:after="0" w:line="240" w:lineRule="auto"/>
              <w:ind w:left="450"/>
              <w:jc w:val="left"/>
            </w:pPr>
            <w:r>
              <w:t>Evaluasi Proses</w:t>
            </w:r>
          </w:p>
          <w:p w14:paraId="1B8B5A7E" w14:textId="77777777" w:rsidR="00BD4AB9" w:rsidRDefault="00EB49FD" w:rsidP="005559A5">
            <w:pPr>
              <w:numPr>
                <w:ilvl w:val="0"/>
                <w:numId w:val="221"/>
              </w:numPr>
              <w:spacing w:after="0" w:line="240" w:lineRule="auto"/>
              <w:ind w:left="810"/>
              <w:jc w:val="left"/>
            </w:pPr>
            <w:r>
              <w:t xml:space="preserve">Alat dan tempat dapat digunakan sesuai rencana </w:t>
            </w:r>
          </w:p>
          <w:p w14:paraId="4C1B5CE7" w14:textId="77777777" w:rsidR="00BD4AB9" w:rsidRDefault="00EB49FD" w:rsidP="005559A5">
            <w:pPr>
              <w:numPr>
                <w:ilvl w:val="0"/>
                <w:numId w:val="221"/>
              </w:numPr>
              <w:spacing w:after="0" w:line="240" w:lineRule="auto"/>
              <w:ind w:left="810"/>
              <w:jc w:val="left"/>
            </w:pPr>
            <w:r>
              <w:t>Peserta mau atau bersedia untuk mengikuti kegiatan yang telah direncanakan</w:t>
            </w:r>
          </w:p>
          <w:p w14:paraId="50C7EE8C" w14:textId="77777777" w:rsidR="00BD4AB9" w:rsidRDefault="00EB49FD" w:rsidP="005559A5">
            <w:pPr>
              <w:numPr>
                <w:ilvl w:val="0"/>
                <w:numId w:val="259"/>
              </w:numPr>
              <w:spacing w:after="0" w:line="240" w:lineRule="auto"/>
              <w:ind w:left="450"/>
              <w:jc w:val="left"/>
            </w:pPr>
            <w:r>
              <w:t>Evaluasi Hasil</w:t>
            </w:r>
          </w:p>
          <w:p w14:paraId="21174887" w14:textId="77777777" w:rsidR="00BD4AB9" w:rsidRDefault="00EB49FD" w:rsidP="005559A5">
            <w:pPr>
              <w:numPr>
                <w:ilvl w:val="0"/>
                <w:numId w:val="217"/>
              </w:numPr>
              <w:spacing w:after="0" w:line="240" w:lineRule="auto"/>
              <w:ind w:left="810"/>
              <w:jc w:val="left"/>
            </w:pPr>
            <w:r>
              <w:t>80% peserta memahami pengertian ASI-MPASI</w:t>
            </w:r>
          </w:p>
          <w:p w14:paraId="15462A74" w14:textId="77777777" w:rsidR="00BD4AB9" w:rsidRDefault="00EB49FD" w:rsidP="005559A5">
            <w:pPr>
              <w:numPr>
                <w:ilvl w:val="0"/>
                <w:numId w:val="217"/>
              </w:numPr>
              <w:spacing w:after="0" w:line="240" w:lineRule="auto"/>
              <w:ind w:left="810"/>
              <w:jc w:val="left"/>
            </w:pPr>
            <w:r>
              <w:t>80% peserta memahami tujuan ASI-MPASI</w:t>
            </w:r>
          </w:p>
          <w:p w14:paraId="3FD75B97" w14:textId="77777777" w:rsidR="00BD4AB9" w:rsidRDefault="00EB49FD" w:rsidP="005559A5">
            <w:pPr>
              <w:numPr>
                <w:ilvl w:val="0"/>
                <w:numId w:val="217"/>
              </w:numPr>
              <w:spacing w:after="0" w:line="240" w:lineRule="auto"/>
              <w:ind w:left="810"/>
              <w:jc w:val="left"/>
            </w:pPr>
            <w:r>
              <w:t>80% peserta memahami manfaat ASI-MPASI</w:t>
            </w:r>
          </w:p>
          <w:p w14:paraId="43E17337" w14:textId="77777777" w:rsidR="00BD4AB9" w:rsidRDefault="00EB49FD" w:rsidP="005559A5">
            <w:pPr>
              <w:numPr>
                <w:ilvl w:val="0"/>
                <w:numId w:val="217"/>
              </w:numPr>
              <w:spacing w:after="0" w:line="240" w:lineRule="auto"/>
              <w:ind w:left="810"/>
              <w:jc w:val="left"/>
            </w:pPr>
            <w:r>
              <w:t>80% peserta memahami syarat pemberian ASI-MPASI</w:t>
            </w:r>
          </w:p>
          <w:p w14:paraId="3B0DEA22" w14:textId="77777777" w:rsidR="00BD4AB9" w:rsidRDefault="00EB49FD" w:rsidP="005559A5">
            <w:pPr>
              <w:numPr>
                <w:ilvl w:val="0"/>
                <w:numId w:val="217"/>
              </w:numPr>
              <w:spacing w:after="0" w:line="240" w:lineRule="auto"/>
              <w:ind w:left="810"/>
              <w:jc w:val="left"/>
            </w:pPr>
            <w:r>
              <w:t>80% peserta memahami cara pemberian ASI-MPASI</w:t>
            </w:r>
          </w:p>
          <w:p w14:paraId="1FDBFC6F" w14:textId="77777777" w:rsidR="00BD4AB9" w:rsidRDefault="00EB49FD" w:rsidP="005559A5">
            <w:pPr>
              <w:numPr>
                <w:ilvl w:val="0"/>
                <w:numId w:val="217"/>
              </w:numPr>
              <w:spacing w:after="0" w:line="240" w:lineRule="auto"/>
              <w:ind w:left="810"/>
              <w:jc w:val="left"/>
            </w:pPr>
            <w:r>
              <w:t>80% peserta mengetahui contoh menu dan cara pembuatan ASI-MPASI</w:t>
            </w:r>
          </w:p>
          <w:p w14:paraId="556FFF3F" w14:textId="77777777" w:rsidR="00BD4AB9" w:rsidRDefault="00BD4AB9" w:rsidP="005559A5">
            <w:pPr>
              <w:spacing w:after="0" w:line="240" w:lineRule="auto"/>
              <w:ind w:left="360"/>
              <w:jc w:val="left"/>
            </w:pPr>
          </w:p>
          <w:p w14:paraId="449FF452" w14:textId="77777777" w:rsidR="00BD4AB9" w:rsidRDefault="00EB49FD" w:rsidP="005559A5">
            <w:pPr>
              <w:spacing w:after="0" w:line="240" w:lineRule="auto"/>
              <w:ind w:left="360"/>
              <w:jc w:val="left"/>
            </w:pPr>
            <w:r>
              <w:t>Prosedur</w:t>
            </w:r>
            <w:r>
              <w:tab/>
              <w:t xml:space="preserve">: </w:t>
            </w:r>
            <w:r w:rsidRPr="005E1A71">
              <w:rPr>
                <w:i/>
              </w:rPr>
              <w:t>Pre-test</w:t>
            </w:r>
            <w:r>
              <w:t xml:space="preserve"> dan </w:t>
            </w:r>
            <w:r w:rsidRPr="005E1A71">
              <w:rPr>
                <w:i/>
              </w:rPr>
              <w:t>post-test</w:t>
            </w:r>
          </w:p>
          <w:p w14:paraId="476CBEDD" w14:textId="77777777" w:rsidR="00BD4AB9" w:rsidRDefault="00EB49FD" w:rsidP="005559A5">
            <w:pPr>
              <w:spacing w:after="0" w:line="240" w:lineRule="auto"/>
              <w:ind w:left="360"/>
              <w:jc w:val="left"/>
              <w:rPr>
                <w:b/>
              </w:rPr>
            </w:pPr>
            <w:r>
              <w:t xml:space="preserve">Bentuk </w:t>
            </w:r>
            <w:r>
              <w:tab/>
              <w:t>: Lembar kuesioner</w:t>
            </w:r>
          </w:p>
        </w:tc>
      </w:tr>
    </w:tbl>
    <w:p w14:paraId="21F78332" w14:textId="77777777" w:rsidR="005559A5" w:rsidRDefault="005559A5">
      <w:pPr>
        <w:spacing w:after="0"/>
        <w:jc w:val="center"/>
        <w:rPr>
          <w:b/>
        </w:rPr>
      </w:pPr>
    </w:p>
    <w:p w14:paraId="0992A1F8" w14:textId="77777777" w:rsidR="00BD4AB9" w:rsidRDefault="00EB49FD">
      <w:pPr>
        <w:spacing w:after="0"/>
        <w:jc w:val="center"/>
      </w:pPr>
      <w:r>
        <w:rPr>
          <w:b/>
        </w:rPr>
        <w:t xml:space="preserve">SOAL </w:t>
      </w:r>
      <w:r w:rsidRPr="005E1A71">
        <w:rPr>
          <w:b/>
          <w:i/>
        </w:rPr>
        <w:t>PRE-TEST</w:t>
      </w:r>
      <w:r>
        <w:rPr>
          <w:b/>
          <w:i/>
        </w:rPr>
        <w:t xml:space="preserve"> </w:t>
      </w:r>
      <w:r>
        <w:rPr>
          <w:b/>
        </w:rPr>
        <w:t xml:space="preserve">DAN </w:t>
      </w:r>
      <w:r w:rsidRPr="005E1A71">
        <w:rPr>
          <w:b/>
          <w:i/>
        </w:rPr>
        <w:t>POST-TEST</w:t>
      </w:r>
    </w:p>
    <w:p w14:paraId="595C6D00" w14:textId="77777777" w:rsidR="00BD4AB9" w:rsidRDefault="00EB49FD" w:rsidP="003A781A">
      <w:pPr>
        <w:widowControl w:val="0"/>
        <w:spacing w:before="325" w:after="0" w:line="360" w:lineRule="auto"/>
        <w:ind w:left="241" w:right="4549" w:hanging="220"/>
      </w:pPr>
      <w:r>
        <w:t xml:space="preserve">1. Dibawah ini merupakan manfaat </w:t>
      </w:r>
      <w:proofErr w:type="gramStart"/>
      <w:r>
        <w:t>Asi</w:t>
      </w:r>
      <w:proofErr w:type="gramEnd"/>
      <w:r>
        <w:t xml:space="preserve">, kecuali... A. Meningkatkan kecerdasan </w:t>
      </w:r>
    </w:p>
    <w:p w14:paraId="49CE84E5" w14:textId="77777777" w:rsidR="00BD4AB9" w:rsidRDefault="00EB49FD" w:rsidP="003A781A">
      <w:pPr>
        <w:widowControl w:val="0"/>
        <w:spacing w:before="11" w:after="0" w:line="360" w:lineRule="auto"/>
        <w:ind w:left="257"/>
      </w:pPr>
      <w:r>
        <w:t xml:space="preserve">B. Sebagai makanan bagi bayi </w:t>
      </w:r>
    </w:p>
    <w:p w14:paraId="12CD349D" w14:textId="77777777" w:rsidR="00BD4AB9" w:rsidRDefault="00EB49FD" w:rsidP="003A781A">
      <w:pPr>
        <w:widowControl w:val="0"/>
        <w:spacing w:before="34" w:after="0" w:line="360" w:lineRule="auto"/>
        <w:ind w:left="252"/>
      </w:pPr>
      <w:r>
        <w:t xml:space="preserve">C. Meningkatkan imunitas tubuh </w:t>
      </w:r>
    </w:p>
    <w:p w14:paraId="65682255" w14:textId="77777777" w:rsidR="00BD4AB9" w:rsidRDefault="00EB49FD" w:rsidP="003A781A">
      <w:pPr>
        <w:widowControl w:val="0"/>
        <w:spacing w:before="34" w:after="0" w:line="360" w:lineRule="auto"/>
        <w:ind w:left="257"/>
        <w:rPr>
          <w:b/>
        </w:rPr>
      </w:pPr>
      <w:r>
        <w:rPr>
          <w:b/>
        </w:rPr>
        <w:t xml:space="preserve">D. Meningkatkan mood bayi </w:t>
      </w:r>
    </w:p>
    <w:p w14:paraId="66F9F2AA" w14:textId="77777777" w:rsidR="00BD4AB9" w:rsidRDefault="00EB49FD" w:rsidP="003A781A">
      <w:pPr>
        <w:widowControl w:val="0"/>
        <w:spacing w:before="34" w:after="0" w:line="360" w:lineRule="auto"/>
        <w:ind w:left="258"/>
      </w:pPr>
      <w:r>
        <w:t xml:space="preserve">E. Mencegah alergi pada bayi </w:t>
      </w:r>
    </w:p>
    <w:p w14:paraId="5EACA9FB" w14:textId="77777777" w:rsidR="005950C3" w:rsidRDefault="005950C3">
      <w:r>
        <w:br w:type="page"/>
      </w:r>
    </w:p>
    <w:p w14:paraId="1DDF5128" w14:textId="06A763CF" w:rsidR="00BD4AB9" w:rsidRDefault="00EB49FD" w:rsidP="003A781A">
      <w:pPr>
        <w:widowControl w:val="0"/>
        <w:spacing w:before="34" w:after="0" w:line="360" w:lineRule="auto"/>
        <w:ind w:left="3"/>
      </w:pPr>
      <w:r>
        <w:lastRenderedPageBreak/>
        <w:t xml:space="preserve">2. Penyimpanan </w:t>
      </w:r>
      <w:proofErr w:type="gramStart"/>
      <w:r>
        <w:t>asi</w:t>
      </w:r>
      <w:proofErr w:type="gramEnd"/>
      <w:r>
        <w:t xml:space="preserve"> pada suhu ruang yaitu... </w:t>
      </w:r>
    </w:p>
    <w:p w14:paraId="1B392681" w14:textId="77777777" w:rsidR="00BD4AB9" w:rsidRDefault="00EB49FD" w:rsidP="003A781A">
      <w:pPr>
        <w:widowControl w:val="0"/>
        <w:spacing w:before="34" w:after="0" w:line="360" w:lineRule="auto"/>
        <w:ind w:left="241"/>
        <w:rPr>
          <w:b/>
        </w:rPr>
      </w:pPr>
      <w:r>
        <w:rPr>
          <w:b/>
        </w:rPr>
        <w:t xml:space="preserve">A. 16-29°c </w:t>
      </w:r>
    </w:p>
    <w:p w14:paraId="7A86D476" w14:textId="77777777" w:rsidR="00BD4AB9" w:rsidRDefault="00EB49FD" w:rsidP="003A781A">
      <w:pPr>
        <w:widowControl w:val="0"/>
        <w:spacing w:before="34" w:after="0" w:line="360" w:lineRule="auto"/>
        <w:ind w:left="257"/>
      </w:pPr>
      <w:r>
        <w:t xml:space="preserve">B. 10-25°c </w:t>
      </w:r>
    </w:p>
    <w:p w14:paraId="2191BC83" w14:textId="77777777" w:rsidR="00BD4AB9" w:rsidRDefault="00EB49FD" w:rsidP="003A781A">
      <w:pPr>
        <w:widowControl w:val="0"/>
        <w:spacing w:before="34" w:after="0" w:line="360" w:lineRule="auto"/>
        <w:ind w:left="252"/>
      </w:pPr>
      <w:r>
        <w:t xml:space="preserve">C. 10-20°c </w:t>
      </w:r>
    </w:p>
    <w:p w14:paraId="6EF9BAFD" w14:textId="77777777" w:rsidR="00BD4AB9" w:rsidRDefault="00EB49FD" w:rsidP="003A781A">
      <w:pPr>
        <w:widowControl w:val="0"/>
        <w:spacing w:before="34" w:after="0" w:line="360" w:lineRule="auto"/>
        <w:ind w:left="258"/>
      </w:pPr>
      <w:r>
        <w:t xml:space="preserve">D. 5-20°c </w:t>
      </w:r>
    </w:p>
    <w:p w14:paraId="7D876E19" w14:textId="77777777" w:rsidR="00BD4AB9" w:rsidRDefault="00EB49FD" w:rsidP="003A781A">
      <w:pPr>
        <w:widowControl w:val="0"/>
        <w:spacing w:before="34" w:after="0" w:line="360" w:lineRule="auto"/>
        <w:ind w:left="258"/>
      </w:pPr>
      <w:r>
        <w:t xml:space="preserve">E. 5-30°c </w:t>
      </w:r>
    </w:p>
    <w:p w14:paraId="4F97AE64" w14:textId="77777777" w:rsidR="00BD4AB9" w:rsidRDefault="00EB49FD" w:rsidP="003A781A">
      <w:pPr>
        <w:widowControl w:val="0"/>
        <w:spacing w:before="34" w:after="0" w:line="360" w:lineRule="auto"/>
        <w:ind w:left="6"/>
      </w:pPr>
      <w:r>
        <w:t xml:space="preserve">3. Penyimpanan </w:t>
      </w:r>
      <w:proofErr w:type="gramStart"/>
      <w:r>
        <w:t>asi</w:t>
      </w:r>
      <w:proofErr w:type="gramEnd"/>
      <w:r>
        <w:t xml:space="preserve"> pada suhu kulkas yaitu... </w:t>
      </w:r>
    </w:p>
    <w:p w14:paraId="090A0F2B" w14:textId="77777777" w:rsidR="00BD4AB9" w:rsidRDefault="00EB49FD" w:rsidP="003A781A">
      <w:pPr>
        <w:widowControl w:val="0"/>
        <w:spacing w:before="34" w:after="0" w:line="360" w:lineRule="auto"/>
        <w:ind w:left="241"/>
      </w:pPr>
      <w:r>
        <w:t xml:space="preserve">A. 0-5°c </w:t>
      </w:r>
    </w:p>
    <w:p w14:paraId="61F49A1E" w14:textId="77777777" w:rsidR="00BD4AB9" w:rsidRDefault="00EB49FD" w:rsidP="003A781A">
      <w:pPr>
        <w:widowControl w:val="0"/>
        <w:spacing w:before="34" w:after="0" w:line="360" w:lineRule="auto"/>
        <w:ind w:left="257"/>
      </w:pPr>
      <w:r>
        <w:t xml:space="preserve">B. 0-10°c </w:t>
      </w:r>
    </w:p>
    <w:p w14:paraId="7FC96542" w14:textId="77777777" w:rsidR="00BD4AB9" w:rsidRDefault="00EB49FD" w:rsidP="003A781A">
      <w:pPr>
        <w:widowControl w:val="0"/>
        <w:spacing w:before="34" w:after="0" w:line="360" w:lineRule="auto"/>
        <w:ind w:left="251"/>
        <w:rPr>
          <w:b/>
        </w:rPr>
      </w:pPr>
      <w:r>
        <w:rPr>
          <w:b/>
        </w:rPr>
        <w:t xml:space="preserve">C. 0-4°c </w:t>
      </w:r>
    </w:p>
    <w:p w14:paraId="6C3E988C" w14:textId="77777777" w:rsidR="00BD4AB9" w:rsidRDefault="00EB49FD" w:rsidP="003A781A">
      <w:pPr>
        <w:widowControl w:val="0"/>
        <w:spacing w:before="34" w:after="0" w:line="360" w:lineRule="auto"/>
        <w:ind w:left="258"/>
      </w:pPr>
      <w:r>
        <w:t xml:space="preserve">D. 0-15°c </w:t>
      </w:r>
    </w:p>
    <w:p w14:paraId="386F3190" w14:textId="77777777" w:rsidR="00BD4AB9" w:rsidRDefault="00EB49FD" w:rsidP="003A781A">
      <w:pPr>
        <w:widowControl w:val="0"/>
        <w:spacing w:before="34" w:after="0" w:line="360" w:lineRule="auto"/>
        <w:ind w:left="258"/>
      </w:pPr>
      <w:r>
        <w:t xml:space="preserve">E. 0-20°c </w:t>
      </w:r>
    </w:p>
    <w:p w14:paraId="1CCD4126" w14:textId="77777777" w:rsidR="00BD4AB9" w:rsidRDefault="00EB49FD" w:rsidP="003A781A">
      <w:pPr>
        <w:widowControl w:val="0"/>
        <w:spacing w:before="34" w:after="0" w:line="360" w:lineRule="auto"/>
      </w:pPr>
      <w:r>
        <w:t xml:space="preserve">4. Asi diberikan sampai bayi usia </w:t>
      </w:r>
      <w:proofErr w:type="gramStart"/>
      <w:r>
        <w:t>berapa ?</w:t>
      </w:r>
      <w:proofErr w:type="gramEnd"/>
      <w:r>
        <w:t xml:space="preserve"> </w:t>
      </w:r>
    </w:p>
    <w:p w14:paraId="09490E7F" w14:textId="77777777" w:rsidR="00BD4AB9" w:rsidRDefault="00EB49FD" w:rsidP="003A781A">
      <w:pPr>
        <w:widowControl w:val="0"/>
        <w:spacing w:before="34" w:after="0" w:line="360" w:lineRule="auto"/>
        <w:ind w:left="241"/>
      </w:pPr>
      <w:r>
        <w:t xml:space="preserve">A. 12 bulan </w:t>
      </w:r>
    </w:p>
    <w:p w14:paraId="52BDE0BF" w14:textId="77777777" w:rsidR="00BD4AB9" w:rsidRDefault="00EB49FD" w:rsidP="003A781A">
      <w:pPr>
        <w:widowControl w:val="0"/>
        <w:spacing w:before="34" w:after="0" w:line="360" w:lineRule="auto"/>
        <w:ind w:left="257"/>
      </w:pPr>
      <w:r>
        <w:t xml:space="preserve">B. 18 bulan </w:t>
      </w:r>
    </w:p>
    <w:p w14:paraId="5963EB95" w14:textId="77777777" w:rsidR="00BD4AB9" w:rsidRDefault="00EB49FD" w:rsidP="003A781A">
      <w:pPr>
        <w:widowControl w:val="0"/>
        <w:spacing w:before="34" w:after="0" w:line="360" w:lineRule="auto"/>
        <w:ind w:left="251"/>
        <w:rPr>
          <w:b/>
        </w:rPr>
      </w:pPr>
      <w:r>
        <w:rPr>
          <w:b/>
        </w:rPr>
        <w:t xml:space="preserve">C. 24 bulan </w:t>
      </w:r>
    </w:p>
    <w:p w14:paraId="6951980E" w14:textId="77777777" w:rsidR="00BD4AB9" w:rsidRDefault="00EB49FD" w:rsidP="003A781A">
      <w:pPr>
        <w:widowControl w:val="0"/>
        <w:spacing w:before="34" w:after="0" w:line="360" w:lineRule="auto"/>
        <w:ind w:left="258"/>
      </w:pPr>
      <w:r>
        <w:t xml:space="preserve">D. 30 bulan </w:t>
      </w:r>
    </w:p>
    <w:p w14:paraId="50435A9B" w14:textId="5F48C504" w:rsidR="003A781A" w:rsidRDefault="00EB49FD" w:rsidP="005950C3">
      <w:pPr>
        <w:widowControl w:val="0"/>
        <w:spacing w:before="34" w:after="0" w:line="360" w:lineRule="auto"/>
        <w:ind w:left="258"/>
      </w:pPr>
      <w:r>
        <w:t xml:space="preserve">E. 36 bulan </w:t>
      </w:r>
    </w:p>
    <w:p w14:paraId="01AC8B6A" w14:textId="78EA5171" w:rsidR="00BD4AB9" w:rsidRDefault="00EB49FD" w:rsidP="003A781A">
      <w:pPr>
        <w:widowControl w:val="0"/>
        <w:spacing w:before="34" w:after="0" w:line="360" w:lineRule="auto"/>
        <w:ind w:left="6"/>
      </w:pPr>
      <w:r>
        <w:t xml:space="preserve">5. Kapan MP-ASI </w:t>
      </w:r>
      <w:proofErr w:type="gramStart"/>
      <w:r>
        <w:t>diberikan ?</w:t>
      </w:r>
      <w:proofErr w:type="gramEnd"/>
      <w:r>
        <w:t xml:space="preserve"> </w:t>
      </w:r>
    </w:p>
    <w:p w14:paraId="536D1A87" w14:textId="77777777" w:rsidR="00BD4AB9" w:rsidRDefault="00EB49FD" w:rsidP="003A781A">
      <w:pPr>
        <w:widowControl w:val="0"/>
        <w:spacing w:before="34" w:after="0" w:line="360" w:lineRule="auto"/>
        <w:ind w:left="241"/>
      </w:pPr>
      <w:r>
        <w:t xml:space="preserve">A. Saat bayi berusia 4 bulan </w:t>
      </w:r>
    </w:p>
    <w:p w14:paraId="1B9F8FA7" w14:textId="77777777" w:rsidR="00BD4AB9" w:rsidRDefault="00EB49FD" w:rsidP="003A781A">
      <w:pPr>
        <w:widowControl w:val="0"/>
        <w:spacing w:before="34" w:after="0" w:line="360" w:lineRule="auto"/>
        <w:ind w:left="257"/>
      </w:pPr>
      <w:r>
        <w:t xml:space="preserve">B. Saat bayi berusia 5 bulan </w:t>
      </w:r>
    </w:p>
    <w:p w14:paraId="5356C5A5" w14:textId="77777777" w:rsidR="00BD4AB9" w:rsidRDefault="00EB49FD" w:rsidP="003A781A">
      <w:pPr>
        <w:widowControl w:val="0"/>
        <w:spacing w:before="34" w:after="0" w:line="360" w:lineRule="auto"/>
        <w:ind w:left="251"/>
        <w:rPr>
          <w:b/>
        </w:rPr>
      </w:pPr>
      <w:r>
        <w:rPr>
          <w:b/>
        </w:rPr>
        <w:t xml:space="preserve">C. Saat bayi berusia 6 bulan </w:t>
      </w:r>
    </w:p>
    <w:p w14:paraId="42E92BD3" w14:textId="77777777" w:rsidR="00BD4AB9" w:rsidRDefault="00EB49FD" w:rsidP="003A781A">
      <w:pPr>
        <w:widowControl w:val="0"/>
        <w:spacing w:before="34" w:after="0" w:line="360" w:lineRule="auto"/>
        <w:ind w:left="258"/>
      </w:pPr>
      <w:r>
        <w:t xml:space="preserve">D. Saat bayi berusia 7 bulan </w:t>
      </w:r>
    </w:p>
    <w:p w14:paraId="0643122D" w14:textId="77777777" w:rsidR="00BD4AB9" w:rsidRDefault="00EB49FD" w:rsidP="003A781A">
      <w:pPr>
        <w:widowControl w:val="0"/>
        <w:spacing w:before="34" w:after="0" w:line="360" w:lineRule="auto"/>
        <w:ind w:left="258"/>
      </w:pPr>
      <w:r>
        <w:t xml:space="preserve">E. Saat bayi berusia 8 bulan </w:t>
      </w:r>
    </w:p>
    <w:p w14:paraId="725E65E4" w14:textId="77777777" w:rsidR="005950C3" w:rsidRDefault="005950C3">
      <w:r>
        <w:br w:type="page"/>
      </w:r>
    </w:p>
    <w:p w14:paraId="561CF7A0" w14:textId="05BB0293" w:rsidR="00BD4AB9" w:rsidRDefault="00EB49FD" w:rsidP="003A781A">
      <w:pPr>
        <w:widowControl w:val="0"/>
        <w:spacing w:before="34" w:after="0" w:line="360" w:lineRule="auto"/>
        <w:ind w:left="357" w:right="3119" w:hanging="351"/>
        <w:rPr>
          <w:b/>
        </w:rPr>
      </w:pPr>
      <w:r>
        <w:lastRenderedPageBreak/>
        <w:t xml:space="preserve">6. Tekstur makanan yang baik pada bayi </w:t>
      </w:r>
      <w:proofErr w:type="gramStart"/>
      <w:r>
        <w:t>usia</w:t>
      </w:r>
      <w:proofErr w:type="gramEnd"/>
      <w:r>
        <w:t xml:space="preserve"> 6-9 bulan yaitu… </w:t>
      </w:r>
      <w:r>
        <w:rPr>
          <w:b/>
        </w:rPr>
        <w:t xml:space="preserve">A. Pure Atau bubur saring </w:t>
      </w:r>
    </w:p>
    <w:p w14:paraId="3054A691" w14:textId="77777777" w:rsidR="00BD4AB9" w:rsidRDefault="00EB49FD" w:rsidP="003A781A">
      <w:pPr>
        <w:widowControl w:val="0"/>
        <w:spacing w:before="11" w:after="0" w:line="360" w:lineRule="auto"/>
        <w:ind w:left="373"/>
      </w:pPr>
      <w:r>
        <w:t xml:space="preserve">B. Makanan di blender </w:t>
      </w:r>
    </w:p>
    <w:p w14:paraId="3A86E2AA" w14:textId="77777777" w:rsidR="00BD4AB9" w:rsidRDefault="00EB49FD" w:rsidP="003A781A">
      <w:pPr>
        <w:widowControl w:val="0"/>
        <w:spacing w:before="34" w:after="0" w:line="360" w:lineRule="auto"/>
        <w:ind w:left="368"/>
      </w:pPr>
      <w:r>
        <w:t xml:space="preserve">C. Makanan di cincang halus </w:t>
      </w:r>
    </w:p>
    <w:p w14:paraId="63B2735D" w14:textId="77777777" w:rsidR="00BD4AB9" w:rsidRDefault="00EB49FD" w:rsidP="003A781A">
      <w:pPr>
        <w:widowControl w:val="0"/>
        <w:spacing w:before="34" w:after="0" w:line="360" w:lineRule="auto"/>
        <w:ind w:left="374"/>
      </w:pPr>
      <w:r>
        <w:t xml:space="preserve">D. Makanan yang di cincang kasar </w:t>
      </w:r>
    </w:p>
    <w:p w14:paraId="5000AE4C" w14:textId="77777777" w:rsidR="00BD4AB9" w:rsidRDefault="00EB49FD" w:rsidP="003A781A">
      <w:pPr>
        <w:widowControl w:val="0"/>
        <w:spacing w:before="34" w:after="0" w:line="360" w:lineRule="auto"/>
        <w:ind w:left="374"/>
      </w:pPr>
      <w:r>
        <w:t xml:space="preserve">E. Makanan yang di potong kecil kecil </w:t>
      </w:r>
    </w:p>
    <w:p w14:paraId="452B6895" w14:textId="77777777" w:rsidR="00BD4AB9" w:rsidRDefault="00EB49FD" w:rsidP="003A781A">
      <w:pPr>
        <w:widowControl w:val="0"/>
        <w:spacing w:before="34" w:after="0" w:line="360" w:lineRule="auto"/>
        <w:ind w:left="357" w:right="3490" w:hanging="349"/>
      </w:pPr>
      <w:r>
        <w:t>7. Tekstur makanan yang baik pada usia 12-24 bulan yaitu</w:t>
      </w:r>
      <w:proofErr w:type="gramStart"/>
      <w:r>
        <w:t>..</w:t>
      </w:r>
      <w:proofErr w:type="gramEnd"/>
      <w:r>
        <w:t xml:space="preserve"> A. Pure Atau bubur saring</w:t>
      </w:r>
    </w:p>
    <w:p w14:paraId="2D580734" w14:textId="77777777" w:rsidR="00BD4AB9" w:rsidRDefault="00EB49FD" w:rsidP="003A781A">
      <w:pPr>
        <w:widowControl w:val="0"/>
        <w:spacing w:after="0" w:line="360" w:lineRule="auto"/>
        <w:ind w:left="373"/>
      </w:pPr>
      <w:r>
        <w:t xml:space="preserve">B. Makanan di blender </w:t>
      </w:r>
    </w:p>
    <w:p w14:paraId="25191F06" w14:textId="77777777" w:rsidR="00BD4AB9" w:rsidRDefault="00EB49FD" w:rsidP="003A781A">
      <w:pPr>
        <w:widowControl w:val="0"/>
        <w:spacing w:before="34" w:after="0" w:line="360" w:lineRule="auto"/>
        <w:ind w:left="368"/>
      </w:pPr>
      <w:r>
        <w:t xml:space="preserve">C. Makanan di cincang halus </w:t>
      </w:r>
    </w:p>
    <w:p w14:paraId="4FC7E772" w14:textId="77777777" w:rsidR="00BD4AB9" w:rsidRDefault="00EB49FD" w:rsidP="003A781A">
      <w:pPr>
        <w:widowControl w:val="0"/>
        <w:spacing w:before="34" w:after="0" w:line="360" w:lineRule="auto"/>
        <w:ind w:left="374"/>
      </w:pPr>
      <w:r>
        <w:t xml:space="preserve">D. Makanan yang di cincang kasar </w:t>
      </w:r>
    </w:p>
    <w:p w14:paraId="4306D815" w14:textId="77777777" w:rsidR="00BD4AB9" w:rsidRDefault="00EB49FD" w:rsidP="003A781A">
      <w:pPr>
        <w:widowControl w:val="0"/>
        <w:spacing w:before="34" w:after="0" w:line="360" w:lineRule="auto"/>
        <w:ind w:left="373"/>
        <w:rPr>
          <w:b/>
        </w:rPr>
      </w:pPr>
      <w:r>
        <w:rPr>
          <w:b/>
        </w:rPr>
        <w:t xml:space="preserve">E. Makanan yang di potong kecil kecil </w:t>
      </w:r>
    </w:p>
    <w:p w14:paraId="789C6508" w14:textId="77777777" w:rsidR="00BD4AB9" w:rsidRDefault="00EB49FD" w:rsidP="003A781A">
      <w:pPr>
        <w:widowControl w:val="0"/>
        <w:spacing w:before="34" w:after="0" w:line="360" w:lineRule="auto"/>
        <w:ind w:left="6"/>
      </w:pPr>
      <w:r>
        <w:t xml:space="preserve">8. Berapa kali frekuensi MPASI yang diberikan pada </w:t>
      </w:r>
      <w:proofErr w:type="gramStart"/>
      <w:r>
        <w:t>usia</w:t>
      </w:r>
      <w:proofErr w:type="gramEnd"/>
      <w:r>
        <w:t xml:space="preserve"> 6-9 bulan? </w:t>
      </w:r>
    </w:p>
    <w:p w14:paraId="22DCE815" w14:textId="77777777" w:rsidR="00BD4AB9" w:rsidRDefault="00EB49FD" w:rsidP="003A781A">
      <w:pPr>
        <w:widowControl w:val="0"/>
        <w:spacing w:before="34" w:after="0" w:line="360" w:lineRule="auto"/>
        <w:ind w:left="730" w:right="497" w:hanging="373"/>
        <w:rPr>
          <w:b/>
        </w:rPr>
      </w:pPr>
      <w:r>
        <w:t xml:space="preserve">A. </w:t>
      </w:r>
      <w:r>
        <w:rPr>
          <w:b/>
        </w:rPr>
        <w:t xml:space="preserve">1 sampai 2 kali makan besar dan 1 sampai 2 kali selingan sebanyak 3 sendok makan </w:t>
      </w:r>
    </w:p>
    <w:p w14:paraId="0FC030FE" w14:textId="77777777" w:rsidR="00BD4AB9" w:rsidRDefault="00EB49FD" w:rsidP="003A781A">
      <w:pPr>
        <w:widowControl w:val="0"/>
        <w:spacing w:before="11" w:after="0" w:line="360" w:lineRule="auto"/>
        <w:ind w:left="731" w:right="713" w:hanging="358"/>
      </w:pPr>
      <w:r>
        <w:t xml:space="preserve">B. 2 sampai 3 kali makan besar dan 1 sampai 2 kali selingan sebanyak seperempat mangkok </w:t>
      </w:r>
    </w:p>
    <w:p w14:paraId="5B243F10" w14:textId="77777777" w:rsidR="00BD4AB9" w:rsidRDefault="00EB49FD" w:rsidP="003A781A">
      <w:pPr>
        <w:widowControl w:val="0"/>
        <w:spacing w:before="11" w:after="0" w:line="360" w:lineRule="auto"/>
        <w:ind w:left="6" w:firstLine="361"/>
      </w:pPr>
      <w:r>
        <w:t xml:space="preserve">C. 3 sampai 4 kali makan besar dan 1 sampai 2 kali selingan sebanyak setengah mangkok </w:t>
      </w:r>
    </w:p>
    <w:p w14:paraId="18942AE5" w14:textId="77777777" w:rsidR="00BD4AB9" w:rsidRDefault="00EB49FD" w:rsidP="003A781A">
      <w:pPr>
        <w:widowControl w:val="0"/>
        <w:spacing w:before="11" w:after="0" w:line="360" w:lineRule="auto"/>
        <w:ind w:left="6" w:firstLine="361"/>
      </w:pPr>
      <w:r>
        <w:t xml:space="preserve">D. 3 sampai 4 kali makan besar dan 1 sampai 2 kali selingan sebanyak 1 mangkok </w:t>
      </w:r>
    </w:p>
    <w:p w14:paraId="3548BF30" w14:textId="5024B48D" w:rsidR="003A781A" w:rsidRDefault="00EB49FD" w:rsidP="005950C3">
      <w:pPr>
        <w:widowControl w:val="0"/>
        <w:spacing w:before="11" w:after="0" w:line="360" w:lineRule="auto"/>
        <w:ind w:left="6" w:firstLine="361"/>
      </w:pPr>
      <w:r>
        <w:t>E. 3 sampai 4 kali makan besar dan 1 sampai 2 kali selingan sebanyak 1</w:t>
      </w:r>
      <w:proofErr w:type="gramStart"/>
      <w:r>
        <w:t>,5</w:t>
      </w:r>
      <w:proofErr w:type="gramEnd"/>
      <w:r>
        <w:t xml:space="preserve"> mangkok </w:t>
      </w:r>
    </w:p>
    <w:p w14:paraId="7F938CF7" w14:textId="42F7BE35" w:rsidR="00BD4AB9" w:rsidRDefault="00EB49FD" w:rsidP="003A781A">
      <w:pPr>
        <w:widowControl w:val="0"/>
        <w:spacing w:before="11" w:after="0" w:line="360" w:lineRule="auto"/>
        <w:ind w:left="6"/>
      </w:pPr>
      <w:r>
        <w:t xml:space="preserve">9. Berapa kali frekuensi MPASI yang diberikan pada </w:t>
      </w:r>
      <w:proofErr w:type="gramStart"/>
      <w:r>
        <w:t>usia</w:t>
      </w:r>
      <w:proofErr w:type="gramEnd"/>
      <w:r>
        <w:t xml:space="preserve"> 9-12 bulan? </w:t>
      </w:r>
    </w:p>
    <w:p w14:paraId="5A93D72A" w14:textId="77777777" w:rsidR="00BD4AB9" w:rsidRDefault="00EB49FD" w:rsidP="003A781A">
      <w:pPr>
        <w:widowControl w:val="0"/>
        <w:spacing w:before="11" w:after="0" w:line="360" w:lineRule="auto"/>
        <w:ind w:left="357" w:right="240" w:hanging="16"/>
      </w:pPr>
      <w:r>
        <w:t xml:space="preserve">A. 1 sampai 2 kali makan besar dan 1 sampai 2 kali selingan sebanyak 3 sendok makan </w:t>
      </w:r>
    </w:p>
    <w:p w14:paraId="74B254C6" w14:textId="77777777" w:rsidR="00BD4AB9" w:rsidRDefault="00EB49FD" w:rsidP="003A781A">
      <w:pPr>
        <w:widowControl w:val="0"/>
        <w:spacing w:before="11" w:after="0" w:line="360" w:lineRule="auto"/>
        <w:ind w:left="357" w:right="240" w:hanging="16"/>
      </w:pPr>
      <w:r>
        <w:t xml:space="preserve">B. 2 sampai 3 kali makan besar dan 1 sampai 2 kali selingan sebanyak seperempat mangkok </w:t>
      </w:r>
    </w:p>
    <w:p w14:paraId="786B2D0F" w14:textId="77777777" w:rsidR="00BD4AB9" w:rsidRDefault="00EB49FD" w:rsidP="003A781A">
      <w:pPr>
        <w:widowControl w:val="0"/>
        <w:spacing w:before="11" w:after="0" w:line="360" w:lineRule="auto"/>
        <w:ind w:left="730" w:right="481" w:hanging="363"/>
        <w:rPr>
          <w:b/>
        </w:rPr>
      </w:pPr>
      <w:r>
        <w:rPr>
          <w:b/>
        </w:rPr>
        <w:t xml:space="preserve">C. 3 sampai 4 kali makan besar dan 1 sampai 2 kali selingan sebanyak setengah mangkok </w:t>
      </w:r>
    </w:p>
    <w:p w14:paraId="42AC7F7A" w14:textId="77777777" w:rsidR="00BD4AB9" w:rsidRDefault="00EB49FD" w:rsidP="003A781A">
      <w:pPr>
        <w:widowControl w:val="0"/>
        <w:spacing w:before="11" w:after="0" w:line="360" w:lineRule="auto"/>
        <w:ind w:left="21" w:right="240" w:firstLine="352"/>
      </w:pPr>
      <w:r>
        <w:t xml:space="preserve">D. 3 sampai 4 kali makan besar dan 1 sampai 2 kali selingan sebanyak 1 mangkok </w:t>
      </w:r>
    </w:p>
    <w:p w14:paraId="6EA33BDE" w14:textId="77777777" w:rsidR="00BD4AB9" w:rsidRDefault="00EB49FD" w:rsidP="003A781A">
      <w:pPr>
        <w:widowControl w:val="0"/>
        <w:spacing w:before="11" w:after="0" w:line="360" w:lineRule="auto"/>
        <w:ind w:left="21" w:right="240" w:firstLine="352"/>
      </w:pPr>
      <w:r>
        <w:t>E. 3 sampai 4 kali makan besar dan 1 sampai 2 kali selingan sebanyak 1</w:t>
      </w:r>
      <w:proofErr w:type="gramStart"/>
      <w:r>
        <w:t>,5</w:t>
      </w:r>
      <w:proofErr w:type="gramEnd"/>
      <w:r>
        <w:t xml:space="preserve"> mangkok </w:t>
      </w:r>
    </w:p>
    <w:p w14:paraId="53FCD35F" w14:textId="77777777" w:rsidR="005950C3" w:rsidRDefault="005950C3">
      <w:r>
        <w:br w:type="page"/>
      </w:r>
    </w:p>
    <w:p w14:paraId="073C979B" w14:textId="2B2F632F" w:rsidR="00BD4AB9" w:rsidRDefault="00EB49FD" w:rsidP="003A781A">
      <w:pPr>
        <w:widowControl w:val="0"/>
        <w:spacing w:before="11" w:after="0" w:line="360" w:lineRule="auto"/>
        <w:ind w:left="21" w:right="240"/>
      </w:pPr>
      <w:r>
        <w:lastRenderedPageBreak/>
        <w:t xml:space="preserve">10. Berapa kali frekuensi MPASI yang diberikan pada </w:t>
      </w:r>
      <w:proofErr w:type="gramStart"/>
      <w:r>
        <w:t>usia</w:t>
      </w:r>
      <w:proofErr w:type="gramEnd"/>
      <w:r>
        <w:t xml:space="preserve"> 12-24 bulan? </w:t>
      </w:r>
    </w:p>
    <w:p w14:paraId="3A90D4C6" w14:textId="77777777" w:rsidR="00BD4AB9" w:rsidRDefault="00EB49FD" w:rsidP="003A781A">
      <w:pPr>
        <w:widowControl w:val="0"/>
        <w:spacing w:before="11" w:after="0" w:line="360" w:lineRule="auto"/>
        <w:ind w:left="21" w:right="240" w:firstLine="338"/>
      </w:pPr>
      <w:r>
        <w:t xml:space="preserve">A. 1 sampai 2 kali makan besar dan 1 sampai 2 kali selingan sebanyak 3 sendok makan </w:t>
      </w:r>
    </w:p>
    <w:p w14:paraId="613F83FF" w14:textId="77777777" w:rsidR="00BD4AB9" w:rsidRDefault="00EB49FD" w:rsidP="003A781A">
      <w:pPr>
        <w:widowControl w:val="0"/>
        <w:spacing w:before="11" w:after="0" w:line="360" w:lineRule="auto"/>
        <w:ind w:left="720" w:right="240" w:hanging="360"/>
      </w:pPr>
      <w:r>
        <w:t xml:space="preserve">B. 2 sampai 3 kali makan besar dan 1 sampai 2 kali selingan sebanyak seperempat mangkok </w:t>
      </w:r>
    </w:p>
    <w:p w14:paraId="5CB7C632" w14:textId="77777777" w:rsidR="00BD4AB9" w:rsidRDefault="00EB49FD" w:rsidP="003A781A">
      <w:pPr>
        <w:widowControl w:val="0"/>
        <w:spacing w:before="11" w:after="0" w:line="360" w:lineRule="auto"/>
        <w:ind w:left="372" w:hanging="4"/>
      </w:pPr>
      <w:r>
        <w:t xml:space="preserve">C. 3 sampai 4 kali makan besar dan 1 sampai 2 kali selingan sebanyak setengah mangkok </w:t>
      </w:r>
    </w:p>
    <w:p w14:paraId="113B4FF9" w14:textId="77777777" w:rsidR="00BD4AB9" w:rsidRDefault="00EB49FD" w:rsidP="003A781A">
      <w:pPr>
        <w:widowControl w:val="0"/>
        <w:spacing w:before="11" w:after="0" w:line="360" w:lineRule="auto"/>
        <w:ind w:left="372" w:hanging="4"/>
        <w:rPr>
          <w:b/>
        </w:rPr>
      </w:pPr>
      <w:r>
        <w:rPr>
          <w:b/>
        </w:rPr>
        <w:t xml:space="preserve">D. 3 sampai 4 kali makan besar dan 1 sampai 2 kali selingan sebanyak 1 mangkok </w:t>
      </w:r>
    </w:p>
    <w:p w14:paraId="2B77B4D6" w14:textId="77777777" w:rsidR="00BD4AB9" w:rsidRDefault="00EB49FD" w:rsidP="003A781A">
      <w:pPr>
        <w:widowControl w:val="0"/>
        <w:spacing w:before="11" w:after="0" w:line="360" w:lineRule="auto"/>
        <w:ind w:left="372" w:hanging="4"/>
      </w:pPr>
      <w:r>
        <w:t>E. 3 sampai 4 kali makan besar dan 1 sampai 2 kali selingan sebanyak 1</w:t>
      </w:r>
      <w:proofErr w:type="gramStart"/>
      <w:r>
        <w:t>,5</w:t>
      </w:r>
      <w:proofErr w:type="gramEnd"/>
      <w:r>
        <w:t xml:space="preserve"> mangkok</w:t>
      </w:r>
    </w:p>
    <w:p w14:paraId="2A61441E" w14:textId="77777777" w:rsidR="00BD4AB9" w:rsidRDefault="00EB49FD" w:rsidP="003A781A">
      <w:pPr>
        <w:spacing w:line="360" w:lineRule="auto"/>
      </w:pPr>
      <w:r>
        <w:br w:type="page"/>
      </w:r>
    </w:p>
    <w:p w14:paraId="707F0C96" w14:textId="77777777" w:rsidR="007812D8" w:rsidRPr="007812D8" w:rsidRDefault="007812D8" w:rsidP="007812D8">
      <w:pPr>
        <w:pStyle w:val="Caption"/>
        <w:rPr>
          <w:b/>
          <w:color w:val="auto"/>
        </w:rPr>
      </w:pPr>
      <w:bookmarkStart w:id="93" w:name="_Toc124106697"/>
      <w:proofErr w:type="gramStart"/>
      <w:r w:rsidRPr="007812D8">
        <w:rPr>
          <w:color w:val="auto"/>
        </w:rPr>
        <w:lastRenderedPageBreak/>
        <w:t>Lampiran.</w:t>
      </w:r>
      <w:proofErr w:type="gramEnd"/>
      <w:r w:rsidRPr="007812D8">
        <w:rPr>
          <w:color w:val="auto"/>
        </w:rPr>
        <w:t xml:space="preserve"> </w:t>
      </w:r>
      <w:r w:rsidRPr="007812D8">
        <w:rPr>
          <w:color w:val="auto"/>
        </w:rPr>
        <w:fldChar w:fldCharType="begin"/>
      </w:r>
      <w:r w:rsidRPr="007812D8">
        <w:rPr>
          <w:color w:val="auto"/>
        </w:rPr>
        <w:instrText xml:space="preserve"> SEQ Lampiran. \* ARABIC </w:instrText>
      </w:r>
      <w:r w:rsidRPr="007812D8">
        <w:rPr>
          <w:color w:val="auto"/>
        </w:rPr>
        <w:fldChar w:fldCharType="separate"/>
      </w:r>
      <w:r w:rsidR="00896CA1">
        <w:rPr>
          <w:noProof/>
          <w:color w:val="auto"/>
        </w:rPr>
        <w:t>5</w:t>
      </w:r>
      <w:r w:rsidRPr="007812D8">
        <w:rPr>
          <w:color w:val="auto"/>
        </w:rPr>
        <w:fldChar w:fldCharType="end"/>
      </w:r>
      <w:r w:rsidRPr="007812D8">
        <w:rPr>
          <w:color w:val="auto"/>
        </w:rPr>
        <w:t xml:space="preserve">  Resep Teknologi Tepat Guna (TTG) → Resep, Nilai Gizi, Biaya</w:t>
      </w:r>
      <w:bookmarkEnd w:id="93"/>
    </w:p>
    <w:p w14:paraId="5512C097" w14:textId="77777777" w:rsidR="00BD4AB9" w:rsidRDefault="00EB49FD">
      <w:pPr>
        <w:numPr>
          <w:ilvl w:val="0"/>
          <w:numId w:val="155"/>
        </w:numPr>
        <w:spacing w:after="0" w:line="360" w:lineRule="auto"/>
        <w:ind w:left="360"/>
        <w:rPr>
          <w:b/>
        </w:rPr>
      </w:pPr>
      <w:r>
        <w:rPr>
          <w:b/>
        </w:rPr>
        <w:t>Resep</w:t>
      </w:r>
    </w:p>
    <w:p w14:paraId="4B73427D" w14:textId="77777777" w:rsidR="00BD4AB9" w:rsidRDefault="00EB49FD">
      <w:pPr>
        <w:spacing w:after="0" w:line="360" w:lineRule="auto"/>
        <w:ind w:left="360"/>
        <w:sectPr w:rsidR="00BD4AB9" w:rsidSect="00BC772A">
          <w:pgSz w:w="12240" w:h="15840" w:code="1"/>
          <w:pgMar w:top="1440" w:right="1440" w:bottom="1440" w:left="1440" w:header="720" w:footer="720" w:gutter="0"/>
          <w:cols w:space="720"/>
        </w:sectPr>
      </w:pPr>
      <w:r>
        <w:t>Bahan:</w:t>
      </w:r>
    </w:p>
    <w:p w14:paraId="1FCA82E3" w14:textId="77777777" w:rsidR="00BD4AB9" w:rsidRDefault="00EB49FD">
      <w:pPr>
        <w:numPr>
          <w:ilvl w:val="0"/>
          <w:numId w:val="184"/>
        </w:numPr>
        <w:spacing w:after="0" w:line="360" w:lineRule="auto"/>
        <w:jc w:val="left"/>
      </w:pPr>
      <w:r>
        <w:lastRenderedPageBreak/>
        <w:t>100 g tepung beras</w:t>
      </w:r>
    </w:p>
    <w:p w14:paraId="370C1143" w14:textId="77777777" w:rsidR="00BD4AB9" w:rsidRDefault="00EB49FD">
      <w:pPr>
        <w:numPr>
          <w:ilvl w:val="0"/>
          <w:numId w:val="184"/>
        </w:numPr>
        <w:spacing w:after="0" w:line="360" w:lineRule="auto"/>
        <w:jc w:val="left"/>
      </w:pPr>
      <w:r>
        <w:t>50 g tepung tapioka</w:t>
      </w:r>
    </w:p>
    <w:p w14:paraId="64FF062A" w14:textId="77777777" w:rsidR="00BD4AB9" w:rsidRDefault="00EB49FD">
      <w:pPr>
        <w:numPr>
          <w:ilvl w:val="0"/>
          <w:numId w:val="184"/>
        </w:numPr>
        <w:spacing w:after="0" w:line="360" w:lineRule="auto"/>
        <w:jc w:val="left"/>
      </w:pPr>
      <w:r>
        <w:t>1 ekor ikan kembung</w:t>
      </w:r>
    </w:p>
    <w:p w14:paraId="269C5665" w14:textId="77777777" w:rsidR="00BD4AB9" w:rsidRDefault="00EB49FD">
      <w:pPr>
        <w:numPr>
          <w:ilvl w:val="0"/>
          <w:numId w:val="184"/>
        </w:numPr>
        <w:spacing w:after="0" w:line="360" w:lineRule="auto"/>
        <w:jc w:val="left"/>
      </w:pPr>
      <w:r>
        <w:t>1 buah jeruk nipis</w:t>
      </w:r>
    </w:p>
    <w:p w14:paraId="56AB3210" w14:textId="77777777" w:rsidR="00BD4AB9" w:rsidRDefault="00EB49FD">
      <w:pPr>
        <w:numPr>
          <w:ilvl w:val="0"/>
          <w:numId w:val="184"/>
        </w:numPr>
        <w:spacing w:after="0" w:line="360" w:lineRule="auto"/>
        <w:jc w:val="left"/>
      </w:pPr>
      <w:r>
        <w:t>½ butir telur ayam</w:t>
      </w:r>
    </w:p>
    <w:p w14:paraId="00AC73B2" w14:textId="77777777" w:rsidR="00BD4AB9" w:rsidRDefault="00EB49FD">
      <w:pPr>
        <w:numPr>
          <w:ilvl w:val="0"/>
          <w:numId w:val="184"/>
        </w:numPr>
        <w:spacing w:after="0" w:line="360" w:lineRule="auto"/>
        <w:jc w:val="left"/>
      </w:pPr>
      <w:r>
        <w:t>15 g bayam</w:t>
      </w:r>
    </w:p>
    <w:p w14:paraId="72DF2C02" w14:textId="77777777" w:rsidR="00BD4AB9" w:rsidRDefault="00EB49FD">
      <w:pPr>
        <w:numPr>
          <w:ilvl w:val="0"/>
          <w:numId w:val="184"/>
        </w:numPr>
        <w:spacing w:after="0" w:line="360" w:lineRule="auto"/>
        <w:jc w:val="left"/>
      </w:pPr>
      <w:r>
        <w:t>2 lembar daun jeruk</w:t>
      </w:r>
    </w:p>
    <w:p w14:paraId="76A83958" w14:textId="77777777" w:rsidR="00BD4AB9" w:rsidRDefault="00EB49FD">
      <w:pPr>
        <w:numPr>
          <w:ilvl w:val="0"/>
          <w:numId w:val="184"/>
        </w:numPr>
        <w:spacing w:after="0" w:line="360" w:lineRule="auto"/>
        <w:jc w:val="left"/>
      </w:pPr>
      <w:r>
        <w:lastRenderedPageBreak/>
        <w:t>2 buah bawang putih</w:t>
      </w:r>
    </w:p>
    <w:p w14:paraId="2EACCAA6" w14:textId="77777777" w:rsidR="00BD4AB9" w:rsidRDefault="00EB49FD">
      <w:pPr>
        <w:numPr>
          <w:ilvl w:val="0"/>
          <w:numId w:val="184"/>
        </w:numPr>
        <w:spacing w:after="0" w:line="360" w:lineRule="auto"/>
        <w:jc w:val="left"/>
      </w:pPr>
      <w:r>
        <w:t>½ batang daun bawang</w:t>
      </w:r>
    </w:p>
    <w:p w14:paraId="35E70883" w14:textId="77777777" w:rsidR="00BD4AB9" w:rsidRDefault="00EB49FD">
      <w:pPr>
        <w:numPr>
          <w:ilvl w:val="0"/>
          <w:numId w:val="184"/>
        </w:numPr>
        <w:spacing w:after="0" w:line="360" w:lineRule="auto"/>
        <w:jc w:val="left"/>
      </w:pPr>
      <w:r>
        <w:t>Air 200 ml</w:t>
      </w:r>
    </w:p>
    <w:p w14:paraId="7B3E6AFE" w14:textId="77777777" w:rsidR="00BD4AB9" w:rsidRDefault="00EB49FD">
      <w:pPr>
        <w:numPr>
          <w:ilvl w:val="0"/>
          <w:numId w:val="184"/>
        </w:numPr>
        <w:spacing w:after="0" w:line="360" w:lineRule="auto"/>
        <w:jc w:val="left"/>
      </w:pPr>
      <w:r>
        <w:t>Lada dan garam secukupnya</w:t>
      </w:r>
    </w:p>
    <w:p w14:paraId="249B9793" w14:textId="77777777" w:rsidR="00BD4AB9" w:rsidRDefault="00EB49FD">
      <w:pPr>
        <w:numPr>
          <w:ilvl w:val="0"/>
          <w:numId w:val="184"/>
        </w:numPr>
        <w:spacing w:after="0" w:line="360" w:lineRule="auto"/>
        <w:jc w:val="left"/>
        <w:sectPr w:rsidR="00BD4AB9" w:rsidSect="00F01906">
          <w:type w:val="continuous"/>
          <w:pgSz w:w="12240" w:h="15840"/>
          <w:pgMar w:top="1440" w:right="1440" w:bottom="1440" w:left="1440" w:header="720" w:footer="720" w:gutter="0"/>
          <w:cols w:num="2" w:space="720" w:equalWidth="0">
            <w:col w:w="4320" w:space="720"/>
            <w:col w:w="4320" w:space="0"/>
          </w:cols>
        </w:sectPr>
      </w:pPr>
      <w:r>
        <w:t>Minyak secukupnya untuk menggoreng</w:t>
      </w:r>
    </w:p>
    <w:p w14:paraId="00129B47" w14:textId="77777777" w:rsidR="00BD4AB9" w:rsidRDefault="00BD4AB9">
      <w:pPr>
        <w:spacing w:after="0" w:line="360" w:lineRule="auto"/>
        <w:ind w:left="360"/>
      </w:pPr>
    </w:p>
    <w:p w14:paraId="64DBA119" w14:textId="77777777" w:rsidR="00BD4AB9" w:rsidRDefault="00EB49FD">
      <w:pPr>
        <w:spacing w:after="0" w:line="360" w:lineRule="auto"/>
        <w:ind w:left="360"/>
        <w:sectPr w:rsidR="00BD4AB9" w:rsidSect="00F01906">
          <w:type w:val="continuous"/>
          <w:pgSz w:w="12240" w:h="15840"/>
          <w:pgMar w:top="1440" w:right="1440" w:bottom="1440" w:left="1440" w:header="720" w:footer="720" w:gutter="0"/>
          <w:cols w:space="720"/>
        </w:sectPr>
      </w:pPr>
      <w:r>
        <w:t>Alat:</w:t>
      </w:r>
    </w:p>
    <w:p w14:paraId="58C01FA9" w14:textId="77777777" w:rsidR="00BD4AB9" w:rsidRDefault="00EB49FD">
      <w:pPr>
        <w:numPr>
          <w:ilvl w:val="0"/>
          <w:numId w:val="225"/>
        </w:numPr>
        <w:spacing w:after="0" w:line="360" w:lineRule="auto"/>
      </w:pPr>
      <w:r>
        <w:lastRenderedPageBreak/>
        <w:t>pisau</w:t>
      </w:r>
    </w:p>
    <w:p w14:paraId="5D8B8D3B" w14:textId="77777777" w:rsidR="00BD4AB9" w:rsidRDefault="00EB49FD">
      <w:pPr>
        <w:numPr>
          <w:ilvl w:val="0"/>
          <w:numId w:val="225"/>
        </w:numPr>
        <w:spacing w:after="0" w:line="360" w:lineRule="auto"/>
      </w:pPr>
      <w:r>
        <w:t>panci kukus</w:t>
      </w:r>
    </w:p>
    <w:p w14:paraId="4DB5ED6B" w14:textId="77777777" w:rsidR="00BD4AB9" w:rsidRDefault="00EB49FD">
      <w:pPr>
        <w:numPr>
          <w:ilvl w:val="0"/>
          <w:numId w:val="225"/>
        </w:numPr>
        <w:spacing w:after="0" w:line="360" w:lineRule="auto"/>
      </w:pPr>
      <w:r>
        <w:t>baskom</w:t>
      </w:r>
    </w:p>
    <w:p w14:paraId="57620BAB" w14:textId="77777777" w:rsidR="00BD4AB9" w:rsidRDefault="00EB49FD">
      <w:pPr>
        <w:numPr>
          <w:ilvl w:val="0"/>
          <w:numId w:val="225"/>
        </w:numPr>
        <w:spacing w:after="0" w:line="360" w:lineRule="auto"/>
      </w:pPr>
      <w:r>
        <w:t>sodet</w:t>
      </w:r>
    </w:p>
    <w:p w14:paraId="67668B3E" w14:textId="77777777" w:rsidR="00BD4AB9" w:rsidRDefault="00EB49FD">
      <w:pPr>
        <w:numPr>
          <w:ilvl w:val="0"/>
          <w:numId w:val="225"/>
        </w:numPr>
        <w:spacing w:after="0" w:line="360" w:lineRule="auto"/>
      </w:pPr>
      <w:r>
        <w:lastRenderedPageBreak/>
        <w:t>wajan</w:t>
      </w:r>
    </w:p>
    <w:p w14:paraId="63F8A77B" w14:textId="77777777" w:rsidR="00BD4AB9" w:rsidRDefault="00EB49FD">
      <w:pPr>
        <w:numPr>
          <w:ilvl w:val="0"/>
          <w:numId w:val="225"/>
        </w:numPr>
        <w:spacing w:after="0" w:line="360" w:lineRule="auto"/>
      </w:pPr>
      <w:r>
        <w:t>saringan</w:t>
      </w:r>
    </w:p>
    <w:p w14:paraId="553E1158" w14:textId="77777777" w:rsidR="00BD4AB9" w:rsidRDefault="00EB49FD">
      <w:pPr>
        <w:numPr>
          <w:ilvl w:val="0"/>
          <w:numId w:val="225"/>
        </w:numPr>
        <w:spacing w:after="0" w:line="360" w:lineRule="auto"/>
      </w:pPr>
      <w:r>
        <w:t>timbangan makanan</w:t>
      </w:r>
    </w:p>
    <w:p w14:paraId="492C39E1" w14:textId="77777777" w:rsidR="00BD4AB9" w:rsidRDefault="00EB49FD">
      <w:pPr>
        <w:numPr>
          <w:ilvl w:val="0"/>
          <w:numId w:val="225"/>
        </w:numPr>
        <w:spacing w:after="0" w:line="360" w:lineRule="auto"/>
        <w:sectPr w:rsidR="00BD4AB9" w:rsidSect="00F01906">
          <w:type w:val="continuous"/>
          <w:pgSz w:w="12240" w:h="15840"/>
          <w:pgMar w:top="1440" w:right="1440" w:bottom="1440" w:left="1440" w:header="720" w:footer="720" w:gutter="0"/>
          <w:cols w:num="2" w:space="720" w:equalWidth="0">
            <w:col w:w="4320" w:space="720"/>
            <w:col w:w="4320" w:space="0"/>
          </w:cols>
        </w:sectPr>
      </w:pPr>
      <w:r>
        <w:t>sendok</w:t>
      </w:r>
    </w:p>
    <w:p w14:paraId="40B54F92" w14:textId="77777777" w:rsidR="00BD4AB9" w:rsidRDefault="00BD4AB9">
      <w:pPr>
        <w:spacing w:after="0" w:line="360" w:lineRule="auto"/>
        <w:ind w:left="360"/>
      </w:pPr>
    </w:p>
    <w:p w14:paraId="06BA5DEC" w14:textId="77777777" w:rsidR="00BD4AB9" w:rsidRDefault="00EB49FD">
      <w:pPr>
        <w:spacing w:after="0" w:line="360" w:lineRule="auto"/>
        <w:ind w:left="360"/>
      </w:pPr>
      <w:r>
        <w:t>Cara membuat:</w:t>
      </w:r>
    </w:p>
    <w:p w14:paraId="36B1DDF5" w14:textId="77777777" w:rsidR="00BD4AB9" w:rsidRDefault="00EB49FD">
      <w:pPr>
        <w:numPr>
          <w:ilvl w:val="0"/>
          <w:numId w:val="234"/>
        </w:numPr>
        <w:spacing w:after="0" w:line="360" w:lineRule="auto"/>
      </w:pPr>
      <w:r>
        <w:t>Cuci bersih ikan kembung, beri perasan jeruk nipis, diamkan sebentar</w:t>
      </w:r>
    </w:p>
    <w:p w14:paraId="609CD4D2" w14:textId="77777777" w:rsidR="00BD4AB9" w:rsidRDefault="00EB49FD">
      <w:pPr>
        <w:numPr>
          <w:ilvl w:val="0"/>
          <w:numId w:val="234"/>
        </w:numPr>
        <w:spacing w:after="0" w:line="360" w:lineRule="auto"/>
      </w:pPr>
      <w:r>
        <w:t>Kukus ikan kembung selama 20 menit</w:t>
      </w:r>
    </w:p>
    <w:p w14:paraId="7B9D6DCD" w14:textId="77777777" w:rsidR="00BD4AB9" w:rsidRDefault="00EB49FD">
      <w:pPr>
        <w:numPr>
          <w:ilvl w:val="0"/>
          <w:numId w:val="234"/>
        </w:numPr>
        <w:spacing w:after="0" w:line="360" w:lineRule="auto"/>
      </w:pPr>
      <w:r>
        <w:t>Setelah matang, pisahkan daging ikan dengan durinya. Daging ikan di suwir halus.</w:t>
      </w:r>
    </w:p>
    <w:p w14:paraId="618A58CB" w14:textId="77777777" w:rsidR="00BD4AB9" w:rsidRDefault="00EB49FD">
      <w:pPr>
        <w:numPr>
          <w:ilvl w:val="0"/>
          <w:numId w:val="234"/>
        </w:numPr>
        <w:spacing w:after="0" w:line="360" w:lineRule="auto"/>
      </w:pPr>
      <w:r>
        <w:t xml:space="preserve">Campurkan tepung beras, bawang putih, dan air. Masak diatas kompor hingga sedikit kalis lalu angkat </w:t>
      </w:r>
    </w:p>
    <w:p w14:paraId="137D3F63" w14:textId="77777777" w:rsidR="00BD4AB9" w:rsidRDefault="00EB49FD">
      <w:pPr>
        <w:numPr>
          <w:ilvl w:val="0"/>
          <w:numId w:val="234"/>
        </w:numPr>
        <w:spacing w:after="0" w:line="360" w:lineRule="auto"/>
      </w:pPr>
      <w:r>
        <w:t>Campurkan adonan tepung beras dengan tepung tapioka, daun bawang, daun jeruk, bayam cincang, garam, lada, dan telur. Uleni hingga rata</w:t>
      </w:r>
    </w:p>
    <w:p w14:paraId="46F5720F" w14:textId="77777777" w:rsidR="00BD4AB9" w:rsidRDefault="00EB49FD">
      <w:pPr>
        <w:numPr>
          <w:ilvl w:val="0"/>
          <w:numId w:val="234"/>
        </w:numPr>
        <w:spacing w:after="0" w:line="360" w:lineRule="auto"/>
      </w:pPr>
      <w:r>
        <w:t>Bentuk adonan dengan bentuk memanjang</w:t>
      </w:r>
    </w:p>
    <w:p w14:paraId="51259306" w14:textId="77777777" w:rsidR="00BD4AB9" w:rsidRDefault="00EB49FD">
      <w:pPr>
        <w:numPr>
          <w:ilvl w:val="0"/>
          <w:numId w:val="234"/>
        </w:numPr>
        <w:spacing w:after="0" w:line="360" w:lineRule="auto"/>
      </w:pPr>
      <w:r>
        <w:t>Rebus sotong yang sudah dibentuk hingga mengapung</w:t>
      </w:r>
    </w:p>
    <w:p w14:paraId="29862466" w14:textId="77777777" w:rsidR="00BD4AB9" w:rsidRDefault="00EB49FD">
      <w:pPr>
        <w:numPr>
          <w:ilvl w:val="0"/>
          <w:numId w:val="234"/>
        </w:numPr>
        <w:spacing w:after="0" w:line="360" w:lineRule="auto"/>
      </w:pPr>
      <w:r>
        <w:t>Goreng dalam minyak panas</w:t>
      </w:r>
    </w:p>
    <w:p w14:paraId="1A2F2104" w14:textId="77777777" w:rsidR="00BD4AB9" w:rsidRDefault="00EB49FD">
      <w:pPr>
        <w:numPr>
          <w:ilvl w:val="0"/>
          <w:numId w:val="234"/>
        </w:numPr>
        <w:spacing w:after="0" w:line="360" w:lineRule="auto"/>
      </w:pPr>
      <w:r>
        <w:t>Sotong bairas siap disajikan</w:t>
      </w:r>
    </w:p>
    <w:p w14:paraId="1D1266A1" w14:textId="77777777" w:rsidR="00BD4AB9" w:rsidRDefault="00BD4AB9">
      <w:pPr>
        <w:spacing w:after="0" w:line="360" w:lineRule="auto"/>
        <w:ind w:left="720"/>
      </w:pPr>
    </w:p>
    <w:p w14:paraId="65F7EF99" w14:textId="77777777" w:rsidR="00BD4AB9" w:rsidRDefault="00BD4AB9">
      <w:pPr>
        <w:spacing w:after="0" w:line="360" w:lineRule="auto"/>
        <w:ind w:left="720"/>
      </w:pPr>
    </w:p>
    <w:p w14:paraId="73AFBADD" w14:textId="77777777" w:rsidR="00BD4AB9" w:rsidRDefault="00EB49FD">
      <w:pPr>
        <w:numPr>
          <w:ilvl w:val="0"/>
          <w:numId w:val="155"/>
        </w:numPr>
        <w:spacing w:after="0" w:line="360" w:lineRule="auto"/>
        <w:ind w:left="360"/>
        <w:rPr>
          <w:b/>
        </w:rPr>
      </w:pPr>
      <w:r>
        <w:rPr>
          <w:b/>
        </w:rPr>
        <w:lastRenderedPageBreak/>
        <w:t>Nilai Gizi</w:t>
      </w:r>
    </w:p>
    <w:p w14:paraId="37A09AE9" w14:textId="77777777" w:rsidR="00BD4AB9" w:rsidRDefault="00EB49FD">
      <w:pPr>
        <w:spacing w:after="0" w:line="360" w:lineRule="auto"/>
        <w:ind w:left="360"/>
      </w:pPr>
      <w:r>
        <w:t>1 Resep (20 pcs)</w:t>
      </w:r>
    </w:p>
    <w:sdt>
      <w:sdtPr>
        <w:tag w:val="goog_rdk_71"/>
        <w:id w:val="-478693678"/>
        <w:lock w:val="contentLocked"/>
      </w:sdtPr>
      <w:sdtEndPr/>
      <w:sdtContent>
        <w:tbl>
          <w:tblPr>
            <w:tblStyle w:val="aff5"/>
            <w:tblW w:w="8925" w:type="dxa"/>
            <w:tblInd w:w="339" w:type="dxa"/>
            <w:tblBorders>
              <w:top w:val="nil"/>
              <w:left w:val="nil"/>
              <w:bottom w:val="nil"/>
              <w:right w:val="nil"/>
              <w:insideH w:val="nil"/>
              <w:insideV w:val="nil"/>
            </w:tblBorders>
            <w:tblLayout w:type="fixed"/>
            <w:tblLook w:val="0600" w:firstRow="0" w:lastRow="0" w:firstColumn="0" w:lastColumn="0" w:noHBand="1" w:noVBand="1"/>
          </w:tblPr>
          <w:tblGrid>
            <w:gridCol w:w="1700"/>
            <w:gridCol w:w="895"/>
            <w:gridCol w:w="990"/>
            <w:gridCol w:w="1065"/>
            <w:gridCol w:w="1005"/>
            <w:gridCol w:w="900"/>
            <w:gridCol w:w="1080"/>
            <w:gridCol w:w="1290"/>
          </w:tblGrid>
          <w:tr w:rsidR="00BD4AB9" w14:paraId="4230859D" w14:textId="77777777">
            <w:trPr>
              <w:trHeight w:val="555"/>
            </w:trPr>
            <w:sdt>
              <w:sdtPr>
                <w:tag w:val="goog_rdk_7"/>
                <w:id w:val="1812216868"/>
                <w:lock w:val="contentLocked"/>
              </w:sdtPr>
              <w:sdtEndPr/>
              <w:sdtContent>
                <w:tc>
                  <w:tcPr>
                    <w:tcW w:w="1699" w:type="dxa"/>
                    <w:tcBorders>
                      <w:top w:val="single" w:sz="6" w:space="0" w:color="000000"/>
                      <w:left w:val="single" w:sz="6" w:space="0" w:color="000000"/>
                      <w:bottom w:val="single" w:sz="6" w:space="0" w:color="000000"/>
                      <w:right w:val="single" w:sz="6" w:space="0" w:color="000000"/>
                    </w:tcBorders>
                    <w:shd w:val="clear" w:color="auto" w:fill="auto"/>
                    <w:tcMar>
                      <w:top w:w="40" w:type="dxa"/>
                      <w:left w:w="40" w:type="dxa"/>
                      <w:bottom w:w="40" w:type="dxa"/>
                      <w:right w:w="40" w:type="dxa"/>
                    </w:tcMar>
                    <w:vAlign w:val="center"/>
                  </w:tcPr>
                  <w:p w14:paraId="2763A268" w14:textId="77777777" w:rsidR="00BD4AB9" w:rsidRDefault="00EB49FD">
                    <w:pPr>
                      <w:widowControl w:val="0"/>
                      <w:spacing w:after="0"/>
                      <w:jc w:val="center"/>
                      <w:rPr>
                        <w:rFonts w:ascii="Arial" w:eastAsia="Arial" w:hAnsi="Arial" w:cs="Arial"/>
                        <w:sz w:val="20"/>
                        <w:szCs w:val="20"/>
                      </w:rPr>
                    </w:pPr>
                    <w:r>
                      <w:rPr>
                        <w:b/>
                      </w:rPr>
                      <w:t>Bahan Makanan</w:t>
                    </w:r>
                  </w:p>
                </w:tc>
              </w:sdtContent>
            </w:sdt>
            <w:sdt>
              <w:sdtPr>
                <w:tag w:val="goog_rdk_8"/>
                <w:id w:val="-2064702699"/>
                <w:lock w:val="contentLocked"/>
              </w:sdtPr>
              <w:sdtEndPr/>
              <w:sdtContent>
                <w:tc>
                  <w:tcPr>
                    <w:tcW w:w="895" w:type="dxa"/>
                    <w:tcBorders>
                      <w:top w:val="single" w:sz="6" w:space="0" w:color="000000"/>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345A2761" w14:textId="77777777" w:rsidR="00BD4AB9" w:rsidRDefault="00EB49FD">
                    <w:pPr>
                      <w:widowControl w:val="0"/>
                      <w:spacing w:after="0"/>
                      <w:jc w:val="center"/>
                      <w:rPr>
                        <w:rFonts w:ascii="Arial" w:eastAsia="Arial" w:hAnsi="Arial" w:cs="Arial"/>
                        <w:sz w:val="20"/>
                        <w:szCs w:val="20"/>
                      </w:rPr>
                    </w:pPr>
                    <w:r>
                      <w:rPr>
                        <w:b/>
                      </w:rPr>
                      <w:t>Berat (g)</w:t>
                    </w:r>
                  </w:p>
                </w:tc>
              </w:sdtContent>
            </w:sdt>
            <w:sdt>
              <w:sdtPr>
                <w:tag w:val="goog_rdk_9"/>
                <w:id w:val="644242157"/>
                <w:lock w:val="contentLocked"/>
              </w:sdtPr>
              <w:sdtEndPr/>
              <w:sdtContent>
                <w:tc>
                  <w:tcPr>
                    <w:tcW w:w="990" w:type="dxa"/>
                    <w:tcBorders>
                      <w:top w:val="single" w:sz="6" w:space="0" w:color="000000"/>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01A5858A" w14:textId="77777777" w:rsidR="00BD4AB9" w:rsidRDefault="00EB49FD">
                    <w:pPr>
                      <w:widowControl w:val="0"/>
                      <w:spacing w:after="0"/>
                      <w:jc w:val="center"/>
                      <w:rPr>
                        <w:rFonts w:ascii="Arial" w:eastAsia="Arial" w:hAnsi="Arial" w:cs="Arial"/>
                        <w:sz w:val="20"/>
                        <w:szCs w:val="20"/>
                      </w:rPr>
                    </w:pPr>
                    <w:r>
                      <w:rPr>
                        <w:b/>
                      </w:rPr>
                      <w:t>Energi (kkal)</w:t>
                    </w:r>
                  </w:p>
                </w:tc>
              </w:sdtContent>
            </w:sdt>
            <w:sdt>
              <w:sdtPr>
                <w:tag w:val="goog_rdk_10"/>
                <w:id w:val="-2016453295"/>
                <w:lock w:val="contentLocked"/>
              </w:sdtPr>
              <w:sdtEndPr/>
              <w:sdtContent>
                <w:tc>
                  <w:tcPr>
                    <w:tcW w:w="1065" w:type="dxa"/>
                    <w:tcBorders>
                      <w:top w:val="single" w:sz="6" w:space="0" w:color="000000"/>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4600B5AE" w14:textId="77777777" w:rsidR="00BD4AB9" w:rsidRDefault="00EB49FD">
                    <w:pPr>
                      <w:widowControl w:val="0"/>
                      <w:spacing w:after="0"/>
                      <w:jc w:val="center"/>
                      <w:rPr>
                        <w:rFonts w:ascii="Arial" w:eastAsia="Arial" w:hAnsi="Arial" w:cs="Arial"/>
                        <w:sz w:val="20"/>
                        <w:szCs w:val="20"/>
                      </w:rPr>
                    </w:pPr>
                    <w:r>
                      <w:rPr>
                        <w:b/>
                      </w:rPr>
                      <w:t>Protein (g)</w:t>
                    </w:r>
                  </w:p>
                </w:tc>
              </w:sdtContent>
            </w:sdt>
            <w:sdt>
              <w:sdtPr>
                <w:tag w:val="goog_rdk_11"/>
                <w:id w:val="1129742601"/>
                <w:lock w:val="contentLocked"/>
              </w:sdtPr>
              <w:sdtEndPr/>
              <w:sdtContent>
                <w:tc>
                  <w:tcPr>
                    <w:tcW w:w="1005" w:type="dxa"/>
                    <w:tcBorders>
                      <w:top w:val="single" w:sz="6" w:space="0" w:color="000000"/>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2446B70B" w14:textId="77777777" w:rsidR="00BD4AB9" w:rsidRDefault="00EB49FD">
                    <w:pPr>
                      <w:widowControl w:val="0"/>
                      <w:spacing w:after="0"/>
                      <w:jc w:val="center"/>
                      <w:rPr>
                        <w:rFonts w:ascii="Arial" w:eastAsia="Arial" w:hAnsi="Arial" w:cs="Arial"/>
                        <w:sz w:val="20"/>
                        <w:szCs w:val="20"/>
                      </w:rPr>
                    </w:pPr>
                    <w:r>
                      <w:rPr>
                        <w:b/>
                      </w:rPr>
                      <w:t>Lemak (g)</w:t>
                    </w:r>
                  </w:p>
                </w:tc>
              </w:sdtContent>
            </w:sdt>
            <w:sdt>
              <w:sdtPr>
                <w:tag w:val="goog_rdk_12"/>
                <w:id w:val="-1614432349"/>
                <w:lock w:val="contentLocked"/>
              </w:sdtPr>
              <w:sdtEndPr/>
              <w:sdtContent>
                <w:tc>
                  <w:tcPr>
                    <w:tcW w:w="900" w:type="dxa"/>
                    <w:tcBorders>
                      <w:top w:val="single" w:sz="6" w:space="0" w:color="000000"/>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47E8F657" w14:textId="77777777" w:rsidR="00BD4AB9" w:rsidRDefault="00EB49FD">
                    <w:pPr>
                      <w:widowControl w:val="0"/>
                      <w:spacing w:after="0"/>
                      <w:jc w:val="center"/>
                      <w:rPr>
                        <w:rFonts w:ascii="Arial" w:eastAsia="Arial" w:hAnsi="Arial" w:cs="Arial"/>
                        <w:sz w:val="20"/>
                        <w:szCs w:val="20"/>
                      </w:rPr>
                    </w:pPr>
                    <w:r>
                      <w:rPr>
                        <w:b/>
                      </w:rPr>
                      <w:t>KH (g)</w:t>
                    </w:r>
                  </w:p>
                </w:tc>
              </w:sdtContent>
            </w:sdt>
            <w:sdt>
              <w:sdtPr>
                <w:tag w:val="goog_rdk_13"/>
                <w:id w:val="1162660258"/>
                <w:lock w:val="contentLocked"/>
              </w:sdtPr>
              <w:sdtEndPr/>
              <w:sdtContent>
                <w:tc>
                  <w:tcPr>
                    <w:tcW w:w="1080" w:type="dxa"/>
                    <w:tcBorders>
                      <w:top w:val="single" w:sz="6" w:space="0" w:color="000000"/>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4F3F3D2C" w14:textId="77777777" w:rsidR="00BD4AB9" w:rsidRDefault="00EB49FD">
                    <w:pPr>
                      <w:widowControl w:val="0"/>
                      <w:spacing w:after="0"/>
                      <w:jc w:val="center"/>
                      <w:rPr>
                        <w:rFonts w:ascii="Arial" w:eastAsia="Arial" w:hAnsi="Arial" w:cs="Arial"/>
                        <w:sz w:val="20"/>
                        <w:szCs w:val="20"/>
                      </w:rPr>
                    </w:pPr>
                    <w:r>
                      <w:rPr>
                        <w:b/>
                      </w:rPr>
                      <w:t>Natrium (mg)</w:t>
                    </w:r>
                  </w:p>
                </w:tc>
              </w:sdtContent>
            </w:sdt>
            <w:sdt>
              <w:sdtPr>
                <w:tag w:val="goog_rdk_14"/>
                <w:id w:val="-1067566632"/>
                <w:lock w:val="contentLocked"/>
              </w:sdtPr>
              <w:sdtEndPr/>
              <w:sdtContent>
                <w:tc>
                  <w:tcPr>
                    <w:tcW w:w="1290" w:type="dxa"/>
                    <w:tcBorders>
                      <w:top w:val="single" w:sz="6" w:space="0" w:color="000000"/>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481AAB75" w14:textId="77777777" w:rsidR="00BD4AB9" w:rsidRDefault="00EB49FD">
                    <w:pPr>
                      <w:widowControl w:val="0"/>
                      <w:spacing w:after="0"/>
                      <w:jc w:val="center"/>
                      <w:rPr>
                        <w:rFonts w:ascii="Arial" w:eastAsia="Arial" w:hAnsi="Arial" w:cs="Arial"/>
                        <w:sz w:val="20"/>
                        <w:szCs w:val="20"/>
                      </w:rPr>
                    </w:pPr>
                    <w:r>
                      <w:rPr>
                        <w:b/>
                      </w:rPr>
                      <w:t>Zat Besi (mg)</w:t>
                    </w:r>
                  </w:p>
                </w:tc>
              </w:sdtContent>
            </w:sdt>
          </w:tr>
          <w:tr w:rsidR="00BD4AB9" w14:paraId="715243BE" w14:textId="77777777">
            <w:trPr>
              <w:trHeight w:val="315"/>
            </w:trPr>
            <w:sdt>
              <w:sdtPr>
                <w:tag w:val="goog_rdk_15"/>
                <w:id w:val="2020263356"/>
                <w:lock w:val="contentLocked"/>
              </w:sdtPr>
              <w:sdtEndPr/>
              <w:sdtContent>
                <w:tc>
                  <w:tcPr>
                    <w:tcW w:w="1699" w:type="dxa"/>
                    <w:tcBorders>
                      <w:top w:val="single" w:sz="6" w:space="0" w:color="CCCCCC"/>
                      <w:left w:val="single" w:sz="6" w:space="0" w:color="000000"/>
                      <w:bottom w:val="single" w:sz="6" w:space="0" w:color="000000"/>
                      <w:right w:val="single" w:sz="6" w:space="0" w:color="000000"/>
                    </w:tcBorders>
                    <w:shd w:val="clear" w:color="auto" w:fill="auto"/>
                    <w:tcMar>
                      <w:top w:w="40" w:type="dxa"/>
                      <w:left w:w="40" w:type="dxa"/>
                      <w:bottom w:w="40" w:type="dxa"/>
                      <w:right w:w="40" w:type="dxa"/>
                    </w:tcMar>
                    <w:vAlign w:val="center"/>
                  </w:tcPr>
                  <w:p w14:paraId="5A82B745" w14:textId="77777777" w:rsidR="00BD4AB9" w:rsidRDefault="00EB49FD">
                    <w:pPr>
                      <w:widowControl w:val="0"/>
                      <w:spacing w:after="0"/>
                      <w:jc w:val="center"/>
                      <w:rPr>
                        <w:rFonts w:ascii="Arial" w:eastAsia="Arial" w:hAnsi="Arial" w:cs="Arial"/>
                        <w:sz w:val="20"/>
                        <w:szCs w:val="20"/>
                      </w:rPr>
                    </w:pPr>
                    <w:r>
                      <w:t>Tepung beras</w:t>
                    </w:r>
                  </w:p>
                </w:tc>
              </w:sdtContent>
            </w:sdt>
            <w:sdt>
              <w:sdtPr>
                <w:tag w:val="goog_rdk_16"/>
                <w:id w:val="843599675"/>
                <w:lock w:val="contentLocked"/>
              </w:sdtPr>
              <w:sdtEndPr/>
              <w:sdtContent>
                <w:tc>
                  <w:tcPr>
                    <w:tcW w:w="895"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63BDA6BC" w14:textId="77777777" w:rsidR="00BD4AB9" w:rsidRDefault="00EB49FD">
                    <w:pPr>
                      <w:widowControl w:val="0"/>
                      <w:spacing w:after="0"/>
                      <w:jc w:val="center"/>
                      <w:rPr>
                        <w:rFonts w:ascii="Arial" w:eastAsia="Arial" w:hAnsi="Arial" w:cs="Arial"/>
                        <w:sz w:val="20"/>
                        <w:szCs w:val="20"/>
                      </w:rPr>
                    </w:pPr>
                    <w:r>
                      <w:t>100</w:t>
                    </w:r>
                  </w:p>
                </w:tc>
              </w:sdtContent>
            </w:sdt>
            <w:sdt>
              <w:sdtPr>
                <w:tag w:val="goog_rdk_17"/>
                <w:id w:val="-749655514"/>
                <w:lock w:val="contentLocked"/>
              </w:sdtPr>
              <w:sdtEndPr/>
              <w:sdtContent>
                <w:tc>
                  <w:tcPr>
                    <w:tcW w:w="990"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7DB25DE0" w14:textId="77777777" w:rsidR="00BD4AB9" w:rsidRDefault="00EB49FD">
                    <w:pPr>
                      <w:widowControl w:val="0"/>
                      <w:spacing w:after="0"/>
                      <w:jc w:val="center"/>
                      <w:rPr>
                        <w:rFonts w:ascii="Arial" w:eastAsia="Arial" w:hAnsi="Arial" w:cs="Arial"/>
                        <w:sz w:val="20"/>
                        <w:szCs w:val="20"/>
                      </w:rPr>
                    </w:pPr>
                    <w:r>
                      <w:t>353</w:t>
                    </w:r>
                  </w:p>
                </w:tc>
              </w:sdtContent>
            </w:sdt>
            <w:sdt>
              <w:sdtPr>
                <w:tag w:val="goog_rdk_18"/>
                <w:id w:val="875354556"/>
                <w:lock w:val="contentLocked"/>
              </w:sdtPr>
              <w:sdtEndPr/>
              <w:sdtContent>
                <w:tc>
                  <w:tcPr>
                    <w:tcW w:w="1065"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3EC84393" w14:textId="77777777" w:rsidR="00BD4AB9" w:rsidRDefault="00EB49FD">
                    <w:pPr>
                      <w:widowControl w:val="0"/>
                      <w:spacing w:after="0"/>
                      <w:jc w:val="center"/>
                      <w:rPr>
                        <w:rFonts w:ascii="Arial" w:eastAsia="Arial" w:hAnsi="Arial" w:cs="Arial"/>
                        <w:sz w:val="20"/>
                        <w:szCs w:val="20"/>
                      </w:rPr>
                    </w:pPr>
                    <w:r>
                      <w:t>7</w:t>
                    </w:r>
                  </w:p>
                </w:tc>
              </w:sdtContent>
            </w:sdt>
            <w:sdt>
              <w:sdtPr>
                <w:tag w:val="goog_rdk_19"/>
                <w:id w:val="1911578686"/>
                <w:lock w:val="contentLocked"/>
              </w:sdtPr>
              <w:sdtEndPr/>
              <w:sdtContent>
                <w:tc>
                  <w:tcPr>
                    <w:tcW w:w="1005"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23D53924" w14:textId="77777777" w:rsidR="00BD4AB9" w:rsidRDefault="00EB49FD">
                    <w:pPr>
                      <w:widowControl w:val="0"/>
                      <w:spacing w:after="0"/>
                      <w:jc w:val="center"/>
                      <w:rPr>
                        <w:rFonts w:ascii="Arial" w:eastAsia="Arial" w:hAnsi="Arial" w:cs="Arial"/>
                        <w:sz w:val="20"/>
                        <w:szCs w:val="20"/>
                      </w:rPr>
                    </w:pPr>
                    <w:r>
                      <w:t>0.5</w:t>
                    </w:r>
                  </w:p>
                </w:tc>
              </w:sdtContent>
            </w:sdt>
            <w:sdt>
              <w:sdtPr>
                <w:tag w:val="goog_rdk_20"/>
                <w:id w:val="-1867522537"/>
                <w:lock w:val="contentLocked"/>
              </w:sdtPr>
              <w:sdtEndPr/>
              <w:sdtContent>
                <w:tc>
                  <w:tcPr>
                    <w:tcW w:w="900"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45FDF2A5" w14:textId="77777777" w:rsidR="00BD4AB9" w:rsidRDefault="00EB49FD">
                    <w:pPr>
                      <w:widowControl w:val="0"/>
                      <w:spacing w:after="0"/>
                      <w:jc w:val="center"/>
                      <w:rPr>
                        <w:rFonts w:ascii="Arial" w:eastAsia="Arial" w:hAnsi="Arial" w:cs="Arial"/>
                        <w:sz w:val="20"/>
                        <w:szCs w:val="20"/>
                      </w:rPr>
                    </w:pPr>
                    <w:r>
                      <w:t>80</w:t>
                    </w:r>
                  </w:p>
                </w:tc>
              </w:sdtContent>
            </w:sdt>
            <w:sdt>
              <w:sdtPr>
                <w:tag w:val="goog_rdk_21"/>
                <w:id w:val="-1893036088"/>
                <w:lock w:val="contentLocked"/>
              </w:sdtPr>
              <w:sdtEndPr/>
              <w:sdtContent>
                <w:tc>
                  <w:tcPr>
                    <w:tcW w:w="1080"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3A52723E" w14:textId="77777777" w:rsidR="00BD4AB9" w:rsidRDefault="00EB49FD">
                    <w:pPr>
                      <w:widowControl w:val="0"/>
                      <w:spacing w:after="0"/>
                      <w:jc w:val="center"/>
                      <w:rPr>
                        <w:rFonts w:ascii="Arial" w:eastAsia="Arial" w:hAnsi="Arial" w:cs="Arial"/>
                        <w:sz w:val="20"/>
                        <w:szCs w:val="20"/>
                      </w:rPr>
                    </w:pPr>
                    <w:r>
                      <w:t>5</w:t>
                    </w:r>
                  </w:p>
                </w:tc>
              </w:sdtContent>
            </w:sdt>
            <w:sdt>
              <w:sdtPr>
                <w:tag w:val="goog_rdk_22"/>
                <w:id w:val="1294024522"/>
                <w:lock w:val="contentLocked"/>
              </w:sdtPr>
              <w:sdtEndPr/>
              <w:sdtContent>
                <w:tc>
                  <w:tcPr>
                    <w:tcW w:w="1290"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07F5873F" w14:textId="77777777" w:rsidR="00BD4AB9" w:rsidRDefault="00EB49FD">
                    <w:pPr>
                      <w:widowControl w:val="0"/>
                      <w:spacing w:after="0"/>
                      <w:jc w:val="center"/>
                      <w:rPr>
                        <w:rFonts w:ascii="Arial" w:eastAsia="Arial" w:hAnsi="Arial" w:cs="Arial"/>
                        <w:sz w:val="20"/>
                        <w:szCs w:val="20"/>
                      </w:rPr>
                    </w:pPr>
                    <w:r>
                      <w:t>0.8</w:t>
                    </w:r>
                  </w:p>
                </w:tc>
              </w:sdtContent>
            </w:sdt>
          </w:tr>
          <w:tr w:rsidR="00BD4AB9" w14:paraId="412758AD" w14:textId="77777777">
            <w:trPr>
              <w:trHeight w:val="315"/>
            </w:trPr>
            <w:sdt>
              <w:sdtPr>
                <w:tag w:val="goog_rdk_23"/>
                <w:id w:val="1056738883"/>
                <w:lock w:val="contentLocked"/>
              </w:sdtPr>
              <w:sdtEndPr/>
              <w:sdtContent>
                <w:tc>
                  <w:tcPr>
                    <w:tcW w:w="1699" w:type="dxa"/>
                    <w:tcBorders>
                      <w:top w:val="single" w:sz="6" w:space="0" w:color="CCCCCC"/>
                      <w:left w:val="single" w:sz="6" w:space="0" w:color="000000"/>
                      <w:bottom w:val="single" w:sz="6" w:space="0" w:color="000000"/>
                      <w:right w:val="single" w:sz="6" w:space="0" w:color="000000"/>
                    </w:tcBorders>
                    <w:shd w:val="clear" w:color="auto" w:fill="auto"/>
                    <w:tcMar>
                      <w:top w:w="40" w:type="dxa"/>
                      <w:left w:w="40" w:type="dxa"/>
                      <w:bottom w:w="40" w:type="dxa"/>
                      <w:right w:w="40" w:type="dxa"/>
                    </w:tcMar>
                    <w:vAlign w:val="center"/>
                  </w:tcPr>
                  <w:p w14:paraId="7BFDB147" w14:textId="77777777" w:rsidR="00BD4AB9" w:rsidRDefault="00EB49FD">
                    <w:pPr>
                      <w:widowControl w:val="0"/>
                      <w:spacing w:after="0"/>
                      <w:jc w:val="center"/>
                      <w:rPr>
                        <w:rFonts w:ascii="Arial" w:eastAsia="Arial" w:hAnsi="Arial" w:cs="Arial"/>
                        <w:sz w:val="20"/>
                        <w:szCs w:val="20"/>
                      </w:rPr>
                    </w:pPr>
                    <w:r>
                      <w:t>Tepung tapioka</w:t>
                    </w:r>
                  </w:p>
                </w:tc>
              </w:sdtContent>
            </w:sdt>
            <w:sdt>
              <w:sdtPr>
                <w:tag w:val="goog_rdk_24"/>
                <w:id w:val="265662245"/>
                <w:lock w:val="contentLocked"/>
              </w:sdtPr>
              <w:sdtEndPr/>
              <w:sdtContent>
                <w:tc>
                  <w:tcPr>
                    <w:tcW w:w="895"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4E86E84E" w14:textId="77777777" w:rsidR="00BD4AB9" w:rsidRDefault="00EB49FD">
                    <w:pPr>
                      <w:widowControl w:val="0"/>
                      <w:spacing w:after="0"/>
                      <w:jc w:val="center"/>
                      <w:rPr>
                        <w:rFonts w:ascii="Arial" w:eastAsia="Arial" w:hAnsi="Arial" w:cs="Arial"/>
                        <w:sz w:val="20"/>
                        <w:szCs w:val="20"/>
                      </w:rPr>
                    </w:pPr>
                    <w:r>
                      <w:t>50</w:t>
                    </w:r>
                  </w:p>
                </w:tc>
              </w:sdtContent>
            </w:sdt>
            <w:sdt>
              <w:sdtPr>
                <w:tag w:val="goog_rdk_25"/>
                <w:id w:val="2031604887"/>
                <w:lock w:val="contentLocked"/>
              </w:sdtPr>
              <w:sdtEndPr/>
              <w:sdtContent>
                <w:tc>
                  <w:tcPr>
                    <w:tcW w:w="990"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288AC763" w14:textId="77777777" w:rsidR="00BD4AB9" w:rsidRDefault="00EB49FD">
                    <w:pPr>
                      <w:widowControl w:val="0"/>
                      <w:spacing w:after="0"/>
                      <w:jc w:val="center"/>
                      <w:rPr>
                        <w:rFonts w:ascii="Arial" w:eastAsia="Arial" w:hAnsi="Arial" w:cs="Arial"/>
                        <w:sz w:val="20"/>
                        <w:szCs w:val="20"/>
                      </w:rPr>
                    </w:pPr>
                    <w:r>
                      <w:t>181.5</w:t>
                    </w:r>
                  </w:p>
                </w:tc>
              </w:sdtContent>
            </w:sdt>
            <w:sdt>
              <w:sdtPr>
                <w:tag w:val="goog_rdk_26"/>
                <w:id w:val="75559390"/>
                <w:lock w:val="contentLocked"/>
              </w:sdtPr>
              <w:sdtEndPr/>
              <w:sdtContent>
                <w:tc>
                  <w:tcPr>
                    <w:tcW w:w="1065"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6F0FECA4" w14:textId="77777777" w:rsidR="00BD4AB9" w:rsidRDefault="00EB49FD">
                    <w:pPr>
                      <w:widowControl w:val="0"/>
                      <w:spacing w:after="0"/>
                      <w:jc w:val="center"/>
                      <w:rPr>
                        <w:rFonts w:ascii="Arial" w:eastAsia="Arial" w:hAnsi="Arial" w:cs="Arial"/>
                        <w:sz w:val="20"/>
                        <w:szCs w:val="20"/>
                      </w:rPr>
                    </w:pPr>
                    <w:r>
                      <w:t>0.55</w:t>
                    </w:r>
                  </w:p>
                </w:tc>
              </w:sdtContent>
            </w:sdt>
            <w:sdt>
              <w:sdtPr>
                <w:tag w:val="goog_rdk_27"/>
                <w:id w:val="1017349801"/>
                <w:lock w:val="contentLocked"/>
              </w:sdtPr>
              <w:sdtEndPr/>
              <w:sdtContent>
                <w:tc>
                  <w:tcPr>
                    <w:tcW w:w="1005"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50F63AF3" w14:textId="77777777" w:rsidR="00BD4AB9" w:rsidRDefault="00EB49FD">
                    <w:pPr>
                      <w:widowControl w:val="0"/>
                      <w:spacing w:after="0"/>
                      <w:jc w:val="center"/>
                      <w:rPr>
                        <w:rFonts w:ascii="Arial" w:eastAsia="Arial" w:hAnsi="Arial" w:cs="Arial"/>
                        <w:sz w:val="20"/>
                        <w:szCs w:val="20"/>
                      </w:rPr>
                    </w:pPr>
                    <w:r>
                      <w:t>0.25</w:t>
                    </w:r>
                  </w:p>
                </w:tc>
              </w:sdtContent>
            </w:sdt>
            <w:sdt>
              <w:sdtPr>
                <w:tag w:val="goog_rdk_28"/>
                <w:id w:val="1481424848"/>
                <w:lock w:val="contentLocked"/>
              </w:sdtPr>
              <w:sdtEndPr/>
              <w:sdtContent>
                <w:tc>
                  <w:tcPr>
                    <w:tcW w:w="900"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1140615C" w14:textId="77777777" w:rsidR="00BD4AB9" w:rsidRDefault="00EB49FD">
                    <w:pPr>
                      <w:widowControl w:val="0"/>
                      <w:spacing w:after="0"/>
                      <w:jc w:val="center"/>
                      <w:rPr>
                        <w:rFonts w:ascii="Arial" w:eastAsia="Arial" w:hAnsi="Arial" w:cs="Arial"/>
                        <w:sz w:val="20"/>
                        <w:szCs w:val="20"/>
                      </w:rPr>
                    </w:pPr>
                    <w:r>
                      <w:t>44.1</w:t>
                    </w:r>
                  </w:p>
                </w:tc>
              </w:sdtContent>
            </w:sdt>
            <w:sdt>
              <w:sdtPr>
                <w:tag w:val="goog_rdk_29"/>
                <w:id w:val="-211118517"/>
                <w:lock w:val="contentLocked"/>
              </w:sdtPr>
              <w:sdtEndPr/>
              <w:sdtContent>
                <w:tc>
                  <w:tcPr>
                    <w:tcW w:w="1080"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6DE3BB2B" w14:textId="77777777" w:rsidR="00BD4AB9" w:rsidRDefault="00EB49FD">
                    <w:pPr>
                      <w:widowControl w:val="0"/>
                      <w:spacing w:after="0"/>
                      <w:jc w:val="center"/>
                      <w:rPr>
                        <w:rFonts w:ascii="Arial" w:eastAsia="Arial" w:hAnsi="Arial" w:cs="Arial"/>
                        <w:sz w:val="20"/>
                        <w:szCs w:val="20"/>
                      </w:rPr>
                    </w:pPr>
                    <w:r>
                      <w:t>0.5</w:t>
                    </w:r>
                  </w:p>
                </w:tc>
              </w:sdtContent>
            </w:sdt>
            <w:sdt>
              <w:sdtPr>
                <w:tag w:val="goog_rdk_30"/>
                <w:id w:val="271290351"/>
                <w:lock w:val="contentLocked"/>
              </w:sdtPr>
              <w:sdtEndPr/>
              <w:sdtContent>
                <w:tc>
                  <w:tcPr>
                    <w:tcW w:w="1290"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54905C07" w14:textId="77777777" w:rsidR="00BD4AB9" w:rsidRDefault="00EB49FD">
                    <w:pPr>
                      <w:widowControl w:val="0"/>
                      <w:spacing w:after="0"/>
                      <w:jc w:val="center"/>
                      <w:rPr>
                        <w:rFonts w:ascii="Arial" w:eastAsia="Arial" w:hAnsi="Arial" w:cs="Arial"/>
                        <w:sz w:val="20"/>
                        <w:szCs w:val="20"/>
                      </w:rPr>
                    </w:pPr>
                    <w:r>
                      <w:t>0.5</w:t>
                    </w:r>
                  </w:p>
                </w:tc>
              </w:sdtContent>
            </w:sdt>
          </w:tr>
          <w:tr w:rsidR="00BD4AB9" w14:paraId="47A976DE" w14:textId="77777777">
            <w:trPr>
              <w:trHeight w:val="315"/>
            </w:trPr>
            <w:sdt>
              <w:sdtPr>
                <w:tag w:val="goog_rdk_31"/>
                <w:id w:val="563145920"/>
                <w:lock w:val="contentLocked"/>
              </w:sdtPr>
              <w:sdtEndPr/>
              <w:sdtContent>
                <w:tc>
                  <w:tcPr>
                    <w:tcW w:w="1699" w:type="dxa"/>
                    <w:tcBorders>
                      <w:top w:val="single" w:sz="6" w:space="0" w:color="CCCCCC"/>
                      <w:left w:val="single" w:sz="6" w:space="0" w:color="000000"/>
                      <w:bottom w:val="single" w:sz="6" w:space="0" w:color="000000"/>
                      <w:right w:val="single" w:sz="6" w:space="0" w:color="000000"/>
                    </w:tcBorders>
                    <w:shd w:val="clear" w:color="auto" w:fill="auto"/>
                    <w:tcMar>
                      <w:top w:w="40" w:type="dxa"/>
                      <w:left w:w="40" w:type="dxa"/>
                      <w:bottom w:w="40" w:type="dxa"/>
                      <w:right w:w="40" w:type="dxa"/>
                    </w:tcMar>
                    <w:vAlign w:val="center"/>
                  </w:tcPr>
                  <w:p w14:paraId="1D81C06A" w14:textId="77777777" w:rsidR="00BD4AB9" w:rsidRDefault="00EB49FD">
                    <w:pPr>
                      <w:widowControl w:val="0"/>
                      <w:spacing w:after="0"/>
                      <w:jc w:val="center"/>
                      <w:rPr>
                        <w:rFonts w:ascii="Arial" w:eastAsia="Arial" w:hAnsi="Arial" w:cs="Arial"/>
                        <w:sz w:val="20"/>
                        <w:szCs w:val="20"/>
                      </w:rPr>
                    </w:pPr>
                    <w:r>
                      <w:t>Ikan kembung</w:t>
                    </w:r>
                  </w:p>
                </w:tc>
              </w:sdtContent>
            </w:sdt>
            <w:sdt>
              <w:sdtPr>
                <w:tag w:val="goog_rdk_32"/>
                <w:id w:val="-327905399"/>
                <w:lock w:val="contentLocked"/>
              </w:sdtPr>
              <w:sdtEndPr/>
              <w:sdtContent>
                <w:tc>
                  <w:tcPr>
                    <w:tcW w:w="895"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15BF54A3" w14:textId="77777777" w:rsidR="00BD4AB9" w:rsidRDefault="00EB49FD">
                    <w:pPr>
                      <w:widowControl w:val="0"/>
                      <w:spacing w:after="0"/>
                      <w:jc w:val="center"/>
                      <w:rPr>
                        <w:rFonts w:ascii="Arial" w:eastAsia="Arial" w:hAnsi="Arial" w:cs="Arial"/>
                        <w:sz w:val="20"/>
                        <w:szCs w:val="20"/>
                      </w:rPr>
                    </w:pPr>
                    <w:r>
                      <w:t>35</w:t>
                    </w:r>
                  </w:p>
                </w:tc>
              </w:sdtContent>
            </w:sdt>
            <w:sdt>
              <w:sdtPr>
                <w:tag w:val="goog_rdk_33"/>
                <w:id w:val="-487322993"/>
                <w:lock w:val="contentLocked"/>
              </w:sdtPr>
              <w:sdtEndPr/>
              <w:sdtContent>
                <w:tc>
                  <w:tcPr>
                    <w:tcW w:w="990"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681EB88B" w14:textId="77777777" w:rsidR="00BD4AB9" w:rsidRDefault="00EB49FD">
                    <w:pPr>
                      <w:widowControl w:val="0"/>
                      <w:spacing w:after="0"/>
                      <w:jc w:val="center"/>
                      <w:rPr>
                        <w:rFonts w:ascii="Arial" w:eastAsia="Arial" w:hAnsi="Arial" w:cs="Arial"/>
                        <w:sz w:val="20"/>
                        <w:szCs w:val="20"/>
                      </w:rPr>
                    </w:pPr>
                    <w:r>
                      <w:t>7.455</w:t>
                    </w:r>
                  </w:p>
                </w:tc>
              </w:sdtContent>
            </w:sdt>
            <w:sdt>
              <w:sdtPr>
                <w:tag w:val="goog_rdk_34"/>
                <w:id w:val="1405884565"/>
                <w:lock w:val="contentLocked"/>
              </w:sdtPr>
              <w:sdtEndPr/>
              <w:sdtContent>
                <w:tc>
                  <w:tcPr>
                    <w:tcW w:w="1065"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7D9AA9B3" w14:textId="77777777" w:rsidR="00BD4AB9" w:rsidRDefault="00EB49FD">
                    <w:pPr>
                      <w:widowControl w:val="0"/>
                      <w:spacing w:after="0"/>
                      <w:jc w:val="center"/>
                      <w:rPr>
                        <w:rFonts w:ascii="Arial" w:eastAsia="Arial" w:hAnsi="Arial" w:cs="Arial"/>
                        <w:sz w:val="20"/>
                        <w:szCs w:val="20"/>
                      </w:rPr>
                    </w:pPr>
                    <w:r>
                      <w:t>7.455</w:t>
                    </w:r>
                  </w:p>
                </w:tc>
              </w:sdtContent>
            </w:sdt>
            <w:sdt>
              <w:sdtPr>
                <w:tag w:val="goog_rdk_35"/>
                <w:id w:val="1488894016"/>
                <w:lock w:val="contentLocked"/>
              </w:sdtPr>
              <w:sdtEndPr/>
              <w:sdtContent>
                <w:tc>
                  <w:tcPr>
                    <w:tcW w:w="1005"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316D25E0" w14:textId="77777777" w:rsidR="00BD4AB9" w:rsidRDefault="00EB49FD">
                    <w:pPr>
                      <w:widowControl w:val="0"/>
                      <w:spacing w:after="0"/>
                      <w:jc w:val="center"/>
                      <w:rPr>
                        <w:rFonts w:ascii="Arial" w:eastAsia="Arial" w:hAnsi="Arial" w:cs="Arial"/>
                        <w:sz w:val="20"/>
                        <w:szCs w:val="20"/>
                      </w:rPr>
                    </w:pPr>
                    <w:r>
                      <w:t>1.19</w:t>
                    </w:r>
                  </w:p>
                </w:tc>
              </w:sdtContent>
            </w:sdt>
            <w:sdt>
              <w:sdtPr>
                <w:tag w:val="goog_rdk_36"/>
                <w:id w:val="-848866147"/>
                <w:lock w:val="contentLocked"/>
              </w:sdtPr>
              <w:sdtEndPr/>
              <w:sdtContent>
                <w:tc>
                  <w:tcPr>
                    <w:tcW w:w="900"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4352C0F1" w14:textId="77777777" w:rsidR="00BD4AB9" w:rsidRDefault="00EB49FD">
                    <w:pPr>
                      <w:widowControl w:val="0"/>
                      <w:spacing w:after="0"/>
                      <w:jc w:val="center"/>
                      <w:rPr>
                        <w:rFonts w:ascii="Arial" w:eastAsia="Arial" w:hAnsi="Arial" w:cs="Arial"/>
                        <w:sz w:val="20"/>
                        <w:szCs w:val="20"/>
                      </w:rPr>
                    </w:pPr>
                    <w:r>
                      <w:t>0.77</w:t>
                    </w:r>
                  </w:p>
                </w:tc>
              </w:sdtContent>
            </w:sdt>
            <w:sdt>
              <w:sdtPr>
                <w:tag w:val="goog_rdk_37"/>
                <w:id w:val="1840582884"/>
                <w:lock w:val="contentLocked"/>
              </w:sdtPr>
              <w:sdtEndPr/>
              <w:sdtContent>
                <w:tc>
                  <w:tcPr>
                    <w:tcW w:w="1080"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58C0AABA" w14:textId="77777777" w:rsidR="00BD4AB9" w:rsidRDefault="00EB49FD">
                    <w:pPr>
                      <w:widowControl w:val="0"/>
                      <w:spacing w:after="0"/>
                      <w:jc w:val="center"/>
                      <w:rPr>
                        <w:rFonts w:ascii="Arial" w:eastAsia="Arial" w:hAnsi="Arial" w:cs="Arial"/>
                        <w:sz w:val="20"/>
                        <w:szCs w:val="20"/>
                      </w:rPr>
                    </w:pPr>
                    <w:r>
                      <w:t>74.9</w:t>
                    </w:r>
                  </w:p>
                </w:tc>
              </w:sdtContent>
            </w:sdt>
            <w:sdt>
              <w:sdtPr>
                <w:tag w:val="goog_rdk_38"/>
                <w:id w:val="1199275454"/>
                <w:lock w:val="contentLocked"/>
              </w:sdtPr>
              <w:sdtEndPr/>
              <w:sdtContent>
                <w:tc>
                  <w:tcPr>
                    <w:tcW w:w="1290"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72627EDA" w14:textId="77777777" w:rsidR="00BD4AB9" w:rsidRDefault="00EB49FD">
                    <w:pPr>
                      <w:widowControl w:val="0"/>
                      <w:spacing w:after="0"/>
                      <w:jc w:val="center"/>
                      <w:rPr>
                        <w:rFonts w:ascii="Arial" w:eastAsia="Arial" w:hAnsi="Arial" w:cs="Arial"/>
                        <w:sz w:val="20"/>
                        <w:szCs w:val="20"/>
                      </w:rPr>
                    </w:pPr>
                    <w:r>
                      <w:t>0.28</w:t>
                    </w:r>
                  </w:p>
                </w:tc>
              </w:sdtContent>
            </w:sdt>
          </w:tr>
          <w:tr w:rsidR="00BD4AB9" w14:paraId="22BE9230" w14:textId="77777777">
            <w:trPr>
              <w:trHeight w:val="315"/>
            </w:trPr>
            <w:sdt>
              <w:sdtPr>
                <w:tag w:val="goog_rdk_39"/>
                <w:id w:val="1322933988"/>
                <w:lock w:val="contentLocked"/>
              </w:sdtPr>
              <w:sdtEndPr/>
              <w:sdtContent>
                <w:tc>
                  <w:tcPr>
                    <w:tcW w:w="1699" w:type="dxa"/>
                    <w:tcBorders>
                      <w:top w:val="single" w:sz="6" w:space="0" w:color="CCCCCC"/>
                      <w:left w:val="single" w:sz="6" w:space="0" w:color="000000"/>
                      <w:bottom w:val="single" w:sz="6" w:space="0" w:color="000000"/>
                      <w:right w:val="single" w:sz="6" w:space="0" w:color="000000"/>
                    </w:tcBorders>
                    <w:shd w:val="clear" w:color="auto" w:fill="auto"/>
                    <w:tcMar>
                      <w:top w:w="40" w:type="dxa"/>
                      <w:left w:w="40" w:type="dxa"/>
                      <w:bottom w:w="40" w:type="dxa"/>
                      <w:right w:w="40" w:type="dxa"/>
                    </w:tcMar>
                    <w:vAlign w:val="center"/>
                  </w:tcPr>
                  <w:p w14:paraId="4B41FE49" w14:textId="77777777" w:rsidR="00BD4AB9" w:rsidRDefault="00EB49FD">
                    <w:pPr>
                      <w:widowControl w:val="0"/>
                      <w:spacing w:after="0"/>
                      <w:jc w:val="center"/>
                      <w:rPr>
                        <w:rFonts w:ascii="Arial" w:eastAsia="Arial" w:hAnsi="Arial" w:cs="Arial"/>
                        <w:sz w:val="20"/>
                        <w:szCs w:val="20"/>
                      </w:rPr>
                    </w:pPr>
                    <w:r>
                      <w:t>Telur ayam</w:t>
                    </w:r>
                  </w:p>
                </w:tc>
              </w:sdtContent>
            </w:sdt>
            <w:sdt>
              <w:sdtPr>
                <w:tag w:val="goog_rdk_40"/>
                <w:id w:val="-1548599333"/>
                <w:lock w:val="contentLocked"/>
              </w:sdtPr>
              <w:sdtEndPr/>
              <w:sdtContent>
                <w:tc>
                  <w:tcPr>
                    <w:tcW w:w="895"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3DC515FB" w14:textId="77777777" w:rsidR="00BD4AB9" w:rsidRDefault="00EB49FD">
                    <w:pPr>
                      <w:widowControl w:val="0"/>
                      <w:spacing w:after="0"/>
                      <w:jc w:val="center"/>
                      <w:rPr>
                        <w:rFonts w:ascii="Arial" w:eastAsia="Arial" w:hAnsi="Arial" w:cs="Arial"/>
                        <w:sz w:val="20"/>
                        <w:szCs w:val="20"/>
                      </w:rPr>
                    </w:pPr>
                    <w:r>
                      <w:t>25</w:t>
                    </w:r>
                  </w:p>
                </w:tc>
              </w:sdtContent>
            </w:sdt>
            <w:sdt>
              <w:sdtPr>
                <w:tag w:val="goog_rdk_41"/>
                <w:id w:val="-176267718"/>
                <w:lock w:val="contentLocked"/>
              </w:sdtPr>
              <w:sdtEndPr/>
              <w:sdtContent>
                <w:tc>
                  <w:tcPr>
                    <w:tcW w:w="990"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4CE90165" w14:textId="77777777" w:rsidR="00BD4AB9" w:rsidRDefault="00EB49FD">
                    <w:pPr>
                      <w:widowControl w:val="0"/>
                      <w:spacing w:after="0"/>
                      <w:jc w:val="center"/>
                      <w:rPr>
                        <w:rFonts w:ascii="Arial" w:eastAsia="Arial" w:hAnsi="Arial" w:cs="Arial"/>
                        <w:sz w:val="20"/>
                        <w:szCs w:val="20"/>
                      </w:rPr>
                    </w:pPr>
                    <w:r>
                      <w:t>38.5</w:t>
                    </w:r>
                  </w:p>
                </w:tc>
              </w:sdtContent>
            </w:sdt>
            <w:sdt>
              <w:sdtPr>
                <w:tag w:val="goog_rdk_42"/>
                <w:id w:val="491613367"/>
                <w:lock w:val="contentLocked"/>
              </w:sdtPr>
              <w:sdtEndPr/>
              <w:sdtContent>
                <w:tc>
                  <w:tcPr>
                    <w:tcW w:w="1065"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21E756E9" w14:textId="77777777" w:rsidR="00BD4AB9" w:rsidRDefault="00EB49FD">
                    <w:pPr>
                      <w:widowControl w:val="0"/>
                      <w:spacing w:after="0"/>
                      <w:jc w:val="center"/>
                      <w:rPr>
                        <w:rFonts w:ascii="Arial" w:eastAsia="Arial" w:hAnsi="Arial" w:cs="Arial"/>
                        <w:sz w:val="20"/>
                        <w:szCs w:val="20"/>
                      </w:rPr>
                    </w:pPr>
                    <w:r>
                      <w:t>3.1</w:t>
                    </w:r>
                  </w:p>
                </w:tc>
              </w:sdtContent>
            </w:sdt>
            <w:sdt>
              <w:sdtPr>
                <w:tag w:val="goog_rdk_43"/>
                <w:id w:val="74872647"/>
                <w:lock w:val="contentLocked"/>
              </w:sdtPr>
              <w:sdtEndPr/>
              <w:sdtContent>
                <w:tc>
                  <w:tcPr>
                    <w:tcW w:w="1005"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42FDEC9B" w14:textId="77777777" w:rsidR="00BD4AB9" w:rsidRDefault="00EB49FD">
                    <w:pPr>
                      <w:widowControl w:val="0"/>
                      <w:spacing w:after="0"/>
                      <w:jc w:val="center"/>
                      <w:rPr>
                        <w:rFonts w:ascii="Arial" w:eastAsia="Arial" w:hAnsi="Arial" w:cs="Arial"/>
                        <w:sz w:val="20"/>
                        <w:szCs w:val="20"/>
                      </w:rPr>
                    </w:pPr>
                    <w:r>
                      <w:t>2.7</w:t>
                    </w:r>
                  </w:p>
                </w:tc>
              </w:sdtContent>
            </w:sdt>
            <w:sdt>
              <w:sdtPr>
                <w:tag w:val="goog_rdk_44"/>
                <w:id w:val="1242213952"/>
                <w:lock w:val="contentLocked"/>
              </w:sdtPr>
              <w:sdtEndPr/>
              <w:sdtContent>
                <w:tc>
                  <w:tcPr>
                    <w:tcW w:w="900"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226AC67C" w14:textId="77777777" w:rsidR="00BD4AB9" w:rsidRDefault="00EB49FD">
                    <w:pPr>
                      <w:widowControl w:val="0"/>
                      <w:spacing w:after="0"/>
                      <w:jc w:val="center"/>
                      <w:rPr>
                        <w:rFonts w:ascii="Arial" w:eastAsia="Arial" w:hAnsi="Arial" w:cs="Arial"/>
                        <w:sz w:val="20"/>
                        <w:szCs w:val="20"/>
                      </w:rPr>
                    </w:pPr>
                    <w:r>
                      <w:t>0.175</w:t>
                    </w:r>
                  </w:p>
                </w:tc>
              </w:sdtContent>
            </w:sdt>
            <w:sdt>
              <w:sdtPr>
                <w:tag w:val="goog_rdk_45"/>
                <w:id w:val="845296900"/>
                <w:lock w:val="contentLocked"/>
              </w:sdtPr>
              <w:sdtEndPr/>
              <w:sdtContent>
                <w:tc>
                  <w:tcPr>
                    <w:tcW w:w="1080"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754D4428" w14:textId="77777777" w:rsidR="00BD4AB9" w:rsidRDefault="00EB49FD">
                    <w:pPr>
                      <w:widowControl w:val="0"/>
                      <w:spacing w:after="0"/>
                      <w:jc w:val="center"/>
                      <w:rPr>
                        <w:rFonts w:ascii="Arial" w:eastAsia="Arial" w:hAnsi="Arial" w:cs="Arial"/>
                        <w:sz w:val="20"/>
                        <w:szCs w:val="20"/>
                      </w:rPr>
                    </w:pPr>
                    <w:r>
                      <w:t>35.5</w:t>
                    </w:r>
                  </w:p>
                </w:tc>
              </w:sdtContent>
            </w:sdt>
            <w:sdt>
              <w:sdtPr>
                <w:tag w:val="goog_rdk_46"/>
                <w:id w:val="479432449"/>
                <w:lock w:val="contentLocked"/>
              </w:sdtPr>
              <w:sdtEndPr/>
              <w:sdtContent>
                <w:tc>
                  <w:tcPr>
                    <w:tcW w:w="1290"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303CACD1" w14:textId="77777777" w:rsidR="00BD4AB9" w:rsidRDefault="00EB49FD">
                    <w:pPr>
                      <w:widowControl w:val="0"/>
                      <w:spacing w:after="0"/>
                      <w:jc w:val="center"/>
                      <w:rPr>
                        <w:rFonts w:ascii="Arial" w:eastAsia="Arial" w:hAnsi="Arial" w:cs="Arial"/>
                        <w:sz w:val="20"/>
                        <w:szCs w:val="20"/>
                      </w:rPr>
                    </w:pPr>
                    <w:r>
                      <w:t>0.75</w:t>
                    </w:r>
                  </w:p>
                </w:tc>
              </w:sdtContent>
            </w:sdt>
          </w:tr>
          <w:tr w:rsidR="00BD4AB9" w14:paraId="349136DE" w14:textId="77777777">
            <w:trPr>
              <w:trHeight w:val="315"/>
            </w:trPr>
            <w:sdt>
              <w:sdtPr>
                <w:tag w:val="goog_rdk_47"/>
                <w:id w:val="1913036263"/>
                <w:lock w:val="contentLocked"/>
              </w:sdtPr>
              <w:sdtEndPr/>
              <w:sdtContent>
                <w:tc>
                  <w:tcPr>
                    <w:tcW w:w="1699" w:type="dxa"/>
                    <w:tcBorders>
                      <w:top w:val="single" w:sz="6" w:space="0" w:color="CCCCCC"/>
                      <w:left w:val="single" w:sz="6" w:space="0" w:color="000000"/>
                      <w:bottom w:val="single" w:sz="6" w:space="0" w:color="000000"/>
                      <w:right w:val="single" w:sz="6" w:space="0" w:color="000000"/>
                    </w:tcBorders>
                    <w:shd w:val="clear" w:color="auto" w:fill="auto"/>
                    <w:tcMar>
                      <w:top w:w="40" w:type="dxa"/>
                      <w:left w:w="40" w:type="dxa"/>
                      <w:bottom w:w="40" w:type="dxa"/>
                      <w:right w:w="40" w:type="dxa"/>
                    </w:tcMar>
                    <w:vAlign w:val="center"/>
                  </w:tcPr>
                  <w:p w14:paraId="03FB0120" w14:textId="77777777" w:rsidR="00BD4AB9" w:rsidRDefault="00EB49FD">
                    <w:pPr>
                      <w:widowControl w:val="0"/>
                      <w:spacing w:after="0"/>
                      <w:jc w:val="center"/>
                      <w:rPr>
                        <w:rFonts w:ascii="Arial" w:eastAsia="Arial" w:hAnsi="Arial" w:cs="Arial"/>
                        <w:sz w:val="20"/>
                        <w:szCs w:val="20"/>
                      </w:rPr>
                    </w:pPr>
                    <w:r>
                      <w:t>Bayam</w:t>
                    </w:r>
                  </w:p>
                </w:tc>
              </w:sdtContent>
            </w:sdt>
            <w:sdt>
              <w:sdtPr>
                <w:tag w:val="goog_rdk_48"/>
                <w:id w:val="77564749"/>
                <w:lock w:val="contentLocked"/>
              </w:sdtPr>
              <w:sdtEndPr/>
              <w:sdtContent>
                <w:tc>
                  <w:tcPr>
                    <w:tcW w:w="895"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4F66D941" w14:textId="77777777" w:rsidR="00BD4AB9" w:rsidRDefault="00EB49FD">
                    <w:pPr>
                      <w:widowControl w:val="0"/>
                      <w:spacing w:after="0"/>
                      <w:jc w:val="center"/>
                      <w:rPr>
                        <w:rFonts w:ascii="Arial" w:eastAsia="Arial" w:hAnsi="Arial" w:cs="Arial"/>
                        <w:sz w:val="20"/>
                        <w:szCs w:val="20"/>
                      </w:rPr>
                    </w:pPr>
                    <w:r>
                      <w:t>15</w:t>
                    </w:r>
                  </w:p>
                </w:tc>
              </w:sdtContent>
            </w:sdt>
            <w:sdt>
              <w:sdtPr>
                <w:tag w:val="goog_rdk_49"/>
                <w:id w:val="1528376349"/>
                <w:lock w:val="contentLocked"/>
              </w:sdtPr>
              <w:sdtEndPr/>
              <w:sdtContent>
                <w:tc>
                  <w:tcPr>
                    <w:tcW w:w="990"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37A96808" w14:textId="77777777" w:rsidR="00BD4AB9" w:rsidRDefault="00EB49FD">
                    <w:pPr>
                      <w:widowControl w:val="0"/>
                      <w:spacing w:after="0"/>
                      <w:jc w:val="center"/>
                      <w:rPr>
                        <w:rFonts w:ascii="Arial" w:eastAsia="Arial" w:hAnsi="Arial" w:cs="Arial"/>
                        <w:sz w:val="20"/>
                        <w:szCs w:val="20"/>
                      </w:rPr>
                    </w:pPr>
                    <w:r>
                      <w:t>2.4</w:t>
                    </w:r>
                  </w:p>
                </w:tc>
              </w:sdtContent>
            </w:sdt>
            <w:sdt>
              <w:sdtPr>
                <w:tag w:val="goog_rdk_50"/>
                <w:id w:val="-1281406287"/>
                <w:lock w:val="contentLocked"/>
              </w:sdtPr>
              <w:sdtEndPr/>
              <w:sdtContent>
                <w:tc>
                  <w:tcPr>
                    <w:tcW w:w="1065"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7908D771" w14:textId="77777777" w:rsidR="00BD4AB9" w:rsidRDefault="00EB49FD">
                    <w:pPr>
                      <w:widowControl w:val="0"/>
                      <w:spacing w:after="0"/>
                      <w:jc w:val="center"/>
                      <w:rPr>
                        <w:rFonts w:ascii="Arial" w:eastAsia="Arial" w:hAnsi="Arial" w:cs="Arial"/>
                        <w:sz w:val="20"/>
                        <w:szCs w:val="20"/>
                      </w:rPr>
                    </w:pPr>
                    <w:r>
                      <w:t>0.135</w:t>
                    </w:r>
                  </w:p>
                </w:tc>
              </w:sdtContent>
            </w:sdt>
            <w:sdt>
              <w:sdtPr>
                <w:tag w:val="goog_rdk_51"/>
                <w:id w:val="-1006052295"/>
                <w:lock w:val="contentLocked"/>
              </w:sdtPr>
              <w:sdtEndPr/>
              <w:sdtContent>
                <w:tc>
                  <w:tcPr>
                    <w:tcW w:w="1005"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633DF067" w14:textId="77777777" w:rsidR="00BD4AB9" w:rsidRDefault="00EB49FD">
                    <w:pPr>
                      <w:widowControl w:val="0"/>
                      <w:spacing w:after="0"/>
                      <w:jc w:val="center"/>
                      <w:rPr>
                        <w:rFonts w:ascii="Arial" w:eastAsia="Arial" w:hAnsi="Arial" w:cs="Arial"/>
                        <w:sz w:val="20"/>
                        <w:szCs w:val="20"/>
                      </w:rPr>
                    </w:pPr>
                    <w:r>
                      <w:t>0.06</w:t>
                    </w:r>
                  </w:p>
                </w:tc>
              </w:sdtContent>
            </w:sdt>
            <w:sdt>
              <w:sdtPr>
                <w:tag w:val="goog_rdk_52"/>
                <w:id w:val="-836686873"/>
                <w:lock w:val="contentLocked"/>
              </w:sdtPr>
              <w:sdtEndPr/>
              <w:sdtContent>
                <w:tc>
                  <w:tcPr>
                    <w:tcW w:w="900"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5A3C7E0D" w14:textId="77777777" w:rsidR="00BD4AB9" w:rsidRDefault="00EB49FD">
                    <w:pPr>
                      <w:widowControl w:val="0"/>
                      <w:spacing w:after="0"/>
                      <w:jc w:val="center"/>
                      <w:rPr>
                        <w:rFonts w:ascii="Arial" w:eastAsia="Arial" w:hAnsi="Arial" w:cs="Arial"/>
                        <w:sz w:val="20"/>
                        <w:szCs w:val="20"/>
                      </w:rPr>
                    </w:pPr>
                    <w:r>
                      <w:t>0.435</w:t>
                    </w:r>
                  </w:p>
                </w:tc>
              </w:sdtContent>
            </w:sdt>
            <w:sdt>
              <w:sdtPr>
                <w:tag w:val="goog_rdk_53"/>
                <w:id w:val="-1769922014"/>
                <w:lock w:val="contentLocked"/>
              </w:sdtPr>
              <w:sdtEndPr/>
              <w:sdtContent>
                <w:tc>
                  <w:tcPr>
                    <w:tcW w:w="1080"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5DBCA25F" w14:textId="77777777" w:rsidR="00BD4AB9" w:rsidRDefault="00EB49FD">
                    <w:pPr>
                      <w:widowControl w:val="0"/>
                      <w:spacing w:after="0"/>
                      <w:jc w:val="center"/>
                      <w:rPr>
                        <w:rFonts w:ascii="Arial" w:eastAsia="Arial" w:hAnsi="Arial" w:cs="Arial"/>
                        <w:sz w:val="20"/>
                        <w:szCs w:val="20"/>
                      </w:rPr>
                    </w:pPr>
                    <w:r>
                      <w:t>2.4</w:t>
                    </w:r>
                  </w:p>
                </w:tc>
              </w:sdtContent>
            </w:sdt>
            <w:sdt>
              <w:sdtPr>
                <w:tag w:val="goog_rdk_54"/>
                <w:id w:val="-888345871"/>
                <w:lock w:val="contentLocked"/>
              </w:sdtPr>
              <w:sdtEndPr/>
              <w:sdtContent>
                <w:tc>
                  <w:tcPr>
                    <w:tcW w:w="1290"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28ADF4B3" w14:textId="77777777" w:rsidR="00BD4AB9" w:rsidRDefault="00EB49FD">
                    <w:pPr>
                      <w:widowControl w:val="0"/>
                      <w:spacing w:after="0"/>
                      <w:jc w:val="center"/>
                      <w:rPr>
                        <w:rFonts w:ascii="Arial" w:eastAsia="Arial" w:hAnsi="Arial" w:cs="Arial"/>
                        <w:sz w:val="20"/>
                        <w:szCs w:val="20"/>
                      </w:rPr>
                    </w:pPr>
                    <w:r>
                      <w:t>2.4</w:t>
                    </w:r>
                  </w:p>
                </w:tc>
              </w:sdtContent>
            </w:sdt>
          </w:tr>
          <w:tr w:rsidR="00BD4AB9" w14:paraId="70C22BC2" w14:textId="77777777">
            <w:trPr>
              <w:trHeight w:val="315"/>
            </w:trPr>
            <w:sdt>
              <w:sdtPr>
                <w:tag w:val="goog_rdk_55"/>
                <w:id w:val="-2088987454"/>
                <w:lock w:val="contentLocked"/>
              </w:sdtPr>
              <w:sdtEndPr/>
              <w:sdtContent>
                <w:tc>
                  <w:tcPr>
                    <w:tcW w:w="1699" w:type="dxa"/>
                    <w:tcBorders>
                      <w:top w:val="single" w:sz="6" w:space="0" w:color="CCCCCC"/>
                      <w:left w:val="single" w:sz="6" w:space="0" w:color="000000"/>
                      <w:bottom w:val="single" w:sz="6" w:space="0" w:color="000000"/>
                      <w:right w:val="single" w:sz="6" w:space="0" w:color="000000"/>
                    </w:tcBorders>
                    <w:shd w:val="clear" w:color="auto" w:fill="auto"/>
                    <w:tcMar>
                      <w:top w:w="40" w:type="dxa"/>
                      <w:left w:w="40" w:type="dxa"/>
                      <w:bottom w:w="40" w:type="dxa"/>
                      <w:right w:w="40" w:type="dxa"/>
                    </w:tcMar>
                    <w:vAlign w:val="center"/>
                  </w:tcPr>
                  <w:p w14:paraId="41F2B332" w14:textId="77777777" w:rsidR="00BD4AB9" w:rsidRDefault="00EB49FD">
                    <w:pPr>
                      <w:widowControl w:val="0"/>
                      <w:spacing w:after="0"/>
                      <w:jc w:val="center"/>
                      <w:rPr>
                        <w:rFonts w:ascii="Arial" w:eastAsia="Arial" w:hAnsi="Arial" w:cs="Arial"/>
                        <w:sz w:val="20"/>
                        <w:szCs w:val="20"/>
                      </w:rPr>
                    </w:pPr>
                    <w:r>
                      <w:t>Minyak</w:t>
                    </w:r>
                  </w:p>
                </w:tc>
              </w:sdtContent>
            </w:sdt>
            <w:sdt>
              <w:sdtPr>
                <w:tag w:val="goog_rdk_56"/>
                <w:id w:val="594440402"/>
                <w:lock w:val="contentLocked"/>
              </w:sdtPr>
              <w:sdtEndPr/>
              <w:sdtContent>
                <w:tc>
                  <w:tcPr>
                    <w:tcW w:w="895"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16D1691F" w14:textId="77777777" w:rsidR="00BD4AB9" w:rsidRDefault="00EB49FD">
                    <w:pPr>
                      <w:widowControl w:val="0"/>
                      <w:spacing w:after="0"/>
                      <w:jc w:val="center"/>
                      <w:rPr>
                        <w:rFonts w:ascii="Arial" w:eastAsia="Arial" w:hAnsi="Arial" w:cs="Arial"/>
                        <w:sz w:val="20"/>
                        <w:szCs w:val="20"/>
                      </w:rPr>
                    </w:pPr>
                    <w:r>
                      <w:t>10</w:t>
                    </w:r>
                  </w:p>
                </w:tc>
              </w:sdtContent>
            </w:sdt>
            <w:sdt>
              <w:sdtPr>
                <w:tag w:val="goog_rdk_57"/>
                <w:id w:val="-2033023535"/>
                <w:lock w:val="contentLocked"/>
              </w:sdtPr>
              <w:sdtEndPr/>
              <w:sdtContent>
                <w:tc>
                  <w:tcPr>
                    <w:tcW w:w="990"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7ABA8993" w14:textId="77777777" w:rsidR="00BD4AB9" w:rsidRDefault="00EB49FD">
                    <w:pPr>
                      <w:widowControl w:val="0"/>
                      <w:spacing w:after="0"/>
                      <w:jc w:val="center"/>
                      <w:rPr>
                        <w:rFonts w:ascii="Arial" w:eastAsia="Arial" w:hAnsi="Arial" w:cs="Arial"/>
                        <w:sz w:val="20"/>
                        <w:szCs w:val="20"/>
                      </w:rPr>
                    </w:pPr>
                    <w:r>
                      <w:t>88.4</w:t>
                    </w:r>
                  </w:p>
                </w:tc>
              </w:sdtContent>
            </w:sdt>
            <w:sdt>
              <w:sdtPr>
                <w:tag w:val="goog_rdk_58"/>
                <w:id w:val="28611776"/>
                <w:lock w:val="contentLocked"/>
              </w:sdtPr>
              <w:sdtEndPr/>
              <w:sdtContent>
                <w:tc>
                  <w:tcPr>
                    <w:tcW w:w="1065"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613CB8E6" w14:textId="77777777" w:rsidR="00BD4AB9" w:rsidRDefault="00EB49FD">
                    <w:pPr>
                      <w:widowControl w:val="0"/>
                      <w:spacing w:after="0"/>
                      <w:jc w:val="center"/>
                      <w:rPr>
                        <w:rFonts w:ascii="Arial" w:eastAsia="Arial" w:hAnsi="Arial" w:cs="Arial"/>
                        <w:sz w:val="20"/>
                        <w:szCs w:val="20"/>
                      </w:rPr>
                    </w:pPr>
                    <w:r>
                      <w:t>0</w:t>
                    </w:r>
                  </w:p>
                </w:tc>
              </w:sdtContent>
            </w:sdt>
            <w:sdt>
              <w:sdtPr>
                <w:tag w:val="goog_rdk_59"/>
                <w:id w:val="-230075923"/>
                <w:lock w:val="contentLocked"/>
              </w:sdtPr>
              <w:sdtEndPr/>
              <w:sdtContent>
                <w:tc>
                  <w:tcPr>
                    <w:tcW w:w="1005"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718E29FE" w14:textId="77777777" w:rsidR="00BD4AB9" w:rsidRDefault="00EB49FD">
                    <w:pPr>
                      <w:widowControl w:val="0"/>
                      <w:spacing w:after="0"/>
                      <w:jc w:val="center"/>
                      <w:rPr>
                        <w:rFonts w:ascii="Arial" w:eastAsia="Arial" w:hAnsi="Arial" w:cs="Arial"/>
                        <w:sz w:val="20"/>
                        <w:szCs w:val="20"/>
                      </w:rPr>
                    </w:pPr>
                    <w:r>
                      <w:t>10</w:t>
                    </w:r>
                  </w:p>
                </w:tc>
              </w:sdtContent>
            </w:sdt>
            <w:sdt>
              <w:sdtPr>
                <w:tag w:val="goog_rdk_60"/>
                <w:id w:val="1173602513"/>
                <w:lock w:val="contentLocked"/>
              </w:sdtPr>
              <w:sdtEndPr/>
              <w:sdtContent>
                <w:tc>
                  <w:tcPr>
                    <w:tcW w:w="900"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75EDD853" w14:textId="77777777" w:rsidR="00BD4AB9" w:rsidRDefault="00EB49FD">
                    <w:pPr>
                      <w:widowControl w:val="0"/>
                      <w:spacing w:after="0"/>
                      <w:jc w:val="center"/>
                      <w:rPr>
                        <w:rFonts w:ascii="Arial" w:eastAsia="Arial" w:hAnsi="Arial" w:cs="Arial"/>
                        <w:sz w:val="20"/>
                        <w:szCs w:val="20"/>
                      </w:rPr>
                    </w:pPr>
                    <w:r>
                      <w:t>0</w:t>
                    </w:r>
                  </w:p>
                </w:tc>
              </w:sdtContent>
            </w:sdt>
            <w:sdt>
              <w:sdtPr>
                <w:tag w:val="goog_rdk_61"/>
                <w:id w:val="-2123764630"/>
                <w:lock w:val="contentLocked"/>
              </w:sdtPr>
              <w:sdtEndPr/>
              <w:sdtContent>
                <w:tc>
                  <w:tcPr>
                    <w:tcW w:w="1080"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4090ED73" w14:textId="77777777" w:rsidR="00BD4AB9" w:rsidRDefault="00EB49FD">
                    <w:pPr>
                      <w:widowControl w:val="0"/>
                      <w:spacing w:after="0"/>
                      <w:jc w:val="center"/>
                      <w:rPr>
                        <w:rFonts w:ascii="Arial" w:eastAsia="Arial" w:hAnsi="Arial" w:cs="Arial"/>
                        <w:sz w:val="20"/>
                        <w:szCs w:val="20"/>
                      </w:rPr>
                    </w:pPr>
                    <w:r>
                      <w:t>0</w:t>
                    </w:r>
                  </w:p>
                </w:tc>
              </w:sdtContent>
            </w:sdt>
            <w:sdt>
              <w:sdtPr>
                <w:tag w:val="goog_rdk_62"/>
                <w:id w:val="264508439"/>
                <w:lock w:val="contentLocked"/>
              </w:sdtPr>
              <w:sdtEndPr/>
              <w:sdtContent>
                <w:tc>
                  <w:tcPr>
                    <w:tcW w:w="1290"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12F23404" w14:textId="77777777" w:rsidR="00BD4AB9" w:rsidRDefault="00EB49FD">
                    <w:pPr>
                      <w:widowControl w:val="0"/>
                      <w:spacing w:after="0"/>
                      <w:jc w:val="center"/>
                      <w:rPr>
                        <w:rFonts w:ascii="Arial" w:eastAsia="Arial" w:hAnsi="Arial" w:cs="Arial"/>
                        <w:sz w:val="20"/>
                        <w:szCs w:val="20"/>
                      </w:rPr>
                    </w:pPr>
                    <w:r>
                      <w:t>0</w:t>
                    </w:r>
                  </w:p>
                </w:tc>
              </w:sdtContent>
            </w:sdt>
          </w:tr>
          <w:tr w:rsidR="00BD4AB9" w14:paraId="703D2A35" w14:textId="77777777">
            <w:trPr>
              <w:trHeight w:val="315"/>
            </w:trPr>
            <w:sdt>
              <w:sdtPr>
                <w:tag w:val="goog_rdk_63"/>
                <w:id w:val="-184369699"/>
                <w:lock w:val="contentLocked"/>
              </w:sdtPr>
              <w:sdtEndPr/>
              <w:sdtContent>
                <w:tc>
                  <w:tcPr>
                    <w:tcW w:w="2594" w:type="dxa"/>
                    <w:gridSpan w:val="2"/>
                    <w:tcBorders>
                      <w:top w:val="single" w:sz="6" w:space="0" w:color="CCCCCC"/>
                      <w:left w:val="single" w:sz="6" w:space="0" w:color="000000"/>
                      <w:bottom w:val="single" w:sz="6" w:space="0" w:color="000000"/>
                      <w:right w:val="single" w:sz="6" w:space="0" w:color="000000"/>
                    </w:tcBorders>
                    <w:shd w:val="clear" w:color="auto" w:fill="auto"/>
                    <w:tcMar>
                      <w:top w:w="40" w:type="dxa"/>
                      <w:left w:w="40" w:type="dxa"/>
                      <w:bottom w:w="40" w:type="dxa"/>
                      <w:right w:w="40" w:type="dxa"/>
                    </w:tcMar>
                    <w:vAlign w:val="center"/>
                  </w:tcPr>
                  <w:p w14:paraId="6415950E" w14:textId="77777777" w:rsidR="00BD4AB9" w:rsidRDefault="00EB49FD">
                    <w:pPr>
                      <w:widowControl w:val="0"/>
                      <w:spacing w:after="0"/>
                      <w:jc w:val="center"/>
                      <w:rPr>
                        <w:rFonts w:ascii="Arial" w:eastAsia="Arial" w:hAnsi="Arial" w:cs="Arial"/>
                        <w:sz w:val="20"/>
                        <w:szCs w:val="20"/>
                      </w:rPr>
                    </w:pPr>
                    <w:r>
                      <w:rPr>
                        <w:b/>
                      </w:rPr>
                      <w:t>TOTAL</w:t>
                    </w:r>
                  </w:p>
                </w:tc>
              </w:sdtContent>
            </w:sdt>
            <w:sdt>
              <w:sdtPr>
                <w:tag w:val="goog_rdk_65"/>
                <w:id w:val="1024988288"/>
                <w:lock w:val="contentLocked"/>
              </w:sdtPr>
              <w:sdtEndPr/>
              <w:sdtContent>
                <w:tc>
                  <w:tcPr>
                    <w:tcW w:w="990"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2B04235D" w14:textId="77777777" w:rsidR="00BD4AB9" w:rsidRDefault="00EB49FD">
                    <w:pPr>
                      <w:widowControl w:val="0"/>
                      <w:spacing w:after="0"/>
                      <w:jc w:val="center"/>
                      <w:rPr>
                        <w:rFonts w:ascii="Arial" w:eastAsia="Arial" w:hAnsi="Arial" w:cs="Arial"/>
                        <w:sz w:val="20"/>
                        <w:szCs w:val="20"/>
                      </w:rPr>
                    </w:pPr>
                    <w:r>
                      <w:rPr>
                        <w:b/>
                      </w:rPr>
                      <w:t>671.3</w:t>
                    </w:r>
                  </w:p>
                </w:tc>
              </w:sdtContent>
            </w:sdt>
            <w:sdt>
              <w:sdtPr>
                <w:tag w:val="goog_rdk_66"/>
                <w:id w:val="-1351940068"/>
                <w:lock w:val="contentLocked"/>
              </w:sdtPr>
              <w:sdtEndPr/>
              <w:sdtContent>
                <w:tc>
                  <w:tcPr>
                    <w:tcW w:w="1065"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58CD6221" w14:textId="77777777" w:rsidR="00BD4AB9" w:rsidRDefault="00EB49FD">
                    <w:pPr>
                      <w:widowControl w:val="0"/>
                      <w:spacing w:after="0"/>
                      <w:jc w:val="center"/>
                      <w:rPr>
                        <w:rFonts w:ascii="Arial" w:eastAsia="Arial" w:hAnsi="Arial" w:cs="Arial"/>
                        <w:sz w:val="20"/>
                        <w:szCs w:val="20"/>
                      </w:rPr>
                    </w:pPr>
                    <w:r>
                      <w:rPr>
                        <w:b/>
                      </w:rPr>
                      <w:t>18.2</w:t>
                    </w:r>
                  </w:p>
                </w:tc>
              </w:sdtContent>
            </w:sdt>
            <w:sdt>
              <w:sdtPr>
                <w:tag w:val="goog_rdk_67"/>
                <w:id w:val="1944109191"/>
                <w:lock w:val="contentLocked"/>
              </w:sdtPr>
              <w:sdtEndPr/>
              <w:sdtContent>
                <w:tc>
                  <w:tcPr>
                    <w:tcW w:w="1005"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5A3A606E" w14:textId="77777777" w:rsidR="00BD4AB9" w:rsidRDefault="00EB49FD">
                    <w:pPr>
                      <w:widowControl w:val="0"/>
                      <w:spacing w:after="0"/>
                      <w:jc w:val="center"/>
                      <w:rPr>
                        <w:rFonts w:ascii="Arial" w:eastAsia="Arial" w:hAnsi="Arial" w:cs="Arial"/>
                        <w:sz w:val="20"/>
                        <w:szCs w:val="20"/>
                      </w:rPr>
                    </w:pPr>
                    <w:r>
                      <w:rPr>
                        <w:b/>
                      </w:rPr>
                      <w:t>14.7</w:t>
                    </w:r>
                  </w:p>
                </w:tc>
              </w:sdtContent>
            </w:sdt>
            <w:sdt>
              <w:sdtPr>
                <w:tag w:val="goog_rdk_68"/>
                <w:id w:val="1308824149"/>
                <w:lock w:val="contentLocked"/>
              </w:sdtPr>
              <w:sdtEndPr/>
              <w:sdtContent>
                <w:tc>
                  <w:tcPr>
                    <w:tcW w:w="900"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0C925101" w14:textId="77777777" w:rsidR="00BD4AB9" w:rsidRDefault="00EB49FD">
                    <w:pPr>
                      <w:widowControl w:val="0"/>
                      <w:spacing w:after="0"/>
                      <w:jc w:val="center"/>
                      <w:rPr>
                        <w:rFonts w:ascii="Arial" w:eastAsia="Arial" w:hAnsi="Arial" w:cs="Arial"/>
                        <w:sz w:val="20"/>
                        <w:szCs w:val="20"/>
                      </w:rPr>
                    </w:pPr>
                    <w:r>
                      <w:rPr>
                        <w:b/>
                      </w:rPr>
                      <w:t>125.5</w:t>
                    </w:r>
                  </w:p>
                </w:tc>
              </w:sdtContent>
            </w:sdt>
            <w:sdt>
              <w:sdtPr>
                <w:tag w:val="goog_rdk_69"/>
                <w:id w:val="-2031330606"/>
                <w:lock w:val="contentLocked"/>
              </w:sdtPr>
              <w:sdtEndPr/>
              <w:sdtContent>
                <w:tc>
                  <w:tcPr>
                    <w:tcW w:w="1080"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643A3C33" w14:textId="77777777" w:rsidR="00BD4AB9" w:rsidRDefault="00EB49FD">
                    <w:pPr>
                      <w:widowControl w:val="0"/>
                      <w:spacing w:after="0"/>
                      <w:jc w:val="center"/>
                      <w:rPr>
                        <w:rFonts w:ascii="Arial" w:eastAsia="Arial" w:hAnsi="Arial" w:cs="Arial"/>
                        <w:sz w:val="20"/>
                        <w:szCs w:val="20"/>
                      </w:rPr>
                    </w:pPr>
                    <w:r>
                      <w:rPr>
                        <w:b/>
                      </w:rPr>
                      <w:t>118.3</w:t>
                    </w:r>
                  </w:p>
                </w:tc>
              </w:sdtContent>
            </w:sdt>
            <w:sdt>
              <w:sdtPr>
                <w:tag w:val="goog_rdk_70"/>
                <w:id w:val="-2070568951"/>
                <w:lock w:val="contentLocked"/>
              </w:sdtPr>
              <w:sdtEndPr/>
              <w:sdtContent>
                <w:tc>
                  <w:tcPr>
                    <w:tcW w:w="1290"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center"/>
                  </w:tcPr>
                  <w:p w14:paraId="29244A25" w14:textId="77777777" w:rsidR="00BD4AB9" w:rsidRDefault="00EB49FD">
                    <w:pPr>
                      <w:widowControl w:val="0"/>
                      <w:spacing w:after="0"/>
                      <w:jc w:val="center"/>
                      <w:rPr>
                        <w:rFonts w:ascii="Arial" w:eastAsia="Arial" w:hAnsi="Arial" w:cs="Arial"/>
                        <w:sz w:val="20"/>
                        <w:szCs w:val="20"/>
                      </w:rPr>
                    </w:pPr>
                    <w:r>
                      <w:rPr>
                        <w:b/>
                      </w:rPr>
                      <w:t>4.7</w:t>
                    </w:r>
                  </w:p>
                </w:tc>
              </w:sdtContent>
            </w:sdt>
          </w:tr>
        </w:tbl>
      </w:sdtContent>
    </w:sdt>
    <w:p w14:paraId="75891901" w14:textId="77777777" w:rsidR="00BD4AB9" w:rsidRDefault="00BD4AB9">
      <w:pPr>
        <w:spacing w:after="0" w:line="360" w:lineRule="auto"/>
        <w:ind w:left="360"/>
      </w:pPr>
    </w:p>
    <w:p w14:paraId="27912EFB" w14:textId="77777777" w:rsidR="00BD4AB9" w:rsidRDefault="00BD4AB9">
      <w:pPr>
        <w:spacing w:after="0"/>
        <w:jc w:val="left"/>
        <w:rPr>
          <w:b/>
        </w:rPr>
      </w:pPr>
    </w:p>
    <w:tbl>
      <w:tblPr>
        <w:tblStyle w:val="aff6"/>
        <w:tblW w:w="4352" w:type="dxa"/>
        <w:tblInd w:w="3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31"/>
        <w:gridCol w:w="958"/>
        <w:gridCol w:w="1663"/>
      </w:tblGrid>
      <w:tr w:rsidR="00BD4AB9" w14:paraId="07D2C0F7" w14:textId="77777777" w:rsidTr="003A781A">
        <w:trPr>
          <w:trHeight w:val="464"/>
        </w:trPr>
        <w:tc>
          <w:tcPr>
            <w:tcW w:w="4351" w:type="dxa"/>
            <w:gridSpan w:val="3"/>
            <w:tcMar>
              <w:top w:w="100" w:type="dxa"/>
              <w:left w:w="100" w:type="dxa"/>
              <w:bottom w:w="100" w:type="dxa"/>
              <w:right w:w="100" w:type="dxa"/>
            </w:tcMar>
          </w:tcPr>
          <w:p w14:paraId="07C41127" w14:textId="77777777" w:rsidR="00BD4AB9" w:rsidRDefault="00EB49FD">
            <w:pPr>
              <w:widowControl w:val="0"/>
              <w:spacing w:after="0"/>
              <w:jc w:val="center"/>
            </w:pPr>
            <w:r>
              <w:t>INFORMASI NILAI GIZI</w:t>
            </w:r>
          </w:p>
        </w:tc>
      </w:tr>
      <w:tr w:rsidR="00BD4AB9" w14:paraId="593C4149" w14:textId="77777777" w:rsidTr="003A781A">
        <w:trPr>
          <w:trHeight w:val="464"/>
        </w:trPr>
        <w:tc>
          <w:tcPr>
            <w:tcW w:w="4351" w:type="dxa"/>
            <w:gridSpan w:val="3"/>
            <w:shd w:val="clear" w:color="auto" w:fill="auto"/>
            <w:tcMar>
              <w:top w:w="100" w:type="dxa"/>
              <w:left w:w="100" w:type="dxa"/>
              <w:bottom w:w="100" w:type="dxa"/>
              <w:right w:w="100" w:type="dxa"/>
            </w:tcMar>
          </w:tcPr>
          <w:p w14:paraId="3B417542" w14:textId="77777777" w:rsidR="00BD4AB9" w:rsidRDefault="00EB49FD">
            <w:pPr>
              <w:widowControl w:val="0"/>
              <w:spacing w:after="0"/>
              <w:jc w:val="left"/>
            </w:pPr>
            <w:r>
              <w:t>Takaran Saji = 65 g (5 buah)</w:t>
            </w:r>
          </w:p>
        </w:tc>
      </w:tr>
      <w:tr w:rsidR="00BD4AB9" w14:paraId="0A84D25E" w14:textId="77777777" w:rsidTr="003A781A">
        <w:trPr>
          <w:trHeight w:val="464"/>
        </w:trPr>
        <w:tc>
          <w:tcPr>
            <w:tcW w:w="4351" w:type="dxa"/>
            <w:gridSpan w:val="3"/>
            <w:shd w:val="clear" w:color="auto" w:fill="auto"/>
            <w:tcMar>
              <w:top w:w="100" w:type="dxa"/>
              <w:left w:w="100" w:type="dxa"/>
              <w:bottom w:w="100" w:type="dxa"/>
              <w:right w:w="100" w:type="dxa"/>
            </w:tcMar>
          </w:tcPr>
          <w:p w14:paraId="77A18554" w14:textId="77777777" w:rsidR="00BD4AB9" w:rsidRDefault="00EB49FD">
            <w:pPr>
              <w:widowControl w:val="0"/>
              <w:spacing w:after="0"/>
              <w:jc w:val="left"/>
            </w:pPr>
            <w:r>
              <w:t>1 sajian per kemasan</w:t>
            </w:r>
          </w:p>
        </w:tc>
      </w:tr>
      <w:tr w:rsidR="00BD4AB9" w14:paraId="2D0D0C30" w14:textId="77777777" w:rsidTr="003A781A">
        <w:trPr>
          <w:trHeight w:val="464"/>
        </w:trPr>
        <w:tc>
          <w:tcPr>
            <w:tcW w:w="2689" w:type="dxa"/>
            <w:gridSpan w:val="2"/>
            <w:shd w:val="clear" w:color="auto" w:fill="auto"/>
            <w:tcMar>
              <w:top w:w="100" w:type="dxa"/>
              <w:left w:w="100" w:type="dxa"/>
              <w:bottom w:w="100" w:type="dxa"/>
              <w:right w:w="100" w:type="dxa"/>
            </w:tcMar>
          </w:tcPr>
          <w:p w14:paraId="24871486" w14:textId="77777777" w:rsidR="00BD4AB9" w:rsidRDefault="00BD4AB9">
            <w:pPr>
              <w:widowControl w:val="0"/>
              <w:spacing w:after="0"/>
              <w:jc w:val="left"/>
            </w:pPr>
          </w:p>
        </w:tc>
        <w:tc>
          <w:tcPr>
            <w:tcW w:w="1663" w:type="dxa"/>
            <w:shd w:val="clear" w:color="auto" w:fill="auto"/>
            <w:tcMar>
              <w:top w:w="100" w:type="dxa"/>
              <w:left w:w="100" w:type="dxa"/>
              <w:bottom w:w="100" w:type="dxa"/>
              <w:right w:w="100" w:type="dxa"/>
            </w:tcMar>
          </w:tcPr>
          <w:p w14:paraId="6D2B313E" w14:textId="77777777" w:rsidR="00BD4AB9" w:rsidRDefault="00EB49FD">
            <w:pPr>
              <w:widowControl w:val="0"/>
              <w:spacing w:after="0"/>
              <w:jc w:val="center"/>
            </w:pPr>
            <w:r>
              <w:t>%AKG</w:t>
            </w:r>
          </w:p>
        </w:tc>
      </w:tr>
      <w:tr w:rsidR="00BD4AB9" w14:paraId="775B44EC" w14:textId="77777777" w:rsidTr="003A781A">
        <w:trPr>
          <w:trHeight w:val="464"/>
        </w:trPr>
        <w:tc>
          <w:tcPr>
            <w:tcW w:w="1731" w:type="dxa"/>
            <w:shd w:val="clear" w:color="auto" w:fill="auto"/>
            <w:tcMar>
              <w:top w:w="100" w:type="dxa"/>
              <w:left w:w="100" w:type="dxa"/>
              <w:bottom w:w="100" w:type="dxa"/>
              <w:right w:w="100" w:type="dxa"/>
            </w:tcMar>
          </w:tcPr>
          <w:p w14:paraId="6899603B" w14:textId="77777777" w:rsidR="00BD4AB9" w:rsidRDefault="00EB49FD">
            <w:pPr>
              <w:widowControl w:val="0"/>
              <w:spacing w:after="0"/>
              <w:jc w:val="center"/>
            </w:pPr>
            <w:r>
              <w:t>Energi (kkal)</w:t>
            </w:r>
          </w:p>
        </w:tc>
        <w:tc>
          <w:tcPr>
            <w:tcW w:w="957" w:type="dxa"/>
            <w:shd w:val="clear" w:color="auto" w:fill="auto"/>
            <w:tcMar>
              <w:top w:w="100" w:type="dxa"/>
              <w:left w:w="100" w:type="dxa"/>
              <w:bottom w:w="100" w:type="dxa"/>
              <w:right w:w="100" w:type="dxa"/>
            </w:tcMar>
          </w:tcPr>
          <w:p w14:paraId="5F0DAC9F" w14:textId="77777777" w:rsidR="00BD4AB9" w:rsidRDefault="00EB49FD">
            <w:pPr>
              <w:widowControl w:val="0"/>
              <w:spacing w:after="0"/>
              <w:jc w:val="center"/>
            </w:pPr>
            <w:r>
              <w:t>186.4</w:t>
            </w:r>
          </w:p>
        </w:tc>
        <w:tc>
          <w:tcPr>
            <w:tcW w:w="1663" w:type="dxa"/>
            <w:shd w:val="clear" w:color="auto" w:fill="auto"/>
            <w:tcMar>
              <w:top w:w="100" w:type="dxa"/>
              <w:left w:w="100" w:type="dxa"/>
              <w:bottom w:w="100" w:type="dxa"/>
              <w:right w:w="100" w:type="dxa"/>
            </w:tcMar>
          </w:tcPr>
          <w:p w14:paraId="2AA42CE6" w14:textId="77777777" w:rsidR="00BD4AB9" w:rsidRDefault="00EB49FD">
            <w:pPr>
              <w:widowControl w:val="0"/>
              <w:spacing w:after="0"/>
              <w:jc w:val="center"/>
            </w:pPr>
            <w:r>
              <w:t>8.7%</w:t>
            </w:r>
          </w:p>
        </w:tc>
      </w:tr>
      <w:tr w:rsidR="00BD4AB9" w14:paraId="26697A5A" w14:textId="77777777" w:rsidTr="003A781A">
        <w:trPr>
          <w:trHeight w:val="475"/>
        </w:trPr>
        <w:tc>
          <w:tcPr>
            <w:tcW w:w="1731" w:type="dxa"/>
            <w:shd w:val="clear" w:color="auto" w:fill="auto"/>
            <w:tcMar>
              <w:top w:w="100" w:type="dxa"/>
              <w:left w:w="100" w:type="dxa"/>
              <w:bottom w:w="100" w:type="dxa"/>
              <w:right w:w="100" w:type="dxa"/>
            </w:tcMar>
          </w:tcPr>
          <w:p w14:paraId="03701BFB" w14:textId="77777777" w:rsidR="00BD4AB9" w:rsidRDefault="00EB49FD">
            <w:pPr>
              <w:widowControl w:val="0"/>
              <w:spacing w:after="0"/>
              <w:jc w:val="center"/>
            </w:pPr>
            <w:r>
              <w:t>Protein (g)</w:t>
            </w:r>
          </w:p>
        </w:tc>
        <w:tc>
          <w:tcPr>
            <w:tcW w:w="957" w:type="dxa"/>
            <w:shd w:val="clear" w:color="auto" w:fill="auto"/>
            <w:tcMar>
              <w:top w:w="100" w:type="dxa"/>
              <w:left w:w="100" w:type="dxa"/>
              <w:bottom w:w="100" w:type="dxa"/>
              <w:right w:w="100" w:type="dxa"/>
            </w:tcMar>
          </w:tcPr>
          <w:p w14:paraId="7EEE249A" w14:textId="77777777" w:rsidR="00BD4AB9" w:rsidRDefault="00EB49FD">
            <w:pPr>
              <w:widowControl w:val="0"/>
              <w:spacing w:after="0"/>
              <w:jc w:val="center"/>
            </w:pPr>
            <w:r>
              <w:t>5.1</w:t>
            </w:r>
          </w:p>
        </w:tc>
        <w:tc>
          <w:tcPr>
            <w:tcW w:w="1663" w:type="dxa"/>
            <w:shd w:val="clear" w:color="auto" w:fill="auto"/>
            <w:tcMar>
              <w:top w:w="100" w:type="dxa"/>
              <w:left w:w="100" w:type="dxa"/>
              <w:bottom w:w="100" w:type="dxa"/>
              <w:right w:w="100" w:type="dxa"/>
            </w:tcMar>
          </w:tcPr>
          <w:p w14:paraId="10FF1F89" w14:textId="77777777" w:rsidR="00BD4AB9" w:rsidRDefault="00EB49FD">
            <w:pPr>
              <w:widowControl w:val="0"/>
              <w:spacing w:after="0"/>
              <w:jc w:val="center"/>
            </w:pPr>
            <w:r>
              <w:t>8.5%</w:t>
            </w:r>
          </w:p>
        </w:tc>
      </w:tr>
      <w:tr w:rsidR="00BD4AB9" w14:paraId="64F3F9F1" w14:textId="77777777" w:rsidTr="003A781A">
        <w:trPr>
          <w:trHeight w:val="475"/>
        </w:trPr>
        <w:tc>
          <w:tcPr>
            <w:tcW w:w="1731" w:type="dxa"/>
            <w:shd w:val="clear" w:color="auto" w:fill="auto"/>
            <w:tcMar>
              <w:top w:w="100" w:type="dxa"/>
              <w:left w:w="100" w:type="dxa"/>
              <w:bottom w:w="100" w:type="dxa"/>
              <w:right w:w="100" w:type="dxa"/>
            </w:tcMar>
          </w:tcPr>
          <w:p w14:paraId="37878F49" w14:textId="77777777" w:rsidR="00BD4AB9" w:rsidRDefault="00EB49FD">
            <w:pPr>
              <w:widowControl w:val="0"/>
              <w:spacing w:after="0"/>
              <w:jc w:val="center"/>
            </w:pPr>
            <w:r>
              <w:t>Lemak (g)</w:t>
            </w:r>
          </w:p>
        </w:tc>
        <w:tc>
          <w:tcPr>
            <w:tcW w:w="957" w:type="dxa"/>
            <w:shd w:val="clear" w:color="auto" w:fill="auto"/>
            <w:tcMar>
              <w:top w:w="100" w:type="dxa"/>
              <w:left w:w="100" w:type="dxa"/>
              <w:bottom w:w="100" w:type="dxa"/>
              <w:right w:w="100" w:type="dxa"/>
            </w:tcMar>
          </w:tcPr>
          <w:p w14:paraId="6690AD06" w14:textId="77777777" w:rsidR="00BD4AB9" w:rsidRDefault="00EB49FD">
            <w:pPr>
              <w:widowControl w:val="0"/>
              <w:spacing w:after="0"/>
              <w:jc w:val="center"/>
            </w:pPr>
            <w:r>
              <w:t>4.1</w:t>
            </w:r>
          </w:p>
        </w:tc>
        <w:tc>
          <w:tcPr>
            <w:tcW w:w="1663" w:type="dxa"/>
            <w:shd w:val="clear" w:color="auto" w:fill="auto"/>
            <w:tcMar>
              <w:top w:w="100" w:type="dxa"/>
              <w:left w:w="100" w:type="dxa"/>
              <w:bottom w:w="100" w:type="dxa"/>
              <w:right w:w="100" w:type="dxa"/>
            </w:tcMar>
          </w:tcPr>
          <w:p w14:paraId="574AA049" w14:textId="77777777" w:rsidR="00BD4AB9" w:rsidRDefault="00EB49FD">
            <w:pPr>
              <w:widowControl w:val="0"/>
              <w:spacing w:after="0"/>
              <w:jc w:val="center"/>
            </w:pPr>
            <w:r>
              <w:t>6.1%</w:t>
            </w:r>
          </w:p>
        </w:tc>
      </w:tr>
      <w:tr w:rsidR="00BD4AB9" w14:paraId="2AF38481" w14:textId="77777777" w:rsidTr="003A781A">
        <w:trPr>
          <w:trHeight w:val="464"/>
        </w:trPr>
        <w:tc>
          <w:tcPr>
            <w:tcW w:w="1731" w:type="dxa"/>
            <w:shd w:val="clear" w:color="auto" w:fill="auto"/>
            <w:tcMar>
              <w:top w:w="100" w:type="dxa"/>
              <w:left w:w="100" w:type="dxa"/>
              <w:bottom w:w="100" w:type="dxa"/>
              <w:right w:w="100" w:type="dxa"/>
            </w:tcMar>
          </w:tcPr>
          <w:p w14:paraId="7EC88231" w14:textId="77777777" w:rsidR="00BD4AB9" w:rsidRDefault="00EB49FD">
            <w:pPr>
              <w:widowControl w:val="0"/>
              <w:spacing w:after="0"/>
              <w:jc w:val="center"/>
            </w:pPr>
            <w:r>
              <w:t>KH (g)</w:t>
            </w:r>
          </w:p>
        </w:tc>
        <w:tc>
          <w:tcPr>
            <w:tcW w:w="957" w:type="dxa"/>
            <w:shd w:val="clear" w:color="auto" w:fill="auto"/>
            <w:tcMar>
              <w:top w:w="100" w:type="dxa"/>
              <w:left w:w="100" w:type="dxa"/>
              <w:bottom w:w="100" w:type="dxa"/>
              <w:right w:w="100" w:type="dxa"/>
            </w:tcMar>
          </w:tcPr>
          <w:p w14:paraId="6D37845D" w14:textId="77777777" w:rsidR="00BD4AB9" w:rsidRDefault="00EB49FD">
            <w:pPr>
              <w:widowControl w:val="0"/>
              <w:spacing w:after="0"/>
              <w:jc w:val="center"/>
            </w:pPr>
            <w:r>
              <w:t>34.8</w:t>
            </w:r>
          </w:p>
        </w:tc>
        <w:tc>
          <w:tcPr>
            <w:tcW w:w="1663" w:type="dxa"/>
            <w:shd w:val="clear" w:color="auto" w:fill="auto"/>
            <w:tcMar>
              <w:top w:w="100" w:type="dxa"/>
              <w:left w:w="100" w:type="dxa"/>
              <w:bottom w:w="100" w:type="dxa"/>
              <w:right w:w="100" w:type="dxa"/>
            </w:tcMar>
          </w:tcPr>
          <w:p w14:paraId="05DDD9A7" w14:textId="77777777" w:rsidR="00BD4AB9" w:rsidRDefault="00EB49FD">
            <w:pPr>
              <w:widowControl w:val="0"/>
              <w:spacing w:after="0"/>
              <w:jc w:val="center"/>
            </w:pPr>
            <w:r>
              <w:t>10.7%</w:t>
            </w:r>
          </w:p>
        </w:tc>
      </w:tr>
      <w:tr w:rsidR="00BD4AB9" w14:paraId="71AC9881" w14:textId="77777777" w:rsidTr="003A781A">
        <w:trPr>
          <w:trHeight w:val="464"/>
        </w:trPr>
        <w:tc>
          <w:tcPr>
            <w:tcW w:w="1731" w:type="dxa"/>
            <w:shd w:val="clear" w:color="auto" w:fill="auto"/>
            <w:tcMar>
              <w:top w:w="100" w:type="dxa"/>
              <w:left w:w="100" w:type="dxa"/>
              <w:bottom w:w="100" w:type="dxa"/>
              <w:right w:w="100" w:type="dxa"/>
            </w:tcMar>
          </w:tcPr>
          <w:p w14:paraId="5B2F227A" w14:textId="77777777" w:rsidR="00BD4AB9" w:rsidRDefault="00EB49FD">
            <w:pPr>
              <w:widowControl w:val="0"/>
              <w:spacing w:after="0"/>
              <w:jc w:val="center"/>
            </w:pPr>
            <w:r>
              <w:t>Natrium (mg)</w:t>
            </w:r>
          </w:p>
        </w:tc>
        <w:tc>
          <w:tcPr>
            <w:tcW w:w="957" w:type="dxa"/>
            <w:shd w:val="clear" w:color="auto" w:fill="auto"/>
            <w:tcMar>
              <w:top w:w="100" w:type="dxa"/>
              <w:left w:w="100" w:type="dxa"/>
              <w:bottom w:w="100" w:type="dxa"/>
              <w:right w:w="100" w:type="dxa"/>
            </w:tcMar>
          </w:tcPr>
          <w:p w14:paraId="3A4A8573" w14:textId="77777777" w:rsidR="00BD4AB9" w:rsidRDefault="00EB49FD">
            <w:pPr>
              <w:widowControl w:val="0"/>
              <w:spacing w:after="0"/>
              <w:jc w:val="center"/>
            </w:pPr>
            <w:r>
              <w:t>32.9</w:t>
            </w:r>
          </w:p>
        </w:tc>
        <w:tc>
          <w:tcPr>
            <w:tcW w:w="1663" w:type="dxa"/>
            <w:shd w:val="clear" w:color="auto" w:fill="auto"/>
            <w:tcMar>
              <w:top w:w="100" w:type="dxa"/>
              <w:left w:w="100" w:type="dxa"/>
              <w:bottom w:w="100" w:type="dxa"/>
              <w:right w:w="100" w:type="dxa"/>
            </w:tcMar>
          </w:tcPr>
          <w:p w14:paraId="57EE7287" w14:textId="77777777" w:rsidR="00BD4AB9" w:rsidRDefault="00EB49FD">
            <w:pPr>
              <w:widowControl w:val="0"/>
              <w:spacing w:after="0"/>
              <w:jc w:val="center"/>
            </w:pPr>
            <w:r>
              <w:t>2.2%</w:t>
            </w:r>
          </w:p>
        </w:tc>
      </w:tr>
      <w:tr w:rsidR="00BD4AB9" w14:paraId="2D548B67" w14:textId="77777777" w:rsidTr="003A781A">
        <w:trPr>
          <w:trHeight w:val="464"/>
        </w:trPr>
        <w:tc>
          <w:tcPr>
            <w:tcW w:w="1731" w:type="dxa"/>
            <w:shd w:val="clear" w:color="auto" w:fill="auto"/>
            <w:tcMar>
              <w:top w:w="100" w:type="dxa"/>
              <w:left w:w="100" w:type="dxa"/>
              <w:bottom w:w="100" w:type="dxa"/>
              <w:right w:w="100" w:type="dxa"/>
            </w:tcMar>
          </w:tcPr>
          <w:p w14:paraId="0563898C" w14:textId="77777777" w:rsidR="00BD4AB9" w:rsidRDefault="00EB49FD">
            <w:pPr>
              <w:widowControl w:val="0"/>
              <w:spacing w:after="0"/>
              <w:jc w:val="center"/>
            </w:pPr>
            <w:r>
              <w:t>Zat Besi (mg)</w:t>
            </w:r>
          </w:p>
        </w:tc>
        <w:tc>
          <w:tcPr>
            <w:tcW w:w="957" w:type="dxa"/>
            <w:shd w:val="clear" w:color="auto" w:fill="auto"/>
            <w:tcMar>
              <w:top w:w="100" w:type="dxa"/>
              <w:left w:w="100" w:type="dxa"/>
              <w:bottom w:w="100" w:type="dxa"/>
              <w:right w:w="100" w:type="dxa"/>
            </w:tcMar>
          </w:tcPr>
          <w:p w14:paraId="56A07CED" w14:textId="77777777" w:rsidR="00BD4AB9" w:rsidRDefault="00EB49FD">
            <w:pPr>
              <w:widowControl w:val="0"/>
              <w:spacing w:after="0"/>
              <w:jc w:val="center"/>
            </w:pPr>
            <w:r>
              <w:t>1.3</w:t>
            </w:r>
          </w:p>
        </w:tc>
        <w:tc>
          <w:tcPr>
            <w:tcW w:w="1663" w:type="dxa"/>
            <w:shd w:val="clear" w:color="auto" w:fill="auto"/>
            <w:tcMar>
              <w:top w:w="100" w:type="dxa"/>
              <w:left w:w="100" w:type="dxa"/>
              <w:bottom w:w="100" w:type="dxa"/>
              <w:right w:w="100" w:type="dxa"/>
            </w:tcMar>
          </w:tcPr>
          <w:p w14:paraId="65E56B5C" w14:textId="77777777" w:rsidR="00BD4AB9" w:rsidRDefault="00EB49FD">
            <w:pPr>
              <w:widowControl w:val="0"/>
              <w:spacing w:after="0"/>
              <w:jc w:val="center"/>
            </w:pPr>
            <w:r>
              <w:t>5.9%</w:t>
            </w:r>
          </w:p>
        </w:tc>
      </w:tr>
    </w:tbl>
    <w:p w14:paraId="1F74C63C" w14:textId="77777777" w:rsidR="00BD4AB9" w:rsidRDefault="00BD4AB9">
      <w:pPr>
        <w:spacing w:after="0"/>
        <w:jc w:val="left"/>
      </w:pPr>
    </w:p>
    <w:p w14:paraId="522F57A5" w14:textId="740F204E" w:rsidR="00BD4AB9" w:rsidRDefault="00EB49FD" w:rsidP="003A781A">
      <w:pPr>
        <w:spacing w:after="0"/>
        <w:ind w:left="360"/>
        <w:jc w:val="left"/>
      </w:pPr>
      <w:proofErr w:type="gramStart"/>
      <w:r>
        <w:t>*Persen AKG berdasarkan energi 2150 kkal.</w:t>
      </w:r>
      <w:proofErr w:type="gramEnd"/>
      <w:r>
        <w:t xml:space="preserve"> Kebutuhan energi anda mungkin lebih tinggi atau lebih rendah</w:t>
      </w:r>
    </w:p>
    <w:p w14:paraId="7D423F69" w14:textId="77777777" w:rsidR="00BD4AB9" w:rsidRDefault="00BD4AB9" w:rsidP="007812D8">
      <w:pPr>
        <w:spacing w:after="0"/>
        <w:jc w:val="left"/>
      </w:pPr>
    </w:p>
    <w:p w14:paraId="7187A39D" w14:textId="77777777" w:rsidR="00BD4AB9" w:rsidRDefault="00EB49FD">
      <w:pPr>
        <w:numPr>
          <w:ilvl w:val="0"/>
          <w:numId w:val="155"/>
        </w:numPr>
        <w:spacing w:after="0" w:line="360" w:lineRule="auto"/>
        <w:ind w:left="360"/>
        <w:rPr>
          <w:b/>
        </w:rPr>
      </w:pPr>
      <w:r>
        <w:rPr>
          <w:b/>
        </w:rPr>
        <w:t>Biaya</w:t>
      </w:r>
    </w:p>
    <w:p w14:paraId="7B9CC3A1" w14:textId="77777777" w:rsidR="00BD4AB9" w:rsidRDefault="00EB49FD">
      <w:pPr>
        <w:spacing w:line="360" w:lineRule="auto"/>
        <w:ind w:left="360"/>
        <w:rPr>
          <w:b/>
        </w:rPr>
      </w:pPr>
      <w:r>
        <w:rPr>
          <w:b/>
        </w:rPr>
        <w:t>1 Resep (20 pcs):</w:t>
      </w:r>
    </w:p>
    <w:tbl>
      <w:tblPr>
        <w:tblStyle w:val="aff7"/>
        <w:tblW w:w="6525" w:type="dxa"/>
        <w:tblInd w:w="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300"/>
        <w:gridCol w:w="3225"/>
      </w:tblGrid>
      <w:tr w:rsidR="00BD4AB9" w14:paraId="38E37327" w14:textId="77777777">
        <w:tc>
          <w:tcPr>
            <w:tcW w:w="3300" w:type="dxa"/>
            <w:shd w:val="clear" w:color="auto" w:fill="auto"/>
            <w:tcMar>
              <w:top w:w="100" w:type="dxa"/>
              <w:left w:w="100" w:type="dxa"/>
              <w:bottom w:w="100" w:type="dxa"/>
              <w:right w:w="100" w:type="dxa"/>
            </w:tcMar>
          </w:tcPr>
          <w:p w14:paraId="4809F298" w14:textId="77777777" w:rsidR="00BD4AB9" w:rsidRDefault="00EB49FD" w:rsidP="005559A5">
            <w:pPr>
              <w:widowControl w:val="0"/>
              <w:pBdr>
                <w:top w:val="nil"/>
                <w:left w:val="nil"/>
                <w:bottom w:val="nil"/>
                <w:right w:val="nil"/>
                <w:between w:val="nil"/>
              </w:pBdr>
              <w:spacing w:after="0" w:line="240" w:lineRule="auto"/>
              <w:jc w:val="center"/>
              <w:rPr>
                <w:b/>
              </w:rPr>
            </w:pPr>
            <w:r>
              <w:rPr>
                <w:b/>
              </w:rPr>
              <w:t>Bahan</w:t>
            </w:r>
          </w:p>
        </w:tc>
        <w:tc>
          <w:tcPr>
            <w:tcW w:w="3225" w:type="dxa"/>
            <w:shd w:val="clear" w:color="auto" w:fill="auto"/>
            <w:tcMar>
              <w:top w:w="100" w:type="dxa"/>
              <w:left w:w="100" w:type="dxa"/>
              <w:bottom w:w="100" w:type="dxa"/>
              <w:right w:w="100" w:type="dxa"/>
            </w:tcMar>
          </w:tcPr>
          <w:p w14:paraId="40AC9BD8" w14:textId="77777777" w:rsidR="00BD4AB9" w:rsidRDefault="00EB49FD" w:rsidP="005559A5">
            <w:pPr>
              <w:widowControl w:val="0"/>
              <w:pBdr>
                <w:top w:val="nil"/>
                <w:left w:val="nil"/>
                <w:bottom w:val="nil"/>
                <w:right w:val="nil"/>
                <w:between w:val="nil"/>
              </w:pBdr>
              <w:spacing w:after="0" w:line="240" w:lineRule="auto"/>
              <w:jc w:val="center"/>
              <w:rPr>
                <w:b/>
              </w:rPr>
            </w:pPr>
            <w:r>
              <w:rPr>
                <w:b/>
              </w:rPr>
              <w:t>Harga</w:t>
            </w:r>
          </w:p>
        </w:tc>
      </w:tr>
      <w:tr w:rsidR="00BD4AB9" w14:paraId="77415199" w14:textId="77777777">
        <w:tc>
          <w:tcPr>
            <w:tcW w:w="3300" w:type="dxa"/>
            <w:shd w:val="clear" w:color="auto" w:fill="auto"/>
            <w:tcMar>
              <w:top w:w="100" w:type="dxa"/>
              <w:left w:w="100" w:type="dxa"/>
              <w:bottom w:w="100" w:type="dxa"/>
              <w:right w:w="100" w:type="dxa"/>
            </w:tcMar>
          </w:tcPr>
          <w:p w14:paraId="08C5762A" w14:textId="77777777" w:rsidR="00BD4AB9" w:rsidRDefault="00EB49FD" w:rsidP="005559A5">
            <w:pPr>
              <w:widowControl w:val="0"/>
              <w:pBdr>
                <w:top w:val="nil"/>
                <w:left w:val="nil"/>
                <w:bottom w:val="nil"/>
                <w:right w:val="nil"/>
                <w:between w:val="nil"/>
              </w:pBdr>
              <w:spacing w:after="0" w:line="240" w:lineRule="auto"/>
              <w:jc w:val="center"/>
            </w:pPr>
            <w:r>
              <w:t>tepung beras</w:t>
            </w:r>
          </w:p>
        </w:tc>
        <w:tc>
          <w:tcPr>
            <w:tcW w:w="3225" w:type="dxa"/>
            <w:shd w:val="clear" w:color="auto" w:fill="auto"/>
            <w:tcMar>
              <w:top w:w="100" w:type="dxa"/>
              <w:left w:w="100" w:type="dxa"/>
              <w:bottom w:w="100" w:type="dxa"/>
              <w:right w:w="100" w:type="dxa"/>
            </w:tcMar>
          </w:tcPr>
          <w:p w14:paraId="1A52D851" w14:textId="77777777" w:rsidR="00BD4AB9" w:rsidRDefault="00EB49FD" w:rsidP="005559A5">
            <w:pPr>
              <w:widowControl w:val="0"/>
              <w:pBdr>
                <w:top w:val="nil"/>
                <w:left w:val="nil"/>
                <w:bottom w:val="nil"/>
                <w:right w:val="nil"/>
                <w:between w:val="nil"/>
              </w:pBdr>
              <w:spacing w:after="0" w:line="240" w:lineRule="auto"/>
              <w:jc w:val="center"/>
            </w:pPr>
            <w:r>
              <w:t>1500</w:t>
            </w:r>
          </w:p>
        </w:tc>
      </w:tr>
      <w:tr w:rsidR="00BD4AB9" w14:paraId="033E4528" w14:textId="77777777">
        <w:tc>
          <w:tcPr>
            <w:tcW w:w="3300" w:type="dxa"/>
            <w:shd w:val="clear" w:color="auto" w:fill="auto"/>
            <w:tcMar>
              <w:top w:w="100" w:type="dxa"/>
              <w:left w:w="100" w:type="dxa"/>
              <w:bottom w:w="100" w:type="dxa"/>
              <w:right w:w="100" w:type="dxa"/>
            </w:tcMar>
          </w:tcPr>
          <w:p w14:paraId="1FE440F0" w14:textId="77777777" w:rsidR="00BD4AB9" w:rsidRDefault="00EB49FD" w:rsidP="005559A5">
            <w:pPr>
              <w:widowControl w:val="0"/>
              <w:pBdr>
                <w:top w:val="nil"/>
                <w:left w:val="nil"/>
                <w:bottom w:val="nil"/>
                <w:right w:val="nil"/>
                <w:between w:val="nil"/>
              </w:pBdr>
              <w:spacing w:after="0" w:line="240" w:lineRule="auto"/>
              <w:jc w:val="center"/>
            </w:pPr>
            <w:r>
              <w:t>tepung tapioka</w:t>
            </w:r>
          </w:p>
        </w:tc>
        <w:tc>
          <w:tcPr>
            <w:tcW w:w="3225" w:type="dxa"/>
            <w:shd w:val="clear" w:color="auto" w:fill="auto"/>
            <w:tcMar>
              <w:top w:w="100" w:type="dxa"/>
              <w:left w:w="100" w:type="dxa"/>
              <w:bottom w:w="100" w:type="dxa"/>
              <w:right w:w="100" w:type="dxa"/>
            </w:tcMar>
          </w:tcPr>
          <w:p w14:paraId="129BEF76" w14:textId="77777777" w:rsidR="00BD4AB9" w:rsidRDefault="00EB49FD" w:rsidP="005559A5">
            <w:pPr>
              <w:widowControl w:val="0"/>
              <w:pBdr>
                <w:top w:val="nil"/>
                <w:left w:val="nil"/>
                <w:bottom w:val="nil"/>
                <w:right w:val="nil"/>
                <w:between w:val="nil"/>
              </w:pBdr>
              <w:spacing w:after="0" w:line="240" w:lineRule="auto"/>
              <w:jc w:val="center"/>
            </w:pPr>
            <w:r>
              <w:t>1000</w:t>
            </w:r>
          </w:p>
        </w:tc>
      </w:tr>
      <w:tr w:rsidR="00BD4AB9" w14:paraId="4F7F3818" w14:textId="77777777">
        <w:tc>
          <w:tcPr>
            <w:tcW w:w="3300" w:type="dxa"/>
            <w:shd w:val="clear" w:color="auto" w:fill="auto"/>
            <w:tcMar>
              <w:top w:w="100" w:type="dxa"/>
              <w:left w:w="100" w:type="dxa"/>
              <w:bottom w:w="100" w:type="dxa"/>
              <w:right w:w="100" w:type="dxa"/>
            </w:tcMar>
          </w:tcPr>
          <w:p w14:paraId="06EFC75B" w14:textId="77777777" w:rsidR="00BD4AB9" w:rsidRDefault="00EB49FD" w:rsidP="005559A5">
            <w:pPr>
              <w:widowControl w:val="0"/>
              <w:pBdr>
                <w:top w:val="nil"/>
                <w:left w:val="nil"/>
                <w:bottom w:val="nil"/>
                <w:right w:val="nil"/>
                <w:between w:val="nil"/>
              </w:pBdr>
              <w:spacing w:after="0" w:line="240" w:lineRule="auto"/>
              <w:jc w:val="center"/>
            </w:pPr>
            <w:r>
              <w:t>ikan kembung</w:t>
            </w:r>
          </w:p>
        </w:tc>
        <w:tc>
          <w:tcPr>
            <w:tcW w:w="3225" w:type="dxa"/>
            <w:shd w:val="clear" w:color="auto" w:fill="auto"/>
            <w:tcMar>
              <w:top w:w="100" w:type="dxa"/>
              <w:left w:w="100" w:type="dxa"/>
              <w:bottom w:w="100" w:type="dxa"/>
              <w:right w:w="100" w:type="dxa"/>
            </w:tcMar>
          </w:tcPr>
          <w:p w14:paraId="37BFADE7" w14:textId="77777777" w:rsidR="00BD4AB9" w:rsidRDefault="00EB49FD" w:rsidP="005559A5">
            <w:pPr>
              <w:widowControl w:val="0"/>
              <w:pBdr>
                <w:top w:val="nil"/>
                <w:left w:val="nil"/>
                <w:bottom w:val="nil"/>
                <w:right w:val="nil"/>
                <w:between w:val="nil"/>
              </w:pBdr>
              <w:spacing w:after="0" w:line="240" w:lineRule="auto"/>
              <w:jc w:val="center"/>
            </w:pPr>
            <w:r>
              <w:t>4000</w:t>
            </w:r>
          </w:p>
        </w:tc>
      </w:tr>
      <w:tr w:rsidR="00BD4AB9" w14:paraId="4BD05AF2" w14:textId="77777777">
        <w:tc>
          <w:tcPr>
            <w:tcW w:w="3300" w:type="dxa"/>
            <w:shd w:val="clear" w:color="auto" w:fill="auto"/>
            <w:tcMar>
              <w:top w:w="100" w:type="dxa"/>
              <w:left w:w="100" w:type="dxa"/>
              <w:bottom w:w="100" w:type="dxa"/>
              <w:right w:w="100" w:type="dxa"/>
            </w:tcMar>
          </w:tcPr>
          <w:p w14:paraId="5E97E2AF" w14:textId="77777777" w:rsidR="00BD4AB9" w:rsidRDefault="00EB49FD" w:rsidP="005559A5">
            <w:pPr>
              <w:widowControl w:val="0"/>
              <w:pBdr>
                <w:top w:val="nil"/>
                <w:left w:val="nil"/>
                <w:bottom w:val="nil"/>
                <w:right w:val="nil"/>
                <w:between w:val="nil"/>
              </w:pBdr>
              <w:spacing w:after="0" w:line="240" w:lineRule="auto"/>
              <w:jc w:val="center"/>
            </w:pPr>
            <w:r>
              <w:t>telur ayam</w:t>
            </w:r>
          </w:p>
        </w:tc>
        <w:tc>
          <w:tcPr>
            <w:tcW w:w="3225" w:type="dxa"/>
            <w:shd w:val="clear" w:color="auto" w:fill="auto"/>
            <w:tcMar>
              <w:top w:w="100" w:type="dxa"/>
              <w:left w:w="100" w:type="dxa"/>
              <w:bottom w:w="100" w:type="dxa"/>
              <w:right w:w="100" w:type="dxa"/>
            </w:tcMar>
          </w:tcPr>
          <w:p w14:paraId="03E037FB" w14:textId="77777777" w:rsidR="00BD4AB9" w:rsidRDefault="00EB49FD" w:rsidP="005559A5">
            <w:pPr>
              <w:widowControl w:val="0"/>
              <w:pBdr>
                <w:top w:val="nil"/>
                <w:left w:val="nil"/>
                <w:bottom w:val="nil"/>
                <w:right w:val="nil"/>
                <w:between w:val="nil"/>
              </w:pBdr>
              <w:spacing w:after="0" w:line="240" w:lineRule="auto"/>
              <w:jc w:val="center"/>
            </w:pPr>
            <w:r>
              <w:t>2000</w:t>
            </w:r>
          </w:p>
        </w:tc>
      </w:tr>
      <w:tr w:rsidR="00BD4AB9" w14:paraId="7575A743" w14:textId="77777777">
        <w:trPr>
          <w:trHeight w:val="440"/>
        </w:trPr>
        <w:tc>
          <w:tcPr>
            <w:tcW w:w="3300" w:type="dxa"/>
            <w:shd w:val="clear" w:color="auto" w:fill="auto"/>
            <w:tcMar>
              <w:top w:w="100" w:type="dxa"/>
              <w:left w:w="100" w:type="dxa"/>
              <w:bottom w:w="100" w:type="dxa"/>
              <w:right w:w="100" w:type="dxa"/>
            </w:tcMar>
          </w:tcPr>
          <w:p w14:paraId="133DC9B0" w14:textId="77777777" w:rsidR="00BD4AB9" w:rsidRDefault="00EB49FD" w:rsidP="005559A5">
            <w:pPr>
              <w:widowControl w:val="0"/>
              <w:pBdr>
                <w:top w:val="nil"/>
                <w:left w:val="nil"/>
                <w:bottom w:val="nil"/>
                <w:right w:val="nil"/>
                <w:between w:val="nil"/>
              </w:pBdr>
              <w:spacing w:after="0" w:line="240" w:lineRule="auto"/>
              <w:jc w:val="center"/>
            </w:pPr>
            <w:r>
              <w:t>jeruk nipis</w:t>
            </w:r>
          </w:p>
        </w:tc>
        <w:tc>
          <w:tcPr>
            <w:tcW w:w="3225" w:type="dxa"/>
            <w:vMerge w:val="restart"/>
            <w:shd w:val="clear" w:color="auto" w:fill="auto"/>
            <w:tcMar>
              <w:top w:w="100" w:type="dxa"/>
              <w:left w:w="100" w:type="dxa"/>
              <w:bottom w:w="100" w:type="dxa"/>
              <w:right w:w="100" w:type="dxa"/>
            </w:tcMar>
            <w:vAlign w:val="center"/>
          </w:tcPr>
          <w:p w14:paraId="446F1B43" w14:textId="77777777" w:rsidR="00BD4AB9" w:rsidRDefault="00EB49FD" w:rsidP="005559A5">
            <w:pPr>
              <w:widowControl w:val="0"/>
              <w:pBdr>
                <w:top w:val="nil"/>
                <w:left w:val="nil"/>
                <w:bottom w:val="nil"/>
                <w:right w:val="nil"/>
                <w:between w:val="nil"/>
              </w:pBdr>
              <w:spacing w:after="0" w:line="240" w:lineRule="auto"/>
              <w:jc w:val="center"/>
            </w:pPr>
            <w:r>
              <w:t>1500</w:t>
            </w:r>
          </w:p>
        </w:tc>
      </w:tr>
      <w:tr w:rsidR="00BD4AB9" w14:paraId="5FFCBB21" w14:textId="77777777">
        <w:trPr>
          <w:trHeight w:val="440"/>
        </w:trPr>
        <w:tc>
          <w:tcPr>
            <w:tcW w:w="3300" w:type="dxa"/>
            <w:shd w:val="clear" w:color="auto" w:fill="auto"/>
            <w:tcMar>
              <w:top w:w="100" w:type="dxa"/>
              <w:left w:w="100" w:type="dxa"/>
              <w:bottom w:w="100" w:type="dxa"/>
              <w:right w:w="100" w:type="dxa"/>
            </w:tcMar>
          </w:tcPr>
          <w:p w14:paraId="3D9EB1F2" w14:textId="77777777" w:rsidR="00BD4AB9" w:rsidRDefault="00EB49FD" w:rsidP="005559A5">
            <w:pPr>
              <w:widowControl w:val="0"/>
              <w:pBdr>
                <w:top w:val="nil"/>
                <w:left w:val="nil"/>
                <w:bottom w:val="nil"/>
                <w:right w:val="nil"/>
                <w:between w:val="nil"/>
              </w:pBdr>
              <w:spacing w:after="0" w:line="240" w:lineRule="auto"/>
              <w:jc w:val="center"/>
            </w:pPr>
            <w:r>
              <w:t>daun jeruk</w:t>
            </w:r>
          </w:p>
        </w:tc>
        <w:tc>
          <w:tcPr>
            <w:tcW w:w="3225" w:type="dxa"/>
            <w:vMerge/>
            <w:shd w:val="clear" w:color="auto" w:fill="auto"/>
            <w:tcMar>
              <w:top w:w="100" w:type="dxa"/>
              <w:left w:w="100" w:type="dxa"/>
              <w:bottom w:w="100" w:type="dxa"/>
              <w:right w:w="100" w:type="dxa"/>
            </w:tcMar>
            <w:vAlign w:val="center"/>
          </w:tcPr>
          <w:p w14:paraId="0C1D6D74" w14:textId="77777777" w:rsidR="00BD4AB9" w:rsidRDefault="00BD4AB9" w:rsidP="005559A5">
            <w:pPr>
              <w:widowControl w:val="0"/>
              <w:pBdr>
                <w:top w:val="nil"/>
                <w:left w:val="nil"/>
                <w:bottom w:val="nil"/>
                <w:right w:val="nil"/>
                <w:between w:val="nil"/>
              </w:pBdr>
              <w:spacing w:after="0" w:line="240" w:lineRule="auto"/>
              <w:jc w:val="center"/>
            </w:pPr>
          </w:p>
        </w:tc>
      </w:tr>
      <w:tr w:rsidR="00BD4AB9" w14:paraId="198A668D" w14:textId="77777777">
        <w:trPr>
          <w:trHeight w:val="440"/>
        </w:trPr>
        <w:tc>
          <w:tcPr>
            <w:tcW w:w="3300" w:type="dxa"/>
            <w:shd w:val="clear" w:color="auto" w:fill="auto"/>
            <w:tcMar>
              <w:top w:w="100" w:type="dxa"/>
              <w:left w:w="100" w:type="dxa"/>
              <w:bottom w:w="100" w:type="dxa"/>
              <w:right w:w="100" w:type="dxa"/>
            </w:tcMar>
          </w:tcPr>
          <w:p w14:paraId="7DA3BF78" w14:textId="77777777" w:rsidR="00BD4AB9" w:rsidRDefault="00EB49FD" w:rsidP="005559A5">
            <w:pPr>
              <w:widowControl w:val="0"/>
              <w:pBdr>
                <w:top w:val="nil"/>
                <w:left w:val="nil"/>
                <w:bottom w:val="nil"/>
                <w:right w:val="nil"/>
                <w:between w:val="nil"/>
              </w:pBdr>
              <w:spacing w:after="0" w:line="240" w:lineRule="auto"/>
              <w:jc w:val="center"/>
            </w:pPr>
            <w:r>
              <w:t>daun bawang</w:t>
            </w:r>
          </w:p>
        </w:tc>
        <w:tc>
          <w:tcPr>
            <w:tcW w:w="3225" w:type="dxa"/>
            <w:vMerge/>
            <w:shd w:val="clear" w:color="auto" w:fill="auto"/>
            <w:tcMar>
              <w:top w:w="100" w:type="dxa"/>
              <w:left w:w="100" w:type="dxa"/>
              <w:bottom w:w="100" w:type="dxa"/>
              <w:right w:w="100" w:type="dxa"/>
            </w:tcMar>
            <w:vAlign w:val="center"/>
          </w:tcPr>
          <w:p w14:paraId="0DF560AC" w14:textId="77777777" w:rsidR="00BD4AB9" w:rsidRDefault="00BD4AB9" w:rsidP="005559A5">
            <w:pPr>
              <w:widowControl w:val="0"/>
              <w:pBdr>
                <w:top w:val="nil"/>
                <w:left w:val="nil"/>
                <w:bottom w:val="nil"/>
                <w:right w:val="nil"/>
                <w:between w:val="nil"/>
              </w:pBdr>
              <w:spacing w:after="0" w:line="240" w:lineRule="auto"/>
              <w:jc w:val="center"/>
            </w:pPr>
          </w:p>
        </w:tc>
      </w:tr>
      <w:tr w:rsidR="00BD4AB9" w14:paraId="43FFCF8B" w14:textId="77777777">
        <w:trPr>
          <w:trHeight w:val="440"/>
        </w:trPr>
        <w:tc>
          <w:tcPr>
            <w:tcW w:w="3300" w:type="dxa"/>
            <w:shd w:val="clear" w:color="auto" w:fill="auto"/>
            <w:tcMar>
              <w:top w:w="100" w:type="dxa"/>
              <w:left w:w="100" w:type="dxa"/>
              <w:bottom w:w="100" w:type="dxa"/>
              <w:right w:w="100" w:type="dxa"/>
            </w:tcMar>
          </w:tcPr>
          <w:p w14:paraId="6D8CEE4F" w14:textId="77777777" w:rsidR="00BD4AB9" w:rsidRDefault="00EB49FD" w:rsidP="005559A5">
            <w:pPr>
              <w:widowControl w:val="0"/>
              <w:pBdr>
                <w:top w:val="nil"/>
                <w:left w:val="nil"/>
                <w:bottom w:val="nil"/>
                <w:right w:val="nil"/>
                <w:between w:val="nil"/>
              </w:pBdr>
              <w:spacing w:after="0" w:line="240" w:lineRule="auto"/>
              <w:jc w:val="center"/>
            </w:pPr>
            <w:r>
              <w:t>garam</w:t>
            </w:r>
          </w:p>
        </w:tc>
        <w:tc>
          <w:tcPr>
            <w:tcW w:w="3225" w:type="dxa"/>
            <w:vMerge w:val="restart"/>
            <w:shd w:val="clear" w:color="auto" w:fill="auto"/>
            <w:tcMar>
              <w:top w:w="100" w:type="dxa"/>
              <w:left w:w="100" w:type="dxa"/>
              <w:bottom w:w="100" w:type="dxa"/>
              <w:right w:w="100" w:type="dxa"/>
            </w:tcMar>
            <w:vAlign w:val="center"/>
          </w:tcPr>
          <w:p w14:paraId="529F4AA7" w14:textId="77777777" w:rsidR="00BD4AB9" w:rsidRDefault="00EB49FD" w:rsidP="005559A5">
            <w:pPr>
              <w:widowControl w:val="0"/>
              <w:pBdr>
                <w:top w:val="nil"/>
                <w:left w:val="nil"/>
                <w:bottom w:val="nil"/>
                <w:right w:val="nil"/>
                <w:between w:val="nil"/>
              </w:pBdr>
              <w:spacing w:after="0" w:line="240" w:lineRule="auto"/>
              <w:jc w:val="center"/>
            </w:pPr>
            <w:r>
              <w:t>1000</w:t>
            </w:r>
          </w:p>
        </w:tc>
      </w:tr>
      <w:tr w:rsidR="00BD4AB9" w14:paraId="21261B6C" w14:textId="77777777">
        <w:trPr>
          <w:trHeight w:val="440"/>
        </w:trPr>
        <w:tc>
          <w:tcPr>
            <w:tcW w:w="3300" w:type="dxa"/>
            <w:shd w:val="clear" w:color="auto" w:fill="auto"/>
            <w:tcMar>
              <w:top w:w="100" w:type="dxa"/>
              <w:left w:w="100" w:type="dxa"/>
              <w:bottom w:w="100" w:type="dxa"/>
              <w:right w:w="100" w:type="dxa"/>
            </w:tcMar>
          </w:tcPr>
          <w:p w14:paraId="47C9F065" w14:textId="77777777" w:rsidR="00BD4AB9" w:rsidRDefault="00EB49FD" w:rsidP="005559A5">
            <w:pPr>
              <w:widowControl w:val="0"/>
              <w:pBdr>
                <w:top w:val="nil"/>
                <w:left w:val="nil"/>
                <w:bottom w:val="nil"/>
                <w:right w:val="nil"/>
                <w:between w:val="nil"/>
              </w:pBdr>
              <w:spacing w:after="0" w:line="240" w:lineRule="auto"/>
              <w:jc w:val="center"/>
            </w:pPr>
            <w:r>
              <w:t>lada</w:t>
            </w:r>
          </w:p>
        </w:tc>
        <w:tc>
          <w:tcPr>
            <w:tcW w:w="3225" w:type="dxa"/>
            <w:vMerge/>
            <w:shd w:val="clear" w:color="auto" w:fill="auto"/>
            <w:tcMar>
              <w:top w:w="100" w:type="dxa"/>
              <w:left w:w="100" w:type="dxa"/>
              <w:bottom w:w="100" w:type="dxa"/>
              <w:right w:w="100" w:type="dxa"/>
            </w:tcMar>
            <w:vAlign w:val="center"/>
          </w:tcPr>
          <w:p w14:paraId="291837EC" w14:textId="77777777" w:rsidR="00BD4AB9" w:rsidRDefault="00BD4AB9" w:rsidP="005559A5">
            <w:pPr>
              <w:widowControl w:val="0"/>
              <w:pBdr>
                <w:top w:val="nil"/>
                <w:left w:val="nil"/>
                <w:bottom w:val="nil"/>
                <w:right w:val="nil"/>
                <w:between w:val="nil"/>
              </w:pBdr>
              <w:spacing w:after="0" w:line="240" w:lineRule="auto"/>
              <w:jc w:val="center"/>
            </w:pPr>
          </w:p>
        </w:tc>
      </w:tr>
      <w:tr w:rsidR="00BD4AB9" w14:paraId="6B7B41D0" w14:textId="77777777">
        <w:trPr>
          <w:trHeight w:val="440"/>
        </w:trPr>
        <w:tc>
          <w:tcPr>
            <w:tcW w:w="3300" w:type="dxa"/>
            <w:shd w:val="clear" w:color="auto" w:fill="auto"/>
            <w:tcMar>
              <w:top w:w="100" w:type="dxa"/>
              <w:left w:w="100" w:type="dxa"/>
              <w:bottom w:w="100" w:type="dxa"/>
              <w:right w:w="100" w:type="dxa"/>
            </w:tcMar>
          </w:tcPr>
          <w:p w14:paraId="4DF6CB09" w14:textId="77777777" w:rsidR="00BD4AB9" w:rsidRDefault="00EB49FD" w:rsidP="005559A5">
            <w:pPr>
              <w:widowControl w:val="0"/>
              <w:pBdr>
                <w:top w:val="nil"/>
                <w:left w:val="nil"/>
                <w:bottom w:val="nil"/>
                <w:right w:val="nil"/>
                <w:between w:val="nil"/>
              </w:pBdr>
              <w:spacing w:after="0" w:line="240" w:lineRule="auto"/>
              <w:jc w:val="center"/>
            </w:pPr>
            <w:r>
              <w:t>bawang putih</w:t>
            </w:r>
          </w:p>
        </w:tc>
        <w:tc>
          <w:tcPr>
            <w:tcW w:w="3225" w:type="dxa"/>
            <w:vMerge/>
            <w:shd w:val="clear" w:color="auto" w:fill="auto"/>
            <w:tcMar>
              <w:top w:w="100" w:type="dxa"/>
              <w:left w:w="100" w:type="dxa"/>
              <w:bottom w:w="100" w:type="dxa"/>
              <w:right w:w="100" w:type="dxa"/>
            </w:tcMar>
          </w:tcPr>
          <w:p w14:paraId="0FD7F915" w14:textId="77777777" w:rsidR="00BD4AB9" w:rsidRDefault="00BD4AB9" w:rsidP="005559A5">
            <w:pPr>
              <w:widowControl w:val="0"/>
              <w:pBdr>
                <w:top w:val="nil"/>
                <w:left w:val="nil"/>
                <w:bottom w:val="nil"/>
                <w:right w:val="nil"/>
                <w:between w:val="nil"/>
              </w:pBdr>
              <w:spacing w:after="0" w:line="240" w:lineRule="auto"/>
              <w:jc w:val="center"/>
            </w:pPr>
          </w:p>
        </w:tc>
      </w:tr>
      <w:tr w:rsidR="00BD4AB9" w14:paraId="4BFE38B1" w14:textId="77777777">
        <w:tc>
          <w:tcPr>
            <w:tcW w:w="3300" w:type="dxa"/>
            <w:shd w:val="clear" w:color="auto" w:fill="auto"/>
            <w:tcMar>
              <w:top w:w="100" w:type="dxa"/>
              <w:left w:w="100" w:type="dxa"/>
              <w:bottom w:w="100" w:type="dxa"/>
              <w:right w:w="100" w:type="dxa"/>
            </w:tcMar>
          </w:tcPr>
          <w:p w14:paraId="7298C8B0" w14:textId="77777777" w:rsidR="00BD4AB9" w:rsidRDefault="00EB49FD" w:rsidP="005559A5">
            <w:pPr>
              <w:widowControl w:val="0"/>
              <w:pBdr>
                <w:top w:val="nil"/>
                <w:left w:val="nil"/>
                <w:bottom w:val="nil"/>
                <w:right w:val="nil"/>
                <w:between w:val="nil"/>
              </w:pBdr>
              <w:spacing w:after="0" w:line="240" w:lineRule="auto"/>
              <w:jc w:val="center"/>
            </w:pPr>
            <w:r>
              <w:t>minyak goreng</w:t>
            </w:r>
          </w:p>
        </w:tc>
        <w:tc>
          <w:tcPr>
            <w:tcW w:w="3225" w:type="dxa"/>
            <w:shd w:val="clear" w:color="auto" w:fill="auto"/>
            <w:tcMar>
              <w:top w:w="100" w:type="dxa"/>
              <w:left w:w="100" w:type="dxa"/>
              <w:bottom w:w="100" w:type="dxa"/>
              <w:right w:w="100" w:type="dxa"/>
            </w:tcMar>
          </w:tcPr>
          <w:p w14:paraId="6A57F927" w14:textId="77777777" w:rsidR="00BD4AB9" w:rsidRDefault="00EB49FD" w:rsidP="005559A5">
            <w:pPr>
              <w:widowControl w:val="0"/>
              <w:pBdr>
                <w:top w:val="nil"/>
                <w:left w:val="nil"/>
                <w:bottom w:val="nil"/>
                <w:right w:val="nil"/>
                <w:between w:val="nil"/>
              </w:pBdr>
              <w:spacing w:after="0" w:line="240" w:lineRule="auto"/>
              <w:jc w:val="center"/>
            </w:pPr>
            <w:r>
              <w:t>7000</w:t>
            </w:r>
          </w:p>
        </w:tc>
      </w:tr>
      <w:tr w:rsidR="00BD4AB9" w14:paraId="299D7E92" w14:textId="77777777">
        <w:tc>
          <w:tcPr>
            <w:tcW w:w="3300" w:type="dxa"/>
            <w:shd w:val="clear" w:color="auto" w:fill="auto"/>
            <w:tcMar>
              <w:top w:w="100" w:type="dxa"/>
              <w:left w:w="100" w:type="dxa"/>
              <w:bottom w:w="100" w:type="dxa"/>
              <w:right w:w="100" w:type="dxa"/>
            </w:tcMar>
          </w:tcPr>
          <w:p w14:paraId="72D1AAE0" w14:textId="77777777" w:rsidR="00BD4AB9" w:rsidRDefault="00EB49FD" w:rsidP="005559A5">
            <w:pPr>
              <w:widowControl w:val="0"/>
              <w:pBdr>
                <w:top w:val="nil"/>
                <w:left w:val="nil"/>
                <w:bottom w:val="nil"/>
                <w:right w:val="nil"/>
                <w:between w:val="nil"/>
              </w:pBdr>
              <w:spacing w:after="0" w:line="240" w:lineRule="auto"/>
              <w:jc w:val="center"/>
            </w:pPr>
            <w:r>
              <w:t>Total</w:t>
            </w:r>
          </w:p>
        </w:tc>
        <w:tc>
          <w:tcPr>
            <w:tcW w:w="3225" w:type="dxa"/>
            <w:shd w:val="clear" w:color="auto" w:fill="auto"/>
            <w:tcMar>
              <w:top w:w="100" w:type="dxa"/>
              <w:left w:w="100" w:type="dxa"/>
              <w:bottom w:w="100" w:type="dxa"/>
              <w:right w:w="100" w:type="dxa"/>
            </w:tcMar>
          </w:tcPr>
          <w:p w14:paraId="709545A3" w14:textId="77777777" w:rsidR="00BD4AB9" w:rsidRDefault="00EB49FD" w:rsidP="005559A5">
            <w:pPr>
              <w:widowControl w:val="0"/>
              <w:pBdr>
                <w:top w:val="nil"/>
                <w:left w:val="nil"/>
                <w:bottom w:val="nil"/>
                <w:right w:val="nil"/>
                <w:between w:val="nil"/>
              </w:pBdr>
              <w:spacing w:after="0" w:line="240" w:lineRule="auto"/>
              <w:jc w:val="center"/>
            </w:pPr>
            <w:r>
              <w:t>18.000</w:t>
            </w:r>
          </w:p>
        </w:tc>
      </w:tr>
      <w:tr w:rsidR="00BD4AB9" w14:paraId="5C1455FC" w14:textId="77777777">
        <w:tc>
          <w:tcPr>
            <w:tcW w:w="3300" w:type="dxa"/>
            <w:shd w:val="clear" w:color="auto" w:fill="auto"/>
            <w:tcMar>
              <w:top w:w="100" w:type="dxa"/>
              <w:left w:w="100" w:type="dxa"/>
              <w:bottom w:w="100" w:type="dxa"/>
              <w:right w:w="100" w:type="dxa"/>
            </w:tcMar>
          </w:tcPr>
          <w:p w14:paraId="1A0D605D" w14:textId="77777777" w:rsidR="00BD4AB9" w:rsidRDefault="00EB49FD" w:rsidP="005559A5">
            <w:pPr>
              <w:widowControl w:val="0"/>
              <w:pBdr>
                <w:top w:val="nil"/>
                <w:left w:val="nil"/>
                <w:bottom w:val="nil"/>
                <w:right w:val="nil"/>
                <w:between w:val="nil"/>
              </w:pBdr>
              <w:spacing w:after="0" w:line="240" w:lineRule="auto"/>
              <w:jc w:val="center"/>
            </w:pPr>
            <w:r>
              <w:t>Biaya Gas dan tenaga (10%)</w:t>
            </w:r>
          </w:p>
        </w:tc>
        <w:tc>
          <w:tcPr>
            <w:tcW w:w="3225" w:type="dxa"/>
            <w:shd w:val="clear" w:color="auto" w:fill="auto"/>
            <w:tcMar>
              <w:top w:w="100" w:type="dxa"/>
              <w:left w:w="100" w:type="dxa"/>
              <w:bottom w:w="100" w:type="dxa"/>
              <w:right w:w="100" w:type="dxa"/>
            </w:tcMar>
          </w:tcPr>
          <w:p w14:paraId="0E36818A" w14:textId="77777777" w:rsidR="00BD4AB9" w:rsidRDefault="00EB49FD" w:rsidP="005559A5">
            <w:pPr>
              <w:widowControl w:val="0"/>
              <w:pBdr>
                <w:top w:val="nil"/>
                <w:left w:val="nil"/>
                <w:bottom w:val="nil"/>
                <w:right w:val="nil"/>
                <w:between w:val="nil"/>
              </w:pBdr>
              <w:spacing w:after="0" w:line="240" w:lineRule="auto"/>
              <w:jc w:val="center"/>
            </w:pPr>
            <w:r>
              <w:t>1800</w:t>
            </w:r>
          </w:p>
        </w:tc>
      </w:tr>
      <w:tr w:rsidR="00BD4AB9" w14:paraId="631213E9" w14:textId="77777777">
        <w:tc>
          <w:tcPr>
            <w:tcW w:w="3300" w:type="dxa"/>
            <w:shd w:val="clear" w:color="auto" w:fill="auto"/>
            <w:tcMar>
              <w:top w:w="100" w:type="dxa"/>
              <w:left w:w="100" w:type="dxa"/>
              <w:bottom w:w="100" w:type="dxa"/>
              <w:right w:w="100" w:type="dxa"/>
            </w:tcMar>
          </w:tcPr>
          <w:p w14:paraId="13338FFF" w14:textId="77777777" w:rsidR="00BD4AB9" w:rsidRDefault="00EB49FD" w:rsidP="005559A5">
            <w:pPr>
              <w:widowControl w:val="0"/>
              <w:pBdr>
                <w:top w:val="nil"/>
                <w:left w:val="nil"/>
                <w:bottom w:val="nil"/>
                <w:right w:val="nil"/>
                <w:between w:val="nil"/>
              </w:pBdr>
              <w:spacing w:after="0" w:line="240" w:lineRule="auto"/>
              <w:jc w:val="center"/>
              <w:rPr>
                <w:b/>
              </w:rPr>
            </w:pPr>
            <w:r>
              <w:rPr>
                <w:b/>
              </w:rPr>
              <w:t>Total</w:t>
            </w:r>
          </w:p>
        </w:tc>
        <w:tc>
          <w:tcPr>
            <w:tcW w:w="3225" w:type="dxa"/>
            <w:shd w:val="clear" w:color="auto" w:fill="auto"/>
            <w:tcMar>
              <w:top w:w="100" w:type="dxa"/>
              <w:left w:w="100" w:type="dxa"/>
              <w:bottom w:w="100" w:type="dxa"/>
              <w:right w:w="100" w:type="dxa"/>
            </w:tcMar>
          </w:tcPr>
          <w:p w14:paraId="3C27EF3F" w14:textId="77777777" w:rsidR="00BD4AB9" w:rsidRDefault="00EB49FD" w:rsidP="005559A5">
            <w:pPr>
              <w:widowControl w:val="0"/>
              <w:pBdr>
                <w:top w:val="nil"/>
                <w:left w:val="nil"/>
                <w:bottom w:val="nil"/>
                <w:right w:val="nil"/>
                <w:between w:val="nil"/>
              </w:pBdr>
              <w:spacing w:after="0" w:line="240" w:lineRule="auto"/>
              <w:jc w:val="center"/>
              <w:rPr>
                <w:b/>
              </w:rPr>
            </w:pPr>
            <w:r>
              <w:rPr>
                <w:b/>
              </w:rPr>
              <w:t>Rp 19.800 / 20pcs</w:t>
            </w:r>
          </w:p>
        </w:tc>
      </w:tr>
    </w:tbl>
    <w:p w14:paraId="4792AB2F" w14:textId="77777777" w:rsidR="00BD4AB9" w:rsidRDefault="00BD4AB9">
      <w:pPr>
        <w:spacing w:line="360" w:lineRule="auto"/>
        <w:ind w:left="360"/>
      </w:pPr>
    </w:p>
    <w:p w14:paraId="60BE063C" w14:textId="77777777" w:rsidR="007812D8" w:rsidRDefault="007812D8">
      <w:pPr>
        <w:spacing w:line="360" w:lineRule="auto"/>
        <w:ind w:left="360"/>
      </w:pPr>
    </w:p>
    <w:p w14:paraId="750215AB" w14:textId="77777777" w:rsidR="007812D8" w:rsidRDefault="007812D8">
      <w:pPr>
        <w:spacing w:line="360" w:lineRule="auto"/>
        <w:ind w:left="360"/>
      </w:pPr>
    </w:p>
    <w:p w14:paraId="6C063435" w14:textId="77777777" w:rsidR="007812D8" w:rsidRDefault="007812D8">
      <w:pPr>
        <w:spacing w:line="360" w:lineRule="auto"/>
        <w:ind w:left="360"/>
      </w:pPr>
    </w:p>
    <w:p w14:paraId="7FF3D210" w14:textId="77777777" w:rsidR="005950C3" w:rsidRDefault="005950C3">
      <w:pPr>
        <w:rPr>
          <w:b/>
        </w:rPr>
      </w:pPr>
      <w:r>
        <w:rPr>
          <w:b/>
        </w:rPr>
        <w:br w:type="page"/>
      </w:r>
    </w:p>
    <w:p w14:paraId="450DD575" w14:textId="2545C06D" w:rsidR="00BD4AB9" w:rsidRDefault="00EB49FD">
      <w:pPr>
        <w:numPr>
          <w:ilvl w:val="0"/>
          <w:numId w:val="155"/>
        </w:numPr>
        <w:spacing w:line="360" w:lineRule="auto"/>
        <w:ind w:left="360"/>
        <w:rPr>
          <w:b/>
        </w:rPr>
      </w:pPr>
      <w:r>
        <w:rPr>
          <w:b/>
        </w:rPr>
        <w:lastRenderedPageBreak/>
        <w:t>Logo Kemasan</w:t>
      </w:r>
    </w:p>
    <w:p w14:paraId="3EC2BB40" w14:textId="77777777" w:rsidR="00BD4AB9" w:rsidRDefault="00EB49FD">
      <w:pPr>
        <w:spacing w:after="0"/>
        <w:ind w:left="360"/>
        <w:jc w:val="left"/>
        <w:rPr>
          <w:b/>
        </w:rPr>
      </w:pPr>
      <w:r>
        <w:rPr>
          <w:b/>
          <w:noProof/>
          <w:lang w:eastAsia="en-US"/>
        </w:rPr>
        <w:drawing>
          <wp:inline distT="114300" distB="114300" distL="114300" distR="114300" wp14:anchorId="2C7F0961" wp14:editId="209794E6">
            <wp:extent cx="3762375" cy="1890019"/>
            <wp:effectExtent l="0" t="0" r="0" b="0"/>
            <wp:docPr id="42"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74"/>
                    <a:srcRect l="6567" t="16733" r="6250" b="5778"/>
                    <a:stretch>
                      <a:fillRect/>
                    </a:stretch>
                  </pic:blipFill>
                  <pic:spPr>
                    <a:xfrm>
                      <a:off x="0" y="0"/>
                      <a:ext cx="3762375" cy="1890019"/>
                    </a:xfrm>
                    <a:prstGeom prst="rect">
                      <a:avLst/>
                    </a:prstGeom>
                    <a:ln/>
                  </pic:spPr>
                </pic:pic>
              </a:graphicData>
            </a:graphic>
          </wp:inline>
        </w:drawing>
      </w:r>
    </w:p>
    <w:p w14:paraId="4F96669B" w14:textId="77777777" w:rsidR="007812D8" w:rsidRDefault="007812D8">
      <w:pPr>
        <w:rPr>
          <w:b/>
        </w:rPr>
      </w:pPr>
      <w:r>
        <w:rPr>
          <w:b/>
        </w:rPr>
        <w:br w:type="page"/>
      </w:r>
    </w:p>
    <w:p w14:paraId="57EB38C6" w14:textId="77777777" w:rsidR="007812D8" w:rsidRDefault="007812D8" w:rsidP="007812D8">
      <w:pPr>
        <w:spacing w:after="0"/>
        <w:ind w:left="360"/>
        <w:jc w:val="left"/>
        <w:rPr>
          <w:b/>
        </w:rPr>
      </w:pPr>
    </w:p>
    <w:p w14:paraId="75EDF66B" w14:textId="77777777" w:rsidR="00BD4AB9" w:rsidRDefault="00EB49FD">
      <w:pPr>
        <w:numPr>
          <w:ilvl w:val="0"/>
          <w:numId w:val="155"/>
        </w:numPr>
        <w:spacing w:after="0"/>
        <w:ind w:left="360"/>
        <w:jc w:val="left"/>
        <w:rPr>
          <w:b/>
        </w:rPr>
      </w:pPr>
      <w:r>
        <w:rPr>
          <w:b/>
        </w:rPr>
        <w:t>Form uji organoleptik</w:t>
      </w:r>
    </w:p>
    <w:p w14:paraId="451355B1" w14:textId="77777777" w:rsidR="00BD4AB9" w:rsidRDefault="00EB49FD">
      <w:pPr>
        <w:spacing w:after="0"/>
        <w:jc w:val="center"/>
        <w:rPr>
          <w:b/>
        </w:rPr>
      </w:pPr>
      <w:r>
        <w:rPr>
          <w:b/>
        </w:rPr>
        <w:t>FORM uji organoleptik</w:t>
      </w:r>
    </w:p>
    <w:p w14:paraId="11CB33A8" w14:textId="77777777" w:rsidR="00BD4AB9" w:rsidRDefault="00EB49FD">
      <w:pPr>
        <w:spacing w:after="240"/>
        <w:jc w:val="center"/>
        <w:rPr>
          <w:b/>
        </w:rPr>
      </w:pPr>
      <w:r>
        <w:rPr>
          <w:b/>
        </w:rPr>
        <w:t>SOTONG “BAIRAS”</w:t>
      </w:r>
    </w:p>
    <w:p w14:paraId="3B896B07" w14:textId="77777777" w:rsidR="00BD4AB9" w:rsidRDefault="00EB49FD">
      <w:pPr>
        <w:spacing w:after="0" w:line="360" w:lineRule="auto"/>
        <w:ind w:left="360"/>
      </w:pPr>
      <w:r>
        <w:t xml:space="preserve">Nama </w:t>
      </w:r>
      <w:r>
        <w:tab/>
      </w:r>
      <w:r>
        <w:tab/>
        <w:t>:</w:t>
      </w:r>
    </w:p>
    <w:p w14:paraId="21DBD1D2" w14:textId="77777777" w:rsidR="00BD4AB9" w:rsidRDefault="00EB49FD">
      <w:pPr>
        <w:spacing w:after="0" w:line="360" w:lineRule="auto"/>
        <w:ind w:left="360"/>
      </w:pPr>
      <w:r>
        <w:t xml:space="preserve">Jenis Kelamin </w:t>
      </w:r>
      <w:r>
        <w:tab/>
        <w:t>:</w:t>
      </w:r>
    </w:p>
    <w:p w14:paraId="090D3CCF" w14:textId="77777777" w:rsidR="00BD4AB9" w:rsidRDefault="00EB49FD">
      <w:pPr>
        <w:spacing w:after="0" w:line="360" w:lineRule="auto"/>
        <w:ind w:left="360"/>
      </w:pPr>
      <w:r>
        <w:t xml:space="preserve">Tanggal        </w:t>
      </w:r>
      <w:r>
        <w:tab/>
        <w:t>:</w:t>
      </w:r>
    </w:p>
    <w:p w14:paraId="5BE28AAB" w14:textId="77777777" w:rsidR="00BD4AB9" w:rsidRDefault="00EB49FD">
      <w:pPr>
        <w:spacing w:before="240" w:after="0" w:line="360" w:lineRule="auto"/>
        <w:ind w:left="360"/>
      </w:pPr>
      <w:r>
        <w:t>Dihadapan saudara terdapat produk sotong “bairas</w:t>
      </w:r>
      <w:proofErr w:type="gramStart"/>
      <w:r>
        <w:t>:.</w:t>
      </w:r>
      <w:proofErr w:type="gramEnd"/>
      <w:r>
        <w:t xml:space="preserve"> </w:t>
      </w:r>
      <w:proofErr w:type="gramStart"/>
      <w:r>
        <w:t>Saudara diminta untuk menilai produk tersebut dengan teliti dan sebenar-benarnya.</w:t>
      </w:r>
      <w:proofErr w:type="gramEnd"/>
      <w:r>
        <w:t xml:space="preserve"> </w:t>
      </w:r>
      <w:proofErr w:type="gramStart"/>
      <w:r>
        <w:t xml:space="preserve">Berilah tanda </w:t>
      </w:r>
      <w:r>
        <w:rPr>
          <w:b/>
        </w:rPr>
        <w:t>checklist (</w:t>
      </w:r>
      <w:sdt>
        <w:sdtPr>
          <w:tag w:val="goog_rdk_72"/>
          <w:id w:val="93515767"/>
        </w:sdtPr>
        <w:sdtEndPr/>
        <w:sdtContent>
          <w:r>
            <w:rPr>
              <w:rFonts w:ascii="Gungsuh" w:eastAsia="Gungsuh" w:hAnsi="Gungsuh" w:cs="Gungsuh"/>
            </w:rPr>
            <w:t>√</w:t>
          </w:r>
        </w:sdtContent>
      </w:sdt>
      <w:r>
        <w:rPr>
          <w:b/>
        </w:rPr>
        <w:t>)</w:t>
      </w:r>
      <w:r>
        <w:t xml:space="preserve"> pada kolom sesuai pilihan saudara.</w:t>
      </w:r>
      <w:proofErr w:type="gramEnd"/>
      <w:r>
        <w:t xml:space="preserve"> </w:t>
      </w:r>
      <w:proofErr w:type="gramStart"/>
      <w:r>
        <w:t>Atas partisipasinya, saya ucapkan terima kasih.</w:t>
      </w:r>
      <w:proofErr w:type="gramEnd"/>
    </w:p>
    <w:p w14:paraId="1CEEA82D" w14:textId="77777777" w:rsidR="00BD4AB9" w:rsidRDefault="00BD4AB9">
      <w:pPr>
        <w:spacing w:after="0"/>
        <w:ind w:left="360"/>
        <w:jc w:val="left"/>
      </w:pPr>
    </w:p>
    <w:tbl>
      <w:tblPr>
        <w:tblStyle w:val="aff8"/>
        <w:tblW w:w="9000" w:type="dxa"/>
        <w:tblInd w:w="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00"/>
        <w:gridCol w:w="3000"/>
        <w:gridCol w:w="3000"/>
      </w:tblGrid>
      <w:tr w:rsidR="00BD4AB9" w14:paraId="020ABDAF" w14:textId="77777777" w:rsidTr="007812D8">
        <w:trPr>
          <w:tblHeader/>
        </w:trPr>
        <w:tc>
          <w:tcPr>
            <w:tcW w:w="3000" w:type="dxa"/>
            <w:shd w:val="clear" w:color="auto" w:fill="auto"/>
            <w:tcMar>
              <w:top w:w="100" w:type="dxa"/>
              <w:left w:w="100" w:type="dxa"/>
              <w:bottom w:w="100" w:type="dxa"/>
              <w:right w:w="100" w:type="dxa"/>
            </w:tcMar>
          </w:tcPr>
          <w:p w14:paraId="0AB688F6" w14:textId="77777777" w:rsidR="00BD4AB9" w:rsidRDefault="00EB49FD">
            <w:pPr>
              <w:widowControl w:val="0"/>
              <w:pBdr>
                <w:top w:val="nil"/>
                <w:left w:val="nil"/>
                <w:bottom w:val="nil"/>
                <w:right w:val="nil"/>
                <w:between w:val="nil"/>
              </w:pBdr>
              <w:spacing w:after="0" w:line="240" w:lineRule="auto"/>
              <w:jc w:val="center"/>
            </w:pPr>
            <w:r>
              <w:t>Parameter</w:t>
            </w:r>
          </w:p>
        </w:tc>
        <w:tc>
          <w:tcPr>
            <w:tcW w:w="3000" w:type="dxa"/>
            <w:shd w:val="clear" w:color="auto" w:fill="auto"/>
            <w:tcMar>
              <w:top w:w="100" w:type="dxa"/>
              <w:left w:w="100" w:type="dxa"/>
              <w:bottom w:w="100" w:type="dxa"/>
              <w:right w:w="100" w:type="dxa"/>
            </w:tcMar>
          </w:tcPr>
          <w:p w14:paraId="17B10B34" w14:textId="77777777" w:rsidR="00BD4AB9" w:rsidRDefault="00EB49FD">
            <w:pPr>
              <w:widowControl w:val="0"/>
              <w:pBdr>
                <w:top w:val="nil"/>
                <w:left w:val="nil"/>
                <w:bottom w:val="nil"/>
                <w:right w:val="nil"/>
                <w:between w:val="nil"/>
              </w:pBdr>
              <w:spacing w:after="0" w:line="240" w:lineRule="auto"/>
              <w:jc w:val="center"/>
            </w:pPr>
            <w:r>
              <w:t>Kriteria Penilaian</w:t>
            </w:r>
          </w:p>
        </w:tc>
        <w:tc>
          <w:tcPr>
            <w:tcW w:w="3000" w:type="dxa"/>
            <w:shd w:val="clear" w:color="auto" w:fill="auto"/>
            <w:tcMar>
              <w:top w:w="100" w:type="dxa"/>
              <w:left w:w="100" w:type="dxa"/>
              <w:bottom w:w="100" w:type="dxa"/>
              <w:right w:w="100" w:type="dxa"/>
            </w:tcMar>
          </w:tcPr>
          <w:p w14:paraId="7E078874" w14:textId="77777777" w:rsidR="00BD4AB9" w:rsidRDefault="00EB49FD">
            <w:pPr>
              <w:widowControl w:val="0"/>
              <w:pBdr>
                <w:top w:val="nil"/>
                <w:left w:val="nil"/>
                <w:bottom w:val="nil"/>
                <w:right w:val="nil"/>
                <w:between w:val="nil"/>
              </w:pBdr>
              <w:spacing w:after="0" w:line="240" w:lineRule="auto"/>
              <w:jc w:val="center"/>
            </w:pPr>
            <w:r>
              <w:t>Penilaian Sampel</w:t>
            </w:r>
          </w:p>
        </w:tc>
      </w:tr>
      <w:tr w:rsidR="00BD4AB9" w14:paraId="036CB3C2" w14:textId="77777777">
        <w:trPr>
          <w:trHeight w:val="440"/>
        </w:trPr>
        <w:tc>
          <w:tcPr>
            <w:tcW w:w="3000" w:type="dxa"/>
            <w:vMerge w:val="restart"/>
            <w:shd w:val="clear" w:color="auto" w:fill="auto"/>
            <w:tcMar>
              <w:top w:w="100" w:type="dxa"/>
              <w:left w:w="100" w:type="dxa"/>
              <w:bottom w:w="100" w:type="dxa"/>
              <w:right w:w="100" w:type="dxa"/>
            </w:tcMar>
            <w:vAlign w:val="center"/>
          </w:tcPr>
          <w:p w14:paraId="711B99A5" w14:textId="77777777" w:rsidR="00BD4AB9" w:rsidRDefault="00EB49FD">
            <w:pPr>
              <w:widowControl w:val="0"/>
              <w:pBdr>
                <w:top w:val="nil"/>
                <w:left w:val="nil"/>
                <w:bottom w:val="nil"/>
                <w:right w:val="nil"/>
                <w:between w:val="nil"/>
              </w:pBdr>
              <w:spacing w:after="0" w:line="240" w:lineRule="auto"/>
              <w:jc w:val="center"/>
            </w:pPr>
            <w:r>
              <w:t>Warna</w:t>
            </w:r>
          </w:p>
        </w:tc>
        <w:tc>
          <w:tcPr>
            <w:tcW w:w="3000" w:type="dxa"/>
            <w:shd w:val="clear" w:color="auto" w:fill="auto"/>
            <w:tcMar>
              <w:top w:w="100" w:type="dxa"/>
              <w:left w:w="100" w:type="dxa"/>
              <w:bottom w:w="100" w:type="dxa"/>
              <w:right w:w="100" w:type="dxa"/>
            </w:tcMar>
            <w:vAlign w:val="center"/>
          </w:tcPr>
          <w:p w14:paraId="4AE23C30" w14:textId="77777777" w:rsidR="00BD4AB9" w:rsidRDefault="00EB49FD">
            <w:pPr>
              <w:widowControl w:val="0"/>
              <w:pBdr>
                <w:top w:val="nil"/>
                <w:left w:val="nil"/>
                <w:bottom w:val="nil"/>
                <w:right w:val="nil"/>
                <w:between w:val="nil"/>
              </w:pBdr>
              <w:spacing w:after="0" w:line="240" w:lineRule="auto"/>
              <w:jc w:val="center"/>
            </w:pPr>
            <w:r>
              <w:t>coklat tua</w:t>
            </w:r>
          </w:p>
        </w:tc>
        <w:tc>
          <w:tcPr>
            <w:tcW w:w="3000" w:type="dxa"/>
            <w:shd w:val="clear" w:color="auto" w:fill="auto"/>
            <w:tcMar>
              <w:top w:w="100" w:type="dxa"/>
              <w:left w:w="100" w:type="dxa"/>
              <w:bottom w:w="100" w:type="dxa"/>
              <w:right w:w="100" w:type="dxa"/>
            </w:tcMar>
            <w:vAlign w:val="center"/>
          </w:tcPr>
          <w:p w14:paraId="642BE7E9" w14:textId="77777777" w:rsidR="00BD4AB9" w:rsidRDefault="00BD4AB9">
            <w:pPr>
              <w:widowControl w:val="0"/>
              <w:pBdr>
                <w:top w:val="nil"/>
                <w:left w:val="nil"/>
                <w:bottom w:val="nil"/>
                <w:right w:val="nil"/>
                <w:between w:val="nil"/>
              </w:pBdr>
              <w:spacing w:after="0" w:line="240" w:lineRule="auto"/>
              <w:jc w:val="center"/>
            </w:pPr>
          </w:p>
        </w:tc>
      </w:tr>
      <w:tr w:rsidR="00BD4AB9" w14:paraId="6E002AB4" w14:textId="77777777">
        <w:trPr>
          <w:trHeight w:val="440"/>
        </w:trPr>
        <w:tc>
          <w:tcPr>
            <w:tcW w:w="3000" w:type="dxa"/>
            <w:vMerge/>
            <w:shd w:val="clear" w:color="auto" w:fill="auto"/>
            <w:tcMar>
              <w:top w:w="100" w:type="dxa"/>
              <w:left w:w="100" w:type="dxa"/>
              <w:bottom w:w="100" w:type="dxa"/>
              <w:right w:w="100" w:type="dxa"/>
            </w:tcMar>
            <w:vAlign w:val="center"/>
          </w:tcPr>
          <w:p w14:paraId="7C38D258" w14:textId="77777777" w:rsidR="00BD4AB9" w:rsidRDefault="00BD4AB9">
            <w:pPr>
              <w:widowControl w:val="0"/>
              <w:pBdr>
                <w:top w:val="nil"/>
                <w:left w:val="nil"/>
                <w:bottom w:val="nil"/>
                <w:right w:val="nil"/>
                <w:between w:val="nil"/>
              </w:pBdr>
              <w:spacing w:after="0" w:line="240" w:lineRule="auto"/>
              <w:jc w:val="left"/>
            </w:pPr>
          </w:p>
        </w:tc>
        <w:tc>
          <w:tcPr>
            <w:tcW w:w="3000" w:type="dxa"/>
            <w:shd w:val="clear" w:color="auto" w:fill="auto"/>
            <w:tcMar>
              <w:top w:w="100" w:type="dxa"/>
              <w:left w:w="100" w:type="dxa"/>
              <w:bottom w:w="100" w:type="dxa"/>
              <w:right w:w="100" w:type="dxa"/>
            </w:tcMar>
            <w:vAlign w:val="center"/>
          </w:tcPr>
          <w:p w14:paraId="2AEA7501" w14:textId="77777777" w:rsidR="00BD4AB9" w:rsidRDefault="00EB49FD">
            <w:pPr>
              <w:widowControl w:val="0"/>
              <w:pBdr>
                <w:top w:val="nil"/>
                <w:left w:val="nil"/>
                <w:bottom w:val="nil"/>
                <w:right w:val="nil"/>
                <w:between w:val="nil"/>
              </w:pBdr>
              <w:spacing w:after="0" w:line="240" w:lineRule="auto"/>
              <w:jc w:val="center"/>
            </w:pPr>
            <w:r>
              <w:t>coklat muda</w:t>
            </w:r>
          </w:p>
        </w:tc>
        <w:tc>
          <w:tcPr>
            <w:tcW w:w="3000" w:type="dxa"/>
            <w:shd w:val="clear" w:color="auto" w:fill="auto"/>
            <w:tcMar>
              <w:top w:w="100" w:type="dxa"/>
              <w:left w:w="100" w:type="dxa"/>
              <w:bottom w:w="100" w:type="dxa"/>
              <w:right w:w="100" w:type="dxa"/>
            </w:tcMar>
            <w:vAlign w:val="center"/>
          </w:tcPr>
          <w:p w14:paraId="7F9764BA" w14:textId="77777777" w:rsidR="00BD4AB9" w:rsidRDefault="00BD4AB9">
            <w:pPr>
              <w:widowControl w:val="0"/>
              <w:pBdr>
                <w:top w:val="nil"/>
                <w:left w:val="nil"/>
                <w:bottom w:val="nil"/>
                <w:right w:val="nil"/>
                <w:between w:val="nil"/>
              </w:pBdr>
              <w:spacing w:after="0" w:line="240" w:lineRule="auto"/>
              <w:jc w:val="center"/>
            </w:pPr>
          </w:p>
        </w:tc>
      </w:tr>
      <w:tr w:rsidR="00BD4AB9" w14:paraId="41EC7BFF" w14:textId="77777777">
        <w:trPr>
          <w:trHeight w:val="440"/>
        </w:trPr>
        <w:tc>
          <w:tcPr>
            <w:tcW w:w="3000" w:type="dxa"/>
            <w:vMerge/>
            <w:shd w:val="clear" w:color="auto" w:fill="auto"/>
            <w:tcMar>
              <w:top w:w="100" w:type="dxa"/>
              <w:left w:w="100" w:type="dxa"/>
              <w:bottom w:w="100" w:type="dxa"/>
              <w:right w:w="100" w:type="dxa"/>
            </w:tcMar>
            <w:vAlign w:val="center"/>
          </w:tcPr>
          <w:p w14:paraId="17733467" w14:textId="77777777" w:rsidR="00BD4AB9" w:rsidRDefault="00BD4AB9">
            <w:pPr>
              <w:widowControl w:val="0"/>
              <w:pBdr>
                <w:top w:val="nil"/>
                <w:left w:val="nil"/>
                <w:bottom w:val="nil"/>
                <w:right w:val="nil"/>
                <w:between w:val="nil"/>
              </w:pBdr>
              <w:spacing w:after="0" w:line="240" w:lineRule="auto"/>
              <w:jc w:val="left"/>
            </w:pPr>
          </w:p>
        </w:tc>
        <w:tc>
          <w:tcPr>
            <w:tcW w:w="3000" w:type="dxa"/>
            <w:shd w:val="clear" w:color="auto" w:fill="auto"/>
            <w:tcMar>
              <w:top w:w="100" w:type="dxa"/>
              <w:left w:w="100" w:type="dxa"/>
              <w:bottom w:w="100" w:type="dxa"/>
              <w:right w:w="100" w:type="dxa"/>
            </w:tcMar>
            <w:vAlign w:val="center"/>
          </w:tcPr>
          <w:p w14:paraId="39AE1462" w14:textId="77777777" w:rsidR="00BD4AB9" w:rsidRDefault="00EB49FD">
            <w:pPr>
              <w:widowControl w:val="0"/>
              <w:pBdr>
                <w:top w:val="nil"/>
                <w:left w:val="nil"/>
                <w:bottom w:val="nil"/>
                <w:right w:val="nil"/>
                <w:between w:val="nil"/>
              </w:pBdr>
              <w:spacing w:after="0" w:line="240" w:lineRule="auto"/>
              <w:jc w:val="center"/>
            </w:pPr>
            <w:r>
              <w:t>kuning keemasan</w:t>
            </w:r>
          </w:p>
        </w:tc>
        <w:tc>
          <w:tcPr>
            <w:tcW w:w="3000" w:type="dxa"/>
            <w:shd w:val="clear" w:color="auto" w:fill="auto"/>
            <w:tcMar>
              <w:top w:w="100" w:type="dxa"/>
              <w:left w:w="100" w:type="dxa"/>
              <w:bottom w:w="100" w:type="dxa"/>
              <w:right w:w="100" w:type="dxa"/>
            </w:tcMar>
            <w:vAlign w:val="center"/>
          </w:tcPr>
          <w:p w14:paraId="6650B995" w14:textId="77777777" w:rsidR="00BD4AB9" w:rsidRDefault="00BD4AB9">
            <w:pPr>
              <w:widowControl w:val="0"/>
              <w:pBdr>
                <w:top w:val="nil"/>
                <w:left w:val="nil"/>
                <w:bottom w:val="nil"/>
                <w:right w:val="nil"/>
                <w:between w:val="nil"/>
              </w:pBdr>
              <w:spacing w:after="0" w:line="240" w:lineRule="auto"/>
              <w:jc w:val="center"/>
            </w:pPr>
          </w:p>
        </w:tc>
      </w:tr>
      <w:tr w:rsidR="00BD4AB9" w14:paraId="4EFBE069" w14:textId="77777777" w:rsidTr="007812D8">
        <w:trPr>
          <w:trHeight w:val="440"/>
        </w:trPr>
        <w:tc>
          <w:tcPr>
            <w:tcW w:w="3000" w:type="dxa"/>
            <w:vMerge/>
            <w:tcBorders>
              <w:bottom w:val="single" w:sz="4" w:space="0" w:color="auto"/>
            </w:tcBorders>
            <w:shd w:val="clear" w:color="auto" w:fill="auto"/>
            <w:tcMar>
              <w:top w:w="100" w:type="dxa"/>
              <w:left w:w="100" w:type="dxa"/>
              <w:bottom w:w="100" w:type="dxa"/>
              <w:right w:w="100" w:type="dxa"/>
            </w:tcMar>
            <w:vAlign w:val="center"/>
          </w:tcPr>
          <w:p w14:paraId="285DAA93" w14:textId="77777777" w:rsidR="00BD4AB9" w:rsidRDefault="00BD4AB9">
            <w:pPr>
              <w:widowControl w:val="0"/>
              <w:pBdr>
                <w:top w:val="nil"/>
                <w:left w:val="nil"/>
                <w:bottom w:val="nil"/>
                <w:right w:val="nil"/>
                <w:between w:val="nil"/>
              </w:pBdr>
              <w:spacing w:after="0" w:line="240" w:lineRule="auto"/>
              <w:jc w:val="left"/>
            </w:pPr>
          </w:p>
        </w:tc>
        <w:tc>
          <w:tcPr>
            <w:tcW w:w="3000" w:type="dxa"/>
            <w:shd w:val="clear" w:color="auto" w:fill="auto"/>
            <w:tcMar>
              <w:top w:w="100" w:type="dxa"/>
              <w:left w:w="100" w:type="dxa"/>
              <w:bottom w:w="100" w:type="dxa"/>
              <w:right w:w="100" w:type="dxa"/>
            </w:tcMar>
            <w:vAlign w:val="center"/>
          </w:tcPr>
          <w:p w14:paraId="2C658113" w14:textId="77777777" w:rsidR="00BD4AB9" w:rsidRDefault="00EB49FD">
            <w:pPr>
              <w:widowControl w:val="0"/>
              <w:pBdr>
                <w:top w:val="nil"/>
                <w:left w:val="nil"/>
                <w:bottom w:val="nil"/>
                <w:right w:val="nil"/>
                <w:between w:val="nil"/>
              </w:pBdr>
              <w:spacing w:after="0" w:line="240" w:lineRule="auto"/>
              <w:jc w:val="center"/>
            </w:pPr>
            <w:r>
              <w:t>putih</w:t>
            </w:r>
          </w:p>
        </w:tc>
        <w:tc>
          <w:tcPr>
            <w:tcW w:w="3000" w:type="dxa"/>
            <w:shd w:val="clear" w:color="auto" w:fill="auto"/>
            <w:tcMar>
              <w:top w:w="100" w:type="dxa"/>
              <w:left w:w="100" w:type="dxa"/>
              <w:bottom w:w="100" w:type="dxa"/>
              <w:right w:w="100" w:type="dxa"/>
            </w:tcMar>
            <w:vAlign w:val="center"/>
          </w:tcPr>
          <w:p w14:paraId="4D158E2B" w14:textId="77777777" w:rsidR="00BD4AB9" w:rsidRDefault="00BD4AB9">
            <w:pPr>
              <w:widowControl w:val="0"/>
              <w:pBdr>
                <w:top w:val="nil"/>
                <w:left w:val="nil"/>
                <w:bottom w:val="nil"/>
                <w:right w:val="nil"/>
                <w:between w:val="nil"/>
              </w:pBdr>
              <w:spacing w:after="0" w:line="240" w:lineRule="auto"/>
              <w:jc w:val="center"/>
            </w:pPr>
          </w:p>
        </w:tc>
      </w:tr>
      <w:tr w:rsidR="00BD4AB9" w14:paraId="10A212DF" w14:textId="77777777" w:rsidTr="007812D8">
        <w:trPr>
          <w:trHeight w:val="440"/>
        </w:trPr>
        <w:tc>
          <w:tcPr>
            <w:tcW w:w="3000" w:type="dxa"/>
            <w:vMerge w:val="restart"/>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14:paraId="2FDCFF5A" w14:textId="77777777" w:rsidR="00BD4AB9" w:rsidRDefault="00EB49FD">
            <w:pPr>
              <w:widowControl w:val="0"/>
              <w:pBdr>
                <w:top w:val="nil"/>
                <w:left w:val="nil"/>
                <w:bottom w:val="nil"/>
                <w:right w:val="nil"/>
                <w:between w:val="nil"/>
              </w:pBdr>
              <w:spacing w:after="0" w:line="240" w:lineRule="auto"/>
              <w:jc w:val="center"/>
            </w:pPr>
            <w:r>
              <w:t>Aroma</w:t>
            </w:r>
          </w:p>
        </w:tc>
        <w:tc>
          <w:tcPr>
            <w:tcW w:w="3000" w:type="dxa"/>
            <w:tcBorders>
              <w:left w:val="single" w:sz="4" w:space="0" w:color="auto"/>
            </w:tcBorders>
            <w:shd w:val="clear" w:color="auto" w:fill="auto"/>
            <w:tcMar>
              <w:top w:w="100" w:type="dxa"/>
              <w:left w:w="100" w:type="dxa"/>
              <w:bottom w:w="100" w:type="dxa"/>
              <w:right w:w="100" w:type="dxa"/>
            </w:tcMar>
            <w:vAlign w:val="center"/>
          </w:tcPr>
          <w:p w14:paraId="4C3CE60D" w14:textId="77777777" w:rsidR="00BD4AB9" w:rsidRDefault="00EB49FD">
            <w:pPr>
              <w:widowControl w:val="0"/>
              <w:pBdr>
                <w:top w:val="nil"/>
                <w:left w:val="nil"/>
                <w:bottom w:val="nil"/>
                <w:right w:val="nil"/>
                <w:between w:val="nil"/>
              </w:pBdr>
              <w:spacing w:after="0" w:line="240" w:lineRule="auto"/>
              <w:jc w:val="center"/>
            </w:pPr>
            <w:r>
              <w:t>amis</w:t>
            </w:r>
          </w:p>
        </w:tc>
        <w:tc>
          <w:tcPr>
            <w:tcW w:w="3000" w:type="dxa"/>
            <w:shd w:val="clear" w:color="auto" w:fill="auto"/>
            <w:tcMar>
              <w:top w:w="100" w:type="dxa"/>
              <w:left w:w="100" w:type="dxa"/>
              <w:bottom w:w="100" w:type="dxa"/>
              <w:right w:w="100" w:type="dxa"/>
            </w:tcMar>
            <w:vAlign w:val="center"/>
          </w:tcPr>
          <w:p w14:paraId="57527011" w14:textId="77777777" w:rsidR="00BD4AB9" w:rsidRDefault="00BD4AB9">
            <w:pPr>
              <w:widowControl w:val="0"/>
              <w:pBdr>
                <w:top w:val="nil"/>
                <w:left w:val="nil"/>
                <w:bottom w:val="nil"/>
                <w:right w:val="nil"/>
                <w:between w:val="nil"/>
              </w:pBdr>
              <w:spacing w:after="0" w:line="240" w:lineRule="auto"/>
              <w:jc w:val="center"/>
            </w:pPr>
          </w:p>
        </w:tc>
      </w:tr>
      <w:tr w:rsidR="00BD4AB9" w14:paraId="77A08E9D" w14:textId="77777777" w:rsidTr="007812D8">
        <w:trPr>
          <w:trHeight w:val="440"/>
        </w:trPr>
        <w:tc>
          <w:tcPr>
            <w:tcW w:w="3000" w:type="dxa"/>
            <w:vMerge/>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14:paraId="34BAAE8F" w14:textId="77777777" w:rsidR="00BD4AB9" w:rsidRDefault="00BD4AB9">
            <w:pPr>
              <w:widowControl w:val="0"/>
              <w:pBdr>
                <w:top w:val="nil"/>
                <w:left w:val="nil"/>
                <w:bottom w:val="nil"/>
                <w:right w:val="nil"/>
                <w:between w:val="nil"/>
              </w:pBdr>
              <w:spacing w:after="0" w:line="240" w:lineRule="auto"/>
              <w:jc w:val="left"/>
            </w:pPr>
          </w:p>
        </w:tc>
        <w:tc>
          <w:tcPr>
            <w:tcW w:w="3000" w:type="dxa"/>
            <w:tcBorders>
              <w:left w:val="single" w:sz="4" w:space="0" w:color="auto"/>
            </w:tcBorders>
            <w:shd w:val="clear" w:color="auto" w:fill="auto"/>
            <w:tcMar>
              <w:top w:w="100" w:type="dxa"/>
              <w:left w:w="100" w:type="dxa"/>
              <w:bottom w:w="100" w:type="dxa"/>
              <w:right w:w="100" w:type="dxa"/>
            </w:tcMar>
            <w:vAlign w:val="center"/>
          </w:tcPr>
          <w:p w14:paraId="78C76A9A" w14:textId="77777777" w:rsidR="00BD4AB9" w:rsidRDefault="00EB49FD">
            <w:pPr>
              <w:widowControl w:val="0"/>
              <w:pBdr>
                <w:top w:val="nil"/>
                <w:left w:val="nil"/>
                <w:bottom w:val="nil"/>
                <w:right w:val="nil"/>
                <w:between w:val="nil"/>
              </w:pBdr>
              <w:spacing w:after="0" w:line="240" w:lineRule="auto"/>
              <w:jc w:val="center"/>
            </w:pPr>
            <w:r>
              <w:t>sedikit amis</w:t>
            </w:r>
          </w:p>
        </w:tc>
        <w:tc>
          <w:tcPr>
            <w:tcW w:w="3000" w:type="dxa"/>
            <w:shd w:val="clear" w:color="auto" w:fill="auto"/>
            <w:tcMar>
              <w:top w:w="100" w:type="dxa"/>
              <w:left w:w="100" w:type="dxa"/>
              <w:bottom w:w="100" w:type="dxa"/>
              <w:right w:w="100" w:type="dxa"/>
            </w:tcMar>
            <w:vAlign w:val="center"/>
          </w:tcPr>
          <w:p w14:paraId="1551A12A" w14:textId="77777777" w:rsidR="00BD4AB9" w:rsidRDefault="00BD4AB9">
            <w:pPr>
              <w:widowControl w:val="0"/>
              <w:pBdr>
                <w:top w:val="nil"/>
                <w:left w:val="nil"/>
                <w:bottom w:val="nil"/>
                <w:right w:val="nil"/>
                <w:between w:val="nil"/>
              </w:pBdr>
              <w:spacing w:after="0" w:line="240" w:lineRule="auto"/>
              <w:jc w:val="center"/>
            </w:pPr>
          </w:p>
        </w:tc>
      </w:tr>
      <w:tr w:rsidR="00BD4AB9" w14:paraId="3482CBF4" w14:textId="77777777" w:rsidTr="007812D8">
        <w:trPr>
          <w:trHeight w:val="440"/>
        </w:trPr>
        <w:tc>
          <w:tcPr>
            <w:tcW w:w="3000" w:type="dxa"/>
            <w:vMerge/>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14:paraId="658C0C60" w14:textId="77777777" w:rsidR="00BD4AB9" w:rsidRDefault="00BD4AB9">
            <w:pPr>
              <w:widowControl w:val="0"/>
              <w:pBdr>
                <w:top w:val="nil"/>
                <w:left w:val="nil"/>
                <w:bottom w:val="nil"/>
                <w:right w:val="nil"/>
                <w:between w:val="nil"/>
              </w:pBdr>
              <w:spacing w:after="0" w:line="240" w:lineRule="auto"/>
              <w:jc w:val="left"/>
            </w:pPr>
          </w:p>
        </w:tc>
        <w:tc>
          <w:tcPr>
            <w:tcW w:w="3000" w:type="dxa"/>
            <w:tcBorders>
              <w:left w:val="single" w:sz="4" w:space="0" w:color="auto"/>
            </w:tcBorders>
            <w:shd w:val="clear" w:color="auto" w:fill="auto"/>
            <w:tcMar>
              <w:top w:w="100" w:type="dxa"/>
              <w:left w:w="100" w:type="dxa"/>
              <w:bottom w:w="100" w:type="dxa"/>
              <w:right w:w="100" w:type="dxa"/>
            </w:tcMar>
            <w:vAlign w:val="center"/>
          </w:tcPr>
          <w:p w14:paraId="48C3BC14" w14:textId="77777777" w:rsidR="00BD4AB9" w:rsidRDefault="00EB49FD">
            <w:pPr>
              <w:widowControl w:val="0"/>
              <w:pBdr>
                <w:top w:val="nil"/>
                <w:left w:val="nil"/>
                <w:bottom w:val="nil"/>
                <w:right w:val="nil"/>
                <w:between w:val="nil"/>
              </w:pBdr>
              <w:spacing w:after="0" w:line="240" w:lineRule="auto"/>
              <w:jc w:val="center"/>
            </w:pPr>
            <w:r>
              <w:t>wangi</w:t>
            </w:r>
          </w:p>
        </w:tc>
        <w:tc>
          <w:tcPr>
            <w:tcW w:w="3000" w:type="dxa"/>
            <w:shd w:val="clear" w:color="auto" w:fill="auto"/>
            <w:tcMar>
              <w:top w:w="100" w:type="dxa"/>
              <w:left w:w="100" w:type="dxa"/>
              <w:bottom w:w="100" w:type="dxa"/>
              <w:right w:w="100" w:type="dxa"/>
            </w:tcMar>
            <w:vAlign w:val="center"/>
          </w:tcPr>
          <w:p w14:paraId="1813391D" w14:textId="77777777" w:rsidR="00BD4AB9" w:rsidRDefault="00BD4AB9">
            <w:pPr>
              <w:widowControl w:val="0"/>
              <w:pBdr>
                <w:top w:val="nil"/>
                <w:left w:val="nil"/>
                <w:bottom w:val="nil"/>
                <w:right w:val="nil"/>
                <w:between w:val="nil"/>
              </w:pBdr>
              <w:spacing w:after="0" w:line="240" w:lineRule="auto"/>
              <w:jc w:val="center"/>
            </w:pPr>
          </w:p>
        </w:tc>
      </w:tr>
      <w:tr w:rsidR="00BD4AB9" w14:paraId="4C56EB05" w14:textId="77777777" w:rsidTr="007812D8">
        <w:trPr>
          <w:trHeight w:val="440"/>
        </w:trPr>
        <w:tc>
          <w:tcPr>
            <w:tcW w:w="3000" w:type="dxa"/>
            <w:vMerge/>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14:paraId="18D70EE2" w14:textId="77777777" w:rsidR="00BD4AB9" w:rsidRDefault="00BD4AB9">
            <w:pPr>
              <w:widowControl w:val="0"/>
              <w:pBdr>
                <w:top w:val="nil"/>
                <w:left w:val="nil"/>
                <w:bottom w:val="nil"/>
                <w:right w:val="nil"/>
                <w:between w:val="nil"/>
              </w:pBdr>
              <w:spacing w:after="0" w:line="240" w:lineRule="auto"/>
              <w:jc w:val="left"/>
            </w:pPr>
          </w:p>
        </w:tc>
        <w:tc>
          <w:tcPr>
            <w:tcW w:w="3000" w:type="dxa"/>
            <w:tcBorders>
              <w:left w:val="single" w:sz="4" w:space="0" w:color="auto"/>
            </w:tcBorders>
            <w:shd w:val="clear" w:color="auto" w:fill="auto"/>
            <w:tcMar>
              <w:top w:w="100" w:type="dxa"/>
              <w:left w:w="100" w:type="dxa"/>
              <w:bottom w:w="100" w:type="dxa"/>
              <w:right w:w="100" w:type="dxa"/>
            </w:tcMar>
            <w:vAlign w:val="center"/>
          </w:tcPr>
          <w:p w14:paraId="0D62B345" w14:textId="77777777" w:rsidR="00BD4AB9" w:rsidRDefault="00EB49FD">
            <w:pPr>
              <w:widowControl w:val="0"/>
              <w:pBdr>
                <w:top w:val="nil"/>
                <w:left w:val="nil"/>
                <w:bottom w:val="nil"/>
                <w:right w:val="nil"/>
                <w:between w:val="nil"/>
              </w:pBdr>
              <w:spacing w:after="0" w:line="240" w:lineRule="auto"/>
              <w:jc w:val="center"/>
            </w:pPr>
            <w:r>
              <w:t>tidak beraroma</w:t>
            </w:r>
          </w:p>
        </w:tc>
        <w:tc>
          <w:tcPr>
            <w:tcW w:w="3000" w:type="dxa"/>
            <w:shd w:val="clear" w:color="auto" w:fill="auto"/>
            <w:tcMar>
              <w:top w:w="100" w:type="dxa"/>
              <w:left w:w="100" w:type="dxa"/>
              <w:bottom w:w="100" w:type="dxa"/>
              <w:right w:w="100" w:type="dxa"/>
            </w:tcMar>
            <w:vAlign w:val="center"/>
          </w:tcPr>
          <w:p w14:paraId="1E841644" w14:textId="77777777" w:rsidR="00BD4AB9" w:rsidRDefault="00BD4AB9">
            <w:pPr>
              <w:widowControl w:val="0"/>
              <w:pBdr>
                <w:top w:val="nil"/>
                <w:left w:val="nil"/>
                <w:bottom w:val="nil"/>
                <w:right w:val="nil"/>
                <w:between w:val="nil"/>
              </w:pBdr>
              <w:spacing w:after="0" w:line="240" w:lineRule="auto"/>
              <w:jc w:val="center"/>
            </w:pPr>
          </w:p>
        </w:tc>
      </w:tr>
      <w:tr w:rsidR="00BD4AB9" w14:paraId="2326BDCC" w14:textId="77777777" w:rsidTr="007812D8">
        <w:trPr>
          <w:trHeight w:val="440"/>
        </w:trPr>
        <w:tc>
          <w:tcPr>
            <w:tcW w:w="3000" w:type="dxa"/>
            <w:vMerge w:val="restart"/>
            <w:tcBorders>
              <w:top w:val="single" w:sz="4" w:space="0" w:color="auto"/>
            </w:tcBorders>
            <w:shd w:val="clear" w:color="auto" w:fill="auto"/>
            <w:tcMar>
              <w:top w:w="100" w:type="dxa"/>
              <w:left w:w="100" w:type="dxa"/>
              <w:bottom w:w="100" w:type="dxa"/>
              <w:right w:w="100" w:type="dxa"/>
            </w:tcMar>
            <w:vAlign w:val="center"/>
          </w:tcPr>
          <w:p w14:paraId="3D83011F" w14:textId="77777777" w:rsidR="00BD4AB9" w:rsidRDefault="00EB49FD">
            <w:pPr>
              <w:widowControl w:val="0"/>
              <w:pBdr>
                <w:top w:val="nil"/>
                <w:left w:val="nil"/>
                <w:bottom w:val="nil"/>
                <w:right w:val="nil"/>
                <w:between w:val="nil"/>
              </w:pBdr>
              <w:spacing w:after="0" w:line="240" w:lineRule="auto"/>
              <w:jc w:val="center"/>
            </w:pPr>
            <w:r>
              <w:t>Tekstur</w:t>
            </w:r>
          </w:p>
        </w:tc>
        <w:tc>
          <w:tcPr>
            <w:tcW w:w="3000" w:type="dxa"/>
            <w:shd w:val="clear" w:color="auto" w:fill="auto"/>
            <w:tcMar>
              <w:top w:w="100" w:type="dxa"/>
              <w:left w:w="100" w:type="dxa"/>
              <w:bottom w:w="100" w:type="dxa"/>
              <w:right w:w="100" w:type="dxa"/>
            </w:tcMar>
            <w:vAlign w:val="center"/>
          </w:tcPr>
          <w:p w14:paraId="65CEE816" w14:textId="77777777" w:rsidR="00BD4AB9" w:rsidRDefault="00EB49FD">
            <w:pPr>
              <w:widowControl w:val="0"/>
              <w:pBdr>
                <w:top w:val="nil"/>
                <w:left w:val="nil"/>
                <w:bottom w:val="nil"/>
                <w:right w:val="nil"/>
                <w:between w:val="nil"/>
              </w:pBdr>
              <w:spacing w:after="0" w:line="240" w:lineRule="auto"/>
              <w:jc w:val="center"/>
            </w:pPr>
            <w:r>
              <w:t>keras</w:t>
            </w:r>
          </w:p>
        </w:tc>
        <w:tc>
          <w:tcPr>
            <w:tcW w:w="3000" w:type="dxa"/>
            <w:shd w:val="clear" w:color="auto" w:fill="auto"/>
            <w:tcMar>
              <w:top w:w="100" w:type="dxa"/>
              <w:left w:w="100" w:type="dxa"/>
              <w:bottom w:w="100" w:type="dxa"/>
              <w:right w:w="100" w:type="dxa"/>
            </w:tcMar>
            <w:vAlign w:val="center"/>
          </w:tcPr>
          <w:p w14:paraId="4DAA8E6D" w14:textId="77777777" w:rsidR="00BD4AB9" w:rsidRDefault="00BD4AB9">
            <w:pPr>
              <w:widowControl w:val="0"/>
              <w:pBdr>
                <w:top w:val="nil"/>
                <w:left w:val="nil"/>
                <w:bottom w:val="nil"/>
                <w:right w:val="nil"/>
                <w:between w:val="nil"/>
              </w:pBdr>
              <w:spacing w:after="0" w:line="240" w:lineRule="auto"/>
              <w:jc w:val="center"/>
            </w:pPr>
          </w:p>
        </w:tc>
      </w:tr>
      <w:tr w:rsidR="00BD4AB9" w14:paraId="2E55BF80" w14:textId="77777777">
        <w:trPr>
          <w:trHeight w:val="440"/>
        </w:trPr>
        <w:tc>
          <w:tcPr>
            <w:tcW w:w="3000" w:type="dxa"/>
            <w:vMerge/>
            <w:shd w:val="clear" w:color="auto" w:fill="auto"/>
            <w:tcMar>
              <w:top w:w="100" w:type="dxa"/>
              <w:left w:w="100" w:type="dxa"/>
              <w:bottom w:w="100" w:type="dxa"/>
              <w:right w:w="100" w:type="dxa"/>
            </w:tcMar>
            <w:vAlign w:val="center"/>
          </w:tcPr>
          <w:p w14:paraId="204BF88E" w14:textId="77777777" w:rsidR="00BD4AB9" w:rsidRDefault="00BD4AB9">
            <w:pPr>
              <w:widowControl w:val="0"/>
              <w:pBdr>
                <w:top w:val="nil"/>
                <w:left w:val="nil"/>
                <w:bottom w:val="nil"/>
                <w:right w:val="nil"/>
                <w:between w:val="nil"/>
              </w:pBdr>
              <w:spacing w:after="0" w:line="240" w:lineRule="auto"/>
              <w:jc w:val="left"/>
            </w:pPr>
          </w:p>
        </w:tc>
        <w:tc>
          <w:tcPr>
            <w:tcW w:w="3000" w:type="dxa"/>
            <w:shd w:val="clear" w:color="auto" w:fill="auto"/>
            <w:tcMar>
              <w:top w:w="100" w:type="dxa"/>
              <w:left w:w="100" w:type="dxa"/>
              <w:bottom w:w="100" w:type="dxa"/>
              <w:right w:w="100" w:type="dxa"/>
            </w:tcMar>
            <w:vAlign w:val="center"/>
          </w:tcPr>
          <w:p w14:paraId="1D8B10F7" w14:textId="77777777" w:rsidR="00BD4AB9" w:rsidRDefault="00EB49FD">
            <w:pPr>
              <w:widowControl w:val="0"/>
              <w:pBdr>
                <w:top w:val="nil"/>
                <w:left w:val="nil"/>
                <w:bottom w:val="nil"/>
                <w:right w:val="nil"/>
                <w:between w:val="nil"/>
              </w:pBdr>
              <w:spacing w:after="0" w:line="240" w:lineRule="auto"/>
              <w:jc w:val="center"/>
            </w:pPr>
            <w:r>
              <w:t>renyah</w:t>
            </w:r>
          </w:p>
        </w:tc>
        <w:tc>
          <w:tcPr>
            <w:tcW w:w="3000" w:type="dxa"/>
            <w:shd w:val="clear" w:color="auto" w:fill="auto"/>
            <w:tcMar>
              <w:top w:w="100" w:type="dxa"/>
              <w:left w:w="100" w:type="dxa"/>
              <w:bottom w:w="100" w:type="dxa"/>
              <w:right w:w="100" w:type="dxa"/>
            </w:tcMar>
            <w:vAlign w:val="center"/>
          </w:tcPr>
          <w:p w14:paraId="7B16A21A" w14:textId="77777777" w:rsidR="00BD4AB9" w:rsidRDefault="00BD4AB9">
            <w:pPr>
              <w:widowControl w:val="0"/>
              <w:pBdr>
                <w:top w:val="nil"/>
                <w:left w:val="nil"/>
                <w:bottom w:val="nil"/>
                <w:right w:val="nil"/>
                <w:between w:val="nil"/>
              </w:pBdr>
              <w:spacing w:after="0" w:line="240" w:lineRule="auto"/>
              <w:jc w:val="center"/>
            </w:pPr>
          </w:p>
        </w:tc>
      </w:tr>
      <w:tr w:rsidR="00BD4AB9" w14:paraId="423C30B0" w14:textId="77777777">
        <w:trPr>
          <w:trHeight w:val="440"/>
        </w:trPr>
        <w:tc>
          <w:tcPr>
            <w:tcW w:w="3000" w:type="dxa"/>
            <w:vMerge/>
            <w:shd w:val="clear" w:color="auto" w:fill="auto"/>
            <w:tcMar>
              <w:top w:w="100" w:type="dxa"/>
              <w:left w:w="100" w:type="dxa"/>
              <w:bottom w:w="100" w:type="dxa"/>
              <w:right w:w="100" w:type="dxa"/>
            </w:tcMar>
            <w:vAlign w:val="center"/>
          </w:tcPr>
          <w:p w14:paraId="2AA05550" w14:textId="77777777" w:rsidR="00BD4AB9" w:rsidRDefault="00BD4AB9">
            <w:pPr>
              <w:widowControl w:val="0"/>
              <w:pBdr>
                <w:top w:val="nil"/>
                <w:left w:val="nil"/>
                <w:bottom w:val="nil"/>
                <w:right w:val="nil"/>
                <w:between w:val="nil"/>
              </w:pBdr>
              <w:spacing w:after="0" w:line="240" w:lineRule="auto"/>
              <w:jc w:val="left"/>
            </w:pPr>
          </w:p>
        </w:tc>
        <w:tc>
          <w:tcPr>
            <w:tcW w:w="3000" w:type="dxa"/>
            <w:shd w:val="clear" w:color="auto" w:fill="auto"/>
            <w:tcMar>
              <w:top w:w="100" w:type="dxa"/>
              <w:left w:w="100" w:type="dxa"/>
              <w:bottom w:w="100" w:type="dxa"/>
              <w:right w:w="100" w:type="dxa"/>
            </w:tcMar>
            <w:vAlign w:val="center"/>
          </w:tcPr>
          <w:p w14:paraId="63F5A04C" w14:textId="77777777" w:rsidR="00BD4AB9" w:rsidRDefault="00EB49FD">
            <w:pPr>
              <w:widowControl w:val="0"/>
              <w:pBdr>
                <w:top w:val="nil"/>
                <w:left w:val="nil"/>
                <w:bottom w:val="nil"/>
                <w:right w:val="nil"/>
                <w:between w:val="nil"/>
              </w:pBdr>
              <w:spacing w:after="0" w:line="240" w:lineRule="auto"/>
              <w:jc w:val="center"/>
            </w:pPr>
            <w:r>
              <w:t>lunak</w:t>
            </w:r>
          </w:p>
        </w:tc>
        <w:tc>
          <w:tcPr>
            <w:tcW w:w="3000" w:type="dxa"/>
            <w:shd w:val="clear" w:color="auto" w:fill="auto"/>
            <w:tcMar>
              <w:top w:w="100" w:type="dxa"/>
              <w:left w:w="100" w:type="dxa"/>
              <w:bottom w:w="100" w:type="dxa"/>
              <w:right w:w="100" w:type="dxa"/>
            </w:tcMar>
            <w:vAlign w:val="center"/>
          </w:tcPr>
          <w:p w14:paraId="61137353" w14:textId="77777777" w:rsidR="00BD4AB9" w:rsidRDefault="00BD4AB9">
            <w:pPr>
              <w:widowControl w:val="0"/>
              <w:pBdr>
                <w:top w:val="nil"/>
                <w:left w:val="nil"/>
                <w:bottom w:val="nil"/>
                <w:right w:val="nil"/>
                <w:between w:val="nil"/>
              </w:pBdr>
              <w:spacing w:after="0" w:line="240" w:lineRule="auto"/>
              <w:jc w:val="center"/>
            </w:pPr>
          </w:p>
        </w:tc>
      </w:tr>
      <w:tr w:rsidR="00BD4AB9" w14:paraId="40B83D27" w14:textId="77777777">
        <w:trPr>
          <w:trHeight w:val="440"/>
        </w:trPr>
        <w:tc>
          <w:tcPr>
            <w:tcW w:w="3000" w:type="dxa"/>
            <w:vMerge/>
            <w:shd w:val="clear" w:color="auto" w:fill="auto"/>
            <w:tcMar>
              <w:top w:w="100" w:type="dxa"/>
              <w:left w:w="100" w:type="dxa"/>
              <w:bottom w:w="100" w:type="dxa"/>
              <w:right w:w="100" w:type="dxa"/>
            </w:tcMar>
            <w:vAlign w:val="center"/>
          </w:tcPr>
          <w:p w14:paraId="1A249B3E" w14:textId="77777777" w:rsidR="00BD4AB9" w:rsidRDefault="00BD4AB9">
            <w:pPr>
              <w:widowControl w:val="0"/>
              <w:pBdr>
                <w:top w:val="nil"/>
                <w:left w:val="nil"/>
                <w:bottom w:val="nil"/>
                <w:right w:val="nil"/>
                <w:between w:val="nil"/>
              </w:pBdr>
              <w:spacing w:after="0" w:line="240" w:lineRule="auto"/>
              <w:jc w:val="left"/>
            </w:pPr>
          </w:p>
        </w:tc>
        <w:tc>
          <w:tcPr>
            <w:tcW w:w="3000" w:type="dxa"/>
            <w:shd w:val="clear" w:color="auto" w:fill="auto"/>
            <w:tcMar>
              <w:top w:w="100" w:type="dxa"/>
              <w:left w:w="100" w:type="dxa"/>
              <w:bottom w:w="100" w:type="dxa"/>
              <w:right w:w="100" w:type="dxa"/>
            </w:tcMar>
            <w:vAlign w:val="center"/>
          </w:tcPr>
          <w:p w14:paraId="0964620F" w14:textId="77777777" w:rsidR="00BD4AB9" w:rsidRDefault="00EB49FD">
            <w:pPr>
              <w:widowControl w:val="0"/>
              <w:pBdr>
                <w:top w:val="nil"/>
                <w:left w:val="nil"/>
                <w:bottom w:val="nil"/>
                <w:right w:val="nil"/>
                <w:between w:val="nil"/>
              </w:pBdr>
              <w:spacing w:after="0" w:line="240" w:lineRule="auto"/>
              <w:jc w:val="center"/>
            </w:pPr>
            <w:r>
              <w:t>lembek</w:t>
            </w:r>
          </w:p>
        </w:tc>
        <w:tc>
          <w:tcPr>
            <w:tcW w:w="3000" w:type="dxa"/>
            <w:shd w:val="clear" w:color="auto" w:fill="auto"/>
            <w:tcMar>
              <w:top w:w="100" w:type="dxa"/>
              <w:left w:w="100" w:type="dxa"/>
              <w:bottom w:w="100" w:type="dxa"/>
              <w:right w:w="100" w:type="dxa"/>
            </w:tcMar>
            <w:vAlign w:val="center"/>
          </w:tcPr>
          <w:p w14:paraId="6B128654" w14:textId="77777777" w:rsidR="00BD4AB9" w:rsidRDefault="00BD4AB9">
            <w:pPr>
              <w:widowControl w:val="0"/>
              <w:pBdr>
                <w:top w:val="nil"/>
                <w:left w:val="nil"/>
                <w:bottom w:val="nil"/>
                <w:right w:val="nil"/>
                <w:between w:val="nil"/>
              </w:pBdr>
              <w:spacing w:after="0" w:line="240" w:lineRule="auto"/>
              <w:jc w:val="center"/>
            </w:pPr>
          </w:p>
        </w:tc>
      </w:tr>
      <w:tr w:rsidR="00BD4AB9" w14:paraId="3693D8CC" w14:textId="77777777">
        <w:trPr>
          <w:trHeight w:val="440"/>
        </w:trPr>
        <w:tc>
          <w:tcPr>
            <w:tcW w:w="3000" w:type="dxa"/>
            <w:vMerge w:val="restart"/>
            <w:shd w:val="clear" w:color="auto" w:fill="auto"/>
            <w:tcMar>
              <w:top w:w="100" w:type="dxa"/>
              <w:left w:w="100" w:type="dxa"/>
              <w:bottom w:w="100" w:type="dxa"/>
              <w:right w:w="100" w:type="dxa"/>
            </w:tcMar>
            <w:vAlign w:val="center"/>
          </w:tcPr>
          <w:p w14:paraId="770EC5B9" w14:textId="77777777" w:rsidR="00BD4AB9" w:rsidRDefault="00EB49FD">
            <w:pPr>
              <w:widowControl w:val="0"/>
              <w:pBdr>
                <w:top w:val="nil"/>
                <w:left w:val="nil"/>
                <w:bottom w:val="nil"/>
                <w:right w:val="nil"/>
                <w:between w:val="nil"/>
              </w:pBdr>
              <w:spacing w:after="0" w:line="240" w:lineRule="auto"/>
              <w:jc w:val="center"/>
            </w:pPr>
            <w:r>
              <w:t>Rasa</w:t>
            </w:r>
          </w:p>
        </w:tc>
        <w:tc>
          <w:tcPr>
            <w:tcW w:w="3000" w:type="dxa"/>
            <w:shd w:val="clear" w:color="auto" w:fill="auto"/>
            <w:tcMar>
              <w:top w:w="100" w:type="dxa"/>
              <w:left w:w="100" w:type="dxa"/>
              <w:bottom w:w="100" w:type="dxa"/>
              <w:right w:w="100" w:type="dxa"/>
            </w:tcMar>
            <w:vAlign w:val="center"/>
          </w:tcPr>
          <w:p w14:paraId="0CC45221" w14:textId="77777777" w:rsidR="00BD4AB9" w:rsidRDefault="00EB49FD">
            <w:pPr>
              <w:widowControl w:val="0"/>
              <w:pBdr>
                <w:top w:val="nil"/>
                <w:left w:val="nil"/>
                <w:bottom w:val="nil"/>
                <w:right w:val="nil"/>
                <w:between w:val="nil"/>
              </w:pBdr>
              <w:spacing w:after="0" w:line="240" w:lineRule="auto"/>
              <w:jc w:val="center"/>
            </w:pPr>
            <w:r>
              <w:t>sangat gurih</w:t>
            </w:r>
          </w:p>
        </w:tc>
        <w:tc>
          <w:tcPr>
            <w:tcW w:w="3000" w:type="dxa"/>
            <w:shd w:val="clear" w:color="auto" w:fill="auto"/>
            <w:tcMar>
              <w:top w:w="100" w:type="dxa"/>
              <w:left w:w="100" w:type="dxa"/>
              <w:bottom w:w="100" w:type="dxa"/>
              <w:right w:w="100" w:type="dxa"/>
            </w:tcMar>
            <w:vAlign w:val="center"/>
          </w:tcPr>
          <w:p w14:paraId="628F82A5" w14:textId="77777777" w:rsidR="00BD4AB9" w:rsidRDefault="00BD4AB9">
            <w:pPr>
              <w:widowControl w:val="0"/>
              <w:pBdr>
                <w:top w:val="nil"/>
                <w:left w:val="nil"/>
                <w:bottom w:val="nil"/>
                <w:right w:val="nil"/>
                <w:between w:val="nil"/>
              </w:pBdr>
              <w:spacing w:after="0" w:line="240" w:lineRule="auto"/>
              <w:jc w:val="center"/>
            </w:pPr>
          </w:p>
        </w:tc>
      </w:tr>
      <w:tr w:rsidR="00BD4AB9" w14:paraId="52267238" w14:textId="77777777">
        <w:trPr>
          <w:trHeight w:val="440"/>
        </w:trPr>
        <w:tc>
          <w:tcPr>
            <w:tcW w:w="3000" w:type="dxa"/>
            <w:vMerge/>
            <w:shd w:val="clear" w:color="auto" w:fill="auto"/>
            <w:tcMar>
              <w:top w:w="100" w:type="dxa"/>
              <w:left w:w="100" w:type="dxa"/>
              <w:bottom w:w="100" w:type="dxa"/>
              <w:right w:w="100" w:type="dxa"/>
            </w:tcMar>
            <w:vAlign w:val="center"/>
          </w:tcPr>
          <w:p w14:paraId="60F0D051" w14:textId="77777777" w:rsidR="00BD4AB9" w:rsidRDefault="00BD4AB9">
            <w:pPr>
              <w:widowControl w:val="0"/>
              <w:pBdr>
                <w:top w:val="nil"/>
                <w:left w:val="nil"/>
                <w:bottom w:val="nil"/>
                <w:right w:val="nil"/>
                <w:between w:val="nil"/>
              </w:pBdr>
              <w:spacing w:after="0" w:line="240" w:lineRule="auto"/>
              <w:jc w:val="left"/>
            </w:pPr>
          </w:p>
        </w:tc>
        <w:tc>
          <w:tcPr>
            <w:tcW w:w="3000" w:type="dxa"/>
            <w:shd w:val="clear" w:color="auto" w:fill="auto"/>
            <w:tcMar>
              <w:top w:w="100" w:type="dxa"/>
              <w:left w:w="100" w:type="dxa"/>
              <w:bottom w:w="100" w:type="dxa"/>
              <w:right w:w="100" w:type="dxa"/>
            </w:tcMar>
            <w:vAlign w:val="center"/>
          </w:tcPr>
          <w:p w14:paraId="117494D6" w14:textId="77777777" w:rsidR="00BD4AB9" w:rsidRDefault="00EB49FD">
            <w:pPr>
              <w:widowControl w:val="0"/>
              <w:pBdr>
                <w:top w:val="nil"/>
                <w:left w:val="nil"/>
                <w:bottom w:val="nil"/>
                <w:right w:val="nil"/>
                <w:between w:val="nil"/>
              </w:pBdr>
              <w:spacing w:after="0" w:line="240" w:lineRule="auto"/>
              <w:jc w:val="center"/>
            </w:pPr>
            <w:r>
              <w:t>gurih</w:t>
            </w:r>
          </w:p>
        </w:tc>
        <w:tc>
          <w:tcPr>
            <w:tcW w:w="3000" w:type="dxa"/>
            <w:shd w:val="clear" w:color="auto" w:fill="auto"/>
            <w:tcMar>
              <w:top w:w="100" w:type="dxa"/>
              <w:left w:w="100" w:type="dxa"/>
              <w:bottom w:w="100" w:type="dxa"/>
              <w:right w:w="100" w:type="dxa"/>
            </w:tcMar>
            <w:vAlign w:val="center"/>
          </w:tcPr>
          <w:p w14:paraId="407E8E50" w14:textId="77777777" w:rsidR="00BD4AB9" w:rsidRDefault="00BD4AB9">
            <w:pPr>
              <w:widowControl w:val="0"/>
              <w:pBdr>
                <w:top w:val="nil"/>
                <w:left w:val="nil"/>
                <w:bottom w:val="nil"/>
                <w:right w:val="nil"/>
                <w:between w:val="nil"/>
              </w:pBdr>
              <w:spacing w:after="0" w:line="240" w:lineRule="auto"/>
              <w:jc w:val="center"/>
            </w:pPr>
          </w:p>
        </w:tc>
      </w:tr>
      <w:tr w:rsidR="00BD4AB9" w14:paraId="367FE37D" w14:textId="77777777">
        <w:trPr>
          <w:trHeight w:val="440"/>
        </w:trPr>
        <w:tc>
          <w:tcPr>
            <w:tcW w:w="3000" w:type="dxa"/>
            <w:vMerge/>
            <w:shd w:val="clear" w:color="auto" w:fill="auto"/>
            <w:tcMar>
              <w:top w:w="100" w:type="dxa"/>
              <w:left w:w="100" w:type="dxa"/>
              <w:bottom w:w="100" w:type="dxa"/>
              <w:right w:w="100" w:type="dxa"/>
            </w:tcMar>
            <w:vAlign w:val="center"/>
          </w:tcPr>
          <w:p w14:paraId="27F8C269" w14:textId="77777777" w:rsidR="00BD4AB9" w:rsidRDefault="00BD4AB9">
            <w:pPr>
              <w:widowControl w:val="0"/>
              <w:pBdr>
                <w:top w:val="nil"/>
                <w:left w:val="nil"/>
                <w:bottom w:val="nil"/>
                <w:right w:val="nil"/>
                <w:between w:val="nil"/>
              </w:pBdr>
              <w:spacing w:after="0" w:line="240" w:lineRule="auto"/>
              <w:jc w:val="left"/>
            </w:pPr>
          </w:p>
        </w:tc>
        <w:tc>
          <w:tcPr>
            <w:tcW w:w="3000" w:type="dxa"/>
            <w:shd w:val="clear" w:color="auto" w:fill="auto"/>
            <w:tcMar>
              <w:top w:w="100" w:type="dxa"/>
              <w:left w:w="100" w:type="dxa"/>
              <w:bottom w:w="100" w:type="dxa"/>
              <w:right w:w="100" w:type="dxa"/>
            </w:tcMar>
            <w:vAlign w:val="center"/>
          </w:tcPr>
          <w:p w14:paraId="0D46F77C" w14:textId="77777777" w:rsidR="00BD4AB9" w:rsidRDefault="00EB49FD">
            <w:pPr>
              <w:widowControl w:val="0"/>
              <w:pBdr>
                <w:top w:val="nil"/>
                <w:left w:val="nil"/>
                <w:bottom w:val="nil"/>
                <w:right w:val="nil"/>
                <w:between w:val="nil"/>
              </w:pBdr>
              <w:spacing w:after="0" w:line="240" w:lineRule="auto"/>
              <w:jc w:val="center"/>
            </w:pPr>
            <w:r>
              <w:t>kurang gurih</w:t>
            </w:r>
          </w:p>
        </w:tc>
        <w:tc>
          <w:tcPr>
            <w:tcW w:w="3000" w:type="dxa"/>
            <w:shd w:val="clear" w:color="auto" w:fill="auto"/>
            <w:tcMar>
              <w:top w:w="100" w:type="dxa"/>
              <w:left w:w="100" w:type="dxa"/>
              <w:bottom w:w="100" w:type="dxa"/>
              <w:right w:w="100" w:type="dxa"/>
            </w:tcMar>
            <w:vAlign w:val="center"/>
          </w:tcPr>
          <w:p w14:paraId="76911281" w14:textId="77777777" w:rsidR="00BD4AB9" w:rsidRDefault="00BD4AB9">
            <w:pPr>
              <w:widowControl w:val="0"/>
              <w:pBdr>
                <w:top w:val="nil"/>
                <w:left w:val="nil"/>
                <w:bottom w:val="nil"/>
                <w:right w:val="nil"/>
                <w:between w:val="nil"/>
              </w:pBdr>
              <w:spacing w:after="0" w:line="240" w:lineRule="auto"/>
              <w:jc w:val="center"/>
            </w:pPr>
          </w:p>
        </w:tc>
      </w:tr>
      <w:tr w:rsidR="00BD4AB9" w14:paraId="21C385C1" w14:textId="77777777">
        <w:trPr>
          <w:trHeight w:val="440"/>
        </w:trPr>
        <w:tc>
          <w:tcPr>
            <w:tcW w:w="3000" w:type="dxa"/>
            <w:vMerge/>
            <w:shd w:val="clear" w:color="auto" w:fill="auto"/>
            <w:tcMar>
              <w:top w:w="100" w:type="dxa"/>
              <w:left w:w="100" w:type="dxa"/>
              <w:bottom w:w="100" w:type="dxa"/>
              <w:right w:w="100" w:type="dxa"/>
            </w:tcMar>
            <w:vAlign w:val="center"/>
          </w:tcPr>
          <w:p w14:paraId="6346F95E" w14:textId="77777777" w:rsidR="00BD4AB9" w:rsidRDefault="00BD4AB9">
            <w:pPr>
              <w:widowControl w:val="0"/>
              <w:pBdr>
                <w:top w:val="nil"/>
                <w:left w:val="nil"/>
                <w:bottom w:val="nil"/>
                <w:right w:val="nil"/>
                <w:between w:val="nil"/>
              </w:pBdr>
              <w:spacing w:after="0" w:line="240" w:lineRule="auto"/>
              <w:jc w:val="left"/>
            </w:pPr>
          </w:p>
        </w:tc>
        <w:tc>
          <w:tcPr>
            <w:tcW w:w="3000" w:type="dxa"/>
            <w:shd w:val="clear" w:color="auto" w:fill="auto"/>
            <w:tcMar>
              <w:top w:w="100" w:type="dxa"/>
              <w:left w:w="100" w:type="dxa"/>
              <w:bottom w:w="100" w:type="dxa"/>
              <w:right w:w="100" w:type="dxa"/>
            </w:tcMar>
            <w:vAlign w:val="center"/>
          </w:tcPr>
          <w:p w14:paraId="34D96583" w14:textId="77777777" w:rsidR="00BD4AB9" w:rsidRDefault="00EB49FD">
            <w:pPr>
              <w:widowControl w:val="0"/>
              <w:pBdr>
                <w:top w:val="nil"/>
                <w:left w:val="nil"/>
                <w:bottom w:val="nil"/>
                <w:right w:val="nil"/>
                <w:between w:val="nil"/>
              </w:pBdr>
              <w:spacing w:after="0" w:line="240" w:lineRule="auto"/>
              <w:jc w:val="center"/>
            </w:pPr>
            <w:r>
              <w:t>hambar</w:t>
            </w:r>
          </w:p>
        </w:tc>
        <w:tc>
          <w:tcPr>
            <w:tcW w:w="3000" w:type="dxa"/>
            <w:shd w:val="clear" w:color="auto" w:fill="auto"/>
            <w:tcMar>
              <w:top w:w="100" w:type="dxa"/>
              <w:left w:w="100" w:type="dxa"/>
              <w:bottom w:w="100" w:type="dxa"/>
              <w:right w:w="100" w:type="dxa"/>
            </w:tcMar>
            <w:vAlign w:val="center"/>
          </w:tcPr>
          <w:p w14:paraId="13182EAE" w14:textId="77777777" w:rsidR="00BD4AB9" w:rsidRDefault="00BD4AB9">
            <w:pPr>
              <w:widowControl w:val="0"/>
              <w:pBdr>
                <w:top w:val="nil"/>
                <w:left w:val="nil"/>
                <w:bottom w:val="nil"/>
                <w:right w:val="nil"/>
                <w:between w:val="nil"/>
              </w:pBdr>
              <w:spacing w:after="0" w:line="240" w:lineRule="auto"/>
              <w:jc w:val="center"/>
            </w:pPr>
          </w:p>
        </w:tc>
      </w:tr>
      <w:tr w:rsidR="00BD4AB9" w14:paraId="681DB608" w14:textId="77777777">
        <w:trPr>
          <w:trHeight w:val="440"/>
        </w:trPr>
        <w:tc>
          <w:tcPr>
            <w:tcW w:w="3000" w:type="dxa"/>
            <w:vMerge w:val="restart"/>
            <w:shd w:val="clear" w:color="auto" w:fill="auto"/>
            <w:tcMar>
              <w:top w:w="100" w:type="dxa"/>
              <w:left w:w="100" w:type="dxa"/>
              <w:bottom w:w="100" w:type="dxa"/>
              <w:right w:w="100" w:type="dxa"/>
            </w:tcMar>
            <w:vAlign w:val="center"/>
          </w:tcPr>
          <w:p w14:paraId="64EF0DF5" w14:textId="77777777" w:rsidR="00BD4AB9" w:rsidRDefault="00EB49FD">
            <w:pPr>
              <w:widowControl w:val="0"/>
              <w:pBdr>
                <w:top w:val="nil"/>
                <w:left w:val="nil"/>
                <w:bottom w:val="nil"/>
                <w:right w:val="nil"/>
                <w:between w:val="nil"/>
              </w:pBdr>
              <w:spacing w:after="0" w:line="240" w:lineRule="auto"/>
              <w:jc w:val="center"/>
            </w:pPr>
            <w:r>
              <w:t>Penampilan</w:t>
            </w:r>
          </w:p>
        </w:tc>
        <w:tc>
          <w:tcPr>
            <w:tcW w:w="3000" w:type="dxa"/>
            <w:shd w:val="clear" w:color="auto" w:fill="auto"/>
            <w:tcMar>
              <w:top w:w="100" w:type="dxa"/>
              <w:left w:w="100" w:type="dxa"/>
              <w:bottom w:w="100" w:type="dxa"/>
              <w:right w:w="100" w:type="dxa"/>
            </w:tcMar>
            <w:vAlign w:val="center"/>
          </w:tcPr>
          <w:p w14:paraId="41F76FD5" w14:textId="77777777" w:rsidR="00BD4AB9" w:rsidRDefault="00EB49FD">
            <w:pPr>
              <w:widowControl w:val="0"/>
              <w:pBdr>
                <w:top w:val="nil"/>
                <w:left w:val="nil"/>
                <w:bottom w:val="nil"/>
                <w:right w:val="nil"/>
                <w:between w:val="nil"/>
              </w:pBdr>
              <w:spacing w:after="0" w:line="240" w:lineRule="auto"/>
              <w:jc w:val="center"/>
            </w:pPr>
            <w:r>
              <w:t>sangat menarik</w:t>
            </w:r>
          </w:p>
        </w:tc>
        <w:tc>
          <w:tcPr>
            <w:tcW w:w="3000" w:type="dxa"/>
            <w:shd w:val="clear" w:color="auto" w:fill="auto"/>
            <w:tcMar>
              <w:top w:w="100" w:type="dxa"/>
              <w:left w:w="100" w:type="dxa"/>
              <w:bottom w:w="100" w:type="dxa"/>
              <w:right w:w="100" w:type="dxa"/>
            </w:tcMar>
            <w:vAlign w:val="center"/>
          </w:tcPr>
          <w:p w14:paraId="4C8A1392" w14:textId="77777777" w:rsidR="00BD4AB9" w:rsidRDefault="00BD4AB9">
            <w:pPr>
              <w:widowControl w:val="0"/>
              <w:pBdr>
                <w:top w:val="nil"/>
                <w:left w:val="nil"/>
                <w:bottom w:val="nil"/>
                <w:right w:val="nil"/>
                <w:between w:val="nil"/>
              </w:pBdr>
              <w:spacing w:after="0" w:line="240" w:lineRule="auto"/>
              <w:jc w:val="center"/>
            </w:pPr>
          </w:p>
        </w:tc>
      </w:tr>
      <w:tr w:rsidR="00BD4AB9" w14:paraId="48494CA6" w14:textId="77777777">
        <w:trPr>
          <w:trHeight w:val="440"/>
        </w:trPr>
        <w:tc>
          <w:tcPr>
            <w:tcW w:w="3000" w:type="dxa"/>
            <w:vMerge/>
            <w:shd w:val="clear" w:color="auto" w:fill="auto"/>
            <w:tcMar>
              <w:top w:w="100" w:type="dxa"/>
              <w:left w:w="100" w:type="dxa"/>
              <w:bottom w:w="100" w:type="dxa"/>
              <w:right w:w="100" w:type="dxa"/>
            </w:tcMar>
            <w:vAlign w:val="center"/>
          </w:tcPr>
          <w:p w14:paraId="56DD439F" w14:textId="77777777" w:rsidR="00BD4AB9" w:rsidRDefault="00BD4AB9">
            <w:pPr>
              <w:widowControl w:val="0"/>
              <w:pBdr>
                <w:top w:val="nil"/>
                <w:left w:val="nil"/>
                <w:bottom w:val="nil"/>
                <w:right w:val="nil"/>
                <w:between w:val="nil"/>
              </w:pBdr>
              <w:spacing w:after="0" w:line="240" w:lineRule="auto"/>
              <w:jc w:val="left"/>
            </w:pPr>
          </w:p>
        </w:tc>
        <w:tc>
          <w:tcPr>
            <w:tcW w:w="3000" w:type="dxa"/>
            <w:shd w:val="clear" w:color="auto" w:fill="auto"/>
            <w:tcMar>
              <w:top w:w="100" w:type="dxa"/>
              <w:left w:w="100" w:type="dxa"/>
              <w:bottom w:w="100" w:type="dxa"/>
              <w:right w:w="100" w:type="dxa"/>
            </w:tcMar>
            <w:vAlign w:val="center"/>
          </w:tcPr>
          <w:p w14:paraId="01780820" w14:textId="77777777" w:rsidR="00BD4AB9" w:rsidRDefault="00EB49FD">
            <w:pPr>
              <w:widowControl w:val="0"/>
              <w:pBdr>
                <w:top w:val="nil"/>
                <w:left w:val="nil"/>
                <w:bottom w:val="nil"/>
                <w:right w:val="nil"/>
                <w:between w:val="nil"/>
              </w:pBdr>
              <w:spacing w:after="0" w:line="240" w:lineRule="auto"/>
              <w:jc w:val="center"/>
            </w:pPr>
            <w:r>
              <w:t>menarik</w:t>
            </w:r>
          </w:p>
        </w:tc>
        <w:tc>
          <w:tcPr>
            <w:tcW w:w="3000" w:type="dxa"/>
            <w:shd w:val="clear" w:color="auto" w:fill="auto"/>
            <w:tcMar>
              <w:top w:w="100" w:type="dxa"/>
              <w:left w:w="100" w:type="dxa"/>
              <w:bottom w:w="100" w:type="dxa"/>
              <w:right w:w="100" w:type="dxa"/>
            </w:tcMar>
            <w:vAlign w:val="center"/>
          </w:tcPr>
          <w:p w14:paraId="74DC7389" w14:textId="77777777" w:rsidR="00BD4AB9" w:rsidRDefault="00BD4AB9">
            <w:pPr>
              <w:widowControl w:val="0"/>
              <w:pBdr>
                <w:top w:val="nil"/>
                <w:left w:val="nil"/>
                <w:bottom w:val="nil"/>
                <w:right w:val="nil"/>
                <w:between w:val="nil"/>
              </w:pBdr>
              <w:spacing w:after="0" w:line="240" w:lineRule="auto"/>
              <w:jc w:val="center"/>
            </w:pPr>
          </w:p>
        </w:tc>
      </w:tr>
      <w:tr w:rsidR="00BD4AB9" w14:paraId="050221C6" w14:textId="77777777">
        <w:trPr>
          <w:trHeight w:val="440"/>
        </w:trPr>
        <w:tc>
          <w:tcPr>
            <w:tcW w:w="3000" w:type="dxa"/>
            <w:vMerge/>
            <w:shd w:val="clear" w:color="auto" w:fill="auto"/>
            <w:tcMar>
              <w:top w:w="100" w:type="dxa"/>
              <w:left w:w="100" w:type="dxa"/>
              <w:bottom w:w="100" w:type="dxa"/>
              <w:right w:w="100" w:type="dxa"/>
            </w:tcMar>
            <w:vAlign w:val="center"/>
          </w:tcPr>
          <w:p w14:paraId="3F0E67AD" w14:textId="77777777" w:rsidR="00BD4AB9" w:rsidRDefault="00BD4AB9">
            <w:pPr>
              <w:widowControl w:val="0"/>
              <w:pBdr>
                <w:top w:val="nil"/>
                <w:left w:val="nil"/>
                <w:bottom w:val="nil"/>
                <w:right w:val="nil"/>
                <w:between w:val="nil"/>
              </w:pBdr>
              <w:spacing w:after="0" w:line="240" w:lineRule="auto"/>
              <w:jc w:val="left"/>
            </w:pPr>
          </w:p>
        </w:tc>
        <w:tc>
          <w:tcPr>
            <w:tcW w:w="3000" w:type="dxa"/>
            <w:shd w:val="clear" w:color="auto" w:fill="auto"/>
            <w:tcMar>
              <w:top w:w="100" w:type="dxa"/>
              <w:left w:w="100" w:type="dxa"/>
              <w:bottom w:w="100" w:type="dxa"/>
              <w:right w:w="100" w:type="dxa"/>
            </w:tcMar>
            <w:vAlign w:val="center"/>
          </w:tcPr>
          <w:p w14:paraId="26AC3CDA" w14:textId="77777777" w:rsidR="00BD4AB9" w:rsidRDefault="00EB49FD">
            <w:pPr>
              <w:widowControl w:val="0"/>
              <w:pBdr>
                <w:top w:val="nil"/>
                <w:left w:val="nil"/>
                <w:bottom w:val="nil"/>
                <w:right w:val="nil"/>
                <w:between w:val="nil"/>
              </w:pBdr>
              <w:spacing w:after="0" w:line="240" w:lineRule="auto"/>
              <w:jc w:val="center"/>
            </w:pPr>
            <w:r>
              <w:t>kurang menarik</w:t>
            </w:r>
          </w:p>
        </w:tc>
        <w:tc>
          <w:tcPr>
            <w:tcW w:w="3000" w:type="dxa"/>
            <w:shd w:val="clear" w:color="auto" w:fill="auto"/>
            <w:tcMar>
              <w:top w:w="100" w:type="dxa"/>
              <w:left w:w="100" w:type="dxa"/>
              <w:bottom w:w="100" w:type="dxa"/>
              <w:right w:w="100" w:type="dxa"/>
            </w:tcMar>
            <w:vAlign w:val="center"/>
          </w:tcPr>
          <w:p w14:paraId="38A74B57" w14:textId="77777777" w:rsidR="00BD4AB9" w:rsidRDefault="00BD4AB9">
            <w:pPr>
              <w:widowControl w:val="0"/>
              <w:pBdr>
                <w:top w:val="nil"/>
                <w:left w:val="nil"/>
                <w:bottom w:val="nil"/>
                <w:right w:val="nil"/>
                <w:between w:val="nil"/>
              </w:pBdr>
              <w:spacing w:after="0" w:line="240" w:lineRule="auto"/>
              <w:jc w:val="center"/>
            </w:pPr>
          </w:p>
        </w:tc>
      </w:tr>
      <w:tr w:rsidR="00BD4AB9" w14:paraId="0E86B973" w14:textId="77777777">
        <w:trPr>
          <w:trHeight w:val="440"/>
        </w:trPr>
        <w:tc>
          <w:tcPr>
            <w:tcW w:w="3000" w:type="dxa"/>
            <w:vMerge/>
            <w:shd w:val="clear" w:color="auto" w:fill="auto"/>
            <w:tcMar>
              <w:top w:w="100" w:type="dxa"/>
              <w:left w:w="100" w:type="dxa"/>
              <w:bottom w:w="100" w:type="dxa"/>
              <w:right w:w="100" w:type="dxa"/>
            </w:tcMar>
            <w:vAlign w:val="center"/>
          </w:tcPr>
          <w:p w14:paraId="3DD66240" w14:textId="77777777" w:rsidR="00BD4AB9" w:rsidRDefault="00BD4AB9">
            <w:pPr>
              <w:widowControl w:val="0"/>
              <w:pBdr>
                <w:top w:val="nil"/>
                <w:left w:val="nil"/>
                <w:bottom w:val="nil"/>
                <w:right w:val="nil"/>
                <w:between w:val="nil"/>
              </w:pBdr>
              <w:spacing w:after="0" w:line="240" w:lineRule="auto"/>
              <w:jc w:val="left"/>
            </w:pPr>
          </w:p>
        </w:tc>
        <w:tc>
          <w:tcPr>
            <w:tcW w:w="3000" w:type="dxa"/>
            <w:shd w:val="clear" w:color="auto" w:fill="auto"/>
            <w:tcMar>
              <w:top w:w="100" w:type="dxa"/>
              <w:left w:w="100" w:type="dxa"/>
              <w:bottom w:w="100" w:type="dxa"/>
              <w:right w:w="100" w:type="dxa"/>
            </w:tcMar>
            <w:vAlign w:val="center"/>
          </w:tcPr>
          <w:p w14:paraId="6484095D" w14:textId="77777777" w:rsidR="00BD4AB9" w:rsidRDefault="00EB49FD">
            <w:pPr>
              <w:widowControl w:val="0"/>
              <w:pBdr>
                <w:top w:val="nil"/>
                <w:left w:val="nil"/>
                <w:bottom w:val="nil"/>
                <w:right w:val="nil"/>
                <w:between w:val="nil"/>
              </w:pBdr>
              <w:spacing w:after="0" w:line="240" w:lineRule="auto"/>
              <w:jc w:val="center"/>
            </w:pPr>
            <w:r>
              <w:t>tidak menarik</w:t>
            </w:r>
          </w:p>
        </w:tc>
        <w:tc>
          <w:tcPr>
            <w:tcW w:w="3000" w:type="dxa"/>
            <w:shd w:val="clear" w:color="auto" w:fill="auto"/>
            <w:tcMar>
              <w:top w:w="100" w:type="dxa"/>
              <w:left w:w="100" w:type="dxa"/>
              <w:bottom w:w="100" w:type="dxa"/>
              <w:right w:w="100" w:type="dxa"/>
            </w:tcMar>
            <w:vAlign w:val="center"/>
          </w:tcPr>
          <w:p w14:paraId="38682601" w14:textId="77777777" w:rsidR="00BD4AB9" w:rsidRDefault="00BD4AB9">
            <w:pPr>
              <w:widowControl w:val="0"/>
              <w:pBdr>
                <w:top w:val="nil"/>
                <w:left w:val="nil"/>
                <w:bottom w:val="nil"/>
                <w:right w:val="nil"/>
                <w:between w:val="nil"/>
              </w:pBdr>
              <w:spacing w:after="0" w:line="240" w:lineRule="auto"/>
              <w:jc w:val="center"/>
            </w:pPr>
          </w:p>
        </w:tc>
      </w:tr>
    </w:tbl>
    <w:p w14:paraId="61853662" w14:textId="77777777" w:rsidR="00BD4AB9" w:rsidRDefault="00BD4AB9">
      <w:pPr>
        <w:spacing w:after="0"/>
        <w:ind w:left="360"/>
        <w:jc w:val="left"/>
      </w:pPr>
    </w:p>
    <w:sectPr w:rsidR="00BD4AB9" w:rsidSect="00F01906">
      <w:type w:val="continuous"/>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F04DC9" w14:textId="77777777" w:rsidR="00BB288C" w:rsidRDefault="00BB288C" w:rsidP="00B26EEC">
      <w:pPr>
        <w:spacing w:after="0" w:line="240" w:lineRule="auto"/>
      </w:pPr>
      <w:r>
        <w:separator/>
      </w:r>
    </w:p>
  </w:endnote>
  <w:endnote w:type="continuationSeparator" w:id="0">
    <w:p w14:paraId="0E8B8CB3" w14:textId="77777777" w:rsidR="00BB288C" w:rsidRDefault="00BB288C" w:rsidP="00B26E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Roboto">
    <w:altName w:val="Times New Roman"/>
    <w:charset w:val="00"/>
    <w:family w:val="auto"/>
    <w:pitch w:val="variable"/>
    <w:sig w:usb0="E0000AFF" w:usb1="5000217F" w:usb2="00000021" w:usb3="00000000" w:csb0="0000019F" w:csb1="00000000"/>
  </w:font>
  <w:font w:name="Times">
    <w:altName w:val="Sylfaen"/>
    <w:panose1 w:val="02020603050405020304"/>
    <w:charset w:val="00"/>
    <w:family w:val="roman"/>
    <w:pitch w:val="variable"/>
    <w:sig w:usb0="E0002EFF" w:usb1="C000785B" w:usb2="00000009" w:usb3="00000000" w:csb0="000001FF" w:csb1="00000000"/>
  </w:font>
  <w:font w:name="Ubuntu">
    <w:altName w:val="Calibri"/>
    <w:charset w:val="00"/>
    <w:family w:val="swiss"/>
    <w:pitch w:val="variable"/>
    <w:sig w:usb0="E00002FF" w:usb1="5000205B" w:usb2="00000000" w:usb3="00000000" w:csb0="0000009F" w:csb1="00000000"/>
  </w:font>
  <w:font w:name="Gungsuh">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ACEC2D" w14:textId="77777777" w:rsidR="00B45FE1" w:rsidRDefault="00B45FE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375B7D" w14:textId="77777777" w:rsidR="00B45FE1" w:rsidRDefault="00B45FE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427A95" w14:textId="77777777" w:rsidR="00B45FE1" w:rsidRDefault="00B45FE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2870957"/>
      <w:docPartObj>
        <w:docPartGallery w:val="Page Numbers (Bottom of Page)"/>
        <w:docPartUnique/>
      </w:docPartObj>
    </w:sdtPr>
    <w:sdtEndPr/>
    <w:sdtContent>
      <w:p w14:paraId="7F1B8CE3" w14:textId="3E138B66" w:rsidR="00B45FE1" w:rsidRDefault="00B45FE1">
        <w:pPr>
          <w:pStyle w:val="Footer"/>
          <w:jc w:val="center"/>
        </w:pPr>
        <w:r>
          <w:fldChar w:fldCharType="begin"/>
        </w:r>
        <w:r>
          <w:instrText>PAGE   \* MERGEFORMAT</w:instrText>
        </w:r>
        <w:r>
          <w:fldChar w:fldCharType="separate"/>
        </w:r>
        <w:r w:rsidR="00FE6D6B" w:rsidRPr="00FE6D6B">
          <w:rPr>
            <w:noProof/>
            <w:lang w:val="id-ID"/>
          </w:rPr>
          <w:t>i</w:t>
        </w:r>
        <w:r>
          <w:fldChar w:fldCharType="end"/>
        </w:r>
      </w:p>
    </w:sdtContent>
  </w:sdt>
  <w:p w14:paraId="5EF8E264" w14:textId="77777777" w:rsidR="00B45FE1" w:rsidRDefault="00B45FE1">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7918460"/>
      <w:docPartObj>
        <w:docPartGallery w:val="Page Numbers (Bottom of Page)"/>
        <w:docPartUnique/>
      </w:docPartObj>
    </w:sdtPr>
    <w:sdtEndPr/>
    <w:sdtContent>
      <w:p w14:paraId="0409755E" w14:textId="6D8886A3" w:rsidR="00B45FE1" w:rsidRDefault="00B45FE1">
        <w:pPr>
          <w:pStyle w:val="Footer"/>
          <w:jc w:val="center"/>
        </w:pPr>
        <w:r>
          <w:fldChar w:fldCharType="begin"/>
        </w:r>
        <w:r>
          <w:instrText>PAGE   \* MERGEFORMAT</w:instrText>
        </w:r>
        <w:r>
          <w:fldChar w:fldCharType="separate"/>
        </w:r>
        <w:r w:rsidR="00FE6D6B" w:rsidRPr="00FE6D6B">
          <w:rPr>
            <w:noProof/>
            <w:lang w:val="id-ID"/>
          </w:rPr>
          <w:t>3</w:t>
        </w:r>
        <w:r>
          <w:fldChar w:fldCharType="end"/>
        </w:r>
      </w:p>
    </w:sdtContent>
  </w:sdt>
  <w:p w14:paraId="79E83F62" w14:textId="77777777" w:rsidR="00B45FE1" w:rsidRDefault="00B45FE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52AF18" w14:textId="77777777" w:rsidR="00BB288C" w:rsidRDefault="00BB288C" w:rsidP="00B26EEC">
      <w:pPr>
        <w:spacing w:after="0" w:line="240" w:lineRule="auto"/>
      </w:pPr>
      <w:r>
        <w:separator/>
      </w:r>
    </w:p>
  </w:footnote>
  <w:footnote w:type="continuationSeparator" w:id="0">
    <w:p w14:paraId="5BF22770" w14:textId="77777777" w:rsidR="00BB288C" w:rsidRDefault="00BB288C" w:rsidP="00B26EE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C85176" w14:textId="77777777" w:rsidR="00B45FE1" w:rsidRDefault="00B45FE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B9E1ED" w14:textId="77777777" w:rsidR="00B45FE1" w:rsidRDefault="00B45FE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DCF6B6" w14:textId="77777777" w:rsidR="00B45FE1" w:rsidRDefault="00B45FE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A1E3B"/>
    <w:multiLevelType w:val="multilevel"/>
    <w:tmpl w:val="CCDEEC1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nsid w:val="01927495"/>
    <w:multiLevelType w:val="multilevel"/>
    <w:tmpl w:val="8B20D09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nsid w:val="026052CD"/>
    <w:multiLevelType w:val="multilevel"/>
    <w:tmpl w:val="9CDE786A"/>
    <w:lvl w:ilvl="0">
      <w:start w:val="1"/>
      <w:numFmt w:val="decimal"/>
      <w:lvlText w:val="%1."/>
      <w:lvlJc w:val="left"/>
      <w:pPr>
        <w:ind w:left="720" w:hanging="360"/>
      </w:pPr>
      <w:rPr>
        <w:b w:val="0"/>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nsid w:val="02731D47"/>
    <w:multiLevelType w:val="multilevel"/>
    <w:tmpl w:val="DEE46D44"/>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4">
    <w:nsid w:val="03092504"/>
    <w:multiLevelType w:val="multilevel"/>
    <w:tmpl w:val="ACA24B0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5">
    <w:nsid w:val="03243DDF"/>
    <w:multiLevelType w:val="multilevel"/>
    <w:tmpl w:val="87C2C702"/>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03724C8D"/>
    <w:multiLevelType w:val="multilevel"/>
    <w:tmpl w:val="183AC8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nsid w:val="03806370"/>
    <w:multiLevelType w:val="multilevel"/>
    <w:tmpl w:val="1032CC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039B12B0"/>
    <w:multiLevelType w:val="multilevel"/>
    <w:tmpl w:val="43EAB87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03D64C58"/>
    <w:multiLevelType w:val="multilevel"/>
    <w:tmpl w:val="1C44A7D8"/>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nsid w:val="045B3911"/>
    <w:multiLevelType w:val="multilevel"/>
    <w:tmpl w:val="0C28B5A0"/>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11">
    <w:nsid w:val="04B82DD5"/>
    <w:multiLevelType w:val="multilevel"/>
    <w:tmpl w:val="0D40C63A"/>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12">
    <w:nsid w:val="04BE266E"/>
    <w:multiLevelType w:val="multilevel"/>
    <w:tmpl w:val="14FE916A"/>
    <w:lvl w:ilvl="0">
      <w:start w:val="1"/>
      <w:numFmt w:val="decimal"/>
      <w:lvlText w:val="%1."/>
      <w:lvlJc w:val="left"/>
      <w:pPr>
        <w:ind w:left="720" w:hanging="360"/>
      </w:pPr>
      <w:rPr>
        <w:rFonts w:ascii="Arial" w:eastAsia="Arial" w:hAnsi="Arial" w:cs="Arial"/>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nsid w:val="051933AA"/>
    <w:multiLevelType w:val="multilevel"/>
    <w:tmpl w:val="686685CE"/>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4">
    <w:nsid w:val="05C76259"/>
    <w:multiLevelType w:val="multilevel"/>
    <w:tmpl w:val="79C641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nsid w:val="05CD2E00"/>
    <w:multiLevelType w:val="multilevel"/>
    <w:tmpl w:val="D80A84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nsid w:val="0650683A"/>
    <w:multiLevelType w:val="multilevel"/>
    <w:tmpl w:val="A92EC0A6"/>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17">
    <w:nsid w:val="067B5768"/>
    <w:multiLevelType w:val="multilevel"/>
    <w:tmpl w:val="026C431A"/>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18">
    <w:nsid w:val="06D96347"/>
    <w:multiLevelType w:val="multilevel"/>
    <w:tmpl w:val="E500E2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nsid w:val="07951D5F"/>
    <w:multiLevelType w:val="multilevel"/>
    <w:tmpl w:val="E80E1D12"/>
    <w:lvl w:ilvl="0">
      <w:start w:val="1"/>
      <w:numFmt w:val="decimal"/>
      <w:lvlText w:val="%1."/>
      <w:lvlJc w:val="left"/>
      <w:pPr>
        <w:ind w:left="2880" w:hanging="360"/>
      </w:pPr>
      <w:rPr>
        <w:u w:val="none"/>
      </w:rPr>
    </w:lvl>
    <w:lvl w:ilvl="1">
      <w:start w:val="1"/>
      <w:numFmt w:val="lowerLetter"/>
      <w:lvlText w:val="%2."/>
      <w:lvlJc w:val="left"/>
      <w:pPr>
        <w:ind w:left="3600" w:hanging="360"/>
      </w:pPr>
      <w:rPr>
        <w:u w:val="none"/>
      </w:rPr>
    </w:lvl>
    <w:lvl w:ilvl="2">
      <w:start w:val="1"/>
      <w:numFmt w:val="lowerRoman"/>
      <w:lvlText w:val="%3."/>
      <w:lvlJc w:val="right"/>
      <w:pPr>
        <w:ind w:left="4320" w:hanging="360"/>
      </w:pPr>
      <w:rPr>
        <w:u w:val="none"/>
      </w:rPr>
    </w:lvl>
    <w:lvl w:ilvl="3">
      <w:start w:val="1"/>
      <w:numFmt w:val="decimal"/>
      <w:lvlText w:val="%4."/>
      <w:lvlJc w:val="left"/>
      <w:pPr>
        <w:ind w:left="5040" w:hanging="360"/>
      </w:pPr>
      <w:rPr>
        <w:u w:val="none"/>
      </w:rPr>
    </w:lvl>
    <w:lvl w:ilvl="4">
      <w:start w:val="1"/>
      <w:numFmt w:val="lowerLetter"/>
      <w:lvlText w:val="%5."/>
      <w:lvlJc w:val="left"/>
      <w:pPr>
        <w:ind w:left="5760" w:hanging="360"/>
      </w:pPr>
      <w:rPr>
        <w:u w:val="none"/>
      </w:rPr>
    </w:lvl>
    <w:lvl w:ilvl="5">
      <w:start w:val="1"/>
      <w:numFmt w:val="lowerRoman"/>
      <w:lvlText w:val="%6."/>
      <w:lvlJc w:val="right"/>
      <w:pPr>
        <w:ind w:left="6480" w:hanging="360"/>
      </w:pPr>
      <w:rPr>
        <w:u w:val="none"/>
      </w:rPr>
    </w:lvl>
    <w:lvl w:ilvl="6">
      <w:start w:val="1"/>
      <w:numFmt w:val="decimal"/>
      <w:lvlText w:val="%7."/>
      <w:lvlJc w:val="left"/>
      <w:pPr>
        <w:ind w:left="7200" w:hanging="360"/>
      </w:pPr>
      <w:rPr>
        <w:u w:val="none"/>
      </w:rPr>
    </w:lvl>
    <w:lvl w:ilvl="7">
      <w:start w:val="1"/>
      <w:numFmt w:val="lowerLetter"/>
      <w:lvlText w:val="%8."/>
      <w:lvlJc w:val="left"/>
      <w:pPr>
        <w:ind w:left="7920" w:hanging="360"/>
      </w:pPr>
      <w:rPr>
        <w:u w:val="none"/>
      </w:rPr>
    </w:lvl>
    <w:lvl w:ilvl="8">
      <w:start w:val="1"/>
      <w:numFmt w:val="lowerRoman"/>
      <w:lvlText w:val="%9."/>
      <w:lvlJc w:val="right"/>
      <w:pPr>
        <w:ind w:left="8640" w:hanging="360"/>
      </w:pPr>
      <w:rPr>
        <w:u w:val="none"/>
      </w:rPr>
    </w:lvl>
  </w:abstractNum>
  <w:abstractNum w:abstractNumId="20">
    <w:nsid w:val="094013B9"/>
    <w:multiLevelType w:val="multilevel"/>
    <w:tmpl w:val="AFD4EC9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nsid w:val="09AF2F0D"/>
    <w:multiLevelType w:val="multilevel"/>
    <w:tmpl w:val="88B4C1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nsid w:val="0A465ADA"/>
    <w:multiLevelType w:val="multilevel"/>
    <w:tmpl w:val="47FE46CA"/>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23">
    <w:nsid w:val="0B130328"/>
    <w:multiLevelType w:val="multilevel"/>
    <w:tmpl w:val="882C90BE"/>
    <w:lvl w:ilvl="0">
      <w:start w:val="1"/>
      <w:numFmt w:val="decimal"/>
      <w:lvlText w:val="%1)"/>
      <w:lvlJc w:val="left"/>
      <w:pPr>
        <w:ind w:left="207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nsid w:val="0B155849"/>
    <w:multiLevelType w:val="multilevel"/>
    <w:tmpl w:val="4CB058B0"/>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nsid w:val="0B4B5B99"/>
    <w:multiLevelType w:val="multilevel"/>
    <w:tmpl w:val="8B92E9CC"/>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26">
    <w:nsid w:val="0B71284E"/>
    <w:multiLevelType w:val="hybridMultilevel"/>
    <w:tmpl w:val="C7F0BABC"/>
    <w:lvl w:ilvl="0" w:tplc="04090011">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7">
    <w:nsid w:val="0B950B37"/>
    <w:multiLevelType w:val="multilevel"/>
    <w:tmpl w:val="D5407776"/>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28">
    <w:nsid w:val="0BC96282"/>
    <w:multiLevelType w:val="multilevel"/>
    <w:tmpl w:val="B034579E"/>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9">
    <w:nsid w:val="0C5E28F9"/>
    <w:multiLevelType w:val="multilevel"/>
    <w:tmpl w:val="B75E0D9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decimal"/>
      <w:lvlText w:val="%3)"/>
      <w:lvlJc w:val="right"/>
      <w:pPr>
        <w:ind w:left="2880" w:hanging="360"/>
      </w:pPr>
      <w:rPr>
        <w:rFonts w:ascii="Times New Roman" w:eastAsia="Times New Roman" w:hAnsi="Times New Roman" w:cs="Times New Roman"/>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30">
    <w:nsid w:val="0C6777D0"/>
    <w:multiLevelType w:val="multilevel"/>
    <w:tmpl w:val="55FACDC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31">
    <w:nsid w:val="0C764503"/>
    <w:multiLevelType w:val="multilevel"/>
    <w:tmpl w:val="A8CE8030"/>
    <w:lvl w:ilvl="0">
      <w:start w:val="1"/>
      <w:numFmt w:val="decimal"/>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32">
    <w:nsid w:val="0CB64957"/>
    <w:multiLevelType w:val="multilevel"/>
    <w:tmpl w:val="86644ADC"/>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33">
    <w:nsid w:val="0CD867AC"/>
    <w:multiLevelType w:val="multilevel"/>
    <w:tmpl w:val="F45295CC"/>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34">
    <w:nsid w:val="0D4B258B"/>
    <w:multiLevelType w:val="multilevel"/>
    <w:tmpl w:val="0802A8E0"/>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35">
    <w:nsid w:val="0DD2647C"/>
    <w:multiLevelType w:val="multilevel"/>
    <w:tmpl w:val="453A2730"/>
    <w:lvl w:ilvl="0">
      <w:start w:val="1"/>
      <w:numFmt w:val="decimal"/>
      <w:lvlText w:val="%1)"/>
      <w:lvlJc w:val="left"/>
      <w:pPr>
        <w:ind w:left="2880" w:hanging="360"/>
      </w:pPr>
      <w:rPr>
        <w:u w:val="none"/>
      </w:rPr>
    </w:lvl>
    <w:lvl w:ilvl="1">
      <w:start w:val="1"/>
      <w:numFmt w:val="lowerLetter"/>
      <w:lvlText w:val="%2)"/>
      <w:lvlJc w:val="left"/>
      <w:pPr>
        <w:ind w:left="3600" w:hanging="360"/>
      </w:pPr>
      <w:rPr>
        <w:u w:val="none"/>
      </w:rPr>
    </w:lvl>
    <w:lvl w:ilvl="2">
      <w:start w:val="1"/>
      <w:numFmt w:val="lowerRoman"/>
      <w:lvlText w:val="%3)"/>
      <w:lvlJc w:val="right"/>
      <w:pPr>
        <w:ind w:left="4320" w:hanging="360"/>
      </w:pPr>
      <w:rPr>
        <w:u w:val="none"/>
      </w:rPr>
    </w:lvl>
    <w:lvl w:ilvl="3">
      <w:start w:val="1"/>
      <w:numFmt w:val="decimal"/>
      <w:lvlText w:val="(%4)"/>
      <w:lvlJc w:val="left"/>
      <w:pPr>
        <w:ind w:left="5040" w:hanging="360"/>
      </w:pPr>
      <w:rPr>
        <w:u w:val="none"/>
      </w:rPr>
    </w:lvl>
    <w:lvl w:ilvl="4">
      <w:start w:val="1"/>
      <w:numFmt w:val="lowerLetter"/>
      <w:lvlText w:val="(%5)"/>
      <w:lvlJc w:val="left"/>
      <w:pPr>
        <w:ind w:left="5760" w:hanging="360"/>
      </w:pPr>
      <w:rPr>
        <w:u w:val="none"/>
      </w:rPr>
    </w:lvl>
    <w:lvl w:ilvl="5">
      <w:start w:val="1"/>
      <w:numFmt w:val="lowerRoman"/>
      <w:lvlText w:val="(%6)"/>
      <w:lvlJc w:val="right"/>
      <w:pPr>
        <w:ind w:left="6480" w:hanging="360"/>
      </w:pPr>
      <w:rPr>
        <w:u w:val="none"/>
      </w:rPr>
    </w:lvl>
    <w:lvl w:ilvl="6">
      <w:start w:val="1"/>
      <w:numFmt w:val="decimal"/>
      <w:lvlText w:val="%7."/>
      <w:lvlJc w:val="left"/>
      <w:pPr>
        <w:ind w:left="7200" w:hanging="360"/>
      </w:pPr>
      <w:rPr>
        <w:u w:val="none"/>
      </w:rPr>
    </w:lvl>
    <w:lvl w:ilvl="7">
      <w:start w:val="1"/>
      <w:numFmt w:val="lowerLetter"/>
      <w:lvlText w:val="%8."/>
      <w:lvlJc w:val="left"/>
      <w:pPr>
        <w:ind w:left="7920" w:hanging="360"/>
      </w:pPr>
      <w:rPr>
        <w:u w:val="none"/>
      </w:rPr>
    </w:lvl>
    <w:lvl w:ilvl="8">
      <w:start w:val="1"/>
      <w:numFmt w:val="lowerRoman"/>
      <w:lvlText w:val="%9."/>
      <w:lvlJc w:val="right"/>
      <w:pPr>
        <w:ind w:left="8640" w:hanging="360"/>
      </w:pPr>
      <w:rPr>
        <w:u w:val="none"/>
      </w:rPr>
    </w:lvl>
  </w:abstractNum>
  <w:abstractNum w:abstractNumId="36">
    <w:nsid w:val="0DE410A0"/>
    <w:multiLevelType w:val="multilevel"/>
    <w:tmpl w:val="FD426494"/>
    <w:lvl w:ilvl="0">
      <w:start w:val="1"/>
      <w:numFmt w:val="decimal"/>
      <w:lvlText w:val="%1)"/>
      <w:lvlJc w:val="left"/>
      <w:pPr>
        <w:ind w:left="3600" w:hanging="360"/>
      </w:pPr>
      <w:rPr>
        <w:u w:val="none"/>
      </w:rPr>
    </w:lvl>
    <w:lvl w:ilvl="1">
      <w:start w:val="1"/>
      <w:numFmt w:val="lowerLetter"/>
      <w:lvlText w:val="%2)"/>
      <w:lvlJc w:val="left"/>
      <w:pPr>
        <w:ind w:left="4320" w:hanging="360"/>
      </w:pPr>
      <w:rPr>
        <w:u w:val="none"/>
      </w:rPr>
    </w:lvl>
    <w:lvl w:ilvl="2">
      <w:start w:val="1"/>
      <w:numFmt w:val="lowerRoman"/>
      <w:lvlText w:val="%3)"/>
      <w:lvlJc w:val="right"/>
      <w:pPr>
        <w:ind w:left="5040" w:hanging="360"/>
      </w:pPr>
      <w:rPr>
        <w:u w:val="none"/>
      </w:rPr>
    </w:lvl>
    <w:lvl w:ilvl="3">
      <w:start w:val="1"/>
      <w:numFmt w:val="decimal"/>
      <w:lvlText w:val="(%4)"/>
      <w:lvlJc w:val="left"/>
      <w:pPr>
        <w:ind w:left="5760" w:hanging="360"/>
      </w:pPr>
      <w:rPr>
        <w:u w:val="none"/>
      </w:rPr>
    </w:lvl>
    <w:lvl w:ilvl="4">
      <w:start w:val="1"/>
      <w:numFmt w:val="lowerLetter"/>
      <w:lvlText w:val="(%5)"/>
      <w:lvlJc w:val="left"/>
      <w:pPr>
        <w:ind w:left="6480" w:hanging="360"/>
      </w:pPr>
      <w:rPr>
        <w:u w:val="none"/>
      </w:rPr>
    </w:lvl>
    <w:lvl w:ilvl="5">
      <w:start w:val="1"/>
      <w:numFmt w:val="lowerRoman"/>
      <w:lvlText w:val="(%6)"/>
      <w:lvlJc w:val="right"/>
      <w:pPr>
        <w:ind w:left="7200" w:hanging="360"/>
      </w:pPr>
      <w:rPr>
        <w:u w:val="none"/>
      </w:rPr>
    </w:lvl>
    <w:lvl w:ilvl="6">
      <w:start w:val="1"/>
      <w:numFmt w:val="decimal"/>
      <w:lvlText w:val="%7."/>
      <w:lvlJc w:val="left"/>
      <w:pPr>
        <w:ind w:left="7920" w:hanging="360"/>
      </w:pPr>
      <w:rPr>
        <w:u w:val="none"/>
      </w:rPr>
    </w:lvl>
    <w:lvl w:ilvl="7">
      <w:start w:val="1"/>
      <w:numFmt w:val="lowerLetter"/>
      <w:lvlText w:val="%8."/>
      <w:lvlJc w:val="left"/>
      <w:pPr>
        <w:ind w:left="8640" w:hanging="360"/>
      </w:pPr>
      <w:rPr>
        <w:u w:val="none"/>
      </w:rPr>
    </w:lvl>
    <w:lvl w:ilvl="8">
      <w:start w:val="1"/>
      <w:numFmt w:val="lowerRoman"/>
      <w:lvlText w:val="%9."/>
      <w:lvlJc w:val="right"/>
      <w:pPr>
        <w:ind w:left="9360" w:hanging="360"/>
      </w:pPr>
      <w:rPr>
        <w:u w:val="none"/>
      </w:rPr>
    </w:lvl>
  </w:abstractNum>
  <w:abstractNum w:abstractNumId="37">
    <w:nsid w:val="0E004480"/>
    <w:multiLevelType w:val="multilevel"/>
    <w:tmpl w:val="6776986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38">
    <w:nsid w:val="0EB90A06"/>
    <w:multiLevelType w:val="multilevel"/>
    <w:tmpl w:val="5EFEA73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39">
    <w:nsid w:val="0ED81CDA"/>
    <w:multiLevelType w:val="multilevel"/>
    <w:tmpl w:val="0E7AAEFC"/>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40">
    <w:nsid w:val="0FAB3E67"/>
    <w:multiLevelType w:val="multilevel"/>
    <w:tmpl w:val="5A7E116A"/>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41">
    <w:nsid w:val="10164131"/>
    <w:multiLevelType w:val="hybridMultilevel"/>
    <w:tmpl w:val="4C8ADDB2"/>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nsid w:val="10565587"/>
    <w:multiLevelType w:val="multilevel"/>
    <w:tmpl w:val="E052531E"/>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43">
    <w:nsid w:val="10942B87"/>
    <w:multiLevelType w:val="multilevel"/>
    <w:tmpl w:val="4E52F02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4">
    <w:nsid w:val="10A77DC8"/>
    <w:multiLevelType w:val="multilevel"/>
    <w:tmpl w:val="4E4AEC3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5">
    <w:nsid w:val="10F24A1E"/>
    <w:multiLevelType w:val="multilevel"/>
    <w:tmpl w:val="587E6026"/>
    <w:lvl w:ilvl="0">
      <w:start w:val="1"/>
      <w:numFmt w:val="lowerLetter"/>
      <w:lvlText w:val="%1."/>
      <w:lvlJc w:val="left"/>
      <w:pPr>
        <w:ind w:left="3600" w:hanging="360"/>
      </w:pPr>
      <w:rPr>
        <w:u w:val="none"/>
      </w:rPr>
    </w:lvl>
    <w:lvl w:ilvl="1">
      <w:start w:val="1"/>
      <w:numFmt w:val="lowerRoman"/>
      <w:lvlText w:val="%2."/>
      <w:lvlJc w:val="right"/>
      <w:pPr>
        <w:ind w:left="4320" w:hanging="360"/>
      </w:pPr>
      <w:rPr>
        <w:u w:val="none"/>
      </w:rPr>
    </w:lvl>
    <w:lvl w:ilvl="2">
      <w:start w:val="1"/>
      <w:numFmt w:val="decimal"/>
      <w:lvlText w:val="%3."/>
      <w:lvlJc w:val="left"/>
      <w:pPr>
        <w:ind w:left="5040" w:hanging="360"/>
      </w:pPr>
      <w:rPr>
        <w:u w:val="none"/>
      </w:rPr>
    </w:lvl>
    <w:lvl w:ilvl="3">
      <w:start w:val="1"/>
      <w:numFmt w:val="lowerLetter"/>
      <w:lvlText w:val="%4."/>
      <w:lvlJc w:val="left"/>
      <w:pPr>
        <w:ind w:left="5760" w:hanging="360"/>
      </w:pPr>
      <w:rPr>
        <w:u w:val="none"/>
      </w:rPr>
    </w:lvl>
    <w:lvl w:ilvl="4">
      <w:start w:val="1"/>
      <w:numFmt w:val="lowerRoman"/>
      <w:lvlText w:val="%5."/>
      <w:lvlJc w:val="right"/>
      <w:pPr>
        <w:ind w:left="6480" w:hanging="360"/>
      </w:pPr>
      <w:rPr>
        <w:u w:val="none"/>
      </w:rPr>
    </w:lvl>
    <w:lvl w:ilvl="5">
      <w:start w:val="1"/>
      <w:numFmt w:val="decimal"/>
      <w:lvlText w:val="%6."/>
      <w:lvlJc w:val="left"/>
      <w:pPr>
        <w:ind w:left="7200" w:hanging="360"/>
      </w:pPr>
      <w:rPr>
        <w:u w:val="none"/>
      </w:rPr>
    </w:lvl>
    <w:lvl w:ilvl="6">
      <w:start w:val="1"/>
      <w:numFmt w:val="lowerLetter"/>
      <w:lvlText w:val="%7."/>
      <w:lvlJc w:val="left"/>
      <w:pPr>
        <w:ind w:left="7920" w:hanging="360"/>
      </w:pPr>
      <w:rPr>
        <w:u w:val="none"/>
      </w:rPr>
    </w:lvl>
    <w:lvl w:ilvl="7">
      <w:start w:val="1"/>
      <w:numFmt w:val="lowerRoman"/>
      <w:lvlText w:val="%8."/>
      <w:lvlJc w:val="right"/>
      <w:pPr>
        <w:ind w:left="8640" w:hanging="360"/>
      </w:pPr>
      <w:rPr>
        <w:u w:val="none"/>
      </w:rPr>
    </w:lvl>
    <w:lvl w:ilvl="8">
      <w:start w:val="1"/>
      <w:numFmt w:val="decimal"/>
      <w:lvlText w:val="%9."/>
      <w:lvlJc w:val="left"/>
      <w:pPr>
        <w:ind w:left="9360" w:hanging="360"/>
      </w:pPr>
      <w:rPr>
        <w:u w:val="none"/>
      </w:rPr>
    </w:lvl>
  </w:abstractNum>
  <w:abstractNum w:abstractNumId="46">
    <w:nsid w:val="11134030"/>
    <w:multiLevelType w:val="multilevel"/>
    <w:tmpl w:val="4C908E3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nsid w:val="11911C65"/>
    <w:multiLevelType w:val="multilevel"/>
    <w:tmpl w:val="08DA17B4"/>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48">
    <w:nsid w:val="12184728"/>
    <w:multiLevelType w:val="multilevel"/>
    <w:tmpl w:val="2DF20EC6"/>
    <w:lvl w:ilvl="0">
      <w:start w:val="1"/>
      <w:numFmt w:val="bullet"/>
      <w:lvlText w:val="-"/>
      <w:lvlJc w:val="left"/>
      <w:pPr>
        <w:ind w:left="2880" w:hanging="360"/>
      </w:pPr>
      <w:rPr>
        <w:u w:val="none"/>
      </w:rPr>
    </w:lvl>
    <w:lvl w:ilvl="1">
      <w:start w:val="1"/>
      <w:numFmt w:val="bullet"/>
      <w:lvlText w:val="-"/>
      <w:lvlJc w:val="left"/>
      <w:pPr>
        <w:ind w:left="3600" w:hanging="360"/>
      </w:pPr>
      <w:rPr>
        <w:u w:val="none"/>
      </w:rPr>
    </w:lvl>
    <w:lvl w:ilvl="2">
      <w:start w:val="1"/>
      <w:numFmt w:val="bullet"/>
      <w:lvlText w:val="-"/>
      <w:lvlJc w:val="left"/>
      <w:pPr>
        <w:ind w:left="4320" w:hanging="360"/>
      </w:pPr>
      <w:rPr>
        <w:u w:val="none"/>
      </w:rPr>
    </w:lvl>
    <w:lvl w:ilvl="3">
      <w:start w:val="1"/>
      <w:numFmt w:val="bullet"/>
      <w:lvlText w:val="-"/>
      <w:lvlJc w:val="left"/>
      <w:pPr>
        <w:ind w:left="5040" w:hanging="360"/>
      </w:pPr>
      <w:rPr>
        <w:u w:val="none"/>
      </w:rPr>
    </w:lvl>
    <w:lvl w:ilvl="4">
      <w:start w:val="1"/>
      <w:numFmt w:val="bullet"/>
      <w:lvlText w:val="-"/>
      <w:lvlJc w:val="left"/>
      <w:pPr>
        <w:ind w:left="5760" w:hanging="360"/>
      </w:pPr>
      <w:rPr>
        <w:u w:val="none"/>
      </w:rPr>
    </w:lvl>
    <w:lvl w:ilvl="5">
      <w:start w:val="1"/>
      <w:numFmt w:val="bullet"/>
      <w:lvlText w:val="-"/>
      <w:lvlJc w:val="left"/>
      <w:pPr>
        <w:ind w:left="6480" w:hanging="360"/>
      </w:pPr>
      <w:rPr>
        <w:u w:val="none"/>
      </w:rPr>
    </w:lvl>
    <w:lvl w:ilvl="6">
      <w:start w:val="1"/>
      <w:numFmt w:val="bullet"/>
      <w:lvlText w:val="-"/>
      <w:lvlJc w:val="left"/>
      <w:pPr>
        <w:ind w:left="7200" w:hanging="360"/>
      </w:pPr>
      <w:rPr>
        <w:u w:val="none"/>
      </w:rPr>
    </w:lvl>
    <w:lvl w:ilvl="7">
      <w:start w:val="1"/>
      <w:numFmt w:val="bullet"/>
      <w:lvlText w:val="-"/>
      <w:lvlJc w:val="left"/>
      <w:pPr>
        <w:ind w:left="7920" w:hanging="360"/>
      </w:pPr>
      <w:rPr>
        <w:u w:val="none"/>
      </w:rPr>
    </w:lvl>
    <w:lvl w:ilvl="8">
      <w:start w:val="1"/>
      <w:numFmt w:val="bullet"/>
      <w:lvlText w:val="-"/>
      <w:lvlJc w:val="left"/>
      <w:pPr>
        <w:ind w:left="8640" w:hanging="360"/>
      </w:pPr>
      <w:rPr>
        <w:u w:val="none"/>
      </w:rPr>
    </w:lvl>
  </w:abstractNum>
  <w:abstractNum w:abstractNumId="49">
    <w:nsid w:val="122717F5"/>
    <w:multiLevelType w:val="hybridMultilevel"/>
    <w:tmpl w:val="6C6A7BF8"/>
    <w:lvl w:ilvl="0" w:tplc="3809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0">
    <w:nsid w:val="122C5B31"/>
    <w:multiLevelType w:val="multilevel"/>
    <w:tmpl w:val="3ABED9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nsid w:val="126E446B"/>
    <w:multiLevelType w:val="multilevel"/>
    <w:tmpl w:val="F7006B1E"/>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52">
    <w:nsid w:val="132646C7"/>
    <w:multiLevelType w:val="multilevel"/>
    <w:tmpl w:val="09E6241C"/>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53">
    <w:nsid w:val="13415F89"/>
    <w:multiLevelType w:val="multilevel"/>
    <w:tmpl w:val="B3AAF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nsid w:val="13530A6D"/>
    <w:multiLevelType w:val="multilevel"/>
    <w:tmpl w:val="30C4357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5">
    <w:nsid w:val="135B34ED"/>
    <w:multiLevelType w:val="multilevel"/>
    <w:tmpl w:val="5C08F2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nsid w:val="13B52C4D"/>
    <w:multiLevelType w:val="multilevel"/>
    <w:tmpl w:val="6C00C23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nsid w:val="13B70F4E"/>
    <w:multiLevelType w:val="multilevel"/>
    <w:tmpl w:val="0802785C"/>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58">
    <w:nsid w:val="13F133FE"/>
    <w:multiLevelType w:val="multilevel"/>
    <w:tmpl w:val="8D768762"/>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59">
    <w:nsid w:val="14DE3B62"/>
    <w:multiLevelType w:val="multilevel"/>
    <w:tmpl w:val="D6E251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nsid w:val="14F06FF1"/>
    <w:multiLevelType w:val="multilevel"/>
    <w:tmpl w:val="90EC232A"/>
    <w:lvl w:ilvl="0">
      <w:start w:val="1"/>
      <w:numFmt w:val="decimal"/>
      <w:lvlText w:val="%1)"/>
      <w:lvlJc w:val="left"/>
      <w:pPr>
        <w:ind w:left="2880" w:hanging="360"/>
      </w:pPr>
      <w:rPr>
        <w:u w:val="none"/>
      </w:rPr>
    </w:lvl>
    <w:lvl w:ilvl="1">
      <w:start w:val="1"/>
      <w:numFmt w:val="lowerLetter"/>
      <w:lvlText w:val="%2)"/>
      <w:lvlJc w:val="left"/>
      <w:pPr>
        <w:ind w:left="3600" w:hanging="360"/>
      </w:pPr>
      <w:rPr>
        <w:u w:val="none"/>
      </w:rPr>
    </w:lvl>
    <w:lvl w:ilvl="2">
      <w:start w:val="1"/>
      <w:numFmt w:val="lowerRoman"/>
      <w:lvlText w:val="%3)"/>
      <w:lvlJc w:val="right"/>
      <w:pPr>
        <w:ind w:left="4320" w:hanging="360"/>
      </w:pPr>
      <w:rPr>
        <w:u w:val="none"/>
      </w:rPr>
    </w:lvl>
    <w:lvl w:ilvl="3">
      <w:start w:val="1"/>
      <w:numFmt w:val="decimal"/>
      <w:lvlText w:val="(%4)"/>
      <w:lvlJc w:val="left"/>
      <w:pPr>
        <w:ind w:left="5040" w:hanging="360"/>
      </w:pPr>
      <w:rPr>
        <w:u w:val="none"/>
      </w:rPr>
    </w:lvl>
    <w:lvl w:ilvl="4">
      <w:start w:val="1"/>
      <w:numFmt w:val="lowerLetter"/>
      <w:lvlText w:val="(%5)"/>
      <w:lvlJc w:val="left"/>
      <w:pPr>
        <w:ind w:left="5760" w:hanging="360"/>
      </w:pPr>
      <w:rPr>
        <w:u w:val="none"/>
      </w:rPr>
    </w:lvl>
    <w:lvl w:ilvl="5">
      <w:start w:val="1"/>
      <w:numFmt w:val="lowerRoman"/>
      <w:lvlText w:val="(%6)"/>
      <w:lvlJc w:val="right"/>
      <w:pPr>
        <w:ind w:left="6480" w:hanging="360"/>
      </w:pPr>
      <w:rPr>
        <w:u w:val="none"/>
      </w:rPr>
    </w:lvl>
    <w:lvl w:ilvl="6">
      <w:start w:val="1"/>
      <w:numFmt w:val="decimal"/>
      <w:lvlText w:val="%7."/>
      <w:lvlJc w:val="left"/>
      <w:pPr>
        <w:ind w:left="7200" w:hanging="360"/>
      </w:pPr>
      <w:rPr>
        <w:u w:val="none"/>
      </w:rPr>
    </w:lvl>
    <w:lvl w:ilvl="7">
      <w:start w:val="1"/>
      <w:numFmt w:val="lowerLetter"/>
      <w:lvlText w:val="%8."/>
      <w:lvlJc w:val="left"/>
      <w:pPr>
        <w:ind w:left="7920" w:hanging="360"/>
      </w:pPr>
      <w:rPr>
        <w:u w:val="none"/>
      </w:rPr>
    </w:lvl>
    <w:lvl w:ilvl="8">
      <w:start w:val="1"/>
      <w:numFmt w:val="lowerRoman"/>
      <w:lvlText w:val="%9."/>
      <w:lvlJc w:val="right"/>
      <w:pPr>
        <w:ind w:left="8640" w:hanging="360"/>
      </w:pPr>
      <w:rPr>
        <w:u w:val="none"/>
      </w:rPr>
    </w:lvl>
  </w:abstractNum>
  <w:abstractNum w:abstractNumId="61">
    <w:nsid w:val="15094021"/>
    <w:multiLevelType w:val="multilevel"/>
    <w:tmpl w:val="E6E2F4DA"/>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62">
    <w:nsid w:val="157321AB"/>
    <w:multiLevelType w:val="multilevel"/>
    <w:tmpl w:val="C1EE4B8E"/>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63">
    <w:nsid w:val="157C61CA"/>
    <w:multiLevelType w:val="multilevel"/>
    <w:tmpl w:val="87322FDE"/>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64">
    <w:nsid w:val="157D22B0"/>
    <w:multiLevelType w:val="multilevel"/>
    <w:tmpl w:val="C9741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nsid w:val="15B56F45"/>
    <w:multiLevelType w:val="multilevel"/>
    <w:tmpl w:val="F3DE0CB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nsid w:val="15BA42B4"/>
    <w:multiLevelType w:val="multilevel"/>
    <w:tmpl w:val="52608F30"/>
    <w:lvl w:ilvl="0">
      <w:start w:val="1"/>
      <w:numFmt w:val="decimal"/>
      <w:lvlText w:val="%1."/>
      <w:lvlJc w:val="left"/>
      <w:pPr>
        <w:ind w:left="2880" w:hanging="360"/>
      </w:pPr>
      <w:rPr>
        <w:u w:val="none"/>
      </w:rPr>
    </w:lvl>
    <w:lvl w:ilvl="1">
      <w:start w:val="1"/>
      <w:numFmt w:val="lowerLetter"/>
      <w:lvlText w:val="%2."/>
      <w:lvlJc w:val="left"/>
      <w:pPr>
        <w:ind w:left="3600" w:hanging="360"/>
      </w:pPr>
      <w:rPr>
        <w:u w:val="none"/>
      </w:rPr>
    </w:lvl>
    <w:lvl w:ilvl="2">
      <w:start w:val="1"/>
      <w:numFmt w:val="lowerRoman"/>
      <w:lvlText w:val="%3."/>
      <w:lvlJc w:val="right"/>
      <w:pPr>
        <w:ind w:left="4320" w:hanging="360"/>
      </w:pPr>
      <w:rPr>
        <w:u w:val="none"/>
      </w:rPr>
    </w:lvl>
    <w:lvl w:ilvl="3">
      <w:start w:val="1"/>
      <w:numFmt w:val="decimal"/>
      <w:lvlText w:val="%4."/>
      <w:lvlJc w:val="left"/>
      <w:pPr>
        <w:ind w:left="5040" w:hanging="360"/>
      </w:pPr>
      <w:rPr>
        <w:u w:val="none"/>
      </w:rPr>
    </w:lvl>
    <w:lvl w:ilvl="4">
      <w:start w:val="1"/>
      <w:numFmt w:val="lowerLetter"/>
      <w:lvlText w:val="%5."/>
      <w:lvlJc w:val="left"/>
      <w:pPr>
        <w:ind w:left="5760" w:hanging="360"/>
      </w:pPr>
      <w:rPr>
        <w:u w:val="none"/>
      </w:rPr>
    </w:lvl>
    <w:lvl w:ilvl="5">
      <w:start w:val="1"/>
      <w:numFmt w:val="lowerRoman"/>
      <w:lvlText w:val="%6."/>
      <w:lvlJc w:val="right"/>
      <w:pPr>
        <w:ind w:left="6480" w:hanging="360"/>
      </w:pPr>
      <w:rPr>
        <w:u w:val="none"/>
      </w:rPr>
    </w:lvl>
    <w:lvl w:ilvl="6">
      <w:start w:val="1"/>
      <w:numFmt w:val="decimal"/>
      <w:lvlText w:val="%7."/>
      <w:lvlJc w:val="left"/>
      <w:pPr>
        <w:ind w:left="7200" w:hanging="360"/>
      </w:pPr>
      <w:rPr>
        <w:u w:val="none"/>
      </w:rPr>
    </w:lvl>
    <w:lvl w:ilvl="7">
      <w:start w:val="1"/>
      <w:numFmt w:val="lowerLetter"/>
      <w:lvlText w:val="%8."/>
      <w:lvlJc w:val="left"/>
      <w:pPr>
        <w:ind w:left="7920" w:hanging="360"/>
      </w:pPr>
      <w:rPr>
        <w:u w:val="none"/>
      </w:rPr>
    </w:lvl>
    <w:lvl w:ilvl="8">
      <w:start w:val="1"/>
      <w:numFmt w:val="lowerRoman"/>
      <w:lvlText w:val="%9."/>
      <w:lvlJc w:val="right"/>
      <w:pPr>
        <w:ind w:left="8640" w:hanging="360"/>
      </w:pPr>
      <w:rPr>
        <w:u w:val="none"/>
      </w:rPr>
    </w:lvl>
  </w:abstractNum>
  <w:abstractNum w:abstractNumId="67">
    <w:nsid w:val="161C74C9"/>
    <w:multiLevelType w:val="multilevel"/>
    <w:tmpl w:val="44B2CC86"/>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68">
    <w:nsid w:val="16382652"/>
    <w:multiLevelType w:val="multilevel"/>
    <w:tmpl w:val="9E3047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nsid w:val="166C58EF"/>
    <w:multiLevelType w:val="multilevel"/>
    <w:tmpl w:val="FE10477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0">
    <w:nsid w:val="16847839"/>
    <w:multiLevelType w:val="multilevel"/>
    <w:tmpl w:val="D6646D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nsid w:val="17001D07"/>
    <w:multiLevelType w:val="multilevel"/>
    <w:tmpl w:val="86223046"/>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72">
    <w:nsid w:val="17D20E6C"/>
    <w:multiLevelType w:val="multilevel"/>
    <w:tmpl w:val="FE743440"/>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73">
    <w:nsid w:val="18FF288C"/>
    <w:multiLevelType w:val="hybridMultilevel"/>
    <w:tmpl w:val="9ECCA31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4">
    <w:nsid w:val="19906B62"/>
    <w:multiLevelType w:val="multilevel"/>
    <w:tmpl w:val="AF86265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5">
    <w:nsid w:val="1A07354C"/>
    <w:multiLevelType w:val="multilevel"/>
    <w:tmpl w:val="C2E2F4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nsid w:val="1A404F8D"/>
    <w:multiLevelType w:val="multilevel"/>
    <w:tmpl w:val="37D8C9C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77">
    <w:nsid w:val="1B94328B"/>
    <w:multiLevelType w:val="multilevel"/>
    <w:tmpl w:val="66B80C00"/>
    <w:lvl w:ilvl="0">
      <w:start w:val="1"/>
      <w:numFmt w:val="decimal"/>
      <w:lvlText w:val="%1)"/>
      <w:lvlJc w:val="left"/>
      <w:pPr>
        <w:ind w:left="2880" w:hanging="360"/>
      </w:pPr>
      <w:rPr>
        <w:u w:val="none"/>
      </w:rPr>
    </w:lvl>
    <w:lvl w:ilvl="1">
      <w:start w:val="1"/>
      <w:numFmt w:val="lowerLetter"/>
      <w:lvlText w:val="%2)"/>
      <w:lvlJc w:val="left"/>
      <w:pPr>
        <w:ind w:left="3600" w:hanging="360"/>
      </w:pPr>
      <w:rPr>
        <w:u w:val="none"/>
      </w:rPr>
    </w:lvl>
    <w:lvl w:ilvl="2">
      <w:start w:val="1"/>
      <w:numFmt w:val="lowerRoman"/>
      <w:lvlText w:val="%3)"/>
      <w:lvlJc w:val="right"/>
      <w:pPr>
        <w:ind w:left="4320" w:hanging="360"/>
      </w:pPr>
      <w:rPr>
        <w:u w:val="none"/>
      </w:rPr>
    </w:lvl>
    <w:lvl w:ilvl="3">
      <w:start w:val="1"/>
      <w:numFmt w:val="decimal"/>
      <w:lvlText w:val="(%4)"/>
      <w:lvlJc w:val="left"/>
      <w:pPr>
        <w:ind w:left="5040" w:hanging="360"/>
      </w:pPr>
      <w:rPr>
        <w:u w:val="none"/>
      </w:rPr>
    </w:lvl>
    <w:lvl w:ilvl="4">
      <w:start w:val="1"/>
      <w:numFmt w:val="lowerLetter"/>
      <w:lvlText w:val="(%5)"/>
      <w:lvlJc w:val="left"/>
      <w:pPr>
        <w:ind w:left="5760" w:hanging="360"/>
      </w:pPr>
      <w:rPr>
        <w:u w:val="none"/>
      </w:rPr>
    </w:lvl>
    <w:lvl w:ilvl="5">
      <w:start w:val="1"/>
      <w:numFmt w:val="lowerRoman"/>
      <w:lvlText w:val="(%6)"/>
      <w:lvlJc w:val="right"/>
      <w:pPr>
        <w:ind w:left="6480" w:hanging="360"/>
      </w:pPr>
      <w:rPr>
        <w:u w:val="none"/>
      </w:rPr>
    </w:lvl>
    <w:lvl w:ilvl="6">
      <w:start w:val="1"/>
      <w:numFmt w:val="decimal"/>
      <w:lvlText w:val="%7."/>
      <w:lvlJc w:val="left"/>
      <w:pPr>
        <w:ind w:left="7200" w:hanging="360"/>
      </w:pPr>
      <w:rPr>
        <w:u w:val="none"/>
      </w:rPr>
    </w:lvl>
    <w:lvl w:ilvl="7">
      <w:start w:val="1"/>
      <w:numFmt w:val="lowerLetter"/>
      <w:lvlText w:val="%8."/>
      <w:lvlJc w:val="left"/>
      <w:pPr>
        <w:ind w:left="7920" w:hanging="360"/>
      </w:pPr>
      <w:rPr>
        <w:u w:val="none"/>
      </w:rPr>
    </w:lvl>
    <w:lvl w:ilvl="8">
      <w:start w:val="1"/>
      <w:numFmt w:val="lowerRoman"/>
      <w:lvlText w:val="%9."/>
      <w:lvlJc w:val="right"/>
      <w:pPr>
        <w:ind w:left="8640" w:hanging="360"/>
      </w:pPr>
      <w:rPr>
        <w:u w:val="none"/>
      </w:rPr>
    </w:lvl>
  </w:abstractNum>
  <w:abstractNum w:abstractNumId="78">
    <w:nsid w:val="1BDB657A"/>
    <w:multiLevelType w:val="multilevel"/>
    <w:tmpl w:val="902C83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9">
    <w:nsid w:val="1C1B62E1"/>
    <w:multiLevelType w:val="multilevel"/>
    <w:tmpl w:val="49F6D4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0">
    <w:nsid w:val="1CBF0F76"/>
    <w:multiLevelType w:val="multilevel"/>
    <w:tmpl w:val="C3E261AC"/>
    <w:lvl w:ilvl="0">
      <w:start w:val="1"/>
      <w:numFmt w:val="decimal"/>
      <w:lvlText w:val="%1."/>
      <w:lvlJc w:val="left"/>
      <w:pPr>
        <w:ind w:left="785"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81">
    <w:nsid w:val="1D352D27"/>
    <w:multiLevelType w:val="multilevel"/>
    <w:tmpl w:val="FDFE7C3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82">
    <w:nsid w:val="1D5E47F3"/>
    <w:multiLevelType w:val="multilevel"/>
    <w:tmpl w:val="FBEC1D74"/>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83">
    <w:nsid w:val="1D847725"/>
    <w:multiLevelType w:val="multilevel"/>
    <w:tmpl w:val="4EAC8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nsid w:val="1DA15D2D"/>
    <w:multiLevelType w:val="multilevel"/>
    <w:tmpl w:val="92D68228"/>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85">
    <w:nsid w:val="1E0C59EA"/>
    <w:multiLevelType w:val="multilevel"/>
    <w:tmpl w:val="515CB30A"/>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86">
    <w:nsid w:val="1E943918"/>
    <w:multiLevelType w:val="multilevel"/>
    <w:tmpl w:val="0832E26C"/>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87">
    <w:nsid w:val="1EA13F46"/>
    <w:multiLevelType w:val="multilevel"/>
    <w:tmpl w:val="429CC176"/>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88">
    <w:nsid w:val="1EBA6F38"/>
    <w:multiLevelType w:val="multilevel"/>
    <w:tmpl w:val="2594085C"/>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89">
    <w:nsid w:val="1EF144DD"/>
    <w:multiLevelType w:val="multilevel"/>
    <w:tmpl w:val="4BAC9764"/>
    <w:lvl w:ilvl="0">
      <w:start w:val="1"/>
      <w:numFmt w:val="decimal"/>
      <w:lvlText w:val="%1."/>
      <w:lvlJc w:val="left"/>
      <w:pPr>
        <w:ind w:left="720" w:hanging="360"/>
      </w:pPr>
      <w:rPr>
        <w:b w:val="0"/>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0">
    <w:nsid w:val="1F2E5CA9"/>
    <w:multiLevelType w:val="multilevel"/>
    <w:tmpl w:val="098E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1">
    <w:nsid w:val="1F897DF1"/>
    <w:multiLevelType w:val="multilevel"/>
    <w:tmpl w:val="CA88537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2">
    <w:nsid w:val="1FD31F77"/>
    <w:multiLevelType w:val="multilevel"/>
    <w:tmpl w:val="A15498E6"/>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93">
    <w:nsid w:val="201C1861"/>
    <w:multiLevelType w:val="multilevel"/>
    <w:tmpl w:val="D10C5096"/>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94">
    <w:nsid w:val="20521CE2"/>
    <w:multiLevelType w:val="multilevel"/>
    <w:tmpl w:val="6748981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5">
    <w:nsid w:val="21270706"/>
    <w:multiLevelType w:val="multilevel"/>
    <w:tmpl w:val="601C9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6">
    <w:nsid w:val="2132455F"/>
    <w:multiLevelType w:val="multilevel"/>
    <w:tmpl w:val="22B61484"/>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97">
    <w:nsid w:val="215335A1"/>
    <w:multiLevelType w:val="multilevel"/>
    <w:tmpl w:val="1CE0203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8">
    <w:nsid w:val="21585D8B"/>
    <w:multiLevelType w:val="multilevel"/>
    <w:tmpl w:val="B21E9BA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99">
    <w:nsid w:val="216C6BC4"/>
    <w:multiLevelType w:val="multilevel"/>
    <w:tmpl w:val="397E04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nsid w:val="21880CB7"/>
    <w:multiLevelType w:val="multilevel"/>
    <w:tmpl w:val="FA960C7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01">
    <w:nsid w:val="21DE709D"/>
    <w:multiLevelType w:val="multilevel"/>
    <w:tmpl w:val="0062E60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nsid w:val="226067CA"/>
    <w:multiLevelType w:val="multilevel"/>
    <w:tmpl w:val="D7DCC65A"/>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03">
    <w:nsid w:val="22A70A7F"/>
    <w:multiLevelType w:val="multilevel"/>
    <w:tmpl w:val="B5063A5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04">
    <w:nsid w:val="22C05A47"/>
    <w:multiLevelType w:val="multilevel"/>
    <w:tmpl w:val="3E522916"/>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05">
    <w:nsid w:val="22FD06B5"/>
    <w:multiLevelType w:val="multilevel"/>
    <w:tmpl w:val="E3CA7502"/>
    <w:lvl w:ilvl="0">
      <w:start w:val="1"/>
      <w:numFmt w:val="upperLetter"/>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106">
    <w:nsid w:val="233E4B6C"/>
    <w:multiLevelType w:val="multilevel"/>
    <w:tmpl w:val="6464C2AE"/>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107">
    <w:nsid w:val="236A64AE"/>
    <w:multiLevelType w:val="multilevel"/>
    <w:tmpl w:val="43A09CDC"/>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08">
    <w:nsid w:val="23B9329E"/>
    <w:multiLevelType w:val="multilevel"/>
    <w:tmpl w:val="4288AE7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nsid w:val="241025B9"/>
    <w:multiLevelType w:val="multilevel"/>
    <w:tmpl w:val="DF28AF8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0">
    <w:nsid w:val="247009F3"/>
    <w:multiLevelType w:val="multilevel"/>
    <w:tmpl w:val="9DF0AE42"/>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111">
    <w:nsid w:val="247712DC"/>
    <w:multiLevelType w:val="multilevel"/>
    <w:tmpl w:val="4D52D024"/>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112">
    <w:nsid w:val="24964713"/>
    <w:multiLevelType w:val="multilevel"/>
    <w:tmpl w:val="BE205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nsid w:val="24B1464D"/>
    <w:multiLevelType w:val="multilevel"/>
    <w:tmpl w:val="6660DC72"/>
    <w:lvl w:ilvl="0">
      <w:start w:val="1"/>
      <w:numFmt w:val="lowerLetter"/>
      <w:lvlText w:val="%1."/>
      <w:lvlJc w:val="left"/>
      <w:pPr>
        <w:ind w:left="1931" w:hanging="360"/>
      </w:pPr>
    </w:lvl>
    <w:lvl w:ilvl="1">
      <w:start w:val="1"/>
      <w:numFmt w:val="lowerLetter"/>
      <w:lvlText w:val="%2."/>
      <w:lvlJc w:val="left"/>
      <w:pPr>
        <w:ind w:left="2651" w:hanging="360"/>
      </w:pPr>
    </w:lvl>
    <w:lvl w:ilvl="2">
      <w:start w:val="1"/>
      <w:numFmt w:val="lowerRoman"/>
      <w:lvlText w:val="%3."/>
      <w:lvlJc w:val="right"/>
      <w:pPr>
        <w:ind w:left="3371" w:hanging="180"/>
      </w:pPr>
    </w:lvl>
    <w:lvl w:ilvl="3">
      <w:start w:val="1"/>
      <w:numFmt w:val="decimal"/>
      <w:lvlText w:val="%4."/>
      <w:lvlJc w:val="left"/>
      <w:pPr>
        <w:ind w:left="4091" w:hanging="360"/>
      </w:pPr>
    </w:lvl>
    <w:lvl w:ilvl="4">
      <w:start w:val="1"/>
      <w:numFmt w:val="lowerLetter"/>
      <w:lvlText w:val="%5."/>
      <w:lvlJc w:val="left"/>
      <w:pPr>
        <w:ind w:left="4811" w:hanging="360"/>
      </w:pPr>
    </w:lvl>
    <w:lvl w:ilvl="5">
      <w:start w:val="1"/>
      <w:numFmt w:val="lowerRoman"/>
      <w:lvlText w:val="%6."/>
      <w:lvlJc w:val="right"/>
      <w:pPr>
        <w:ind w:left="5531" w:hanging="180"/>
      </w:pPr>
    </w:lvl>
    <w:lvl w:ilvl="6">
      <w:start w:val="1"/>
      <w:numFmt w:val="decimal"/>
      <w:lvlText w:val="%7."/>
      <w:lvlJc w:val="left"/>
      <w:pPr>
        <w:ind w:left="6251" w:hanging="360"/>
      </w:pPr>
    </w:lvl>
    <w:lvl w:ilvl="7">
      <w:start w:val="1"/>
      <w:numFmt w:val="lowerLetter"/>
      <w:lvlText w:val="%8."/>
      <w:lvlJc w:val="left"/>
      <w:pPr>
        <w:ind w:left="6971" w:hanging="360"/>
      </w:pPr>
    </w:lvl>
    <w:lvl w:ilvl="8">
      <w:start w:val="1"/>
      <w:numFmt w:val="lowerRoman"/>
      <w:lvlText w:val="%9."/>
      <w:lvlJc w:val="right"/>
      <w:pPr>
        <w:ind w:left="7691" w:hanging="180"/>
      </w:pPr>
    </w:lvl>
  </w:abstractNum>
  <w:abstractNum w:abstractNumId="114">
    <w:nsid w:val="24D06D7E"/>
    <w:multiLevelType w:val="multilevel"/>
    <w:tmpl w:val="88E2E7FE"/>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5">
    <w:nsid w:val="250E4061"/>
    <w:multiLevelType w:val="multilevel"/>
    <w:tmpl w:val="32403B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nsid w:val="258E6C32"/>
    <w:multiLevelType w:val="multilevel"/>
    <w:tmpl w:val="14124B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nsid w:val="260011A0"/>
    <w:multiLevelType w:val="hybridMultilevel"/>
    <w:tmpl w:val="20CEEAAA"/>
    <w:lvl w:ilvl="0" w:tplc="F18E6494">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8">
    <w:nsid w:val="263049A0"/>
    <w:multiLevelType w:val="multilevel"/>
    <w:tmpl w:val="6CC8D4D8"/>
    <w:lvl w:ilvl="0">
      <w:start w:val="1"/>
      <w:numFmt w:val="decimal"/>
      <w:lvlText w:val="%1)"/>
      <w:lvlJc w:val="left"/>
      <w:pPr>
        <w:ind w:left="3600" w:hanging="360"/>
      </w:pPr>
      <w:rPr>
        <w:u w:val="none"/>
      </w:rPr>
    </w:lvl>
    <w:lvl w:ilvl="1">
      <w:start w:val="1"/>
      <w:numFmt w:val="lowerLetter"/>
      <w:lvlText w:val="%2)"/>
      <w:lvlJc w:val="left"/>
      <w:pPr>
        <w:ind w:left="4320" w:hanging="360"/>
      </w:pPr>
      <w:rPr>
        <w:u w:val="none"/>
      </w:rPr>
    </w:lvl>
    <w:lvl w:ilvl="2">
      <w:start w:val="1"/>
      <w:numFmt w:val="lowerRoman"/>
      <w:lvlText w:val="%3)"/>
      <w:lvlJc w:val="right"/>
      <w:pPr>
        <w:ind w:left="5040" w:hanging="360"/>
      </w:pPr>
      <w:rPr>
        <w:u w:val="none"/>
      </w:rPr>
    </w:lvl>
    <w:lvl w:ilvl="3">
      <w:start w:val="1"/>
      <w:numFmt w:val="decimal"/>
      <w:lvlText w:val="(%4)"/>
      <w:lvlJc w:val="left"/>
      <w:pPr>
        <w:ind w:left="5760" w:hanging="360"/>
      </w:pPr>
      <w:rPr>
        <w:u w:val="none"/>
      </w:rPr>
    </w:lvl>
    <w:lvl w:ilvl="4">
      <w:start w:val="1"/>
      <w:numFmt w:val="lowerLetter"/>
      <w:lvlText w:val="(%5)"/>
      <w:lvlJc w:val="left"/>
      <w:pPr>
        <w:ind w:left="6480" w:hanging="360"/>
      </w:pPr>
      <w:rPr>
        <w:u w:val="none"/>
      </w:rPr>
    </w:lvl>
    <w:lvl w:ilvl="5">
      <w:start w:val="1"/>
      <w:numFmt w:val="lowerRoman"/>
      <w:lvlText w:val="(%6)"/>
      <w:lvlJc w:val="right"/>
      <w:pPr>
        <w:ind w:left="7200" w:hanging="360"/>
      </w:pPr>
      <w:rPr>
        <w:u w:val="none"/>
      </w:rPr>
    </w:lvl>
    <w:lvl w:ilvl="6">
      <w:start w:val="1"/>
      <w:numFmt w:val="decimal"/>
      <w:lvlText w:val="%7."/>
      <w:lvlJc w:val="left"/>
      <w:pPr>
        <w:ind w:left="7920" w:hanging="360"/>
      </w:pPr>
      <w:rPr>
        <w:u w:val="none"/>
      </w:rPr>
    </w:lvl>
    <w:lvl w:ilvl="7">
      <w:start w:val="1"/>
      <w:numFmt w:val="lowerLetter"/>
      <w:lvlText w:val="%8."/>
      <w:lvlJc w:val="left"/>
      <w:pPr>
        <w:ind w:left="8640" w:hanging="360"/>
      </w:pPr>
      <w:rPr>
        <w:u w:val="none"/>
      </w:rPr>
    </w:lvl>
    <w:lvl w:ilvl="8">
      <w:start w:val="1"/>
      <w:numFmt w:val="lowerRoman"/>
      <w:lvlText w:val="%9."/>
      <w:lvlJc w:val="right"/>
      <w:pPr>
        <w:ind w:left="9360" w:hanging="360"/>
      </w:pPr>
      <w:rPr>
        <w:u w:val="none"/>
      </w:rPr>
    </w:lvl>
  </w:abstractNum>
  <w:abstractNum w:abstractNumId="119">
    <w:nsid w:val="26320D96"/>
    <w:multiLevelType w:val="multilevel"/>
    <w:tmpl w:val="C3D8EB3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0">
    <w:nsid w:val="26793723"/>
    <w:multiLevelType w:val="multilevel"/>
    <w:tmpl w:val="03DC7F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1">
    <w:nsid w:val="26E845BD"/>
    <w:multiLevelType w:val="multilevel"/>
    <w:tmpl w:val="4CE2F7AA"/>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122">
    <w:nsid w:val="26ED0ADF"/>
    <w:multiLevelType w:val="multilevel"/>
    <w:tmpl w:val="84981E22"/>
    <w:lvl w:ilvl="0">
      <w:start w:val="1"/>
      <w:numFmt w:val="decimal"/>
      <w:lvlText w:val="%1)"/>
      <w:lvlJc w:val="left"/>
      <w:pPr>
        <w:ind w:left="2880" w:hanging="360"/>
      </w:pPr>
      <w:rPr>
        <w:u w:val="none"/>
      </w:rPr>
    </w:lvl>
    <w:lvl w:ilvl="1">
      <w:start w:val="1"/>
      <w:numFmt w:val="lowerLetter"/>
      <w:lvlText w:val="%2)"/>
      <w:lvlJc w:val="left"/>
      <w:pPr>
        <w:ind w:left="3600" w:hanging="360"/>
      </w:pPr>
      <w:rPr>
        <w:u w:val="none"/>
      </w:rPr>
    </w:lvl>
    <w:lvl w:ilvl="2">
      <w:start w:val="1"/>
      <w:numFmt w:val="lowerRoman"/>
      <w:lvlText w:val="%3)"/>
      <w:lvlJc w:val="right"/>
      <w:pPr>
        <w:ind w:left="4320" w:hanging="360"/>
      </w:pPr>
      <w:rPr>
        <w:u w:val="none"/>
      </w:rPr>
    </w:lvl>
    <w:lvl w:ilvl="3">
      <w:start w:val="1"/>
      <w:numFmt w:val="decimal"/>
      <w:lvlText w:val="(%4)"/>
      <w:lvlJc w:val="left"/>
      <w:pPr>
        <w:ind w:left="5040" w:hanging="360"/>
      </w:pPr>
      <w:rPr>
        <w:u w:val="none"/>
      </w:rPr>
    </w:lvl>
    <w:lvl w:ilvl="4">
      <w:start w:val="1"/>
      <w:numFmt w:val="lowerLetter"/>
      <w:lvlText w:val="(%5)"/>
      <w:lvlJc w:val="left"/>
      <w:pPr>
        <w:ind w:left="5760" w:hanging="360"/>
      </w:pPr>
      <w:rPr>
        <w:u w:val="none"/>
      </w:rPr>
    </w:lvl>
    <w:lvl w:ilvl="5">
      <w:start w:val="1"/>
      <w:numFmt w:val="lowerRoman"/>
      <w:lvlText w:val="(%6)"/>
      <w:lvlJc w:val="right"/>
      <w:pPr>
        <w:ind w:left="6480" w:hanging="360"/>
      </w:pPr>
      <w:rPr>
        <w:u w:val="none"/>
      </w:rPr>
    </w:lvl>
    <w:lvl w:ilvl="6">
      <w:start w:val="1"/>
      <w:numFmt w:val="decimal"/>
      <w:lvlText w:val="%7."/>
      <w:lvlJc w:val="left"/>
      <w:pPr>
        <w:ind w:left="7200" w:hanging="360"/>
      </w:pPr>
      <w:rPr>
        <w:u w:val="none"/>
      </w:rPr>
    </w:lvl>
    <w:lvl w:ilvl="7">
      <w:start w:val="1"/>
      <w:numFmt w:val="lowerLetter"/>
      <w:lvlText w:val="%8."/>
      <w:lvlJc w:val="left"/>
      <w:pPr>
        <w:ind w:left="7920" w:hanging="360"/>
      </w:pPr>
      <w:rPr>
        <w:u w:val="none"/>
      </w:rPr>
    </w:lvl>
    <w:lvl w:ilvl="8">
      <w:start w:val="1"/>
      <w:numFmt w:val="lowerRoman"/>
      <w:lvlText w:val="%9."/>
      <w:lvlJc w:val="right"/>
      <w:pPr>
        <w:ind w:left="8640" w:hanging="360"/>
      </w:pPr>
      <w:rPr>
        <w:u w:val="none"/>
      </w:rPr>
    </w:lvl>
  </w:abstractNum>
  <w:abstractNum w:abstractNumId="123">
    <w:nsid w:val="27180B7D"/>
    <w:multiLevelType w:val="multilevel"/>
    <w:tmpl w:val="C62643AE"/>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124">
    <w:nsid w:val="28186E1B"/>
    <w:multiLevelType w:val="multilevel"/>
    <w:tmpl w:val="C24EC91E"/>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25">
    <w:nsid w:val="282D11B5"/>
    <w:multiLevelType w:val="multilevel"/>
    <w:tmpl w:val="FEB868A0"/>
    <w:lvl w:ilvl="0">
      <w:start w:val="1"/>
      <w:numFmt w:val="decimal"/>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126">
    <w:nsid w:val="285C01A6"/>
    <w:multiLevelType w:val="multilevel"/>
    <w:tmpl w:val="DB82A27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nsid w:val="28921E19"/>
    <w:multiLevelType w:val="multilevel"/>
    <w:tmpl w:val="C6AC3F24"/>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28">
    <w:nsid w:val="28DD614A"/>
    <w:multiLevelType w:val="multilevel"/>
    <w:tmpl w:val="2DFC85F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9">
    <w:nsid w:val="29247BAF"/>
    <w:multiLevelType w:val="multilevel"/>
    <w:tmpl w:val="5E00A054"/>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130">
    <w:nsid w:val="299742EB"/>
    <w:multiLevelType w:val="multilevel"/>
    <w:tmpl w:val="C6D692D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nsid w:val="299D20D6"/>
    <w:multiLevelType w:val="multilevel"/>
    <w:tmpl w:val="D5501172"/>
    <w:lvl w:ilvl="0">
      <w:start w:val="1"/>
      <w:numFmt w:val="lowerLetter"/>
      <w:lvlText w:val="%1."/>
      <w:lvlJc w:val="left"/>
      <w:pPr>
        <w:ind w:left="2880" w:hanging="360"/>
      </w:pPr>
      <w:rPr>
        <w:u w:val="none"/>
      </w:rPr>
    </w:lvl>
    <w:lvl w:ilvl="1">
      <w:start w:val="1"/>
      <w:numFmt w:val="lowerRoman"/>
      <w:lvlText w:val="%2."/>
      <w:lvlJc w:val="right"/>
      <w:pPr>
        <w:ind w:left="3600" w:hanging="360"/>
      </w:pPr>
      <w:rPr>
        <w:u w:val="none"/>
      </w:rPr>
    </w:lvl>
    <w:lvl w:ilvl="2">
      <w:start w:val="1"/>
      <w:numFmt w:val="decimal"/>
      <w:lvlText w:val="%3."/>
      <w:lvlJc w:val="left"/>
      <w:pPr>
        <w:ind w:left="4320" w:hanging="360"/>
      </w:pPr>
      <w:rPr>
        <w:u w:val="none"/>
      </w:rPr>
    </w:lvl>
    <w:lvl w:ilvl="3">
      <w:start w:val="1"/>
      <w:numFmt w:val="lowerLetter"/>
      <w:lvlText w:val="%4."/>
      <w:lvlJc w:val="left"/>
      <w:pPr>
        <w:ind w:left="5040" w:hanging="360"/>
      </w:pPr>
      <w:rPr>
        <w:u w:val="none"/>
      </w:rPr>
    </w:lvl>
    <w:lvl w:ilvl="4">
      <w:start w:val="1"/>
      <w:numFmt w:val="lowerRoman"/>
      <w:lvlText w:val="%5."/>
      <w:lvlJc w:val="right"/>
      <w:pPr>
        <w:ind w:left="5760" w:hanging="360"/>
      </w:pPr>
      <w:rPr>
        <w:u w:val="none"/>
      </w:rPr>
    </w:lvl>
    <w:lvl w:ilvl="5">
      <w:start w:val="1"/>
      <w:numFmt w:val="decimal"/>
      <w:lvlText w:val="%6."/>
      <w:lvlJc w:val="left"/>
      <w:pPr>
        <w:ind w:left="6480" w:hanging="360"/>
      </w:pPr>
      <w:rPr>
        <w:u w:val="none"/>
      </w:rPr>
    </w:lvl>
    <w:lvl w:ilvl="6">
      <w:start w:val="1"/>
      <w:numFmt w:val="lowerLetter"/>
      <w:lvlText w:val="%7."/>
      <w:lvlJc w:val="left"/>
      <w:pPr>
        <w:ind w:left="7200" w:hanging="360"/>
      </w:pPr>
      <w:rPr>
        <w:u w:val="none"/>
      </w:rPr>
    </w:lvl>
    <w:lvl w:ilvl="7">
      <w:start w:val="1"/>
      <w:numFmt w:val="lowerRoman"/>
      <w:lvlText w:val="%8."/>
      <w:lvlJc w:val="right"/>
      <w:pPr>
        <w:ind w:left="7920" w:hanging="360"/>
      </w:pPr>
      <w:rPr>
        <w:u w:val="none"/>
      </w:rPr>
    </w:lvl>
    <w:lvl w:ilvl="8">
      <w:start w:val="1"/>
      <w:numFmt w:val="decimal"/>
      <w:lvlText w:val="%9."/>
      <w:lvlJc w:val="left"/>
      <w:pPr>
        <w:ind w:left="8640" w:hanging="360"/>
      </w:pPr>
      <w:rPr>
        <w:u w:val="none"/>
      </w:rPr>
    </w:lvl>
  </w:abstractNum>
  <w:abstractNum w:abstractNumId="132">
    <w:nsid w:val="29CC37F2"/>
    <w:multiLevelType w:val="multilevel"/>
    <w:tmpl w:val="1D324C02"/>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33">
    <w:nsid w:val="2A0B1CB2"/>
    <w:multiLevelType w:val="multilevel"/>
    <w:tmpl w:val="FF167734"/>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34">
    <w:nsid w:val="2A1E79E2"/>
    <w:multiLevelType w:val="multilevel"/>
    <w:tmpl w:val="3C6C4FE8"/>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35">
    <w:nsid w:val="2A50000C"/>
    <w:multiLevelType w:val="multilevel"/>
    <w:tmpl w:val="0ECABA64"/>
    <w:lvl w:ilvl="0">
      <w:start w:val="1"/>
      <w:numFmt w:val="lowerLetter"/>
      <w:lvlText w:val="%1."/>
      <w:lvlJc w:val="left"/>
      <w:pPr>
        <w:ind w:left="1440" w:hanging="360"/>
      </w:pPr>
      <w:rPr>
        <w:rFonts w:ascii="Times New Roman" w:eastAsia="Times New Roma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36">
    <w:nsid w:val="2AC20FD7"/>
    <w:multiLevelType w:val="multilevel"/>
    <w:tmpl w:val="D5DC14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7">
    <w:nsid w:val="2B342C51"/>
    <w:multiLevelType w:val="multilevel"/>
    <w:tmpl w:val="94CAB1B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8">
    <w:nsid w:val="2CD472C5"/>
    <w:multiLevelType w:val="multilevel"/>
    <w:tmpl w:val="8E806F9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9">
    <w:nsid w:val="2CEB6465"/>
    <w:multiLevelType w:val="multilevel"/>
    <w:tmpl w:val="95C6682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0">
    <w:nsid w:val="2D0A0FC3"/>
    <w:multiLevelType w:val="multilevel"/>
    <w:tmpl w:val="A62C547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1">
    <w:nsid w:val="2E12303E"/>
    <w:multiLevelType w:val="multilevel"/>
    <w:tmpl w:val="D11EF11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2">
    <w:nsid w:val="2FA34FE7"/>
    <w:multiLevelType w:val="multilevel"/>
    <w:tmpl w:val="15049CD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43">
    <w:nsid w:val="2FA46782"/>
    <w:multiLevelType w:val="multilevel"/>
    <w:tmpl w:val="5120C4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4">
    <w:nsid w:val="31CB7AAC"/>
    <w:multiLevelType w:val="multilevel"/>
    <w:tmpl w:val="ECF8987E"/>
    <w:lvl w:ilvl="0">
      <w:start w:val="1"/>
      <w:numFmt w:val="lowerLetter"/>
      <w:lvlText w:val="%1."/>
      <w:lvlJc w:val="left"/>
      <w:pPr>
        <w:ind w:left="2880" w:hanging="360"/>
      </w:pPr>
      <w:rPr>
        <w:u w:val="none"/>
      </w:rPr>
    </w:lvl>
    <w:lvl w:ilvl="1">
      <w:start w:val="1"/>
      <w:numFmt w:val="lowerRoman"/>
      <w:lvlText w:val="%2."/>
      <w:lvlJc w:val="right"/>
      <w:pPr>
        <w:ind w:left="3600" w:hanging="360"/>
      </w:pPr>
      <w:rPr>
        <w:u w:val="none"/>
      </w:rPr>
    </w:lvl>
    <w:lvl w:ilvl="2">
      <w:start w:val="1"/>
      <w:numFmt w:val="decimal"/>
      <w:lvlText w:val="%3."/>
      <w:lvlJc w:val="left"/>
      <w:pPr>
        <w:ind w:left="4320" w:hanging="360"/>
      </w:pPr>
      <w:rPr>
        <w:u w:val="none"/>
      </w:rPr>
    </w:lvl>
    <w:lvl w:ilvl="3">
      <w:start w:val="1"/>
      <w:numFmt w:val="lowerLetter"/>
      <w:lvlText w:val="%4."/>
      <w:lvlJc w:val="left"/>
      <w:pPr>
        <w:ind w:left="5040" w:hanging="360"/>
      </w:pPr>
      <w:rPr>
        <w:u w:val="none"/>
      </w:rPr>
    </w:lvl>
    <w:lvl w:ilvl="4">
      <w:start w:val="1"/>
      <w:numFmt w:val="lowerRoman"/>
      <w:lvlText w:val="%5."/>
      <w:lvlJc w:val="right"/>
      <w:pPr>
        <w:ind w:left="5760" w:hanging="360"/>
      </w:pPr>
      <w:rPr>
        <w:u w:val="none"/>
      </w:rPr>
    </w:lvl>
    <w:lvl w:ilvl="5">
      <w:start w:val="1"/>
      <w:numFmt w:val="decimal"/>
      <w:lvlText w:val="%6."/>
      <w:lvlJc w:val="left"/>
      <w:pPr>
        <w:ind w:left="6480" w:hanging="360"/>
      </w:pPr>
      <w:rPr>
        <w:u w:val="none"/>
      </w:rPr>
    </w:lvl>
    <w:lvl w:ilvl="6">
      <w:start w:val="1"/>
      <w:numFmt w:val="lowerLetter"/>
      <w:lvlText w:val="%7."/>
      <w:lvlJc w:val="left"/>
      <w:pPr>
        <w:ind w:left="7200" w:hanging="360"/>
      </w:pPr>
      <w:rPr>
        <w:u w:val="none"/>
      </w:rPr>
    </w:lvl>
    <w:lvl w:ilvl="7">
      <w:start w:val="1"/>
      <w:numFmt w:val="lowerRoman"/>
      <w:lvlText w:val="%8."/>
      <w:lvlJc w:val="right"/>
      <w:pPr>
        <w:ind w:left="7920" w:hanging="360"/>
      </w:pPr>
      <w:rPr>
        <w:u w:val="none"/>
      </w:rPr>
    </w:lvl>
    <w:lvl w:ilvl="8">
      <w:start w:val="1"/>
      <w:numFmt w:val="decimal"/>
      <w:lvlText w:val="%9."/>
      <w:lvlJc w:val="left"/>
      <w:pPr>
        <w:ind w:left="8640" w:hanging="360"/>
      </w:pPr>
      <w:rPr>
        <w:u w:val="none"/>
      </w:rPr>
    </w:lvl>
  </w:abstractNum>
  <w:abstractNum w:abstractNumId="145">
    <w:nsid w:val="326343F3"/>
    <w:multiLevelType w:val="multilevel"/>
    <w:tmpl w:val="EAB81A1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46">
    <w:nsid w:val="32FA5A53"/>
    <w:multiLevelType w:val="multilevel"/>
    <w:tmpl w:val="F356B9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7">
    <w:nsid w:val="332E3504"/>
    <w:multiLevelType w:val="multilevel"/>
    <w:tmpl w:val="1F64CA3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8">
    <w:nsid w:val="3409734B"/>
    <w:multiLevelType w:val="multilevel"/>
    <w:tmpl w:val="9DD475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9">
    <w:nsid w:val="341E1D2E"/>
    <w:multiLevelType w:val="multilevel"/>
    <w:tmpl w:val="3328ED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0">
    <w:nsid w:val="342E78ED"/>
    <w:multiLevelType w:val="multilevel"/>
    <w:tmpl w:val="B9BE41F2"/>
    <w:lvl w:ilvl="0">
      <w:start w:val="1"/>
      <w:numFmt w:val="decimal"/>
      <w:lvlText w:val="%1."/>
      <w:lvlJc w:val="left"/>
      <w:pPr>
        <w:ind w:left="45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1">
    <w:nsid w:val="347A6C12"/>
    <w:multiLevelType w:val="multilevel"/>
    <w:tmpl w:val="754C5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
    <w:nsid w:val="34B4148C"/>
    <w:multiLevelType w:val="multilevel"/>
    <w:tmpl w:val="F82C52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3">
    <w:nsid w:val="34C76AD8"/>
    <w:multiLevelType w:val="multilevel"/>
    <w:tmpl w:val="6440899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54">
    <w:nsid w:val="35571A0E"/>
    <w:multiLevelType w:val="multilevel"/>
    <w:tmpl w:val="86722D88"/>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155">
    <w:nsid w:val="358B43CE"/>
    <w:multiLevelType w:val="multilevel"/>
    <w:tmpl w:val="E118D15C"/>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56">
    <w:nsid w:val="35FD6F7F"/>
    <w:multiLevelType w:val="multilevel"/>
    <w:tmpl w:val="6AFCBF44"/>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157">
    <w:nsid w:val="36412B6B"/>
    <w:multiLevelType w:val="hybridMultilevel"/>
    <w:tmpl w:val="DA56C99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8">
    <w:nsid w:val="36D95AC4"/>
    <w:multiLevelType w:val="multilevel"/>
    <w:tmpl w:val="C6E4A4E0"/>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159">
    <w:nsid w:val="36EF3D47"/>
    <w:multiLevelType w:val="multilevel"/>
    <w:tmpl w:val="1A36EAFC"/>
    <w:lvl w:ilvl="0">
      <w:start w:val="1"/>
      <w:numFmt w:val="lowerLetter"/>
      <w:lvlText w:val="%1."/>
      <w:lvlJc w:val="left"/>
      <w:pPr>
        <w:ind w:left="2880" w:hanging="360"/>
      </w:pPr>
      <w:rPr>
        <w:u w:val="none"/>
      </w:rPr>
    </w:lvl>
    <w:lvl w:ilvl="1">
      <w:start w:val="1"/>
      <w:numFmt w:val="lowerRoman"/>
      <w:lvlText w:val="%2."/>
      <w:lvlJc w:val="right"/>
      <w:pPr>
        <w:ind w:left="3600" w:hanging="360"/>
      </w:pPr>
      <w:rPr>
        <w:u w:val="none"/>
      </w:rPr>
    </w:lvl>
    <w:lvl w:ilvl="2">
      <w:start w:val="1"/>
      <w:numFmt w:val="decimal"/>
      <w:lvlText w:val="%3."/>
      <w:lvlJc w:val="left"/>
      <w:pPr>
        <w:ind w:left="4320" w:hanging="360"/>
      </w:pPr>
      <w:rPr>
        <w:u w:val="none"/>
      </w:rPr>
    </w:lvl>
    <w:lvl w:ilvl="3">
      <w:start w:val="1"/>
      <w:numFmt w:val="lowerLetter"/>
      <w:lvlText w:val="%4."/>
      <w:lvlJc w:val="left"/>
      <w:pPr>
        <w:ind w:left="5040" w:hanging="360"/>
      </w:pPr>
      <w:rPr>
        <w:u w:val="none"/>
      </w:rPr>
    </w:lvl>
    <w:lvl w:ilvl="4">
      <w:start w:val="1"/>
      <w:numFmt w:val="lowerRoman"/>
      <w:lvlText w:val="%5."/>
      <w:lvlJc w:val="right"/>
      <w:pPr>
        <w:ind w:left="5760" w:hanging="360"/>
      </w:pPr>
      <w:rPr>
        <w:u w:val="none"/>
      </w:rPr>
    </w:lvl>
    <w:lvl w:ilvl="5">
      <w:start w:val="1"/>
      <w:numFmt w:val="decimal"/>
      <w:lvlText w:val="%6."/>
      <w:lvlJc w:val="left"/>
      <w:pPr>
        <w:ind w:left="6480" w:hanging="360"/>
      </w:pPr>
      <w:rPr>
        <w:u w:val="none"/>
      </w:rPr>
    </w:lvl>
    <w:lvl w:ilvl="6">
      <w:start w:val="1"/>
      <w:numFmt w:val="lowerLetter"/>
      <w:lvlText w:val="%7."/>
      <w:lvlJc w:val="left"/>
      <w:pPr>
        <w:ind w:left="7200" w:hanging="360"/>
      </w:pPr>
      <w:rPr>
        <w:u w:val="none"/>
      </w:rPr>
    </w:lvl>
    <w:lvl w:ilvl="7">
      <w:start w:val="1"/>
      <w:numFmt w:val="lowerRoman"/>
      <w:lvlText w:val="%8."/>
      <w:lvlJc w:val="right"/>
      <w:pPr>
        <w:ind w:left="7920" w:hanging="360"/>
      </w:pPr>
      <w:rPr>
        <w:u w:val="none"/>
      </w:rPr>
    </w:lvl>
    <w:lvl w:ilvl="8">
      <w:start w:val="1"/>
      <w:numFmt w:val="decimal"/>
      <w:lvlText w:val="%9."/>
      <w:lvlJc w:val="left"/>
      <w:pPr>
        <w:ind w:left="8640" w:hanging="360"/>
      </w:pPr>
      <w:rPr>
        <w:u w:val="none"/>
      </w:rPr>
    </w:lvl>
  </w:abstractNum>
  <w:abstractNum w:abstractNumId="160">
    <w:nsid w:val="373F2D9A"/>
    <w:multiLevelType w:val="multilevel"/>
    <w:tmpl w:val="535EA89A"/>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161">
    <w:nsid w:val="3774293F"/>
    <w:multiLevelType w:val="multilevel"/>
    <w:tmpl w:val="0B787DA2"/>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62">
    <w:nsid w:val="37B841E3"/>
    <w:multiLevelType w:val="multilevel"/>
    <w:tmpl w:val="BE00A6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3">
    <w:nsid w:val="37FC0D16"/>
    <w:multiLevelType w:val="multilevel"/>
    <w:tmpl w:val="5C8000E2"/>
    <w:lvl w:ilvl="0">
      <w:start w:val="1"/>
      <w:numFmt w:val="decimal"/>
      <w:lvlText w:val="%1)"/>
      <w:lvlJc w:val="left"/>
      <w:pPr>
        <w:ind w:left="21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4">
    <w:nsid w:val="37FF6428"/>
    <w:multiLevelType w:val="multilevel"/>
    <w:tmpl w:val="548E4310"/>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165">
    <w:nsid w:val="392D347B"/>
    <w:multiLevelType w:val="multilevel"/>
    <w:tmpl w:val="FCDABAA8"/>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166">
    <w:nsid w:val="397C7EC4"/>
    <w:multiLevelType w:val="multilevel"/>
    <w:tmpl w:val="6464C2AE"/>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167">
    <w:nsid w:val="39D8449A"/>
    <w:multiLevelType w:val="multilevel"/>
    <w:tmpl w:val="253A785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68">
    <w:nsid w:val="3A342CF3"/>
    <w:multiLevelType w:val="multilevel"/>
    <w:tmpl w:val="620019DE"/>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169">
    <w:nsid w:val="3A4C341E"/>
    <w:multiLevelType w:val="multilevel"/>
    <w:tmpl w:val="1C5A06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0">
    <w:nsid w:val="3B1E2F7B"/>
    <w:multiLevelType w:val="multilevel"/>
    <w:tmpl w:val="86F003BE"/>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71">
    <w:nsid w:val="3B3A636C"/>
    <w:multiLevelType w:val="multilevel"/>
    <w:tmpl w:val="DBD2C482"/>
    <w:lvl w:ilvl="0">
      <w:start w:val="1"/>
      <w:numFmt w:val="decimal"/>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72">
    <w:nsid w:val="3BC24156"/>
    <w:multiLevelType w:val="multilevel"/>
    <w:tmpl w:val="78BAFF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3">
    <w:nsid w:val="3C2E70DE"/>
    <w:multiLevelType w:val="multilevel"/>
    <w:tmpl w:val="81FAD02A"/>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74">
    <w:nsid w:val="3C303B58"/>
    <w:multiLevelType w:val="multilevel"/>
    <w:tmpl w:val="9AE6F0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5">
    <w:nsid w:val="3CB35A84"/>
    <w:multiLevelType w:val="multilevel"/>
    <w:tmpl w:val="6C206AA2"/>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76">
    <w:nsid w:val="3CD73457"/>
    <w:multiLevelType w:val="multilevel"/>
    <w:tmpl w:val="5A84F1E6"/>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77">
    <w:nsid w:val="3CEB3CD0"/>
    <w:multiLevelType w:val="multilevel"/>
    <w:tmpl w:val="6680C14C"/>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78">
    <w:nsid w:val="3D5824F5"/>
    <w:multiLevelType w:val="multilevel"/>
    <w:tmpl w:val="1FE84D6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9">
    <w:nsid w:val="3DC97AEE"/>
    <w:multiLevelType w:val="multilevel"/>
    <w:tmpl w:val="9FC4AA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0">
    <w:nsid w:val="3E157EAB"/>
    <w:multiLevelType w:val="multilevel"/>
    <w:tmpl w:val="7DA6A78A"/>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81">
    <w:nsid w:val="3E866287"/>
    <w:multiLevelType w:val="multilevel"/>
    <w:tmpl w:val="0802785C"/>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82">
    <w:nsid w:val="3F294D7E"/>
    <w:multiLevelType w:val="multilevel"/>
    <w:tmpl w:val="2D9879DE"/>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83">
    <w:nsid w:val="3F6E26DB"/>
    <w:multiLevelType w:val="multilevel"/>
    <w:tmpl w:val="B58A1784"/>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84">
    <w:nsid w:val="3FAA1933"/>
    <w:multiLevelType w:val="multilevel"/>
    <w:tmpl w:val="D4FA32E2"/>
    <w:lvl w:ilvl="0">
      <w:start w:val="3"/>
      <w:numFmt w:val="lowerLetter"/>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185">
    <w:nsid w:val="3FEC7EBE"/>
    <w:multiLevelType w:val="multilevel"/>
    <w:tmpl w:val="467A1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6">
    <w:nsid w:val="400A742E"/>
    <w:multiLevelType w:val="multilevel"/>
    <w:tmpl w:val="A466828E"/>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87">
    <w:nsid w:val="40DA36A2"/>
    <w:multiLevelType w:val="multilevel"/>
    <w:tmpl w:val="602AA7A4"/>
    <w:lvl w:ilvl="0">
      <w:start w:val="1"/>
      <w:numFmt w:val="decimal"/>
      <w:lvlText w:val="%1)"/>
      <w:lvlJc w:val="left"/>
      <w:pPr>
        <w:ind w:left="21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8">
    <w:nsid w:val="40DC0796"/>
    <w:multiLevelType w:val="multilevel"/>
    <w:tmpl w:val="76CA876C"/>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189">
    <w:nsid w:val="42515179"/>
    <w:multiLevelType w:val="multilevel"/>
    <w:tmpl w:val="B1A20C26"/>
    <w:lvl w:ilvl="0">
      <w:start w:val="1"/>
      <w:numFmt w:val="decimal"/>
      <w:lvlText w:val="%1)"/>
      <w:lvlJc w:val="left"/>
      <w:pPr>
        <w:ind w:left="3600" w:hanging="360"/>
      </w:pPr>
      <w:rPr>
        <w:u w:val="none"/>
      </w:rPr>
    </w:lvl>
    <w:lvl w:ilvl="1">
      <w:start w:val="1"/>
      <w:numFmt w:val="lowerLetter"/>
      <w:lvlText w:val="%2)"/>
      <w:lvlJc w:val="left"/>
      <w:pPr>
        <w:ind w:left="4320" w:hanging="360"/>
      </w:pPr>
      <w:rPr>
        <w:u w:val="none"/>
      </w:rPr>
    </w:lvl>
    <w:lvl w:ilvl="2">
      <w:start w:val="1"/>
      <w:numFmt w:val="lowerRoman"/>
      <w:lvlText w:val="%3)"/>
      <w:lvlJc w:val="right"/>
      <w:pPr>
        <w:ind w:left="5040" w:hanging="360"/>
      </w:pPr>
      <w:rPr>
        <w:u w:val="none"/>
      </w:rPr>
    </w:lvl>
    <w:lvl w:ilvl="3">
      <w:start w:val="1"/>
      <w:numFmt w:val="decimal"/>
      <w:lvlText w:val="(%4)"/>
      <w:lvlJc w:val="left"/>
      <w:pPr>
        <w:ind w:left="5760" w:hanging="360"/>
      </w:pPr>
      <w:rPr>
        <w:u w:val="none"/>
      </w:rPr>
    </w:lvl>
    <w:lvl w:ilvl="4">
      <w:start w:val="1"/>
      <w:numFmt w:val="lowerLetter"/>
      <w:lvlText w:val="(%5)"/>
      <w:lvlJc w:val="left"/>
      <w:pPr>
        <w:ind w:left="6480" w:hanging="360"/>
      </w:pPr>
      <w:rPr>
        <w:u w:val="none"/>
      </w:rPr>
    </w:lvl>
    <w:lvl w:ilvl="5">
      <w:start w:val="1"/>
      <w:numFmt w:val="lowerRoman"/>
      <w:lvlText w:val="(%6)"/>
      <w:lvlJc w:val="right"/>
      <w:pPr>
        <w:ind w:left="7200" w:hanging="360"/>
      </w:pPr>
      <w:rPr>
        <w:u w:val="none"/>
      </w:rPr>
    </w:lvl>
    <w:lvl w:ilvl="6">
      <w:start w:val="1"/>
      <w:numFmt w:val="decimal"/>
      <w:lvlText w:val="%7."/>
      <w:lvlJc w:val="left"/>
      <w:pPr>
        <w:ind w:left="7920" w:hanging="360"/>
      </w:pPr>
      <w:rPr>
        <w:u w:val="none"/>
      </w:rPr>
    </w:lvl>
    <w:lvl w:ilvl="7">
      <w:start w:val="1"/>
      <w:numFmt w:val="lowerLetter"/>
      <w:lvlText w:val="%8."/>
      <w:lvlJc w:val="left"/>
      <w:pPr>
        <w:ind w:left="8640" w:hanging="360"/>
      </w:pPr>
      <w:rPr>
        <w:u w:val="none"/>
      </w:rPr>
    </w:lvl>
    <w:lvl w:ilvl="8">
      <w:start w:val="1"/>
      <w:numFmt w:val="lowerRoman"/>
      <w:lvlText w:val="%9."/>
      <w:lvlJc w:val="right"/>
      <w:pPr>
        <w:ind w:left="9360" w:hanging="360"/>
      </w:pPr>
      <w:rPr>
        <w:u w:val="none"/>
      </w:rPr>
    </w:lvl>
  </w:abstractNum>
  <w:abstractNum w:abstractNumId="190">
    <w:nsid w:val="425451F0"/>
    <w:multiLevelType w:val="multilevel"/>
    <w:tmpl w:val="535EB676"/>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91">
    <w:nsid w:val="42C07E23"/>
    <w:multiLevelType w:val="multilevel"/>
    <w:tmpl w:val="A6CC8D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2">
    <w:nsid w:val="42DA7554"/>
    <w:multiLevelType w:val="multilevel"/>
    <w:tmpl w:val="B1A0D0F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93">
    <w:nsid w:val="42E769CB"/>
    <w:multiLevelType w:val="multilevel"/>
    <w:tmpl w:val="A30A222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4">
    <w:nsid w:val="430A1F4C"/>
    <w:multiLevelType w:val="multilevel"/>
    <w:tmpl w:val="CE0E970E"/>
    <w:lvl w:ilvl="0">
      <w:start w:val="1"/>
      <w:numFmt w:val="bullet"/>
      <w:lvlText w:val="●"/>
      <w:lvlJc w:val="left"/>
      <w:pPr>
        <w:ind w:left="36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5">
    <w:nsid w:val="431D6BE9"/>
    <w:multiLevelType w:val="multilevel"/>
    <w:tmpl w:val="399A5978"/>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196">
    <w:nsid w:val="431F3917"/>
    <w:multiLevelType w:val="multilevel"/>
    <w:tmpl w:val="BCD83A64"/>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97">
    <w:nsid w:val="438C012F"/>
    <w:multiLevelType w:val="multilevel"/>
    <w:tmpl w:val="3A02AA86"/>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98">
    <w:nsid w:val="43C230B4"/>
    <w:multiLevelType w:val="hybridMultilevel"/>
    <w:tmpl w:val="6D00F1F8"/>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9">
    <w:nsid w:val="43E036D4"/>
    <w:multiLevelType w:val="multilevel"/>
    <w:tmpl w:val="514C592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0">
    <w:nsid w:val="446D5E5D"/>
    <w:multiLevelType w:val="multilevel"/>
    <w:tmpl w:val="BE788026"/>
    <w:lvl w:ilvl="0">
      <w:start w:val="1"/>
      <w:numFmt w:val="decimal"/>
      <w:lvlText w:val="%1."/>
      <w:lvlJc w:val="left"/>
      <w:pPr>
        <w:ind w:left="720" w:hanging="360"/>
      </w:pPr>
      <w:rPr>
        <w:b w:val="0"/>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1">
    <w:nsid w:val="451A309D"/>
    <w:multiLevelType w:val="multilevel"/>
    <w:tmpl w:val="6C7C3D6A"/>
    <w:lvl w:ilvl="0">
      <w:start w:val="1"/>
      <w:numFmt w:val="decimal"/>
      <w:lvlText w:val="%1)"/>
      <w:lvlJc w:val="left"/>
      <w:pPr>
        <w:ind w:left="2880" w:hanging="360"/>
      </w:pPr>
      <w:rPr>
        <w:u w:val="none"/>
      </w:rPr>
    </w:lvl>
    <w:lvl w:ilvl="1">
      <w:start w:val="1"/>
      <w:numFmt w:val="lowerLetter"/>
      <w:lvlText w:val="%2)"/>
      <w:lvlJc w:val="left"/>
      <w:pPr>
        <w:ind w:left="3600" w:hanging="360"/>
      </w:pPr>
      <w:rPr>
        <w:u w:val="none"/>
      </w:rPr>
    </w:lvl>
    <w:lvl w:ilvl="2">
      <w:start w:val="1"/>
      <w:numFmt w:val="lowerRoman"/>
      <w:lvlText w:val="%3)"/>
      <w:lvlJc w:val="right"/>
      <w:pPr>
        <w:ind w:left="4320" w:hanging="360"/>
      </w:pPr>
      <w:rPr>
        <w:u w:val="none"/>
      </w:rPr>
    </w:lvl>
    <w:lvl w:ilvl="3">
      <w:start w:val="1"/>
      <w:numFmt w:val="decimal"/>
      <w:lvlText w:val="(%4)"/>
      <w:lvlJc w:val="left"/>
      <w:pPr>
        <w:ind w:left="5040" w:hanging="360"/>
      </w:pPr>
      <w:rPr>
        <w:u w:val="none"/>
      </w:rPr>
    </w:lvl>
    <w:lvl w:ilvl="4">
      <w:start w:val="1"/>
      <w:numFmt w:val="lowerLetter"/>
      <w:lvlText w:val="(%5)"/>
      <w:lvlJc w:val="left"/>
      <w:pPr>
        <w:ind w:left="5760" w:hanging="360"/>
      </w:pPr>
      <w:rPr>
        <w:u w:val="none"/>
      </w:rPr>
    </w:lvl>
    <w:lvl w:ilvl="5">
      <w:start w:val="1"/>
      <w:numFmt w:val="lowerRoman"/>
      <w:lvlText w:val="(%6)"/>
      <w:lvlJc w:val="right"/>
      <w:pPr>
        <w:ind w:left="6480" w:hanging="360"/>
      </w:pPr>
      <w:rPr>
        <w:u w:val="none"/>
      </w:rPr>
    </w:lvl>
    <w:lvl w:ilvl="6">
      <w:start w:val="1"/>
      <w:numFmt w:val="decimal"/>
      <w:lvlText w:val="%7."/>
      <w:lvlJc w:val="left"/>
      <w:pPr>
        <w:ind w:left="7200" w:hanging="360"/>
      </w:pPr>
      <w:rPr>
        <w:u w:val="none"/>
      </w:rPr>
    </w:lvl>
    <w:lvl w:ilvl="7">
      <w:start w:val="1"/>
      <w:numFmt w:val="lowerLetter"/>
      <w:lvlText w:val="%8."/>
      <w:lvlJc w:val="left"/>
      <w:pPr>
        <w:ind w:left="7920" w:hanging="360"/>
      </w:pPr>
      <w:rPr>
        <w:u w:val="none"/>
      </w:rPr>
    </w:lvl>
    <w:lvl w:ilvl="8">
      <w:start w:val="1"/>
      <w:numFmt w:val="lowerRoman"/>
      <w:lvlText w:val="%9."/>
      <w:lvlJc w:val="right"/>
      <w:pPr>
        <w:ind w:left="8640" w:hanging="360"/>
      </w:pPr>
      <w:rPr>
        <w:u w:val="none"/>
      </w:rPr>
    </w:lvl>
  </w:abstractNum>
  <w:abstractNum w:abstractNumId="202">
    <w:nsid w:val="45923405"/>
    <w:multiLevelType w:val="multilevel"/>
    <w:tmpl w:val="DE26D4D6"/>
    <w:lvl w:ilvl="0">
      <w:start w:val="1"/>
      <w:numFmt w:val="lowerLetter"/>
      <w:lvlText w:val="%1."/>
      <w:lvlJc w:val="left"/>
      <w:pPr>
        <w:ind w:left="2880" w:hanging="360"/>
      </w:pPr>
      <w:rPr>
        <w:u w:val="none"/>
      </w:rPr>
    </w:lvl>
    <w:lvl w:ilvl="1">
      <w:start w:val="1"/>
      <w:numFmt w:val="lowerRoman"/>
      <w:lvlText w:val="%2."/>
      <w:lvlJc w:val="right"/>
      <w:pPr>
        <w:ind w:left="3600" w:hanging="360"/>
      </w:pPr>
      <w:rPr>
        <w:u w:val="none"/>
      </w:rPr>
    </w:lvl>
    <w:lvl w:ilvl="2">
      <w:start w:val="1"/>
      <w:numFmt w:val="decimal"/>
      <w:lvlText w:val="%3."/>
      <w:lvlJc w:val="left"/>
      <w:pPr>
        <w:ind w:left="4320" w:hanging="360"/>
      </w:pPr>
      <w:rPr>
        <w:u w:val="none"/>
      </w:rPr>
    </w:lvl>
    <w:lvl w:ilvl="3">
      <w:start w:val="1"/>
      <w:numFmt w:val="lowerLetter"/>
      <w:lvlText w:val="%4."/>
      <w:lvlJc w:val="left"/>
      <w:pPr>
        <w:ind w:left="5040" w:hanging="360"/>
      </w:pPr>
      <w:rPr>
        <w:u w:val="none"/>
      </w:rPr>
    </w:lvl>
    <w:lvl w:ilvl="4">
      <w:start w:val="1"/>
      <w:numFmt w:val="lowerRoman"/>
      <w:lvlText w:val="%5."/>
      <w:lvlJc w:val="right"/>
      <w:pPr>
        <w:ind w:left="5760" w:hanging="360"/>
      </w:pPr>
      <w:rPr>
        <w:u w:val="none"/>
      </w:rPr>
    </w:lvl>
    <w:lvl w:ilvl="5">
      <w:start w:val="1"/>
      <w:numFmt w:val="decimal"/>
      <w:lvlText w:val="%6."/>
      <w:lvlJc w:val="left"/>
      <w:pPr>
        <w:ind w:left="6480" w:hanging="360"/>
      </w:pPr>
      <w:rPr>
        <w:u w:val="none"/>
      </w:rPr>
    </w:lvl>
    <w:lvl w:ilvl="6">
      <w:start w:val="1"/>
      <w:numFmt w:val="lowerLetter"/>
      <w:lvlText w:val="%7."/>
      <w:lvlJc w:val="left"/>
      <w:pPr>
        <w:ind w:left="7200" w:hanging="360"/>
      </w:pPr>
      <w:rPr>
        <w:u w:val="none"/>
      </w:rPr>
    </w:lvl>
    <w:lvl w:ilvl="7">
      <w:start w:val="1"/>
      <w:numFmt w:val="lowerRoman"/>
      <w:lvlText w:val="%8."/>
      <w:lvlJc w:val="right"/>
      <w:pPr>
        <w:ind w:left="7920" w:hanging="360"/>
      </w:pPr>
      <w:rPr>
        <w:u w:val="none"/>
      </w:rPr>
    </w:lvl>
    <w:lvl w:ilvl="8">
      <w:start w:val="1"/>
      <w:numFmt w:val="decimal"/>
      <w:lvlText w:val="%9."/>
      <w:lvlJc w:val="left"/>
      <w:pPr>
        <w:ind w:left="8640" w:hanging="360"/>
      </w:pPr>
      <w:rPr>
        <w:u w:val="none"/>
      </w:rPr>
    </w:lvl>
  </w:abstractNum>
  <w:abstractNum w:abstractNumId="203">
    <w:nsid w:val="45D95976"/>
    <w:multiLevelType w:val="multilevel"/>
    <w:tmpl w:val="A0AA39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4">
    <w:nsid w:val="46474C4C"/>
    <w:multiLevelType w:val="multilevel"/>
    <w:tmpl w:val="746857C8"/>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205">
    <w:nsid w:val="466B4800"/>
    <w:multiLevelType w:val="multilevel"/>
    <w:tmpl w:val="E2602E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6">
    <w:nsid w:val="468060B6"/>
    <w:multiLevelType w:val="multilevel"/>
    <w:tmpl w:val="F8BCF7F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07">
    <w:nsid w:val="469F73F3"/>
    <w:multiLevelType w:val="multilevel"/>
    <w:tmpl w:val="1CE6F206"/>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08">
    <w:nsid w:val="46D05B38"/>
    <w:multiLevelType w:val="multilevel"/>
    <w:tmpl w:val="9820899E"/>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209">
    <w:nsid w:val="46FD0B7D"/>
    <w:multiLevelType w:val="multilevel"/>
    <w:tmpl w:val="EF845AC4"/>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210">
    <w:nsid w:val="46FE3138"/>
    <w:multiLevelType w:val="multilevel"/>
    <w:tmpl w:val="EBA225AA"/>
    <w:lvl w:ilvl="0">
      <w:start w:val="1"/>
      <w:numFmt w:val="decimal"/>
      <w:lvlText w:val="%1)"/>
      <w:lvlJc w:val="left"/>
      <w:pPr>
        <w:ind w:left="2880" w:hanging="360"/>
      </w:pPr>
      <w:rPr>
        <w:u w:val="none"/>
      </w:rPr>
    </w:lvl>
    <w:lvl w:ilvl="1">
      <w:start w:val="1"/>
      <w:numFmt w:val="lowerLetter"/>
      <w:lvlText w:val="%2)"/>
      <w:lvlJc w:val="left"/>
      <w:pPr>
        <w:ind w:left="3600" w:hanging="360"/>
      </w:pPr>
      <w:rPr>
        <w:u w:val="none"/>
      </w:rPr>
    </w:lvl>
    <w:lvl w:ilvl="2">
      <w:start w:val="1"/>
      <w:numFmt w:val="lowerRoman"/>
      <w:lvlText w:val="%3)"/>
      <w:lvlJc w:val="right"/>
      <w:pPr>
        <w:ind w:left="4320" w:hanging="360"/>
      </w:pPr>
      <w:rPr>
        <w:u w:val="none"/>
      </w:rPr>
    </w:lvl>
    <w:lvl w:ilvl="3">
      <w:start w:val="1"/>
      <w:numFmt w:val="decimal"/>
      <w:lvlText w:val="(%4)"/>
      <w:lvlJc w:val="left"/>
      <w:pPr>
        <w:ind w:left="5040" w:hanging="360"/>
      </w:pPr>
      <w:rPr>
        <w:u w:val="none"/>
      </w:rPr>
    </w:lvl>
    <w:lvl w:ilvl="4">
      <w:start w:val="1"/>
      <w:numFmt w:val="lowerLetter"/>
      <w:lvlText w:val="(%5)"/>
      <w:lvlJc w:val="left"/>
      <w:pPr>
        <w:ind w:left="5760" w:hanging="360"/>
      </w:pPr>
      <w:rPr>
        <w:u w:val="none"/>
      </w:rPr>
    </w:lvl>
    <w:lvl w:ilvl="5">
      <w:start w:val="1"/>
      <w:numFmt w:val="lowerRoman"/>
      <w:lvlText w:val="(%6)"/>
      <w:lvlJc w:val="right"/>
      <w:pPr>
        <w:ind w:left="6480" w:hanging="360"/>
      </w:pPr>
      <w:rPr>
        <w:u w:val="none"/>
      </w:rPr>
    </w:lvl>
    <w:lvl w:ilvl="6">
      <w:start w:val="1"/>
      <w:numFmt w:val="decimal"/>
      <w:lvlText w:val="%7."/>
      <w:lvlJc w:val="left"/>
      <w:pPr>
        <w:ind w:left="7200" w:hanging="360"/>
      </w:pPr>
      <w:rPr>
        <w:u w:val="none"/>
      </w:rPr>
    </w:lvl>
    <w:lvl w:ilvl="7">
      <w:start w:val="1"/>
      <w:numFmt w:val="lowerLetter"/>
      <w:lvlText w:val="%8."/>
      <w:lvlJc w:val="left"/>
      <w:pPr>
        <w:ind w:left="7920" w:hanging="360"/>
      </w:pPr>
      <w:rPr>
        <w:u w:val="none"/>
      </w:rPr>
    </w:lvl>
    <w:lvl w:ilvl="8">
      <w:start w:val="1"/>
      <w:numFmt w:val="lowerRoman"/>
      <w:lvlText w:val="%9."/>
      <w:lvlJc w:val="right"/>
      <w:pPr>
        <w:ind w:left="8640" w:hanging="360"/>
      </w:pPr>
      <w:rPr>
        <w:u w:val="none"/>
      </w:rPr>
    </w:lvl>
  </w:abstractNum>
  <w:abstractNum w:abstractNumId="211">
    <w:nsid w:val="477230CC"/>
    <w:multiLevelType w:val="multilevel"/>
    <w:tmpl w:val="830849E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12">
    <w:nsid w:val="47887F89"/>
    <w:multiLevelType w:val="multilevel"/>
    <w:tmpl w:val="0802785C"/>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213">
    <w:nsid w:val="47BC308E"/>
    <w:multiLevelType w:val="multilevel"/>
    <w:tmpl w:val="CAA25D9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4">
    <w:nsid w:val="47E02D43"/>
    <w:multiLevelType w:val="multilevel"/>
    <w:tmpl w:val="507C363E"/>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215">
    <w:nsid w:val="483423AD"/>
    <w:multiLevelType w:val="multilevel"/>
    <w:tmpl w:val="A3F432CA"/>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16">
    <w:nsid w:val="484C4B48"/>
    <w:multiLevelType w:val="multilevel"/>
    <w:tmpl w:val="9F4CD5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7">
    <w:nsid w:val="485B7C06"/>
    <w:multiLevelType w:val="multilevel"/>
    <w:tmpl w:val="95545842"/>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218">
    <w:nsid w:val="496A3E6E"/>
    <w:multiLevelType w:val="multilevel"/>
    <w:tmpl w:val="6BDA063C"/>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19">
    <w:nsid w:val="49DB13EC"/>
    <w:multiLevelType w:val="multilevel"/>
    <w:tmpl w:val="0D68B272"/>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20">
    <w:nsid w:val="49F17533"/>
    <w:multiLevelType w:val="multilevel"/>
    <w:tmpl w:val="D1CABB8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21">
    <w:nsid w:val="4AFF4D13"/>
    <w:multiLevelType w:val="multilevel"/>
    <w:tmpl w:val="299A5B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2">
    <w:nsid w:val="4B8863F3"/>
    <w:multiLevelType w:val="multilevel"/>
    <w:tmpl w:val="7C8C9B32"/>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223">
    <w:nsid w:val="4C081A8F"/>
    <w:multiLevelType w:val="multilevel"/>
    <w:tmpl w:val="1D40A4B0"/>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24">
    <w:nsid w:val="4C582083"/>
    <w:multiLevelType w:val="multilevel"/>
    <w:tmpl w:val="E7203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5">
    <w:nsid w:val="4CAB02E6"/>
    <w:multiLevelType w:val="multilevel"/>
    <w:tmpl w:val="D964711A"/>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26">
    <w:nsid w:val="4CBB75EF"/>
    <w:multiLevelType w:val="multilevel"/>
    <w:tmpl w:val="2E5E35EC"/>
    <w:lvl w:ilvl="0">
      <w:start w:val="1"/>
      <w:numFmt w:val="lowerLetter"/>
      <w:lvlText w:val="%1."/>
      <w:lvlJc w:val="left"/>
      <w:pPr>
        <w:ind w:left="1440" w:hanging="360"/>
      </w:pPr>
      <w:rPr>
        <w:color w:val="000000"/>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27">
    <w:nsid w:val="4CC200E9"/>
    <w:multiLevelType w:val="multilevel"/>
    <w:tmpl w:val="1A2429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8">
    <w:nsid w:val="4CC57425"/>
    <w:multiLevelType w:val="multilevel"/>
    <w:tmpl w:val="F0C66A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9">
    <w:nsid w:val="4CE9483F"/>
    <w:multiLevelType w:val="multilevel"/>
    <w:tmpl w:val="D4CC4D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0">
    <w:nsid w:val="4D1F5521"/>
    <w:multiLevelType w:val="multilevel"/>
    <w:tmpl w:val="21EEF8B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31">
    <w:nsid w:val="4DDE7619"/>
    <w:multiLevelType w:val="multilevel"/>
    <w:tmpl w:val="03645022"/>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232">
    <w:nsid w:val="4E293E46"/>
    <w:multiLevelType w:val="multilevel"/>
    <w:tmpl w:val="80B8ABBE"/>
    <w:lvl w:ilvl="0">
      <w:start w:val="6"/>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33">
    <w:nsid w:val="4ECC2303"/>
    <w:multiLevelType w:val="multilevel"/>
    <w:tmpl w:val="C96261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4">
    <w:nsid w:val="4F2F0D9E"/>
    <w:multiLevelType w:val="multilevel"/>
    <w:tmpl w:val="426ED312"/>
    <w:lvl w:ilvl="0">
      <w:start w:val="1"/>
      <w:numFmt w:val="decimal"/>
      <w:lvlText w:val="%1)"/>
      <w:lvlJc w:val="left"/>
      <w:pPr>
        <w:ind w:left="2880" w:hanging="360"/>
      </w:pPr>
      <w:rPr>
        <w:u w:val="none"/>
      </w:rPr>
    </w:lvl>
    <w:lvl w:ilvl="1">
      <w:start w:val="1"/>
      <w:numFmt w:val="lowerLetter"/>
      <w:lvlText w:val="%2)"/>
      <w:lvlJc w:val="left"/>
      <w:pPr>
        <w:ind w:left="3600" w:hanging="360"/>
      </w:pPr>
      <w:rPr>
        <w:u w:val="none"/>
      </w:rPr>
    </w:lvl>
    <w:lvl w:ilvl="2">
      <w:start w:val="1"/>
      <w:numFmt w:val="lowerRoman"/>
      <w:lvlText w:val="%3)"/>
      <w:lvlJc w:val="right"/>
      <w:pPr>
        <w:ind w:left="4320" w:hanging="360"/>
      </w:pPr>
      <w:rPr>
        <w:u w:val="none"/>
      </w:rPr>
    </w:lvl>
    <w:lvl w:ilvl="3">
      <w:start w:val="1"/>
      <w:numFmt w:val="decimal"/>
      <w:lvlText w:val="(%4)"/>
      <w:lvlJc w:val="left"/>
      <w:pPr>
        <w:ind w:left="5040" w:hanging="360"/>
      </w:pPr>
      <w:rPr>
        <w:u w:val="none"/>
      </w:rPr>
    </w:lvl>
    <w:lvl w:ilvl="4">
      <w:start w:val="1"/>
      <w:numFmt w:val="lowerLetter"/>
      <w:lvlText w:val="(%5)"/>
      <w:lvlJc w:val="left"/>
      <w:pPr>
        <w:ind w:left="5760" w:hanging="360"/>
      </w:pPr>
      <w:rPr>
        <w:u w:val="none"/>
      </w:rPr>
    </w:lvl>
    <w:lvl w:ilvl="5">
      <w:start w:val="1"/>
      <w:numFmt w:val="lowerRoman"/>
      <w:lvlText w:val="(%6)"/>
      <w:lvlJc w:val="right"/>
      <w:pPr>
        <w:ind w:left="6480" w:hanging="360"/>
      </w:pPr>
      <w:rPr>
        <w:u w:val="none"/>
      </w:rPr>
    </w:lvl>
    <w:lvl w:ilvl="6">
      <w:start w:val="1"/>
      <w:numFmt w:val="decimal"/>
      <w:lvlText w:val="%7."/>
      <w:lvlJc w:val="left"/>
      <w:pPr>
        <w:ind w:left="7200" w:hanging="360"/>
      </w:pPr>
      <w:rPr>
        <w:u w:val="none"/>
      </w:rPr>
    </w:lvl>
    <w:lvl w:ilvl="7">
      <w:start w:val="1"/>
      <w:numFmt w:val="lowerLetter"/>
      <w:lvlText w:val="%8."/>
      <w:lvlJc w:val="left"/>
      <w:pPr>
        <w:ind w:left="7920" w:hanging="360"/>
      </w:pPr>
      <w:rPr>
        <w:u w:val="none"/>
      </w:rPr>
    </w:lvl>
    <w:lvl w:ilvl="8">
      <w:start w:val="1"/>
      <w:numFmt w:val="lowerRoman"/>
      <w:lvlText w:val="%9."/>
      <w:lvlJc w:val="right"/>
      <w:pPr>
        <w:ind w:left="8640" w:hanging="360"/>
      </w:pPr>
      <w:rPr>
        <w:u w:val="none"/>
      </w:rPr>
    </w:lvl>
  </w:abstractNum>
  <w:abstractNum w:abstractNumId="235">
    <w:nsid w:val="4FE13672"/>
    <w:multiLevelType w:val="multilevel"/>
    <w:tmpl w:val="BDAE48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6">
    <w:nsid w:val="5076181A"/>
    <w:multiLevelType w:val="hybridMultilevel"/>
    <w:tmpl w:val="F7D2D956"/>
    <w:lvl w:ilvl="0" w:tplc="38090001">
      <w:start w:val="1"/>
      <w:numFmt w:val="bullet"/>
      <w:lvlText w:val=""/>
      <w:lvlJc w:val="left"/>
      <w:pPr>
        <w:ind w:left="1017" w:hanging="360"/>
      </w:pPr>
      <w:rPr>
        <w:rFonts w:ascii="Symbol" w:hAnsi="Symbol" w:hint="default"/>
      </w:rPr>
    </w:lvl>
    <w:lvl w:ilvl="1" w:tplc="38090003" w:tentative="1">
      <w:start w:val="1"/>
      <w:numFmt w:val="bullet"/>
      <w:lvlText w:val="o"/>
      <w:lvlJc w:val="left"/>
      <w:pPr>
        <w:ind w:left="1737" w:hanging="360"/>
      </w:pPr>
      <w:rPr>
        <w:rFonts w:ascii="Courier New" w:hAnsi="Courier New" w:cs="Courier New" w:hint="default"/>
      </w:rPr>
    </w:lvl>
    <w:lvl w:ilvl="2" w:tplc="38090005" w:tentative="1">
      <w:start w:val="1"/>
      <w:numFmt w:val="bullet"/>
      <w:lvlText w:val=""/>
      <w:lvlJc w:val="left"/>
      <w:pPr>
        <w:ind w:left="2457" w:hanging="360"/>
      </w:pPr>
      <w:rPr>
        <w:rFonts w:ascii="Wingdings" w:hAnsi="Wingdings" w:hint="default"/>
      </w:rPr>
    </w:lvl>
    <w:lvl w:ilvl="3" w:tplc="38090001" w:tentative="1">
      <w:start w:val="1"/>
      <w:numFmt w:val="bullet"/>
      <w:lvlText w:val=""/>
      <w:lvlJc w:val="left"/>
      <w:pPr>
        <w:ind w:left="3177" w:hanging="360"/>
      </w:pPr>
      <w:rPr>
        <w:rFonts w:ascii="Symbol" w:hAnsi="Symbol" w:hint="default"/>
      </w:rPr>
    </w:lvl>
    <w:lvl w:ilvl="4" w:tplc="38090003" w:tentative="1">
      <w:start w:val="1"/>
      <w:numFmt w:val="bullet"/>
      <w:lvlText w:val="o"/>
      <w:lvlJc w:val="left"/>
      <w:pPr>
        <w:ind w:left="3897" w:hanging="360"/>
      </w:pPr>
      <w:rPr>
        <w:rFonts w:ascii="Courier New" w:hAnsi="Courier New" w:cs="Courier New" w:hint="default"/>
      </w:rPr>
    </w:lvl>
    <w:lvl w:ilvl="5" w:tplc="38090005" w:tentative="1">
      <w:start w:val="1"/>
      <w:numFmt w:val="bullet"/>
      <w:lvlText w:val=""/>
      <w:lvlJc w:val="left"/>
      <w:pPr>
        <w:ind w:left="4617" w:hanging="360"/>
      </w:pPr>
      <w:rPr>
        <w:rFonts w:ascii="Wingdings" w:hAnsi="Wingdings" w:hint="default"/>
      </w:rPr>
    </w:lvl>
    <w:lvl w:ilvl="6" w:tplc="38090001" w:tentative="1">
      <w:start w:val="1"/>
      <w:numFmt w:val="bullet"/>
      <w:lvlText w:val=""/>
      <w:lvlJc w:val="left"/>
      <w:pPr>
        <w:ind w:left="5337" w:hanging="360"/>
      </w:pPr>
      <w:rPr>
        <w:rFonts w:ascii="Symbol" w:hAnsi="Symbol" w:hint="default"/>
      </w:rPr>
    </w:lvl>
    <w:lvl w:ilvl="7" w:tplc="38090003" w:tentative="1">
      <w:start w:val="1"/>
      <w:numFmt w:val="bullet"/>
      <w:lvlText w:val="o"/>
      <w:lvlJc w:val="left"/>
      <w:pPr>
        <w:ind w:left="6057" w:hanging="360"/>
      </w:pPr>
      <w:rPr>
        <w:rFonts w:ascii="Courier New" w:hAnsi="Courier New" w:cs="Courier New" w:hint="default"/>
      </w:rPr>
    </w:lvl>
    <w:lvl w:ilvl="8" w:tplc="38090005" w:tentative="1">
      <w:start w:val="1"/>
      <w:numFmt w:val="bullet"/>
      <w:lvlText w:val=""/>
      <w:lvlJc w:val="left"/>
      <w:pPr>
        <w:ind w:left="6777" w:hanging="360"/>
      </w:pPr>
      <w:rPr>
        <w:rFonts w:ascii="Wingdings" w:hAnsi="Wingdings" w:hint="default"/>
      </w:rPr>
    </w:lvl>
  </w:abstractNum>
  <w:abstractNum w:abstractNumId="237">
    <w:nsid w:val="50FD3E35"/>
    <w:multiLevelType w:val="multilevel"/>
    <w:tmpl w:val="8EFE374A"/>
    <w:lvl w:ilvl="0">
      <w:start w:val="1"/>
      <w:numFmt w:val="decimal"/>
      <w:lvlText w:val="%1."/>
      <w:lvlJc w:val="left"/>
      <w:pPr>
        <w:ind w:left="45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8">
    <w:nsid w:val="511D0D29"/>
    <w:multiLevelType w:val="multilevel"/>
    <w:tmpl w:val="24D8CF9E"/>
    <w:lvl w:ilvl="0">
      <w:start w:val="1"/>
      <w:numFmt w:val="decimal"/>
      <w:lvlText w:val="%1)"/>
      <w:lvlJc w:val="left"/>
      <w:pPr>
        <w:ind w:left="2880" w:hanging="360"/>
      </w:pPr>
      <w:rPr>
        <w:u w:val="none"/>
      </w:rPr>
    </w:lvl>
    <w:lvl w:ilvl="1">
      <w:start w:val="1"/>
      <w:numFmt w:val="lowerLetter"/>
      <w:lvlText w:val="%2)"/>
      <w:lvlJc w:val="left"/>
      <w:pPr>
        <w:ind w:left="3600" w:hanging="360"/>
      </w:pPr>
      <w:rPr>
        <w:u w:val="none"/>
      </w:rPr>
    </w:lvl>
    <w:lvl w:ilvl="2">
      <w:start w:val="1"/>
      <w:numFmt w:val="lowerRoman"/>
      <w:lvlText w:val="%3)"/>
      <w:lvlJc w:val="right"/>
      <w:pPr>
        <w:ind w:left="4320" w:hanging="360"/>
      </w:pPr>
      <w:rPr>
        <w:u w:val="none"/>
      </w:rPr>
    </w:lvl>
    <w:lvl w:ilvl="3">
      <w:start w:val="1"/>
      <w:numFmt w:val="decimal"/>
      <w:lvlText w:val="(%4)"/>
      <w:lvlJc w:val="left"/>
      <w:pPr>
        <w:ind w:left="5040" w:hanging="360"/>
      </w:pPr>
      <w:rPr>
        <w:u w:val="none"/>
      </w:rPr>
    </w:lvl>
    <w:lvl w:ilvl="4">
      <w:start w:val="1"/>
      <w:numFmt w:val="lowerLetter"/>
      <w:lvlText w:val="(%5)"/>
      <w:lvlJc w:val="left"/>
      <w:pPr>
        <w:ind w:left="5760" w:hanging="360"/>
      </w:pPr>
      <w:rPr>
        <w:u w:val="none"/>
      </w:rPr>
    </w:lvl>
    <w:lvl w:ilvl="5">
      <w:start w:val="1"/>
      <w:numFmt w:val="lowerRoman"/>
      <w:lvlText w:val="(%6)"/>
      <w:lvlJc w:val="right"/>
      <w:pPr>
        <w:ind w:left="6480" w:hanging="360"/>
      </w:pPr>
      <w:rPr>
        <w:u w:val="none"/>
      </w:rPr>
    </w:lvl>
    <w:lvl w:ilvl="6">
      <w:start w:val="1"/>
      <w:numFmt w:val="decimal"/>
      <w:lvlText w:val="%7."/>
      <w:lvlJc w:val="left"/>
      <w:pPr>
        <w:ind w:left="7200" w:hanging="360"/>
      </w:pPr>
      <w:rPr>
        <w:u w:val="none"/>
      </w:rPr>
    </w:lvl>
    <w:lvl w:ilvl="7">
      <w:start w:val="1"/>
      <w:numFmt w:val="lowerLetter"/>
      <w:lvlText w:val="%8."/>
      <w:lvlJc w:val="left"/>
      <w:pPr>
        <w:ind w:left="7920" w:hanging="360"/>
      </w:pPr>
      <w:rPr>
        <w:u w:val="none"/>
      </w:rPr>
    </w:lvl>
    <w:lvl w:ilvl="8">
      <w:start w:val="1"/>
      <w:numFmt w:val="lowerRoman"/>
      <w:lvlText w:val="%9."/>
      <w:lvlJc w:val="right"/>
      <w:pPr>
        <w:ind w:left="8640" w:hanging="360"/>
      </w:pPr>
      <w:rPr>
        <w:u w:val="none"/>
      </w:rPr>
    </w:lvl>
  </w:abstractNum>
  <w:abstractNum w:abstractNumId="239">
    <w:nsid w:val="513D4EE8"/>
    <w:multiLevelType w:val="multilevel"/>
    <w:tmpl w:val="C2C2463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40">
    <w:nsid w:val="518222E9"/>
    <w:multiLevelType w:val="multilevel"/>
    <w:tmpl w:val="0E3C758C"/>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41">
    <w:nsid w:val="51E3434D"/>
    <w:multiLevelType w:val="multilevel"/>
    <w:tmpl w:val="4230AD26"/>
    <w:lvl w:ilvl="0">
      <w:start w:val="3"/>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42">
    <w:nsid w:val="52153258"/>
    <w:multiLevelType w:val="multilevel"/>
    <w:tmpl w:val="108A0034"/>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243">
    <w:nsid w:val="5274734D"/>
    <w:multiLevelType w:val="multilevel"/>
    <w:tmpl w:val="594A032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4">
    <w:nsid w:val="52FC545C"/>
    <w:multiLevelType w:val="multilevel"/>
    <w:tmpl w:val="46BAB498"/>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5">
    <w:nsid w:val="5387179F"/>
    <w:multiLevelType w:val="multilevel"/>
    <w:tmpl w:val="BD28261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6">
    <w:nsid w:val="538D1ED0"/>
    <w:multiLevelType w:val="multilevel"/>
    <w:tmpl w:val="932A1D34"/>
    <w:lvl w:ilvl="0">
      <w:start w:val="1"/>
      <w:numFmt w:val="decimal"/>
      <w:lvlText w:val="%1."/>
      <w:lvlJc w:val="left"/>
      <w:pPr>
        <w:ind w:left="2880" w:hanging="360"/>
      </w:pPr>
      <w:rPr>
        <w:u w:val="none"/>
      </w:rPr>
    </w:lvl>
    <w:lvl w:ilvl="1">
      <w:start w:val="1"/>
      <w:numFmt w:val="lowerLetter"/>
      <w:lvlText w:val="%2."/>
      <w:lvlJc w:val="left"/>
      <w:pPr>
        <w:ind w:left="3600" w:hanging="360"/>
      </w:pPr>
      <w:rPr>
        <w:u w:val="none"/>
      </w:rPr>
    </w:lvl>
    <w:lvl w:ilvl="2">
      <w:start w:val="1"/>
      <w:numFmt w:val="lowerRoman"/>
      <w:lvlText w:val="%3."/>
      <w:lvlJc w:val="right"/>
      <w:pPr>
        <w:ind w:left="4320" w:hanging="360"/>
      </w:pPr>
      <w:rPr>
        <w:u w:val="none"/>
      </w:rPr>
    </w:lvl>
    <w:lvl w:ilvl="3">
      <w:start w:val="1"/>
      <w:numFmt w:val="decimal"/>
      <w:lvlText w:val="%4."/>
      <w:lvlJc w:val="left"/>
      <w:pPr>
        <w:ind w:left="5040" w:hanging="360"/>
      </w:pPr>
      <w:rPr>
        <w:u w:val="none"/>
      </w:rPr>
    </w:lvl>
    <w:lvl w:ilvl="4">
      <w:start w:val="1"/>
      <w:numFmt w:val="lowerLetter"/>
      <w:lvlText w:val="%5."/>
      <w:lvlJc w:val="left"/>
      <w:pPr>
        <w:ind w:left="5760" w:hanging="360"/>
      </w:pPr>
      <w:rPr>
        <w:u w:val="none"/>
      </w:rPr>
    </w:lvl>
    <w:lvl w:ilvl="5">
      <w:start w:val="1"/>
      <w:numFmt w:val="lowerRoman"/>
      <w:lvlText w:val="%6."/>
      <w:lvlJc w:val="right"/>
      <w:pPr>
        <w:ind w:left="6480" w:hanging="360"/>
      </w:pPr>
      <w:rPr>
        <w:u w:val="none"/>
      </w:rPr>
    </w:lvl>
    <w:lvl w:ilvl="6">
      <w:start w:val="1"/>
      <w:numFmt w:val="decimal"/>
      <w:lvlText w:val="%7."/>
      <w:lvlJc w:val="left"/>
      <w:pPr>
        <w:ind w:left="7200" w:hanging="360"/>
      </w:pPr>
      <w:rPr>
        <w:u w:val="none"/>
      </w:rPr>
    </w:lvl>
    <w:lvl w:ilvl="7">
      <w:start w:val="1"/>
      <w:numFmt w:val="lowerLetter"/>
      <w:lvlText w:val="%8."/>
      <w:lvlJc w:val="left"/>
      <w:pPr>
        <w:ind w:left="7920" w:hanging="360"/>
      </w:pPr>
      <w:rPr>
        <w:u w:val="none"/>
      </w:rPr>
    </w:lvl>
    <w:lvl w:ilvl="8">
      <w:start w:val="1"/>
      <w:numFmt w:val="lowerRoman"/>
      <w:lvlText w:val="%9."/>
      <w:lvlJc w:val="right"/>
      <w:pPr>
        <w:ind w:left="8640" w:hanging="360"/>
      </w:pPr>
      <w:rPr>
        <w:u w:val="none"/>
      </w:rPr>
    </w:lvl>
  </w:abstractNum>
  <w:abstractNum w:abstractNumId="247">
    <w:nsid w:val="53B7627F"/>
    <w:multiLevelType w:val="multilevel"/>
    <w:tmpl w:val="C298C99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48">
    <w:nsid w:val="53D84A96"/>
    <w:multiLevelType w:val="multilevel"/>
    <w:tmpl w:val="401E288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9">
    <w:nsid w:val="53F531B8"/>
    <w:multiLevelType w:val="multilevel"/>
    <w:tmpl w:val="2CE0D3A0"/>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250">
    <w:nsid w:val="542C6F06"/>
    <w:multiLevelType w:val="multilevel"/>
    <w:tmpl w:val="29448E1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51">
    <w:nsid w:val="553239A0"/>
    <w:multiLevelType w:val="multilevel"/>
    <w:tmpl w:val="FD506C4E"/>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252">
    <w:nsid w:val="554F72B2"/>
    <w:multiLevelType w:val="multilevel"/>
    <w:tmpl w:val="B82C10DC"/>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253">
    <w:nsid w:val="55B42C9A"/>
    <w:multiLevelType w:val="multilevel"/>
    <w:tmpl w:val="96326342"/>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54">
    <w:nsid w:val="55C07FB7"/>
    <w:multiLevelType w:val="multilevel"/>
    <w:tmpl w:val="B8A87C1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5">
    <w:nsid w:val="56182D96"/>
    <w:multiLevelType w:val="multilevel"/>
    <w:tmpl w:val="406CC8C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6">
    <w:nsid w:val="562173B6"/>
    <w:multiLevelType w:val="multilevel"/>
    <w:tmpl w:val="D6D68DEE"/>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57">
    <w:nsid w:val="563E4F04"/>
    <w:multiLevelType w:val="multilevel"/>
    <w:tmpl w:val="36EA26D0"/>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58">
    <w:nsid w:val="567B6955"/>
    <w:multiLevelType w:val="multilevel"/>
    <w:tmpl w:val="5832F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9">
    <w:nsid w:val="56AC5D68"/>
    <w:multiLevelType w:val="multilevel"/>
    <w:tmpl w:val="6024C8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0">
    <w:nsid w:val="56C9174C"/>
    <w:multiLevelType w:val="multilevel"/>
    <w:tmpl w:val="C3FC31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1">
    <w:nsid w:val="56FD6D98"/>
    <w:multiLevelType w:val="multilevel"/>
    <w:tmpl w:val="4774BBD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2">
    <w:nsid w:val="57117B17"/>
    <w:multiLevelType w:val="multilevel"/>
    <w:tmpl w:val="08A86328"/>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263">
    <w:nsid w:val="57301FE2"/>
    <w:multiLevelType w:val="multilevel"/>
    <w:tmpl w:val="A976C1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4">
    <w:nsid w:val="57354769"/>
    <w:multiLevelType w:val="multilevel"/>
    <w:tmpl w:val="759EB50A"/>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65">
    <w:nsid w:val="57883FE0"/>
    <w:multiLevelType w:val="multilevel"/>
    <w:tmpl w:val="774C3494"/>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6">
    <w:nsid w:val="578D7B3F"/>
    <w:multiLevelType w:val="multilevel"/>
    <w:tmpl w:val="F7BC8D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7">
    <w:nsid w:val="578F4482"/>
    <w:multiLevelType w:val="multilevel"/>
    <w:tmpl w:val="EEB2E6D6"/>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268">
    <w:nsid w:val="57941207"/>
    <w:multiLevelType w:val="multilevel"/>
    <w:tmpl w:val="8F5E7670"/>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269">
    <w:nsid w:val="58DD5AE5"/>
    <w:multiLevelType w:val="multilevel"/>
    <w:tmpl w:val="AC70C5F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0">
    <w:nsid w:val="59032329"/>
    <w:multiLevelType w:val="multilevel"/>
    <w:tmpl w:val="4DDC432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1">
    <w:nsid w:val="59DB633D"/>
    <w:multiLevelType w:val="multilevel"/>
    <w:tmpl w:val="B75CC40A"/>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272">
    <w:nsid w:val="5A054AAD"/>
    <w:multiLevelType w:val="multilevel"/>
    <w:tmpl w:val="068212F8"/>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273">
    <w:nsid w:val="5A373BA9"/>
    <w:multiLevelType w:val="multilevel"/>
    <w:tmpl w:val="168EA2D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74">
    <w:nsid w:val="5AE71CD2"/>
    <w:multiLevelType w:val="multilevel"/>
    <w:tmpl w:val="C75ED692"/>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75">
    <w:nsid w:val="5B6C18C7"/>
    <w:multiLevelType w:val="multilevel"/>
    <w:tmpl w:val="9A984E40"/>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276">
    <w:nsid w:val="5C84096A"/>
    <w:multiLevelType w:val="multilevel"/>
    <w:tmpl w:val="D5E0A43A"/>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77">
    <w:nsid w:val="5CD103FB"/>
    <w:multiLevelType w:val="multilevel"/>
    <w:tmpl w:val="AF62B2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8">
    <w:nsid w:val="5D280EEF"/>
    <w:multiLevelType w:val="multilevel"/>
    <w:tmpl w:val="47DC594A"/>
    <w:lvl w:ilvl="0">
      <w:start w:val="1"/>
      <w:numFmt w:val="decimal"/>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9">
    <w:nsid w:val="5D2C2396"/>
    <w:multiLevelType w:val="multilevel"/>
    <w:tmpl w:val="C62C272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0">
    <w:nsid w:val="5D390CB9"/>
    <w:multiLevelType w:val="multilevel"/>
    <w:tmpl w:val="995AB8E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1">
    <w:nsid w:val="5D606D64"/>
    <w:multiLevelType w:val="multilevel"/>
    <w:tmpl w:val="AAE21512"/>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282">
    <w:nsid w:val="5DD91A7E"/>
    <w:multiLevelType w:val="multilevel"/>
    <w:tmpl w:val="302EB074"/>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3">
    <w:nsid w:val="5DF3044E"/>
    <w:multiLevelType w:val="multilevel"/>
    <w:tmpl w:val="8A8826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4">
    <w:nsid w:val="5E1A5C61"/>
    <w:multiLevelType w:val="multilevel"/>
    <w:tmpl w:val="7FBCB2E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85">
    <w:nsid w:val="5E3A1168"/>
    <w:multiLevelType w:val="multilevel"/>
    <w:tmpl w:val="E9ECC4E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86">
    <w:nsid w:val="5F9F1FB8"/>
    <w:multiLevelType w:val="multilevel"/>
    <w:tmpl w:val="A92EC0A6"/>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287">
    <w:nsid w:val="5FA34611"/>
    <w:multiLevelType w:val="multilevel"/>
    <w:tmpl w:val="8B1E6D34"/>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288">
    <w:nsid w:val="5FB7371A"/>
    <w:multiLevelType w:val="multilevel"/>
    <w:tmpl w:val="5666FF20"/>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289">
    <w:nsid w:val="5FCA1DEA"/>
    <w:multiLevelType w:val="multilevel"/>
    <w:tmpl w:val="AF0040F6"/>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90">
    <w:nsid w:val="5FEF16E4"/>
    <w:multiLevelType w:val="multilevel"/>
    <w:tmpl w:val="E1809484"/>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291">
    <w:nsid w:val="5FF208DE"/>
    <w:multiLevelType w:val="multilevel"/>
    <w:tmpl w:val="C1CC6512"/>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292">
    <w:nsid w:val="5FF758A2"/>
    <w:multiLevelType w:val="multilevel"/>
    <w:tmpl w:val="1B46A7A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93">
    <w:nsid w:val="60014552"/>
    <w:multiLevelType w:val="multilevel"/>
    <w:tmpl w:val="44246DC8"/>
    <w:lvl w:ilvl="0">
      <w:start w:val="1"/>
      <w:numFmt w:val="decimal"/>
      <w:lvlText w:val="%1)"/>
      <w:lvlJc w:val="left"/>
      <w:pPr>
        <w:ind w:left="3600" w:hanging="360"/>
      </w:pPr>
      <w:rPr>
        <w:u w:val="none"/>
      </w:rPr>
    </w:lvl>
    <w:lvl w:ilvl="1">
      <w:start w:val="1"/>
      <w:numFmt w:val="lowerLetter"/>
      <w:lvlText w:val="%2)"/>
      <w:lvlJc w:val="left"/>
      <w:pPr>
        <w:ind w:left="4320" w:hanging="360"/>
      </w:pPr>
      <w:rPr>
        <w:u w:val="none"/>
      </w:rPr>
    </w:lvl>
    <w:lvl w:ilvl="2">
      <w:start w:val="1"/>
      <w:numFmt w:val="lowerRoman"/>
      <w:lvlText w:val="%3)"/>
      <w:lvlJc w:val="right"/>
      <w:pPr>
        <w:ind w:left="5040" w:hanging="360"/>
      </w:pPr>
      <w:rPr>
        <w:u w:val="none"/>
      </w:rPr>
    </w:lvl>
    <w:lvl w:ilvl="3">
      <w:start w:val="1"/>
      <w:numFmt w:val="decimal"/>
      <w:lvlText w:val="(%4)"/>
      <w:lvlJc w:val="left"/>
      <w:pPr>
        <w:ind w:left="5760" w:hanging="360"/>
      </w:pPr>
      <w:rPr>
        <w:u w:val="none"/>
      </w:rPr>
    </w:lvl>
    <w:lvl w:ilvl="4">
      <w:start w:val="1"/>
      <w:numFmt w:val="lowerLetter"/>
      <w:lvlText w:val="(%5)"/>
      <w:lvlJc w:val="left"/>
      <w:pPr>
        <w:ind w:left="6480" w:hanging="360"/>
      </w:pPr>
      <w:rPr>
        <w:u w:val="none"/>
      </w:rPr>
    </w:lvl>
    <w:lvl w:ilvl="5">
      <w:start w:val="1"/>
      <w:numFmt w:val="lowerRoman"/>
      <w:lvlText w:val="(%6)"/>
      <w:lvlJc w:val="right"/>
      <w:pPr>
        <w:ind w:left="7200" w:hanging="360"/>
      </w:pPr>
      <w:rPr>
        <w:u w:val="none"/>
      </w:rPr>
    </w:lvl>
    <w:lvl w:ilvl="6">
      <w:start w:val="1"/>
      <w:numFmt w:val="decimal"/>
      <w:lvlText w:val="%7."/>
      <w:lvlJc w:val="left"/>
      <w:pPr>
        <w:ind w:left="7920" w:hanging="360"/>
      </w:pPr>
      <w:rPr>
        <w:u w:val="none"/>
      </w:rPr>
    </w:lvl>
    <w:lvl w:ilvl="7">
      <w:start w:val="1"/>
      <w:numFmt w:val="lowerLetter"/>
      <w:lvlText w:val="%8."/>
      <w:lvlJc w:val="left"/>
      <w:pPr>
        <w:ind w:left="8640" w:hanging="360"/>
      </w:pPr>
      <w:rPr>
        <w:u w:val="none"/>
      </w:rPr>
    </w:lvl>
    <w:lvl w:ilvl="8">
      <w:start w:val="1"/>
      <w:numFmt w:val="lowerRoman"/>
      <w:lvlText w:val="%9."/>
      <w:lvlJc w:val="right"/>
      <w:pPr>
        <w:ind w:left="9360" w:hanging="360"/>
      </w:pPr>
      <w:rPr>
        <w:u w:val="none"/>
      </w:rPr>
    </w:lvl>
  </w:abstractNum>
  <w:abstractNum w:abstractNumId="294">
    <w:nsid w:val="609445E5"/>
    <w:multiLevelType w:val="multilevel"/>
    <w:tmpl w:val="5C7428AC"/>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5">
    <w:nsid w:val="60D4023B"/>
    <w:multiLevelType w:val="multilevel"/>
    <w:tmpl w:val="7A884F16"/>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296">
    <w:nsid w:val="60F27284"/>
    <w:multiLevelType w:val="multilevel"/>
    <w:tmpl w:val="FCFCF30C"/>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97">
    <w:nsid w:val="61B111C0"/>
    <w:multiLevelType w:val="multilevel"/>
    <w:tmpl w:val="502650D8"/>
    <w:lvl w:ilvl="0">
      <w:start w:val="1"/>
      <w:numFmt w:val="lowerLetter"/>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98">
    <w:nsid w:val="61B35916"/>
    <w:multiLevelType w:val="multilevel"/>
    <w:tmpl w:val="CF463386"/>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99">
    <w:nsid w:val="62854786"/>
    <w:multiLevelType w:val="multilevel"/>
    <w:tmpl w:val="215051D2"/>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300">
    <w:nsid w:val="62E52421"/>
    <w:multiLevelType w:val="multilevel"/>
    <w:tmpl w:val="651C8192"/>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301">
    <w:nsid w:val="63201EDA"/>
    <w:multiLevelType w:val="multilevel"/>
    <w:tmpl w:val="A48612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2">
    <w:nsid w:val="63311E0F"/>
    <w:multiLevelType w:val="multilevel"/>
    <w:tmpl w:val="9676B5A2"/>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303">
    <w:nsid w:val="6395286A"/>
    <w:multiLevelType w:val="multilevel"/>
    <w:tmpl w:val="BF5008F4"/>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4">
    <w:nsid w:val="63F5054F"/>
    <w:multiLevelType w:val="multilevel"/>
    <w:tmpl w:val="BBAAF85A"/>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305">
    <w:nsid w:val="640609C2"/>
    <w:multiLevelType w:val="multilevel"/>
    <w:tmpl w:val="2FB207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6">
    <w:nsid w:val="646F3F13"/>
    <w:multiLevelType w:val="multilevel"/>
    <w:tmpl w:val="EB8027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7">
    <w:nsid w:val="64E03A48"/>
    <w:multiLevelType w:val="multilevel"/>
    <w:tmpl w:val="40489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8">
    <w:nsid w:val="65C20F79"/>
    <w:multiLevelType w:val="multilevel"/>
    <w:tmpl w:val="945C2A3E"/>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309">
    <w:nsid w:val="66187202"/>
    <w:multiLevelType w:val="multilevel"/>
    <w:tmpl w:val="19FC5BF0"/>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0">
    <w:nsid w:val="66755E8F"/>
    <w:multiLevelType w:val="multilevel"/>
    <w:tmpl w:val="BCD4A04C"/>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311">
    <w:nsid w:val="670F6E6E"/>
    <w:multiLevelType w:val="multilevel"/>
    <w:tmpl w:val="75942DB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2">
    <w:nsid w:val="67125A26"/>
    <w:multiLevelType w:val="multilevel"/>
    <w:tmpl w:val="7270A8F0"/>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313">
    <w:nsid w:val="67160973"/>
    <w:multiLevelType w:val="multilevel"/>
    <w:tmpl w:val="77EE56F8"/>
    <w:lvl w:ilvl="0">
      <w:start w:val="1"/>
      <w:numFmt w:val="bullet"/>
      <w:lvlText w:val="●"/>
      <w:lvlJc w:val="left"/>
      <w:pPr>
        <w:ind w:left="45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4">
    <w:nsid w:val="673B002C"/>
    <w:multiLevelType w:val="multilevel"/>
    <w:tmpl w:val="7884C4CE"/>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315">
    <w:nsid w:val="677E10C3"/>
    <w:multiLevelType w:val="multilevel"/>
    <w:tmpl w:val="881C42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6">
    <w:nsid w:val="67D10195"/>
    <w:multiLevelType w:val="multilevel"/>
    <w:tmpl w:val="A8763D7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7">
    <w:nsid w:val="6803161D"/>
    <w:multiLevelType w:val="multilevel"/>
    <w:tmpl w:val="2D06A17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318">
    <w:nsid w:val="682E79ED"/>
    <w:multiLevelType w:val="hybridMultilevel"/>
    <w:tmpl w:val="9500C53A"/>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19">
    <w:nsid w:val="685F5C47"/>
    <w:multiLevelType w:val="multilevel"/>
    <w:tmpl w:val="D2CC6AAE"/>
    <w:lvl w:ilvl="0">
      <w:start w:val="2"/>
      <w:numFmt w:val="lowerLetter"/>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320">
    <w:nsid w:val="68DE6BDB"/>
    <w:multiLevelType w:val="multilevel"/>
    <w:tmpl w:val="FA60C84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21">
    <w:nsid w:val="68E03817"/>
    <w:multiLevelType w:val="multilevel"/>
    <w:tmpl w:val="20780144"/>
    <w:lvl w:ilvl="0">
      <w:start w:val="1"/>
      <w:numFmt w:val="lowerLetter"/>
      <w:lvlText w:val="%1."/>
      <w:lvlJc w:val="left"/>
      <w:pPr>
        <w:ind w:left="1440" w:hanging="360"/>
      </w:pPr>
      <w:rPr>
        <w:color w:val="000000"/>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22">
    <w:nsid w:val="6A005FF8"/>
    <w:multiLevelType w:val="multilevel"/>
    <w:tmpl w:val="1228E81A"/>
    <w:lvl w:ilvl="0">
      <w:start w:val="1"/>
      <w:numFmt w:val="bullet"/>
      <w:lvlText w:val="●"/>
      <w:lvlJc w:val="left"/>
      <w:pPr>
        <w:ind w:left="45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3">
    <w:nsid w:val="6A8675FF"/>
    <w:multiLevelType w:val="multilevel"/>
    <w:tmpl w:val="F544D6C4"/>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324">
    <w:nsid w:val="6A8717C0"/>
    <w:multiLevelType w:val="multilevel"/>
    <w:tmpl w:val="95F2C9DA"/>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325">
    <w:nsid w:val="6B347CF3"/>
    <w:multiLevelType w:val="multilevel"/>
    <w:tmpl w:val="8E26C0F6"/>
    <w:lvl w:ilvl="0">
      <w:start w:val="1"/>
      <w:numFmt w:val="decimal"/>
      <w:lvlText w:val="%1."/>
      <w:lvlJc w:val="left"/>
      <w:pPr>
        <w:ind w:left="2880" w:hanging="360"/>
      </w:pPr>
      <w:rPr>
        <w:u w:val="none"/>
      </w:rPr>
    </w:lvl>
    <w:lvl w:ilvl="1">
      <w:start w:val="1"/>
      <w:numFmt w:val="lowerLetter"/>
      <w:lvlText w:val="%2."/>
      <w:lvlJc w:val="left"/>
      <w:pPr>
        <w:ind w:left="3600" w:hanging="360"/>
      </w:pPr>
      <w:rPr>
        <w:u w:val="none"/>
      </w:rPr>
    </w:lvl>
    <w:lvl w:ilvl="2">
      <w:start w:val="1"/>
      <w:numFmt w:val="lowerRoman"/>
      <w:lvlText w:val="%3."/>
      <w:lvlJc w:val="right"/>
      <w:pPr>
        <w:ind w:left="4320" w:hanging="360"/>
      </w:pPr>
      <w:rPr>
        <w:u w:val="none"/>
      </w:rPr>
    </w:lvl>
    <w:lvl w:ilvl="3">
      <w:start w:val="1"/>
      <w:numFmt w:val="decimal"/>
      <w:lvlText w:val="%4."/>
      <w:lvlJc w:val="left"/>
      <w:pPr>
        <w:ind w:left="5040" w:hanging="360"/>
      </w:pPr>
      <w:rPr>
        <w:u w:val="none"/>
      </w:rPr>
    </w:lvl>
    <w:lvl w:ilvl="4">
      <w:start w:val="1"/>
      <w:numFmt w:val="lowerLetter"/>
      <w:lvlText w:val="%5."/>
      <w:lvlJc w:val="left"/>
      <w:pPr>
        <w:ind w:left="5760" w:hanging="360"/>
      </w:pPr>
      <w:rPr>
        <w:u w:val="none"/>
      </w:rPr>
    </w:lvl>
    <w:lvl w:ilvl="5">
      <w:start w:val="1"/>
      <w:numFmt w:val="lowerRoman"/>
      <w:lvlText w:val="%6."/>
      <w:lvlJc w:val="right"/>
      <w:pPr>
        <w:ind w:left="6480" w:hanging="360"/>
      </w:pPr>
      <w:rPr>
        <w:u w:val="none"/>
      </w:rPr>
    </w:lvl>
    <w:lvl w:ilvl="6">
      <w:start w:val="1"/>
      <w:numFmt w:val="decimal"/>
      <w:lvlText w:val="%7."/>
      <w:lvlJc w:val="left"/>
      <w:pPr>
        <w:ind w:left="7200" w:hanging="360"/>
      </w:pPr>
      <w:rPr>
        <w:u w:val="none"/>
      </w:rPr>
    </w:lvl>
    <w:lvl w:ilvl="7">
      <w:start w:val="1"/>
      <w:numFmt w:val="lowerLetter"/>
      <w:lvlText w:val="%8."/>
      <w:lvlJc w:val="left"/>
      <w:pPr>
        <w:ind w:left="7920" w:hanging="360"/>
      </w:pPr>
      <w:rPr>
        <w:u w:val="none"/>
      </w:rPr>
    </w:lvl>
    <w:lvl w:ilvl="8">
      <w:start w:val="1"/>
      <w:numFmt w:val="lowerRoman"/>
      <w:lvlText w:val="%9."/>
      <w:lvlJc w:val="right"/>
      <w:pPr>
        <w:ind w:left="8640" w:hanging="360"/>
      </w:pPr>
      <w:rPr>
        <w:u w:val="none"/>
      </w:rPr>
    </w:lvl>
  </w:abstractNum>
  <w:abstractNum w:abstractNumId="326">
    <w:nsid w:val="6B6E3C52"/>
    <w:multiLevelType w:val="multilevel"/>
    <w:tmpl w:val="B1D834C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7">
    <w:nsid w:val="6B95767C"/>
    <w:multiLevelType w:val="multilevel"/>
    <w:tmpl w:val="8CC01244"/>
    <w:lvl w:ilvl="0">
      <w:start w:val="1"/>
      <w:numFmt w:val="decimal"/>
      <w:lvlText w:val="%1)"/>
      <w:lvlJc w:val="left"/>
      <w:pPr>
        <w:ind w:left="2880" w:hanging="360"/>
      </w:pPr>
      <w:rPr>
        <w:u w:val="none"/>
      </w:rPr>
    </w:lvl>
    <w:lvl w:ilvl="1">
      <w:start w:val="1"/>
      <w:numFmt w:val="lowerLetter"/>
      <w:lvlText w:val="%2)"/>
      <w:lvlJc w:val="left"/>
      <w:pPr>
        <w:ind w:left="3600" w:hanging="360"/>
      </w:pPr>
      <w:rPr>
        <w:u w:val="none"/>
      </w:rPr>
    </w:lvl>
    <w:lvl w:ilvl="2">
      <w:start w:val="1"/>
      <w:numFmt w:val="lowerRoman"/>
      <w:lvlText w:val="%3)"/>
      <w:lvlJc w:val="right"/>
      <w:pPr>
        <w:ind w:left="4320" w:hanging="360"/>
      </w:pPr>
      <w:rPr>
        <w:u w:val="none"/>
      </w:rPr>
    </w:lvl>
    <w:lvl w:ilvl="3">
      <w:start w:val="1"/>
      <w:numFmt w:val="decimal"/>
      <w:lvlText w:val="(%4)"/>
      <w:lvlJc w:val="left"/>
      <w:pPr>
        <w:ind w:left="5040" w:hanging="360"/>
      </w:pPr>
      <w:rPr>
        <w:u w:val="none"/>
      </w:rPr>
    </w:lvl>
    <w:lvl w:ilvl="4">
      <w:start w:val="1"/>
      <w:numFmt w:val="lowerLetter"/>
      <w:lvlText w:val="(%5)"/>
      <w:lvlJc w:val="left"/>
      <w:pPr>
        <w:ind w:left="5760" w:hanging="360"/>
      </w:pPr>
      <w:rPr>
        <w:u w:val="none"/>
      </w:rPr>
    </w:lvl>
    <w:lvl w:ilvl="5">
      <w:start w:val="1"/>
      <w:numFmt w:val="lowerRoman"/>
      <w:lvlText w:val="(%6)"/>
      <w:lvlJc w:val="right"/>
      <w:pPr>
        <w:ind w:left="6480" w:hanging="360"/>
      </w:pPr>
      <w:rPr>
        <w:u w:val="none"/>
      </w:rPr>
    </w:lvl>
    <w:lvl w:ilvl="6">
      <w:start w:val="1"/>
      <w:numFmt w:val="decimal"/>
      <w:lvlText w:val="%7."/>
      <w:lvlJc w:val="left"/>
      <w:pPr>
        <w:ind w:left="7200" w:hanging="360"/>
      </w:pPr>
      <w:rPr>
        <w:u w:val="none"/>
      </w:rPr>
    </w:lvl>
    <w:lvl w:ilvl="7">
      <w:start w:val="1"/>
      <w:numFmt w:val="lowerLetter"/>
      <w:lvlText w:val="%8."/>
      <w:lvlJc w:val="left"/>
      <w:pPr>
        <w:ind w:left="7920" w:hanging="360"/>
      </w:pPr>
      <w:rPr>
        <w:u w:val="none"/>
      </w:rPr>
    </w:lvl>
    <w:lvl w:ilvl="8">
      <w:start w:val="1"/>
      <w:numFmt w:val="lowerRoman"/>
      <w:lvlText w:val="%9."/>
      <w:lvlJc w:val="right"/>
      <w:pPr>
        <w:ind w:left="8640" w:hanging="360"/>
      </w:pPr>
      <w:rPr>
        <w:u w:val="none"/>
      </w:rPr>
    </w:lvl>
  </w:abstractNum>
  <w:abstractNum w:abstractNumId="328">
    <w:nsid w:val="6BD64F20"/>
    <w:multiLevelType w:val="multilevel"/>
    <w:tmpl w:val="ABC4217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9">
    <w:nsid w:val="6C507C97"/>
    <w:multiLevelType w:val="multilevel"/>
    <w:tmpl w:val="1F487C9A"/>
    <w:lvl w:ilvl="0">
      <w:start w:val="1"/>
      <w:numFmt w:val="decimal"/>
      <w:lvlText w:val="%1."/>
      <w:lvlJc w:val="left"/>
      <w:pPr>
        <w:ind w:left="1440" w:hanging="360"/>
      </w:pPr>
      <w:rPr>
        <w:color w:val="000000"/>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30">
    <w:nsid w:val="6DB4645C"/>
    <w:multiLevelType w:val="multilevel"/>
    <w:tmpl w:val="CB504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1">
    <w:nsid w:val="6DC14B17"/>
    <w:multiLevelType w:val="multilevel"/>
    <w:tmpl w:val="D6922C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2">
    <w:nsid w:val="6E08681E"/>
    <w:multiLevelType w:val="multilevel"/>
    <w:tmpl w:val="143A660C"/>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333">
    <w:nsid w:val="6E1E3A6C"/>
    <w:multiLevelType w:val="multilevel"/>
    <w:tmpl w:val="050E5B50"/>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34">
    <w:nsid w:val="6E864B7E"/>
    <w:multiLevelType w:val="multilevel"/>
    <w:tmpl w:val="DCAC66B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335">
    <w:nsid w:val="6E9A5570"/>
    <w:multiLevelType w:val="multilevel"/>
    <w:tmpl w:val="EA1253EA"/>
    <w:lvl w:ilvl="0">
      <w:start w:val="1"/>
      <w:numFmt w:val="decimal"/>
      <w:lvlText w:val="%1)"/>
      <w:lvlJc w:val="left"/>
      <w:pPr>
        <w:ind w:left="2880" w:hanging="360"/>
      </w:pPr>
      <w:rPr>
        <w:u w:val="none"/>
      </w:rPr>
    </w:lvl>
    <w:lvl w:ilvl="1">
      <w:start w:val="1"/>
      <w:numFmt w:val="lowerLetter"/>
      <w:lvlText w:val="%2)"/>
      <w:lvlJc w:val="left"/>
      <w:pPr>
        <w:ind w:left="3600" w:hanging="360"/>
      </w:pPr>
      <w:rPr>
        <w:u w:val="none"/>
      </w:rPr>
    </w:lvl>
    <w:lvl w:ilvl="2">
      <w:start w:val="1"/>
      <w:numFmt w:val="lowerRoman"/>
      <w:lvlText w:val="%3)"/>
      <w:lvlJc w:val="right"/>
      <w:pPr>
        <w:ind w:left="4320" w:hanging="360"/>
      </w:pPr>
      <w:rPr>
        <w:u w:val="none"/>
      </w:rPr>
    </w:lvl>
    <w:lvl w:ilvl="3">
      <w:start w:val="1"/>
      <w:numFmt w:val="decimal"/>
      <w:lvlText w:val="(%4)"/>
      <w:lvlJc w:val="left"/>
      <w:pPr>
        <w:ind w:left="5040" w:hanging="360"/>
      </w:pPr>
      <w:rPr>
        <w:u w:val="none"/>
      </w:rPr>
    </w:lvl>
    <w:lvl w:ilvl="4">
      <w:start w:val="1"/>
      <w:numFmt w:val="lowerLetter"/>
      <w:lvlText w:val="(%5)"/>
      <w:lvlJc w:val="left"/>
      <w:pPr>
        <w:ind w:left="5760" w:hanging="360"/>
      </w:pPr>
      <w:rPr>
        <w:u w:val="none"/>
      </w:rPr>
    </w:lvl>
    <w:lvl w:ilvl="5">
      <w:start w:val="1"/>
      <w:numFmt w:val="lowerRoman"/>
      <w:lvlText w:val="(%6)"/>
      <w:lvlJc w:val="right"/>
      <w:pPr>
        <w:ind w:left="6480" w:hanging="360"/>
      </w:pPr>
      <w:rPr>
        <w:u w:val="none"/>
      </w:rPr>
    </w:lvl>
    <w:lvl w:ilvl="6">
      <w:start w:val="1"/>
      <w:numFmt w:val="decimal"/>
      <w:lvlText w:val="%7."/>
      <w:lvlJc w:val="left"/>
      <w:pPr>
        <w:ind w:left="7200" w:hanging="360"/>
      </w:pPr>
      <w:rPr>
        <w:u w:val="none"/>
      </w:rPr>
    </w:lvl>
    <w:lvl w:ilvl="7">
      <w:start w:val="1"/>
      <w:numFmt w:val="lowerLetter"/>
      <w:lvlText w:val="%8."/>
      <w:lvlJc w:val="left"/>
      <w:pPr>
        <w:ind w:left="7920" w:hanging="360"/>
      </w:pPr>
      <w:rPr>
        <w:u w:val="none"/>
      </w:rPr>
    </w:lvl>
    <w:lvl w:ilvl="8">
      <w:start w:val="1"/>
      <w:numFmt w:val="lowerRoman"/>
      <w:lvlText w:val="%9."/>
      <w:lvlJc w:val="right"/>
      <w:pPr>
        <w:ind w:left="8640" w:hanging="360"/>
      </w:pPr>
      <w:rPr>
        <w:u w:val="none"/>
      </w:rPr>
    </w:lvl>
  </w:abstractNum>
  <w:abstractNum w:abstractNumId="336">
    <w:nsid w:val="6F2C3909"/>
    <w:multiLevelType w:val="multilevel"/>
    <w:tmpl w:val="BD448C0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37">
    <w:nsid w:val="6F763E54"/>
    <w:multiLevelType w:val="multilevel"/>
    <w:tmpl w:val="CD26BBD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8">
    <w:nsid w:val="700C5AEC"/>
    <w:multiLevelType w:val="hybridMultilevel"/>
    <w:tmpl w:val="980C8DCE"/>
    <w:lvl w:ilvl="0" w:tplc="989AD982">
      <w:start w:val="1"/>
      <w:numFmt w:val="decimal"/>
      <w:lvlText w:val="%1."/>
      <w:lvlJc w:val="left"/>
      <w:pPr>
        <w:ind w:left="1080" w:hanging="360"/>
      </w:pPr>
      <w:rPr>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9">
    <w:nsid w:val="70AC4B96"/>
    <w:multiLevelType w:val="multilevel"/>
    <w:tmpl w:val="0AE2C174"/>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0">
    <w:nsid w:val="70B64A19"/>
    <w:multiLevelType w:val="multilevel"/>
    <w:tmpl w:val="EEC46E64"/>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341">
    <w:nsid w:val="71842763"/>
    <w:multiLevelType w:val="multilevel"/>
    <w:tmpl w:val="97B0CB20"/>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42">
    <w:nsid w:val="722D720B"/>
    <w:multiLevelType w:val="multilevel"/>
    <w:tmpl w:val="E356F60A"/>
    <w:lvl w:ilvl="0">
      <w:start w:val="1"/>
      <w:numFmt w:val="decimal"/>
      <w:lvlText w:val="%1)"/>
      <w:lvlJc w:val="left"/>
      <w:pPr>
        <w:ind w:left="2160" w:hanging="360"/>
      </w:pPr>
      <w:rPr>
        <w:u w:val="none"/>
      </w:rPr>
    </w:lvl>
    <w:lvl w:ilvl="1">
      <w:start w:val="1"/>
      <w:numFmt w:val="lowerLetter"/>
      <w:lvlText w:val="%2)"/>
      <w:lvlJc w:val="left"/>
      <w:pPr>
        <w:ind w:left="4320" w:hanging="360"/>
      </w:pPr>
      <w:rPr>
        <w:u w:val="none"/>
      </w:rPr>
    </w:lvl>
    <w:lvl w:ilvl="2">
      <w:start w:val="1"/>
      <w:numFmt w:val="lowerRoman"/>
      <w:lvlText w:val="%3)"/>
      <w:lvlJc w:val="right"/>
      <w:pPr>
        <w:ind w:left="5040" w:hanging="360"/>
      </w:pPr>
      <w:rPr>
        <w:u w:val="none"/>
      </w:rPr>
    </w:lvl>
    <w:lvl w:ilvl="3">
      <w:start w:val="1"/>
      <w:numFmt w:val="decimal"/>
      <w:lvlText w:val="(%4)"/>
      <w:lvlJc w:val="left"/>
      <w:pPr>
        <w:ind w:left="5760" w:hanging="360"/>
      </w:pPr>
      <w:rPr>
        <w:u w:val="none"/>
      </w:rPr>
    </w:lvl>
    <w:lvl w:ilvl="4">
      <w:start w:val="1"/>
      <w:numFmt w:val="lowerLetter"/>
      <w:lvlText w:val="(%5)"/>
      <w:lvlJc w:val="left"/>
      <w:pPr>
        <w:ind w:left="6480" w:hanging="360"/>
      </w:pPr>
      <w:rPr>
        <w:u w:val="none"/>
      </w:rPr>
    </w:lvl>
    <w:lvl w:ilvl="5">
      <w:start w:val="1"/>
      <w:numFmt w:val="lowerRoman"/>
      <w:lvlText w:val="(%6)"/>
      <w:lvlJc w:val="right"/>
      <w:pPr>
        <w:ind w:left="7200" w:hanging="360"/>
      </w:pPr>
      <w:rPr>
        <w:u w:val="none"/>
      </w:rPr>
    </w:lvl>
    <w:lvl w:ilvl="6">
      <w:start w:val="1"/>
      <w:numFmt w:val="decimal"/>
      <w:lvlText w:val="%7."/>
      <w:lvlJc w:val="left"/>
      <w:pPr>
        <w:ind w:left="7920" w:hanging="360"/>
      </w:pPr>
      <w:rPr>
        <w:u w:val="none"/>
      </w:rPr>
    </w:lvl>
    <w:lvl w:ilvl="7">
      <w:start w:val="1"/>
      <w:numFmt w:val="lowerLetter"/>
      <w:lvlText w:val="%8."/>
      <w:lvlJc w:val="left"/>
      <w:pPr>
        <w:ind w:left="8640" w:hanging="360"/>
      </w:pPr>
      <w:rPr>
        <w:u w:val="none"/>
      </w:rPr>
    </w:lvl>
    <w:lvl w:ilvl="8">
      <w:start w:val="1"/>
      <w:numFmt w:val="lowerRoman"/>
      <w:lvlText w:val="%9."/>
      <w:lvlJc w:val="right"/>
      <w:pPr>
        <w:ind w:left="9360" w:hanging="360"/>
      </w:pPr>
      <w:rPr>
        <w:u w:val="none"/>
      </w:rPr>
    </w:lvl>
  </w:abstractNum>
  <w:abstractNum w:abstractNumId="343">
    <w:nsid w:val="723A7582"/>
    <w:multiLevelType w:val="multilevel"/>
    <w:tmpl w:val="8FA06C5E"/>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44">
    <w:nsid w:val="73682BC7"/>
    <w:multiLevelType w:val="multilevel"/>
    <w:tmpl w:val="6FDEF374"/>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45">
    <w:nsid w:val="73CB0E46"/>
    <w:multiLevelType w:val="multilevel"/>
    <w:tmpl w:val="998074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6">
    <w:nsid w:val="73EC0447"/>
    <w:multiLevelType w:val="multilevel"/>
    <w:tmpl w:val="75280542"/>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7">
    <w:nsid w:val="745E11F5"/>
    <w:multiLevelType w:val="multilevel"/>
    <w:tmpl w:val="0C84A94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8">
    <w:nsid w:val="747B6F59"/>
    <w:multiLevelType w:val="multilevel"/>
    <w:tmpl w:val="DF40435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349">
    <w:nsid w:val="74CD1E9A"/>
    <w:multiLevelType w:val="multilevel"/>
    <w:tmpl w:val="41641F62"/>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50">
    <w:nsid w:val="74DC5B39"/>
    <w:multiLevelType w:val="multilevel"/>
    <w:tmpl w:val="DF4E346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351">
    <w:nsid w:val="75B021A2"/>
    <w:multiLevelType w:val="multilevel"/>
    <w:tmpl w:val="F162C2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2">
    <w:nsid w:val="75B4587D"/>
    <w:multiLevelType w:val="multilevel"/>
    <w:tmpl w:val="13DC2B8A"/>
    <w:lvl w:ilvl="0">
      <w:start w:val="1"/>
      <w:numFmt w:val="decimal"/>
      <w:lvlText w:val="%1)"/>
      <w:lvlJc w:val="left"/>
      <w:pPr>
        <w:ind w:left="2880" w:hanging="360"/>
      </w:pPr>
      <w:rPr>
        <w:u w:val="none"/>
      </w:rPr>
    </w:lvl>
    <w:lvl w:ilvl="1">
      <w:start w:val="1"/>
      <w:numFmt w:val="lowerLetter"/>
      <w:lvlText w:val="%2)"/>
      <w:lvlJc w:val="left"/>
      <w:pPr>
        <w:ind w:left="3600" w:hanging="360"/>
      </w:pPr>
      <w:rPr>
        <w:u w:val="none"/>
      </w:rPr>
    </w:lvl>
    <w:lvl w:ilvl="2">
      <w:start w:val="1"/>
      <w:numFmt w:val="lowerRoman"/>
      <w:lvlText w:val="%3)"/>
      <w:lvlJc w:val="right"/>
      <w:pPr>
        <w:ind w:left="4320" w:hanging="360"/>
      </w:pPr>
      <w:rPr>
        <w:u w:val="none"/>
      </w:rPr>
    </w:lvl>
    <w:lvl w:ilvl="3">
      <w:start w:val="1"/>
      <w:numFmt w:val="decimal"/>
      <w:lvlText w:val="(%4)"/>
      <w:lvlJc w:val="left"/>
      <w:pPr>
        <w:ind w:left="5040" w:hanging="360"/>
      </w:pPr>
      <w:rPr>
        <w:u w:val="none"/>
      </w:rPr>
    </w:lvl>
    <w:lvl w:ilvl="4">
      <w:start w:val="1"/>
      <w:numFmt w:val="lowerLetter"/>
      <w:lvlText w:val="(%5)"/>
      <w:lvlJc w:val="left"/>
      <w:pPr>
        <w:ind w:left="5760" w:hanging="360"/>
      </w:pPr>
      <w:rPr>
        <w:u w:val="none"/>
      </w:rPr>
    </w:lvl>
    <w:lvl w:ilvl="5">
      <w:start w:val="1"/>
      <w:numFmt w:val="lowerRoman"/>
      <w:lvlText w:val="(%6)"/>
      <w:lvlJc w:val="right"/>
      <w:pPr>
        <w:ind w:left="6480" w:hanging="360"/>
      </w:pPr>
      <w:rPr>
        <w:u w:val="none"/>
      </w:rPr>
    </w:lvl>
    <w:lvl w:ilvl="6">
      <w:start w:val="1"/>
      <w:numFmt w:val="decimal"/>
      <w:lvlText w:val="%7."/>
      <w:lvlJc w:val="left"/>
      <w:pPr>
        <w:ind w:left="7200" w:hanging="360"/>
      </w:pPr>
      <w:rPr>
        <w:u w:val="none"/>
      </w:rPr>
    </w:lvl>
    <w:lvl w:ilvl="7">
      <w:start w:val="1"/>
      <w:numFmt w:val="lowerLetter"/>
      <w:lvlText w:val="%8."/>
      <w:lvlJc w:val="left"/>
      <w:pPr>
        <w:ind w:left="7920" w:hanging="360"/>
      </w:pPr>
      <w:rPr>
        <w:u w:val="none"/>
      </w:rPr>
    </w:lvl>
    <w:lvl w:ilvl="8">
      <w:start w:val="1"/>
      <w:numFmt w:val="lowerRoman"/>
      <w:lvlText w:val="%9."/>
      <w:lvlJc w:val="right"/>
      <w:pPr>
        <w:ind w:left="8640" w:hanging="360"/>
      </w:pPr>
      <w:rPr>
        <w:u w:val="none"/>
      </w:rPr>
    </w:lvl>
  </w:abstractNum>
  <w:abstractNum w:abstractNumId="353">
    <w:nsid w:val="75E65909"/>
    <w:multiLevelType w:val="multilevel"/>
    <w:tmpl w:val="105AB810"/>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54">
    <w:nsid w:val="75EA69C0"/>
    <w:multiLevelType w:val="multilevel"/>
    <w:tmpl w:val="8D0A2B1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355">
    <w:nsid w:val="765F69F3"/>
    <w:multiLevelType w:val="multilevel"/>
    <w:tmpl w:val="D4E28DA0"/>
    <w:lvl w:ilvl="0">
      <w:start w:val="1"/>
      <w:numFmt w:val="upperLetter"/>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356">
    <w:nsid w:val="76847054"/>
    <w:multiLevelType w:val="multilevel"/>
    <w:tmpl w:val="32741C6E"/>
    <w:lvl w:ilvl="0">
      <w:start w:val="1"/>
      <w:numFmt w:val="lowerLetter"/>
      <w:lvlText w:val="%1."/>
      <w:lvlJc w:val="left"/>
      <w:pPr>
        <w:ind w:left="2880" w:hanging="360"/>
      </w:pPr>
      <w:rPr>
        <w:u w:val="none"/>
      </w:rPr>
    </w:lvl>
    <w:lvl w:ilvl="1">
      <w:start w:val="1"/>
      <w:numFmt w:val="lowerRoman"/>
      <w:lvlText w:val="%2."/>
      <w:lvlJc w:val="right"/>
      <w:pPr>
        <w:ind w:left="3600" w:hanging="360"/>
      </w:pPr>
      <w:rPr>
        <w:u w:val="none"/>
      </w:rPr>
    </w:lvl>
    <w:lvl w:ilvl="2">
      <w:start w:val="1"/>
      <w:numFmt w:val="decimal"/>
      <w:lvlText w:val="%3."/>
      <w:lvlJc w:val="left"/>
      <w:pPr>
        <w:ind w:left="4320" w:hanging="360"/>
      </w:pPr>
      <w:rPr>
        <w:u w:val="none"/>
      </w:rPr>
    </w:lvl>
    <w:lvl w:ilvl="3">
      <w:start w:val="1"/>
      <w:numFmt w:val="lowerLetter"/>
      <w:lvlText w:val="%4."/>
      <w:lvlJc w:val="left"/>
      <w:pPr>
        <w:ind w:left="5040" w:hanging="360"/>
      </w:pPr>
      <w:rPr>
        <w:u w:val="none"/>
      </w:rPr>
    </w:lvl>
    <w:lvl w:ilvl="4">
      <w:start w:val="1"/>
      <w:numFmt w:val="lowerRoman"/>
      <w:lvlText w:val="%5."/>
      <w:lvlJc w:val="right"/>
      <w:pPr>
        <w:ind w:left="5760" w:hanging="360"/>
      </w:pPr>
      <w:rPr>
        <w:u w:val="none"/>
      </w:rPr>
    </w:lvl>
    <w:lvl w:ilvl="5">
      <w:start w:val="1"/>
      <w:numFmt w:val="decimal"/>
      <w:lvlText w:val="%6."/>
      <w:lvlJc w:val="left"/>
      <w:pPr>
        <w:ind w:left="6480" w:hanging="360"/>
      </w:pPr>
      <w:rPr>
        <w:u w:val="none"/>
      </w:rPr>
    </w:lvl>
    <w:lvl w:ilvl="6">
      <w:start w:val="1"/>
      <w:numFmt w:val="lowerLetter"/>
      <w:lvlText w:val="%7."/>
      <w:lvlJc w:val="left"/>
      <w:pPr>
        <w:ind w:left="7200" w:hanging="360"/>
      </w:pPr>
      <w:rPr>
        <w:u w:val="none"/>
      </w:rPr>
    </w:lvl>
    <w:lvl w:ilvl="7">
      <w:start w:val="1"/>
      <w:numFmt w:val="lowerRoman"/>
      <w:lvlText w:val="%8."/>
      <w:lvlJc w:val="right"/>
      <w:pPr>
        <w:ind w:left="7920" w:hanging="360"/>
      </w:pPr>
      <w:rPr>
        <w:u w:val="none"/>
      </w:rPr>
    </w:lvl>
    <w:lvl w:ilvl="8">
      <w:start w:val="1"/>
      <w:numFmt w:val="decimal"/>
      <w:lvlText w:val="%9."/>
      <w:lvlJc w:val="left"/>
      <w:pPr>
        <w:ind w:left="8640" w:hanging="360"/>
      </w:pPr>
      <w:rPr>
        <w:u w:val="none"/>
      </w:rPr>
    </w:lvl>
  </w:abstractNum>
  <w:abstractNum w:abstractNumId="357">
    <w:nsid w:val="76DB75A6"/>
    <w:multiLevelType w:val="multilevel"/>
    <w:tmpl w:val="7DFCC08A"/>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358">
    <w:nsid w:val="77780CE2"/>
    <w:multiLevelType w:val="multilevel"/>
    <w:tmpl w:val="CF848B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359">
    <w:nsid w:val="78C3314F"/>
    <w:multiLevelType w:val="multilevel"/>
    <w:tmpl w:val="E0A25750"/>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360">
    <w:nsid w:val="78EE2145"/>
    <w:multiLevelType w:val="multilevel"/>
    <w:tmpl w:val="31C0E534"/>
    <w:lvl w:ilvl="0">
      <w:start w:val="1"/>
      <w:numFmt w:val="decimal"/>
      <w:lvlText w:val="%1)"/>
      <w:lvlJc w:val="left"/>
      <w:pPr>
        <w:ind w:left="4320" w:hanging="360"/>
      </w:pPr>
      <w:rPr>
        <w:u w:val="none"/>
      </w:rPr>
    </w:lvl>
    <w:lvl w:ilvl="1">
      <w:start w:val="1"/>
      <w:numFmt w:val="lowerLetter"/>
      <w:lvlText w:val="%2)"/>
      <w:lvlJc w:val="left"/>
      <w:pPr>
        <w:ind w:left="5040" w:hanging="360"/>
      </w:pPr>
      <w:rPr>
        <w:u w:val="none"/>
      </w:rPr>
    </w:lvl>
    <w:lvl w:ilvl="2">
      <w:start w:val="1"/>
      <w:numFmt w:val="lowerRoman"/>
      <w:lvlText w:val="%3)"/>
      <w:lvlJc w:val="right"/>
      <w:pPr>
        <w:ind w:left="5760" w:hanging="360"/>
      </w:pPr>
      <w:rPr>
        <w:u w:val="none"/>
      </w:rPr>
    </w:lvl>
    <w:lvl w:ilvl="3">
      <w:start w:val="1"/>
      <w:numFmt w:val="decimal"/>
      <w:lvlText w:val="(%4)"/>
      <w:lvlJc w:val="left"/>
      <w:pPr>
        <w:ind w:left="6480" w:hanging="360"/>
      </w:pPr>
      <w:rPr>
        <w:u w:val="none"/>
      </w:rPr>
    </w:lvl>
    <w:lvl w:ilvl="4">
      <w:start w:val="1"/>
      <w:numFmt w:val="lowerLetter"/>
      <w:lvlText w:val="(%5)"/>
      <w:lvlJc w:val="left"/>
      <w:pPr>
        <w:ind w:left="7200" w:hanging="360"/>
      </w:pPr>
      <w:rPr>
        <w:u w:val="none"/>
      </w:rPr>
    </w:lvl>
    <w:lvl w:ilvl="5">
      <w:start w:val="1"/>
      <w:numFmt w:val="lowerRoman"/>
      <w:lvlText w:val="(%6)"/>
      <w:lvlJc w:val="right"/>
      <w:pPr>
        <w:ind w:left="7920" w:hanging="360"/>
      </w:pPr>
      <w:rPr>
        <w:u w:val="none"/>
      </w:rPr>
    </w:lvl>
    <w:lvl w:ilvl="6">
      <w:start w:val="1"/>
      <w:numFmt w:val="decimal"/>
      <w:lvlText w:val="%7."/>
      <w:lvlJc w:val="left"/>
      <w:pPr>
        <w:ind w:left="8640" w:hanging="360"/>
      </w:pPr>
      <w:rPr>
        <w:u w:val="none"/>
      </w:rPr>
    </w:lvl>
    <w:lvl w:ilvl="7">
      <w:start w:val="1"/>
      <w:numFmt w:val="lowerLetter"/>
      <w:lvlText w:val="%8."/>
      <w:lvlJc w:val="left"/>
      <w:pPr>
        <w:ind w:left="9360" w:hanging="360"/>
      </w:pPr>
      <w:rPr>
        <w:u w:val="none"/>
      </w:rPr>
    </w:lvl>
    <w:lvl w:ilvl="8">
      <w:start w:val="1"/>
      <w:numFmt w:val="lowerRoman"/>
      <w:lvlText w:val="%9."/>
      <w:lvlJc w:val="right"/>
      <w:pPr>
        <w:ind w:left="10080" w:hanging="360"/>
      </w:pPr>
      <w:rPr>
        <w:u w:val="none"/>
      </w:rPr>
    </w:lvl>
  </w:abstractNum>
  <w:abstractNum w:abstractNumId="361">
    <w:nsid w:val="790A4D56"/>
    <w:multiLevelType w:val="multilevel"/>
    <w:tmpl w:val="1ECE2C5E"/>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362">
    <w:nsid w:val="79C961DF"/>
    <w:multiLevelType w:val="multilevel"/>
    <w:tmpl w:val="CC964D00"/>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363">
    <w:nsid w:val="7A304D54"/>
    <w:multiLevelType w:val="multilevel"/>
    <w:tmpl w:val="92D0B3DA"/>
    <w:lvl w:ilvl="0">
      <w:start w:val="1"/>
      <w:numFmt w:val="lowerLetter"/>
      <w:lvlText w:val="%1."/>
      <w:lvlJc w:val="left"/>
      <w:pPr>
        <w:ind w:left="2880" w:hanging="360"/>
      </w:pPr>
      <w:rPr>
        <w:u w:val="none"/>
      </w:rPr>
    </w:lvl>
    <w:lvl w:ilvl="1">
      <w:start w:val="1"/>
      <w:numFmt w:val="lowerRoman"/>
      <w:lvlText w:val="%2."/>
      <w:lvlJc w:val="right"/>
      <w:pPr>
        <w:ind w:left="3600" w:hanging="360"/>
      </w:pPr>
      <w:rPr>
        <w:u w:val="none"/>
      </w:rPr>
    </w:lvl>
    <w:lvl w:ilvl="2">
      <w:start w:val="1"/>
      <w:numFmt w:val="decimal"/>
      <w:lvlText w:val="%3."/>
      <w:lvlJc w:val="left"/>
      <w:pPr>
        <w:ind w:left="4320" w:hanging="360"/>
      </w:pPr>
      <w:rPr>
        <w:u w:val="none"/>
      </w:rPr>
    </w:lvl>
    <w:lvl w:ilvl="3">
      <w:start w:val="1"/>
      <w:numFmt w:val="lowerLetter"/>
      <w:lvlText w:val="%4."/>
      <w:lvlJc w:val="left"/>
      <w:pPr>
        <w:ind w:left="5040" w:hanging="360"/>
      </w:pPr>
      <w:rPr>
        <w:u w:val="none"/>
      </w:rPr>
    </w:lvl>
    <w:lvl w:ilvl="4">
      <w:start w:val="1"/>
      <w:numFmt w:val="lowerRoman"/>
      <w:lvlText w:val="%5."/>
      <w:lvlJc w:val="right"/>
      <w:pPr>
        <w:ind w:left="5760" w:hanging="360"/>
      </w:pPr>
      <w:rPr>
        <w:u w:val="none"/>
      </w:rPr>
    </w:lvl>
    <w:lvl w:ilvl="5">
      <w:start w:val="1"/>
      <w:numFmt w:val="decimal"/>
      <w:lvlText w:val="%6."/>
      <w:lvlJc w:val="left"/>
      <w:pPr>
        <w:ind w:left="6480" w:hanging="360"/>
      </w:pPr>
      <w:rPr>
        <w:u w:val="none"/>
      </w:rPr>
    </w:lvl>
    <w:lvl w:ilvl="6">
      <w:start w:val="1"/>
      <w:numFmt w:val="lowerLetter"/>
      <w:lvlText w:val="%7."/>
      <w:lvlJc w:val="left"/>
      <w:pPr>
        <w:ind w:left="7200" w:hanging="360"/>
      </w:pPr>
      <w:rPr>
        <w:u w:val="none"/>
      </w:rPr>
    </w:lvl>
    <w:lvl w:ilvl="7">
      <w:start w:val="1"/>
      <w:numFmt w:val="lowerRoman"/>
      <w:lvlText w:val="%8."/>
      <w:lvlJc w:val="right"/>
      <w:pPr>
        <w:ind w:left="7920" w:hanging="360"/>
      </w:pPr>
      <w:rPr>
        <w:u w:val="none"/>
      </w:rPr>
    </w:lvl>
    <w:lvl w:ilvl="8">
      <w:start w:val="1"/>
      <w:numFmt w:val="decimal"/>
      <w:lvlText w:val="%9."/>
      <w:lvlJc w:val="left"/>
      <w:pPr>
        <w:ind w:left="8640" w:hanging="360"/>
      </w:pPr>
      <w:rPr>
        <w:u w:val="none"/>
      </w:rPr>
    </w:lvl>
  </w:abstractNum>
  <w:abstractNum w:abstractNumId="364">
    <w:nsid w:val="7A625B97"/>
    <w:multiLevelType w:val="multilevel"/>
    <w:tmpl w:val="143CC71C"/>
    <w:lvl w:ilvl="0">
      <w:start w:val="1"/>
      <w:numFmt w:val="decimal"/>
      <w:lvlText w:val="%1."/>
      <w:lvlJc w:val="left"/>
      <w:pPr>
        <w:ind w:left="45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5">
    <w:nsid w:val="7AF37FC6"/>
    <w:multiLevelType w:val="multilevel"/>
    <w:tmpl w:val="44D0751E"/>
    <w:lvl w:ilvl="0">
      <w:start w:val="1"/>
      <w:numFmt w:val="lowerLetter"/>
      <w:lvlText w:val="%1."/>
      <w:lvlJc w:val="left"/>
      <w:pPr>
        <w:ind w:left="2880" w:hanging="360"/>
      </w:pPr>
      <w:rPr>
        <w:u w:val="none"/>
      </w:rPr>
    </w:lvl>
    <w:lvl w:ilvl="1">
      <w:start w:val="1"/>
      <w:numFmt w:val="lowerRoman"/>
      <w:lvlText w:val="%2."/>
      <w:lvlJc w:val="right"/>
      <w:pPr>
        <w:ind w:left="3600" w:hanging="360"/>
      </w:pPr>
      <w:rPr>
        <w:u w:val="none"/>
      </w:rPr>
    </w:lvl>
    <w:lvl w:ilvl="2">
      <w:start w:val="1"/>
      <w:numFmt w:val="decimal"/>
      <w:lvlText w:val="%3."/>
      <w:lvlJc w:val="left"/>
      <w:pPr>
        <w:ind w:left="4320" w:hanging="360"/>
      </w:pPr>
      <w:rPr>
        <w:u w:val="none"/>
      </w:rPr>
    </w:lvl>
    <w:lvl w:ilvl="3">
      <w:start w:val="1"/>
      <w:numFmt w:val="lowerLetter"/>
      <w:lvlText w:val="%4."/>
      <w:lvlJc w:val="left"/>
      <w:pPr>
        <w:ind w:left="5040" w:hanging="360"/>
      </w:pPr>
      <w:rPr>
        <w:u w:val="none"/>
      </w:rPr>
    </w:lvl>
    <w:lvl w:ilvl="4">
      <w:start w:val="1"/>
      <w:numFmt w:val="lowerRoman"/>
      <w:lvlText w:val="%5."/>
      <w:lvlJc w:val="right"/>
      <w:pPr>
        <w:ind w:left="5760" w:hanging="360"/>
      </w:pPr>
      <w:rPr>
        <w:u w:val="none"/>
      </w:rPr>
    </w:lvl>
    <w:lvl w:ilvl="5">
      <w:start w:val="1"/>
      <w:numFmt w:val="decimal"/>
      <w:lvlText w:val="%6."/>
      <w:lvlJc w:val="left"/>
      <w:pPr>
        <w:ind w:left="6480" w:hanging="360"/>
      </w:pPr>
      <w:rPr>
        <w:u w:val="none"/>
      </w:rPr>
    </w:lvl>
    <w:lvl w:ilvl="6">
      <w:start w:val="1"/>
      <w:numFmt w:val="lowerLetter"/>
      <w:lvlText w:val="%7."/>
      <w:lvlJc w:val="left"/>
      <w:pPr>
        <w:ind w:left="7200" w:hanging="360"/>
      </w:pPr>
      <w:rPr>
        <w:u w:val="none"/>
      </w:rPr>
    </w:lvl>
    <w:lvl w:ilvl="7">
      <w:start w:val="1"/>
      <w:numFmt w:val="lowerRoman"/>
      <w:lvlText w:val="%8."/>
      <w:lvlJc w:val="right"/>
      <w:pPr>
        <w:ind w:left="7920" w:hanging="360"/>
      </w:pPr>
      <w:rPr>
        <w:u w:val="none"/>
      </w:rPr>
    </w:lvl>
    <w:lvl w:ilvl="8">
      <w:start w:val="1"/>
      <w:numFmt w:val="decimal"/>
      <w:lvlText w:val="%9."/>
      <w:lvlJc w:val="left"/>
      <w:pPr>
        <w:ind w:left="8640" w:hanging="360"/>
      </w:pPr>
      <w:rPr>
        <w:u w:val="none"/>
      </w:rPr>
    </w:lvl>
  </w:abstractNum>
  <w:abstractNum w:abstractNumId="366">
    <w:nsid w:val="7AFE28EF"/>
    <w:multiLevelType w:val="hybridMultilevel"/>
    <w:tmpl w:val="982E91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7">
    <w:nsid w:val="7B3F6164"/>
    <w:multiLevelType w:val="multilevel"/>
    <w:tmpl w:val="15CEBCA4"/>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368">
    <w:nsid w:val="7B623C5B"/>
    <w:multiLevelType w:val="multilevel"/>
    <w:tmpl w:val="4B7C325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69">
    <w:nsid w:val="7BAC4638"/>
    <w:multiLevelType w:val="multilevel"/>
    <w:tmpl w:val="0D001F6E"/>
    <w:lvl w:ilvl="0">
      <w:start w:val="1"/>
      <w:numFmt w:val="decimal"/>
      <w:lvlText w:val="%1)"/>
      <w:lvlJc w:val="left"/>
      <w:pPr>
        <w:ind w:left="216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370">
    <w:nsid w:val="7C01786B"/>
    <w:multiLevelType w:val="multilevel"/>
    <w:tmpl w:val="D7B6084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1">
    <w:nsid w:val="7C1A429D"/>
    <w:multiLevelType w:val="multilevel"/>
    <w:tmpl w:val="AAEEECC0"/>
    <w:lvl w:ilvl="0">
      <w:start w:val="1"/>
      <w:numFmt w:val="decimal"/>
      <w:lvlText w:val="%1."/>
      <w:lvlJc w:val="left"/>
      <w:pPr>
        <w:ind w:left="720" w:hanging="360"/>
      </w:pPr>
      <w:rPr>
        <w:rFonts w:ascii="Arial" w:eastAsia="Arial" w:hAnsi="Arial" w:cs="Arial"/>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72">
    <w:nsid w:val="7C910BD2"/>
    <w:multiLevelType w:val="multilevel"/>
    <w:tmpl w:val="4F1A0E7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3">
    <w:nsid w:val="7C9F3BD2"/>
    <w:multiLevelType w:val="multilevel"/>
    <w:tmpl w:val="6B507E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4">
    <w:nsid w:val="7D656342"/>
    <w:multiLevelType w:val="multilevel"/>
    <w:tmpl w:val="3030FA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75">
    <w:nsid w:val="7E3A5CC0"/>
    <w:multiLevelType w:val="multilevel"/>
    <w:tmpl w:val="1B54EC7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6">
    <w:nsid w:val="7E612F1E"/>
    <w:multiLevelType w:val="multilevel"/>
    <w:tmpl w:val="07FCC50C"/>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7">
    <w:nsid w:val="7E6C512E"/>
    <w:multiLevelType w:val="multilevel"/>
    <w:tmpl w:val="28469252"/>
    <w:lvl w:ilvl="0">
      <w:start w:val="1"/>
      <w:numFmt w:val="decimal"/>
      <w:lvlText w:val="%1)"/>
      <w:lvlJc w:val="left"/>
      <w:pPr>
        <w:ind w:left="2880" w:hanging="360"/>
      </w:pPr>
      <w:rPr>
        <w:u w:val="none"/>
      </w:rPr>
    </w:lvl>
    <w:lvl w:ilvl="1">
      <w:start w:val="1"/>
      <w:numFmt w:val="lowerLetter"/>
      <w:lvlText w:val="%2)"/>
      <w:lvlJc w:val="left"/>
      <w:pPr>
        <w:ind w:left="3600" w:hanging="360"/>
      </w:pPr>
      <w:rPr>
        <w:u w:val="none"/>
      </w:rPr>
    </w:lvl>
    <w:lvl w:ilvl="2">
      <w:start w:val="1"/>
      <w:numFmt w:val="lowerRoman"/>
      <w:lvlText w:val="%3)"/>
      <w:lvlJc w:val="right"/>
      <w:pPr>
        <w:ind w:left="4320" w:hanging="360"/>
      </w:pPr>
      <w:rPr>
        <w:u w:val="none"/>
      </w:rPr>
    </w:lvl>
    <w:lvl w:ilvl="3">
      <w:start w:val="1"/>
      <w:numFmt w:val="decimal"/>
      <w:lvlText w:val="(%4)"/>
      <w:lvlJc w:val="left"/>
      <w:pPr>
        <w:ind w:left="5040" w:hanging="360"/>
      </w:pPr>
      <w:rPr>
        <w:u w:val="none"/>
      </w:rPr>
    </w:lvl>
    <w:lvl w:ilvl="4">
      <w:start w:val="1"/>
      <w:numFmt w:val="lowerLetter"/>
      <w:lvlText w:val="(%5)"/>
      <w:lvlJc w:val="left"/>
      <w:pPr>
        <w:ind w:left="5760" w:hanging="360"/>
      </w:pPr>
      <w:rPr>
        <w:u w:val="none"/>
      </w:rPr>
    </w:lvl>
    <w:lvl w:ilvl="5">
      <w:start w:val="1"/>
      <w:numFmt w:val="lowerRoman"/>
      <w:lvlText w:val="(%6)"/>
      <w:lvlJc w:val="right"/>
      <w:pPr>
        <w:ind w:left="6480" w:hanging="360"/>
      </w:pPr>
      <w:rPr>
        <w:u w:val="none"/>
      </w:rPr>
    </w:lvl>
    <w:lvl w:ilvl="6">
      <w:start w:val="1"/>
      <w:numFmt w:val="decimal"/>
      <w:lvlText w:val="%7."/>
      <w:lvlJc w:val="left"/>
      <w:pPr>
        <w:ind w:left="7200" w:hanging="360"/>
      </w:pPr>
      <w:rPr>
        <w:u w:val="none"/>
      </w:rPr>
    </w:lvl>
    <w:lvl w:ilvl="7">
      <w:start w:val="1"/>
      <w:numFmt w:val="lowerLetter"/>
      <w:lvlText w:val="%8."/>
      <w:lvlJc w:val="left"/>
      <w:pPr>
        <w:ind w:left="7920" w:hanging="360"/>
      </w:pPr>
      <w:rPr>
        <w:u w:val="none"/>
      </w:rPr>
    </w:lvl>
    <w:lvl w:ilvl="8">
      <w:start w:val="1"/>
      <w:numFmt w:val="lowerRoman"/>
      <w:lvlText w:val="%9."/>
      <w:lvlJc w:val="right"/>
      <w:pPr>
        <w:ind w:left="8640" w:hanging="360"/>
      </w:pPr>
      <w:rPr>
        <w:u w:val="none"/>
      </w:rPr>
    </w:lvl>
  </w:abstractNum>
  <w:abstractNum w:abstractNumId="378">
    <w:nsid w:val="7F041A67"/>
    <w:multiLevelType w:val="multilevel"/>
    <w:tmpl w:val="47223300"/>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379">
    <w:nsid w:val="7F356579"/>
    <w:multiLevelType w:val="multilevel"/>
    <w:tmpl w:val="27E86122"/>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80">
    <w:nsid w:val="7F547EFD"/>
    <w:multiLevelType w:val="multilevel"/>
    <w:tmpl w:val="19BCC15A"/>
    <w:lvl w:ilvl="0">
      <w:start w:val="1"/>
      <w:numFmt w:val="bullet"/>
      <w:lvlText w:val="-"/>
      <w:lvlJc w:val="left"/>
      <w:pPr>
        <w:ind w:left="2880" w:hanging="360"/>
      </w:pPr>
      <w:rPr>
        <w:u w:val="none"/>
      </w:rPr>
    </w:lvl>
    <w:lvl w:ilvl="1">
      <w:start w:val="1"/>
      <w:numFmt w:val="bullet"/>
      <w:lvlText w:val="-"/>
      <w:lvlJc w:val="left"/>
      <w:pPr>
        <w:ind w:left="3600" w:hanging="360"/>
      </w:pPr>
      <w:rPr>
        <w:u w:val="none"/>
      </w:rPr>
    </w:lvl>
    <w:lvl w:ilvl="2">
      <w:start w:val="1"/>
      <w:numFmt w:val="bullet"/>
      <w:lvlText w:val="-"/>
      <w:lvlJc w:val="left"/>
      <w:pPr>
        <w:ind w:left="4320" w:hanging="360"/>
      </w:pPr>
      <w:rPr>
        <w:u w:val="none"/>
      </w:rPr>
    </w:lvl>
    <w:lvl w:ilvl="3">
      <w:start w:val="1"/>
      <w:numFmt w:val="bullet"/>
      <w:lvlText w:val="-"/>
      <w:lvlJc w:val="left"/>
      <w:pPr>
        <w:ind w:left="5040" w:hanging="360"/>
      </w:pPr>
      <w:rPr>
        <w:u w:val="none"/>
      </w:rPr>
    </w:lvl>
    <w:lvl w:ilvl="4">
      <w:start w:val="1"/>
      <w:numFmt w:val="bullet"/>
      <w:lvlText w:val="-"/>
      <w:lvlJc w:val="left"/>
      <w:pPr>
        <w:ind w:left="5760" w:hanging="360"/>
      </w:pPr>
      <w:rPr>
        <w:u w:val="none"/>
      </w:rPr>
    </w:lvl>
    <w:lvl w:ilvl="5">
      <w:start w:val="1"/>
      <w:numFmt w:val="bullet"/>
      <w:lvlText w:val="-"/>
      <w:lvlJc w:val="left"/>
      <w:pPr>
        <w:ind w:left="6480" w:hanging="360"/>
      </w:pPr>
      <w:rPr>
        <w:u w:val="none"/>
      </w:rPr>
    </w:lvl>
    <w:lvl w:ilvl="6">
      <w:start w:val="1"/>
      <w:numFmt w:val="bullet"/>
      <w:lvlText w:val="-"/>
      <w:lvlJc w:val="left"/>
      <w:pPr>
        <w:ind w:left="7200" w:hanging="360"/>
      </w:pPr>
      <w:rPr>
        <w:u w:val="none"/>
      </w:rPr>
    </w:lvl>
    <w:lvl w:ilvl="7">
      <w:start w:val="1"/>
      <w:numFmt w:val="bullet"/>
      <w:lvlText w:val="-"/>
      <w:lvlJc w:val="left"/>
      <w:pPr>
        <w:ind w:left="7920" w:hanging="360"/>
      </w:pPr>
      <w:rPr>
        <w:u w:val="none"/>
      </w:rPr>
    </w:lvl>
    <w:lvl w:ilvl="8">
      <w:start w:val="1"/>
      <w:numFmt w:val="bullet"/>
      <w:lvlText w:val="-"/>
      <w:lvlJc w:val="left"/>
      <w:pPr>
        <w:ind w:left="8640" w:hanging="360"/>
      </w:pPr>
      <w:rPr>
        <w:u w:val="none"/>
      </w:rPr>
    </w:lvl>
  </w:abstractNum>
  <w:abstractNum w:abstractNumId="381">
    <w:nsid w:val="7FAD64A7"/>
    <w:multiLevelType w:val="multilevel"/>
    <w:tmpl w:val="6E80ACF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03"/>
  </w:num>
  <w:num w:numId="2">
    <w:abstractNumId w:val="222"/>
  </w:num>
  <w:num w:numId="3">
    <w:abstractNumId w:val="72"/>
  </w:num>
  <w:num w:numId="4">
    <w:abstractNumId w:val="56"/>
  </w:num>
  <w:num w:numId="5">
    <w:abstractNumId w:val="291"/>
  </w:num>
  <w:num w:numId="6">
    <w:abstractNumId w:val="160"/>
  </w:num>
  <w:num w:numId="7">
    <w:abstractNumId w:val="183"/>
  </w:num>
  <w:num w:numId="8">
    <w:abstractNumId w:val="336"/>
  </w:num>
  <w:num w:numId="9">
    <w:abstractNumId w:val="276"/>
  </w:num>
  <w:num w:numId="10">
    <w:abstractNumId w:val="83"/>
  </w:num>
  <w:num w:numId="11">
    <w:abstractNumId w:val="36"/>
  </w:num>
  <w:num w:numId="12">
    <w:abstractNumId w:val="231"/>
  </w:num>
  <w:num w:numId="13">
    <w:abstractNumId w:val="229"/>
  </w:num>
  <w:num w:numId="14">
    <w:abstractNumId w:val="34"/>
  </w:num>
  <w:num w:numId="15">
    <w:abstractNumId w:val="354"/>
  </w:num>
  <w:num w:numId="16">
    <w:abstractNumId w:val="358"/>
  </w:num>
  <w:num w:numId="17">
    <w:abstractNumId w:val="82"/>
  </w:num>
  <w:num w:numId="18">
    <w:abstractNumId w:val="348"/>
  </w:num>
  <w:num w:numId="19">
    <w:abstractNumId w:val="224"/>
  </w:num>
  <w:num w:numId="20">
    <w:abstractNumId w:val="206"/>
  </w:num>
  <w:num w:numId="21">
    <w:abstractNumId w:val="326"/>
  </w:num>
  <w:num w:numId="22">
    <w:abstractNumId w:val="233"/>
  </w:num>
  <w:num w:numId="23">
    <w:abstractNumId w:val="209"/>
  </w:num>
  <w:num w:numId="24">
    <w:abstractNumId w:val="71"/>
  </w:num>
  <w:num w:numId="25">
    <w:abstractNumId w:val="147"/>
  </w:num>
  <w:num w:numId="26">
    <w:abstractNumId w:val="76"/>
  </w:num>
  <w:num w:numId="27">
    <w:abstractNumId w:val="287"/>
  </w:num>
  <w:num w:numId="28">
    <w:abstractNumId w:val="215"/>
  </w:num>
  <w:num w:numId="29">
    <w:abstractNumId w:val="188"/>
  </w:num>
  <w:num w:numId="30">
    <w:abstractNumId w:val="12"/>
  </w:num>
  <w:num w:numId="31">
    <w:abstractNumId w:val="148"/>
  </w:num>
  <w:num w:numId="32">
    <w:abstractNumId w:val="65"/>
  </w:num>
  <w:num w:numId="33">
    <w:abstractNumId w:val="63"/>
  </w:num>
  <w:num w:numId="34">
    <w:abstractNumId w:val="200"/>
  </w:num>
  <w:num w:numId="35">
    <w:abstractNumId w:val="80"/>
  </w:num>
  <w:num w:numId="36">
    <w:abstractNumId w:val="226"/>
  </w:num>
  <w:num w:numId="37">
    <w:abstractNumId w:val="186"/>
  </w:num>
  <w:num w:numId="38">
    <w:abstractNumId w:val="252"/>
  </w:num>
  <w:num w:numId="39">
    <w:abstractNumId w:val="296"/>
  </w:num>
  <w:num w:numId="40">
    <w:abstractNumId w:val="145"/>
  </w:num>
  <w:num w:numId="41">
    <w:abstractNumId w:val="182"/>
  </w:num>
  <w:num w:numId="42">
    <w:abstractNumId w:val="138"/>
  </w:num>
  <w:num w:numId="43">
    <w:abstractNumId w:val="242"/>
  </w:num>
  <w:num w:numId="44">
    <w:abstractNumId w:val="122"/>
  </w:num>
  <w:num w:numId="45">
    <w:abstractNumId w:val="324"/>
  </w:num>
  <w:num w:numId="46">
    <w:abstractNumId w:val="197"/>
  </w:num>
  <w:num w:numId="47">
    <w:abstractNumId w:val="118"/>
  </w:num>
  <w:num w:numId="48">
    <w:abstractNumId w:val="380"/>
  </w:num>
  <w:num w:numId="49">
    <w:abstractNumId w:val="370"/>
  </w:num>
  <w:num w:numId="50">
    <w:abstractNumId w:val="193"/>
  </w:num>
  <w:num w:numId="51">
    <w:abstractNumId w:val="1"/>
  </w:num>
  <w:num w:numId="52">
    <w:abstractNumId w:val="227"/>
  </w:num>
  <w:num w:numId="53">
    <w:abstractNumId w:val="306"/>
  </w:num>
  <w:num w:numId="54">
    <w:abstractNumId w:val="146"/>
  </w:num>
  <w:num w:numId="55">
    <w:abstractNumId w:val="97"/>
  </w:num>
  <w:num w:numId="56">
    <w:abstractNumId w:val="11"/>
  </w:num>
  <w:num w:numId="57">
    <w:abstractNumId w:val="359"/>
  </w:num>
  <w:num w:numId="58">
    <w:abstractNumId w:val="372"/>
  </w:num>
  <w:num w:numId="59">
    <w:abstractNumId w:val="373"/>
  </w:num>
  <w:num w:numId="60">
    <w:abstractNumId w:val="29"/>
  </w:num>
  <w:num w:numId="61">
    <w:abstractNumId w:val="293"/>
  </w:num>
  <w:num w:numId="62">
    <w:abstractNumId w:val="248"/>
  </w:num>
  <w:num w:numId="63">
    <w:abstractNumId w:val="95"/>
  </w:num>
  <w:num w:numId="64">
    <w:abstractNumId w:val="153"/>
  </w:num>
  <w:num w:numId="65">
    <w:abstractNumId w:val="196"/>
  </w:num>
  <w:num w:numId="66">
    <w:abstractNumId w:val="207"/>
  </w:num>
  <w:num w:numId="67">
    <w:abstractNumId w:val="102"/>
  </w:num>
  <w:num w:numId="68">
    <w:abstractNumId w:val="346"/>
  </w:num>
  <w:num w:numId="69">
    <w:abstractNumId w:val="19"/>
  </w:num>
  <w:num w:numId="70">
    <w:abstractNumId w:val="363"/>
  </w:num>
  <w:num w:numId="71">
    <w:abstractNumId w:val="241"/>
  </w:num>
  <w:num w:numId="72">
    <w:abstractNumId w:val="238"/>
  </w:num>
  <w:num w:numId="73">
    <w:abstractNumId w:val="128"/>
  </w:num>
  <w:num w:numId="74">
    <w:abstractNumId w:val="66"/>
  </w:num>
  <w:num w:numId="75">
    <w:abstractNumId w:val="244"/>
  </w:num>
  <w:num w:numId="76">
    <w:abstractNumId w:val="93"/>
  </w:num>
  <w:num w:numId="77">
    <w:abstractNumId w:val="255"/>
  </w:num>
  <w:num w:numId="78">
    <w:abstractNumId w:val="77"/>
  </w:num>
  <w:num w:numId="79">
    <w:abstractNumId w:val="67"/>
  </w:num>
  <w:num w:numId="80">
    <w:abstractNumId w:val="246"/>
  </w:num>
  <w:num w:numId="81">
    <w:abstractNumId w:val="268"/>
  </w:num>
  <w:num w:numId="82">
    <w:abstractNumId w:val="360"/>
  </w:num>
  <w:num w:numId="83">
    <w:abstractNumId w:val="20"/>
  </w:num>
  <w:num w:numId="84">
    <w:abstractNumId w:val="185"/>
  </w:num>
  <w:num w:numId="85">
    <w:abstractNumId w:val="106"/>
  </w:num>
  <w:num w:numId="86">
    <w:abstractNumId w:val="208"/>
  </w:num>
  <w:num w:numId="87">
    <w:abstractNumId w:val="24"/>
  </w:num>
  <w:num w:numId="88">
    <w:abstractNumId w:val="142"/>
  </w:num>
  <w:num w:numId="89">
    <w:abstractNumId w:val="309"/>
  </w:num>
  <w:num w:numId="90">
    <w:abstractNumId w:val="14"/>
  </w:num>
  <w:num w:numId="91">
    <w:abstractNumId w:val="40"/>
  </w:num>
  <w:num w:numId="92">
    <w:abstractNumId w:val="316"/>
  </w:num>
  <w:num w:numId="93">
    <w:abstractNumId w:val="111"/>
  </w:num>
  <w:num w:numId="94">
    <w:abstractNumId w:val="86"/>
  </w:num>
  <w:num w:numId="95">
    <w:abstractNumId w:val="62"/>
  </w:num>
  <w:num w:numId="96">
    <w:abstractNumId w:val="374"/>
  </w:num>
  <w:num w:numId="97">
    <w:abstractNumId w:val="262"/>
  </w:num>
  <w:num w:numId="98">
    <w:abstractNumId w:val="356"/>
  </w:num>
  <w:num w:numId="99">
    <w:abstractNumId w:val="288"/>
  </w:num>
  <w:num w:numId="100">
    <w:abstractNumId w:val="235"/>
  </w:num>
  <w:num w:numId="101">
    <w:abstractNumId w:val="327"/>
  </w:num>
  <w:num w:numId="102">
    <w:abstractNumId w:val="201"/>
  </w:num>
  <w:num w:numId="103">
    <w:abstractNumId w:val="78"/>
  </w:num>
  <w:num w:numId="104">
    <w:abstractNumId w:val="369"/>
  </w:num>
  <w:num w:numId="105">
    <w:abstractNumId w:val="249"/>
  </w:num>
  <w:num w:numId="106">
    <w:abstractNumId w:val="297"/>
  </w:num>
  <w:num w:numId="107">
    <w:abstractNumId w:val="6"/>
  </w:num>
  <w:num w:numId="108">
    <w:abstractNumId w:val="240"/>
  </w:num>
  <w:num w:numId="109">
    <w:abstractNumId w:val="0"/>
  </w:num>
  <w:num w:numId="110">
    <w:abstractNumId w:val="367"/>
  </w:num>
  <w:num w:numId="111">
    <w:abstractNumId w:val="137"/>
  </w:num>
  <w:num w:numId="112">
    <w:abstractNumId w:val="133"/>
  </w:num>
  <w:num w:numId="113">
    <w:abstractNumId w:val="269"/>
  </w:num>
  <w:num w:numId="114">
    <w:abstractNumId w:val="85"/>
  </w:num>
  <w:num w:numId="115">
    <w:abstractNumId w:val="143"/>
  </w:num>
  <w:num w:numId="116">
    <w:abstractNumId w:val="254"/>
  </w:num>
  <w:num w:numId="117">
    <w:abstractNumId w:val="135"/>
  </w:num>
  <w:num w:numId="118">
    <w:abstractNumId w:val="99"/>
  </w:num>
  <w:num w:numId="119">
    <w:abstractNumId w:val="203"/>
  </w:num>
  <w:num w:numId="120">
    <w:abstractNumId w:val="378"/>
  </w:num>
  <w:num w:numId="121">
    <w:abstractNumId w:val="355"/>
  </w:num>
  <w:num w:numId="122">
    <w:abstractNumId w:val="247"/>
  </w:num>
  <w:num w:numId="123">
    <w:abstractNumId w:val="3"/>
  </w:num>
  <w:num w:numId="124">
    <w:abstractNumId w:val="23"/>
  </w:num>
  <w:num w:numId="125">
    <w:abstractNumId w:val="317"/>
  </w:num>
  <w:num w:numId="126">
    <w:abstractNumId w:val="334"/>
  </w:num>
  <w:num w:numId="127">
    <w:abstractNumId w:val="228"/>
  </w:num>
  <w:num w:numId="128">
    <w:abstractNumId w:val="136"/>
  </w:num>
  <w:num w:numId="129">
    <w:abstractNumId w:val="50"/>
  </w:num>
  <w:num w:numId="130">
    <w:abstractNumId w:val="140"/>
  </w:num>
  <w:num w:numId="131">
    <w:abstractNumId w:val="161"/>
  </w:num>
  <w:num w:numId="132">
    <w:abstractNumId w:val="260"/>
  </w:num>
  <w:num w:numId="133">
    <w:abstractNumId w:val="204"/>
  </w:num>
  <w:num w:numId="134">
    <w:abstractNumId w:val="129"/>
  </w:num>
  <w:num w:numId="135">
    <w:abstractNumId w:val="167"/>
  </w:num>
  <w:num w:numId="136">
    <w:abstractNumId w:val="107"/>
  </w:num>
  <w:num w:numId="137">
    <w:abstractNumId w:val="212"/>
  </w:num>
  <w:num w:numId="138">
    <w:abstractNumId w:val="60"/>
  </w:num>
  <w:num w:numId="139">
    <w:abstractNumId w:val="335"/>
  </w:num>
  <w:num w:numId="140">
    <w:abstractNumId w:val="311"/>
  </w:num>
  <w:num w:numId="141">
    <w:abstractNumId w:val="375"/>
  </w:num>
  <w:num w:numId="142">
    <w:abstractNumId w:val="139"/>
  </w:num>
  <w:num w:numId="143">
    <w:abstractNumId w:val="280"/>
  </w:num>
  <w:num w:numId="144">
    <w:abstractNumId w:val="38"/>
  </w:num>
  <w:num w:numId="145">
    <w:abstractNumId w:val="202"/>
  </w:num>
  <w:num w:numId="146">
    <w:abstractNumId w:val="180"/>
  </w:num>
  <w:num w:numId="147">
    <w:abstractNumId w:val="105"/>
  </w:num>
  <w:num w:numId="148">
    <w:abstractNumId w:val="313"/>
  </w:num>
  <w:num w:numId="149">
    <w:abstractNumId w:val="230"/>
  </w:num>
  <w:num w:numId="150">
    <w:abstractNumId w:val="96"/>
  </w:num>
  <w:num w:numId="151">
    <w:abstractNumId w:val="101"/>
  </w:num>
  <w:num w:numId="152">
    <w:abstractNumId w:val="173"/>
  </w:num>
  <w:num w:numId="153">
    <w:abstractNumId w:val="88"/>
  </w:num>
  <w:num w:numId="154">
    <w:abstractNumId w:val="92"/>
  </w:num>
  <w:num w:numId="155">
    <w:abstractNumId w:val="9"/>
  </w:num>
  <w:num w:numId="156">
    <w:abstractNumId w:val="261"/>
  </w:num>
  <w:num w:numId="157">
    <w:abstractNumId w:val="267"/>
  </w:num>
  <w:num w:numId="158">
    <w:abstractNumId w:val="37"/>
  </w:num>
  <w:num w:numId="159">
    <w:abstractNumId w:val="127"/>
  </w:num>
  <w:num w:numId="160">
    <w:abstractNumId w:val="213"/>
  </w:num>
  <w:num w:numId="161">
    <w:abstractNumId w:val="109"/>
  </w:num>
  <w:num w:numId="162">
    <w:abstractNumId w:val="237"/>
  </w:num>
  <w:num w:numId="163">
    <w:abstractNumId w:val="159"/>
  </w:num>
  <w:num w:numId="164">
    <w:abstractNumId w:val="134"/>
  </w:num>
  <w:num w:numId="165">
    <w:abstractNumId w:val="154"/>
  </w:num>
  <w:num w:numId="166">
    <w:abstractNumId w:val="277"/>
  </w:num>
  <w:num w:numId="167">
    <w:abstractNumId w:val="299"/>
  </w:num>
  <w:num w:numId="168">
    <w:abstractNumId w:val="28"/>
  </w:num>
  <w:num w:numId="169">
    <w:abstractNumId w:val="223"/>
  </w:num>
  <w:num w:numId="170">
    <w:abstractNumId w:val="58"/>
  </w:num>
  <w:num w:numId="171">
    <w:abstractNumId w:val="156"/>
  </w:num>
  <w:num w:numId="172">
    <w:abstractNumId w:val="218"/>
  </w:num>
  <w:num w:numId="173">
    <w:abstractNumId w:val="46"/>
  </w:num>
  <w:num w:numId="174">
    <w:abstractNumId w:val="232"/>
  </w:num>
  <w:num w:numId="175">
    <w:abstractNumId w:val="8"/>
  </w:num>
  <w:num w:numId="176">
    <w:abstractNumId w:val="43"/>
  </w:num>
  <w:num w:numId="177">
    <w:abstractNumId w:val="178"/>
  </w:num>
  <w:num w:numId="178">
    <w:abstractNumId w:val="45"/>
  </w:num>
  <w:num w:numId="179">
    <w:abstractNumId w:val="16"/>
  </w:num>
  <w:num w:numId="180">
    <w:abstractNumId w:val="195"/>
  </w:num>
  <w:num w:numId="181">
    <w:abstractNumId w:val="98"/>
  </w:num>
  <w:num w:numId="182">
    <w:abstractNumId w:val="44"/>
  </w:num>
  <w:num w:numId="183">
    <w:abstractNumId w:val="4"/>
  </w:num>
  <w:num w:numId="184">
    <w:abstractNumId w:val="18"/>
  </w:num>
  <w:num w:numId="185">
    <w:abstractNumId w:val="328"/>
  </w:num>
  <w:num w:numId="186">
    <w:abstractNumId w:val="216"/>
  </w:num>
  <w:num w:numId="187">
    <w:abstractNumId w:val="345"/>
  </w:num>
  <w:num w:numId="188">
    <w:abstractNumId w:val="265"/>
  </w:num>
  <w:num w:numId="189">
    <w:abstractNumId w:val="305"/>
  </w:num>
  <w:num w:numId="190">
    <w:abstractNumId w:val="158"/>
  </w:num>
  <w:num w:numId="191">
    <w:abstractNumId w:val="270"/>
  </w:num>
  <w:num w:numId="192">
    <w:abstractNumId w:val="364"/>
  </w:num>
  <w:num w:numId="193">
    <w:abstractNumId w:val="189"/>
  </w:num>
  <w:num w:numId="194">
    <w:abstractNumId w:val="381"/>
  </w:num>
  <w:num w:numId="195">
    <w:abstractNumId w:val="251"/>
  </w:num>
  <w:num w:numId="196">
    <w:abstractNumId w:val="347"/>
  </w:num>
  <w:num w:numId="197">
    <w:abstractNumId w:val="149"/>
  </w:num>
  <w:num w:numId="198">
    <w:abstractNumId w:val="256"/>
  </w:num>
  <w:num w:numId="199">
    <w:abstractNumId w:val="219"/>
  </w:num>
  <w:num w:numId="200">
    <w:abstractNumId w:val="365"/>
  </w:num>
  <w:num w:numId="201">
    <w:abstractNumId w:val="351"/>
  </w:num>
  <w:num w:numId="202">
    <w:abstractNumId w:val="294"/>
  </w:num>
  <w:num w:numId="203">
    <w:abstractNumId w:val="357"/>
  </w:num>
  <w:num w:numId="204">
    <w:abstractNumId w:val="210"/>
  </w:num>
  <w:num w:numId="205">
    <w:abstractNumId w:val="257"/>
  </w:num>
  <w:num w:numId="206">
    <w:abstractNumId w:val="272"/>
  </w:num>
  <w:num w:numId="207">
    <w:abstractNumId w:val="194"/>
  </w:num>
  <w:num w:numId="208">
    <w:abstractNumId w:val="343"/>
  </w:num>
  <w:num w:numId="209">
    <w:abstractNumId w:val="69"/>
  </w:num>
  <w:num w:numId="210">
    <w:abstractNumId w:val="266"/>
  </w:num>
  <w:num w:numId="211">
    <w:abstractNumId w:val="273"/>
  </w:num>
  <w:num w:numId="212">
    <w:abstractNumId w:val="329"/>
  </w:num>
  <w:num w:numId="213">
    <w:abstractNumId w:val="87"/>
  </w:num>
  <w:num w:numId="214">
    <w:abstractNumId w:val="15"/>
  </w:num>
  <w:num w:numId="215">
    <w:abstractNumId w:val="84"/>
  </w:num>
  <w:num w:numId="216">
    <w:abstractNumId w:val="152"/>
  </w:num>
  <w:num w:numId="217">
    <w:abstractNumId w:val="302"/>
  </w:num>
  <w:num w:numId="218">
    <w:abstractNumId w:val="337"/>
  </w:num>
  <w:num w:numId="219">
    <w:abstractNumId w:val="144"/>
  </w:num>
  <w:num w:numId="220">
    <w:abstractNumId w:val="191"/>
  </w:num>
  <w:num w:numId="221">
    <w:abstractNumId w:val="164"/>
  </w:num>
  <w:num w:numId="222">
    <w:abstractNumId w:val="274"/>
  </w:num>
  <w:num w:numId="223">
    <w:abstractNumId w:val="234"/>
  </w:num>
  <w:num w:numId="224">
    <w:abstractNumId w:val="279"/>
  </w:num>
  <w:num w:numId="225">
    <w:abstractNumId w:val="120"/>
  </w:num>
  <w:num w:numId="226">
    <w:abstractNumId w:val="113"/>
  </w:num>
  <w:num w:numId="227">
    <w:abstractNumId w:val="90"/>
  </w:num>
  <w:num w:numId="228">
    <w:abstractNumId w:val="110"/>
  </w:num>
  <w:num w:numId="229">
    <w:abstractNumId w:val="320"/>
  </w:num>
  <w:num w:numId="230">
    <w:abstractNumId w:val="349"/>
  </w:num>
  <w:num w:numId="231">
    <w:abstractNumId w:val="308"/>
  </w:num>
  <w:num w:numId="232">
    <w:abstractNumId w:val="116"/>
  </w:num>
  <w:num w:numId="233">
    <w:abstractNumId w:val="112"/>
  </w:num>
  <w:num w:numId="234">
    <w:abstractNumId w:val="205"/>
  </w:num>
  <w:num w:numId="235">
    <w:abstractNumId w:val="217"/>
  </w:num>
  <w:num w:numId="236">
    <w:abstractNumId w:val="264"/>
  </w:num>
  <w:num w:numId="237">
    <w:abstractNumId w:val="298"/>
  </w:num>
  <w:num w:numId="238">
    <w:abstractNumId w:val="220"/>
  </w:num>
  <w:num w:numId="239">
    <w:abstractNumId w:val="155"/>
  </w:num>
  <w:num w:numId="240">
    <w:abstractNumId w:val="282"/>
  </w:num>
  <w:num w:numId="241">
    <w:abstractNumId w:val="121"/>
  </w:num>
  <w:num w:numId="242">
    <w:abstractNumId w:val="368"/>
  </w:num>
  <w:num w:numId="243">
    <w:abstractNumId w:val="192"/>
  </w:num>
  <w:num w:numId="244">
    <w:abstractNumId w:val="104"/>
  </w:num>
  <w:num w:numId="245">
    <w:abstractNumId w:val="5"/>
  </w:num>
  <w:num w:numId="246">
    <w:abstractNumId w:val="54"/>
  </w:num>
  <w:num w:numId="247">
    <w:abstractNumId w:val="339"/>
  </w:num>
  <w:num w:numId="248">
    <w:abstractNumId w:val="22"/>
  </w:num>
  <w:num w:numId="249">
    <w:abstractNumId w:val="114"/>
  </w:num>
  <w:num w:numId="250">
    <w:abstractNumId w:val="353"/>
  </w:num>
  <w:num w:numId="251">
    <w:abstractNumId w:val="141"/>
  </w:num>
  <w:num w:numId="252">
    <w:abstractNumId w:val="253"/>
  </w:num>
  <w:num w:numId="253">
    <w:abstractNumId w:val="245"/>
  </w:num>
  <w:num w:numId="254">
    <w:abstractNumId w:val="115"/>
  </w:num>
  <w:num w:numId="255">
    <w:abstractNumId w:val="225"/>
  </w:num>
  <w:num w:numId="256">
    <w:abstractNumId w:val="174"/>
  </w:num>
  <w:num w:numId="257">
    <w:abstractNumId w:val="132"/>
  </w:num>
  <w:num w:numId="258">
    <w:abstractNumId w:val="275"/>
  </w:num>
  <w:num w:numId="259">
    <w:abstractNumId w:val="51"/>
  </w:num>
  <w:num w:numId="260">
    <w:abstractNumId w:val="332"/>
  </w:num>
  <w:num w:numId="261">
    <w:abstractNumId w:val="214"/>
  </w:num>
  <w:num w:numId="262">
    <w:abstractNumId w:val="61"/>
  </w:num>
  <w:num w:numId="263">
    <w:abstractNumId w:val="377"/>
  </w:num>
  <w:num w:numId="264">
    <w:abstractNumId w:val="13"/>
  </w:num>
  <w:num w:numId="265">
    <w:abstractNumId w:val="300"/>
  </w:num>
  <w:num w:numId="266">
    <w:abstractNumId w:val="187"/>
  </w:num>
  <w:num w:numId="267">
    <w:abstractNumId w:val="33"/>
  </w:num>
  <w:num w:numId="268">
    <w:abstractNumId w:val="81"/>
  </w:num>
  <w:num w:numId="269">
    <w:abstractNumId w:val="341"/>
  </w:num>
  <w:num w:numId="270">
    <w:abstractNumId w:val="344"/>
  </w:num>
  <w:num w:numId="271">
    <w:abstractNumId w:val="48"/>
  </w:num>
  <w:num w:numId="272">
    <w:abstractNumId w:val="352"/>
  </w:num>
  <w:num w:numId="273">
    <w:abstractNumId w:val="52"/>
  </w:num>
  <w:num w:numId="274">
    <w:abstractNumId w:val="25"/>
  </w:num>
  <w:num w:numId="275">
    <w:abstractNumId w:val="340"/>
  </w:num>
  <w:num w:numId="276">
    <w:abstractNumId w:val="74"/>
  </w:num>
  <w:num w:numId="277">
    <w:abstractNumId w:val="243"/>
  </w:num>
  <w:num w:numId="278">
    <w:abstractNumId w:val="184"/>
  </w:num>
  <w:num w:numId="279">
    <w:abstractNumId w:val="307"/>
  </w:num>
  <w:num w:numId="280">
    <w:abstractNumId w:val="75"/>
  </w:num>
  <w:num w:numId="281">
    <w:abstractNumId w:val="126"/>
  </w:num>
  <w:num w:numId="282">
    <w:abstractNumId w:val="123"/>
  </w:num>
  <w:num w:numId="283">
    <w:abstractNumId w:val="21"/>
  </w:num>
  <w:num w:numId="284">
    <w:abstractNumId w:val="310"/>
  </w:num>
  <w:num w:numId="285">
    <w:abstractNumId w:val="271"/>
  </w:num>
  <w:num w:numId="286">
    <w:abstractNumId w:val="239"/>
  </w:num>
  <w:num w:numId="287">
    <w:abstractNumId w:val="91"/>
  </w:num>
  <w:num w:numId="288">
    <w:abstractNumId w:val="323"/>
  </w:num>
  <w:num w:numId="289">
    <w:abstractNumId w:val="2"/>
  </w:num>
  <w:num w:numId="290">
    <w:abstractNumId w:val="94"/>
  </w:num>
  <w:num w:numId="291">
    <w:abstractNumId w:val="314"/>
  </w:num>
  <w:num w:numId="292">
    <w:abstractNumId w:val="100"/>
  </w:num>
  <w:num w:numId="293">
    <w:abstractNumId w:val="47"/>
  </w:num>
  <w:num w:numId="294">
    <w:abstractNumId w:val="295"/>
  </w:num>
  <w:num w:numId="295">
    <w:abstractNumId w:val="199"/>
  </w:num>
  <w:num w:numId="296">
    <w:abstractNumId w:val="221"/>
  </w:num>
  <w:num w:numId="297">
    <w:abstractNumId w:val="292"/>
  </w:num>
  <w:num w:numId="298">
    <w:abstractNumId w:val="371"/>
  </w:num>
  <w:num w:numId="299">
    <w:abstractNumId w:val="290"/>
  </w:num>
  <w:num w:numId="300">
    <w:abstractNumId w:val="333"/>
  </w:num>
  <w:num w:numId="301">
    <w:abstractNumId w:val="304"/>
  </w:num>
  <w:num w:numId="302">
    <w:abstractNumId w:val="171"/>
  </w:num>
  <w:num w:numId="303">
    <w:abstractNumId w:val="281"/>
  </w:num>
  <w:num w:numId="304">
    <w:abstractNumId w:val="31"/>
  </w:num>
  <w:num w:numId="305">
    <w:abstractNumId w:val="162"/>
  </w:num>
  <w:num w:numId="306">
    <w:abstractNumId w:val="27"/>
  </w:num>
  <w:num w:numId="307">
    <w:abstractNumId w:val="250"/>
  </w:num>
  <w:num w:numId="308">
    <w:abstractNumId w:val="163"/>
  </w:num>
  <w:num w:numId="309">
    <w:abstractNumId w:val="130"/>
  </w:num>
  <w:num w:numId="310">
    <w:abstractNumId w:val="278"/>
  </w:num>
  <w:num w:numId="311">
    <w:abstractNumId w:val="119"/>
  </w:num>
  <w:num w:numId="312">
    <w:abstractNumId w:val="361"/>
  </w:num>
  <w:num w:numId="313">
    <w:abstractNumId w:val="362"/>
  </w:num>
  <w:num w:numId="314">
    <w:abstractNumId w:val="165"/>
  </w:num>
  <w:num w:numId="315">
    <w:abstractNumId w:val="283"/>
  </w:num>
  <w:num w:numId="316">
    <w:abstractNumId w:val="131"/>
  </w:num>
  <w:num w:numId="317">
    <w:abstractNumId w:val="289"/>
  </w:num>
  <w:num w:numId="318">
    <w:abstractNumId w:val="190"/>
  </w:num>
  <w:num w:numId="319">
    <w:abstractNumId w:val="176"/>
  </w:num>
  <w:num w:numId="320">
    <w:abstractNumId w:val="108"/>
  </w:num>
  <w:num w:numId="321">
    <w:abstractNumId w:val="89"/>
  </w:num>
  <w:num w:numId="322">
    <w:abstractNumId w:val="284"/>
  </w:num>
  <w:num w:numId="323">
    <w:abstractNumId w:val="35"/>
  </w:num>
  <w:num w:numId="324">
    <w:abstractNumId w:val="211"/>
  </w:num>
  <w:num w:numId="325">
    <w:abstractNumId w:val="350"/>
  </w:num>
  <w:num w:numId="326">
    <w:abstractNumId w:val="170"/>
  </w:num>
  <w:num w:numId="327">
    <w:abstractNumId w:val="321"/>
  </w:num>
  <w:num w:numId="328">
    <w:abstractNumId w:val="30"/>
  </w:num>
  <w:num w:numId="329">
    <w:abstractNumId w:val="322"/>
  </w:num>
  <w:num w:numId="330">
    <w:abstractNumId w:val="124"/>
  </w:num>
  <w:num w:numId="331">
    <w:abstractNumId w:val="342"/>
  </w:num>
  <w:num w:numId="332">
    <w:abstractNumId w:val="10"/>
  </w:num>
  <w:num w:numId="333">
    <w:abstractNumId w:val="325"/>
  </w:num>
  <w:num w:numId="334">
    <w:abstractNumId w:val="319"/>
  </w:num>
  <w:num w:numId="335">
    <w:abstractNumId w:val="175"/>
  </w:num>
  <w:num w:numId="336">
    <w:abstractNumId w:val="70"/>
  </w:num>
  <w:num w:numId="337">
    <w:abstractNumId w:val="285"/>
  </w:num>
  <w:num w:numId="338">
    <w:abstractNumId w:val="177"/>
  </w:num>
  <w:num w:numId="339">
    <w:abstractNumId w:val="379"/>
  </w:num>
  <w:num w:numId="340">
    <w:abstractNumId w:val="312"/>
  </w:num>
  <w:num w:numId="341">
    <w:abstractNumId w:val="32"/>
  </w:num>
  <w:num w:numId="342">
    <w:abstractNumId w:val="168"/>
  </w:num>
  <w:num w:numId="343">
    <w:abstractNumId w:val="39"/>
  </w:num>
  <w:num w:numId="344">
    <w:abstractNumId w:val="150"/>
  </w:num>
  <w:num w:numId="345">
    <w:abstractNumId w:val="42"/>
  </w:num>
  <w:num w:numId="346">
    <w:abstractNumId w:val="17"/>
  </w:num>
  <w:num w:numId="347">
    <w:abstractNumId w:val="59"/>
  </w:num>
  <w:num w:numId="348">
    <w:abstractNumId w:val="49"/>
  </w:num>
  <w:num w:numId="349">
    <w:abstractNumId w:val="117"/>
  </w:num>
  <w:num w:numId="350">
    <w:abstractNumId w:val="338"/>
  </w:num>
  <w:num w:numId="351">
    <w:abstractNumId w:val="166"/>
  </w:num>
  <w:num w:numId="352">
    <w:abstractNumId w:val="318"/>
  </w:num>
  <w:num w:numId="353">
    <w:abstractNumId w:val="366"/>
  </w:num>
  <w:num w:numId="354">
    <w:abstractNumId w:val="157"/>
  </w:num>
  <w:num w:numId="355">
    <w:abstractNumId w:val="73"/>
  </w:num>
  <w:num w:numId="356">
    <w:abstractNumId w:val="198"/>
  </w:num>
  <w:num w:numId="357">
    <w:abstractNumId w:val="41"/>
  </w:num>
  <w:num w:numId="358">
    <w:abstractNumId w:val="331"/>
  </w:num>
  <w:num w:numId="359">
    <w:abstractNumId w:val="179"/>
  </w:num>
  <w:num w:numId="360">
    <w:abstractNumId w:val="258"/>
  </w:num>
  <w:num w:numId="361">
    <w:abstractNumId w:val="330"/>
  </w:num>
  <w:num w:numId="362">
    <w:abstractNumId w:val="151"/>
  </w:num>
  <w:num w:numId="363">
    <w:abstractNumId w:val="68"/>
  </w:num>
  <w:num w:numId="364">
    <w:abstractNumId w:val="53"/>
  </w:num>
  <w:num w:numId="365">
    <w:abstractNumId w:val="169"/>
  </w:num>
  <w:num w:numId="366">
    <w:abstractNumId w:val="303"/>
  </w:num>
  <w:num w:numId="367">
    <w:abstractNumId w:val="7"/>
  </w:num>
  <w:num w:numId="368">
    <w:abstractNumId w:val="172"/>
  </w:num>
  <w:num w:numId="369">
    <w:abstractNumId w:val="263"/>
  </w:num>
  <w:num w:numId="370">
    <w:abstractNumId w:val="259"/>
  </w:num>
  <w:num w:numId="371">
    <w:abstractNumId w:val="79"/>
  </w:num>
  <w:num w:numId="372">
    <w:abstractNumId w:val="55"/>
  </w:num>
  <w:num w:numId="373">
    <w:abstractNumId w:val="64"/>
  </w:num>
  <w:num w:numId="374">
    <w:abstractNumId w:val="315"/>
  </w:num>
  <w:num w:numId="375">
    <w:abstractNumId w:val="301"/>
  </w:num>
  <w:num w:numId="376">
    <w:abstractNumId w:val="376"/>
  </w:num>
  <w:num w:numId="377">
    <w:abstractNumId w:val="236"/>
  </w:num>
  <w:num w:numId="378">
    <w:abstractNumId w:val="26"/>
  </w:num>
  <w:num w:numId="379">
    <w:abstractNumId w:val="125"/>
  </w:num>
  <w:num w:numId="380">
    <w:abstractNumId w:val="286"/>
  </w:num>
  <w:num w:numId="381">
    <w:abstractNumId w:val="57"/>
  </w:num>
  <w:num w:numId="382">
    <w:abstractNumId w:val="181"/>
  </w:num>
  <w:numIdMacAtCleanup w:val="37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30"/>
  <w:hideSpellingErrors/>
  <w:activeWritingStyle w:appName="MSWord" w:lang="en-US" w:vendorID="64" w:dllVersion="6" w:nlCheck="1" w:checkStyle="1"/>
  <w:activeWritingStyle w:appName="MSWord" w:lang="en-US" w:vendorID="64" w:dllVersion="4096" w:nlCheck="1" w:checkStyle="0"/>
  <w:activeWritingStyle w:appName="MSWord" w:lang="en-ID" w:vendorID="64" w:dllVersion="4096" w:nlCheck="1" w:checkStyle="0"/>
  <w:activeWritingStyle w:appName="MSWord" w:lang="en-ID" w:vendorID="64" w:dllVersion="6" w:nlCheck="1" w:checkStyle="1"/>
  <w:activeWritingStyle w:appName="MSWord" w:lang="en-US" w:vendorID="64" w:dllVersion="131078" w:nlCheck="1" w:checkStyle="1"/>
  <w:activeWritingStyle w:appName="MSWord" w:lang="en-ID" w:vendorID="64" w:dllVersion="131078" w:nlCheck="1" w:checkStyle="1"/>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D4AB9"/>
    <w:rsid w:val="00005EA6"/>
    <w:rsid w:val="00016DAE"/>
    <w:rsid w:val="000213A3"/>
    <w:rsid w:val="00030578"/>
    <w:rsid w:val="00033A5F"/>
    <w:rsid w:val="000369BA"/>
    <w:rsid w:val="000456D6"/>
    <w:rsid w:val="00050DC7"/>
    <w:rsid w:val="0005571D"/>
    <w:rsid w:val="00063839"/>
    <w:rsid w:val="00082819"/>
    <w:rsid w:val="00085060"/>
    <w:rsid w:val="000916F6"/>
    <w:rsid w:val="000968C9"/>
    <w:rsid w:val="000E4127"/>
    <w:rsid w:val="000F7B0B"/>
    <w:rsid w:val="0011106F"/>
    <w:rsid w:val="00117059"/>
    <w:rsid w:val="001327D5"/>
    <w:rsid w:val="001442AF"/>
    <w:rsid w:val="001639C6"/>
    <w:rsid w:val="00174096"/>
    <w:rsid w:val="00176D95"/>
    <w:rsid w:val="00185958"/>
    <w:rsid w:val="001B28C5"/>
    <w:rsid w:val="001F1B4F"/>
    <w:rsid w:val="001F3815"/>
    <w:rsid w:val="002005D7"/>
    <w:rsid w:val="00202404"/>
    <w:rsid w:val="00223076"/>
    <w:rsid w:val="0025003C"/>
    <w:rsid w:val="00272938"/>
    <w:rsid w:val="00284ED4"/>
    <w:rsid w:val="00285F88"/>
    <w:rsid w:val="002A5370"/>
    <w:rsid w:val="002B28F2"/>
    <w:rsid w:val="002C6849"/>
    <w:rsid w:val="002D2178"/>
    <w:rsid w:val="002E2C52"/>
    <w:rsid w:val="002F4C1A"/>
    <w:rsid w:val="002F523D"/>
    <w:rsid w:val="002F5D41"/>
    <w:rsid w:val="00321049"/>
    <w:rsid w:val="00321836"/>
    <w:rsid w:val="00343455"/>
    <w:rsid w:val="00344E2F"/>
    <w:rsid w:val="00345A9D"/>
    <w:rsid w:val="00367475"/>
    <w:rsid w:val="00367DD4"/>
    <w:rsid w:val="00386BB2"/>
    <w:rsid w:val="00387F8F"/>
    <w:rsid w:val="003909EA"/>
    <w:rsid w:val="003A781A"/>
    <w:rsid w:val="003C1B5F"/>
    <w:rsid w:val="003F4BA4"/>
    <w:rsid w:val="003F595C"/>
    <w:rsid w:val="00402E35"/>
    <w:rsid w:val="004178A6"/>
    <w:rsid w:val="004524F6"/>
    <w:rsid w:val="004701A1"/>
    <w:rsid w:val="004827BD"/>
    <w:rsid w:val="00496A30"/>
    <w:rsid w:val="00497147"/>
    <w:rsid w:val="004B1C17"/>
    <w:rsid w:val="004C5B49"/>
    <w:rsid w:val="004D0C4E"/>
    <w:rsid w:val="004D23B4"/>
    <w:rsid w:val="004D3DE2"/>
    <w:rsid w:val="004F49BC"/>
    <w:rsid w:val="0050669D"/>
    <w:rsid w:val="00524499"/>
    <w:rsid w:val="005245D4"/>
    <w:rsid w:val="00551559"/>
    <w:rsid w:val="00551EAA"/>
    <w:rsid w:val="005559A5"/>
    <w:rsid w:val="005744B5"/>
    <w:rsid w:val="005815D4"/>
    <w:rsid w:val="0058452E"/>
    <w:rsid w:val="00585CBC"/>
    <w:rsid w:val="00594550"/>
    <w:rsid w:val="005950C3"/>
    <w:rsid w:val="005A5B26"/>
    <w:rsid w:val="005A6761"/>
    <w:rsid w:val="005C43D7"/>
    <w:rsid w:val="005D7283"/>
    <w:rsid w:val="005E1A71"/>
    <w:rsid w:val="005F1B6A"/>
    <w:rsid w:val="005F3429"/>
    <w:rsid w:val="0060446D"/>
    <w:rsid w:val="0061157D"/>
    <w:rsid w:val="00615335"/>
    <w:rsid w:val="00616882"/>
    <w:rsid w:val="00632094"/>
    <w:rsid w:val="00651809"/>
    <w:rsid w:val="00652628"/>
    <w:rsid w:val="00662CC5"/>
    <w:rsid w:val="006646B2"/>
    <w:rsid w:val="00686840"/>
    <w:rsid w:val="006A0D1F"/>
    <w:rsid w:val="006D7AF2"/>
    <w:rsid w:val="006F14AD"/>
    <w:rsid w:val="00703467"/>
    <w:rsid w:val="00714421"/>
    <w:rsid w:val="00723297"/>
    <w:rsid w:val="0072563C"/>
    <w:rsid w:val="007306E8"/>
    <w:rsid w:val="00732DC2"/>
    <w:rsid w:val="00741217"/>
    <w:rsid w:val="00743842"/>
    <w:rsid w:val="00775D3E"/>
    <w:rsid w:val="007812D8"/>
    <w:rsid w:val="00790C30"/>
    <w:rsid w:val="007A000A"/>
    <w:rsid w:val="007A13DA"/>
    <w:rsid w:val="007A725F"/>
    <w:rsid w:val="007B179E"/>
    <w:rsid w:val="007D09AD"/>
    <w:rsid w:val="007D4275"/>
    <w:rsid w:val="007E1780"/>
    <w:rsid w:val="007E5D75"/>
    <w:rsid w:val="007F4620"/>
    <w:rsid w:val="008044B4"/>
    <w:rsid w:val="0080745A"/>
    <w:rsid w:val="008111D8"/>
    <w:rsid w:val="00836BC5"/>
    <w:rsid w:val="00841EAE"/>
    <w:rsid w:val="00852969"/>
    <w:rsid w:val="0087159A"/>
    <w:rsid w:val="00873409"/>
    <w:rsid w:val="00875577"/>
    <w:rsid w:val="00893086"/>
    <w:rsid w:val="00896CA1"/>
    <w:rsid w:val="008A4B65"/>
    <w:rsid w:val="008C6D84"/>
    <w:rsid w:val="009015C7"/>
    <w:rsid w:val="00902DDD"/>
    <w:rsid w:val="00904322"/>
    <w:rsid w:val="00912435"/>
    <w:rsid w:val="0093476D"/>
    <w:rsid w:val="0096412D"/>
    <w:rsid w:val="00966581"/>
    <w:rsid w:val="0097725B"/>
    <w:rsid w:val="009811A8"/>
    <w:rsid w:val="0098482E"/>
    <w:rsid w:val="009860CF"/>
    <w:rsid w:val="00987FE5"/>
    <w:rsid w:val="009C0AAE"/>
    <w:rsid w:val="009C6D88"/>
    <w:rsid w:val="009E26B7"/>
    <w:rsid w:val="009F7AD5"/>
    <w:rsid w:val="00A00418"/>
    <w:rsid w:val="00A139ED"/>
    <w:rsid w:val="00A22EDD"/>
    <w:rsid w:val="00A40803"/>
    <w:rsid w:val="00A47B2E"/>
    <w:rsid w:val="00A56863"/>
    <w:rsid w:val="00A67952"/>
    <w:rsid w:val="00A84132"/>
    <w:rsid w:val="00A843CB"/>
    <w:rsid w:val="00A86959"/>
    <w:rsid w:val="00A95E52"/>
    <w:rsid w:val="00AA2A72"/>
    <w:rsid w:val="00AA2DCA"/>
    <w:rsid w:val="00AC2B20"/>
    <w:rsid w:val="00AD2A1D"/>
    <w:rsid w:val="00AD5541"/>
    <w:rsid w:val="00AE211C"/>
    <w:rsid w:val="00B24BEC"/>
    <w:rsid w:val="00B261C2"/>
    <w:rsid w:val="00B26588"/>
    <w:rsid w:val="00B26EEC"/>
    <w:rsid w:val="00B45FE1"/>
    <w:rsid w:val="00B62D76"/>
    <w:rsid w:val="00B67B20"/>
    <w:rsid w:val="00B864E0"/>
    <w:rsid w:val="00BA0BE9"/>
    <w:rsid w:val="00BB288C"/>
    <w:rsid w:val="00BC772A"/>
    <w:rsid w:val="00BD2239"/>
    <w:rsid w:val="00BD4AB9"/>
    <w:rsid w:val="00BE62E2"/>
    <w:rsid w:val="00BF7669"/>
    <w:rsid w:val="00C152C4"/>
    <w:rsid w:val="00C33311"/>
    <w:rsid w:val="00C342E9"/>
    <w:rsid w:val="00C35F8D"/>
    <w:rsid w:val="00C40049"/>
    <w:rsid w:val="00C46DC1"/>
    <w:rsid w:val="00C60B7C"/>
    <w:rsid w:val="00C90DB8"/>
    <w:rsid w:val="00C94AF5"/>
    <w:rsid w:val="00CA1A4A"/>
    <w:rsid w:val="00CA2A78"/>
    <w:rsid w:val="00CA6CEF"/>
    <w:rsid w:val="00CA7FFD"/>
    <w:rsid w:val="00CC607D"/>
    <w:rsid w:val="00CD06A8"/>
    <w:rsid w:val="00CD5BA6"/>
    <w:rsid w:val="00D04AB0"/>
    <w:rsid w:val="00D06F2B"/>
    <w:rsid w:val="00D2327C"/>
    <w:rsid w:val="00D2634C"/>
    <w:rsid w:val="00D278F6"/>
    <w:rsid w:val="00D5023C"/>
    <w:rsid w:val="00D648C5"/>
    <w:rsid w:val="00D7525D"/>
    <w:rsid w:val="00D8327D"/>
    <w:rsid w:val="00DB7B47"/>
    <w:rsid w:val="00DC0088"/>
    <w:rsid w:val="00DC3B5C"/>
    <w:rsid w:val="00DC5F57"/>
    <w:rsid w:val="00DE4F00"/>
    <w:rsid w:val="00E14387"/>
    <w:rsid w:val="00E23632"/>
    <w:rsid w:val="00E30835"/>
    <w:rsid w:val="00E339AB"/>
    <w:rsid w:val="00E45666"/>
    <w:rsid w:val="00E54F19"/>
    <w:rsid w:val="00E64109"/>
    <w:rsid w:val="00E679F2"/>
    <w:rsid w:val="00E91110"/>
    <w:rsid w:val="00EA4E44"/>
    <w:rsid w:val="00EB2DBD"/>
    <w:rsid w:val="00EB3FE4"/>
    <w:rsid w:val="00EB49FD"/>
    <w:rsid w:val="00EC2A10"/>
    <w:rsid w:val="00ED6669"/>
    <w:rsid w:val="00F01906"/>
    <w:rsid w:val="00F21A29"/>
    <w:rsid w:val="00F24F87"/>
    <w:rsid w:val="00F34E26"/>
    <w:rsid w:val="00F40CDB"/>
    <w:rsid w:val="00F43C04"/>
    <w:rsid w:val="00F84A1A"/>
    <w:rsid w:val="00F92476"/>
    <w:rsid w:val="00FA4B38"/>
    <w:rsid w:val="00FA622F"/>
    <w:rsid w:val="00FE376F"/>
    <w:rsid w:val="00FE6D6B"/>
    <w:rsid w:val="00FF4B4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C169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id-ID"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60CF"/>
  </w:style>
  <w:style w:type="paragraph" w:styleId="Heading1">
    <w:name w:val="heading 1"/>
    <w:basedOn w:val="Normal"/>
    <w:next w:val="Normal"/>
    <w:link w:val="Heading1Char"/>
    <w:uiPriority w:val="9"/>
    <w:qFormat/>
    <w:rsid w:val="0061245A"/>
    <w:pPr>
      <w:keepNext/>
      <w:keepLines/>
      <w:spacing w:before="480" w:after="0" w:line="360" w:lineRule="auto"/>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61245A"/>
    <w:pPr>
      <w:keepNext/>
      <w:keepLines/>
      <w:spacing w:before="200" w:after="0" w:line="360" w:lineRule="auto"/>
      <w:outlineLvl w:val="1"/>
    </w:pPr>
    <w:rPr>
      <w:rFonts w:eastAsiaTheme="majorEastAsia" w:cstheme="majorBidi"/>
      <w:b/>
      <w:bCs/>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887FA2"/>
    <w:pPr>
      <w:ind w:left="720"/>
      <w:contextualSpacing/>
    </w:pPr>
  </w:style>
  <w:style w:type="character" w:customStyle="1" w:styleId="Heading1Char">
    <w:name w:val="Heading 1 Char"/>
    <w:basedOn w:val="DefaultParagraphFont"/>
    <w:link w:val="Heading1"/>
    <w:uiPriority w:val="9"/>
    <w:rsid w:val="0061245A"/>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61245A"/>
    <w:rPr>
      <w:rFonts w:ascii="Times New Roman" w:eastAsiaTheme="majorEastAsia" w:hAnsi="Times New Roman" w:cstheme="majorBidi"/>
      <w:b/>
      <w:bCs/>
      <w:sz w:val="24"/>
      <w:szCs w:val="26"/>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table" w:customStyle="1" w:styleId="ab">
    <w:basedOn w:val="TableNormal"/>
    <w:tblPr>
      <w:tblStyleRowBandSize w:val="1"/>
      <w:tblStyleColBandSize w:val="1"/>
      <w:tblCellMar>
        <w:top w:w="100" w:type="dxa"/>
        <w:left w:w="100" w:type="dxa"/>
        <w:bottom w:w="100" w:type="dxa"/>
        <w:right w:w="100" w:type="dxa"/>
      </w:tblCellMar>
    </w:tblPr>
  </w:style>
  <w:style w:type="table" w:customStyle="1" w:styleId="ac">
    <w:basedOn w:val="TableNormal"/>
    <w:tblPr>
      <w:tblStyleRowBandSize w:val="1"/>
      <w:tblStyleColBandSize w:val="1"/>
      <w:tblCellMar>
        <w:top w:w="100" w:type="dxa"/>
        <w:left w:w="100" w:type="dxa"/>
        <w:bottom w:w="100" w:type="dxa"/>
        <w:right w:w="100" w:type="dxa"/>
      </w:tblCellMar>
    </w:tblPr>
  </w:style>
  <w:style w:type="table" w:customStyle="1" w:styleId="ad">
    <w:basedOn w:val="TableNormal"/>
    <w:tblPr>
      <w:tblStyleRowBandSize w:val="1"/>
      <w:tblStyleColBandSize w:val="1"/>
      <w:tblCellMar>
        <w:left w:w="115" w:type="dxa"/>
        <w:right w:w="115" w:type="dxa"/>
      </w:tblCellMar>
    </w:tblPr>
  </w:style>
  <w:style w:type="table" w:customStyle="1" w:styleId="ae">
    <w:basedOn w:val="TableNormal"/>
    <w:tblPr>
      <w:tblStyleRowBandSize w:val="1"/>
      <w:tblStyleColBandSize w:val="1"/>
      <w:tblCellMar>
        <w:left w:w="115" w:type="dxa"/>
        <w:right w:w="115"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table" w:customStyle="1" w:styleId="aff4">
    <w:basedOn w:val="TableNormal"/>
    <w:tblPr>
      <w:tblStyleRowBandSize w:val="1"/>
      <w:tblStyleColBandSize w:val="1"/>
      <w:tblCellMar>
        <w:top w:w="100" w:type="dxa"/>
        <w:left w:w="100" w:type="dxa"/>
        <w:bottom w:w="100" w:type="dxa"/>
        <w:right w:w="100" w:type="dxa"/>
      </w:tblCellMar>
    </w:tblPr>
  </w:style>
  <w:style w:type="table" w:customStyle="1" w:styleId="aff5">
    <w:basedOn w:val="TableNormal"/>
    <w:tblPr>
      <w:tblStyleRowBandSize w:val="1"/>
      <w:tblStyleColBandSize w:val="1"/>
      <w:tblCellMar>
        <w:top w:w="100" w:type="dxa"/>
        <w:left w:w="100" w:type="dxa"/>
        <w:bottom w:w="100" w:type="dxa"/>
        <w:right w:w="100" w:type="dxa"/>
      </w:tblCellMar>
    </w:tblPr>
  </w:style>
  <w:style w:type="table" w:customStyle="1" w:styleId="aff6">
    <w:basedOn w:val="TableNormal"/>
    <w:tblPr>
      <w:tblStyleRowBandSize w:val="1"/>
      <w:tblStyleColBandSize w:val="1"/>
      <w:tblCellMar>
        <w:top w:w="100" w:type="dxa"/>
        <w:left w:w="100" w:type="dxa"/>
        <w:bottom w:w="100" w:type="dxa"/>
        <w:right w:w="100" w:type="dxa"/>
      </w:tblCellMar>
    </w:tblPr>
  </w:style>
  <w:style w:type="table" w:customStyle="1" w:styleId="aff7">
    <w:basedOn w:val="TableNormal"/>
    <w:tblPr>
      <w:tblStyleRowBandSize w:val="1"/>
      <w:tblStyleColBandSize w:val="1"/>
      <w:tblCellMar>
        <w:top w:w="100" w:type="dxa"/>
        <w:left w:w="100" w:type="dxa"/>
        <w:bottom w:w="100" w:type="dxa"/>
        <w:right w:w="10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style>
  <w:style w:type="paragraph" w:styleId="Caption">
    <w:name w:val="caption"/>
    <w:basedOn w:val="Normal"/>
    <w:next w:val="Normal"/>
    <w:uiPriority w:val="35"/>
    <w:unhideWhenUsed/>
    <w:qFormat/>
    <w:rsid w:val="002F4C1A"/>
    <w:pPr>
      <w:spacing w:line="240" w:lineRule="auto"/>
    </w:pPr>
    <w:rPr>
      <w:i/>
      <w:iCs/>
      <w:color w:val="1F497D" w:themeColor="text2"/>
      <w:sz w:val="18"/>
      <w:szCs w:val="18"/>
    </w:rPr>
  </w:style>
  <w:style w:type="character" w:styleId="Hyperlink">
    <w:name w:val="Hyperlink"/>
    <w:basedOn w:val="DefaultParagraphFont"/>
    <w:uiPriority w:val="99"/>
    <w:unhideWhenUsed/>
    <w:rsid w:val="005E1A71"/>
    <w:rPr>
      <w:color w:val="0000FF" w:themeColor="hyperlink"/>
      <w:u w:val="single"/>
    </w:rPr>
  </w:style>
  <w:style w:type="character" w:customStyle="1" w:styleId="UnresolvedMention1">
    <w:name w:val="Unresolved Mention1"/>
    <w:basedOn w:val="DefaultParagraphFont"/>
    <w:uiPriority w:val="99"/>
    <w:semiHidden/>
    <w:unhideWhenUsed/>
    <w:rsid w:val="005E1A71"/>
    <w:rPr>
      <w:color w:val="605E5C"/>
      <w:shd w:val="clear" w:color="auto" w:fill="E1DFDD"/>
    </w:rPr>
  </w:style>
  <w:style w:type="paragraph" w:styleId="TOCHeading">
    <w:name w:val="TOC Heading"/>
    <w:basedOn w:val="Heading1"/>
    <w:next w:val="Normal"/>
    <w:uiPriority w:val="39"/>
    <w:unhideWhenUsed/>
    <w:qFormat/>
    <w:rsid w:val="00016DAE"/>
    <w:pPr>
      <w:spacing w:before="240" w:line="259" w:lineRule="auto"/>
      <w:jc w:val="left"/>
      <w:outlineLvl w:val="9"/>
    </w:pPr>
    <w:rPr>
      <w:rFonts w:asciiTheme="majorHAnsi" w:hAnsiTheme="majorHAnsi"/>
      <w:b w:val="0"/>
      <w:bCs w:val="0"/>
      <w:color w:val="365F91" w:themeColor="accent1" w:themeShade="BF"/>
      <w:sz w:val="32"/>
      <w:szCs w:val="32"/>
      <w:lang w:val="id-ID"/>
    </w:rPr>
  </w:style>
  <w:style w:type="paragraph" w:styleId="TOC1">
    <w:name w:val="toc 1"/>
    <w:basedOn w:val="Normal"/>
    <w:next w:val="Normal"/>
    <w:autoRedefine/>
    <w:uiPriority w:val="39"/>
    <w:unhideWhenUsed/>
    <w:rsid w:val="00016DAE"/>
    <w:pPr>
      <w:spacing w:after="100"/>
    </w:pPr>
  </w:style>
  <w:style w:type="paragraph" w:styleId="TOC2">
    <w:name w:val="toc 2"/>
    <w:basedOn w:val="Normal"/>
    <w:next w:val="Normal"/>
    <w:autoRedefine/>
    <w:uiPriority w:val="39"/>
    <w:unhideWhenUsed/>
    <w:rsid w:val="00016DAE"/>
    <w:pPr>
      <w:spacing w:after="100"/>
      <w:ind w:left="240"/>
    </w:pPr>
  </w:style>
  <w:style w:type="paragraph" w:styleId="Header">
    <w:name w:val="header"/>
    <w:basedOn w:val="Normal"/>
    <w:link w:val="HeaderChar"/>
    <w:uiPriority w:val="99"/>
    <w:unhideWhenUsed/>
    <w:rsid w:val="00B26EEC"/>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6EEC"/>
  </w:style>
  <w:style w:type="paragraph" w:styleId="Footer">
    <w:name w:val="footer"/>
    <w:basedOn w:val="Normal"/>
    <w:link w:val="FooterChar"/>
    <w:uiPriority w:val="99"/>
    <w:unhideWhenUsed/>
    <w:rsid w:val="00B26EEC"/>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6EEC"/>
  </w:style>
  <w:style w:type="paragraph" w:styleId="TableofFigures">
    <w:name w:val="table of figures"/>
    <w:basedOn w:val="Normal"/>
    <w:next w:val="Normal"/>
    <w:uiPriority w:val="99"/>
    <w:unhideWhenUsed/>
    <w:rsid w:val="00741217"/>
    <w:pPr>
      <w:spacing w:after="0"/>
    </w:pPr>
  </w:style>
  <w:style w:type="paragraph" w:styleId="BalloonText">
    <w:name w:val="Balloon Text"/>
    <w:basedOn w:val="Normal"/>
    <w:link w:val="BalloonTextChar"/>
    <w:uiPriority w:val="99"/>
    <w:semiHidden/>
    <w:unhideWhenUsed/>
    <w:rsid w:val="006868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86840"/>
    <w:rPr>
      <w:rFonts w:ascii="Tahoma" w:hAnsi="Tahoma" w:cs="Tahoma"/>
      <w:sz w:val="16"/>
      <w:szCs w:val="16"/>
    </w:rPr>
  </w:style>
  <w:style w:type="paragraph" w:styleId="NormalWeb">
    <w:name w:val="Normal (Web)"/>
    <w:basedOn w:val="Normal"/>
    <w:uiPriority w:val="99"/>
    <w:unhideWhenUsed/>
    <w:rsid w:val="005559A5"/>
    <w:pPr>
      <w:spacing w:before="100" w:beforeAutospacing="1" w:after="100" w:afterAutospacing="1" w:line="240" w:lineRule="auto"/>
      <w:jc w:val="left"/>
    </w:pPr>
    <w:rPr>
      <w:lang w:eastAsia="en-US"/>
    </w:rPr>
  </w:style>
  <w:style w:type="character" w:styleId="CommentReference">
    <w:name w:val="annotation reference"/>
    <w:basedOn w:val="DefaultParagraphFont"/>
    <w:uiPriority w:val="99"/>
    <w:semiHidden/>
    <w:unhideWhenUsed/>
    <w:rsid w:val="007B179E"/>
    <w:rPr>
      <w:sz w:val="16"/>
      <w:szCs w:val="16"/>
    </w:rPr>
  </w:style>
  <w:style w:type="paragraph" w:styleId="CommentText">
    <w:name w:val="annotation text"/>
    <w:basedOn w:val="Normal"/>
    <w:link w:val="CommentTextChar"/>
    <w:uiPriority w:val="99"/>
    <w:semiHidden/>
    <w:unhideWhenUsed/>
    <w:rsid w:val="007B179E"/>
    <w:pPr>
      <w:spacing w:line="240" w:lineRule="auto"/>
    </w:pPr>
    <w:rPr>
      <w:sz w:val="20"/>
      <w:szCs w:val="20"/>
    </w:rPr>
  </w:style>
  <w:style w:type="character" w:customStyle="1" w:styleId="CommentTextChar">
    <w:name w:val="Comment Text Char"/>
    <w:basedOn w:val="DefaultParagraphFont"/>
    <w:link w:val="CommentText"/>
    <w:uiPriority w:val="99"/>
    <w:semiHidden/>
    <w:rsid w:val="007B179E"/>
    <w:rPr>
      <w:sz w:val="20"/>
      <w:szCs w:val="20"/>
    </w:rPr>
  </w:style>
  <w:style w:type="paragraph" w:styleId="CommentSubject">
    <w:name w:val="annotation subject"/>
    <w:basedOn w:val="CommentText"/>
    <w:next w:val="CommentText"/>
    <w:link w:val="CommentSubjectChar"/>
    <w:uiPriority w:val="99"/>
    <w:semiHidden/>
    <w:unhideWhenUsed/>
    <w:rsid w:val="007B179E"/>
    <w:rPr>
      <w:b/>
      <w:bCs/>
    </w:rPr>
  </w:style>
  <w:style w:type="character" w:customStyle="1" w:styleId="CommentSubjectChar">
    <w:name w:val="Comment Subject Char"/>
    <w:basedOn w:val="CommentTextChar"/>
    <w:link w:val="CommentSubject"/>
    <w:uiPriority w:val="99"/>
    <w:semiHidden/>
    <w:rsid w:val="007B179E"/>
    <w:rPr>
      <w:b/>
      <w:bCs/>
      <w:sz w:val="20"/>
      <w:szCs w:val="20"/>
    </w:rPr>
  </w:style>
  <w:style w:type="table" w:styleId="TableGrid">
    <w:name w:val="Table Grid"/>
    <w:basedOn w:val="TableNormal"/>
    <w:uiPriority w:val="39"/>
    <w:rsid w:val="008529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id-ID"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60CF"/>
  </w:style>
  <w:style w:type="paragraph" w:styleId="Heading1">
    <w:name w:val="heading 1"/>
    <w:basedOn w:val="Normal"/>
    <w:next w:val="Normal"/>
    <w:link w:val="Heading1Char"/>
    <w:uiPriority w:val="9"/>
    <w:qFormat/>
    <w:rsid w:val="0061245A"/>
    <w:pPr>
      <w:keepNext/>
      <w:keepLines/>
      <w:spacing w:before="480" w:after="0" w:line="360" w:lineRule="auto"/>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61245A"/>
    <w:pPr>
      <w:keepNext/>
      <w:keepLines/>
      <w:spacing w:before="200" w:after="0" w:line="360" w:lineRule="auto"/>
      <w:outlineLvl w:val="1"/>
    </w:pPr>
    <w:rPr>
      <w:rFonts w:eastAsiaTheme="majorEastAsia" w:cstheme="majorBidi"/>
      <w:b/>
      <w:bCs/>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887FA2"/>
    <w:pPr>
      <w:ind w:left="720"/>
      <w:contextualSpacing/>
    </w:pPr>
  </w:style>
  <w:style w:type="character" w:customStyle="1" w:styleId="Heading1Char">
    <w:name w:val="Heading 1 Char"/>
    <w:basedOn w:val="DefaultParagraphFont"/>
    <w:link w:val="Heading1"/>
    <w:uiPriority w:val="9"/>
    <w:rsid w:val="0061245A"/>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61245A"/>
    <w:rPr>
      <w:rFonts w:ascii="Times New Roman" w:eastAsiaTheme="majorEastAsia" w:hAnsi="Times New Roman" w:cstheme="majorBidi"/>
      <w:b/>
      <w:bCs/>
      <w:sz w:val="24"/>
      <w:szCs w:val="26"/>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table" w:customStyle="1" w:styleId="ab">
    <w:basedOn w:val="TableNormal"/>
    <w:tblPr>
      <w:tblStyleRowBandSize w:val="1"/>
      <w:tblStyleColBandSize w:val="1"/>
      <w:tblCellMar>
        <w:top w:w="100" w:type="dxa"/>
        <w:left w:w="100" w:type="dxa"/>
        <w:bottom w:w="100" w:type="dxa"/>
        <w:right w:w="100" w:type="dxa"/>
      </w:tblCellMar>
    </w:tblPr>
  </w:style>
  <w:style w:type="table" w:customStyle="1" w:styleId="ac">
    <w:basedOn w:val="TableNormal"/>
    <w:tblPr>
      <w:tblStyleRowBandSize w:val="1"/>
      <w:tblStyleColBandSize w:val="1"/>
      <w:tblCellMar>
        <w:top w:w="100" w:type="dxa"/>
        <w:left w:w="100" w:type="dxa"/>
        <w:bottom w:w="100" w:type="dxa"/>
        <w:right w:w="100" w:type="dxa"/>
      </w:tblCellMar>
    </w:tblPr>
  </w:style>
  <w:style w:type="table" w:customStyle="1" w:styleId="ad">
    <w:basedOn w:val="TableNormal"/>
    <w:tblPr>
      <w:tblStyleRowBandSize w:val="1"/>
      <w:tblStyleColBandSize w:val="1"/>
      <w:tblCellMar>
        <w:left w:w="115" w:type="dxa"/>
        <w:right w:w="115" w:type="dxa"/>
      </w:tblCellMar>
    </w:tblPr>
  </w:style>
  <w:style w:type="table" w:customStyle="1" w:styleId="ae">
    <w:basedOn w:val="TableNormal"/>
    <w:tblPr>
      <w:tblStyleRowBandSize w:val="1"/>
      <w:tblStyleColBandSize w:val="1"/>
      <w:tblCellMar>
        <w:left w:w="115" w:type="dxa"/>
        <w:right w:w="115"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table" w:customStyle="1" w:styleId="aff4">
    <w:basedOn w:val="TableNormal"/>
    <w:tblPr>
      <w:tblStyleRowBandSize w:val="1"/>
      <w:tblStyleColBandSize w:val="1"/>
      <w:tblCellMar>
        <w:top w:w="100" w:type="dxa"/>
        <w:left w:w="100" w:type="dxa"/>
        <w:bottom w:w="100" w:type="dxa"/>
        <w:right w:w="100" w:type="dxa"/>
      </w:tblCellMar>
    </w:tblPr>
  </w:style>
  <w:style w:type="table" w:customStyle="1" w:styleId="aff5">
    <w:basedOn w:val="TableNormal"/>
    <w:tblPr>
      <w:tblStyleRowBandSize w:val="1"/>
      <w:tblStyleColBandSize w:val="1"/>
      <w:tblCellMar>
        <w:top w:w="100" w:type="dxa"/>
        <w:left w:w="100" w:type="dxa"/>
        <w:bottom w:w="100" w:type="dxa"/>
        <w:right w:w="100" w:type="dxa"/>
      </w:tblCellMar>
    </w:tblPr>
  </w:style>
  <w:style w:type="table" w:customStyle="1" w:styleId="aff6">
    <w:basedOn w:val="TableNormal"/>
    <w:tblPr>
      <w:tblStyleRowBandSize w:val="1"/>
      <w:tblStyleColBandSize w:val="1"/>
      <w:tblCellMar>
        <w:top w:w="100" w:type="dxa"/>
        <w:left w:w="100" w:type="dxa"/>
        <w:bottom w:w="100" w:type="dxa"/>
        <w:right w:w="100" w:type="dxa"/>
      </w:tblCellMar>
    </w:tblPr>
  </w:style>
  <w:style w:type="table" w:customStyle="1" w:styleId="aff7">
    <w:basedOn w:val="TableNormal"/>
    <w:tblPr>
      <w:tblStyleRowBandSize w:val="1"/>
      <w:tblStyleColBandSize w:val="1"/>
      <w:tblCellMar>
        <w:top w:w="100" w:type="dxa"/>
        <w:left w:w="100" w:type="dxa"/>
        <w:bottom w:w="100" w:type="dxa"/>
        <w:right w:w="10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style>
  <w:style w:type="paragraph" w:styleId="Caption">
    <w:name w:val="caption"/>
    <w:basedOn w:val="Normal"/>
    <w:next w:val="Normal"/>
    <w:uiPriority w:val="35"/>
    <w:unhideWhenUsed/>
    <w:qFormat/>
    <w:rsid w:val="002F4C1A"/>
    <w:pPr>
      <w:spacing w:line="240" w:lineRule="auto"/>
    </w:pPr>
    <w:rPr>
      <w:i/>
      <w:iCs/>
      <w:color w:val="1F497D" w:themeColor="text2"/>
      <w:sz w:val="18"/>
      <w:szCs w:val="18"/>
    </w:rPr>
  </w:style>
  <w:style w:type="character" w:styleId="Hyperlink">
    <w:name w:val="Hyperlink"/>
    <w:basedOn w:val="DefaultParagraphFont"/>
    <w:uiPriority w:val="99"/>
    <w:unhideWhenUsed/>
    <w:rsid w:val="005E1A71"/>
    <w:rPr>
      <w:color w:val="0000FF" w:themeColor="hyperlink"/>
      <w:u w:val="single"/>
    </w:rPr>
  </w:style>
  <w:style w:type="character" w:customStyle="1" w:styleId="UnresolvedMention1">
    <w:name w:val="Unresolved Mention1"/>
    <w:basedOn w:val="DefaultParagraphFont"/>
    <w:uiPriority w:val="99"/>
    <w:semiHidden/>
    <w:unhideWhenUsed/>
    <w:rsid w:val="005E1A71"/>
    <w:rPr>
      <w:color w:val="605E5C"/>
      <w:shd w:val="clear" w:color="auto" w:fill="E1DFDD"/>
    </w:rPr>
  </w:style>
  <w:style w:type="paragraph" w:styleId="TOCHeading">
    <w:name w:val="TOC Heading"/>
    <w:basedOn w:val="Heading1"/>
    <w:next w:val="Normal"/>
    <w:uiPriority w:val="39"/>
    <w:unhideWhenUsed/>
    <w:qFormat/>
    <w:rsid w:val="00016DAE"/>
    <w:pPr>
      <w:spacing w:before="240" w:line="259" w:lineRule="auto"/>
      <w:jc w:val="left"/>
      <w:outlineLvl w:val="9"/>
    </w:pPr>
    <w:rPr>
      <w:rFonts w:asciiTheme="majorHAnsi" w:hAnsiTheme="majorHAnsi"/>
      <w:b w:val="0"/>
      <w:bCs w:val="0"/>
      <w:color w:val="365F91" w:themeColor="accent1" w:themeShade="BF"/>
      <w:sz w:val="32"/>
      <w:szCs w:val="32"/>
      <w:lang w:val="id-ID"/>
    </w:rPr>
  </w:style>
  <w:style w:type="paragraph" w:styleId="TOC1">
    <w:name w:val="toc 1"/>
    <w:basedOn w:val="Normal"/>
    <w:next w:val="Normal"/>
    <w:autoRedefine/>
    <w:uiPriority w:val="39"/>
    <w:unhideWhenUsed/>
    <w:rsid w:val="00016DAE"/>
    <w:pPr>
      <w:spacing w:after="100"/>
    </w:pPr>
  </w:style>
  <w:style w:type="paragraph" w:styleId="TOC2">
    <w:name w:val="toc 2"/>
    <w:basedOn w:val="Normal"/>
    <w:next w:val="Normal"/>
    <w:autoRedefine/>
    <w:uiPriority w:val="39"/>
    <w:unhideWhenUsed/>
    <w:rsid w:val="00016DAE"/>
    <w:pPr>
      <w:spacing w:after="100"/>
      <w:ind w:left="240"/>
    </w:pPr>
  </w:style>
  <w:style w:type="paragraph" w:styleId="Header">
    <w:name w:val="header"/>
    <w:basedOn w:val="Normal"/>
    <w:link w:val="HeaderChar"/>
    <w:uiPriority w:val="99"/>
    <w:unhideWhenUsed/>
    <w:rsid w:val="00B26EEC"/>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6EEC"/>
  </w:style>
  <w:style w:type="paragraph" w:styleId="Footer">
    <w:name w:val="footer"/>
    <w:basedOn w:val="Normal"/>
    <w:link w:val="FooterChar"/>
    <w:uiPriority w:val="99"/>
    <w:unhideWhenUsed/>
    <w:rsid w:val="00B26EEC"/>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6EEC"/>
  </w:style>
  <w:style w:type="paragraph" w:styleId="TableofFigures">
    <w:name w:val="table of figures"/>
    <w:basedOn w:val="Normal"/>
    <w:next w:val="Normal"/>
    <w:uiPriority w:val="99"/>
    <w:unhideWhenUsed/>
    <w:rsid w:val="00741217"/>
    <w:pPr>
      <w:spacing w:after="0"/>
    </w:pPr>
  </w:style>
  <w:style w:type="paragraph" w:styleId="BalloonText">
    <w:name w:val="Balloon Text"/>
    <w:basedOn w:val="Normal"/>
    <w:link w:val="BalloonTextChar"/>
    <w:uiPriority w:val="99"/>
    <w:semiHidden/>
    <w:unhideWhenUsed/>
    <w:rsid w:val="006868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86840"/>
    <w:rPr>
      <w:rFonts w:ascii="Tahoma" w:hAnsi="Tahoma" w:cs="Tahoma"/>
      <w:sz w:val="16"/>
      <w:szCs w:val="16"/>
    </w:rPr>
  </w:style>
  <w:style w:type="paragraph" w:styleId="NormalWeb">
    <w:name w:val="Normal (Web)"/>
    <w:basedOn w:val="Normal"/>
    <w:uiPriority w:val="99"/>
    <w:unhideWhenUsed/>
    <w:rsid w:val="005559A5"/>
    <w:pPr>
      <w:spacing w:before="100" w:beforeAutospacing="1" w:after="100" w:afterAutospacing="1" w:line="240" w:lineRule="auto"/>
      <w:jc w:val="left"/>
    </w:pPr>
    <w:rPr>
      <w:lang w:eastAsia="en-US"/>
    </w:rPr>
  </w:style>
  <w:style w:type="character" w:styleId="CommentReference">
    <w:name w:val="annotation reference"/>
    <w:basedOn w:val="DefaultParagraphFont"/>
    <w:uiPriority w:val="99"/>
    <w:semiHidden/>
    <w:unhideWhenUsed/>
    <w:rsid w:val="007B179E"/>
    <w:rPr>
      <w:sz w:val="16"/>
      <w:szCs w:val="16"/>
    </w:rPr>
  </w:style>
  <w:style w:type="paragraph" w:styleId="CommentText">
    <w:name w:val="annotation text"/>
    <w:basedOn w:val="Normal"/>
    <w:link w:val="CommentTextChar"/>
    <w:uiPriority w:val="99"/>
    <w:semiHidden/>
    <w:unhideWhenUsed/>
    <w:rsid w:val="007B179E"/>
    <w:pPr>
      <w:spacing w:line="240" w:lineRule="auto"/>
    </w:pPr>
    <w:rPr>
      <w:sz w:val="20"/>
      <w:szCs w:val="20"/>
    </w:rPr>
  </w:style>
  <w:style w:type="character" w:customStyle="1" w:styleId="CommentTextChar">
    <w:name w:val="Comment Text Char"/>
    <w:basedOn w:val="DefaultParagraphFont"/>
    <w:link w:val="CommentText"/>
    <w:uiPriority w:val="99"/>
    <w:semiHidden/>
    <w:rsid w:val="007B179E"/>
    <w:rPr>
      <w:sz w:val="20"/>
      <w:szCs w:val="20"/>
    </w:rPr>
  </w:style>
  <w:style w:type="paragraph" w:styleId="CommentSubject">
    <w:name w:val="annotation subject"/>
    <w:basedOn w:val="CommentText"/>
    <w:next w:val="CommentText"/>
    <w:link w:val="CommentSubjectChar"/>
    <w:uiPriority w:val="99"/>
    <w:semiHidden/>
    <w:unhideWhenUsed/>
    <w:rsid w:val="007B179E"/>
    <w:rPr>
      <w:b/>
      <w:bCs/>
    </w:rPr>
  </w:style>
  <w:style w:type="character" w:customStyle="1" w:styleId="CommentSubjectChar">
    <w:name w:val="Comment Subject Char"/>
    <w:basedOn w:val="CommentTextChar"/>
    <w:link w:val="CommentSubject"/>
    <w:uiPriority w:val="99"/>
    <w:semiHidden/>
    <w:rsid w:val="007B179E"/>
    <w:rPr>
      <w:b/>
      <w:bCs/>
      <w:sz w:val="20"/>
      <w:szCs w:val="20"/>
    </w:rPr>
  </w:style>
  <w:style w:type="table" w:styleId="TableGrid">
    <w:name w:val="Table Grid"/>
    <w:basedOn w:val="TableNormal"/>
    <w:uiPriority w:val="39"/>
    <w:rsid w:val="008529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8943653">
      <w:bodyDiv w:val="1"/>
      <w:marLeft w:val="0"/>
      <w:marRight w:val="0"/>
      <w:marTop w:val="0"/>
      <w:marBottom w:val="0"/>
      <w:divBdr>
        <w:top w:val="none" w:sz="0" w:space="0" w:color="auto"/>
        <w:left w:val="none" w:sz="0" w:space="0" w:color="auto"/>
        <w:bottom w:val="none" w:sz="0" w:space="0" w:color="auto"/>
        <w:right w:val="none" w:sz="0" w:space="0" w:color="auto"/>
      </w:divBdr>
      <w:divsChild>
        <w:div w:id="1552156730">
          <w:marLeft w:val="750"/>
          <w:marRight w:val="0"/>
          <w:marTop w:val="0"/>
          <w:marBottom w:val="0"/>
          <w:divBdr>
            <w:top w:val="none" w:sz="0" w:space="0" w:color="auto"/>
            <w:left w:val="none" w:sz="0" w:space="0" w:color="auto"/>
            <w:bottom w:val="none" w:sz="0" w:space="0" w:color="auto"/>
            <w:right w:val="none" w:sz="0" w:space="0" w:color="auto"/>
          </w:divBdr>
        </w:div>
      </w:divsChild>
    </w:div>
    <w:div w:id="845359700">
      <w:bodyDiv w:val="1"/>
      <w:marLeft w:val="0"/>
      <w:marRight w:val="0"/>
      <w:marTop w:val="0"/>
      <w:marBottom w:val="0"/>
      <w:divBdr>
        <w:top w:val="none" w:sz="0" w:space="0" w:color="auto"/>
        <w:left w:val="none" w:sz="0" w:space="0" w:color="auto"/>
        <w:bottom w:val="none" w:sz="0" w:space="0" w:color="auto"/>
        <w:right w:val="none" w:sz="0" w:space="0" w:color="auto"/>
      </w:divBdr>
    </w:div>
    <w:div w:id="858851938">
      <w:bodyDiv w:val="1"/>
      <w:marLeft w:val="0"/>
      <w:marRight w:val="0"/>
      <w:marTop w:val="0"/>
      <w:marBottom w:val="0"/>
      <w:divBdr>
        <w:top w:val="none" w:sz="0" w:space="0" w:color="auto"/>
        <w:left w:val="none" w:sz="0" w:space="0" w:color="auto"/>
        <w:bottom w:val="none" w:sz="0" w:space="0" w:color="auto"/>
        <w:right w:val="none" w:sz="0" w:space="0" w:color="auto"/>
      </w:divBdr>
    </w:div>
    <w:div w:id="1070620811">
      <w:bodyDiv w:val="1"/>
      <w:marLeft w:val="0"/>
      <w:marRight w:val="0"/>
      <w:marTop w:val="0"/>
      <w:marBottom w:val="0"/>
      <w:divBdr>
        <w:top w:val="none" w:sz="0" w:space="0" w:color="auto"/>
        <w:left w:val="none" w:sz="0" w:space="0" w:color="auto"/>
        <w:bottom w:val="none" w:sz="0" w:space="0" w:color="auto"/>
        <w:right w:val="none" w:sz="0" w:space="0" w:color="auto"/>
      </w:divBdr>
    </w:div>
    <w:div w:id="1378551296">
      <w:bodyDiv w:val="1"/>
      <w:marLeft w:val="0"/>
      <w:marRight w:val="0"/>
      <w:marTop w:val="0"/>
      <w:marBottom w:val="0"/>
      <w:divBdr>
        <w:top w:val="none" w:sz="0" w:space="0" w:color="auto"/>
        <w:left w:val="none" w:sz="0" w:space="0" w:color="auto"/>
        <w:bottom w:val="none" w:sz="0" w:space="0" w:color="auto"/>
        <w:right w:val="none" w:sz="0" w:space="0" w:color="auto"/>
      </w:divBdr>
    </w:div>
    <w:div w:id="1505053382">
      <w:bodyDiv w:val="1"/>
      <w:marLeft w:val="0"/>
      <w:marRight w:val="0"/>
      <w:marTop w:val="0"/>
      <w:marBottom w:val="0"/>
      <w:divBdr>
        <w:top w:val="none" w:sz="0" w:space="0" w:color="auto"/>
        <w:left w:val="none" w:sz="0" w:space="0" w:color="auto"/>
        <w:bottom w:val="none" w:sz="0" w:space="0" w:color="auto"/>
        <w:right w:val="none" w:sz="0" w:space="0" w:color="auto"/>
      </w:divBdr>
    </w:div>
    <w:div w:id="1727726053">
      <w:bodyDiv w:val="1"/>
      <w:marLeft w:val="0"/>
      <w:marRight w:val="0"/>
      <w:marTop w:val="0"/>
      <w:marBottom w:val="0"/>
      <w:divBdr>
        <w:top w:val="none" w:sz="0" w:space="0" w:color="auto"/>
        <w:left w:val="none" w:sz="0" w:space="0" w:color="auto"/>
        <w:bottom w:val="none" w:sz="0" w:space="0" w:color="auto"/>
        <w:right w:val="none" w:sz="0" w:space="0" w:color="auto"/>
      </w:divBdr>
    </w:div>
    <w:div w:id="17943235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openxmlformats.org/officeDocument/2006/relationships/hyperlink" Target="https://promkes.kemkes.go.id/pub/files/files11293Buku%20PMBA-rev.pdf" TargetMode="External"/><Relationship Id="rId42" Type="http://schemas.openxmlformats.org/officeDocument/2006/relationships/image" Target="media/image22.jpg"/><Relationship Id="rId47" Type="http://schemas.openxmlformats.org/officeDocument/2006/relationships/image" Target="media/image27.jpg"/><Relationship Id="rId63" Type="http://schemas.openxmlformats.org/officeDocument/2006/relationships/image" Target="media/image43.png"/><Relationship Id="rId68" Type="http://schemas.openxmlformats.org/officeDocument/2006/relationships/image" Target="media/image47.png"/><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9.png"/><Relationship Id="rId11" Type="http://schemas.openxmlformats.org/officeDocument/2006/relationships/header" Target="header1.xml"/><Relationship Id="rId24" Type="http://schemas.openxmlformats.org/officeDocument/2006/relationships/image" Target="media/image4.png"/><Relationship Id="rId32" Type="http://schemas.openxmlformats.org/officeDocument/2006/relationships/image" Target="media/image12.jpg"/><Relationship Id="rId37" Type="http://schemas.openxmlformats.org/officeDocument/2006/relationships/image" Target="media/image17.jpe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jpeg"/><Relationship Id="rId58" Type="http://schemas.openxmlformats.org/officeDocument/2006/relationships/image" Target="media/image38.jpg"/><Relationship Id="rId66" Type="http://schemas.openxmlformats.org/officeDocument/2006/relationships/image" Target="media/image45.jpeg"/><Relationship Id="rId74" Type="http://schemas.openxmlformats.org/officeDocument/2006/relationships/image" Target="media/image53.png"/><Relationship Id="rId5" Type="http://schemas.microsoft.com/office/2007/relationships/stylesWithEffects" Target="stylesWithEffects.xml"/><Relationship Id="rId61" Type="http://schemas.openxmlformats.org/officeDocument/2006/relationships/image" Target="media/image41.png"/><Relationship Id="rId19" Type="http://schemas.openxmlformats.org/officeDocument/2006/relationships/image" Target="media/image3.png"/><Relationship Id="rId14" Type="http://schemas.openxmlformats.org/officeDocument/2006/relationships/footer" Target="footer2.xml"/><Relationship Id="rId22" Type="http://schemas.openxmlformats.org/officeDocument/2006/relationships/hyperlink" Target="https://opendata.jabarprov.go.id/id/dataset/jumlah-bayi-usia-dibawah-6-bulan-penerima-asi-eksklusif-berdasarkan-kabupatenkota-di-jawa-barat" TargetMode="External"/><Relationship Id="rId27" Type="http://schemas.openxmlformats.org/officeDocument/2006/relationships/image" Target="media/image7.png"/><Relationship Id="rId30" Type="http://schemas.openxmlformats.org/officeDocument/2006/relationships/image" Target="media/image10.jpeg"/><Relationship Id="rId35" Type="http://schemas.openxmlformats.org/officeDocument/2006/relationships/image" Target="media/image15.jpg"/><Relationship Id="rId43" Type="http://schemas.openxmlformats.org/officeDocument/2006/relationships/image" Target="media/image23.jpg"/><Relationship Id="rId48" Type="http://schemas.openxmlformats.org/officeDocument/2006/relationships/image" Target="media/image28.jp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8.png"/><Relationship Id="rId8" Type="http://schemas.openxmlformats.org/officeDocument/2006/relationships/footnotes" Target="footnotes.xml"/><Relationship Id="rId51" Type="http://schemas.openxmlformats.org/officeDocument/2006/relationships/image" Target="media/image31.png"/><Relationship Id="rId72" Type="http://schemas.openxmlformats.org/officeDocument/2006/relationships/image" Target="media/image51.png"/><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image" Target="media/image2.jpeg"/><Relationship Id="rId25" Type="http://schemas.openxmlformats.org/officeDocument/2006/relationships/image" Target="media/image5.png"/><Relationship Id="rId33" Type="http://schemas.openxmlformats.org/officeDocument/2006/relationships/image" Target="media/image13.jpg"/><Relationship Id="rId38" Type="http://schemas.openxmlformats.org/officeDocument/2006/relationships/image" Target="media/image18.jpe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6.png"/><Relationship Id="rId20" Type="http://schemas.openxmlformats.org/officeDocument/2006/relationships/hyperlink" Target="https://www.ptonline.com/articles/how-to-get-better-mfi-results" TargetMode="External"/><Relationship Id="rId41" Type="http://schemas.openxmlformats.org/officeDocument/2006/relationships/image" Target="media/image21.jp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49.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hyperlink" Target="https://puskesmasbanjarsatu.bulelengkab.go.id/2021/01/pedoman-pemberian-makan-bayi-dan-anak/" TargetMode="External"/><Relationship Id="rId28" Type="http://schemas.openxmlformats.org/officeDocument/2006/relationships/image" Target="media/image8.png"/><Relationship Id="rId36" Type="http://schemas.openxmlformats.org/officeDocument/2006/relationships/image" Target="media/image16.jpeg"/><Relationship Id="rId49" Type="http://schemas.openxmlformats.org/officeDocument/2006/relationships/image" Target="media/image29.jpg"/><Relationship Id="rId57" Type="http://schemas.openxmlformats.org/officeDocument/2006/relationships/image" Target="media/image37.jpg"/><Relationship Id="rId10" Type="http://schemas.openxmlformats.org/officeDocument/2006/relationships/image" Target="media/image1.png"/><Relationship Id="rId31" Type="http://schemas.openxmlformats.org/officeDocument/2006/relationships/image" Target="media/image11.jpeg"/><Relationship Id="rId44" Type="http://schemas.openxmlformats.org/officeDocument/2006/relationships/image" Target="media/image24.png"/><Relationship Id="rId52" Type="http://schemas.openxmlformats.org/officeDocument/2006/relationships/image" Target="media/image32.jpeg"/><Relationship Id="rId60" Type="http://schemas.openxmlformats.org/officeDocument/2006/relationships/image" Target="media/image40.png"/><Relationship Id="rId65" Type="http://schemas.openxmlformats.org/officeDocument/2006/relationships/footer" Target="footer5.xml"/><Relationship Id="rId73" Type="http://schemas.openxmlformats.org/officeDocument/2006/relationships/image" Target="media/image52.png"/><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oter" Target="footer4.xml"/><Relationship Id="rId39" Type="http://schemas.openxmlformats.org/officeDocument/2006/relationships/image" Target="media/image19.png"/><Relationship Id="rId34" Type="http://schemas.openxmlformats.org/officeDocument/2006/relationships/image" Target="media/image14.jpg"/><Relationship Id="rId50" Type="http://schemas.openxmlformats.org/officeDocument/2006/relationships/image" Target="media/image30.png"/><Relationship Id="rId55" Type="http://schemas.openxmlformats.org/officeDocument/2006/relationships/image" Target="media/image35.png"/><Relationship Id="rId76" Type="http://schemas.openxmlformats.org/officeDocument/2006/relationships/theme" Target="theme/theme1.xml"/><Relationship Id="rId7" Type="http://schemas.openxmlformats.org/officeDocument/2006/relationships/webSettings" Target="webSettings.xml"/><Relationship Id="rId71" Type="http://schemas.openxmlformats.org/officeDocument/2006/relationships/image" Target="media/image5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lvUQV7zeBxlxKiaAbUuLgO7Llog==">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</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789CA24-82B3-43A2-864C-0F67D0ED42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09</Pages>
  <Words>33342</Words>
  <Characters>190052</Characters>
  <Application>Microsoft Office Word</Application>
  <DocSecurity>0</DocSecurity>
  <Lines>1583</Lines>
  <Paragraphs>4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9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5</cp:revision>
  <cp:lastPrinted>2023-03-16T05:31:00Z</cp:lastPrinted>
  <dcterms:created xsi:type="dcterms:W3CDTF">2023-03-16T05:28:00Z</dcterms:created>
  <dcterms:modified xsi:type="dcterms:W3CDTF">2023-05-05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Unique User Id_1">
    <vt:lpwstr>87fd5255-9282-34e1-9f5b-c348a8d4457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1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